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884D05" w:rsidRDefault="00E34201" w:rsidP="00884D05">
      <w:pPr>
        <w:pStyle w:val="ChapterTitle"/>
      </w:pPr>
      <w:bookmarkStart w:id="0" w:name="X88286"/>
      <w:bookmarkStart w:id="1" w:name="OLE_LINK1"/>
      <w:bookmarkStart w:id="2" w:name="OLE_LINK2"/>
      <w:r w:rsidRPr="00E34201">
        <w:t xml:space="preserve">Unified characterization of surface topography for vehicle dynamics applications </w:t>
      </w:r>
      <w:bookmarkEnd w:id="0"/>
    </w:p>
    <w:p w:rsidR="00BC34C7" w:rsidRDefault="00E34201">
      <w:pPr>
        <w:pStyle w:val="Authoraffiliation"/>
        <w:rPr>
          <w:rStyle w:val="ChapterNumber"/>
          <w:rFonts w:ascii="Times New Roman" w:hAnsi="Times New Roman"/>
          <w:i/>
          <w:noProof/>
          <w:color w:val="000000"/>
          <w:sz w:val="40"/>
        </w:rPr>
      </w:pPr>
      <w:r w:rsidRPr="00E34201">
        <w:rPr>
          <w:rStyle w:val="ChapterNumber"/>
          <w:rFonts w:ascii="Times New Roman" w:hAnsi="Times New Roman"/>
        </w:rPr>
        <w:t xml:space="preserve">Paul Pukite, Steve Bankes, Dan </w:t>
      </w:r>
      <w:r w:rsidRPr="00E34201">
        <w:t>Challou</w:t>
      </w:r>
      <w:r w:rsidR="00823626">
        <w:t xml:space="preserve">: </w:t>
      </w:r>
      <w:r w:rsidRPr="00E34201">
        <w:rPr>
          <w:rStyle w:val="ChapterNumber"/>
          <w:rFonts w:ascii="Times New Roman" w:hAnsi="Times New Roman"/>
          <w:i/>
        </w:rPr>
        <w:t xml:space="preserve">BAE </w:t>
      </w:r>
      <w:r w:rsidRPr="00E34201">
        <w:rPr>
          <w:i/>
        </w:rPr>
        <w:t>Systems</w:t>
      </w:r>
      <w:r w:rsidRPr="00E34201">
        <w:rPr>
          <w:rStyle w:val="ChapterNumber"/>
          <w:rFonts w:ascii="Times New Roman" w:hAnsi="Times New Roman"/>
        </w:rPr>
        <w:t xml:space="preserve">   </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Carl Becker: </w:t>
      </w:r>
      <w:r w:rsidR="00E34201" w:rsidRPr="00E34201">
        <w:rPr>
          <w:rStyle w:val="ChapterNumber"/>
          <w:rFonts w:ascii="Times New Roman" w:hAnsi="Times New Roman"/>
          <w:i/>
        </w:rPr>
        <w:t>CSIR/University of Pretoria</w:t>
      </w:r>
    </w:p>
    <w:p w:rsidR="00BC34C7" w:rsidRDefault="00C45674">
      <w:pPr>
        <w:pStyle w:val="Authoraffiliation"/>
        <w:rPr>
          <w:rStyle w:val="ChapterNumber"/>
          <w:rFonts w:ascii="Times New Roman" w:hAnsi="Times New Roman"/>
        </w:rPr>
      </w:pPr>
      <w:r>
        <w:rPr>
          <w:rStyle w:val="ChapterNumber"/>
          <w:rFonts w:ascii="Times New Roman" w:hAnsi="Times New Roman"/>
        </w:rPr>
        <w:t xml:space="preserve">Richard Bradford: </w:t>
      </w:r>
      <w:r w:rsidR="00E34201" w:rsidRPr="00E34201">
        <w:rPr>
          <w:rStyle w:val="ChapterNumber"/>
          <w:rFonts w:ascii="Times New Roman" w:hAnsi="Times New Roman"/>
          <w:i/>
        </w:rPr>
        <w:t>Rockwell Collins</w:t>
      </w:r>
    </w:p>
    <w:p w:rsidR="00884D05" w:rsidRDefault="00884D05" w:rsidP="00884D05">
      <w:pPr>
        <w:pStyle w:val="Authoraffiliation"/>
        <w:rPr>
          <w:rStyle w:val="ChapterNumber"/>
        </w:rPr>
      </w:pPr>
    </w:p>
    <w:bookmarkEnd w:id="1"/>
    <w:bookmarkEnd w:id="2"/>
    <w:p w:rsidR="009A7260" w:rsidRDefault="009A7260" w:rsidP="009A7260">
      <w:pPr>
        <w:pStyle w:val="Extract"/>
        <w:rPr>
          <w:noProof/>
        </w:rPr>
      </w:pPr>
      <w:r w:rsidRPr="001920F0">
        <w:rPr>
          <w:b/>
          <w:noProof/>
        </w:rPr>
        <w:t xml:space="preserve">Abstract: </w:t>
      </w:r>
      <w:r>
        <w:rPr>
          <w:noProof/>
        </w:rPr>
        <w:t xml:space="preserve">Environmental models by their nature contain a great deal of </w:t>
      </w:r>
      <w:r w:rsidRPr="00436500">
        <w:t>uncertainty</w:t>
      </w:r>
      <w:r>
        <w:rPr>
          <w:noProof/>
        </w:rPr>
        <w:t xml:space="preserve">. Since the underlying behavior of the model is rarely controlled by an ordered process, any model characteristics will carry along with it a level of  aleatory uncertainty governed by the natural disorder. This paper applies novel uncertainty </w:t>
      </w:r>
      <w:r w:rsidR="00F13360">
        <w:rPr>
          <w:noProof/>
        </w:rPr>
        <w:t xml:space="preserve">characterization </w:t>
      </w:r>
      <w:r>
        <w:rPr>
          <w:noProof/>
        </w:rPr>
        <w:t xml:space="preserve">approaches to classes of </w:t>
      </w:r>
      <w:r w:rsidR="00F13360">
        <w:rPr>
          <w:noProof/>
        </w:rPr>
        <w:t>topographic models to demonstrate how to quantify the natural order and distinguish</w:t>
      </w:r>
      <w:r w:rsidR="00E85C1C">
        <w:rPr>
          <w:noProof/>
        </w:rPr>
        <w:t xml:space="preserve"> </w:t>
      </w:r>
      <w:r w:rsidR="00F13360">
        <w:rPr>
          <w:noProof/>
        </w:rPr>
        <w:t>from artifical (man-made) order</w:t>
      </w:r>
      <w:r>
        <w:rPr>
          <w:noProof/>
        </w:rPr>
        <w:t>.</w:t>
      </w:r>
    </w:p>
    <w:p w:rsidR="009A7260" w:rsidRPr="00552B1E" w:rsidRDefault="00021FFF" w:rsidP="009A7260">
      <w:pPr>
        <w:pStyle w:val="HeadingRunIn"/>
        <w:outlineLvl w:val="0"/>
      </w:pPr>
      <w:r>
        <w:t>Preface</w:t>
      </w:r>
    </w:p>
    <w:p w:rsidR="006879C2" w:rsidRDefault="006879C2" w:rsidP="00EA3575">
      <w:pPr>
        <w:pStyle w:val="BodyAfterHead"/>
      </w:pPr>
      <w:r>
        <w:t xml:space="preserve">Comprehensive vehicle testing requires </w:t>
      </w:r>
      <w:r w:rsidRPr="00F765B9">
        <w:rPr>
          <w:i/>
        </w:rPr>
        <w:t>environmental context</w:t>
      </w:r>
      <w:r>
        <w:t xml:space="preserve"> models to evaluate a design’s robustness and fitness for use. For a ground vehicle</w:t>
      </w:r>
      <w:r w:rsidR="0041744C">
        <w:t xml:space="preserve"> designed for both on-road and off-road use</w:t>
      </w:r>
      <w:r>
        <w:t xml:space="preserve">, interactions with the terrain provide </w:t>
      </w:r>
      <w:r w:rsidR="0041744C">
        <w:t>an important testing</w:t>
      </w:r>
      <w:r>
        <w:t xml:space="preserve"> context. For amphibious vehicles, the environmental context extends to sea states</w:t>
      </w:r>
      <w:r w:rsidR="00E85C1C">
        <w:t xml:space="preserve"> and aquatic currents</w:t>
      </w:r>
      <w:r>
        <w:t xml:space="preserve">. </w:t>
      </w:r>
      <w:r w:rsidR="0041744C">
        <w:t>As an overriding factor</w:t>
      </w:r>
      <w:r w:rsidR="001479B6">
        <w:t>,</w:t>
      </w:r>
      <w:r w:rsidR="009B511E">
        <w:t xml:space="preserve"> being able to </w:t>
      </w:r>
      <w:r w:rsidR="00E85C1C">
        <w:t>traverse and navigate successfully</w:t>
      </w:r>
      <w:r w:rsidR="009B511E">
        <w:t xml:space="preserve"> various surface topographical features </w:t>
      </w:r>
      <w:r>
        <w:t>play</w:t>
      </w:r>
      <w:r w:rsidR="009B511E">
        <w:t>s</w:t>
      </w:r>
      <w:r>
        <w:t xml:space="preserve"> a l</w:t>
      </w:r>
      <w:r w:rsidR="009B511E">
        <w:t xml:space="preserve">arge role in verifying that a vehicle’s requirement </w:t>
      </w:r>
      <w:r>
        <w:t xml:space="preserve">specifications can be met.   </w:t>
      </w:r>
    </w:p>
    <w:p w:rsidR="006879C2" w:rsidRDefault="006879C2" w:rsidP="00880E08">
      <w:pPr>
        <w:pStyle w:val="Body"/>
      </w:pPr>
      <w:r>
        <w:t xml:space="preserve">To streamline the verification process, terrains need to be first well characterized and then modeled </w:t>
      </w:r>
      <w:r w:rsidR="009B511E">
        <w:t xml:space="preserve">comprehensively </w:t>
      </w:r>
      <w:r>
        <w:t>enough that probability of correctness appr</w:t>
      </w:r>
      <w:r w:rsidR="009B511E">
        <w:t>oaches can be applied. Without the ability to</w:t>
      </w:r>
      <w:r>
        <w:t xml:space="preserve"> quantif</w:t>
      </w:r>
      <w:r w:rsidR="009B511E">
        <w:t xml:space="preserve">y </w:t>
      </w:r>
      <w:r>
        <w:t>for the probability of occur</w:t>
      </w:r>
      <w:r w:rsidR="009B511E">
        <w:t>r</w:t>
      </w:r>
      <w:r>
        <w:t>ence for a speci</w:t>
      </w:r>
      <w:r w:rsidR="001479B6">
        <w:t xml:space="preserve">fic environmental effect, any requirements based on topography, such as traverse grade, </w:t>
      </w:r>
      <w:r>
        <w:t>can</w:t>
      </w:r>
      <w:r w:rsidR="009B511E">
        <w:t>’</w:t>
      </w:r>
      <w:r w:rsidR="00E85C1C">
        <w:t xml:space="preserve">t be propagated to a virtual test of the </w:t>
      </w:r>
      <w:r>
        <w:t>vehicle</w:t>
      </w:r>
      <w:r w:rsidR="00E85C1C">
        <w:t>’s</w:t>
      </w:r>
      <w:r w:rsidR="001479B6">
        <w:t xml:space="preserve"> design</w:t>
      </w:r>
      <w:r w:rsidR="00A53E24">
        <w:t xml:space="preserve"> ─</w:t>
      </w:r>
      <w:r w:rsidR="0041744C">
        <w:t xml:space="preserve"> and thus we cannot substantiate</w:t>
      </w:r>
      <w:r w:rsidR="001479B6">
        <w:t xml:space="preserve"> </w:t>
      </w:r>
      <w:r>
        <w:t xml:space="preserve">with any </w:t>
      </w:r>
      <w:r w:rsidR="001479B6">
        <w:t xml:space="preserve">degree of </w:t>
      </w:r>
      <w:r w:rsidR="00E85C1C">
        <w:t xml:space="preserve">certainty or </w:t>
      </w:r>
      <w:r>
        <w:t>accuracy</w:t>
      </w:r>
      <w:r w:rsidR="0041744C">
        <w:t xml:space="preserve"> whether the vehicle meets </w:t>
      </w:r>
      <w:r w:rsidR="00A53E24">
        <w:t>the customer’s needs</w:t>
      </w:r>
      <w:r>
        <w:t>.</w:t>
      </w:r>
    </w:p>
    <w:p w:rsidR="00DE58F4" w:rsidRDefault="00DE58F4" w:rsidP="00880E08">
      <w:pPr>
        <w:pStyle w:val="Body"/>
      </w:pPr>
      <w:r>
        <w:t>This paper applies general methods for stochastic modeling of environment contexts described in a companion paper (volume 1 of this series) “</w:t>
      </w:r>
      <w:r w:rsidR="008F26AC">
        <w:t>Stochastic Analysis f</w:t>
      </w:r>
      <w:r w:rsidR="00A5751F">
        <w:t>or Context Modeling”</w:t>
      </w:r>
      <w:r w:rsidR="008F26AC">
        <w:t xml:space="preserve"> (see Appendix A)</w:t>
      </w:r>
      <w:r w:rsidR="00A5751F">
        <w:t>.</w:t>
      </w:r>
    </w:p>
    <w:p w:rsidR="001479B6" w:rsidRPr="00FC18A0" w:rsidRDefault="0041744C" w:rsidP="001479B6">
      <w:pPr>
        <w:pStyle w:val="HeadingRunIn"/>
      </w:pPr>
      <w:r>
        <w:t xml:space="preserve">Primer on </w:t>
      </w:r>
      <w:r w:rsidR="00521E37">
        <w:t>Characterization and Modeling</w:t>
      </w:r>
      <w:r w:rsidR="00021FFF">
        <w:t xml:space="preserve"> </w:t>
      </w:r>
    </w:p>
    <w:p w:rsidR="00D9769A" w:rsidRDefault="00A53E24" w:rsidP="00880E08">
      <w:pPr>
        <w:pStyle w:val="BodyAfterHead"/>
      </w:pPr>
      <w:r>
        <w:t>To develop some breadth</w:t>
      </w:r>
      <w:r w:rsidR="0041744C">
        <w:t xml:space="preserve">, </w:t>
      </w:r>
      <w:r>
        <w:t xml:space="preserve">the models </w:t>
      </w:r>
      <w:r w:rsidR="00A5751F">
        <w:t xml:space="preserve">described here </w:t>
      </w:r>
      <w:r>
        <w:t>will</w:t>
      </w:r>
      <w:r w:rsidR="00521E37">
        <w:t xml:space="preserve"> cover both land and aquatic topographies. The landform aspects we refer to as </w:t>
      </w:r>
      <w:r w:rsidR="00521E37" w:rsidRPr="00F765B9">
        <w:rPr>
          <w:i/>
        </w:rPr>
        <w:t>terrain</w:t>
      </w:r>
      <w:r w:rsidR="00521E37">
        <w:t xml:space="preserve"> </w:t>
      </w:r>
      <w:r w:rsidR="00AE69F5" w:rsidRPr="00F765B9">
        <w:rPr>
          <w:i/>
        </w:rPr>
        <w:t>modeling</w:t>
      </w:r>
      <w:r w:rsidR="00D9769A">
        <w:rPr>
          <w:i/>
        </w:rPr>
        <w:t xml:space="preserve"> </w:t>
      </w:r>
      <w:r w:rsidR="00A077AF">
        <w:rPr>
          <w:i/>
        </w:rPr>
        <w:fldChar w:fldCharType="begin"/>
      </w:r>
      <w:r w:rsidR="00D9769A">
        <w:rPr>
          <w:i/>
        </w:rPr>
        <w:instrText xml:space="preserve"> ADDIN ZOTERO_ITEM CSL_CITATION {"citationID":"so64q8par","properties":{"formattedCitation":"[1]","plainCitation":"[1]"},"citationItems":[{"id":202,"uris":["http://zotero.org/users/954774/items/P78GQZT6"],"uri":["http://zotero.org/users/954774/items/P78GQZT6"],"itemData":{"id":202,"type":"article-journal","title":"Stochastic analysis of surface roughness -","container-title":"EPL (Europhysics Letters)","page":"579","volume":"64","issue":"5","author":[{"family":"Waechter","given":"M."},{"family":"Riess","given":"F."},{"family":"Kantz","given":"H."},{"family":"Peinke","given":"J."}],"issued":{"year":2003},"accessed":{"year":2012,"month":4,"day":19},"page-first":"579"}}],"schema":"https://github.com/citation-style-language/schema/raw/master/csl-citation.json"} </w:instrText>
      </w:r>
      <w:r w:rsidR="00A077AF">
        <w:rPr>
          <w:i/>
        </w:rPr>
        <w:fldChar w:fldCharType="separate"/>
      </w:r>
      <w:r w:rsidR="00D9769A" w:rsidRPr="00D9769A">
        <w:t>[1]</w:t>
      </w:r>
      <w:r w:rsidR="00A077AF">
        <w:rPr>
          <w:i/>
        </w:rPr>
        <w:fldChar w:fldCharType="end"/>
      </w:r>
      <w:r w:rsidR="00D9769A">
        <w:t xml:space="preserve"> and the aquatic as </w:t>
      </w:r>
      <w:r w:rsidR="00D9769A" w:rsidRPr="00F765B9">
        <w:rPr>
          <w:i/>
        </w:rPr>
        <w:t>wave</w:t>
      </w:r>
      <w:r w:rsidR="00D9769A">
        <w:t xml:space="preserve"> (or </w:t>
      </w:r>
      <w:r w:rsidR="00D9769A" w:rsidRPr="004E5D0D">
        <w:rPr>
          <w:i/>
        </w:rPr>
        <w:t>wave energy</w:t>
      </w:r>
      <w:r w:rsidR="00D9769A">
        <w:t xml:space="preserve">) </w:t>
      </w:r>
      <w:r w:rsidR="00D9769A" w:rsidRPr="00F765B9">
        <w:rPr>
          <w:i/>
        </w:rPr>
        <w:t>modeling</w:t>
      </w:r>
      <w:r w:rsidR="00A077AF">
        <w:rPr>
          <w:i/>
        </w:rPr>
        <w:fldChar w:fldCharType="begin"/>
      </w:r>
      <w:r w:rsidR="00D9769A">
        <w:rPr>
          <w:i/>
        </w:rPr>
        <w:instrText xml:space="preserve"> ADDIN ZOTERO_ITEM CSL_CITATION {"citationID":"1mpj3o96bo","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A077AF">
        <w:rPr>
          <w:i/>
        </w:rPr>
        <w:fldChar w:fldCharType="separate"/>
      </w:r>
      <w:r w:rsidR="00D9769A" w:rsidRPr="00D9769A">
        <w:t>[2]</w:t>
      </w:r>
      <w:r w:rsidR="00A077AF">
        <w:rPr>
          <w:i/>
        </w:rPr>
        <w:fldChar w:fldCharType="end"/>
      </w:r>
      <w:r w:rsidR="00D9769A">
        <w:t>.</w:t>
      </w:r>
    </w:p>
    <w:p w:rsidR="00D9769A" w:rsidRDefault="00D9769A" w:rsidP="00880E08">
      <w:pPr>
        <w:pStyle w:val="Body"/>
      </w:pPr>
      <w:r>
        <w:t>For terrains, we consider a rigid model of altitudes as a function of lateral dimension. Often, a one-dimensional path, with provision for left and right tracks, is sufficient to characterize a terrain. The interaction of the vehicle with this type of terrain path provides enough of a context to virtually verify requirements such as absorbed power at speed and fuel efficiency on inclined grades.</w:t>
      </w:r>
    </w:p>
    <w:p w:rsidR="005F16AE" w:rsidRDefault="00D9769A" w:rsidP="00880E08">
      <w:pPr>
        <w:pStyle w:val="Body"/>
      </w:pPr>
      <w:r w:rsidRPr="00F765B9">
        <w:rPr>
          <w:i/>
        </w:rPr>
        <w:t>Stochastic models</w:t>
      </w:r>
      <w:r w:rsidR="00A077AF">
        <w:rPr>
          <w:i/>
        </w:rPr>
        <w:fldChar w:fldCharType="begin"/>
      </w:r>
      <w:r>
        <w:rPr>
          <w:i/>
        </w:rPr>
        <w:instrText xml:space="preserve"> ADDIN ZOTERO_ITEM CSL_CITATION {"citationID":"2fou8s52gi","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A077AF">
        <w:rPr>
          <w:i/>
        </w:rPr>
        <w:fldChar w:fldCharType="separate"/>
      </w:r>
      <w:r w:rsidRPr="00D9769A">
        <w:t>[3]</w:t>
      </w:r>
      <w:r w:rsidR="00A077AF">
        <w:rPr>
          <w:i/>
        </w:rPr>
        <w:fldChar w:fldCharType="end"/>
      </w:r>
      <w:r>
        <w:t xml:space="preserve"> work very effectively to describe natural as well as artificial, man-made terrain.  Enough disorder and randomness exists in the natural world, and even within an artificial world of cobblestones, chatter </w:t>
      </w:r>
      <w:r w:rsidR="00473208">
        <w:t>bumps, rumble strips</w:t>
      </w:r>
      <w:r>
        <w:t>, and wave machines, that a synthetic model using probability concepts appears indistinguishable from an empirically measured set of real-world data</w:t>
      </w:r>
      <w:r w:rsidR="00A077AF">
        <w:fldChar w:fldCharType="begin"/>
      </w:r>
      <w:r>
        <w:instrText xml:space="preserve"> ADDIN ZOTERO_ITEM CSL_CITATION {"citationID":"16h4lfb7c5","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A077AF">
        <w:fldChar w:fldCharType="separate"/>
      </w:r>
      <w:r w:rsidRPr="00D9769A">
        <w:t>[4]</w:t>
      </w:r>
      <w:r w:rsidR="00A077AF">
        <w:fldChar w:fldCharType="end"/>
      </w:r>
      <w:r>
        <w:t>.</w:t>
      </w:r>
    </w:p>
    <w:p w:rsidR="00D9769A" w:rsidRDefault="00D9769A" w:rsidP="00880E08">
      <w:pPr>
        <w:pStyle w:val="Body"/>
      </w:pPr>
      <w:r>
        <w:t xml:space="preserve">The stochastic tools of the trade include probability distribution functions, autocorrelation functions, power spectral densities, and moment distributions </w:t>
      </w:r>
      <w:r w:rsidR="00A077AF">
        <w:fldChar w:fldCharType="begin"/>
      </w:r>
      <w:r>
        <w:instrText xml:space="preserve"> ADDIN ZOTERO_ITEM CSL_CITATION {"citationID":"niqhbgh30","properties":{"formattedCitation":"[5]","plainCitation":"[5]"},"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author":[{"family":"Pukite","given":"P. R."},{"family":"Pukite","given":"J."}],"issued":{"year":1990,"month":12},"page-first":"20–29"}}],"schema":"https://github.com/citation-style-language/schema/raw/master/csl-citation.json"} </w:instrText>
      </w:r>
      <w:r w:rsidR="00A077AF">
        <w:fldChar w:fldCharType="separate"/>
      </w:r>
      <w:r w:rsidRPr="00D9769A">
        <w:t>[5]</w:t>
      </w:r>
      <w:r w:rsidR="00A077AF">
        <w:fldChar w:fldCharType="end"/>
      </w:r>
      <w:r>
        <w:t>.</w:t>
      </w:r>
    </w:p>
    <w:p w:rsidR="00D9769A" w:rsidRDefault="00D9769A" w:rsidP="00880E08">
      <w:pPr>
        <w:pStyle w:val="Body"/>
      </w:pPr>
      <w:r w:rsidRPr="00F765B9">
        <w:rPr>
          <w:i/>
        </w:rPr>
        <w:lastRenderedPageBreak/>
        <w:t>Probability density functions</w:t>
      </w:r>
      <w:r>
        <w:t xml:space="preserve"> (PDF) model sample spaces. A single PDF graph facilitates the characterization of natural phenomena that are prevalent in context modeling, including terrain slope distributions as well as wind, rainfall, lakes, cloud, etc.</w:t>
      </w:r>
      <w:r w:rsidR="00A077AF">
        <w:fldChar w:fldCharType="begin"/>
      </w:r>
      <w:r>
        <w:instrText xml:space="preserve"> ADDIN ZOTERO_ITEM CSL_CITATION {"citationID":"vsarilfa1","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A077AF">
        <w:fldChar w:fldCharType="separate"/>
      </w:r>
      <w:r w:rsidRPr="00D9769A">
        <w:t>[6]</w:t>
      </w:r>
      <w:r w:rsidR="00A077AF">
        <w:fldChar w:fldCharType="end"/>
      </w:r>
      <w:r>
        <w:t xml:space="preserve"> Many of these models reduce to fairly simple analytical forms. For disordered systems and data containing aleatory uncertainty</w:t>
      </w:r>
      <w:r w:rsidR="00A077AF">
        <w:fldChar w:fldCharType="begin"/>
      </w:r>
      <w:r>
        <w:instrText xml:space="preserve"> ADDIN ZOTERO_ITEM CSL_CITATION {"citationID":"1593q8b1vb","properties":{"formattedCitation":"[7]","plainCitation":"[7]"},"citationItems":[{"id":235,"uris":["http://zotero.org/users/954774/items/BVUK6BXH"],"uri":["http://zotero.org/users/954774/items/BVUK6BXH"],"itemData":{"id":235,"type":"speech","title":"Distinguising and Integrating Aleatoric and Epistemic Variation in UQ","publisher-place":"Brown University","event-place":"Brown University","URL":"http://www.dam.brown.edu/documents/Chowdhary.pdf","author":[{"family":"Chowdary","given":"K."}],"issued":{"year":2011},"accessed":{"year":2012,"month":4,"day":24}}}],"schema":"https://github.com/citation-style-language/schema/raw/master/csl-citation.json"} </w:instrText>
      </w:r>
      <w:r w:rsidR="00A077AF">
        <w:fldChar w:fldCharType="separate"/>
      </w:r>
      <w:r w:rsidRPr="00D9769A">
        <w:t>[7]</w:t>
      </w:r>
      <w:r w:rsidR="00A077AF">
        <w:fldChar w:fldCharType="end"/>
      </w:r>
      <w:r>
        <w:t xml:space="preserve">, we use techniques such as the </w:t>
      </w:r>
      <w:r w:rsidRPr="004E5D0D">
        <w:rPr>
          <w:i/>
        </w:rPr>
        <w:t>maximum entropy principle</w:t>
      </w:r>
      <w:r w:rsidR="00A077AF">
        <w:rPr>
          <w:i/>
        </w:rPr>
        <w:fldChar w:fldCharType="begin"/>
      </w:r>
      <w:r>
        <w:rPr>
          <w:i/>
        </w:rPr>
        <w:instrText xml:space="preserve"> ADDIN ZOTERO_ITEM CSL_CITATION {"citationID":"ihfrab310","properties":{"formattedCitation":"[8]","plainCitation":"[8]"},"citationItems":[{"id":262,"uris":["http://zotero.org/users/954774/items/B27TNRST"],"uri":["http://zotero.org/users/954774/items/B27TNRST"],"itemData":{"id":262,"type":"book","title":"Probability theory: the logic of science","publisher":"Cambridge Univ Pr","author":[{"family":"Jaynes","given":"E.T."},{"family":"Bretthorst","given":"G.L."}],"issued":{"year":2003}}}],"schema":"https://github.com/citation-style-language/schema/raw/master/csl-citation.json"} </w:instrText>
      </w:r>
      <w:r w:rsidR="00A077AF">
        <w:rPr>
          <w:i/>
        </w:rPr>
        <w:fldChar w:fldCharType="separate"/>
      </w:r>
      <w:r w:rsidRPr="00D9769A">
        <w:t>[8]</w:t>
      </w:r>
      <w:r w:rsidR="00A077AF">
        <w:rPr>
          <w:i/>
        </w:rPr>
        <w:fldChar w:fldCharType="end"/>
      </w:r>
      <w:r w:rsidRPr="004E5D0D">
        <w:rPr>
          <w:i/>
        </w:rPr>
        <w:t xml:space="preserve"> </w:t>
      </w:r>
      <w:r>
        <w:t xml:space="preserve">and </w:t>
      </w:r>
      <w:r w:rsidRPr="004E5D0D">
        <w:rPr>
          <w:i/>
        </w:rPr>
        <w:t>super-statistics</w:t>
      </w:r>
      <w:r w:rsidR="00A077AF">
        <w:rPr>
          <w:i/>
        </w:rPr>
        <w:fldChar w:fldCharType="begin"/>
      </w:r>
      <w:r>
        <w:rPr>
          <w:i/>
        </w:rPr>
        <w:instrText xml:space="preserve"> ADDIN ZOTERO_ITEM CSL_CITATION {"citationID":"1l3fo06qfj","properties":{"formattedCitation":"[9]","plainCitation":"[9]"},"citationItems":[{"id":50,"uris":["http://zotero.org/users/954774/items/H3GR98B5"],"uri":["http://zotero.org/users/954774/items/H3GR98B5"],"itemData":{"id":50,"type":"article-journal","title":"Generalized statistical mechanics for superstatistical systems","container-title":"Philosophical Transactions of the Royal Society A: Mathematical, Physical and Engineering Sciences","page":"453-465","volume":"369","issue":"1935","DOI":"10.1098/rsta.2010.0280","author":[{"family":"Beck","given":"C."}],"issued":{"year":2010,"month":12,"day":13},"accessed":{"year":2012,"month":3,"day":15},"page-first":"453"}}],"schema":"https://github.com/citation-style-language/schema/raw/master/csl-citation.json"} </w:instrText>
      </w:r>
      <w:r w:rsidR="00A077AF">
        <w:rPr>
          <w:i/>
        </w:rPr>
        <w:fldChar w:fldCharType="separate"/>
      </w:r>
      <w:r w:rsidRPr="00D9769A">
        <w:t>[9]</w:t>
      </w:r>
      <w:r w:rsidR="00A077AF">
        <w:rPr>
          <w:i/>
        </w:rPr>
        <w:fldChar w:fldCharType="end"/>
      </w:r>
      <w:r>
        <w:t>, which have a more formal basis than heuristic models can provide</w:t>
      </w:r>
      <w:r w:rsidRPr="00AC1B37">
        <w:rPr>
          <w:rStyle w:val="FootnoteReference"/>
        </w:rPr>
        <w:footnoteReference w:id="1"/>
      </w:r>
      <w:r>
        <w:t>.  For narrow distributions, we can apply Normal or Gaussian statistics.</w:t>
      </w:r>
    </w:p>
    <w:p w:rsidR="00D9769A" w:rsidRDefault="00D9769A" w:rsidP="00880E08">
      <w:pPr>
        <w:pStyle w:val="Body"/>
      </w:pPr>
      <w:r w:rsidRPr="00F765B9">
        <w:rPr>
          <w:i/>
        </w:rPr>
        <w:t>Autocorrelations</w:t>
      </w:r>
      <w:r>
        <w:t xml:space="preserve"> (ACF) and </w:t>
      </w:r>
      <w:r w:rsidRPr="00F765B9">
        <w:rPr>
          <w:i/>
        </w:rPr>
        <w:t>power spectral densities</w:t>
      </w:r>
      <w:r>
        <w:t xml:space="preserve"> (PSD) are tied closely together. In basic terms, an autocorrelation describes the amount of similarity between two points separated spatially or temporally</w:t>
      </w:r>
      <w:r w:rsidR="00A06ED0">
        <w:t xml:space="preserve"> </w:t>
      </w:r>
      <w:r w:rsidR="00A077AF">
        <w:fldChar w:fldCharType="begin"/>
      </w:r>
      <w:r w:rsidR="00A06ED0">
        <w:instrText xml:space="preserve"> ADDIN ZOTERO_ITEM CSL_CITATION {"citationID":"1etdmi7g6c","properties":{"formattedCitation":"[10]","plainCitation":"[10]"},"citationItems":[{"id":613,"uris":["http://zotero.org/users/954774/items/5HDNT4KZ"],"uri":["http://zotero.org/users/954774/items/5HDNT4KZ"],"itemData":{"id":613,"type":"article-journal","title":"Defect cluster analysis for wafer-scale integration","container-title":"Semiconductor Manufacturing, IEEE Transactions on","page":"128-135","volume":"3","issue":"3","author":[{"family":"Pukite","given":"P.R."},{"family":"Berman","given":"C.L."}],"issued":{"year":1990},"page-first":"128"}}],"schema":"https://github.com/citation-style-language/schema/raw/master/csl-citation.json"} </w:instrText>
      </w:r>
      <w:r w:rsidR="00A077AF">
        <w:fldChar w:fldCharType="separate"/>
      </w:r>
      <w:r w:rsidR="00A06ED0" w:rsidRPr="00A06ED0">
        <w:t>[10]</w:t>
      </w:r>
      <w:r w:rsidR="00A077AF">
        <w:fldChar w:fldCharType="end"/>
      </w:r>
      <w:r>
        <w:t>.  For static terrain this is a purely spatial consideration, but at a constant vehicle speed, an autocorrelation turns into a temporal characteristic, as time equates to motion across a terrain. A PSD contains the same information as an ACF but works in the inverse space, either the wavenumber (</w:t>
      </w:r>
      <w:r w:rsidRPr="00256371">
        <w:rPr>
          <w:i/>
        </w:rPr>
        <w:t>k</w:t>
      </w:r>
      <w:r>
        <w:t>) space in the spatial domain, or frequency (</w:t>
      </w:r>
      <w:r>
        <w:rPr>
          <w:rFonts w:ascii="Calibri" w:hAnsi="Calibri" w:cs="Calibri"/>
        </w:rPr>
        <w:t>ω</w:t>
      </w:r>
      <w:r>
        <w:t>) space in the time domain. The decision to select an autocorrelation function or power spectral density will depend on the application. A spectral representation can easily provide reconstructed instances for either spatial or temporal domains in a general system context. The power of the real space autocorrelation is that it can recover a synthetic representation of the local terrain as a random walk model, while the PSD can approximate a varied terrain as a superposition of sine waves.</w:t>
      </w:r>
    </w:p>
    <w:p w:rsidR="00D9769A" w:rsidRDefault="00D9769A" w:rsidP="00880E08">
      <w:pPr>
        <w:pStyle w:val="Body"/>
      </w:pPr>
      <w:r>
        <w:t xml:space="preserve">In addition, certain </w:t>
      </w:r>
      <w:r w:rsidRPr="00F765B9">
        <w:rPr>
          <w:i/>
        </w:rPr>
        <w:t>multiscale</w:t>
      </w:r>
      <w:r>
        <w:t xml:space="preserve"> metrics</w:t>
      </w:r>
      <w:r w:rsidR="00A077AF">
        <w:fldChar w:fldCharType="begin"/>
      </w:r>
      <w:r w:rsidR="00A06ED0">
        <w:instrText xml:space="preserve"> ADDIN ZOTERO_ITEM CSL_CITATION {"citationID":"asqctmopl","properties":{"formattedCitation":"[11]","plainCitation":"[11]"},"citationItems":[{"id":163,"uris":["http://zotero.org/users/954774/items/NU97N82T"],"uri":["http://zotero.org/users/954774/items/NU97N82T"]}],"schema":"https://github.com/citation-style-language/schema/raw/master/csl-citation.json"} </w:instrText>
      </w:r>
      <w:r w:rsidR="00A077AF">
        <w:fldChar w:fldCharType="separate"/>
      </w:r>
      <w:r w:rsidR="00A06ED0" w:rsidRPr="00A06ED0">
        <w:t>[11]</w:t>
      </w:r>
      <w:r w:rsidR="00A077AF">
        <w:fldChar w:fldCharType="end"/>
      </w:r>
      <w:r>
        <w:t xml:space="preserve"> are useful to further characterize and in particular disambiguate potentially degenerate model descriptions</w:t>
      </w:r>
      <w:r w:rsidRPr="00223E10">
        <w:t>. In particular, the multiscale entropy measure can be applied to temporal and spatial scales covering a wide dynamic range</w:t>
      </w:r>
      <w:r>
        <w:t>, and multiscale variances are sensitive to asymptotic behavior</w:t>
      </w:r>
      <w:r w:rsidRPr="00223E10">
        <w:t xml:space="preserve">. What this tells us is the amount of disorder and uncertainty in the data, which is important as a </w:t>
      </w:r>
      <w:r>
        <w:t>concise supporting</w:t>
      </w:r>
      <w:r w:rsidRPr="00223E10">
        <w:t xml:space="preserve"> characterization metric. </w:t>
      </w:r>
    </w:p>
    <w:p w:rsidR="00D9769A" w:rsidRDefault="00D9769A" w:rsidP="002F01F4">
      <w:pPr>
        <w:pStyle w:val="Caption"/>
        <w:keepNext/>
      </w:pPr>
      <w:r>
        <w:t xml:space="preserve">Table </w:t>
      </w:r>
      <w:r w:rsidR="00A077AF">
        <w:fldChar w:fldCharType="begin"/>
      </w:r>
      <w:r w:rsidR="00C752DC">
        <w:instrText xml:space="preserve"> SEQ Table \* ARABIC </w:instrText>
      </w:r>
      <w:r w:rsidR="00A077AF">
        <w:fldChar w:fldCharType="separate"/>
      </w:r>
      <w:r w:rsidR="005F16AE">
        <w:rPr>
          <w:noProof/>
        </w:rPr>
        <w:t>1</w:t>
      </w:r>
      <w:r w:rsidR="00A077AF">
        <w:fldChar w:fldCharType="end"/>
      </w:r>
      <w:r>
        <w:t>: Stochastic Model Categories</w:t>
      </w:r>
    </w:p>
    <w:tbl>
      <w:tblPr>
        <w:tblStyle w:val="ColorfulShading-Accent5"/>
        <w:tblW w:w="0" w:type="auto"/>
        <w:tblLayout w:type="fixed"/>
        <w:tblLook w:val="04A0"/>
      </w:tblPr>
      <w:tblGrid>
        <w:gridCol w:w="2663"/>
        <w:gridCol w:w="685"/>
        <w:gridCol w:w="4266"/>
        <w:gridCol w:w="1962"/>
      </w:tblGrid>
      <w:tr w:rsidR="00D9769A" w:rsidTr="00AA663D">
        <w:trPr>
          <w:cnfStyle w:val="100000000000"/>
        </w:trPr>
        <w:tc>
          <w:tcPr>
            <w:cnfStyle w:val="001000000100"/>
            <w:tcW w:w="2663" w:type="dxa"/>
          </w:tcPr>
          <w:p w:rsidR="00D9769A" w:rsidRDefault="00D9769A" w:rsidP="00425A02">
            <w:r>
              <w:t>Stochastic Model</w:t>
            </w:r>
          </w:p>
        </w:tc>
        <w:tc>
          <w:tcPr>
            <w:tcW w:w="685" w:type="dxa"/>
          </w:tcPr>
          <w:p w:rsidR="00D9769A" w:rsidRDefault="00D9769A" w:rsidP="00425A02">
            <w:pPr>
              <w:cnfStyle w:val="100000000000"/>
            </w:pPr>
          </w:p>
        </w:tc>
        <w:tc>
          <w:tcPr>
            <w:tcW w:w="4266" w:type="dxa"/>
          </w:tcPr>
          <w:p w:rsidR="00D9769A" w:rsidRDefault="00D9769A" w:rsidP="00425A02">
            <w:pPr>
              <w:cnfStyle w:val="100000000000"/>
            </w:pPr>
            <w:r>
              <w:t>Includes and Related</w:t>
            </w:r>
          </w:p>
        </w:tc>
        <w:tc>
          <w:tcPr>
            <w:tcW w:w="1962" w:type="dxa"/>
          </w:tcPr>
          <w:p w:rsidR="00D9769A" w:rsidRDefault="00D9769A" w:rsidP="00425A02">
            <w:pPr>
              <w:cnfStyle w:val="100000000000"/>
            </w:pPr>
          </w:p>
        </w:tc>
      </w:tr>
      <w:tr w:rsidR="00D9769A" w:rsidTr="00AA663D">
        <w:trPr>
          <w:cnfStyle w:val="000000100000"/>
        </w:trPr>
        <w:tc>
          <w:tcPr>
            <w:cnfStyle w:val="001000000000"/>
            <w:tcW w:w="2663" w:type="dxa"/>
          </w:tcPr>
          <w:p w:rsidR="00D9769A" w:rsidRPr="008A36A5" w:rsidRDefault="00D9769A" w:rsidP="00624292">
            <w:pPr>
              <w:rPr>
                <w:rFonts w:asciiTheme="minorHAnsi" w:hAnsiTheme="minorHAnsi" w:cstheme="minorHAnsi"/>
              </w:rPr>
            </w:pPr>
            <w:r w:rsidRPr="008A36A5">
              <w:rPr>
                <w:rFonts w:asciiTheme="minorHAnsi" w:hAnsiTheme="minorHAnsi" w:cstheme="minorHAnsi"/>
              </w:rPr>
              <w:t>Probability Density Function</w:t>
            </w:r>
          </w:p>
        </w:tc>
        <w:tc>
          <w:tcPr>
            <w:tcW w:w="685" w:type="dxa"/>
          </w:tcPr>
          <w:p w:rsidR="00D9769A" w:rsidRDefault="00D9769A" w:rsidP="00425A02">
            <w:pPr>
              <w:cnfStyle w:val="000000100000"/>
            </w:pPr>
            <w:r>
              <w:t>PDF</w:t>
            </w:r>
          </w:p>
        </w:tc>
        <w:tc>
          <w:tcPr>
            <w:tcW w:w="4266" w:type="dxa"/>
          </w:tcPr>
          <w:p w:rsidR="00D9769A" w:rsidRDefault="00D9769A" w:rsidP="00476636">
            <w:pPr>
              <w:cnfStyle w:val="000000100000"/>
            </w:pPr>
            <w:r>
              <w:t>Cumulative Distribution Function, Histogram</w:t>
            </w:r>
          </w:p>
        </w:tc>
        <w:tc>
          <w:tcPr>
            <w:tcW w:w="1962" w:type="dxa"/>
          </w:tcPr>
          <w:p w:rsidR="00D9769A" w:rsidRDefault="00D9769A" w:rsidP="00425A02">
            <w:pPr>
              <w:cnfStyle w:val="000000100000"/>
            </w:pPr>
            <w:r>
              <w:t>Position Independent</w:t>
            </w:r>
          </w:p>
        </w:tc>
      </w:tr>
      <w:tr w:rsidR="00D9769A" w:rsidTr="00AA663D">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Autocorrelation Function</w:t>
            </w:r>
          </w:p>
        </w:tc>
        <w:tc>
          <w:tcPr>
            <w:tcW w:w="685" w:type="dxa"/>
          </w:tcPr>
          <w:p w:rsidR="00D9769A" w:rsidRDefault="00D9769A" w:rsidP="00425A02">
            <w:pPr>
              <w:cnfStyle w:val="000000000000"/>
            </w:pPr>
            <w:r>
              <w:t>ACF</w:t>
            </w:r>
          </w:p>
        </w:tc>
        <w:tc>
          <w:tcPr>
            <w:tcW w:w="4266" w:type="dxa"/>
          </w:tcPr>
          <w:p w:rsidR="00D9769A" w:rsidRDefault="00D9769A" w:rsidP="00425A02">
            <w:pPr>
              <w:cnfStyle w:val="000000000000"/>
            </w:pPr>
            <w:r>
              <w:t>Correlation, Autocovariance</w:t>
            </w:r>
          </w:p>
        </w:tc>
        <w:tc>
          <w:tcPr>
            <w:tcW w:w="1962" w:type="dxa"/>
          </w:tcPr>
          <w:p w:rsidR="00D9769A" w:rsidRDefault="00D9769A" w:rsidP="00425A02">
            <w:pPr>
              <w:cnfStyle w:val="000000000000"/>
            </w:pPr>
            <w:r>
              <w:t>Relative</w:t>
            </w:r>
          </w:p>
        </w:tc>
      </w:tr>
      <w:tr w:rsidR="00D9769A" w:rsidTr="00AA663D">
        <w:trPr>
          <w:cnfStyle w:val="000000100000"/>
        </w:trPr>
        <w:tc>
          <w:tcPr>
            <w:cnfStyle w:val="001000000000"/>
            <w:tcW w:w="2663" w:type="dxa"/>
          </w:tcPr>
          <w:p w:rsidR="00D9769A" w:rsidRPr="008A36A5" w:rsidRDefault="00D9769A" w:rsidP="00425A02">
            <w:pPr>
              <w:rPr>
                <w:rFonts w:asciiTheme="minorHAnsi" w:hAnsiTheme="minorHAnsi" w:cstheme="minorHAnsi"/>
              </w:rPr>
            </w:pPr>
            <w:r w:rsidRPr="008A36A5">
              <w:rPr>
                <w:rFonts w:asciiTheme="minorHAnsi" w:hAnsiTheme="minorHAnsi" w:cstheme="minorHAnsi"/>
              </w:rPr>
              <w:t>Power Spectral Density</w:t>
            </w:r>
          </w:p>
        </w:tc>
        <w:tc>
          <w:tcPr>
            <w:tcW w:w="685" w:type="dxa"/>
          </w:tcPr>
          <w:p w:rsidR="00D9769A" w:rsidRDefault="00D9769A" w:rsidP="00425A02">
            <w:pPr>
              <w:cnfStyle w:val="000000100000"/>
            </w:pPr>
            <w:r>
              <w:t>PSD</w:t>
            </w:r>
          </w:p>
        </w:tc>
        <w:tc>
          <w:tcPr>
            <w:tcW w:w="4266" w:type="dxa"/>
          </w:tcPr>
          <w:p w:rsidR="00D9769A" w:rsidRDefault="00D9769A" w:rsidP="00425A02">
            <w:pPr>
              <w:cnfStyle w:val="000000100000"/>
            </w:pPr>
            <w:r>
              <w:t>Power Spectrum, Periodogram, Fourier Spectrum</w:t>
            </w:r>
          </w:p>
        </w:tc>
        <w:tc>
          <w:tcPr>
            <w:tcW w:w="1962" w:type="dxa"/>
          </w:tcPr>
          <w:p w:rsidR="00D9769A" w:rsidRDefault="00D9769A" w:rsidP="00425A02">
            <w:pPr>
              <w:cnfStyle w:val="000000100000"/>
            </w:pPr>
            <w:r>
              <w:t>Relative</w:t>
            </w:r>
          </w:p>
        </w:tc>
      </w:tr>
      <w:tr w:rsidR="00D9769A" w:rsidTr="00AA663D">
        <w:tc>
          <w:tcPr>
            <w:cnfStyle w:val="001000000000"/>
            <w:tcW w:w="2663" w:type="dxa"/>
          </w:tcPr>
          <w:p w:rsidR="00D9769A" w:rsidRPr="008A36A5" w:rsidRDefault="00D9769A" w:rsidP="00476636">
            <w:pPr>
              <w:rPr>
                <w:rFonts w:asciiTheme="minorHAnsi" w:hAnsiTheme="minorHAnsi" w:cstheme="minorHAnsi"/>
              </w:rPr>
            </w:pPr>
            <w:r w:rsidRPr="008A36A5">
              <w:rPr>
                <w:rFonts w:asciiTheme="minorHAnsi" w:hAnsiTheme="minorHAnsi" w:cstheme="minorHAnsi"/>
              </w:rPr>
              <w:t>Multiscale Analysis</w:t>
            </w:r>
          </w:p>
        </w:tc>
        <w:tc>
          <w:tcPr>
            <w:tcW w:w="685" w:type="dxa"/>
          </w:tcPr>
          <w:p w:rsidR="00D9769A" w:rsidRDefault="00D9769A" w:rsidP="00425A02">
            <w:pPr>
              <w:cnfStyle w:val="000000000000"/>
            </w:pPr>
            <w:r>
              <w:t>MSA</w:t>
            </w:r>
          </w:p>
        </w:tc>
        <w:tc>
          <w:tcPr>
            <w:tcW w:w="4266" w:type="dxa"/>
          </w:tcPr>
          <w:p w:rsidR="00D9769A" w:rsidRDefault="00D9769A" w:rsidP="00425A02">
            <w:pPr>
              <w:cnfStyle w:val="000000000000"/>
            </w:pPr>
            <w:r>
              <w:t>Multiscale Variance, Multiscale Entropy</w:t>
            </w:r>
          </w:p>
        </w:tc>
        <w:tc>
          <w:tcPr>
            <w:tcW w:w="1962" w:type="dxa"/>
          </w:tcPr>
          <w:p w:rsidR="00D9769A" w:rsidRDefault="00D9769A" w:rsidP="00425A02">
            <w:pPr>
              <w:cnfStyle w:val="000000000000"/>
            </w:pPr>
            <w:r>
              <w:t>Relative</w:t>
            </w:r>
          </w:p>
        </w:tc>
      </w:tr>
    </w:tbl>
    <w:p w:rsidR="00D9769A" w:rsidRPr="00223E10" w:rsidRDefault="00D9769A" w:rsidP="00EA3575">
      <w:pPr>
        <w:pStyle w:val="Body"/>
      </w:pPr>
      <w:r w:rsidRPr="00A53E24">
        <w:rPr>
          <w:b/>
        </w:rPr>
        <w:t>Table 1</w:t>
      </w:r>
      <w:r>
        <w:t xml:space="preserve"> above categorizes the stochastic models used to characterize terrain and waves. These can work together to model some sophisticated profiles. For example, a probability density function can model a length distribution, which then gets applied to a semi-Markov formulation for an autocorrelation analysis. By then applying a </w:t>
      </w:r>
      <w:r w:rsidRPr="00F765B9">
        <w:rPr>
          <w:i/>
        </w:rPr>
        <w:t>Fourier transform</w:t>
      </w:r>
      <w:r>
        <w:t xml:space="preserve"> to the autocorrelation, we can arrive at a very concise representation. We will describe this in the analysis section.</w:t>
      </w:r>
    </w:p>
    <w:p w:rsidR="00D9769A" w:rsidRPr="00FC18A0" w:rsidRDefault="00D9769A" w:rsidP="00425A02">
      <w:pPr>
        <w:pStyle w:val="HeadingRunIn"/>
      </w:pPr>
      <w:r>
        <w:t>Data Characterization</w:t>
      </w:r>
    </w:p>
    <w:p w:rsidR="00D9769A" w:rsidRDefault="00D9769A" w:rsidP="00880E08">
      <w:pPr>
        <w:pStyle w:val="BodyAfterHead"/>
      </w:pPr>
      <w:r>
        <w:t xml:space="preserve">The rules for construction of probability density functions follow from some elementary principles. Samples from experimental data are ranked, and then normalized to the largest (i.e. scarcest) sample.  This establishes a cumulative probability of unity when integrated over the sampled data space. The rank histogram is then converted to a cumulative distribution function by interpolating across a continuum, and then a PDF derives from the first derivative with respect to the random variate.  Strictly speaking, a PDF is a discrete (binned) form while a probability mass function (PMF) is the continuum, but we will uniformly use the term PDF, even though we generally assume the continuum. </w:t>
      </w:r>
    </w:p>
    <w:p w:rsidR="00D9769A" w:rsidRDefault="00D9769A" w:rsidP="00880E08">
      <w:pPr>
        <w:pStyle w:val="Body"/>
      </w:pPr>
      <w:r>
        <w:lastRenderedPageBreak/>
        <w:t xml:space="preserve">Given that </w:t>
      </w:r>
      <w:r w:rsidRPr="007D2AEE">
        <w:rPr>
          <w:i/>
        </w:rPr>
        <w:t>X</w:t>
      </w:r>
      <w:r>
        <w:t xml:space="preserve"> is some variate of interest, then a PDF described by </w:t>
      </w:r>
      <w:r w:rsidRPr="007D2AEE">
        <w:rPr>
          <w:i/>
        </w:rPr>
        <w:t>f</w:t>
      </w:r>
      <w:r>
        <w:rPr>
          <w:i/>
        </w:rPr>
        <w:t xml:space="preserve"> </w:t>
      </w:r>
      <w:r w:rsidRPr="007D2AEE">
        <w:t>(</w:t>
      </w:r>
      <w:r w:rsidRPr="007D2AEE">
        <w:rPr>
          <w:i/>
        </w:rPr>
        <w:t>X</w:t>
      </w:r>
      <w:r w:rsidRPr="007D2AEE">
        <w:t>)</w:t>
      </w:r>
      <w:r>
        <w:t xml:space="preserve"> can be used to generate moments of the distribution, such as the expected value </w:t>
      </w:r>
      <w:r w:rsidRPr="007D2AEE">
        <w:rPr>
          <w:b/>
        </w:rPr>
        <w:t>E</w:t>
      </w:r>
      <w:r>
        <w:rPr>
          <w:b/>
        </w:rPr>
        <w:t xml:space="preserve"> </w:t>
      </w:r>
      <w:r>
        <w:t>[</w:t>
      </w:r>
      <w:r w:rsidRPr="007D2AEE">
        <w:rPr>
          <w:i/>
        </w:rPr>
        <w:t>X</w:t>
      </w:r>
      <w:r>
        <w:t>].</w:t>
      </w:r>
    </w:p>
    <w:p w:rsidR="00D9769A" w:rsidRPr="007D2AEE" w:rsidRDefault="00D9769A" w:rsidP="0054489E">
      <w:pPr>
        <w:pStyle w:val="Equation"/>
      </w:pPr>
      <m:oMathPara>
        <m:oMath>
          <m:r>
            <m:rPr>
              <m:nor/>
            </m:rPr>
            <w:rPr>
              <w:rFonts w:cs="Courier New"/>
            </w:rPr>
            <m:t xml:space="preserve"> </m:t>
          </m:r>
          <m:r>
            <m:rPr>
              <m:nor/>
            </m:rPr>
            <w:rPr>
              <w:rFonts w:cs="Courier New"/>
              <w:b/>
            </w:rPr>
            <m:t>E</m:t>
          </m:r>
          <m:r>
            <m:rPr>
              <m:nor/>
            </m:rPr>
            <w:rPr>
              <w:rFonts w:cs="Courier New"/>
            </w:rPr>
            <m:t xml:space="preserve"> </m:t>
          </m:r>
          <m:d>
            <m:dPr>
              <m:begChr m:val="["/>
              <m:endChr m:val="]"/>
              <m:ctrlPr>
                <w:rPr>
                  <w:rFonts w:ascii="Cambria Math" w:hAnsi="Cambria Math" w:cs="Courier New"/>
                </w:rPr>
              </m:ctrlPr>
            </m:dPr>
            <m:e>
              <m:r>
                <w:rPr>
                  <w:rFonts w:ascii="Cambria Math" w:hAnsi="Cambria Math" w:cs="Courier New"/>
                </w:rPr>
                <m:t>X</m:t>
              </m:r>
            </m:e>
          </m:d>
          <m:r>
            <m:rPr>
              <m:sty m:val="p"/>
            </m:rPr>
            <w:rPr>
              <w:rFonts w:ascii="Cambria Math" w:hAnsi="Cambria Math" w:cs="Courier New"/>
            </w:rPr>
            <m:t>=</m:t>
          </m:r>
          <m:acc>
            <m:accPr>
              <m:chr m:val="̅"/>
              <m:ctrlPr>
                <w:rPr>
                  <w:rFonts w:ascii="Cambria Math" w:hAnsi="Cambria Math" w:cs="Courier New"/>
                </w:rPr>
              </m:ctrlPr>
            </m:accPr>
            <m:e>
              <m:r>
                <w:rPr>
                  <w:rFonts w:ascii="Cambria Math" w:hAnsi="Cambria Math" w:cs="Courier New"/>
                </w:rPr>
                <m:t>X</m:t>
              </m:r>
            </m:e>
          </m:acc>
          <m:r>
            <m:rPr>
              <m:sty m:val="p"/>
            </m:rPr>
            <w:rPr>
              <w:rFonts w:ascii="Cambria Math" w:hAnsi="Cambria Math" w:cs="Courier New"/>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X</m:t>
              </m:r>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dX</m:t>
              </m:r>
            </m:e>
          </m:nary>
        </m:oMath>
      </m:oMathPara>
    </w:p>
    <w:p w:rsidR="00D9769A" w:rsidRDefault="00D9769A" w:rsidP="00EA3575">
      <w:pPr>
        <w:pStyle w:val="Body"/>
      </w:pPr>
      <w:r>
        <w:t>Autocorrelation functions consider the pair-wise expected value of all samples separated by a distance measure. This describes the affinity for localized interactions that a PDF lacks sensitivity to.  The computational complexity of calculating an autocorrelation can go as N</w:t>
      </w:r>
      <w:r w:rsidRPr="00344682">
        <w:rPr>
          <w:vertAlign w:val="superscript"/>
        </w:rPr>
        <w:t>2</w:t>
      </w:r>
      <w:r>
        <w:t xml:space="preserve">, but a full computation is not always necessary for determining only closely separated distance correlations. Due to the </w:t>
      </w:r>
      <w:r w:rsidRPr="00F765B9">
        <w:rPr>
          <w:i/>
        </w:rPr>
        <w:t>Wiener-Khinchin</w:t>
      </w:r>
      <w:r>
        <w:t xml:space="preserve"> theorem, the Fourier Transform of the data itself, calculated as a power spectrum of magnitude squared, is equal to the Fourier Transform of the autocorrelation, so that an inverse Fourier Transform of the directly calculated power spectrum will recover an autocorrelation. Due to the efficiency of a FFT, the computational time is order N×log(N),  so this is often used to produce an ACF and a PSD with only frequency spectrum tools.</w:t>
      </w:r>
    </w:p>
    <w:p w:rsidR="00D9769A" w:rsidRDefault="00D9769A" w:rsidP="00880E08">
      <w:pPr>
        <w:pStyle w:val="Body"/>
      </w:pPr>
      <w:r>
        <w:t>The power spectrum and autocorrelation are related by the following equation:</w:t>
      </w:r>
    </w:p>
    <w:p w:rsidR="00D9769A" w:rsidRDefault="00A077AF" w:rsidP="004B3741">
      <w:pPr>
        <w:pStyle w:val="Equation"/>
      </w:pPr>
      <m:oMathPara>
        <m:oMath>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rPr>
              </m:ctrlPr>
            </m:dPr>
            <m:e>
              <m:r>
                <w:rPr>
                  <w:rFonts w:ascii="Cambria Math" w:hAnsi="Cambria Math"/>
                </w:rPr>
                <m:t>f</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πifτ</m:t>
                  </m:r>
                </m:sup>
              </m:sSup>
              <m:r>
                <w:rPr>
                  <w:rFonts w:ascii="Cambria Math" w:hAnsi="Cambria Math"/>
                </w:rPr>
                <m:t>dτ</m:t>
              </m:r>
            </m:e>
          </m:nary>
          <m:r>
            <m:rPr>
              <m:sty m:val="p"/>
            </m:rPr>
            <w:rPr>
              <w:rFonts w:ascii="Cambria Math" w:hAnsi="Cambria Math"/>
            </w:rPr>
            <m:t xml:space="preserve"> </m:t>
          </m:r>
        </m:oMath>
      </m:oMathPara>
    </w:p>
    <w:p w:rsidR="00D9769A" w:rsidRDefault="00D9769A" w:rsidP="00EA3575">
      <w:pPr>
        <w:pStyle w:val="Body"/>
        <w:rPr>
          <w:rFonts w:ascii="Courier New" w:hAnsi="Courier New" w:cs="Courier New"/>
        </w:rPr>
      </w:pPr>
      <w:r>
        <w:t xml:space="preserve">Where the autocorrelation is defined as </w:t>
      </w:r>
    </w:p>
    <w:p w:rsidR="00D9769A" w:rsidRPr="00C37593" w:rsidRDefault="00A077AF" w:rsidP="004B3741">
      <w:pPr>
        <w:pStyle w:val="Equation"/>
        <w:rPr>
          <w:rFonts w:ascii="Courier New" w:hAnsi="Courier New"/>
        </w:rPr>
      </w:pPr>
      <m:oMathPara>
        <m:oMath>
          <m:sSub>
            <m:sSubPr>
              <m:ctrlPr>
                <w:rPr>
                  <w:rFonts w:ascii="Cambria Math" w:hAnsi="Cambria Math"/>
                </w:rPr>
              </m:ctrlPr>
            </m:sSubPr>
            <m:e>
              <m:r>
                <w:rPr>
                  <w:rFonts w:ascii="Cambria Math" w:hAnsi="Cambria Math"/>
                </w:rPr>
                <m:t>r</m:t>
              </m:r>
            </m:e>
            <m:sub>
              <m:r>
                <w:rPr>
                  <w:rFonts w:ascii="Cambria Math" w:hAnsi="Cambria Math"/>
                </w:rPr>
                <m:t>xx</m:t>
              </m:r>
            </m:sub>
          </m:sSub>
          <m:d>
            <m:dPr>
              <m:ctrlPr>
                <w:rPr>
                  <w:rFonts w:ascii="Cambria Math" w:hAnsi="Cambria Math"/>
                </w:rPr>
              </m:ctrlPr>
            </m:dPr>
            <m:e>
              <m:r>
                <w:rPr>
                  <w:rFonts w:ascii="Cambria Math" w:hAnsi="Cambria Math"/>
                </w:rPr>
                <m:t>τ</m:t>
              </m:r>
            </m:e>
          </m:d>
          <m:r>
            <m:rPr>
              <m:sty m:val="p"/>
            </m:rPr>
            <w:rPr>
              <w:rFonts w:ascii="Cambria Math" w:hAnsi="Cambria Math"/>
            </w:rPr>
            <m:t>=</m:t>
          </m:r>
          <m:r>
            <m:rPr>
              <m:nor/>
            </m:rPr>
            <w:rPr>
              <w:b/>
            </w:rPr>
            <m:t xml:space="preserve">E </m:t>
          </m:r>
          <m:r>
            <m:rPr>
              <m:sty m:val="p"/>
            </m:rPr>
            <w:rPr>
              <w:rFonts w:ascii="Cambria Math" w:hAnsi="Cambria Math"/>
            </w:rPr>
            <m:t xml:space="preserve">[ </m:t>
          </m:r>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r>
            <m:rPr>
              <m:sty m:val="p"/>
            </m:rPr>
            <w:rPr>
              <w:rFonts w:ascii="Cambria Math" w:hAnsi="Cambria Math"/>
            </w:rPr>
            <m:t xml:space="preserve"> ]</m:t>
          </m:r>
        </m:oMath>
      </m:oMathPara>
    </w:p>
    <w:p w:rsidR="00D9769A" w:rsidRDefault="00D9769A" w:rsidP="00EA3575">
      <w:pPr>
        <w:pStyle w:val="Body"/>
      </w:pPr>
      <w:r>
        <w:t xml:space="preserve">The double </w:t>
      </w:r>
      <w:r w:rsidRPr="0070795F">
        <w:rPr>
          <w:i/>
        </w:rPr>
        <w:t>xx</w:t>
      </w:r>
      <w:r>
        <w:t xml:space="preserve"> indicates that the expected value is between pairs of points along the terrain, with the </w:t>
      </w:r>
      <w:r>
        <w:rPr>
          <w:rFonts w:ascii="Calibri" w:hAnsi="Calibri" w:cs="Calibri"/>
        </w:rPr>
        <w:t>τ</w:t>
      </w:r>
      <w:r>
        <w:t xml:space="preserve"> serving as the sample-to-sample distance measure. (The asterisk indicates the complex conjugate, which does not apply for these signals.)</w:t>
      </w:r>
    </w:p>
    <w:p w:rsidR="00D9769A" w:rsidRPr="00FC18A0" w:rsidRDefault="00D9769A" w:rsidP="00765B95">
      <w:pPr>
        <w:pStyle w:val="HeadingRunIn"/>
      </w:pPr>
      <w:r>
        <w:t>Foundation of Stochastic Model Analysis</w:t>
      </w:r>
    </w:p>
    <w:p w:rsidR="00D9769A" w:rsidRDefault="00D9769A" w:rsidP="00880E08">
      <w:pPr>
        <w:pStyle w:val="BodyAfterHead"/>
      </w:pPr>
      <w:r>
        <w:t xml:space="preserve">The analysis of real-world PDF’s is aided by the fact that independence is assumed in the sample space. Each draw from a PDF is by definition independent and </w:t>
      </w:r>
      <w:r w:rsidRPr="00105A09">
        <w:rPr>
          <w:i/>
        </w:rPr>
        <w:t>stationary</w:t>
      </w:r>
      <w:r>
        <w:t xml:space="preserve"> with respect to the sampling point.  We don’t always have to understand and assert independence but enough empirical studies have been done to understand when the premise will work and when it doesn’t.</w:t>
      </w:r>
    </w:p>
    <w:p w:rsidR="00D9769A" w:rsidRDefault="00D9769A" w:rsidP="00880E08">
      <w:pPr>
        <w:pStyle w:val="Body"/>
      </w:pPr>
      <w:r>
        <w:t xml:space="preserve">For distributions based on energetic processes, the </w:t>
      </w:r>
      <w:r w:rsidRPr="00F765B9">
        <w:rPr>
          <w:i/>
        </w:rPr>
        <w:t>principle of maximum entropy</w:t>
      </w:r>
      <w:r>
        <w:t xml:space="preserve"> often results in parsimonious fits to collected data (later will show extended examples for ocean</w:t>
      </w:r>
      <w:r w:rsidR="00293B5A">
        <w:t xml:space="preserve"> waves</w:t>
      </w:r>
      <w:r>
        <w:t xml:space="preserve"> and terrain). The selection of the variate </w:t>
      </w:r>
      <w:r w:rsidR="00293B5A">
        <w:t xml:space="preserve">and how to apply the prior </w:t>
      </w:r>
      <w:r>
        <w:t>is important, as the shape of the distribution can be thin-tailed (exponential or Normal distributed) or fat-tailed (a power-law) depending on its modeled derivation. For example, a timing distribution may be fat-tailed because the analyzed variate is velocity (which would ostensibly give a thin-tail) but since time appears in the denominator with respect to velocity, the eventual PDF generate</w:t>
      </w:r>
      <w:r w:rsidR="00293B5A">
        <w:t>s much more weight in the ta</w:t>
      </w:r>
      <w:r w:rsidR="00D5290E">
        <w:t xml:space="preserve">il (i.e. a ratio distribution </w:t>
      </w:r>
      <w:r w:rsidR="00A077AF">
        <w:fldChar w:fldCharType="begin"/>
      </w:r>
      <w:r w:rsidR="00D5290E">
        <w:instrText xml:space="preserve"> ADDIN ZOTERO_ITEM CSL_CITATION {"citationID":"4pthdg1ke","properties":{"formattedCitation":"[3]","plainCitation":"[3]"},"citationItems":[{"id":265,"uris":["http://zotero.org/users/954774/items/DN8ABWG6"],"uri":["http://zotero.org/users/954774/items/DN8ABWG6"],"itemData":{"id":265,"type":"book","title":"Probability, Statistics, and Random Processes for Electrical Engineering","publisher":"Prentice Hall","author":[{"family":"Leon-Garcia","given":"A."}],"issued":{"year":1994}}}],"schema":"https://github.com/citation-style-language/schema/raw/master/csl-citation.json"} </w:instrText>
      </w:r>
      <w:r w:rsidR="00A077AF">
        <w:fldChar w:fldCharType="separate"/>
      </w:r>
      <w:r w:rsidR="00D5290E" w:rsidRPr="00D5290E">
        <w:t>[3]</w:t>
      </w:r>
      <w:r w:rsidR="00A077AF">
        <w:fldChar w:fldCharType="end"/>
      </w:r>
      <w:r w:rsidR="00293B5A">
        <w:t>).</w:t>
      </w:r>
    </w:p>
    <w:p w:rsidR="00D9769A" w:rsidRDefault="00D9769A" w:rsidP="00880E08">
      <w:pPr>
        <w:pStyle w:val="Body"/>
      </w:pPr>
      <w:r>
        <w:t xml:space="preserve">For an ACF, the typical realization is via a random-walk model, often described by a </w:t>
      </w:r>
      <w:r w:rsidRPr="00F765B9">
        <w:rPr>
          <w:i/>
        </w:rPr>
        <w:t>Markov</w:t>
      </w:r>
      <w:r>
        <w:t xml:space="preserve"> or </w:t>
      </w:r>
      <w:r w:rsidRPr="00F765B9">
        <w:rPr>
          <w:i/>
        </w:rPr>
        <w:t>semi-Markov</w:t>
      </w:r>
      <w:r>
        <w:t xml:space="preserve"> process </w:t>
      </w:r>
      <w:r w:rsidRPr="00D9769A">
        <w:t>[11]</w:t>
      </w:r>
      <w:r>
        <w:t xml:space="preserve">. Higher order localized interactions beyond that, such as the near-neighbor memory-less Markovian random walk, can generate smoothed/filtered or ordered/periodic profiles, depending on the signs and strengths of the interactions. This has significance for decoding both an ACF and a PSD.  An important consideration for autocorrelations is the concept of </w:t>
      </w:r>
      <w:r w:rsidRPr="00C37593">
        <w:rPr>
          <w:i/>
        </w:rPr>
        <w:t>coherence</w:t>
      </w:r>
      <w:r>
        <w:t xml:space="preserve"> length.  A coherence length is that distance at which long-range correlations cease to factor in.  Beyond that point, the state of the system could just as easily be determined by a draw from a PDF. This has significant implications on whether to apply a Fourier Transform </w:t>
      </w:r>
      <w:r w:rsidR="007B3A46">
        <w:t>on a model to match a power spectrum or to</w:t>
      </w:r>
      <w:r>
        <w:t xml:space="preserve"> </w:t>
      </w:r>
      <w:r w:rsidR="007B3A46">
        <w:t>simply treat the PSD as an inverted probability density function in the frequency spectrum.</w:t>
      </w:r>
    </w:p>
    <w:p w:rsidR="00D9769A" w:rsidRDefault="00D9769A" w:rsidP="00880E08">
      <w:pPr>
        <w:pStyle w:val="Body"/>
      </w:pPr>
      <w:r>
        <w:lastRenderedPageBreak/>
        <w:t xml:space="preserve">The interplay between the use of PDF and ACF profiles for characterization is abetted by some very practical aspects of working in the spatial frequency domain.  One novel way of looking at the problem derives from the world of diffraction spectroscopy, where because of the micro-scales involved, the only way possible to get insight is to immerse oneself in the inverse of the spatial domain, into the spatial frequency domain, in what is known as </w:t>
      </w:r>
      <w:r w:rsidRPr="00C33344">
        <w:rPr>
          <w:i/>
        </w:rPr>
        <w:t>reciprocal space.</w:t>
      </w:r>
      <w:r>
        <w:t xml:space="preserve"> </w:t>
      </w:r>
      <w:r w:rsidR="00A077AF">
        <w:fldChar w:fldCharType="begin"/>
      </w:r>
      <w:r w:rsidR="00A06ED0">
        <w:instrText xml:space="preserve"> ADDIN ZOTERO_ITEM CSL_CITATION {"citationID":"2f6fckvtsc","properties":{"formattedCitation":"[12]","plainCitation":"[12]"},"citationItems":[{"id":192,"uris":["http://zotero.org/users/954774/items/UZ9TJGS7"],"uri":["http://zotero.org/users/954774/items/UZ9TJGS7"]}],"schema":"https://github.com/citation-style-language/schema/raw/master/csl-citation.json"} </w:instrText>
      </w:r>
      <w:r w:rsidR="00A077AF">
        <w:fldChar w:fldCharType="separate"/>
      </w:r>
      <w:r w:rsidR="00A06ED0" w:rsidRPr="00A06ED0">
        <w:t>[12]</w:t>
      </w:r>
      <w:r w:rsidR="00A077AF">
        <w:fldChar w:fldCharType="end"/>
      </w:r>
    </w:p>
    <w:p w:rsidR="00D9769A" w:rsidRDefault="00D9769A" w:rsidP="00880E08">
      <w:pPr>
        <w:pStyle w:val="Body"/>
      </w:pPr>
      <w:r>
        <w:t>We will work in reciprocal space here, not because we can’t detect the spatial features with measurements, but because the convenient mating of stochastic processes combined with powerful spectral algorithms, allows us to work out an analysis with greater rigor and statistical accuracy.  This has huge implications for generating synthetic terrains b</w:t>
      </w:r>
      <w:r w:rsidR="007B3A46">
        <w:t>ased on limited real-world data (for example, where the actual course is classified but the PSD is not).</w:t>
      </w:r>
    </w:p>
    <w:p w:rsidR="00D9769A" w:rsidRDefault="00D9769A" w:rsidP="0063390F">
      <w:pPr>
        <w:pStyle w:val="HeadingRunIn"/>
      </w:pPr>
      <w:r>
        <w:t>Unified Autocorrelation Analysis</w:t>
      </w:r>
    </w:p>
    <w:p w:rsidR="00D9769A" w:rsidRDefault="00D9769A" w:rsidP="00880E08">
      <w:pPr>
        <w:pStyle w:val="BodyAfterHead"/>
      </w:pPr>
      <w:r>
        <w:t xml:space="preserve">Our analysis based on characterizing stationary profiles. This approach is fully documented </w:t>
      </w:r>
      <w:proofErr w:type="gramStart"/>
      <w:r>
        <w:t>elsewhere</w:t>
      </w:r>
      <w:proofErr w:type="gramEnd"/>
      <w:r w:rsidR="00A077AF">
        <w:fldChar w:fldCharType="begin"/>
      </w:r>
      <w:r w:rsidR="00A06ED0">
        <w:instrText xml:space="preserve"> ADDIN ZOTERO_ITEM CSL_CITATION {"citationID":"2lofp5t8t","properties":{"formattedCitation":"[12]","plainCitation":"[12]"},"citationItems":[{"id":192,"uris":["http://zotero.org/users/954774/items/UZ9TJGS7"],"uri":["http://zotero.org/users/954774/items/UZ9TJGS7"]}],"schema":"https://github.com/citation-style-language/schema/raw/master/csl-citation.json"} </w:instrText>
      </w:r>
      <w:r w:rsidR="00A077AF">
        <w:fldChar w:fldCharType="separate"/>
      </w:r>
      <w:r w:rsidR="00A06ED0" w:rsidRPr="00A06ED0">
        <w:t>[12]</w:t>
      </w:r>
      <w:r w:rsidR="00A077AF">
        <w:fldChar w:fldCharType="end"/>
      </w:r>
      <w:r>
        <w:t xml:space="preserve"> in which we derive the </w:t>
      </w:r>
      <w:r w:rsidRPr="008A36A5">
        <w:rPr>
          <w:i/>
        </w:rPr>
        <w:t>pair correlation</w:t>
      </w:r>
      <w:r>
        <w:t xml:space="preserve"> (autocorrelation) functions of arbitrary surfaces.  The derivation assumes a path in essentially a 2-dimensional slice. One dimension is the distance along the path of traversal and the other dimension is the elevation of the point along that path.</w:t>
      </w:r>
    </w:p>
    <w:p w:rsidR="00D9769A" w:rsidRDefault="00D9769A" w:rsidP="00880E08">
      <w:pPr>
        <w:pStyle w:val="Body"/>
        <w:rPr>
          <w:rFonts w:eastAsiaTheme="minorHAnsi"/>
        </w:rPr>
      </w:pPr>
      <w:r>
        <w:rPr>
          <w:rFonts w:eastAsiaTheme="minorHAnsi"/>
        </w:rPr>
        <w:t xml:space="preserve">A surface is constructed with </w:t>
      </w:r>
      <w:r w:rsidRPr="00C50B81">
        <w:rPr>
          <w:rFonts w:eastAsiaTheme="minorHAnsi"/>
          <w:i/>
        </w:rPr>
        <w:t>N</w:t>
      </w:r>
      <w:r w:rsidRPr="00C50B81">
        <w:rPr>
          <w:rFonts w:eastAsiaTheme="minorHAnsi"/>
          <w:i/>
          <w:vertAlign w:val="subscript"/>
        </w:rPr>
        <w:t>c</w:t>
      </w:r>
      <w:r>
        <w:rPr>
          <w:rFonts w:eastAsiaTheme="minorHAnsi"/>
        </w:rPr>
        <w:t xml:space="preserve"> </w:t>
      </w:r>
      <w:r>
        <w:rPr>
          <w:rFonts w:eastAsiaTheme="minorHAnsi"/>
          <w:color w:val="333333"/>
        </w:rPr>
        <w:t>rigid cells</w:t>
      </w:r>
      <w:r>
        <w:rPr>
          <w:rFonts w:eastAsiaTheme="minorHAnsi"/>
        </w:rPr>
        <w:t xml:space="preserve"> arranged in the x- and z-directions. In a discrete approximation, the cell spacing in the x-direction is </w:t>
      </w:r>
      <w:r w:rsidRPr="00C50B81">
        <w:rPr>
          <w:rFonts w:eastAsiaTheme="minorHAnsi"/>
          <w:i/>
        </w:rPr>
        <w:t>a</w:t>
      </w:r>
      <w:r>
        <w:rPr>
          <w:rFonts w:eastAsiaTheme="minorHAnsi"/>
          <w:i/>
        </w:rPr>
        <w:t>,</w:t>
      </w:r>
      <w:r>
        <w:rPr>
          <w:rFonts w:eastAsiaTheme="minorHAnsi"/>
        </w:rPr>
        <w:t xml:space="preserve"> and in the z-direction is </w:t>
      </w:r>
      <w:r>
        <w:rPr>
          <w:rFonts w:ascii="Arial" w:eastAsiaTheme="minorHAnsi" w:hAnsi="Arial" w:cs="Arial"/>
          <w:i/>
          <w:iCs/>
          <w:sz w:val="18"/>
          <w:szCs w:val="18"/>
        </w:rPr>
        <w:t xml:space="preserve">d. </w:t>
      </w:r>
      <w:r>
        <w:rPr>
          <w:rFonts w:eastAsiaTheme="minorHAnsi"/>
        </w:rPr>
        <w:t xml:space="preserve">This surface is described by a function </w:t>
      </w:r>
      <w:r>
        <w:rPr>
          <w:rFonts w:eastAsiaTheme="minorHAnsi"/>
          <w:i/>
          <w:iCs/>
          <w:sz w:val="21"/>
          <w:szCs w:val="21"/>
        </w:rPr>
        <w:t xml:space="preserve">f(x, </w:t>
      </w:r>
      <w:r>
        <w:rPr>
          <w:rFonts w:eastAsiaTheme="minorHAnsi"/>
          <w:color w:val="333333"/>
        </w:rPr>
        <w:t xml:space="preserve">z) </w:t>
      </w:r>
      <w:r>
        <w:rPr>
          <w:rFonts w:eastAsiaTheme="minorHAnsi"/>
        </w:rPr>
        <w:t xml:space="preserve">which is equal to 1 if there is a surface cell at coordinates </w:t>
      </w:r>
      <w:r w:rsidRPr="00C50B81">
        <w:rPr>
          <w:i/>
        </w:rPr>
        <w:t>(x,</w:t>
      </w:r>
      <w:r>
        <w:rPr>
          <w:i/>
        </w:rPr>
        <w:t xml:space="preserve"> z</w:t>
      </w:r>
      <w:r w:rsidRPr="00C50B81">
        <w:rPr>
          <w:i/>
        </w:rPr>
        <w:t>)</w:t>
      </w:r>
      <w:r>
        <w:rPr>
          <w:rFonts w:eastAsiaTheme="minorHAnsi"/>
        </w:rPr>
        <w:t xml:space="preserve"> and 0 otherwise. The Fourier power spectrum is defined as:</w:t>
      </w:r>
    </w:p>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r</m:t>
                      </m:r>
                    </m:e>
                  </m:acc>
                </m:sub>
                <m:sup/>
                <m:e>
                  <m:r>
                    <w:rPr>
                      <w:rFonts w:ascii="Cambria Math" w:hAnsi="Cambria Math"/>
                    </w:rPr>
                    <m:t>f</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r</m:t>
                          </m:r>
                        </m:e>
                      </m:acc>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sup>
                  </m:sSup>
                </m:e>
              </m:nary>
            </m:e>
          </m:d>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S</m:t>
            </m:r>
          </m:e>
        </m:acc>
      </m:oMath>
      <w:r>
        <w:t xml:space="preserve"> is the vector wavenumber defined in the reciprocal space of </w:t>
      </w:r>
      <w:r w:rsidRPr="00C50B81">
        <w:rPr>
          <w:i/>
        </w:rPr>
        <w:t>(x,</w:t>
      </w:r>
      <w:r>
        <w:rPr>
          <w:i/>
        </w:rPr>
        <w:t xml:space="preserve"> z</w:t>
      </w:r>
      <w:r w:rsidRPr="00C50B81">
        <w:rPr>
          <w:i/>
        </w:rPr>
        <w:t>)</w:t>
      </w:r>
      <w:r>
        <w:t xml:space="preserve"> as </w:t>
      </w:r>
      <w:r w:rsidRPr="00C50B81">
        <w:rPr>
          <w:i/>
        </w:rPr>
        <w:t>(S</w:t>
      </w:r>
      <w:r w:rsidRPr="00C50B81">
        <w:rPr>
          <w:i/>
          <w:vertAlign w:val="subscript"/>
        </w:rPr>
        <w:t>x</w:t>
      </w:r>
      <w:r w:rsidRPr="00C50B81">
        <w:rPr>
          <w:i/>
        </w:rPr>
        <w:t>, S</w:t>
      </w:r>
      <w:r w:rsidRPr="00C50B81">
        <w:rPr>
          <w:i/>
          <w:vertAlign w:val="subscript"/>
        </w:rPr>
        <w:t>z</w:t>
      </w:r>
      <w:r w:rsidRPr="00C50B81">
        <w:rPr>
          <w:i/>
        </w:rPr>
        <w:t>)</w:t>
      </w:r>
      <w:r>
        <w:rPr>
          <w:i/>
        </w:rPr>
        <w:t>.</w:t>
      </w:r>
      <w:r>
        <w:t xml:space="preserve">  This can be rewritten as the equivalent Weiner-Khinchin relation:</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d>
            <m:dPr>
              <m:begChr m:val="|"/>
              <m:endChr m:val="|"/>
              <m:ctrlPr>
                <w:rPr>
                  <w:rFonts w:ascii="Cambria Math" w:hAnsi="Cambria Math"/>
                </w:rPr>
              </m:ctrlPr>
            </m:dPr>
            <m:e>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sSup>
                    <m:sSupPr>
                      <m:ctrlPr>
                        <w:rPr>
                          <w:rFonts w:ascii="Cambria Math" w:hAnsi="Cambria Math"/>
                        </w:rPr>
                      </m:ctrlPr>
                    </m:sSupPr>
                    <m:e>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r>
                        <w:rPr>
                          <w:rFonts w:ascii="Cambria Math" w:hAnsi="Cambria Math"/>
                        </w:rPr>
                        <m:t>e</m:t>
                      </m:r>
                    </m:e>
                    <m:sup>
                      <m:r>
                        <m:rPr>
                          <m:sty m:val="p"/>
                        </m:rPr>
                        <w:rPr>
                          <w:rFonts w:ascii="Cambria Math" w:hAnsi="Cambria Math"/>
                        </w:rPr>
                        <m:t>-</m:t>
                      </m:r>
                      <m:r>
                        <w:rPr>
                          <w:rFonts w:ascii="Cambria Math" w:hAnsi="Cambria Math"/>
                        </w:rPr>
                        <m:t>i</m:t>
                      </m:r>
                      <m:acc>
                        <m:accPr>
                          <m:chr m:val="⃗"/>
                          <m:ctrlPr>
                            <w:rPr>
                              <w:rFonts w:ascii="Cambria Math" w:hAnsi="Cambria Math"/>
                              <w:b/>
                            </w:rPr>
                          </m:ctrlPr>
                        </m:accPr>
                        <m:e>
                          <m:r>
                            <m:rPr>
                              <m:sty m:val="bi"/>
                            </m:rPr>
                            <w:rPr>
                              <w:rFonts w:ascii="Cambria Math" w:hAnsi="Cambria Math"/>
                            </w:rPr>
                            <m:t>S</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sup>
                  </m:sSup>
                </m:e>
              </m:nary>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 ∞</m:t>
          </m:r>
        </m:oMath>
      </m:oMathPara>
    </w:p>
    <w:p w:rsidR="00D9769A" w:rsidRDefault="00D9769A" w:rsidP="00EA3575">
      <w:pPr>
        <w:pStyle w:val="Body"/>
      </w:pPr>
      <w:r>
        <w:t xml:space="preserve">Where </w:t>
      </w:r>
      <m:oMath>
        <m:acc>
          <m:accPr>
            <m:chr m:val="⃗"/>
            <m:ctrlPr>
              <w:rPr>
                <w:rFonts w:ascii="Cambria Math" w:hAnsi="Cambria Math"/>
                <w:b/>
                <w:i/>
              </w:rPr>
            </m:ctrlPr>
          </m:accPr>
          <m:e>
            <m:r>
              <m:rPr>
                <m:sty m:val="bi"/>
              </m:rPr>
              <w:rPr>
                <w:rFonts w:ascii="Cambria Math" w:hAnsi="Cambria Math"/>
              </w:rPr>
              <m:t>u</m:t>
            </m:r>
          </m:e>
        </m:acc>
      </m:oMath>
      <w:r>
        <w:t xml:space="preserve"> is a real-space vector and</w:t>
      </w:r>
    </w:p>
    <w:p w:rsidR="00D9769A" w:rsidRDefault="00D9769A" w:rsidP="00425A02"/>
    <w:p w:rsidR="00D9769A" w:rsidRDefault="00D9769A" w:rsidP="004B3741">
      <w:pPr>
        <w:pStyle w:val="Equation"/>
      </w:pPr>
      <m:oMathPara>
        <m:oMath>
          <m:r>
            <w:rPr>
              <w:rFonts w:ascii="Cambria Math" w:hAnsi="Cambria Math"/>
            </w:rPr>
            <m:t>C</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u</m:t>
                  </m:r>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c</m:t>
                  </m:r>
                </m:sub>
              </m:sSub>
            </m:den>
          </m:f>
          <m:nary>
            <m:naryPr>
              <m:chr m:val="∑"/>
              <m:limLoc m:val="undOvr"/>
              <m:supHide m:val="on"/>
              <m:ctrlPr>
                <w:rPr>
                  <w:rFonts w:ascii="Cambria Math" w:hAnsi="Cambria Math"/>
                </w:rPr>
              </m:ctrlPr>
            </m:naryPr>
            <m:sub>
              <m:acc>
                <m:accPr>
                  <m:chr m:val="⃗"/>
                  <m:ctrlPr>
                    <w:rPr>
                      <w:rFonts w:ascii="Cambria Math" w:hAnsi="Cambria Math"/>
                      <w:b/>
                    </w:rPr>
                  </m:ctrlPr>
                </m:accPr>
                <m:e>
                  <m:r>
                    <m:rPr>
                      <m:sty m:val="bi"/>
                    </m:rPr>
                    <w:rPr>
                      <w:rFonts w:ascii="Cambria Math" w:hAnsi="Cambria Math"/>
                    </w:rPr>
                    <m:t>u</m:t>
                  </m:r>
                </m:e>
              </m:acc>
            </m:sub>
            <m:sup/>
            <m:e>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e>
          </m:nary>
          <m:r>
            <m:rPr>
              <m:sty m:val="p"/>
            </m:rPr>
            <w:rPr>
              <w:rFonts w:ascii="Cambria Math" w:hAnsi="Cambria Math"/>
            </w:rPr>
            <m:t xml:space="preserve"> </m:t>
          </m:r>
          <m:r>
            <w:rPr>
              <w:rFonts w:ascii="Cambria Math" w:hAnsi="Cambria Math"/>
            </w:rPr>
            <m:t>f</m:t>
          </m:r>
          <m:r>
            <m:rPr>
              <m:sty m:val="p"/>
            </m:rPr>
            <w:rPr>
              <w:rFonts w:ascii="Cambria Math" w:hAnsi="Cambria Math"/>
            </w:rPr>
            <m:t>(</m:t>
          </m:r>
          <m:acc>
            <m:accPr>
              <m:chr m:val="⃗"/>
              <m:ctrlPr>
                <w:rPr>
                  <w:rFonts w:ascii="Cambria Math" w:hAnsi="Cambria Math"/>
                  <w:b/>
                </w:rPr>
              </m:ctrlPr>
            </m:accPr>
            <m:e>
              <m:r>
                <m:rPr>
                  <m:sty m:val="bi"/>
                </m:rPr>
                <w:rPr>
                  <w:rFonts w:ascii="Cambria Math" w:hAnsi="Cambria Math"/>
                </w:rPr>
                <m:t>r</m:t>
              </m:r>
            </m:e>
          </m:acc>
          <m:r>
            <m:rPr>
              <m:sty m:val="p"/>
            </m:rPr>
            <w:rPr>
              <w:rFonts w:ascii="Cambria Math" w:hAnsi="Cambria Math"/>
            </w:rPr>
            <m:t>+</m:t>
          </m:r>
          <m:acc>
            <m:accPr>
              <m:chr m:val="⃗"/>
              <m:ctrlPr>
                <w:rPr>
                  <w:rFonts w:ascii="Cambria Math" w:hAnsi="Cambria Math"/>
                  <w:b/>
                </w:rPr>
              </m:ctrlPr>
            </m:accPr>
            <m:e>
              <m:r>
                <m:rPr>
                  <m:sty m:val="bi"/>
                </m:rPr>
                <w:rPr>
                  <w:rFonts w:ascii="Cambria Math" w:hAnsi="Cambria Math"/>
                </w:rPr>
                <m:t>u</m:t>
              </m:r>
            </m:e>
          </m:acc>
          <m:r>
            <m:rPr>
              <m:sty m:val="p"/>
            </m:rPr>
            <w:rPr>
              <w:rFonts w:ascii="Cambria Math" w:hAnsi="Cambria Math"/>
            </w:rPr>
            <m:t>)</m:t>
          </m:r>
        </m:oMath>
      </m:oMathPara>
    </w:p>
    <w:p w:rsidR="00D9769A" w:rsidRDefault="00D9769A" w:rsidP="00EA3575">
      <w:pPr>
        <w:pStyle w:val="Body"/>
      </w:pPr>
      <w:r>
        <w:t xml:space="preserve">is the pair correlation function on the surface. It is the probability of finding two cells on the surface separated by a vector </w:t>
      </w:r>
      <m:oMath>
        <m:acc>
          <m:accPr>
            <m:chr m:val="⃗"/>
            <m:ctrlPr>
              <w:rPr>
                <w:rFonts w:ascii="Cambria Math" w:hAnsi="Cambria Math"/>
                <w:b/>
                <w:i/>
              </w:rPr>
            </m:ctrlPr>
          </m:accPr>
          <m:e>
            <m:r>
              <m:rPr>
                <m:sty m:val="bi"/>
              </m:rPr>
              <w:rPr>
                <w:rFonts w:ascii="Cambria Math" w:hAnsi="Cambria Math"/>
              </w:rPr>
              <m:t>u</m:t>
            </m:r>
          </m:e>
        </m:acc>
      </m:oMath>
      <w:r>
        <w:t>.  By including the array of cells as a sum of delta functions, this equation can be changed to the integral fo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e>
              </m:nary>
            </m:e>
          </m:nary>
        </m:oMath>
      </m:oMathPara>
    </w:p>
    <w:p w:rsidR="00D9769A" w:rsidRDefault="00D9769A" w:rsidP="00EA3575">
      <w:pPr>
        <w:pStyle w:val="Body"/>
      </w:pPr>
      <w:r>
        <w:t xml:space="preserve">Where </w:t>
      </w:r>
      <w:r w:rsidRPr="00356746">
        <w:rPr>
          <w:i/>
        </w:rPr>
        <w:t>C</w:t>
      </w:r>
      <w:r>
        <w:t>(</w:t>
      </w:r>
      <w:r w:rsidRPr="00356746">
        <w:rPr>
          <w:i/>
        </w:rPr>
        <w:t>x</w:t>
      </w:r>
      <w:r>
        <w:t xml:space="preserve">, </w:t>
      </w:r>
      <w:r w:rsidRPr="00356746">
        <w:rPr>
          <w:i/>
        </w:rPr>
        <w:t>ld</w:t>
      </w:r>
      <w:r>
        <w:t xml:space="preserve">) is the continuum portion of </w:t>
      </w:r>
      <m:oMath>
        <m:r>
          <w:rPr>
            <w:rFonts w:ascii="Cambria Math" w:hAnsi="Cambria Math"/>
          </w:rPr>
          <m:t>C(</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 xml:space="preserve">) </m:t>
        </m:r>
      </m:oMath>
      <w:r>
        <w:t xml:space="preserve">written expressed along the two dimensions of interest. This can be rewritten making use of the </w:t>
      </w:r>
      <w:r w:rsidRPr="00C30CAC">
        <w:rPr>
          <w:i/>
        </w:rPr>
        <w:t>convolution theorem</w:t>
      </w:r>
      <w:r>
        <w:t xml:space="preserve"> as:</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na</m:t>
                      </m:r>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EA3575">
      <w:pPr>
        <w:pStyle w:val="Body"/>
      </w:pPr>
      <w:r>
        <w:t xml:space="preserve">Where </w:t>
      </w:r>
      <m:oMath>
        <m:r>
          <w:rPr>
            <w:rFonts w:ascii="Cambria Math" w:hAnsi="Cambria Math"/>
          </w:rPr>
          <m:t>⊗</m:t>
        </m:r>
      </m:oMath>
      <w:r>
        <w:t xml:space="preserve"> is the convolution operator, which expands the embedded summations. By taking the Fourier transform of the first term:</w:t>
      </w:r>
    </w:p>
    <w:p w:rsidR="00D9769A" w:rsidRDefault="00D9769A" w:rsidP="00425A02"/>
    <w:p w:rsidR="00D9769A" w:rsidRDefault="00D9769A" w:rsidP="004B3741">
      <w:pPr>
        <w:pStyle w:val="Equation"/>
      </w:pPr>
      <m:oMathPara>
        <m:oMath>
          <m:r>
            <w:rPr>
              <w:rFonts w:ascii="Cambria Math" w:hAnsi="Cambria Math"/>
            </w:rPr>
            <m:t>I</m:t>
          </m:r>
          <m:d>
            <m:dPr>
              <m:ctrlPr>
                <w:rPr>
                  <w:rFonts w:ascii="Cambria Math" w:hAnsi="Cambria Math"/>
                </w:rPr>
              </m:ctrlPr>
            </m:dPr>
            <m:e>
              <m:acc>
                <m:accPr>
                  <m:chr m:val="⃗"/>
                  <m:ctrlPr>
                    <w:rPr>
                      <w:rFonts w:ascii="Cambria Math" w:hAnsi="Cambria Math"/>
                      <w:b/>
                    </w:rPr>
                  </m:ctrlPr>
                </m:accPr>
                <m:e>
                  <m:r>
                    <m:rPr>
                      <m:sty m:val="bi"/>
                    </m:rPr>
                    <w:rPr>
                      <w:rFonts w:ascii="Cambria Math" w:hAnsi="Cambria Math"/>
                    </w:rPr>
                    <m:t>S</m:t>
                  </m:r>
                </m:e>
              </m:acc>
            </m:e>
          </m:d>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2</m:t>
                      </m:r>
                      <m:r>
                        <w:rPr>
                          <w:rFonts w:ascii="Cambria Math" w:hAnsi="Cambria Math"/>
                        </w:rPr>
                        <m:t>πN</m:t>
                      </m:r>
                    </m:e>
                    <m:sub>
                      <m:r>
                        <w:rPr>
                          <w:rFonts w:ascii="Cambria Math" w:hAnsi="Cambria Math"/>
                        </w:rPr>
                        <m:t>c</m:t>
                      </m:r>
                    </m:sub>
                  </m:sSub>
                </m:num>
                <m:den>
                  <m:r>
                    <w:rPr>
                      <w:rFonts w:ascii="Cambria Math" w:hAnsi="Cambria Math"/>
                    </w:rPr>
                    <m:t>a</m:t>
                  </m:r>
                </m:den>
              </m:f>
              <m:r>
                <m:rPr>
                  <m:sty m:val="p"/>
                </m:rPr>
                <w:rPr>
                  <w:rFonts w:ascii="Cambria Math" w:hAnsi="Cambria Math"/>
                </w:rPr>
                <m:t xml:space="preserve"> </m:t>
              </m:r>
              <m:nary>
                <m:naryPr>
                  <m:chr m:val="∑"/>
                  <m:limLoc m:val="undOvr"/>
                  <m:supHide m:val="on"/>
                  <m:ctrlPr>
                    <w:rPr>
                      <w:rFonts w:ascii="Cambria Math" w:hAnsi="Cambria Math"/>
                    </w:rPr>
                  </m:ctrlPr>
                </m:naryPr>
                <m:sub>
                  <m:r>
                    <w:rPr>
                      <w:rFonts w:ascii="Cambria Math" w:hAnsi="Cambria Math"/>
                    </w:rPr>
                    <m:t>n</m:t>
                  </m:r>
                </m:sub>
                <m:sup/>
                <m:e>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a</m:t>
                          </m:r>
                        </m:den>
                      </m:f>
                    </m:e>
                  </m:d>
                </m:e>
              </m:nary>
            </m:e>
          </m:d>
          <m:r>
            <m:rPr>
              <m:sty m:val="p"/>
            </m:rPr>
            <w:rPr>
              <w:rFonts w:ascii="Cambria Math" w:hAnsi="Cambria Math"/>
            </w:rPr>
            <m:t>⊗</m:t>
          </m:r>
          <m:d>
            <m:dPr>
              <m:begChr m:val="["/>
              <m:endChr m:val="]"/>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l</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ld</m:t>
                      </m:r>
                    </m:sup>
                  </m:sSup>
                </m:e>
              </m:nary>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d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x</m:t>
                      </m:r>
                    </m:sup>
                  </m:sSup>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ld</m:t>
                  </m:r>
                  <m:r>
                    <m:rPr>
                      <m:sty m:val="p"/>
                    </m:rPr>
                    <w:rPr>
                      <w:rFonts w:ascii="Cambria Math" w:hAnsi="Cambria Math"/>
                    </w:rPr>
                    <m:t>)</m:t>
                  </m:r>
                </m:e>
              </m:nary>
            </m:e>
          </m:d>
        </m:oMath>
      </m:oMathPara>
    </w:p>
    <w:p w:rsidR="00D9769A" w:rsidRDefault="00D9769A" w:rsidP="00880E08">
      <w:pPr>
        <w:pStyle w:val="Body"/>
        <w:rPr>
          <w:rFonts w:eastAsiaTheme="minorHAnsi"/>
        </w:rPr>
      </w:pPr>
      <w:r>
        <w:t xml:space="preserve">The second term repeats along the periodicity of the cell spacing, which is the result of a discrete representation, and is what we are interested in for a continuous system. Expanding the pair correlation term </w:t>
      </w:r>
      <w:r w:rsidRPr="00356746">
        <w:rPr>
          <w:i/>
        </w:rPr>
        <w:t>C</w:t>
      </w:r>
      <w:r>
        <w:t>(</w:t>
      </w:r>
      <w:r w:rsidRPr="00356746">
        <w:rPr>
          <w:i/>
        </w:rPr>
        <w:t>x</w:t>
      </w:r>
      <w:r>
        <w:t xml:space="preserve">, </w:t>
      </w:r>
      <w:r w:rsidRPr="00356746">
        <w:rPr>
          <w:i/>
        </w:rPr>
        <w:t>ld</w:t>
      </w:r>
      <w:r>
        <w:t xml:space="preserve">),  </w:t>
      </w:r>
      <w:r>
        <w:rPr>
          <w:rFonts w:eastAsiaTheme="minorHAnsi"/>
        </w:rPr>
        <w:t>we fir</w:t>
      </w:r>
      <w:r>
        <w:rPr>
          <w:rFonts w:eastAsiaTheme="minorHAnsi"/>
          <w:color w:val="373737"/>
        </w:rPr>
        <w:t>s</w:t>
      </w:r>
      <w:r>
        <w:rPr>
          <w:rFonts w:eastAsiaTheme="minorHAnsi"/>
        </w:rPr>
        <w:t xml:space="preserve">t consider </w:t>
      </w:r>
      <w:r>
        <w:rPr>
          <w:rFonts w:eastAsiaTheme="minorHAnsi"/>
          <w:color w:val="373737"/>
        </w:rPr>
        <w:t xml:space="preserve">a </w:t>
      </w:r>
      <w:r>
        <w:rPr>
          <w:rFonts w:eastAsiaTheme="minorHAnsi"/>
        </w:rPr>
        <w:t xml:space="preserve">surface in which the surface cells are allowed to be on any of an infinite number of levels as illustrated below. (Note that infinite specifically applies to the number of levels; for finite level systems, only the </w:t>
      </w:r>
      <w:r>
        <w:rPr>
          <w:rFonts w:eastAsiaTheme="minorHAnsi"/>
          <w:color w:val="373737"/>
        </w:rPr>
        <w:t>x</w:t>
      </w:r>
      <w:r>
        <w:rPr>
          <w:rFonts w:eastAsiaTheme="minorHAnsi"/>
        </w:rPr>
        <w:t xml:space="preserve">-distance is infinite.) </w:t>
      </w:r>
    </w:p>
    <w:p w:rsidR="00D9769A" w:rsidRDefault="00D9769A" w:rsidP="000B0A57">
      <w:pPr>
        <w:suppressAutoHyphens w:val="0"/>
        <w:overflowPunct/>
        <w:textAlignment w:val="auto"/>
        <w:rPr>
          <w:rFonts w:eastAsiaTheme="minorHAnsi"/>
          <w:color w:val="1D1D1D"/>
          <w:sz w:val="21"/>
          <w:szCs w:val="21"/>
        </w:rPr>
      </w:pPr>
    </w:p>
    <w:tbl>
      <w:tblPr>
        <w:tblStyle w:val="TableGrid"/>
        <w:tblW w:w="0" w:type="auto"/>
        <w:jc w:val="center"/>
        <w:shd w:val="pct10" w:color="auto" w:fill="auto"/>
        <w:tblLook w:val="04A0"/>
      </w:tblPr>
      <w:tblGrid>
        <w:gridCol w:w="7606"/>
      </w:tblGrid>
      <w:tr w:rsidR="00D9769A" w:rsidTr="00DE2EA6">
        <w:trPr>
          <w:trHeight w:val="1772"/>
          <w:jc w:val="center"/>
        </w:trPr>
        <w:tc>
          <w:tcPr>
            <w:tcW w:w="7606" w:type="dxa"/>
            <w:shd w:val="pct10" w:color="auto" w:fill="auto"/>
          </w:tcPr>
          <w:p w:rsidR="00D9769A" w:rsidRDefault="00A077AF" w:rsidP="000B0A57">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202" coordsize="21600,21600" o:spt="202" path="m,l,21600r21600,l21600,xe">
                  <v:stroke joinstyle="miter"/>
                  <v:path gradientshapeok="t" o:connecttype="rect"/>
                </v:shapetype>
                <v:shape id="_x0000_s1215" type="#_x0000_t202" style="position:absolute;margin-left:302.3pt;margin-top:22.25pt;width:19.25pt;height:18.05pt;z-index:251785216" stroked="f">
                  <v:fill opacity="0"/>
                  <v:textbox style="mso-next-textbox:#_x0000_s1215">
                    <w:txbxContent>
                      <w:p w:rsidR="00A06ED0" w:rsidRDefault="00A06ED0">
                        <w:r>
                          <w:t>x</w:t>
                        </w:r>
                      </w:p>
                    </w:txbxContent>
                  </v:textbox>
                </v:shape>
              </w:pict>
            </w:r>
            <w:r>
              <w:rPr>
                <w:rFonts w:asciiTheme="minorHAnsi" w:eastAsiaTheme="minorHAnsi" w:hAnsiTheme="minorHAnsi" w:cstheme="minorHAnsi"/>
                <w:noProof/>
                <w:color w:val="1D1D1D"/>
                <w:sz w:val="21"/>
                <w:szCs w:val="21"/>
              </w:rPr>
              <w:pict>
                <v:shape id="_x0000_s1216" type="#_x0000_t202" style="position:absolute;margin-left:244.8pt;margin-top:4.85pt;width:12.55pt;height:17.4pt;z-index:251786240" fillcolor="white [3212]" stroked="f">
                  <v:fill opacity="0"/>
                  <v:textbox style="mso-next-textbox:#_x0000_s1216">
                    <w:txbxContent>
                      <w:p w:rsidR="00A06ED0" w:rsidRDefault="00A06ED0">
                        <w:r>
                          <w:t>z</w:t>
                        </w:r>
                      </w:p>
                    </w:txbxContent>
                  </v:textbox>
                </v:shape>
              </w:pict>
            </w:r>
            <w:r>
              <w:rPr>
                <w:rFonts w:asciiTheme="minorHAnsi" w:eastAsiaTheme="minorHAnsi" w:hAnsiTheme="minorHAnsi" w:cstheme="minorHAnsi"/>
                <w:noProof/>
                <w:color w:val="1D1D1D"/>
                <w:sz w:val="21"/>
                <w:szCs w:val="21"/>
              </w:rPr>
              <w:pict>
                <v:shapetype id="_x0000_t32" coordsize="21600,21600" o:spt="32" o:oned="t" path="m,l21600,21600e" filled="f">
                  <v:path arrowok="t" fillok="f" o:connecttype="none"/>
                  <o:lock v:ext="edit" shapetype="t"/>
                </v:shapetype>
                <v:shape id="_x0000_s1214" type="#_x0000_t32" style="position:absolute;margin-left:263.95pt;margin-top:30.65pt;width:33pt;height:0;z-index:251784192" o:connectortype="straight">
                  <v:stroke endarrow="block"/>
                </v:shape>
              </w:pict>
            </w:r>
            <w:r>
              <w:rPr>
                <w:rFonts w:asciiTheme="minorHAnsi" w:eastAsiaTheme="minorHAnsi" w:hAnsiTheme="minorHAnsi" w:cstheme="minorHAnsi"/>
                <w:noProof/>
                <w:color w:val="1D1D1D"/>
                <w:sz w:val="21"/>
                <w:szCs w:val="21"/>
              </w:rPr>
              <w:pict>
                <v:shape id="_x0000_s1213" type="#_x0000_t32" style="position:absolute;margin-left:263.95pt;margin-top:13.25pt;width:0;height:17.4pt;flip:y;z-index:251783168" o:connectortype="straight">
                  <v:stroke endarrow="block"/>
                </v:shape>
              </w:pict>
            </w:r>
            <w:r>
              <w:rPr>
                <w:rFonts w:asciiTheme="minorHAnsi" w:eastAsiaTheme="minorHAnsi" w:hAnsiTheme="minorHAnsi" w:cstheme="minorHAnsi"/>
                <w:noProof/>
                <w:color w:val="1D1D1D"/>
                <w:sz w:val="21"/>
                <w:szCs w:val="21"/>
              </w:rPr>
              <w:pict>
                <v:shape id="_x0000_s1205" type="#_x0000_t32" style="position:absolute;margin-left:272.4pt;margin-top:79.8pt;width:58.8pt;height:0;z-index:251774976" o:connectortype="straight"/>
              </w:pict>
            </w:r>
            <w:r>
              <w:rPr>
                <w:rFonts w:asciiTheme="minorHAnsi" w:eastAsiaTheme="minorHAnsi" w:hAnsiTheme="minorHAnsi" w:cstheme="minorHAnsi"/>
                <w:noProof/>
                <w:color w:val="1D1D1D"/>
                <w:sz w:val="21"/>
                <w:szCs w:val="21"/>
              </w:rPr>
              <w:pict>
                <v:shape id="_x0000_s1212" type="#_x0000_t32" style="position:absolute;margin-left:272.4pt;margin-top:67.85pt;width:0;height:11.95pt;flip:y;z-index:251782144" o:connectortype="straight"/>
              </w:pict>
            </w:r>
            <w:r>
              <w:rPr>
                <w:rFonts w:asciiTheme="minorHAnsi" w:eastAsiaTheme="minorHAnsi" w:hAnsiTheme="minorHAnsi" w:cstheme="minorHAnsi"/>
                <w:noProof/>
                <w:color w:val="1D1D1D"/>
                <w:sz w:val="21"/>
                <w:szCs w:val="21"/>
              </w:rPr>
              <w:pict>
                <v:shape id="_x0000_s1208" type="#_x0000_t32" style="position:absolute;margin-left:244.8pt;margin-top:51.05pt;width:.05pt;height:16.8pt;flip:y;z-index:251778048" o:connectortype="straight"/>
              </w:pict>
            </w:r>
            <w:r>
              <w:rPr>
                <w:rFonts w:asciiTheme="minorHAnsi" w:eastAsiaTheme="minorHAnsi" w:hAnsiTheme="minorHAnsi" w:cstheme="minorHAnsi"/>
                <w:noProof/>
                <w:color w:val="1D1D1D"/>
                <w:sz w:val="21"/>
                <w:szCs w:val="21"/>
              </w:rPr>
              <w:pict>
                <v:shape id="_x0000_s1209" type="#_x0000_t32" style="position:absolute;margin-left:223.8pt;margin-top:51.7pt;width:0;height:11.95pt;flip:y;z-index:251779072" o:connectortype="straight"/>
              </w:pict>
            </w:r>
            <w:r>
              <w:rPr>
                <w:rFonts w:asciiTheme="minorHAnsi" w:eastAsiaTheme="minorHAnsi" w:hAnsiTheme="minorHAnsi" w:cstheme="minorHAnsi"/>
                <w:noProof/>
                <w:color w:val="1D1D1D"/>
                <w:sz w:val="21"/>
                <w:szCs w:val="21"/>
              </w:rPr>
              <w:pict>
                <v:shape id="_x0000_s1210" type="#_x0000_t32" style="position:absolute;margin-left:156pt;margin-top:33.75pt;width:.05pt;height:17.3pt;flip:y;z-index:251780096" o:connectortype="straight"/>
              </w:pict>
            </w:r>
            <w:r>
              <w:rPr>
                <w:rFonts w:asciiTheme="minorHAnsi" w:eastAsiaTheme="minorHAnsi" w:hAnsiTheme="minorHAnsi" w:cstheme="minorHAnsi"/>
                <w:noProof/>
                <w:color w:val="1D1D1D"/>
                <w:sz w:val="21"/>
                <w:szCs w:val="21"/>
              </w:rPr>
              <w:pict>
                <v:shape id="_x0000_s1211" type="#_x0000_t32" style="position:absolute;margin-left:183.6pt;margin-top:51.1pt;width:0;height:11.95pt;flip:y;z-index:251781120" o:connectortype="straight"/>
              </w:pict>
            </w:r>
            <w:r>
              <w:rPr>
                <w:rFonts w:asciiTheme="minorHAnsi" w:eastAsiaTheme="minorHAnsi" w:hAnsiTheme="minorHAnsi" w:cstheme="minorHAnsi"/>
                <w:noProof/>
                <w:color w:val="1D1D1D"/>
                <w:sz w:val="21"/>
                <w:szCs w:val="21"/>
              </w:rPr>
              <w:pict>
                <v:shape id="_x0000_s1207" type="#_x0000_t32" style="position:absolute;margin-left:104.4pt;margin-top:33.75pt;width:0;height:11.95pt;flip:y;z-index:251777024" o:connectortype="straight"/>
              </w:pict>
            </w:r>
            <w:r>
              <w:rPr>
                <w:rFonts w:asciiTheme="minorHAnsi" w:eastAsiaTheme="minorHAnsi" w:hAnsiTheme="minorHAnsi" w:cstheme="minorHAnsi"/>
                <w:noProof/>
                <w:color w:val="1D1D1D"/>
                <w:sz w:val="21"/>
                <w:szCs w:val="21"/>
              </w:rPr>
              <w:pict>
                <v:shape id="_x0000_s1206" type="#_x0000_t32" style="position:absolute;margin-left:76.8pt;margin-top:33.7pt;width:0;height:11.95pt;flip:y;z-index:251776000" o:connectortype="straight"/>
              </w:pict>
            </w:r>
            <w:r>
              <w:rPr>
                <w:rFonts w:asciiTheme="minorHAnsi" w:eastAsiaTheme="minorHAnsi" w:hAnsiTheme="minorHAnsi" w:cstheme="minorHAnsi"/>
                <w:noProof/>
                <w:color w:val="1D1D1D"/>
                <w:sz w:val="21"/>
                <w:szCs w:val="21"/>
              </w:rPr>
              <w:pict>
                <v:shape id="_x0000_s1202" type="#_x0000_t32" style="position:absolute;margin-left:183.6pt;margin-top:63.65pt;width:40.2pt;height:0;z-index:251771904" o:connectortype="straight"/>
              </w:pict>
            </w:r>
            <w:r>
              <w:rPr>
                <w:rFonts w:asciiTheme="minorHAnsi" w:eastAsiaTheme="minorHAnsi" w:hAnsiTheme="minorHAnsi" w:cstheme="minorHAnsi"/>
                <w:noProof/>
                <w:color w:val="1D1D1D"/>
                <w:sz w:val="21"/>
                <w:szCs w:val="21"/>
              </w:rPr>
              <w:pict>
                <v:shape id="_x0000_s1199" type="#_x0000_t32" style="position:absolute;margin-left:223.8pt;margin-top:51.05pt;width:21pt;height:.05pt;z-index:251768832" o:connectortype="straight"/>
              </w:pict>
            </w:r>
            <w:r>
              <w:rPr>
                <w:rFonts w:asciiTheme="minorHAnsi" w:eastAsiaTheme="minorHAnsi" w:hAnsiTheme="minorHAnsi" w:cstheme="minorHAnsi"/>
                <w:noProof/>
                <w:color w:val="1D1D1D"/>
                <w:sz w:val="21"/>
                <w:szCs w:val="21"/>
              </w:rPr>
              <w:pict>
                <v:shape id="_x0000_s1204" type="#_x0000_t32" style="position:absolute;margin-left:244.8pt;margin-top:67.85pt;width:27.6pt;height:0;z-index:251773952" o:connectortype="straight"/>
              </w:pict>
            </w:r>
            <w:r>
              <w:rPr>
                <w:rFonts w:asciiTheme="minorHAnsi" w:eastAsiaTheme="minorHAnsi" w:hAnsiTheme="minorHAnsi" w:cstheme="minorHAnsi"/>
                <w:noProof/>
                <w:color w:val="1D1D1D"/>
                <w:sz w:val="21"/>
                <w:szCs w:val="21"/>
              </w:rPr>
              <w:pict>
                <v:shape id="_x0000_s1198" type="#_x0000_t32" style="position:absolute;margin-left:64.8pt;margin-top:33.65pt;width:12pt;height:0;z-index:251767808" o:connectortype="straight"/>
              </w:pict>
            </w:r>
            <w:r>
              <w:rPr>
                <w:rFonts w:asciiTheme="minorHAnsi" w:eastAsiaTheme="minorHAnsi" w:hAnsiTheme="minorHAnsi" w:cstheme="minorHAnsi"/>
                <w:noProof/>
                <w:color w:val="1D1D1D"/>
                <w:sz w:val="21"/>
                <w:szCs w:val="21"/>
              </w:rPr>
              <w:pict>
                <v:shape id="_x0000_s1200" type="#_x0000_t32" style="position:absolute;margin-left:104.4pt;margin-top:33.65pt;width:51.6pt;height:.05pt;z-index:251769856" o:connectortype="straight"/>
              </w:pict>
            </w:r>
            <w:r>
              <w:rPr>
                <w:rFonts w:asciiTheme="minorHAnsi" w:eastAsiaTheme="minorHAnsi" w:hAnsiTheme="minorHAnsi" w:cstheme="minorHAnsi"/>
                <w:noProof/>
                <w:color w:val="1D1D1D"/>
                <w:sz w:val="21"/>
                <w:szCs w:val="21"/>
              </w:rPr>
              <w:pict>
                <v:shape id="_x0000_s1203" type="#_x0000_t32" style="position:absolute;margin-left:76.8pt;margin-top:45.65pt;width:27.6pt;height:0;z-index:251772928" o:connectortype="straight"/>
              </w:pict>
            </w:r>
            <w:r>
              <w:rPr>
                <w:rFonts w:asciiTheme="minorHAnsi" w:eastAsiaTheme="minorHAnsi" w:hAnsiTheme="minorHAnsi" w:cstheme="minorHAnsi"/>
                <w:noProof/>
                <w:color w:val="1D1D1D"/>
                <w:sz w:val="21"/>
                <w:szCs w:val="21"/>
              </w:rPr>
              <w:pict>
                <v:shape id="_x0000_s1201" type="#_x0000_t32" style="position:absolute;margin-left:156pt;margin-top:51.05pt;width:27.6pt;height:0;z-index:251770880" o:connectortype="straight"/>
              </w:pict>
            </w:r>
          </w:p>
          <w:p w:rsidR="00D9769A" w:rsidRPr="00E0118D" w:rsidRDefault="00D9769A" w:rsidP="00E0118D">
            <w:pPr>
              <w:keepNext/>
              <w:suppressAutoHyphens w:val="0"/>
              <w:overflowPunct/>
              <w:textAlignment w:val="auto"/>
              <w:rPr>
                <w:rFonts w:asciiTheme="minorHAnsi" w:eastAsiaTheme="minorHAnsi" w:hAnsiTheme="minorHAnsi" w:cstheme="minorHAnsi"/>
                <w:color w:val="1D1D1D"/>
                <w:sz w:val="21"/>
                <w:szCs w:val="21"/>
              </w:rPr>
            </w:pPr>
          </w:p>
        </w:tc>
      </w:tr>
    </w:tbl>
    <w:p w:rsidR="00D9769A" w:rsidRDefault="00D9769A" w:rsidP="00DE2EA6">
      <w:pPr>
        <w:pStyle w:val="Caption"/>
        <w:rPr>
          <w:rFonts w:eastAsiaTheme="minorHAnsi"/>
          <w:color w:val="1D1D1D"/>
          <w:sz w:val="21"/>
          <w:szCs w:val="21"/>
        </w:rPr>
      </w:pPr>
      <w:r>
        <w:t xml:space="preserve">Figure </w:t>
      </w:r>
      <w:r w:rsidR="00A077AF">
        <w:fldChar w:fldCharType="begin"/>
      </w:r>
      <w:r w:rsidR="00C752DC">
        <w:instrText xml:space="preserve"> SEQ Figure \* ARABIC </w:instrText>
      </w:r>
      <w:r w:rsidR="00A077AF">
        <w:fldChar w:fldCharType="separate"/>
      </w:r>
      <w:r w:rsidR="005F16AE">
        <w:rPr>
          <w:noProof/>
        </w:rPr>
        <w:t>1</w:t>
      </w:r>
      <w:r w:rsidR="00A077AF">
        <w:fldChar w:fldCharType="end"/>
      </w:r>
      <w:r>
        <w:t>: A surface composed of terraces separated by levels</w:t>
      </w:r>
    </w:p>
    <w:p w:rsidR="00D9769A" w:rsidRDefault="00D9769A" w:rsidP="00EA3575">
      <w:pPr>
        <w:pStyle w:val="Body"/>
        <w:rPr>
          <w:rFonts w:eastAsiaTheme="minorHAnsi"/>
        </w:rPr>
      </w:pPr>
      <w:r>
        <w:rPr>
          <w:rFonts w:eastAsiaTheme="minorHAnsi"/>
        </w:rPr>
        <w:t xml:space="preserve">The probability of finding a cell at the origin and at a position </w:t>
      </w:r>
      <w:r w:rsidRPr="0054489E">
        <w:rPr>
          <w:rFonts w:eastAsiaTheme="minorHAnsi"/>
        </w:rPr>
        <w:t>(</w:t>
      </w:r>
      <w:r w:rsidRPr="0054489E">
        <w:rPr>
          <w:rFonts w:eastAsiaTheme="minorHAnsi"/>
          <w:i/>
        </w:rPr>
        <w:t>x</w:t>
      </w:r>
      <w:r w:rsidRPr="0054489E">
        <w:rPr>
          <w:rFonts w:eastAsiaTheme="minorHAnsi"/>
        </w:rPr>
        <w:t xml:space="preserve">, </w:t>
      </w:r>
      <w:r w:rsidRPr="0054489E">
        <w:rPr>
          <w:rFonts w:eastAsiaTheme="minorHAnsi"/>
          <w:i/>
        </w:rPr>
        <w:t>ld</w:t>
      </w:r>
      <w:r w:rsidRPr="0054489E">
        <w:rPr>
          <w:rFonts w:eastAsiaTheme="minorHAnsi"/>
        </w:rPr>
        <w:t xml:space="preserve">) </w:t>
      </w:r>
      <w:r>
        <w:rPr>
          <w:rFonts w:eastAsiaTheme="minorHAnsi"/>
        </w:rPr>
        <w:t xml:space="preserve">away is the sum of the probabilities of </w:t>
      </w:r>
      <w:r>
        <w:rPr>
          <w:rFonts w:eastAsiaTheme="minorHAnsi"/>
          <w:color w:val="474747"/>
        </w:rPr>
        <w:t xml:space="preserve">all </w:t>
      </w:r>
      <w:r>
        <w:rPr>
          <w:rFonts w:eastAsiaTheme="minorHAnsi"/>
        </w:rPr>
        <w:t>possible configurations of steps that separate these two points. For example</w:t>
      </w:r>
      <w:r>
        <w:rPr>
          <w:rFonts w:eastAsiaTheme="minorHAnsi"/>
          <w:color w:val="474747"/>
        </w:rPr>
        <w:t xml:space="preserve">, </w:t>
      </w:r>
      <w:r>
        <w:rPr>
          <w:rFonts w:eastAsiaTheme="minorHAnsi"/>
        </w:rPr>
        <w:t xml:space="preserve">assume for the moment that all steps are same height and are always in the </w:t>
      </w:r>
      <w:r>
        <w:rPr>
          <w:rFonts w:eastAsiaTheme="minorHAnsi"/>
          <w:color w:val="373737"/>
        </w:rPr>
        <w:t>s</w:t>
      </w:r>
      <w:r>
        <w:rPr>
          <w:rFonts w:eastAsiaTheme="minorHAnsi"/>
        </w:rPr>
        <w:t xml:space="preserve">ame direction as in the classic descending stair. And suppose that a sequence of levels with lengths </w:t>
      </w:r>
      <w:r>
        <w:rPr>
          <w:rFonts w:eastAsiaTheme="minorHAnsi"/>
          <w:i/>
          <w:iCs/>
        </w:rPr>
        <w:t>(L</w:t>
      </w:r>
      <w:r w:rsidRPr="005C23E3">
        <w:rPr>
          <w:rFonts w:eastAsiaTheme="minorHAnsi"/>
          <w:i/>
          <w:iCs/>
          <w:vertAlign w:val="subscript"/>
        </w:rPr>
        <w:t>1</w:t>
      </w:r>
      <w:r>
        <w:rPr>
          <w:rFonts w:eastAsiaTheme="minorHAnsi"/>
          <w:i/>
          <w:iCs/>
        </w:rPr>
        <w:t>, L</w:t>
      </w:r>
      <w:r w:rsidRPr="005C23E3">
        <w:rPr>
          <w:rFonts w:eastAsiaTheme="minorHAnsi"/>
          <w:i/>
          <w:iCs/>
          <w:vertAlign w:val="subscript"/>
        </w:rPr>
        <w:t>2</w:t>
      </w:r>
      <w:r>
        <w:rPr>
          <w:rFonts w:eastAsiaTheme="minorHAnsi"/>
          <w:i/>
          <w:iCs/>
          <w:sz w:val="15"/>
          <w:szCs w:val="15"/>
        </w:rPr>
        <w:t xml:space="preserve">, …,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 xml:space="preserve">separate a cell at an origin that is </w:t>
      </w:r>
      <w:r>
        <w:rPr>
          <w:rFonts w:eastAsiaTheme="minorHAnsi"/>
          <w:i/>
          <w:iCs/>
        </w:rPr>
        <w:t>L</w:t>
      </w:r>
      <w:r>
        <w:rPr>
          <w:rFonts w:eastAsiaTheme="minorHAnsi"/>
          <w:i/>
          <w:iCs/>
          <w:vertAlign w:val="subscript"/>
        </w:rPr>
        <w:t>0</w:t>
      </w:r>
      <w:r>
        <w:rPr>
          <w:rFonts w:eastAsiaTheme="minorHAnsi"/>
          <w:i/>
          <w:iCs/>
          <w:color w:val="373737"/>
        </w:rPr>
        <w:t xml:space="preserve"> </w:t>
      </w:r>
      <w:r>
        <w:rPr>
          <w:rFonts w:eastAsiaTheme="minorHAnsi"/>
        </w:rPr>
        <w:t xml:space="preserve">away from the first step from a cell at </w:t>
      </w:r>
      <w:r w:rsidRPr="00A45CE9">
        <w:rPr>
          <w:rFonts w:eastAsiaTheme="minorHAnsi"/>
          <w:i/>
        </w:rPr>
        <w:t>(</w:t>
      </w:r>
      <w:r>
        <w:rPr>
          <w:rFonts w:eastAsiaTheme="minorHAnsi"/>
          <w:i/>
          <w:iCs/>
        </w:rPr>
        <w:t xml:space="preserve">x, ld) </w:t>
      </w:r>
      <w:r>
        <w:rPr>
          <w:rFonts w:eastAsiaTheme="minorHAnsi"/>
        </w:rPr>
        <w:t xml:space="preserve">which is </w:t>
      </w:r>
      <w:r>
        <w:rPr>
          <w:rFonts w:eastAsiaTheme="minorHAnsi"/>
          <w:i/>
          <w:iCs/>
        </w:rPr>
        <w:t>L</w:t>
      </w:r>
      <w:r w:rsidRPr="005C23E3">
        <w:rPr>
          <w:rFonts w:eastAsiaTheme="minorHAnsi"/>
          <w:i/>
          <w:iCs/>
          <w:vertAlign w:val="subscript"/>
        </w:rPr>
        <w:t>n</w:t>
      </w:r>
      <w:r>
        <w:rPr>
          <w:rFonts w:eastAsiaTheme="minorHAnsi"/>
          <w:i/>
          <w:iCs/>
        </w:rPr>
        <w:t xml:space="preserve"> </w:t>
      </w:r>
      <w:r>
        <w:rPr>
          <w:rFonts w:eastAsiaTheme="minorHAnsi"/>
        </w:rPr>
        <w:t>away from the last step. Then the probability of this configuration is</w:t>
      </w: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1</m:t>
                  </m:r>
                </m:sub>
              </m:sSub>
            </m:e>
          </m:d>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 xml:space="preserve"> ∙ ∙ ∙ ∆</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r>
            <m:rPr>
              <m:sty m:val="p"/>
            </m:rPr>
            <w:rPr>
              <w:rFonts w:ascii="Cambria Math" w:hAnsi="Cambria Math"/>
            </w:rPr>
            <m:t xml:space="preserve"> </m:t>
          </m:r>
        </m:oMath>
      </m:oMathPara>
    </w:p>
    <w:p w:rsidR="00D9769A" w:rsidRDefault="00D9769A" w:rsidP="00EA3575">
      <w:pPr>
        <w:pStyle w:val="Body"/>
        <w:rPr>
          <w:rFonts w:eastAsiaTheme="minorHAnsi"/>
        </w:rPr>
      </w:pPr>
      <w:r>
        <w:t>Where</w:t>
      </w:r>
      <w:r>
        <w:rPr>
          <w:rFonts w:eastAsiaTheme="minorHAnsi"/>
        </w:rPr>
        <w:t xml:space="preserve"> the </w:t>
      </w:r>
      <w:r>
        <w:rPr>
          <w:rFonts w:eastAsiaTheme="minorHAnsi"/>
          <w:i/>
          <w:iCs/>
        </w:rPr>
        <w:t>P</w:t>
      </w:r>
      <w:r w:rsidRPr="003F2AC4">
        <w:rPr>
          <w:rFonts w:eastAsiaTheme="minorHAnsi"/>
          <w:i/>
          <w:iCs/>
          <w:vertAlign w:val="subscript"/>
        </w:rPr>
        <w:t>i</w:t>
      </w:r>
      <w:r>
        <w:rPr>
          <w:rFonts w:eastAsiaTheme="minorHAnsi"/>
          <w:i/>
          <w:iCs/>
        </w:rPr>
        <w:t>(L</w:t>
      </w:r>
      <w:r w:rsidRPr="003F2AC4">
        <w:rPr>
          <w:rFonts w:eastAsiaTheme="minorHAnsi"/>
          <w:i/>
          <w:iCs/>
          <w:vertAlign w:val="subscript"/>
        </w:rPr>
        <w:t>i</w:t>
      </w:r>
      <w:r>
        <w:rPr>
          <w:rFonts w:eastAsiaTheme="minorHAnsi"/>
          <w:i/>
          <w:iCs/>
        </w:rPr>
        <w:t xml:space="preserve">) </w:t>
      </w:r>
      <w:r>
        <w:rPr>
          <w:rFonts w:eastAsiaTheme="minorHAnsi"/>
        </w:rPr>
        <w:t xml:space="preserve">with i </w:t>
      </w:r>
      <w:r>
        <w:rPr>
          <w:rFonts w:ascii="Arial" w:eastAsiaTheme="minorHAnsi" w:hAnsi="Arial" w:cs="Arial"/>
          <w:sz w:val="16"/>
          <w:szCs w:val="16"/>
        </w:rPr>
        <w:t xml:space="preserve">= </w:t>
      </w:r>
      <w:r>
        <w:rPr>
          <w:rFonts w:eastAsiaTheme="minorHAnsi"/>
        </w:rPr>
        <w:t>1</w:t>
      </w:r>
      <w:r>
        <w:rPr>
          <w:rFonts w:eastAsiaTheme="minorHAnsi"/>
          <w:color w:val="474747"/>
        </w:rPr>
        <w:t xml:space="preserve">, </w:t>
      </w:r>
      <w:r>
        <w:rPr>
          <w:rFonts w:eastAsiaTheme="minorHAnsi"/>
        </w:rPr>
        <w:t>2</w:t>
      </w:r>
      <w:r>
        <w:rPr>
          <w:rFonts w:eastAsiaTheme="minorHAnsi"/>
          <w:color w:val="474747"/>
        </w:rPr>
        <w:t>,</w:t>
      </w:r>
      <w:r>
        <w:rPr>
          <w:rFonts w:eastAsiaTheme="minorHAnsi"/>
        </w:rPr>
        <w:t xml:space="preserve">· . </w:t>
      </w:r>
      <w:r>
        <w:rPr>
          <w:rFonts w:eastAsiaTheme="minorHAnsi"/>
          <w:color w:val="373737"/>
        </w:rPr>
        <w:t xml:space="preserve">. </w:t>
      </w:r>
      <w:r>
        <w:rPr>
          <w:rFonts w:eastAsiaTheme="minorHAnsi"/>
          <w:color w:val="474747"/>
        </w:rPr>
        <w:t xml:space="preserve">, </w:t>
      </w:r>
      <w:r>
        <w:rPr>
          <w:rFonts w:eastAsiaTheme="minorHAnsi"/>
          <w:i/>
          <w:iCs/>
        </w:rPr>
        <w:t xml:space="preserve">n </w:t>
      </w:r>
      <w:r>
        <w:rPr>
          <w:rFonts w:ascii="Arial" w:eastAsiaTheme="minorHAnsi" w:hAnsi="Arial" w:cs="Arial"/>
          <w:sz w:val="19"/>
          <w:szCs w:val="19"/>
        </w:rPr>
        <w:t xml:space="preserve">-1 </w:t>
      </w:r>
      <w:r>
        <w:rPr>
          <w:rFonts w:eastAsiaTheme="minorHAnsi"/>
        </w:rPr>
        <w:t xml:space="preserve">are the probabilities per unit length of a terrace of length </w:t>
      </w:r>
      <w:r w:rsidRPr="003F2AC4">
        <w:rPr>
          <w:rFonts w:eastAsiaTheme="minorHAnsi"/>
          <w:i/>
        </w:rPr>
        <w:t>L</w:t>
      </w:r>
      <w:r w:rsidRPr="003F2AC4">
        <w:rPr>
          <w:rFonts w:eastAsiaTheme="minorHAnsi"/>
          <w:i/>
          <w:vertAlign w:val="subscript"/>
        </w:rPr>
        <w:t>i</w:t>
      </w:r>
      <w:r>
        <w:rPr>
          <w:rFonts w:eastAsiaTheme="minorHAnsi"/>
        </w:rPr>
        <w:t xml:space="preserve"> occurring on the </w:t>
      </w:r>
      <w:r w:rsidRPr="003F2AC4">
        <w:rPr>
          <w:rFonts w:eastAsiaTheme="minorHAnsi"/>
          <w:i/>
        </w:rPr>
        <w:t>i</w:t>
      </w:r>
      <w:r>
        <w:rPr>
          <w:rFonts w:eastAsiaTheme="minorHAnsi"/>
          <w:i/>
        </w:rPr>
        <w:t xml:space="preserve"> </w:t>
      </w:r>
      <w:r w:rsidRPr="0054489E">
        <w:rPr>
          <w:rFonts w:eastAsiaTheme="minorHAnsi"/>
          <w:vertAlign w:val="superscript"/>
        </w:rPr>
        <w:t>th</w:t>
      </w:r>
      <w:r>
        <w:rPr>
          <w:rFonts w:eastAsiaTheme="minorHAnsi"/>
          <w:vertAlign w:val="superscript"/>
        </w:rPr>
        <w:t xml:space="preserve"> </w:t>
      </w:r>
      <w:r>
        <w:rPr>
          <w:rFonts w:eastAsiaTheme="minorHAnsi"/>
        </w:rPr>
        <w:t>level of the surface</w:t>
      </w:r>
      <w:r>
        <w:rPr>
          <w:rFonts w:eastAsiaTheme="minorHAnsi"/>
          <w:color w:val="474747"/>
        </w:rPr>
        <w:t xml:space="preserve">. </w:t>
      </w:r>
      <w:r>
        <w:rPr>
          <w:rFonts w:eastAsiaTheme="minorHAnsi"/>
        </w:rPr>
        <w:t xml:space="preserve">The function </w:t>
      </w:r>
      <w:r>
        <w:rPr>
          <w:rFonts w:eastAsiaTheme="minorHAnsi"/>
          <w:i/>
          <w:iCs/>
        </w:rPr>
        <w:t>P</w:t>
      </w:r>
      <w:r w:rsidRPr="00E0118D">
        <w:rPr>
          <w:rFonts w:eastAsiaTheme="minorHAnsi"/>
          <w:i/>
          <w:iCs/>
          <w:vertAlign w:val="subscript"/>
        </w:rPr>
        <w:t>0</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is the probability per unit length that there is a cell at the origin that is </w:t>
      </w:r>
      <w:r>
        <w:rPr>
          <w:rFonts w:eastAsiaTheme="minorHAnsi"/>
          <w:i/>
          <w:iCs/>
        </w:rPr>
        <w:t>L</w:t>
      </w:r>
      <w:r w:rsidRPr="00E0118D">
        <w:rPr>
          <w:rFonts w:eastAsiaTheme="minorHAnsi"/>
          <w:i/>
          <w:iCs/>
          <w:vertAlign w:val="subscript"/>
        </w:rPr>
        <w:t>0</w:t>
      </w:r>
      <w:r>
        <w:rPr>
          <w:rFonts w:eastAsiaTheme="minorHAnsi"/>
          <w:i/>
          <w:iCs/>
        </w:rPr>
        <w:t xml:space="preserve"> </w:t>
      </w:r>
      <w:r>
        <w:rPr>
          <w:rFonts w:eastAsiaTheme="minorHAnsi"/>
        </w:rPr>
        <w:t xml:space="preserve">before the first step. The function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is the probability that there is a cell </w:t>
      </w:r>
      <w:r>
        <w:rPr>
          <w:rFonts w:eastAsiaTheme="minorHAnsi"/>
          <w:i/>
          <w:iCs/>
        </w:rPr>
        <w:t>L</w:t>
      </w:r>
      <w:r w:rsidRPr="00E0118D">
        <w:rPr>
          <w:rFonts w:eastAsiaTheme="minorHAnsi"/>
          <w:i/>
          <w:iCs/>
          <w:vertAlign w:val="subscript"/>
        </w:rPr>
        <w:t>n</w:t>
      </w:r>
      <w:r>
        <w:rPr>
          <w:rFonts w:eastAsiaTheme="minorHAnsi"/>
          <w:i/>
          <w:iCs/>
        </w:rPr>
        <w:t xml:space="preserve"> </w:t>
      </w:r>
      <w:r>
        <w:rPr>
          <w:rFonts w:eastAsiaTheme="minorHAnsi"/>
        </w:rPr>
        <w:t>away from the last step</w:t>
      </w:r>
      <w:r>
        <w:rPr>
          <w:rFonts w:eastAsiaTheme="minorHAnsi"/>
          <w:color w:val="373737"/>
        </w:rPr>
        <w:t xml:space="preserve">. </w:t>
      </w:r>
      <w:r>
        <w:rPr>
          <w:rFonts w:eastAsiaTheme="minorHAnsi"/>
        </w:rPr>
        <w:t xml:space="preserve">The middle </w:t>
      </w:r>
      <w:r>
        <w:rPr>
          <w:rFonts w:eastAsiaTheme="minorHAnsi"/>
          <w:i/>
          <w:iCs/>
        </w:rPr>
        <w:t xml:space="preserve">n </w:t>
      </w:r>
      <w:r>
        <w:rPr>
          <w:rFonts w:eastAsiaTheme="minorHAnsi"/>
        </w:rPr>
        <w:t xml:space="preserve">- 1 </w:t>
      </w:r>
      <w:r>
        <w:rPr>
          <w:rFonts w:eastAsiaTheme="minorHAnsi"/>
          <w:i/>
          <w:iCs/>
        </w:rPr>
        <w:t>P</w:t>
      </w:r>
      <w:r w:rsidRPr="00E0118D">
        <w:rPr>
          <w:rFonts w:eastAsiaTheme="minorHAnsi"/>
          <w:i/>
          <w:iCs/>
          <w:vertAlign w:val="subscript"/>
        </w:rPr>
        <w:t>i</w:t>
      </w:r>
      <w:r>
        <w:rPr>
          <w:rFonts w:eastAsiaTheme="minorHAnsi"/>
          <w:i/>
          <w:iCs/>
        </w:rPr>
        <w:t>(L</w:t>
      </w:r>
      <w:r w:rsidRPr="00E0118D">
        <w:rPr>
          <w:rFonts w:eastAsiaTheme="minorHAnsi"/>
          <w:i/>
          <w:iCs/>
          <w:vertAlign w:val="subscript"/>
        </w:rPr>
        <w:t>i</w:t>
      </w:r>
      <w:r>
        <w:rPr>
          <w:rFonts w:eastAsiaTheme="minorHAnsi"/>
          <w:i/>
          <w:iCs/>
        </w:rPr>
        <w:t xml:space="preserve">) </w:t>
      </w:r>
      <w:r>
        <w:rPr>
          <w:rFonts w:eastAsiaTheme="minorHAnsi"/>
        </w:rPr>
        <w:t xml:space="preserve">are identical and equal to </w:t>
      </w:r>
      <w:r>
        <w:rPr>
          <w:rFonts w:eastAsiaTheme="minorHAnsi"/>
          <w:i/>
          <w:iCs/>
        </w:rPr>
        <w:t>P(L</w:t>
      </w:r>
      <w:r w:rsidRPr="00E0118D">
        <w:rPr>
          <w:rFonts w:eastAsiaTheme="minorHAnsi"/>
          <w:i/>
          <w:iCs/>
          <w:vertAlign w:val="subscript"/>
        </w:rPr>
        <w:t>i</w:t>
      </w:r>
      <w:r>
        <w:rPr>
          <w:rFonts w:eastAsiaTheme="minorHAnsi"/>
          <w:i/>
          <w:iCs/>
          <w:sz w:val="15"/>
          <w:szCs w:val="15"/>
        </w:rPr>
        <w:t xml:space="preserve">) </w:t>
      </w:r>
      <w:r>
        <w:rPr>
          <w:rFonts w:eastAsiaTheme="minorHAnsi"/>
        </w:rPr>
        <w:t xml:space="preserve">for the infinite surface. This equation implicitly assumes that the “terrace” lengths are statistically independent from one another. The length of one does not determine the length of subsequent terraces except in so far as the sum of the </w:t>
      </w:r>
      <w:r>
        <w:rPr>
          <w:rFonts w:eastAsiaTheme="minorHAnsi"/>
          <w:i/>
          <w:iCs/>
          <w:sz w:val="19"/>
          <w:szCs w:val="19"/>
        </w:rPr>
        <w:t>L</w:t>
      </w:r>
      <w:r w:rsidRPr="00E0118D">
        <w:rPr>
          <w:rFonts w:eastAsiaTheme="minorHAnsi"/>
          <w:i/>
          <w:iCs/>
          <w:sz w:val="19"/>
          <w:szCs w:val="19"/>
          <w:vertAlign w:val="subscript"/>
        </w:rPr>
        <w:t>i</w:t>
      </w:r>
      <w:r>
        <w:rPr>
          <w:rFonts w:eastAsiaTheme="minorHAnsi"/>
          <w:i/>
          <w:iCs/>
          <w:sz w:val="19"/>
          <w:szCs w:val="19"/>
        </w:rPr>
        <w:t xml:space="preserve"> </w:t>
      </w:r>
      <w:r>
        <w:rPr>
          <w:rFonts w:eastAsiaTheme="minorHAnsi"/>
        </w:rPr>
        <w:t xml:space="preserve">equals the total x-coordinate and that the number of steps is </w:t>
      </w:r>
      <w:r>
        <w:rPr>
          <w:rFonts w:ascii="Arial" w:eastAsiaTheme="minorHAnsi" w:hAnsi="Arial" w:cs="Arial"/>
          <w:i/>
          <w:iCs/>
          <w:sz w:val="19"/>
          <w:szCs w:val="19"/>
        </w:rPr>
        <w:t xml:space="preserve">I, </w:t>
      </w:r>
      <w:r>
        <w:rPr>
          <w:rFonts w:eastAsiaTheme="minorHAnsi"/>
        </w:rPr>
        <w:t xml:space="preserve">which is equal to </w:t>
      </w:r>
      <w:r>
        <w:rPr>
          <w:rFonts w:eastAsiaTheme="minorHAnsi"/>
          <w:i/>
          <w:iCs/>
        </w:rPr>
        <w:t xml:space="preserve">n </w:t>
      </w:r>
      <w:r>
        <w:rPr>
          <w:rFonts w:eastAsiaTheme="minorHAnsi"/>
        </w:rPr>
        <w:t>for the strictly descending staircase. To determine the pair correlation function</w:t>
      </w:r>
      <w:r>
        <w:rPr>
          <w:rFonts w:eastAsiaTheme="minorHAnsi"/>
          <w:color w:val="373737"/>
        </w:rPr>
        <w:t xml:space="preserve">, </w:t>
      </w:r>
      <w:r>
        <w:rPr>
          <w:rFonts w:eastAsiaTheme="minorHAnsi"/>
        </w:rPr>
        <w:t>one must integrate over all po</w:t>
      </w:r>
      <w:r>
        <w:rPr>
          <w:rFonts w:eastAsiaTheme="minorHAnsi"/>
          <w:color w:val="373737"/>
        </w:rPr>
        <w:t>ss</w:t>
      </w:r>
      <w:r>
        <w:rPr>
          <w:rFonts w:eastAsiaTheme="minorHAnsi"/>
        </w:rPr>
        <w:t>ible configurations of steps that satisfy these constraints.</w:t>
      </w:r>
    </w:p>
    <w:p w:rsidR="00D9769A" w:rsidRDefault="00D9769A" w:rsidP="00880E08">
      <w:pPr>
        <w:pStyle w:val="BodyAfterHead"/>
        <w:rPr>
          <w:rFonts w:eastAsiaTheme="minorHAnsi"/>
          <w:color w:val="363636"/>
        </w:rPr>
      </w:pPr>
      <w:r w:rsidRPr="00880E08">
        <w:rPr>
          <w:rFonts w:eastAsiaTheme="minorHAnsi"/>
        </w:rPr>
        <w:t>If</w:t>
      </w:r>
      <w:r>
        <w:rPr>
          <w:rFonts w:ascii="Arial" w:eastAsiaTheme="minorHAnsi" w:hAnsi="Arial" w:cs="Arial"/>
        </w:rPr>
        <w:t xml:space="preserve"> </w:t>
      </w:r>
      <w:r>
        <w:rPr>
          <w:rFonts w:eastAsiaTheme="minorHAnsi"/>
        </w:rPr>
        <w:t>in addit</w:t>
      </w:r>
      <w:r>
        <w:rPr>
          <w:rFonts w:eastAsiaTheme="minorHAnsi"/>
          <w:color w:val="373737"/>
        </w:rPr>
        <w:t>i</w:t>
      </w:r>
      <w:r>
        <w:rPr>
          <w:rFonts w:eastAsiaTheme="minorHAnsi"/>
        </w:rPr>
        <w:t>on</w:t>
      </w:r>
      <w:r>
        <w:rPr>
          <w:rFonts w:eastAsiaTheme="minorHAnsi"/>
          <w:color w:val="373737"/>
        </w:rPr>
        <w:t xml:space="preserve">, </w:t>
      </w:r>
      <w:r>
        <w:rPr>
          <w:rFonts w:eastAsiaTheme="minorHAnsi"/>
        </w:rPr>
        <w:t xml:space="preserve">we allow the step heights to be any multiple of the level </w:t>
      </w:r>
      <w:r>
        <w:rPr>
          <w:rFonts w:eastAsiaTheme="minorHAnsi"/>
          <w:color w:val="373737"/>
        </w:rPr>
        <w:t>s</w:t>
      </w:r>
      <w:r>
        <w:rPr>
          <w:rFonts w:eastAsiaTheme="minorHAnsi"/>
        </w:rPr>
        <w:t>eparation</w:t>
      </w:r>
      <w:r>
        <w:rPr>
          <w:rFonts w:eastAsiaTheme="minorHAnsi"/>
          <w:color w:val="373737"/>
        </w:rPr>
        <w:t xml:space="preserve">, </w:t>
      </w:r>
      <w:r>
        <w:rPr>
          <w:rFonts w:eastAsiaTheme="minorHAnsi"/>
        </w:rPr>
        <w:t xml:space="preserve">either positive or negative, with probability distribution </w:t>
      </w:r>
      <w:r w:rsidRPr="00E0118D">
        <w:rPr>
          <w:rFonts w:eastAsiaTheme="minorHAnsi"/>
          <w:i/>
        </w:rPr>
        <w:t>H</w:t>
      </w:r>
      <w:r w:rsidRPr="00E0118D">
        <w:rPr>
          <w:rFonts w:eastAsiaTheme="minorHAnsi"/>
        </w:rPr>
        <w:t>(</w:t>
      </w:r>
      <w:r w:rsidRPr="00E0118D">
        <w:rPr>
          <w:rFonts w:eastAsiaTheme="minorHAnsi"/>
          <w:i/>
        </w:rPr>
        <w:t>h</w:t>
      </w:r>
      <w:r w:rsidRPr="00E0118D">
        <w:rPr>
          <w:rFonts w:eastAsiaTheme="minorHAnsi"/>
          <w:vertAlign w:val="subscript"/>
        </w:rPr>
        <w:t>i</w:t>
      </w:r>
      <w:r w:rsidRPr="00E0118D">
        <w:rPr>
          <w:rFonts w:eastAsiaTheme="minorHAnsi"/>
        </w:rPr>
        <w:t>)</w:t>
      </w:r>
      <w:r>
        <w:rPr>
          <w:rFonts w:ascii="Arial" w:eastAsiaTheme="minorHAnsi" w:hAnsi="Arial" w:cs="Arial"/>
          <w:i/>
          <w:iCs/>
          <w:sz w:val="19"/>
          <w:szCs w:val="19"/>
        </w:rPr>
        <w:t xml:space="preserve"> </w:t>
      </w:r>
      <w:r>
        <w:rPr>
          <w:rFonts w:eastAsiaTheme="minorHAnsi"/>
        </w:rPr>
        <w:t xml:space="preserve">for </w:t>
      </w:r>
      <w:r>
        <w:rPr>
          <w:rFonts w:eastAsiaTheme="minorHAnsi"/>
          <w:color w:val="363636"/>
        </w:rPr>
        <w:t xml:space="preserve">a </w:t>
      </w:r>
      <w:r>
        <w:rPr>
          <w:rFonts w:eastAsiaTheme="minorHAnsi"/>
          <w:color w:val="1C1C1C"/>
        </w:rPr>
        <w:t xml:space="preserve">step of height </w:t>
      </w:r>
      <w:r>
        <w:rPr>
          <w:rFonts w:eastAsiaTheme="minorHAnsi"/>
          <w:i/>
          <w:iCs/>
          <w:color w:val="1C1C1C"/>
          <w:sz w:val="19"/>
          <w:szCs w:val="19"/>
        </w:rPr>
        <w:t>h</w:t>
      </w:r>
      <w:r w:rsidRPr="00BD4097">
        <w:rPr>
          <w:rFonts w:eastAsiaTheme="minorHAnsi"/>
          <w:i/>
          <w:iCs/>
          <w:color w:val="1C1C1C"/>
          <w:sz w:val="19"/>
          <w:szCs w:val="19"/>
          <w:vertAlign w:val="subscript"/>
        </w:rPr>
        <w:t>i</w:t>
      </w:r>
      <w:r>
        <w:rPr>
          <w:rFonts w:eastAsiaTheme="minorHAnsi"/>
          <w:i/>
          <w:iCs/>
          <w:color w:val="1C1C1C"/>
          <w:sz w:val="19"/>
          <w:szCs w:val="19"/>
          <w:vertAlign w:val="subscript"/>
        </w:rPr>
        <w:t xml:space="preserve"> </w:t>
      </w:r>
      <w:r>
        <w:rPr>
          <w:rFonts w:eastAsiaTheme="minorHAnsi"/>
          <w:i/>
          <w:iCs/>
          <w:color w:val="1C1C1C"/>
          <w:sz w:val="19"/>
          <w:szCs w:val="19"/>
        </w:rPr>
        <w:t xml:space="preserve">d, </w:t>
      </w:r>
      <w:r>
        <w:rPr>
          <w:rFonts w:eastAsiaTheme="minorHAnsi"/>
          <w:color w:val="1C1C1C"/>
        </w:rPr>
        <w:t xml:space="preserve">then the correlation function </w:t>
      </w:r>
      <w:r w:rsidRPr="00356746">
        <w:rPr>
          <w:i/>
        </w:rPr>
        <w:t>C</w:t>
      </w:r>
      <w:r>
        <w:t>(</w:t>
      </w:r>
      <w:r w:rsidRPr="00356746">
        <w:rPr>
          <w:i/>
        </w:rPr>
        <w:t>x</w:t>
      </w:r>
      <w:r>
        <w:t xml:space="preserve">, </w:t>
      </w:r>
      <w:r w:rsidRPr="00356746">
        <w:rPr>
          <w:i/>
        </w:rPr>
        <w:t>ld</w:t>
      </w:r>
      <w:r>
        <w:t xml:space="preserve">) </w:t>
      </w:r>
      <w:r>
        <w:rPr>
          <w:rFonts w:eastAsiaTheme="minorHAnsi"/>
          <w:color w:val="1C1C1C"/>
        </w:rPr>
        <w:t>i</w:t>
      </w:r>
      <w:r>
        <w:rPr>
          <w:rFonts w:eastAsiaTheme="minorHAnsi"/>
          <w:color w:val="363636"/>
        </w:rPr>
        <w:t>s</w:t>
      </w:r>
    </w:p>
    <w:p w:rsidR="00D9769A" w:rsidRDefault="00D9769A" w:rsidP="00E0118D">
      <w:pPr>
        <w:suppressAutoHyphens w:val="0"/>
        <w:overflowPunct/>
        <w:textAlignment w:val="auto"/>
        <w:rPr>
          <w:rFonts w:eastAsiaTheme="minorHAnsi"/>
          <w:color w:val="363636"/>
        </w:rPr>
      </w:pPr>
    </w:p>
    <w:p w:rsidR="00D9769A" w:rsidRDefault="00A077AF" w:rsidP="004B3741">
      <w:pPr>
        <w:pStyle w:val="Equation"/>
        <w:rPr>
          <w:rFonts w:eastAsiaTheme="minorHAnsi"/>
        </w:rPr>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nary>
                    <m:naryPr>
                      <m:chr m:val="∑"/>
                      <m:limLoc m:val="undOvr"/>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r>
                        <m:rPr>
                          <m:sty m:val="p"/>
                        </m:rPr>
                        <w:rPr>
                          <w:rFonts w:ascii="Cambria Math" w:eastAsiaTheme="minorHAnsi" w:hAnsi="Cambria Math"/>
                        </w:rPr>
                        <m:t xml:space="preserve">= </m:t>
                      </m:r>
                    </m:sub>
                    <m:sup>
                      <m:r>
                        <m:rPr>
                          <m:sty m:val="p"/>
                        </m:rPr>
                        <w:rPr>
                          <w:rFonts w:ascii="Cambria Math" w:eastAsiaTheme="minorHAnsi" w:hAnsi="Cambria Math"/>
                        </w:rPr>
                        <m:t>∞</m:t>
                      </m:r>
                    </m:sup>
                    <m:e>
                      <m:r>
                        <m:rPr>
                          <m:sty m:val="p"/>
                        </m:rPr>
                        <w:rPr>
                          <w:rFonts w:ascii="Cambria Math" w:eastAsiaTheme="minorHAnsi" w:hAnsi="Cambria Math"/>
                        </w:rPr>
                        <m:t>⋯</m:t>
                      </m:r>
                      <m:nary>
                        <m:naryPr>
                          <m:chr m:val="∑"/>
                          <m:limLoc m:val="undOvr"/>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nary>
                            <m:naryPr>
                              <m:limLoc m:val="subSup"/>
                              <m:ctrlPr>
                                <w:rPr>
                                  <w:rFonts w:ascii="Cambria Math" w:eastAsiaTheme="minorHAnsi" w:hAnsi="Cambria Math"/>
                                </w:rPr>
                              </m:ctrlPr>
                            </m:naryPr>
                            <m:sub>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r>
                                <m:rPr>
                                  <m:sty m:val="p"/>
                                </m:rPr>
                                <w:rPr>
                                  <w:rFonts w:ascii="Cambria Math" w:eastAsiaTheme="minorHAnsi" w:hAnsi="Cambria Math"/>
                                </w:rPr>
                                <m:t>=</m:t>
                              </m:r>
                            </m:sub>
                            <m:sup>
                              <m:r>
                                <m:rPr>
                                  <m:sty m:val="p"/>
                                </m:rPr>
                                <w:rPr>
                                  <w:rFonts w:ascii="Cambria Math" w:eastAsiaTheme="minorHAnsi" w:hAnsi="Cambria Math"/>
                                </w:rPr>
                                <m:t>∞</m:t>
                              </m:r>
                            </m:sup>
                            <m:e>
                              <m:r>
                                <m:rPr>
                                  <m:sty m:val="p"/>
                                </m:rPr>
                                <w:rPr>
                                  <w:rFonts w:ascii="Cambria Math" w:eastAsiaTheme="minorHAnsi" w:hAnsi="Cambria Math"/>
                                </w:rPr>
                                <m:t>⋯</m:t>
                              </m:r>
                            </m:e>
                          </m:nary>
                        </m:e>
                      </m:nary>
                    </m:e>
                  </m:nary>
                  <m:r>
                    <m:rPr>
                      <m:sty m:val="p"/>
                    </m:rPr>
                    <w:rPr>
                      <w:rFonts w:ascii="Cambria Math" w:eastAsiaTheme="minorHAnsi" w:hAnsi="Cambria Math"/>
                    </w:rPr>
                    <m:t xml:space="preserve"> </m:t>
                  </m:r>
                </m:e>
              </m:nary>
              <m:nary>
                <m:naryPr>
                  <m:limLoc m:val="subSup"/>
                  <m:ctrlPr>
                    <w:rPr>
                      <w:rFonts w:ascii="Cambria Math" w:eastAsiaTheme="minorHAnsi" w:hAnsi="Cambria Math"/>
                    </w:rPr>
                  </m:ctrlPr>
                </m:naryPr>
                <m:sub>
                  <m:r>
                    <m:rPr>
                      <m:sty m:val="p"/>
                    </m:rPr>
                    <w:rPr>
                      <w:rFonts w:ascii="Cambria Math" w:eastAsiaTheme="minorHAnsi" w:hAnsi="Cambria Math"/>
                    </w:rPr>
                    <m:t>0</m:t>
                  </m:r>
                </m:sub>
                <m:sup>
                  <m:r>
                    <m:rPr>
                      <m:sty m:val="p"/>
                    </m:rPr>
                    <w:rPr>
                      <w:rFonts w:ascii="Cambria Math" w:eastAsiaTheme="minorHAnsi" w:hAnsi="Cambria Math"/>
                    </w:rPr>
                    <m:t>∞</m:t>
                  </m:r>
                </m:sup>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e>
                  </m:d>
                  <m:r>
                    <m:rPr>
                      <m:sty m:val="p"/>
                    </m:rPr>
                    <w:rPr>
                      <w:rFonts w:ascii="Cambria Math" w:eastAsiaTheme="minorHAnsi" w:hAnsi="Cambria Math"/>
                    </w:rPr>
                    <m:t>×</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1</m:t>
                          </m:r>
                        </m:sub>
                      </m:sSub>
                    </m:e>
                  </m:d>
                  <m:r>
                    <m:rPr>
                      <m:sty m:val="p"/>
                    </m:rPr>
                    <w:rPr>
                      <w:rFonts w:ascii="Cambria Math" w:eastAsiaTheme="minorHAnsi" w:hAnsi="Cambria Math"/>
                    </w:rPr>
                    <m:t xml:space="preserve"> </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1</m:t>
                          </m:r>
                        </m:sub>
                      </m:sSub>
                    </m:e>
                  </m:d>
                  <m:r>
                    <m:rPr>
                      <m:sty m:val="p"/>
                    </m:rPr>
                    <w:rPr>
                      <w:rFonts w:ascii="Cambria Math" w:eastAsiaTheme="minorHAnsi" w:hAnsi="Cambria Math"/>
                    </w:rPr>
                    <m:t>⋯</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r>
                            <m:rPr>
                              <m:sty m:val="p"/>
                            </m:rPr>
                            <w:rPr>
                              <w:rFonts w:ascii="Cambria Math" w:eastAsiaTheme="minorHAnsi" w:hAnsi="Cambria Math"/>
                            </w:rPr>
                            <m:t>-1</m:t>
                          </m:r>
                        </m:sub>
                      </m:sSub>
                    </m:e>
                  </m:d>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n</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d>
                    <m:dPr>
                      <m:begChr m:val="["/>
                      <m:endChr m:val="]"/>
                      <m:ctrlPr>
                        <w:rPr>
                          <w:rFonts w:ascii="Cambria Math" w:eastAsiaTheme="minorHAnsi" w:hAnsi="Cambria Math"/>
                        </w:rPr>
                      </m:ctrlPr>
                    </m:dPr>
                    <m:e>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m:rPr>
                              <m:sty m:val="p"/>
                            </m:rPr>
                            <w:rPr>
                              <w:rFonts w:ascii="Cambria Math" w:eastAsiaTheme="minorHAnsi" w:hAnsi="Cambria Math"/>
                            </w:rPr>
                            <m:t>0</m:t>
                          </m:r>
                        </m:sub>
                      </m:sSub>
                      <m:r>
                        <m:rPr>
                          <m:sty m:val="p"/>
                        </m:rPr>
                        <w:rPr>
                          <w:rFonts w:ascii="Cambria Math" w:eastAsiaTheme="minorHAnsi" w:hAnsi="Cambria Math"/>
                        </w:rPr>
                        <m:t xml:space="preserve"> ⋯</m:t>
                      </m:r>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n</m:t>
                          </m:r>
                        </m:sub>
                      </m:sSub>
                    </m:e>
                  </m:d>
                  <m:r>
                    <m:rPr>
                      <m:sty m:val="p"/>
                    </m:rPr>
                    <w:rPr>
                      <w:rFonts w:ascii="Cambria Math" w:eastAsiaTheme="minorHAnsi" w:hAnsi="Cambria Math"/>
                    </w:rPr>
                    <m:t xml:space="preserve">   </m:t>
                  </m:r>
                </m:e>
              </m:nary>
            </m:e>
          </m:d>
        </m:oMath>
      </m:oMathPara>
    </w:p>
    <w:p w:rsidR="00D9769A" w:rsidRPr="00EA3575" w:rsidRDefault="00D9769A" w:rsidP="00EA3575">
      <w:pPr>
        <w:pStyle w:val="Body"/>
        <w:rPr>
          <w:rFonts w:eastAsiaTheme="minorHAnsi"/>
          <w:i/>
          <w:iCs/>
          <w:color w:val="1C1C1C"/>
          <w:szCs w:val="22"/>
        </w:rPr>
      </w:pPr>
      <w:r>
        <w:rPr>
          <w:rFonts w:eastAsiaTheme="minorHAnsi"/>
        </w:rPr>
        <w:t>This formulation is equivalent to a convolution integral of all the possible configurations of steps</w:t>
      </w:r>
      <w:r>
        <w:rPr>
          <w:rFonts w:eastAsiaTheme="minorHAnsi"/>
          <w:color w:val="363636"/>
        </w:rPr>
        <w:t xml:space="preserve">. </w:t>
      </w:r>
      <w:r>
        <w:rPr>
          <w:rFonts w:eastAsiaTheme="minorHAnsi"/>
        </w:rPr>
        <w:t>The right hand side of this equation integrates over all possible configurations of terrace lengths</w:t>
      </w:r>
      <w:r>
        <w:rPr>
          <w:rFonts w:eastAsiaTheme="minorHAnsi"/>
          <w:color w:val="363636"/>
        </w:rPr>
        <w:t xml:space="preserve">, </w:t>
      </w:r>
      <w:r w:rsidRPr="00A45CE9">
        <w:rPr>
          <w:rFonts w:eastAsiaTheme="minorHAnsi"/>
          <w:i/>
          <w:color w:val="363636"/>
        </w:rPr>
        <w:t>L</w:t>
      </w:r>
      <w:r w:rsidRPr="00A45CE9">
        <w:rPr>
          <w:rFonts w:eastAsiaTheme="minorHAnsi"/>
          <w:i/>
          <w:color w:val="363636"/>
          <w:vertAlign w:val="subscript"/>
        </w:rPr>
        <w:t>i</w:t>
      </w:r>
      <w:r>
        <w:rPr>
          <w:rFonts w:eastAsiaTheme="minorHAnsi"/>
          <w:color w:val="363636"/>
        </w:rPr>
        <w:t>,</w:t>
      </w:r>
      <w:r>
        <w:rPr>
          <w:rFonts w:eastAsiaTheme="minorHAnsi"/>
          <w:i/>
          <w:iCs/>
          <w:sz w:val="13"/>
          <w:szCs w:val="13"/>
        </w:rPr>
        <w:t xml:space="preserve"> </w:t>
      </w:r>
      <w:r>
        <w:rPr>
          <w:rFonts w:eastAsiaTheme="minorHAnsi"/>
        </w:rPr>
        <w:t xml:space="preserve">and sums over all possible step </w:t>
      </w:r>
      <w:r>
        <w:rPr>
          <w:rFonts w:eastAsiaTheme="minorHAnsi"/>
          <w:color w:val="1C1C1C"/>
        </w:rPr>
        <w:t xml:space="preserve">heights, </w:t>
      </w:r>
      <w:r>
        <w:rPr>
          <w:rFonts w:eastAsiaTheme="minorHAnsi"/>
          <w:i/>
          <w:iCs/>
          <w:color w:val="1C1C1C"/>
        </w:rPr>
        <w:t>h</w:t>
      </w:r>
      <w:r w:rsidRPr="00A45CE9">
        <w:rPr>
          <w:rFonts w:eastAsiaTheme="minorHAnsi"/>
          <w:i/>
          <w:iCs/>
          <w:color w:val="363636"/>
          <w:vertAlign w:val="subscript"/>
        </w:rPr>
        <w:t>i</w:t>
      </w:r>
      <w:r>
        <w:rPr>
          <w:rFonts w:eastAsiaTheme="minorHAnsi"/>
          <w:i/>
          <w:iCs/>
          <w:color w:val="363636"/>
          <w:vertAlign w:val="subscript"/>
        </w:rPr>
        <w:t xml:space="preserve"> </w:t>
      </w:r>
      <w:r w:rsidR="00A14232">
        <w:rPr>
          <w:rFonts w:eastAsiaTheme="minorHAnsi"/>
          <w:i/>
          <w:iCs/>
          <w:color w:val="1C1C1C"/>
        </w:rPr>
        <w:t xml:space="preserve">d </w:t>
      </w:r>
      <w:r w:rsidR="00A14232">
        <w:rPr>
          <w:rFonts w:eastAsiaTheme="minorHAnsi"/>
          <w:i/>
          <w:iCs/>
          <w:color w:val="363636"/>
        </w:rPr>
        <w:t xml:space="preserve">, </w:t>
      </w:r>
      <w:r w:rsidR="00A14232">
        <w:rPr>
          <w:rFonts w:eastAsiaTheme="minorHAnsi"/>
          <w:color w:val="1C1C1C"/>
        </w:rPr>
        <w:t>which</w:t>
      </w:r>
      <w:r>
        <w:rPr>
          <w:rFonts w:eastAsiaTheme="minorHAnsi"/>
          <w:color w:val="1C1C1C"/>
        </w:rPr>
        <w:t xml:space="preserve"> will add to give a displacement </w:t>
      </w:r>
      <w:r w:rsidRPr="00A45CE9">
        <w:rPr>
          <w:rFonts w:eastAsiaTheme="minorHAnsi"/>
          <w:i/>
          <w:color w:val="1D1D1D"/>
          <w:sz w:val="21"/>
          <w:szCs w:val="21"/>
        </w:rPr>
        <w:t>(</w:t>
      </w:r>
      <w:r>
        <w:rPr>
          <w:rFonts w:eastAsiaTheme="minorHAnsi"/>
          <w:i/>
          <w:iCs/>
          <w:color w:val="1D1D1D"/>
        </w:rPr>
        <w:t xml:space="preserve">x, ld) </w:t>
      </w:r>
      <w:r>
        <w:rPr>
          <w:rFonts w:eastAsiaTheme="minorHAnsi"/>
          <w:color w:val="1C1C1C"/>
        </w:rPr>
        <w:t>from the origin</w:t>
      </w:r>
      <w:r>
        <w:rPr>
          <w:rFonts w:eastAsiaTheme="minorHAnsi"/>
          <w:color w:val="363636"/>
        </w:rPr>
        <w:t xml:space="preserve">. </w:t>
      </w:r>
      <w:r>
        <w:rPr>
          <w:rFonts w:eastAsiaTheme="minorHAnsi"/>
          <w:color w:val="1C1C1C"/>
        </w:rPr>
        <w:t xml:space="preserve">The plus sign in the superscript indicates the correlation function for the positive </w:t>
      </w:r>
      <w:r>
        <w:rPr>
          <w:rFonts w:eastAsiaTheme="minorHAnsi"/>
          <w:i/>
          <w:iCs/>
          <w:color w:val="363636"/>
        </w:rPr>
        <w:t xml:space="preserve">x </w:t>
      </w:r>
      <w:r>
        <w:rPr>
          <w:rFonts w:eastAsiaTheme="minorHAnsi"/>
          <w:color w:val="1C1C1C"/>
        </w:rPr>
        <w:t xml:space="preserve">and </w:t>
      </w:r>
      <w:r w:rsidRPr="00A45CE9">
        <w:rPr>
          <w:rFonts w:eastAsiaTheme="minorHAnsi"/>
          <w:i/>
          <w:color w:val="1C1C1C"/>
        </w:rPr>
        <w:t>z</w:t>
      </w:r>
      <w:r>
        <w:rPr>
          <w:rFonts w:eastAsiaTheme="minorHAnsi"/>
          <w:color w:val="1C1C1C"/>
        </w:rPr>
        <w:t>-directions; to obtain the negative directions</w:t>
      </w:r>
      <w:r>
        <w:rPr>
          <w:rFonts w:eastAsiaTheme="minorHAnsi"/>
          <w:color w:val="363636"/>
        </w:rPr>
        <w:t xml:space="preserve">, </w:t>
      </w:r>
      <w:r>
        <w:rPr>
          <w:rFonts w:eastAsiaTheme="minorHAnsi"/>
          <w:color w:val="1C1C1C"/>
        </w:rPr>
        <w:t xml:space="preserve">simply replace </w:t>
      </w:r>
      <w:r>
        <w:rPr>
          <w:rFonts w:eastAsiaTheme="minorHAnsi"/>
          <w:i/>
          <w:iCs/>
          <w:color w:val="1C1C1C"/>
          <w:szCs w:val="22"/>
        </w:rPr>
        <w:t xml:space="preserve">x </w:t>
      </w:r>
      <w:r>
        <w:rPr>
          <w:rFonts w:eastAsiaTheme="minorHAnsi"/>
          <w:color w:val="1C1C1C"/>
        </w:rPr>
        <w:t>by –</w:t>
      </w:r>
      <w:r>
        <w:rPr>
          <w:rFonts w:eastAsiaTheme="minorHAnsi"/>
          <w:i/>
          <w:iCs/>
          <w:color w:val="1C1C1C"/>
          <w:szCs w:val="22"/>
        </w:rPr>
        <w:t xml:space="preserve">x </w:t>
      </w:r>
      <w:r w:rsidRPr="00EA3575">
        <w:rPr>
          <w:rFonts w:eastAsiaTheme="minorHAnsi"/>
        </w:rPr>
        <w:t xml:space="preserve">and </w:t>
      </w:r>
      <w:r w:rsidRPr="00EA3575">
        <w:rPr>
          <w:rFonts w:eastAsiaTheme="minorHAnsi"/>
          <w:i/>
        </w:rPr>
        <w:t>z</w:t>
      </w:r>
      <w:r w:rsidRPr="00EA3575">
        <w:rPr>
          <w:rFonts w:eastAsiaTheme="minorHAnsi"/>
        </w:rPr>
        <w:t xml:space="preserve"> by –</w:t>
      </w:r>
      <w:r w:rsidRPr="00EA3575">
        <w:rPr>
          <w:rFonts w:eastAsiaTheme="minorHAnsi"/>
          <w:i/>
        </w:rPr>
        <w:t>z</w:t>
      </w:r>
      <w:r>
        <w:rPr>
          <w:rFonts w:eastAsiaTheme="minorHAnsi"/>
        </w:rPr>
        <w:t>.</w:t>
      </w:r>
      <w:r w:rsidRPr="00EA3575">
        <w:rPr>
          <w:rFonts w:eastAsiaTheme="minorHAnsi"/>
        </w:rPr>
        <w:t xml:space="preserve"> </w:t>
      </w:r>
      <w:r w:rsidRPr="00A45CE9">
        <w:rPr>
          <w:rFonts w:eastAsiaTheme="minorHAnsi"/>
          <w:i/>
          <w:color w:val="1C1C1C"/>
        </w:rPr>
        <w:t>N</w:t>
      </w:r>
      <w:r w:rsidRPr="00A45CE9">
        <w:rPr>
          <w:rFonts w:eastAsiaTheme="minorHAnsi"/>
          <w:i/>
          <w:color w:val="1C1C1C"/>
          <w:vertAlign w:val="subscript"/>
        </w:rPr>
        <w:t>l</w:t>
      </w:r>
      <w:r>
        <w:rPr>
          <w:rFonts w:eastAsiaTheme="minorHAnsi"/>
          <w:color w:val="1C1C1C"/>
        </w:rPr>
        <w:t xml:space="preserve"> is the total number of levels involved and is required to approach infinity. The function </w:t>
      </w:r>
      <w:r>
        <w:rPr>
          <w:rFonts w:eastAsiaTheme="minorHAnsi"/>
          <w:i/>
          <w:iCs/>
          <w:color w:val="1C1C1C"/>
          <w:sz w:val="21"/>
          <w:szCs w:val="21"/>
        </w:rPr>
        <w:t>P</w:t>
      </w:r>
      <w:r w:rsidRPr="00A45CE9">
        <w:rPr>
          <w:rFonts w:eastAsiaTheme="minorHAnsi"/>
          <w:i/>
          <w:iCs/>
          <w:color w:val="1C1C1C"/>
          <w:sz w:val="21"/>
          <w:szCs w:val="21"/>
          <w:vertAlign w:val="subscript"/>
        </w:rPr>
        <w:t>0f</w:t>
      </w:r>
      <w:r>
        <w:rPr>
          <w:rFonts w:eastAsiaTheme="minorHAnsi"/>
          <w:i/>
          <w:iCs/>
          <w:color w:val="1C1C1C"/>
          <w:sz w:val="21"/>
          <w:szCs w:val="21"/>
        </w:rPr>
        <w:t>(x)</w:t>
      </w:r>
      <w:r>
        <w:rPr>
          <w:rFonts w:ascii="Arial" w:eastAsiaTheme="minorHAnsi" w:hAnsi="Arial" w:cs="Arial"/>
          <w:i/>
          <w:iCs/>
          <w:color w:val="1C1C1C"/>
          <w:sz w:val="19"/>
          <w:szCs w:val="19"/>
        </w:rPr>
        <w:t xml:space="preserve"> </w:t>
      </w:r>
      <w:r>
        <w:rPr>
          <w:rFonts w:eastAsiaTheme="minorHAnsi"/>
          <w:color w:val="1C1C1C"/>
        </w:rPr>
        <w:t xml:space="preserve">is the probability that there is a cell at the origin and one </w:t>
      </w:r>
      <w:r>
        <w:rPr>
          <w:rFonts w:eastAsiaTheme="minorHAnsi"/>
          <w:i/>
          <w:iCs/>
          <w:color w:val="1C1C1C"/>
        </w:rPr>
        <w:t xml:space="preserve">x </w:t>
      </w:r>
      <w:r>
        <w:rPr>
          <w:rFonts w:eastAsiaTheme="minorHAnsi"/>
          <w:color w:val="1C1C1C"/>
        </w:rPr>
        <w:t>away on the same terrace with no jumps in between.</w:t>
      </w:r>
    </w:p>
    <w:p w:rsidR="00D9769A" w:rsidRPr="00EA3575" w:rsidRDefault="00D9769A" w:rsidP="00EA3575">
      <w:pPr>
        <w:pStyle w:val="Body"/>
        <w:rPr>
          <w:rFonts w:eastAsiaTheme="minorHAnsi"/>
        </w:rPr>
      </w:pPr>
      <w:r>
        <w:rPr>
          <w:rFonts w:eastAsiaTheme="minorHAnsi"/>
        </w:rPr>
        <w:t xml:space="preserve">The two distribution functions </w:t>
      </w:r>
      <w:r>
        <w:rPr>
          <w:rFonts w:eastAsiaTheme="minorHAnsi"/>
          <w:i/>
          <w:iCs/>
          <w:sz w:val="19"/>
          <w:szCs w:val="19"/>
        </w:rPr>
        <w:t xml:space="preserve">H( h) </w:t>
      </w:r>
      <w:r>
        <w:rPr>
          <w:rFonts w:eastAsiaTheme="minorHAnsi"/>
        </w:rPr>
        <w:t xml:space="preserve">and </w:t>
      </w:r>
      <w:r>
        <w:rPr>
          <w:rFonts w:eastAsiaTheme="minorHAnsi"/>
          <w:i/>
          <w:iCs/>
          <w:sz w:val="19"/>
          <w:szCs w:val="19"/>
        </w:rPr>
        <w:t xml:space="preserve">P( L) </w:t>
      </w:r>
      <w:r>
        <w:rPr>
          <w:rFonts w:eastAsiaTheme="minorHAnsi"/>
        </w:rPr>
        <w:t xml:space="preserve">are normalized according to </w:t>
      </w:r>
    </w:p>
    <w:p w:rsidR="00D9769A" w:rsidRDefault="00D9769A" w:rsidP="004B3741">
      <w:pPr>
        <w:pStyle w:val="Equation"/>
      </w:pPr>
      <m:oMathPara>
        <m:oMath>
          <m:r>
            <m:rPr>
              <m:sty m:val="p"/>
            </m:rPr>
            <w:rPr>
              <w:rFonts w:ascii="Cambria Math" w:hAnsi="Cambria Math"/>
            </w:rPr>
            <m:t xml:space="preserve">1= </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r>
                <m:rPr>
                  <m:sty m:val="p"/>
                </m:rPr>
                <w:rPr>
                  <w:rFonts w:ascii="Cambria Math" w:hAnsi="Cambria Math"/>
                </w:rPr>
                <m:t>.               1=</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e>
          </m:nary>
        </m:oMath>
      </m:oMathPara>
    </w:p>
    <w:p w:rsidR="00D9769A" w:rsidRDefault="00D9769A" w:rsidP="007B3A46">
      <w:pPr>
        <w:pStyle w:val="Body"/>
        <w:rPr>
          <w:rFonts w:eastAsiaTheme="minorHAnsi"/>
        </w:rPr>
      </w:pPr>
      <w:r>
        <w:t xml:space="preserve"> </w:t>
      </w:r>
      <w:r>
        <w:rPr>
          <w:rFonts w:eastAsiaTheme="minorHAnsi"/>
        </w:rPr>
        <w:t xml:space="preserve">The functions </w:t>
      </w:r>
      <w:r>
        <w:rPr>
          <w:rFonts w:eastAsiaTheme="minorHAnsi"/>
          <w:i/>
          <w:iCs/>
          <w:sz w:val="21"/>
          <w:szCs w:val="21"/>
        </w:rPr>
        <w:t>P</w:t>
      </w:r>
      <w:r w:rsidRPr="00663F67">
        <w:rPr>
          <w:rFonts w:eastAsiaTheme="minorHAnsi"/>
          <w:i/>
          <w:iCs/>
          <w:color w:val="363636"/>
          <w:sz w:val="21"/>
          <w:szCs w:val="21"/>
          <w:vertAlign w:val="subscript"/>
        </w:rPr>
        <w:t>0</w:t>
      </w:r>
      <w:r>
        <w:rPr>
          <w:rFonts w:eastAsiaTheme="minorHAnsi"/>
          <w:i/>
          <w:iCs/>
          <w:sz w:val="21"/>
          <w:szCs w:val="21"/>
        </w:rPr>
        <w:t xml:space="preserve">(L) </w:t>
      </w:r>
      <w:r>
        <w:rPr>
          <w:rFonts w:eastAsiaTheme="minorHAnsi"/>
        </w:rPr>
        <w:t xml:space="preserve">and </w:t>
      </w:r>
      <w:r>
        <w:rPr>
          <w:rFonts w:eastAsiaTheme="minorHAnsi"/>
          <w:i/>
          <w:iCs/>
          <w:sz w:val="21"/>
          <w:szCs w:val="21"/>
        </w:rPr>
        <w:t>P</w:t>
      </w:r>
      <w:r w:rsidRPr="00663F67">
        <w:rPr>
          <w:rFonts w:eastAsiaTheme="minorHAnsi"/>
          <w:i/>
          <w:iCs/>
          <w:sz w:val="21"/>
          <w:szCs w:val="21"/>
          <w:vertAlign w:val="subscript"/>
        </w:rPr>
        <w:t>f</w:t>
      </w:r>
      <w:r>
        <w:rPr>
          <w:rFonts w:eastAsiaTheme="minorHAnsi"/>
          <w:i/>
          <w:iCs/>
          <w:sz w:val="21"/>
          <w:szCs w:val="21"/>
          <w:vertAlign w:val="subscript"/>
        </w:rPr>
        <w:t xml:space="preserve"> </w:t>
      </w:r>
      <w:r>
        <w:rPr>
          <w:rFonts w:eastAsiaTheme="minorHAnsi"/>
          <w:i/>
          <w:iCs/>
          <w:sz w:val="21"/>
          <w:szCs w:val="21"/>
        </w:rPr>
        <w:t xml:space="preserve">(L) </w:t>
      </w:r>
      <w:r>
        <w:rPr>
          <w:rFonts w:eastAsiaTheme="minorHAnsi"/>
        </w:rPr>
        <w:t xml:space="preserve">can be written in terms of the terrace length distribution function </w:t>
      </w:r>
      <w:r>
        <w:rPr>
          <w:rFonts w:eastAsiaTheme="minorHAnsi"/>
          <w:i/>
          <w:iCs/>
          <w:sz w:val="21"/>
          <w:szCs w:val="21"/>
        </w:rPr>
        <w:t>P(L). P</w:t>
      </w:r>
      <w:r w:rsidRPr="00663F67">
        <w:rPr>
          <w:rFonts w:eastAsiaTheme="minorHAnsi"/>
          <w:i/>
          <w:iCs/>
          <w:sz w:val="21"/>
          <w:szCs w:val="21"/>
          <w:vertAlign w:val="subscript"/>
        </w:rPr>
        <w:t>0</w:t>
      </w:r>
      <w:r>
        <w:rPr>
          <w:rFonts w:eastAsiaTheme="minorHAnsi"/>
          <w:i/>
          <w:iCs/>
          <w:sz w:val="21"/>
          <w:szCs w:val="21"/>
        </w:rPr>
        <w:t xml:space="preserve">(L) </w:t>
      </w:r>
      <w:r>
        <w:rPr>
          <w:rFonts w:eastAsiaTheme="minorHAnsi"/>
          <w:color w:val="363636"/>
        </w:rPr>
        <w:t>i</w:t>
      </w:r>
      <w:r>
        <w:rPr>
          <w:rFonts w:eastAsiaTheme="minorHAnsi"/>
        </w:rPr>
        <w:t xml:space="preserve">s the probability that there is </w:t>
      </w:r>
      <w:r>
        <w:rPr>
          <w:rFonts w:eastAsiaTheme="minorHAnsi"/>
          <w:color w:val="363636"/>
        </w:rPr>
        <w:t xml:space="preserve">a </w:t>
      </w:r>
      <w:r>
        <w:rPr>
          <w:rFonts w:eastAsiaTheme="minorHAnsi"/>
        </w:rPr>
        <w:t xml:space="preserve">cell at the origin and the first step is </w:t>
      </w:r>
      <w:r w:rsidRPr="00663F67">
        <w:rPr>
          <w:rFonts w:eastAsiaTheme="minorHAnsi"/>
          <w:i/>
        </w:rPr>
        <w:t>L</w:t>
      </w:r>
      <w:r>
        <w:rPr>
          <w:rFonts w:eastAsiaTheme="minorHAnsi"/>
        </w:rPr>
        <w:t xml:space="preserve"> away. It is given by the product of the probability that there is a cell at the </w:t>
      </w:r>
      <w:r>
        <w:rPr>
          <w:rFonts w:eastAsiaTheme="minorHAnsi"/>
          <w:color w:val="363636"/>
        </w:rPr>
        <w:t>o</w:t>
      </w:r>
      <w:r>
        <w:rPr>
          <w:rFonts w:eastAsiaTheme="minorHAnsi"/>
        </w:rPr>
        <w:t>rigin</w:t>
      </w:r>
      <w:r>
        <w:rPr>
          <w:rFonts w:eastAsiaTheme="minorHAnsi"/>
          <w:color w:val="363636"/>
        </w:rPr>
        <w:t xml:space="preserve">, </w:t>
      </w:r>
      <w:r>
        <w:rPr>
          <w:rFonts w:eastAsiaTheme="minorHAnsi"/>
        </w:rPr>
        <w:t>which is given by the coverag</w:t>
      </w:r>
      <w:r>
        <w:rPr>
          <w:rFonts w:eastAsiaTheme="minorHAnsi"/>
          <w:color w:val="363636"/>
        </w:rPr>
        <w:t xml:space="preserve">e </w:t>
      </w:r>
      <w:r w:rsidRPr="007B3A46">
        <w:rPr>
          <w:rFonts w:eastAsiaTheme="minorHAnsi"/>
          <w:i/>
          <w:color w:val="363636"/>
        </w:rPr>
        <w:t>ϴ</w:t>
      </w:r>
      <w:r>
        <w:rPr>
          <w:rFonts w:ascii="Arial" w:eastAsiaTheme="minorHAnsi" w:hAnsi="Arial" w:cs="Arial"/>
          <w:i/>
          <w:iCs/>
          <w:sz w:val="19"/>
          <w:szCs w:val="19"/>
        </w:rPr>
        <w:t xml:space="preserve">, </w:t>
      </w:r>
      <w:r>
        <w:rPr>
          <w:rFonts w:eastAsiaTheme="minorHAnsi"/>
        </w:rPr>
        <w:t>and the number of configuration</w:t>
      </w:r>
      <w:r>
        <w:rPr>
          <w:rFonts w:eastAsiaTheme="minorHAnsi"/>
          <w:color w:val="363636"/>
        </w:rPr>
        <w:t xml:space="preserve">s </w:t>
      </w:r>
      <w:r>
        <w:rPr>
          <w:rFonts w:eastAsiaTheme="minorHAnsi"/>
        </w:rPr>
        <w:t xml:space="preserve">that allow the first step to be at </w:t>
      </w:r>
      <w:r w:rsidRPr="00663F67">
        <w:rPr>
          <w:rFonts w:eastAsiaTheme="minorHAnsi"/>
          <w:i/>
        </w:rPr>
        <w:t>L</w:t>
      </w:r>
      <w:r>
        <w:rPr>
          <w:rFonts w:ascii="Arial" w:eastAsiaTheme="minorHAnsi" w:hAnsi="Arial" w:cs="Arial"/>
        </w:rPr>
        <w:t xml:space="preserve">. </w:t>
      </w:r>
      <w:r>
        <w:rPr>
          <w:rFonts w:eastAsiaTheme="minorHAnsi"/>
        </w:rPr>
        <w:t>For the infinite staircase</w:t>
      </w:r>
      <w:r>
        <w:rPr>
          <w:rFonts w:eastAsiaTheme="minorHAnsi"/>
          <w:color w:val="363636"/>
        </w:rPr>
        <w:t xml:space="preserve">, </w:t>
      </w:r>
      <w:r>
        <w:rPr>
          <w:rFonts w:eastAsiaTheme="minorHAnsi"/>
        </w:rPr>
        <w:t>the coverage is 1/</w:t>
      </w:r>
      <w:r w:rsidRPr="00663F67">
        <w:rPr>
          <w:rFonts w:eastAsiaTheme="minorHAnsi"/>
          <w:i/>
        </w:rPr>
        <w:t>N</w:t>
      </w:r>
      <w:r w:rsidRPr="00663F67">
        <w:rPr>
          <w:rFonts w:eastAsiaTheme="minorHAnsi"/>
          <w:i/>
          <w:vertAlign w:val="subscript"/>
        </w:rPr>
        <w:t>l</w:t>
      </w:r>
      <w:r>
        <w:rPr>
          <w:rFonts w:ascii="Arial" w:eastAsiaTheme="minorHAnsi" w:hAnsi="Arial" w:cs="Arial"/>
          <w:i/>
          <w:iCs/>
          <w:szCs w:val="22"/>
        </w:rPr>
        <w:t xml:space="preserve"> </w:t>
      </w:r>
      <w:r>
        <w:rPr>
          <w:rFonts w:eastAsiaTheme="minorHAnsi"/>
        </w:rPr>
        <w:t>and</w:t>
      </w:r>
    </w:p>
    <w:p w:rsidR="00D9769A" w:rsidRDefault="00D9769A" w:rsidP="00663F67">
      <w:pPr>
        <w:suppressAutoHyphens w:val="0"/>
        <w:overflowPunct/>
        <w:textAlignment w:val="auto"/>
        <w:rPr>
          <w:rFonts w:eastAsiaTheme="minorHAnsi"/>
          <w:color w:val="1C1C1C"/>
        </w:rPr>
      </w:pP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pPr>
      <w:r>
        <w:t>Where</w:t>
      </w:r>
    </w:p>
    <w:p w:rsidR="00D9769A" w:rsidRDefault="00A077AF"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nary>
            <m:naryPr>
              <m:limLoc m:val="undOvr"/>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τ</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4B3741">
      <w:pPr>
        <w:pStyle w:val="Body"/>
        <w:rPr>
          <w:rFonts w:eastAsiaTheme="minorHAnsi"/>
        </w:rPr>
      </w:pPr>
      <w:r>
        <w:rPr>
          <w:rFonts w:eastAsiaTheme="minorHAnsi"/>
        </w:rPr>
        <w:t xml:space="preserve">To find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t is important to realize the asymmetry of </w:t>
      </w:r>
      <w:r>
        <w:rPr>
          <w:rFonts w:eastAsiaTheme="minorHAnsi"/>
          <w:color w:val="363636"/>
        </w:rPr>
        <w:t xml:space="preserve">the </w:t>
      </w:r>
      <w:r>
        <w:rPr>
          <w:rFonts w:eastAsiaTheme="minorHAnsi"/>
        </w:rPr>
        <w:t xml:space="preserve">method. Since the probability of being at step </w:t>
      </w:r>
      <w:r>
        <w:rPr>
          <w:rFonts w:eastAsiaTheme="minorHAnsi"/>
          <w:i/>
          <w:iCs/>
          <w:sz w:val="19"/>
          <w:szCs w:val="19"/>
        </w:rPr>
        <w:t xml:space="preserve">n </w:t>
      </w:r>
      <w:r>
        <w:rPr>
          <w:rFonts w:eastAsiaTheme="minorHAnsi"/>
        </w:rPr>
        <w:t>is 1 by construction</w:t>
      </w:r>
      <w:r>
        <w:rPr>
          <w:rFonts w:eastAsiaTheme="minorHAnsi"/>
          <w:color w:val="464646"/>
        </w:rPr>
        <w:t xml:space="preserve">, </w:t>
      </w:r>
      <w:r>
        <w:rPr>
          <w:rFonts w:eastAsiaTheme="minorHAnsi"/>
          <w:i/>
          <w:iCs/>
          <w:sz w:val="21"/>
          <w:szCs w:val="21"/>
        </w:rPr>
        <w:t>P</w:t>
      </w:r>
      <w:r w:rsidRPr="00C80F50">
        <w:rPr>
          <w:rFonts w:eastAsiaTheme="minorHAnsi"/>
          <w:i/>
          <w:iCs/>
          <w:sz w:val="21"/>
          <w:szCs w:val="21"/>
          <w:vertAlign w:val="subscript"/>
        </w:rPr>
        <w:t>f</w:t>
      </w:r>
      <w:r>
        <w:rPr>
          <w:rFonts w:eastAsiaTheme="minorHAnsi"/>
          <w:i/>
          <w:iCs/>
          <w:sz w:val="21"/>
          <w:szCs w:val="21"/>
        </w:rPr>
        <w:t xml:space="preserve">(L) </w:t>
      </w:r>
      <w:r>
        <w:rPr>
          <w:rFonts w:eastAsiaTheme="minorHAnsi"/>
        </w:rPr>
        <w:t xml:space="preserve">is </w:t>
      </w:r>
      <w:r>
        <w:rPr>
          <w:rFonts w:eastAsiaTheme="minorHAnsi"/>
          <w:color w:val="363636"/>
        </w:rPr>
        <w:t>s</w:t>
      </w:r>
      <w:r>
        <w:rPr>
          <w:rFonts w:eastAsiaTheme="minorHAnsi"/>
        </w:rPr>
        <w:t xml:space="preserve">imply given by the probability that the step </w:t>
      </w:r>
      <w:r>
        <w:rPr>
          <w:rFonts w:eastAsiaTheme="minorHAnsi"/>
          <w:sz w:val="19"/>
          <w:szCs w:val="19"/>
        </w:rPr>
        <w:t xml:space="preserve">is </w:t>
      </w:r>
      <w:r>
        <w:rPr>
          <w:rFonts w:eastAsiaTheme="minorHAnsi"/>
        </w:rPr>
        <w:t xml:space="preserve">followed by a terrace of length </w:t>
      </w:r>
      <w:r>
        <w:rPr>
          <w:rFonts w:eastAsiaTheme="minorHAnsi"/>
          <w:i/>
          <w:iCs/>
          <w:sz w:val="13"/>
          <w:szCs w:val="13"/>
        </w:rPr>
        <w:t xml:space="preserve">T </w:t>
      </w:r>
      <w:r>
        <w:rPr>
          <w:rFonts w:eastAsiaTheme="minorHAnsi"/>
          <w:color w:val="363636"/>
        </w:rPr>
        <w:t xml:space="preserve">&gt; </w:t>
      </w:r>
      <w:r>
        <w:rPr>
          <w:rFonts w:eastAsiaTheme="minorHAnsi"/>
          <w:i/>
          <w:iCs/>
        </w:rPr>
        <w:t xml:space="preserve">L. </w:t>
      </w:r>
      <w:r>
        <w:rPr>
          <w:rFonts w:eastAsiaTheme="minorHAnsi"/>
        </w:rPr>
        <w:t>Thus it is given as</w:t>
      </w: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L</m:t>
              </m:r>
            </m:sub>
            <m:sup>
              <m:r>
                <m:rPr>
                  <m:sty m:val="p"/>
                </m:rPr>
                <w:rPr>
                  <w:rFonts w:ascii="Cambria Math" w:hAnsi="Cambria Math"/>
                </w:rPr>
                <m:t>∞</m:t>
              </m:r>
            </m:sup>
            <m:e>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Default="00D9769A" w:rsidP="00EA3575">
      <w:pPr>
        <w:pStyle w:val="Body"/>
        <w:rPr>
          <w:rFonts w:eastAsiaTheme="minorHAnsi"/>
        </w:rPr>
      </w:pPr>
      <w:r>
        <w:rPr>
          <w:rFonts w:eastAsiaTheme="minorHAnsi"/>
        </w:rPr>
        <w:t xml:space="preserve">For the important case of no level changes, or the </w:t>
      </w:r>
      <w:r>
        <w:rPr>
          <w:rFonts w:eastAsiaTheme="minorHAnsi"/>
          <w:i/>
          <w:iCs/>
        </w:rPr>
        <w:t xml:space="preserve">n </w:t>
      </w:r>
      <w:r>
        <w:rPr>
          <w:rFonts w:ascii="Arial" w:eastAsiaTheme="minorHAnsi" w:hAnsi="Arial" w:cs="Arial"/>
          <w:sz w:val="16"/>
          <w:szCs w:val="16"/>
        </w:rPr>
        <w:t xml:space="preserve">= </w:t>
      </w:r>
      <w:r>
        <w:rPr>
          <w:rFonts w:eastAsiaTheme="minorHAnsi"/>
        </w:rPr>
        <w:t xml:space="preserve">0 portion of the </w:t>
      </w:r>
      <w:r>
        <w:rPr>
          <w:rFonts w:eastAsiaTheme="minorHAnsi"/>
          <w:color w:val="333333"/>
        </w:rPr>
        <w:t xml:space="preserve">summation, </w:t>
      </w:r>
      <w:r>
        <w:rPr>
          <w:rFonts w:eastAsiaTheme="minorHAnsi"/>
          <w:i/>
          <w:iCs/>
        </w:rPr>
        <w:t>P</w:t>
      </w:r>
      <w:r w:rsidRPr="00C80F50">
        <w:rPr>
          <w:rFonts w:eastAsiaTheme="minorHAnsi"/>
          <w:i/>
          <w:iCs/>
          <w:vertAlign w:val="subscript"/>
        </w:rPr>
        <w:t>0</w:t>
      </w:r>
      <w:r>
        <w:rPr>
          <w:rFonts w:eastAsiaTheme="minorHAnsi"/>
          <w:i/>
          <w:iCs/>
        </w:rPr>
        <w:t>(L</w:t>
      </w:r>
      <w:r w:rsidRPr="00C80F50">
        <w:rPr>
          <w:rFonts w:eastAsiaTheme="minorHAnsi"/>
          <w:i/>
          <w:iCs/>
          <w:vertAlign w:val="subscript"/>
        </w:rPr>
        <w:t>0</w:t>
      </w:r>
      <w:r>
        <w:rPr>
          <w:rFonts w:eastAsiaTheme="minorHAnsi"/>
          <w:i/>
          <w:iCs/>
        </w:rPr>
        <w:t xml:space="preserve">) </w:t>
      </w:r>
      <w:r>
        <w:rPr>
          <w:rFonts w:eastAsiaTheme="minorHAnsi"/>
        </w:rPr>
        <w:t xml:space="preserve">and </w:t>
      </w:r>
      <w:r>
        <w:rPr>
          <w:rFonts w:eastAsiaTheme="minorHAnsi"/>
          <w:i/>
          <w:iCs/>
        </w:rPr>
        <w:t>P</w:t>
      </w:r>
      <w:r w:rsidRPr="00C80F50">
        <w:rPr>
          <w:rFonts w:eastAsiaTheme="minorHAnsi"/>
          <w:i/>
          <w:iCs/>
          <w:vertAlign w:val="subscript"/>
        </w:rPr>
        <w:t>f</w:t>
      </w:r>
      <w:r>
        <w:rPr>
          <w:rFonts w:eastAsiaTheme="minorHAnsi"/>
          <w:i/>
          <w:iCs/>
        </w:rPr>
        <w:t>(L</w:t>
      </w:r>
      <w:r w:rsidRPr="00C80F50">
        <w:rPr>
          <w:rFonts w:eastAsiaTheme="minorHAnsi"/>
          <w:i/>
          <w:iCs/>
          <w:vertAlign w:val="subscript"/>
        </w:rPr>
        <w:t>n</w:t>
      </w:r>
      <w:r>
        <w:rPr>
          <w:rFonts w:eastAsiaTheme="minorHAnsi"/>
          <w:i/>
          <w:iCs/>
        </w:rPr>
        <w:t xml:space="preserve">) </w:t>
      </w:r>
      <w:r>
        <w:rPr>
          <w:rFonts w:eastAsiaTheme="minorHAnsi"/>
        </w:rPr>
        <w:t xml:space="preserve">must </w:t>
      </w:r>
      <w:r>
        <w:rPr>
          <w:rFonts w:ascii="Arial" w:eastAsiaTheme="minorHAnsi" w:hAnsi="Arial" w:cs="Arial"/>
          <w:sz w:val="19"/>
          <w:szCs w:val="19"/>
        </w:rPr>
        <w:t xml:space="preserve">be </w:t>
      </w:r>
      <w:r>
        <w:rPr>
          <w:rFonts w:eastAsiaTheme="minorHAnsi"/>
        </w:rPr>
        <w:t>replaced by</w:t>
      </w: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r>
                <w:rPr>
                  <w:rFonts w:ascii="Cambria Math" w:hAnsi="Cambria Math"/>
                </w:rPr>
                <m:t>L</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d>
                <m:dPr>
                  <m:begChr m:val="〈"/>
                  <m:endChr m:val="〉"/>
                  <m:ctrlPr>
                    <w:rPr>
                      <w:rFonts w:ascii="Cambria Math" w:hAnsi="Cambria Math"/>
                    </w:rPr>
                  </m:ctrlPr>
                </m:dPr>
                <m:e>
                  <m:r>
                    <w:rPr>
                      <w:rFonts w:ascii="Cambria Math" w:hAnsi="Cambria Math"/>
                    </w:rPr>
                    <m:t>L</m:t>
                  </m:r>
                </m:e>
              </m:d>
            </m:den>
          </m:f>
          <m:nary>
            <m:naryPr>
              <m:limLoc m:val="subSup"/>
              <m:ctrlPr>
                <w:rPr>
                  <w:rFonts w:ascii="Cambria Math" w:hAnsi="Cambria Math"/>
                </w:rPr>
              </m:ctrlPr>
            </m:naryPr>
            <m:sub>
              <m:r>
                <w:rPr>
                  <w:rFonts w:ascii="Cambria Math" w:hAnsi="Cambria Math"/>
                </w:rPr>
                <m:t>τ</m:t>
              </m:r>
              <m:r>
                <m:rPr>
                  <m:sty m:val="p"/>
                </m:rPr>
                <w:rPr>
                  <w:rFonts w:ascii="Cambria Math" w:hAnsi="Cambria Math"/>
                </w:rPr>
                <m:t>=</m:t>
              </m:r>
              <m:r>
                <w:rPr>
                  <w:rFonts w:ascii="Cambria Math" w:hAnsi="Cambria Math"/>
                </w:rPr>
                <m:t>x</m:t>
              </m:r>
            </m:sub>
            <m:sup>
              <m:r>
                <m:rPr>
                  <m:sty m:val="p"/>
                </m:rPr>
                <w:rPr>
                  <w:rFonts w:ascii="Cambria Math" w:hAnsi="Cambria Math"/>
                </w:rPr>
                <m:t>∞</m:t>
              </m:r>
            </m:sup>
            <m:e>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τ</m:t>
                  </m:r>
                </m:e>
              </m:d>
              <m:r>
                <w:rPr>
                  <w:rFonts w:ascii="Cambria Math" w:hAnsi="Cambria Math"/>
                </w:rPr>
                <m:t>dτ</m:t>
              </m:r>
            </m:e>
          </m:nary>
        </m:oMath>
      </m:oMathPara>
    </w:p>
    <w:p w:rsidR="00D9769A" w:rsidRPr="00EA3575" w:rsidRDefault="00D9769A" w:rsidP="00EA3575">
      <w:pPr>
        <w:pStyle w:val="Body"/>
        <w:rPr>
          <w:rFonts w:eastAsiaTheme="minorHAnsi"/>
        </w:rPr>
      </w:pPr>
      <w:r>
        <w:rPr>
          <w:rFonts w:eastAsiaTheme="minorHAnsi"/>
        </w:rPr>
        <w:t xml:space="preserve">as this is the correlation function of a single level. Similar derivations of the preceding probabilities applied to a microscopic domain can be found in </w:t>
      </w:r>
      <w:r w:rsidR="00A077AF">
        <w:rPr>
          <w:rFonts w:eastAsiaTheme="minorHAnsi"/>
        </w:rPr>
        <w:fldChar w:fldCharType="begin"/>
      </w:r>
      <w:r w:rsidR="00A06ED0">
        <w:rPr>
          <w:rFonts w:eastAsiaTheme="minorHAnsi"/>
        </w:rPr>
        <w:instrText xml:space="preserve"> ADDIN ZOTERO_ITEM CSL_CITATION {"citationID":"13fksa4bl1","properties":{"formattedCitation":"[12]","plainCitation":"[12]"},"citationItems":[{"id":192,"uris":["http://zotero.org/users/954774/items/UZ9TJGS7"],"uri":["http://zotero.org/users/954774/items/UZ9TJGS7"]}],"schema":"https://github.com/citation-style-language/schema/raw/master/csl-citation.json"} </w:instrText>
      </w:r>
      <w:r w:rsidR="00A077AF">
        <w:rPr>
          <w:rFonts w:eastAsiaTheme="minorHAnsi"/>
        </w:rPr>
        <w:fldChar w:fldCharType="separate"/>
      </w:r>
      <w:r w:rsidR="00A06ED0" w:rsidRPr="00A06ED0">
        <w:rPr>
          <w:rFonts w:eastAsiaTheme="minorHAnsi"/>
        </w:rPr>
        <w:t>[12]</w:t>
      </w:r>
      <w:r w:rsidR="00A077AF">
        <w:rPr>
          <w:rFonts w:eastAsiaTheme="minorHAnsi"/>
        </w:rPr>
        <w:fldChar w:fldCharType="end"/>
      </w:r>
      <w:r>
        <w:rPr>
          <w:rFonts w:eastAsiaTheme="minorHAnsi"/>
        </w:rPr>
        <w:t xml:space="preserve">. </w:t>
      </w:r>
    </w:p>
    <w:p w:rsidR="00D9769A" w:rsidRDefault="00D9769A" w:rsidP="00EA3575">
      <w:pPr>
        <w:pStyle w:val="Body"/>
        <w:rPr>
          <w:rFonts w:eastAsiaTheme="minorHAnsi"/>
        </w:rPr>
      </w:pPr>
      <w:r>
        <w:rPr>
          <w:rFonts w:eastAsiaTheme="minorHAnsi"/>
        </w:rPr>
        <w:t xml:space="preserve">To calculate the PSD, we want the Fourier transform of the correlation function for </w:t>
      </w:r>
      <w:r w:rsidRPr="00356746">
        <w:rPr>
          <w:i/>
        </w:rPr>
        <w:t>C</w:t>
      </w:r>
      <w:r w:rsidRPr="00C80F50">
        <w:rPr>
          <w:i/>
          <w:vertAlign w:val="superscript"/>
        </w:rPr>
        <w:t>+</w:t>
      </w:r>
      <w:r>
        <w:t>(</w:t>
      </w:r>
      <w:r w:rsidRPr="00356746">
        <w:rPr>
          <w:i/>
        </w:rPr>
        <w:t>x</w:t>
      </w:r>
      <w:r>
        <w:t xml:space="preserve">, </w:t>
      </w:r>
      <w:r w:rsidRPr="00356746">
        <w:rPr>
          <w:i/>
        </w:rPr>
        <w:t>ld</w:t>
      </w:r>
      <w:r>
        <w:t>)</w:t>
      </w:r>
      <w:r>
        <w:rPr>
          <w:rFonts w:eastAsiaTheme="minorHAnsi"/>
          <w:sz w:val="19"/>
          <w:szCs w:val="19"/>
        </w:rPr>
        <w:t xml:space="preserve"> </w:t>
      </w:r>
      <w:r>
        <w:rPr>
          <w:rFonts w:eastAsiaTheme="minorHAnsi"/>
        </w:rPr>
        <w:t>For this, first substitute the delta function representations</w:t>
      </w:r>
    </w:p>
    <w:p w:rsidR="00D9769A" w:rsidRPr="00DE2EA6" w:rsidRDefault="00D9769A" w:rsidP="004B3741">
      <w:pPr>
        <w:pStyle w:val="Equation"/>
        <w:rPr>
          <w:rFonts w:eastAsiaTheme="minorHAnsi"/>
        </w:rPr>
      </w:pPr>
      <m:oMathPara>
        <m:oMath>
          <m:r>
            <w:rPr>
              <w:rFonts w:ascii="Cambria Math" w:eastAsiaTheme="minorHAnsi" w:hAnsi="Cambria Math"/>
            </w:rPr>
            <m:t>δ</m:t>
          </m:r>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nary>
                        <m:naryPr>
                          <m:chr m:val="∑"/>
                          <m:limLoc m:val="subSup"/>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rPr>
                              </m:ctrlPr>
                            </m:sSubPr>
                            <m:e>
                              <m:r>
                                <w:rPr>
                                  <w:rFonts w:ascii="Cambria Math" w:eastAsiaTheme="minorHAnsi" w:hAnsi="Cambria Math"/>
                                </w:rPr>
                                <m:t>L</m:t>
                              </m:r>
                            </m:e>
                            <m:sub>
                              <m:r>
                                <w:rPr>
                                  <w:rFonts w:ascii="Cambria Math" w:eastAsiaTheme="minorHAnsi" w:hAnsi="Cambria Math"/>
                                </w:rPr>
                                <m:t>i</m:t>
                              </m:r>
                            </m:sub>
                          </m:sSub>
                        </m:e>
                      </m:nary>
                    </m:e>
                  </m:d>
                </m:sup>
              </m:sSup>
            </m:e>
          </m:nary>
        </m:oMath>
      </m:oMathPara>
    </w:p>
    <w:p w:rsidR="00D9769A" w:rsidRDefault="00D9769A" w:rsidP="00C80F50">
      <w:pPr>
        <w:suppressAutoHyphens w:val="0"/>
        <w:overflowPunct/>
        <w:textAlignment w:val="auto"/>
      </w:pPr>
    </w:p>
    <w:p w:rsidR="00D9769A" w:rsidRPr="00DE2EA6" w:rsidRDefault="00D9769A" w:rsidP="004B3741">
      <w:pPr>
        <w:pStyle w:val="Equation"/>
        <w:rPr>
          <w:b/>
        </w:rPr>
      </w:pPr>
      <m:oMathPara>
        <m:oMath>
          <m:r>
            <w:rPr>
              <w:rFonts w:ascii="Cambria Math" w:eastAsiaTheme="minorHAnsi" w:hAnsi="Cambria Math"/>
            </w:rPr>
            <m:t>δ</m:t>
          </m:r>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undOvr"/>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m:rPr>
              <m:sty m:val="p"/>
            </m:rPr>
            <w:rPr>
              <w:rFonts w:ascii="Cambria Math" w:eastAsiaTheme="minorHAnsi" w:hAnsi="Cambria Math"/>
            </w:rPr>
            <m:t>=</m:t>
          </m:r>
          <m:f>
            <m:fPr>
              <m:ctrlPr>
                <w:rPr>
                  <w:rFonts w:ascii="Cambria Math" w:eastAsiaTheme="minorHAnsi" w:hAnsi="Cambria Math"/>
                  <w:b/>
                </w:rPr>
              </m:ctrlPr>
            </m:fPr>
            <m:num>
              <m:r>
                <m:rPr>
                  <m:sty m:val="p"/>
                </m:rPr>
                <w:rPr>
                  <w:rFonts w:ascii="Cambria Math" w:eastAsiaTheme="minorHAnsi" w:hAnsi="Cambria Math"/>
                </w:rPr>
                <m:t>1</m:t>
              </m:r>
            </m:num>
            <m:den>
              <m:r>
                <m:rPr>
                  <m:sty m:val="p"/>
                </m:rPr>
                <w:rPr>
                  <w:rFonts w:ascii="Cambria Math" w:eastAsiaTheme="minorHAnsi" w:hAnsi="Cambria Math"/>
                </w:rPr>
                <m:t>2</m:t>
              </m:r>
              <m:r>
                <w:rPr>
                  <w:rFonts w:ascii="Cambria Math" w:eastAsiaTheme="minorHAnsi" w:hAnsi="Cambria Math"/>
                </w:rPr>
                <m:t>π</m:t>
              </m:r>
            </m:den>
          </m:f>
          <m:nary>
            <m:naryPr>
              <m:limLoc m:val="subSup"/>
              <m:ctrlPr>
                <w:rPr>
                  <w:rFonts w:ascii="Cambria Math" w:eastAsiaTheme="minorHAnsi" w:hAnsi="Cambria Math"/>
                  <w:b/>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r>
                <m:rPr>
                  <m:sty m:val="p"/>
                </m:rPr>
                <w:rPr>
                  <w:rFonts w:ascii="Cambria Math" w:eastAsiaTheme="minorHAnsi" w:hAnsi="Cambria Math"/>
                </w:rPr>
                <m:t xml:space="preserve"> </m:t>
              </m:r>
              <m:sSup>
                <m:sSupPr>
                  <m:ctrlPr>
                    <w:rPr>
                      <w:rFonts w:ascii="Cambria Math" w:eastAsiaTheme="minorHAnsi" w:hAnsi="Cambria Math"/>
                      <w:b/>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b/>
                        </w:rPr>
                      </m:ctrlPr>
                    </m:sSubPr>
                    <m:e>
                      <m:r>
                        <w:rPr>
                          <w:rFonts w:ascii="Cambria Math" w:eastAsiaTheme="minorHAnsi" w:hAnsi="Cambria Math"/>
                        </w:rPr>
                        <m:t>S</m:t>
                      </m:r>
                    </m:e>
                    <m:sub>
                      <m:r>
                        <w:rPr>
                          <w:rFonts w:ascii="Cambria Math" w:eastAsiaTheme="minorHAnsi" w:hAnsi="Cambria Math"/>
                        </w:rPr>
                        <m:t>z</m:t>
                      </m:r>
                    </m:sub>
                  </m:sSub>
                  <m:d>
                    <m:dPr>
                      <m:ctrlPr>
                        <w:rPr>
                          <w:rFonts w:ascii="Cambria Math" w:eastAsiaTheme="minorHAnsi" w:hAnsi="Cambria Math"/>
                          <w:b/>
                        </w:rPr>
                      </m:ctrlPr>
                    </m:dPr>
                    <m:e>
                      <m:r>
                        <w:rPr>
                          <w:rFonts w:ascii="Cambria Math" w:eastAsiaTheme="minorHAnsi" w:hAnsi="Cambria Math"/>
                        </w:rPr>
                        <m:t>l</m:t>
                      </m:r>
                      <m:r>
                        <m:rPr>
                          <m:sty m:val="p"/>
                        </m:rPr>
                        <w:rPr>
                          <w:rFonts w:ascii="Cambria Math" w:eastAsiaTheme="minorHAnsi" w:hAnsi="Cambria Math"/>
                        </w:rPr>
                        <m:t>-</m:t>
                      </m:r>
                      <m:nary>
                        <m:naryPr>
                          <m:chr m:val="∑"/>
                          <m:limLoc m:val="subSup"/>
                          <m:ctrlPr>
                            <w:rPr>
                              <w:rFonts w:ascii="Cambria Math" w:eastAsiaTheme="minorHAnsi" w:hAnsi="Cambria Math"/>
                              <w:b/>
                            </w:rPr>
                          </m:ctrlPr>
                        </m:naryPr>
                        <m:sub>
                          <m:r>
                            <w:rPr>
                              <w:rFonts w:ascii="Cambria Math" w:eastAsiaTheme="minorHAnsi" w:hAnsi="Cambria Math"/>
                            </w:rPr>
                            <m:t>i</m:t>
                          </m:r>
                          <m:r>
                            <m:rPr>
                              <m:sty m:val="p"/>
                            </m:rPr>
                            <w:rPr>
                              <w:rFonts w:ascii="Cambria Math" w:eastAsiaTheme="minorHAnsi" w:hAnsi="Cambria Math"/>
                            </w:rPr>
                            <m:t>=0</m:t>
                          </m:r>
                        </m:sub>
                        <m:sup>
                          <m:r>
                            <w:rPr>
                              <w:rFonts w:ascii="Cambria Math" w:eastAsiaTheme="minorHAnsi" w:hAnsi="Cambria Math"/>
                            </w:rPr>
                            <m:t>n</m:t>
                          </m:r>
                        </m:sup>
                        <m:e>
                          <m:sSub>
                            <m:sSubPr>
                              <m:ctrlPr>
                                <w:rPr>
                                  <w:rFonts w:ascii="Cambria Math" w:eastAsiaTheme="minorHAnsi" w:hAnsi="Cambria Math"/>
                                  <w:b/>
                                </w:rPr>
                              </m:ctrlPr>
                            </m:sSubPr>
                            <m:e>
                              <m:r>
                                <w:rPr>
                                  <w:rFonts w:ascii="Cambria Math" w:eastAsiaTheme="minorHAnsi" w:hAnsi="Cambria Math"/>
                                </w:rPr>
                                <m:t>h</m:t>
                              </m:r>
                            </m:e>
                            <m:sub>
                              <m:r>
                                <w:rPr>
                                  <w:rFonts w:ascii="Cambria Math" w:eastAsiaTheme="minorHAnsi" w:hAnsi="Cambria Math"/>
                                </w:rPr>
                                <m:t>i</m:t>
                              </m:r>
                            </m:sub>
                          </m:sSub>
                        </m:e>
                      </m:nary>
                    </m:e>
                  </m:d>
                  <m:r>
                    <w:rPr>
                      <w:rFonts w:ascii="Cambria Math" w:eastAsiaTheme="minorHAnsi" w:hAnsi="Cambria Math"/>
                    </w:rPr>
                    <m:t>d</m:t>
                  </m:r>
                </m:sup>
              </m:sSup>
            </m:e>
          </m:nary>
        </m:oMath>
      </m:oMathPara>
    </w:p>
    <w:p w:rsidR="00D9769A" w:rsidRDefault="00D9769A" w:rsidP="00EA3575">
      <w:pPr>
        <w:pStyle w:val="Body"/>
      </w:pPr>
      <w:r>
        <w:t xml:space="preserve">into the long equation and define </w:t>
      </w:r>
      <w:r w:rsidRPr="00D409EA">
        <w:rPr>
          <w:i/>
        </w:rPr>
        <w:t>P</w:t>
      </w:r>
      <w:r>
        <w:t>(</w:t>
      </w:r>
      <w:r w:rsidRPr="00D409EA">
        <w:rPr>
          <w:i/>
        </w:rPr>
        <w:t>S</w:t>
      </w:r>
      <w:r w:rsidRPr="00D409EA">
        <w:rPr>
          <w:i/>
          <w:vertAlign w:val="subscript"/>
        </w:rPr>
        <w:t>x</w:t>
      </w:r>
      <w:r>
        <w:t xml:space="preserve">) and </w:t>
      </w:r>
      <w:r>
        <w:rPr>
          <w:i/>
        </w:rPr>
        <w:t>H</w:t>
      </w:r>
      <w:r>
        <w:t>(</w:t>
      </w:r>
      <w:r w:rsidRPr="00D409EA">
        <w:rPr>
          <w:i/>
        </w:rPr>
        <w:t>S</w:t>
      </w:r>
      <w:r>
        <w:rPr>
          <w:i/>
          <w:vertAlign w:val="subscript"/>
        </w:rPr>
        <w:t>z</w:t>
      </w:r>
      <w:r>
        <w:t>) by</w:t>
      </w:r>
    </w:p>
    <w:p w:rsidR="00D9769A" w:rsidRDefault="00D9769A" w:rsidP="004B3741">
      <w:pPr>
        <w:pStyle w:val="Equation"/>
        <w:rPr>
          <w:b/>
        </w:rPr>
      </w:pPr>
      <m:oMathPara>
        <m:oMath>
          <m:r>
            <w:rPr>
              <w:rFonts w:ascii="Cambria Math" w:hAnsi="Cambria Math"/>
            </w:rPr>
            <m:t>P</m:t>
          </m:r>
          <m:d>
            <m:dPr>
              <m:ctrlPr>
                <w:rPr>
                  <w:rFonts w:ascii="Cambria Math" w:hAnsi="Cambria Math"/>
                  <w:b/>
                </w:rPr>
              </m:ctrlPr>
            </m:dPr>
            <m:e>
              <m:sSub>
                <m:sSubPr>
                  <m:ctrlPr>
                    <w:rPr>
                      <w:rFonts w:ascii="Cambria Math" w:hAnsi="Cambria Math"/>
                      <w:b/>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nary>
            <m:naryPr>
              <m:limLoc m:val="subSup"/>
              <m:ctrlPr>
                <w:rPr>
                  <w:rFonts w:ascii="Cambria Math" w:hAnsi="Cambria Math"/>
                  <w:b/>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b/>
                    </w:rPr>
                  </m:ctrlPr>
                </m:dPr>
                <m:e>
                  <m:r>
                    <w:rPr>
                      <w:rFonts w:ascii="Cambria Math" w:hAnsi="Cambria Math"/>
                    </w:rPr>
                    <m:t>L</m:t>
                  </m:r>
                </m:e>
              </m:d>
              <m:sSup>
                <m:sSupPr>
                  <m:ctrlPr>
                    <w:rPr>
                      <w:rFonts w:ascii="Cambria Math" w:hAnsi="Cambria Math"/>
                      <w:b/>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b/>
                        </w:rPr>
                      </m:ctrlPr>
                    </m:sSubPr>
                    <m:e>
                      <m:r>
                        <w:rPr>
                          <w:rFonts w:ascii="Cambria Math" w:hAnsi="Cambria Math"/>
                        </w:rPr>
                        <m:t>S</m:t>
                      </m:r>
                    </m:e>
                    <m:sub>
                      <m:r>
                        <w:rPr>
                          <w:rFonts w:ascii="Cambria Math" w:hAnsi="Cambria Math"/>
                        </w:rPr>
                        <m:t>x</m:t>
                      </m:r>
                    </m:sub>
                  </m:sSub>
                  <m:r>
                    <w:rPr>
                      <w:rFonts w:ascii="Cambria Math" w:hAnsi="Cambria Math"/>
                    </w:rPr>
                    <m:t>L</m:t>
                  </m:r>
                </m:sup>
              </m:sSup>
            </m:e>
          </m:nary>
        </m:oMath>
      </m:oMathPara>
    </w:p>
    <w:p w:rsidR="00D9769A" w:rsidRPr="00DE2EA6" w:rsidRDefault="00D9769A" w:rsidP="004B3741">
      <w:pPr>
        <w:pStyle w:val="Equation"/>
        <w:rPr>
          <w:b/>
        </w:rPr>
      </w:pPr>
    </w:p>
    <w:p w:rsidR="00D9769A" w:rsidRDefault="00D9769A" w:rsidP="004B3741">
      <w:pPr>
        <w:pStyle w:val="Equation"/>
      </w:pPr>
      <m:oMathPara>
        <m:oMath>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z</m:t>
                  </m:r>
                </m:sub>
              </m:sSub>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H</m:t>
              </m:r>
              <m:d>
                <m:dPr>
                  <m:ctrlPr>
                    <w:rPr>
                      <w:rFonts w:ascii="Cambria Math" w:hAnsi="Cambria Math"/>
                    </w:rPr>
                  </m:ctrlPr>
                </m:dPr>
                <m:e>
                  <m:r>
                    <w:rPr>
                      <w:rFonts w:ascii="Cambria Math" w:hAnsi="Cambria Math"/>
                    </w:rPr>
                    <m:t>h</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z</m:t>
                      </m:r>
                    </m:sub>
                  </m:sSub>
                  <m:r>
                    <w:rPr>
                      <w:rFonts w:ascii="Cambria Math" w:hAnsi="Cambria Math"/>
                    </w:rPr>
                    <m:t>hd</m:t>
                  </m:r>
                </m:sup>
              </m:sSup>
            </m:e>
          </m:nary>
        </m:oMath>
      </m:oMathPara>
    </w:p>
    <w:p w:rsidR="00D9769A" w:rsidRDefault="00D9769A" w:rsidP="00EA3575">
      <w:pPr>
        <w:pStyle w:val="Body"/>
      </w:pPr>
      <w:r>
        <w:rPr>
          <w:rFonts w:eastAsiaTheme="minorHAnsi"/>
        </w:rPr>
        <w:t xml:space="preserve">to be the Fourier transforms of the individual probability density functions. Also, the Fourier transforms of the other probability functions can be written in terms of </w:t>
      </w:r>
      <w:r>
        <w:rPr>
          <w:rFonts w:eastAsiaTheme="minorHAnsi"/>
          <w:i/>
          <w:iCs/>
        </w:rPr>
        <w:t>P(S</w:t>
      </w:r>
      <w:r w:rsidRPr="004A6A9B">
        <w:rPr>
          <w:rFonts w:eastAsiaTheme="minorHAnsi"/>
          <w:i/>
          <w:iCs/>
          <w:vertAlign w:val="subscript"/>
        </w:rPr>
        <w:t>x</w:t>
      </w:r>
      <w:r>
        <w:rPr>
          <w:rFonts w:eastAsiaTheme="minorHAnsi"/>
          <w:i/>
          <w:iCs/>
        </w:rPr>
        <w:t xml:space="preserve">) </w:t>
      </w:r>
      <w:r>
        <w:rPr>
          <w:rFonts w:eastAsiaTheme="minorHAnsi"/>
        </w:rPr>
        <w:t>according to</w:t>
      </w:r>
      <w:r>
        <w:t xml:space="preserve"> </w:t>
      </w: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oMath>
      </m:oMathPara>
    </w:p>
    <w:p w:rsidR="00D9769A" w:rsidRDefault="00D9769A" w:rsidP="004A6A9B">
      <w:pPr>
        <w:suppressAutoHyphens w:val="0"/>
        <w:overflowPunct/>
        <w:textAlignment w:val="auto"/>
      </w:pPr>
    </w:p>
    <w:p w:rsidR="00D9769A" w:rsidRDefault="00A077AF" w:rsidP="004B3741">
      <w:pPr>
        <w:pStyle w:val="Equation"/>
      </w:pPr>
      <m:oMathPara>
        <m:oMath>
          <m:sSub>
            <m:sSubPr>
              <m:ctrlPr>
                <w:rPr>
                  <w:rFonts w:ascii="Cambria Math" w:hAnsi="Cambria Math"/>
                </w:rPr>
              </m:ctrlPr>
            </m:sSubPr>
            <m:e>
              <m:r>
                <w:rPr>
                  <w:rFonts w:ascii="Cambria Math" w:hAnsi="Cambria Math"/>
                </w:rPr>
                <m:t>P</m:t>
              </m:r>
            </m:e>
            <m:sub>
              <m:r>
                <m:rPr>
                  <m:sty m:val="p"/>
                </m:rPr>
                <w:rPr>
                  <w:rFonts w:ascii="Cambria Math" w:hAnsi="Cambria Math"/>
                </w:rPr>
                <m:t>0</m:t>
              </m:r>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d>
            <m:dPr>
              <m:begChr m:val="["/>
              <m:endChr m:val="]"/>
              <m:ctrlPr>
                <w:rPr>
                  <w:rFonts w:ascii="Cambria Math" w:hAnsi="Cambria Math"/>
                </w:rPr>
              </m:ctrlPr>
            </m:dPr>
            <m:e>
              <m:r>
                <m:rPr>
                  <m:sty m:val="p"/>
                </m:rPr>
                <w:rPr>
                  <w:rFonts w:ascii="Cambria Math" w:hAnsi="Cambria Math"/>
                </w:rPr>
                <m:t>1-</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w:rPr>
                  <w:rFonts w:ascii="Cambria Math" w:hAnsi="Cambria Math"/>
                </w:rPr>
                <m:t>θ</m:t>
              </m:r>
            </m:num>
            <m:den>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den>
          </m:f>
        </m:oMath>
      </m:oMathPara>
    </w:p>
    <w:p w:rsidR="00D9769A" w:rsidRDefault="00D9769A" w:rsidP="00EA3575">
      <w:pPr>
        <w:pStyle w:val="Body"/>
      </w:pPr>
      <w:r>
        <w:t>Then the correlation function becomes</w:t>
      </w:r>
    </w:p>
    <w:p w:rsidR="00D9769A" w:rsidRDefault="00A077AF" w:rsidP="004B3741">
      <w:pPr>
        <w:pStyle w:val="Equation"/>
      </w:pPr>
      <m:oMathPara>
        <m:oMath>
          <m:sSup>
            <m:sSupPr>
              <m:ctrlPr>
                <w:rPr>
                  <w:rFonts w:ascii="Cambria Math" w:eastAsiaTheme="minorHAnsi" w:hAnsi="Cambria Math"/>
                </w:rPr>
              </m:ctrlPr>
            </m:sSupPr>
            <m:e>
              <m:r>
                <w:rPr>
                  <w:rFonts w:ascii="Cambria Math" w:eastAsiaTheme="minorHAnsi" w:hAnsi="Cambria Math"/>
                </w:rPr>
                <m:t>C</m:t>
              </m:r>
            </m:e>
            <m:sup>
              <m:r>
                <m:rPr>
                  <m:sty m:val="p"/>
                </m:rPr>
                <w:rPr>
                  <w:rFonts w:ascii="Cambria Math" w:eastAsiaTheme="minorHAnsi" w:hAnsi="Cambria Math"/>
                </w:rPr>
                <m:t>+</m:t>
              </m:r>
            </m:sup>
          </m:sSup>
          <m:d>
            <m:dPr>
              <m:ctrlPr>
                <w:rPr>
                  <w:rFonts w:ascii="Cambria Math" w:eastAsiaTheme="minorHAnsi" w:hAnsi="Cambria Math"/>
                </w:rPr>
              </m:ctrlPr>
            </m:dPr>
            <m:e>
              <m:r>
                <w:rPr>
                  <w:rFonts w:ascii="Cambria Math" w:eastAsiaTheme="minorHAnsi" w:hAnsi="Cambria Math"/>
                </w:rPr>
                <m:t>x</m:t>
              </m:r>
              <m:r>
                <m:rPr>
                  <m:sty m:val="p"/>
                </m:rPr>
                <w:rPr>
                  <w:rFonts w:ascii="Cambria Math" w:eastAsiaTheme="minorHAnsi" w:hAnsi="Cambria Math"/>
                </w:rPr>
                <m:t>,</m:t>
              </m:r>
              <m:r>
                <w:rPr>
                  <w:rFonts w:ascii="Cambria Math" w:eastAsiaTheme="minorHAnsi" w:hAnsi="Cambria Math"/>
                </w:rPr>
                <m:t>ld</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r>
                    <w:rPr>
                      <w:rFonts w:ascii="Cambria Math" w:eastAsiaTheme="minorHAnsi" w:hAnsi="Cambria Math"/>
                    </w:rPr>
                    <m:t>x</m:t>
                  </m:r>
                </m:e>
              </m:d>
              <m:sSub>
                <m:sSubPr>
                  <m:ctrlPr>
                    <w:rPr>
                      <w:rFonts w:ascii="Cambria Math" w:eastAsiaTheme="minorHAnsi" w:hAnsi="Cambria Math"/>
                    </w:rPr>
                  </m:ctrlPr>
                </m:sSubPr>
                <m:e>
                  <m:r>
                    <w:rPr>
                      <w:rFonts w:ascii="Cambria Math" w:eastAsiaTheme="minorHAnsi" w:hAnsi="Cambria Math"/>
                    </w:rPr>
                    <m:t>δ</m:t>
                  </m:r>
                </m:e>
                <m:sub>
                  <m:r>
                    <w:rPr>
                      <w:rFonts w:ascii="Cambria Math" w:eastAsiaTheme="minorHAnsi" w:hAnsi="Cambria Math"/>
                    </w:rPr>
                    <m:t>l</m:t>
                  </m:r>
                  <m:r>
                    <m:rPr>
                      <m:sty m:val="p"/>
                    </m:rPr>
                    <w:rPr>
                      <w:rFonts w:ascii="Cambria Math" w:eastAsiaTheme="minorHAnsi" w:hAnsi="Cambria Math"/>
                    </w:rPr>
                    <m:t>,0</m:t>
                  </m:r>
                </m:sub>
              </m:sSub>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4</m:t>
                  </m:r>
                  <m:sSup>
                    <m:sSupPr>
                      <m:ctrlPr>
                        <w:rPr>
                          <w:rFonts w:ascii="Cambria Math" w:eastAsiaTheme="minorHAnsi" w:hAnsi="Cambria Math"/>
                        </w:rPr>
                      </m:ctrlPr>
                    </m:sSupPr>
                    <m:e>
                      <m:r>
                        <w:rPr>
                          <w:rFonts w:ascii="Cambria Math" w:eastAsiaTheme="minorHAnsi" w:hAnsi="Cambria Math"/>
                        </w:rPr>
                        <m:t>π</m:t>
                      </m:r>
                    </m:e>
                    <m:sup>
                      <m:r>
                        <m:rPr>
                          <m:sty m:val="p"/>
                        </m:rPr>
                        <w:rPr>
                          <w:rFonts w:ascii="Cambria Math" w:eastAsiaTheme="minorHAnsi" w:hAnsi="Cambria Math"/>
                        </w:rPr>
                        <m:t>2</m:t>
                      </m:r>
                    </m:sup>
                  </m:sSup>
                </m:den>
              </m:f>
              <m:r>
                <m:rPr>
                  <m:sty m:val="p"/>
                </m:rPr>
                <w:rPr>
                  <w:rFonts w:ascii="Cambria Math" w:eastAsiaTheme="minorHAnsi" w:hAnsi="Cambria Math"/>
                </w:rPr>
                <m:t xml:space="preserve"> </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r>
                    <m:rPr>
                      <m:sty m:val="p"/>
                    </m:rPr>
                    <w:rPr>
                      <w:rFonts w:ascii="Cambria Math" w:eastAsiaTheme="minorHAnsi" w:hAnsi="Cambria Math"/>
                    </w:rPr>
                    <m:t xml:space="preserve"> </m:t>
                  </m:r>
                </m:e>
              </m:nary>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r>
                            <w:rPr>
                              <w:rFonts w:ascii="Cambria Math" w:eastAsiaTheme="minorHAnsi" w:hAnsi="Cambria Math"/>
                            </w:rPr>
                            <m:t>ld</m:t>
                          </m:r>
                        </m:sup>
                      </m:sSup>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r>
                                <m:rPr>
                                  <m:sty m:val="p"/>
                                </m:rPr>
                                <w:rPr>
                                  <w:rFonts w:ascii="Cambria Math" w:eastAsiaTheme="minorHAnsi" w:hAnsi="Cambria Math"/>
                                </w:rPr>
                                <m:t>(</m:t>
                              </m:r>
                              <m:r>
                                <w:rPr>
                                  <w:rFonts w:ascii="Cambria Math" w:eastAsiaTheme="minorHAnsi" w:hAnsi="Cambria Math"/>
                                </w:rPr>
                                <m:t>S</m:t>
                              </m:r>
                              <m:r>
                                <m:rPr>
                                  <m:sty m:val="p"/>
                                </m:rPr>
                                <w:rPr>
                                  <w:rFonts w:ascii="Cambria Math" w:eastAsiaTheme="minorHAnsi" w:hAnsi="Cambria Math"/>
                                </w:rPr>
                                <m:t>)</m:t>
                              </m:r>
                            </m:e>
                          </m:d>
                        </m:e>
                        <m:sup>
                          <m:r>
                            <w:rPr>
                              <w:rFonts w:ascii="Cambria Math" w:eastAsiaTheme="minorHAnsi" w:hAnsi="Cambria Math"/>
                            </w:rPr>
                            <m:t>n</m:t>
                          </m:r>
                        </m:sup>
                      </m:sSup>
                    </m:e>
                  </m:nary>
                </m:e>
              </m:d>
              <m:r>
                <m:rPr>
                  <m:sty m:val="p"/>
                </m:rPr>
                <w:rPr>
                  <w:rFonts w:ascii="Cambria Math" w:eastAsiaTheme="minorHAnsi" w:hAnsi="Cambria Math"/>
                </w:rPr>
                <m:t>×</m:t>
              </m:r>
              <m:d>
                <m:dPr>
                  <m:begChr m:val="["/>
                  <m:endChr m:val="]"/>
                  <m:ctrlPr>
                    <w:rPr>
                      <w:rFonts w:ascii="Cambria Math" w:eastAsiaTheme="minorHAnsi" w:hAnsi="Cambria Math"/>
                    </w:rPr>
                  </m:ctrlPr>
                </m:dPr>
                <m:e>
                  <m:nary>
                    <m:naryPr>
                      <m:limLoc m:val="subSup"/>
                      <m:ctrlPr>
                        <w:rPr>
                          <w:rFonts w:ascii="Cambria Math" w:eastAsiaTheme="minorHAnsi" w:hAnsi="Cambria Math"/>
                        </w:rPr>
                      </m:ctrlPr>
                    </m:naryPr>
                    <m:sub>
                      <m:r>
                        <m:rPr>
                          <m:sty m:val="p"/>
                        </m:rPr>
                        <w:rPr>
                          <w:rFonts w:ascii="Cambria Math" w:eastAsiaTheme="minorHAnsi" w:hAnsi="Cambria Math"/>
                        </w:rPr>
                        <m:t>-∞</m:t>
                      </m:r>
                    </m:sub>
                    <m:sup>
                      <m:r>
                        <m:rPr>
                          <m:sty m:val="p"/>
                        </m:rPr>
                        <w:rPr>
                          <w:rFonts w:ascii="Cambria Math" w:eastAsiaTheme="minorHAnsi" w:hAnsi="Cambria Math"/>
                        </w:rPr>
                        <m:t>∞</m:t>
                      </m:r>
                    </m:sup>
                    <m:e>
                      <m:r>
                        <w:rPr>
                          <w:rFonts w:ascii="Cambria Math" w:eastAsiaTheme="minorHAnsi" w:hAnsi="Cambria Math"/>
                        </w:rPr>
                        <m:t>d</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w:rPr>
                              <w:rFonts w:ascii="Cambria Math" w:eastAsiaTheme="minorHAnsi" w:hAnsi="Cambria Math"/>
                            </w:rPr>
                            <m:t>x</m:t>
                          </m:r>
                        </m:sup>
                      </m:sSup>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e>
                  </m:nary>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d>
        </m:oMath>
      </m:oMathPara>
    </w:p>
    <w:p w:rsidR="00D9769A" w:rsidRDefault="00D9769A" w:rsidP="00EA3575">
      <w:pPr>
        <w:pStyle w:val="Body"/>
      </w:pPr>
      <w:r>
        <w:t>Taking the transform to generate a PSD, we obtain:</w:t>
      </w:r>
    </w:p>
    <w:p w:rsidR="00D9769A" w:rsidRDefault="00A077AF" w:rsidP="004B3741">
      <w:pPr>
        <w:pStyle w:val="Equation"/>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1</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e>
                      </m:d>
                    </m:e>
                    <m:sup>
                      <m:r>
                        <w:rPr>
                          <w:rFonts w:ascii="Cambria Math" w:eastAsiaTheme="minorHAnsi" w:hAnsi="Cambria Math"/>
                        </w:rPr>
                        <m:t>n</m:t>
                      </m:r>
                    </m:sup>
                  </m:sSup>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r>
                        <m:rPr>
                          <m:sty m:val="p"/>
                        </m:rPr>
                        <w:rPr>
                          <w:rFonts w:ascii="Cambria Math" w:eastAsiaTheme="minorHAnsi" w:hAnsi="Cambria Math"/>
                        </w:rPr>
                        <m:t>-1</m:t>
                      </m:r>
                    </m:sup>
                  </m:sSup>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nary>
            </m:e>
          </m:d>
        </m:oMath>
      </m:oMathPara>
    </w:p>
    <w:p w:rsidR="00D9769A" w:rsidRDefault="00D9769A" w:rsidP="00EA3575">
      <w:pPr>
        <w:pStyle w:val="Body"/>
        <w:rPr>
          <w:rFonts w:eastAsiaTheme="minorHAnsi"/>
          <w:color w:val="1B1B1B"/>
        </w:rPr>
      </w:pPr>
      <w:r>
        <w:rPr>
          <w:color w:val="363636"/>
        </w:rPr>
        <w:t xml:space="preserve">Here, the subscript 0 on the power spectrum intensity </w:t>
      </w:r>
      <w:r>
        <w:rPr>
          <w:rFonts w:eastAsiaTheme="minorHAnsi"/>
        </w:rPr>
        <w:t xml:space="preserve">indicates the Fourier transform of the continuum part of </w:t>
      </w:r>
      <w:r>
        <w:rPr>
          <w:rFonts w:eastAsiaTheme="minorHAnsi"/>
          <w:color w:val="1B1B1B"/>
        </w:rPr>
        <w:t>the correlation function. Calculating the geometric sum</w:t>
      </w:r>
      <w:r>
        <w:rPr>
          <w:rFonts w:eastAsiaTheme="minorHAnsi"/>
          <w:color w:val="3A3A3A"/>
        </w:rPr>
        <w:t xml:space="preserve">, </w:t>
      </w:r>
      <w:r>
        <w:rPr>
          <w:rFonts w:eastAsiaTheme="minorHAnsi"/>
          <w:color w:val="1B1B1B"/>
        </w:rPr>
        <w:t>the result is</w:t>
      </w:r>
    </w:p>
    <w:p w:rsidR="00D9769A" w:rsidRDefault="00D9769A" w:rsidP="004B3741">
      <w:pPr>
        <w:pStyle w:val="Equation"/>
      </w:pPr>
      <w:r>
        <w:br/>
      </w: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nary>
                <m:naryPr>
                  <m:chr m:val="∑"/>
                  <m:limLoc m:val="undOvr"/>
                  <m:ctrlPr>
                    <w:rPr>
                      <w:rFonts w:ascii="Cambria Math" w:eastAsiaTheme="minorHAnsi" w:hAnsi="Cambria Math"/>
                    </w:rPr>
                  </m:ctrlPr>
                </m:naryPr>
                <m:sub>
                  <m:r>
                    <w:rPr>
                      <w:rFonts w:ascii="Cambria Math" w:eastAsiaTheme="minorHAnsi" w:hAnsi="Cambria Math"/>
                    </w:rPr>
                    <m:t>n</m:t>
                  </m:r>
                  <m:r>
                    <m:rPr>
                      <m:sty m:val="p"/>
                    </m:rPr>
                    <w:rPr>
                      <w:rFonts w:ascii="Cambria Math" w:eastAsiaTheme="minorHAnsi" w:hAnsi="Cambria Math"/>
                    </w:rPr>
                    <m:t>=0</m:t>
                  </m:r>
                </m:sub>
                <m:sup>
                  <m:r>
                    <m:rPr>
                      <m:sty m:val="p"/>
                    </m:rPr>
                    <w:rPr>
                      <w:rFonts w:ascii="Cambria Math" w:eastAsiaTheme="minorHAnsi" w:hAnsi="Cambria Math"/>
                    </w:rPr>
                    <m:t>∞</m:t>
                  </m:r>
                </m:sup>
                <m:e>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e>
                      </m:d>
                    </m:e>
                    <m:sup>
                      <m:r>
                        <w:rPr>
                          <w:rFonts w:ascii="Cambria Math" w:eastAsiaTheme="minorHAnsi" w:hAnsi="Cambria Math"/>
                        </w:rPr>
                        <m:t>n</m:t>
                      </m:r>
                    </m:sup>
                  </m:sSup>
                </m:e>
              </m:nary>
            </m:e>
          </m:d>
        </m:oMath>
      </m:oMathPara>
    </w:p>
    <w:p w:rsidR="00D9769A" w:rsidRDefault="00D9769A" w:rsidP="000E5982">
      <w:pPr>
        <w:suppressAutoHyphens w:val="0"/>
        <w:overflowPunct/>
        <w:textAlignment w:val="auto"/>
        <w:rPr>
          <w:color w:val="363636"/>
        </w:rPr>
      </w:pPr>
    </w:p>
    <w:p w:rsidR="00D9769A" w:rsidRPr="00AF2095" w:rsidRDefault="00D9769A" w:rsidP="004B3741">
      <w:pPr>
        <w:pStyle w:val="Equation"/>
      </w:pPr>
      <m:oMathPara>
        <m:oMath>
          <m:r>
            <m:rPr>
              <m:sty m:val="p"/>
            </m:rPr>
            <w:rPr>
              <w:rFonts w:ascii="Cambria Math" w:hAnsi="Cambria Math"/>
            </w:rPr>
            <m:t xml:space="preserve"> =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r>
            <m:rPr>
              <m:sty m:val="p"/>
            </m:rPr>
            <w:rPr>
              <w:rFonts w:ascii="Cambria Math" w:eastAsiaTheme="minorHAnsi" w:hAnsi="Cambria Math"/>
            </w:rPr>
            <m:t xml:space="preserve"> Re</m:t>
          </m:r>
          <m:d>
            <m:dPr>
              <m:begChr m:val="{"/>
              <m:endChr m:val="}"/>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P</m:t>
                  </m:r>
                </m:e>
                <m:sub>
                  <m:r>
                    <m:rPr>
                      <m:sty m:val="p"/>
                    </m:rPr>
                    <w:rPr>
                      <w:rFonts w:ascii="Cambria Math" w:eastAsiaTheme="minorHAnsi" w:hAnsi="Cambria Math"/>
                    </w:rPr>
                    <m:t>0</m:t>
                  </m:r>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sSub>
                    <m:sSubPr>
                      <m:ctrlPr>
                        <w:rPr>
                          <w:rFonts w:ascii="Cambria Math" w:eastAsiaTheme="minorHAnsi" w:hAnsi="Cambria Math"/>
                        </w:rPr>
                      </m:ctrlPr>
                    </m:sSubPr>
                    <m:e>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r>
                        <w:rPr>
                          <w:rFonts w:ascii="Cambria Math" w:eastAsiaTheme="minorHAnsi" w:hAnsi="Cambria Math"/>
                        </w:rPr>
                        <m:t>P</m:t>
                      </m:r>
                    </m:e>
                    <m:sub>
                      <m:r>
                        <m:rPr>
                          <m:sty m:val="p"/>
                        </m:rPr>
                        <w:rPr>
                          <w:rFonts w:ascii="Cambria Math" w:eastAsiaTheme="minorHAnsi" w:hAnsi="Cambria Math"/>
                        </w:rPr>
                        <m:t>0</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b>
                    <m:sSubPr>
                      <m:ctrlPr>
                        <w:rPr>
                          <w:rFonts w:ascii="Cambria Math" w:eastAsiaTheme="minorHAnsi" w:hAnsi="Cambria Math"/>
                        </w:rPr>
                      </m:ctrlPr>
                    </m:sSubPr>
                    <m:e>
                      <m:r>
                        <w:rPr>
                          <w:rFonts w:ascii="Cambria Math" w:eastAsiaTheme="minorHAnsi" w:hAnsi="Cambria Math"/>
                        </w:rPr>
                        <m:t>P</m:t>
                      </m:r>
                    </m:e>
                    <m:sub>
                      <m:r>
                        <w:rPr>
                          <w:rFonts w:ascii="Cambria Math" w:eastAsiaTheme="minorHAnsi" w:hAnsi="Cambria Math"/>
                        </w:rPr>
                        <m:t>f</m:t>
                      </m:r>
                    </m:sub>
                  </m:sSub>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Default="00D9769A" w:rsidP="000E5982">
      <w:pPr>
        <w:suppressAutoHyphens w:val="0"/>
        <w:overflowPunct/>
        <w:textAlignment w:val="auto"/>
        <w:rPr>
          <w:color w:val="363636"/>
        </w:rPr>
      </w:pPr>
    </w:p>
    <w:p w:rsidR="00D9769A" w:rsidRPr="006119CE" w:rsidRDefault="00D9769A" w:rsidP="004B3741">
      <w:pPr>
        <w:pStyle w:val="Equation"/>
        <w:rPr>
          <w:vanish/>
          <w:specVanish/>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m:t>
              </m:r>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l</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eastAsiaTheme="minorHAnsi" w:hAnsi="Cambria Math"/>
            </w:rPr>
            <m:t xml:space="preserve"> Re</m:t>
          </m:r>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m:t>
              </m:r>
              <m:f>
                <m:fPr>
                  <m:ctrlPr>
                    <w:rPr>
                      <w:rFonts w:ascii="Cambria Math" w:eastAsiaTheme="minorHAnsi" w:hAnsi="Cambria Math"/>
                    </w:rPr>
                  </m:ctrlPr>
                </m:fPr>
                <m:num>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rPr>
                    <m:t xml:space="preserve"> </m:t>
                  </m:r>
                  <m:sSup>
                    <m:sSupPr>
                      <m:ctrlPr>
                        <w:rPr>
                          <w:rFonts w:ascii="Cambria Math" w:eastAsiaTheme="minorHAnsi" w:hAnsi="Cambria Math"/>
                        </w:rPr>
                      </m:ctrlPr>
                    </m:sSupPr>
                    <m:e>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1-</m:t>
                              </m:r>
                              <m:r>
                                <w:rPr>
                                  <w:rFonts w:ascii="Cambria Math" w:eastAsiaTheme="minorHAnsi" w:hAnsi="Cambria Math"/>
                                </w:rPr>
                                <m:t>P</m:t>
                              </m:r>
                              <m:r>
                                <m:rPr>
                                  <m:sty m:val="p"/>
                                </m:rPr>
                                <w:rPr>
                                  <w:rFonts w:ascii="Cambria Math" w:eastAsiaTheme="minorHAnsi" w:hAnsi="Cambria Math"/>
                                </w:rPr>
                                <m:t>(</m:t>
                              </m:r>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r>
                    <m:rPr>
                      <m:sty m:val="p"/>
                    </m:rPr>
                    <w:rPr>
                      <w:rFonts w:ascii="Cambria Math" w:eastAsiaTheme="minorHAnsi" w:hAnsi="Cambria Math"/>
                    </w:rPr>
                    <m:t>1-</m:t>
                  </m:r>
                  <m:r>
                    <w:rPr>
                      <w:rFonts w:ascii="Cambria Math" w:eastAsiaTheme="minorHAnsi" w:hAnsi="Cambria Math"/>
                    </w:rPr>
                    <m:t>H</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den>
              </m:f>
            </m:e>
          </m:d>
        </m:oMath>
      </m:oMathPara>
    </w:p>
    <w:p w:rsidR="00D9769A" w:rsidRPr="006119CE" w:rsidRDefault="00D9769A" w:rsidP="006119CE">
      <w:pPr>
        <w:pStyle w:val="EquationNumber"/>
        <w:rPr>
          <w:b/>
        </w:rPr>
      </w:pPr>
      <w:r>
        <w:t xml:space="preserve"> </w:t>
      </w:r>
      <w:r>
        <w:tab/>
      </w:r>
      <w:r>
        <w:tab/>
      </w:r>
      <w:r>
        <w:tab/>
      </w:r>
      <w:r w:rsidRPr="006119CE">
        <w:rPr>
          <w:b/>
        </w:rPr>
        <w:t>(1)</w:t>
      </w:r>
    </w:p>
    <w:p w:rsidR="00D9769A" w:rsidRDefault="00D9769A" w:rsidP="00EA3575">
      <w:pPr>
        <w:pStyle w:val="Body"/>
        <w:rPr>
          <w:rFonts w:eastAsiaTheme="minorHAnsi"/>
        </w:rPr>
      </w:pPr>
      <w:r>
        <w:rPr>
          <w:rFonts w:eastAsiaTheme="minorHAnsi"/>
        </w:rPr>
        <w:t>One simple realization of a surface forms a staircase of steps.  Each step descends or ascends in one direction.</w:t>
      </w:r>
      <w:r>
        <w:rPr>
          <w:rFonts w:eastAsiaTheme="minorHAnsi"/>
          <w:color w:val="3A3A3A"/>
        </w:rPr>
        <w:t xml:space="preserve"> </w:t>
      </w:r>
      <w:r>
        <w:rPr>
          <w:rFonts w:eastAsiaTheme="minorHAnsi"/>
        </w:rPr>
        <w:t xml:space="preserve">For this case, the transform of the step height distribution function, </w:t>
      </w:r>
      <w:r>
        <w:rPr>
          <w:rFonts w:eastAsiaTheme="minorHAnsi"/>
          <w:i/>
          <w:iCs/>
          <w:sz w:val="21"/>
          <w:szCs w:val="21"/>
        </w:rPr>
        <w:t>H(S</w:t>
      </w:r>
      <w:r w:rsidRPr="003319DA">
        <w:rPr>
          <w:rFonts w:eastAsiaTheme="minorHAnsi"/>
          <w:i/>
          <w:iCs/>
          <w:sz w:val="21"/>
          <w:szCs w:val="21"/>
          <w:vertAlign w:val="subscript"/>
        </w:rPr>
        <w:t>z</w:t>
      </w:r>
      <w:r>
        <w:rPr>
          <w:rFonts w:eastAsiaTheme="minorHAnsi"/>
          <w:i/>
          <w:iCs/>
          <w:sz w:val="21"/>
          <w:szCs w:val="21"/>
        </w:rPr>
        <w:t>)</w:t>
      </w:r>
      <w:r>
        <w:rPr>
          <w:rFonts w:eastAsiaTheme="minorHAnsi"/>
          <w:i/>
          <w:iCs/>
          <w:color w:val="3A3A3A"/>
          <w:sz w:val="21"/>
          <w:szCs w:val="21"/>
        </w:rPr>
        <w:t xml:space="preserve">, </w:t>
      </w:r>
      <w:r>
        <w:rPr>
          <w:rFonts w:eastAsiaTheme="minorHAnsi"/>
        </w:rPr>
        <w:t xml:space="preserve">becomes </w:t>
      </w:r>
      <m:oMath>
        <m:sSup>
          <m:sSupPr>
            <m:ctrlPr>
              <w:rPr>
                <w:rFonts w:ascii="Cambria Math" w:eastAsiaTheme="minorHAnsi" w:hAnsi="Cambria Math"/>
              </w:rPr>
            </m:ctrlPr>
          </m:sSupPr>
          <m:e>
            <m:r>
              <m:rPr>
                <m:sty m:val="p"/>
              </m:rPr>
              <w:rPr>
                <w:rFonts w:ascii="Cambria Math" w:eastAsiaTheme="minorHAnsi" w:hAnsi="Cambria Math"/>
              </w:rPr>
              <m:t>e</m:t>
            </m:r>
          </m:e>
          <m:sup>
            <m:r>
              <m:rPr>
                <m:sty m:val="p"/>
              </m:rPr>
              <w:rPr>
                <w:rFonts w:ascii="Cambria Math" w:eastAsiaTheme="minorHAnsi" w:hAnsi="Cambria Math"/>
                <w:vertAlign w:val="superscript"/>
              </w:rPr>
              <m:t>-</m:t>
            </m:r>
            <m:sSub>
              <m:sSubPr>
                <m:ctrlPr>
                  <w:rPr>
                    <w:rFonts w:ascii="Cambria Math" w:eastAsiaTheme="minorHAnsi" w:hAnsi="Cambria Math"/>
                    <w:vertAlign w:val="superscript"/>
                  </w:rPr>
                </m:ctrlPr>
              </m:sSubPr>
              <m:e>
                <m:r>
                  <m:rPr>
                    <m:sty m:val="p"/>
                  </m:rPr>
                  <w:rPr>
                    <w:rFonts w:ascii="Cambria Math" w:eastAsiaTheme="minorHAnsi" w:hAnsi="Cambria Math"/>
                    <w:vertAlign w:val="superscript"/>
                  </w:rPr>
                  <m:t>iS</m:t>
                </m:r>
              </m:e>
              <m:sub>
                <m:r>
                  <m:rPr>
                    <m:sty m:val="p"/>
                  </m:rPr>
                  <w:rPr>
                    <w:rFonts w:ascii="Cambria Math" w:eastAsiaTheme="minorHAnsi" w:hAnsi="Cambria Math"/>
                    <w:vertAlign w:val="superscript"/>
                  </w:rPr>
                  <m:t>z</m:t>
                </m:r>
              </m:sub>
            </m:sSub>
            <m:r>
              <w:rPr>
                <w:rFonts w:ascii="Cambria Math" w:eastAsiaTheme="minorHAnsi" w:hAnsi="Cambria Math"/>
                <w:sz w:val="21"/>
                <w:szCs w:val="21"/>
                <w:vertAlign w:val="superscript"/>
              </w:rPr>
              <m:t>d</m:t>
            </m:r>
          </m:sup>
        </m:sSup>
      </m:oMath>
      <w:r>
        <w:rPr>
          <w:rFonts w:eastAsiaTheme="minorHAnsi"/>
          <w:i/>
          <w:iCs/>
          <w:sz w:val="21"/>
          <w:szCs w:val="21"/>
        </w:rPr>
        <w:t xml:space="preserve">.  </w:t>
      </w:r>
      <w:r>
        <w:rPr>
          <w:rFonts w:eastAsiaTheme="minorHAnsi"/>
        </w:rPr>
        <w:t xml:space="preserve">We also assume that the staircase is not perfectly regular so that the sum in the equation always converges. </w:t>
      </w:r>
    </w:p>
    <w:p w:rsidR="00D9769A" w:rsidRPr="006119CE" w:rsidRDefault="00A077AF"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z</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sSup>
                <m:sSupPr>
                  <m:ctrlPr>
                    <w:rPr>
                      <w:rFonts w:ascii="Cambria Math" w:eastAsiaTheme="minorHAnsi" w:hAnsi="Cambria Math"/>
                    </w:rPr>
                  </m:ctrlPr>
                </m:sSupPr>
                <m:e>
                  <m:d>
                    <m:dPr>
                      <m:begChr m:val="|"/>
                      <m:endChr m:val="|"/>
                      <m:ctrlPr>
                        <w:rPr>
                          <w:rFonts w:ascii="Cambria Math" w:eastAsiaTheme="minorHAnsi" w:hAnsi="Cambria Math"/>
                        </w:rPr>
                      </m:ctrlPr>
                    </m:dPr>
                    <m:e>
                      <m:r>
                        <w:rPr>
                          <w:rFonts w:ascii="Cambria Math" w:eastAsiaTheme="minorHAnsi" w:hAnsi="Cambria Math"/>
                        </w:rPr>
                        <m:t>P</m:t>
                      </m:r>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r>
                        <m:rPr>
                          <m:sty m:val="p"/>
                        </m:rPr>
                        <w:rPr>
                          <w:rFonts w:ascii="Cambria Math" w:eastAsiaTheme="minorHAnsi" w:hAnsi="Cambria Math"/>
                        </w:rPr>
                        <m:t>)</m:t>
                      </m:r>
                    </m:e>
                  </m:d>
                </m:e>
                <m:sup>
                  <m:r>
                    <m:rPr>
                      <m:sty m:val="p"/>
                    </m:rPr>
                    <w:rPr>
                      <w:rFonts w:ascii="Cambria Math" w:eastAsiaTheme="minorHAnsi" w:hAnsi="Cambria Math"/>
                    </w:rPr>
                    <m:t>2</m:t>
                  </m:r>
                </m:sup>
              </m:sSup>
            </m:num>
            <m:den>
              <m:sSup>
                <m:sSupPr>
                  <m:ctrlPr>
                    <w:rPr>
                      <w:rFonts w:ascii="Cambria Math" w:eastAsiaTheme="minorHAnsi" w:hAnsi="Cambria Math"/>
                    </w:rPr>
                  </m:ctrlPr>
                </m:sSupPr>
                <m:e>
                  <m:d>
                    <m:dPr>
                      <m:begChr m:val="|"/>
                      <m:endChr m:val="|"/>
                      <m:ctrlPr>
                        <w:rPr>
                          <w:rFonts w:ascii="Cambria Math" w:eastAsiaTheme="minorHAnsi" w:hAnsi="Cambria Math"/>
                        </w:rPr>
                      </m:ctrlPr>
                    </m:dPr>
                    <m:e>
                      <m:r>
                        <m:rPr>
                          <m:sty m:val="p"/>
                        </m:rPr>
                        <w:rPr>
                          <w:rFonts w:ascii="Cambria Math" w:eastAsiaTheme="minorHAnsi" w:hAnsi="Cambria Math"/>
                        </w:rPr>
                        <m:t>1-</m:t>
                      </m:r>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sSup>
                        <m:sSupPr>
                          <m:ctrlPr>
                            <w:rPr>
                              <w:rFonts w:ascii="Cambria Math" w:eastAsiaTheme="minorHAnsi" w:hAnsi="Cambria Math"/>
                            </w:rPr>
                          </m:ctrlPr>
                        </m:sSupPr>
                        <m:e>
                          <m:r>
                            <w:rPr>
                              <w:rFonts w:ascii="Cambria Math" w:eastAsiaTheme="minorHAnsi" w:hAnsi="Cambria Math"/>
                            </w:rPr>
                            <m:t>e</m:t>
                          </m:r>
                        </m:e>
                        <m:sup>
                          <m:sSub>
                            <m:sSubPr>
                              <m:ctrlPr>
                                <w:rPr>
                                  <w:rFonts w:ascii="Cambria Math" w:eastAsiaTheme="minorHAnsi" w:hAnsi="Cambria Math"/>
                                </w:rPr>
                              </m:ctrlPr>
                            </m:sSubPr>
                            <m:e>
                              <m:r>
                                <m:rPr>
                                  <m:sty m:val="p"/>
                                </m:rPr>
                                <w:rPr>
                                  <w:rFonts w:ascii="Cambria Math" w:eastAsiaTheme="minorHAnsi" w:hAnsi="Cambria Math"/>
                                </w:rPr>
                                <m:t>-</m:t>
                              </m:r>
                              <m:r>
                                <w:rPr>
                                  <w:rFonts w:ascii="Cambria Math" w:eastAsiaTheme="minorHAnsi" w:hAnsi="Cambria Math"/>
                                </w:rPr>
                                <m:t>iS</m:t>
                              </m:r>
                            </m:e>
                            <m:sub>
                              <m:r>
                                <w:rPr>
                                  <w:rFonts w:ascii="Cambria Math" w:eastAsiaTheme="minorHAnsi" w:hAnsi="Cambria Math"/>
                                </w:rPr>
                                <m:t>z</m:t>
                              </m:r>
                            </m:sub>
                          </m:sSub>
                          <m:r>
                            <w:rPr>
                              <w:rFonts w:ascii="Cambria Math" w:eastAsiaTheme="minorHAnsi" w:hAnsi="Cambria Math"/>
                            </w:rPr>
                            <m:t>d</m:t>
                          </m:r>
                        </m:sup>
                      </m:sSup>
                    </m:e>
                  </m:d>
                </m:e>
                <m:sup>
                  <m:r>
                    <m:rPr>
                      <m:sty m:val="p"/>
                    </m:rPr>
                    <w:rPr>
                      <w:rFonts w:ascii="Cambria Math" w:eastAsiaTheme="minorHAnsi" w:hAnsi="Cambria Math"/>
                    </w:rPr>
                    <m:t>2</m:t>
                  </m:r>
                </m:sup>
              </m:sSup>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2)</w:t>
      </w:r>
    </w:p>
    <w:p w:rsidR="00D9769A" w:rsidRDefault="00D9769A" w:rsidP="003948A0">
      <w:pPr>
        <w:pStyle w:val="Body"/>
        <w:rPr>
          <w:rFonts w:eastAsiaTheme="minorHAnsi"/>
        </w:rPr>
      </w:pPr>
      <w:r>
        <w:rPr>
          <w:rFonts w:eastAsiaTheme="minorHAnsi"/>
        </w:rPr>
        <w:t xml:space="preserve">If we then flatten the staircase, this emulates a sawtooth pattern of topography, either a set of breaking waves or a graded terrain with that structure.  To level the reciprocal space, all we need to do is follow a path along the equality </w:t>
      </w:r>
      <w:r w:rsidRPr="006024D3">
        <w:rPr>
          <w:i/>
        </w:rPr>
        <w:t>x+z</w:t>
      </w:r>
      <w:r>
        <w:t>/</w:t>
      </w:r>
      <w:r>
        <w:rPr>
          <w:rFonts w:ascii="Calibri" w:hAnsi="Calibri" w:cs="Calibri"/>
        </w:rPr>
        <w:t xml:space="preserve">θ, </w:t>
      </w:r>
      <w:r w:rsidRPr="00EA3575">
        <w:t>as shown in the figure below.  This maps the average terrain slope onto an affine transformed coordinate system that is flat from the perspective of the viewer. In reciprocal coordinates, the transformed path is</w:t>
      </w:r>
      <w:r>
        <w:rPr>
          <w:rFonts w:ascii="Calibri" w:hAnsi="Calibri" w:cs="Calibri"/>
        </w:rPr>
        <w:t xml:space="preserve"> </w:t>
      </w:r>
      <w:r w:rsidRPr="00981772">
        <w:rPr>
          <w:i/>
        </w:rPr>
        <w:t>S</w:t>
      </w:r>
      <w:r w:rsidRPr="00981772">
        <w:rPr>
          <w:i/>
          <w:vertAlign w:val="subscript"/>
        </w:rPr>
        <w:t>x</w:t>
      </w:r>
      <w:r>
        <w:rPr>
          <w:i/>
          <w:vertAlign w:val="subscript"/>
        </w:rPr>
        <w:t xml:space="preserve"> </w:t>
      </w:r>
      <w:r w:rsidRPr="00981772">
        <w:rPr>
          <w:i/>
        </w:rPr>
        <w:t>+</w:t>
      </w:r>
      <w:r>
        <w:rPr>
          <w:i/>
        </w:rPr>
        <w:t xml:space="preserve"> </w:t>
      </w:r>
      <w:r w:rsidRPr="00981772">
        <w:rPr>
          <w:i/>
        </w:rPr>
        <w:t>S</w:t>
      </w:r>
      <w:r w:rsidRPr="00981772">
        <w:rPr>
          <w:i/>
          <w:vertAlign w:val="subscript"/>
        </w:rPr>
        <w:t>z</w:t>
      </w:r>
      <w:r>
        <w:rPr>
          <w:i/>
          <w:vertAlign w:val="subscript"/>
        </w:rPr>
        <w:t xml:space="preserve"> </w:t>
      </w:r>
      <w:r w:rsidRPr="003948A0">
        <w:rPr>
          <w:i/>
        </w:rPr>
        <w:t>θ</w:t>
      </w:r>
    </w:p>
    <w:tbl>
      <w:tblPr>
        <w:tblStyle w:val="TableGrid"/>
        <w:tblW w:w="0" w:type="auto"/>
        <w:jc w:val="center"/>
        <w:shd w:val="clear" w:color="auto" w:fill="D9D9D9" w:themeFill="background1" w:themeFillShade="D9"/>
        <w:tblLook w:val="04A0"/>
      </w:tblPr>
      <w:tblGrid>
        <w:gridCol w:w="7606"/>
      </w:tblGrid>
      <w:tr w:rsidR="00D9769A" w:rsidTr="00DE2EA6">
        <w:trPr>
          <w:trHeight w:val="3410"/>
          <w:jc w:val="center"/>
        </w:trPr>
        <w:tc>
          <w:tcPr>
            <w:tcW w:w="7606" w:type="dxa"/>
            <w:shd w:val="clear" w:color="auto" w:fill="D9D9D9" w:themeFill="background1" w:themeFillShade="D9"/>
          </w:tcPr>
          <w:p w:rsidR="00D9769A" w:rsidRDefault="00A077AF" w:rsidP="00B5477F">
            <w:pPr>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21" style="position:absolute;margin-left:64.8pt;margin-top:4.85pt;width:266.4pt;height:97.15pt;z-index:251791360" coordorigin="3721,8813" coordsize="5328,1943">
                  <v:shape id="_x0000_s1222" type="#_x0000_t32" style="position:absolute;left:7321;top:10169;width:1;height:336;flip:y" o:connectortype="straight"/>
                  <v:shape id="_x0000_s1223" type="#_x0000_t32" style="position:absolute;left:6901;top:9918;width:0;height:239;flip:y" o:connectortype="straight"/>
                  <v:shape id="_x0000_s1224" type="#_x0000_t32" style="position:absolute;left:7873;top:10517;width:0;height:239;flip:y" o:connectortype="straight"/>
                  <v:shape id="_x0000_s1225" type="#_x0000_t32" style="position:absolute;left:3721;top:8813;width:240;height:0" o:connectortype="straight"/>
                  <v:shape id="_x0000_s1226" type="#_x0000_t32" style="position:absolute;left:6901;top:10169;width:420;height:1" o:connectortype="straight"/>
                  <v:shape id="_x0000_s1227" type="#_x0000_t32" style="position:absolute;left:4513;top:9317;width:1032;height:1" o:connectortype="straight"/>
                  <v:shape id="_x0000_s1228" type="#_x0000_t32" style="position:absolute;left:5545;top:9665;width:552;height:0" o:connectortype="straight"/>
                  <v:shape id="_x0000_s1229" type="#_x0000_t32" style="position:absolute;left:6097;top:9917;width:804;height:0" o:connectortype="straight"/>
                  <v:shape id="_x0000_s1230" type="#_x0000_t32" style="position:absolute;left:3961;top:9065;width:552;height:0" o:connectortype="straight"/>
                  <v:shape id="_x0000_s1231" type="#_x0000_t32" style="position:absolute;left:7321;top:10517;width:552;height:0" o:connectortype="straight"/>
                  <v:shape id="_x0000_s1232" type="#_x0000_t32" style="position:absolute;left:7873;top:10756;width:1176;height:0" o:connectortype="straight"/>
                  <v:shape id="_x0000_s1233" type="#_x0000_t32" style="position:absolute;left:3961;top:8814;width:0;height:239;flip:y" o:connectortype="straight"/>
                  <v:shape id="_x0000_s1234" type="#_x0000_t32" style="position:absolute;left:4513;top:9067;width:0;height:239;flip:y" o:connectortype="straight"/>
                  <v:shape id="_x0000_s1235" type="#_x0000_t32" style="position:absolute;left:5545;top:9319;width:1;height:346;flip:y" o:connectortype="straight"/>
                  <v:shape id="_x0000_s1236" type="#_x0000_t32" style="position:absolute;left:6097;top:9666;width:0;height:239;flip:y" o:connectortype="straight"/>
                </v:group>
              </w:pict>
            </w:r>
            <w:r>
              <w:rPr>
                <w:rFonts w:asciiTheme="minorHAnsi" w:eastAsiaTheme="minorHAnsi" w:hAnsiTheme="minorHAnsi" w:cstheme="minorHAnsi"/>
                <w:noProof/>
                <w:color w:val="1D1D1D"/>
                <w:sz w:val="21"/>
                <w:szCs w:val="21"/>
              </w:rPr>
              <w:pict>
                <v:shape id="_x0000_s1219" type="#_x0000_t202" style="position:absolute;margin-left:302.3pt;margin-top:22.25pt;width:19.25pt;height:18.05pt;z-index:251789312" stroked="f">
                  <v:fill opacity="0"/>
                  <v:textbox style="mso-next-textbox:#_x0000_s1219">
                    <w:txbxContent>
                      <w:p w:rsidR="00A06ED0" w:rsidRDefault="00A06ED0" w:rsidP="00CE2010">
                        <w:r>
                          <w:t>x</w:t>
                        </w:r>
                      </w:p>
                    </w:txbxContent>
                  </v:textbox>
                </v:shape>
              </w:pict>
            </w:r>
            <w:r>
              <w:rPr>
                <w:rFonts w:asciiTheme="minorHAnsi" w:eastAsiaTheme="minorHAnsi" w:hAnsiTheme="minorHAnsi" w:cstheme="minorHAnsi"/>
                <w:noProof/>
                <w:color w:val="1D1D1D"/>
                <w:sz w:val="21"/>
                <w:szCs w:val="21"/>
              </w:rPr>
              <w:pict>
                <v:shape id="_x0000_s1220" type="#_x0000_t202" style="position:absolute;margin-left:244.8pt;margin-top:4.85pt;width:12.55pt;height:17.4pt;z-index:251790336" stroked="f">
                  <v:fill opacity="0"/>
                  <v:textbox style="mso-next-textbox:#_x0000_s1220">
                    <w:txbxContent>
                      <w:p w:rsidR="00A06ED0" w:rsidRDefault="00A06ED0" w:rsidP="00CE2010">
                        <w:r>
                          <w:t>z</w:t>
                        </w:r>
                      </w:p>
                    </w:txbxContent>
                  </v:textbox>
                </v:shape>
              </w:pict>
            </w:r>
            <w:r>
              <w:rPr>
                <w:rFonts w:asciiTheme="minorHAnsi" w:eastAsiaTheme="minorHAnsi" w:hAnsiTheme="minorHAnsi" w:cstheme="minorHAnsi"/>
                <w:noProof/>
                <w:color w:val="1D1D1D"/>
                <w:sz w:val="21"/>
                <w:szCs w:val="21"/>
              </w:rPr>
              <w:pict>
                <v:shape id="_x0000_s1218" type="#_x0000_t32" style="position:absolute;margin-left:263.95pt;margin-top:30.65pt;width:33pt;height:0;z-index:251788288" o:connectortype="straight">
                  <v:stroke endarrow="block"/>
                </v:shape>
              </w:pict>
            </w:r>
            <w:r>
              <w:rPr>
                <w:rFonts w:asciiTheme="minorHAnsi" w:eastAsiaTheme="minorHAnsi" w:hAnsiTheme="minorHAnsi" w:cstheme="minorHAnsi"/>
                <w:noProof/>
                <w:color w:val="1D1D1D"/>
                <w:sz w:val="21"/>
                <w:szCs w:val="21"/>
              </w:rPr>
              <w:pict>
                <v:shape id="_x0000_s1217" type="#_x0000_t32" style="position:absolute;margin-left:263.95pt;margin-top:13.25pt;width:0;height:17.4pt;flip:y;z-index:251787264" o:connectortype="straight">
                  <v:stroke endarrow="block"/>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A077AF"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group id="_x0000_s1237" style="position:absolute;margin-left:67.85pt;margin-top:61.05pt;width:266.4pt;height:97.15pt;rotation:-1436666fd;z-index:251792384" coordorigin="3721,8813" coordsize="5328,1943">
                  <v:shape id="_x0000_s1238" type="#_x0000_t32" style="position:absolute;left:7321;top:10169;width:1;height:336;flip:y" o:connectortype="straight"/>
                  <v:shape id="_x0000_s1239" type="#_x0000_t32" style="position:absolute;left:6901;top:9918;width:0;height:239;flip:y" o:connectortype="straight"/>
                  <v:shape id="_x0000_s1240" type="#_x0000_t32" style="position:absolute;left:7873;top:10517;width:0;height:239;flip:y" o:connectortype="straight"/>
                  <v:shape id="_x0000_s1241" type="#_x0000_t32" style="position:absolute;left:3721;top:8813;width:240;height:0" o:connectortype="straight"/>
                  <v:shape id="_x0000_s1242" type="#_x0000_t32" style="position:absolute;left:6901;top:10169;width:420;height:1" o:connectortype="straight"/>
                  <v:shape id="_x0000_s1243" type="#_x0000_t32" style="position:absolute;left:4513;top:9317;width:1032;height:1" o:connectortype="straight"/>
                  <v:shape id="_x0000_s1244" type="#_x0000_t32" style="position:absolute;left:5545;top:9665;width:552;height:0" o:connectortype="straight"/>
                  <v:shape id="_x0000_s1245" type="#_x0000_t32" style="position:absolute;left:6097;top:9917;width:804;height:0" o:connectortype="straight"/>
                  <v:shape id="_x0000_s1246" type="#_x0000_t32" style="position:absolute;left:3961;top:9065;width:552;height:0" o:connectortype="straight"/>
                  <v:shape id="_x0000_s1247" type="#_x0000_t32" style="position:absolute;left:7321;top:10517;width:552;height:0" o:connectortype="straight"/>
                  <v:shape id="_x0000_s1248" type="#_x0000_t32" style="position:absolute;left:7873;top:10756;width:1176;height:0" o:connectortype="straight"/>
                  <v:shape id="_x0000_s1249" type="#_x0000_t32" style="position:absolute;left:3961;top:8814;width:0;height:239;flip:y" o:connectortype="straight"/>
                  <v:shape id="_x0000_s1250" type="#_x0000_t32" style="position:absolute;left:4513;top:9067;width:0;height:239;flip:y" o:connectortype="straight"/>
                  <v:shape id="_x0000_s1251" type="#_x0000_t32" style="position:absolute;left:5545;top:9319;width:1;height:346;flip:y" o:connectortype="straight"/>
                  <v:shape id="_x0000_s1252" type="#_x0000_t32" style="position:absolute;left:6097;top:9666;width:0;height:239;flip:y" o:connectortype="straight"/>
                </v:group>
              </w:pict>
            </w:r>
            <w:r w:rsidR="00D9769A">
              <w:rPr>
                <w:rFonts w:asciiTheme="minorHAnsi" w:eastAsiaTheme="minorHAnsi" w:hAnsiTheme="minorHAnsi" w:cstheme="minorHAnsi"/>
                <w:color w:val="1D1D1D"/>
                <w:sz w:val="21"/>
                <w:szCs w:val="21"/>
              </w:rPr>
              <w:t>Staircase</w: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A077AF"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257" type="#_x0000_t19" style="position:absolute;margin-left:158.8pt;margin-top:1.2pt;width:7.15pt;height:7pt;flip:x;z-index:251797504" coordsize="21600,21102" adj="-5090152,,,21102" path="wr-21600,-498,21600,42702,4613,,21600,21102nfewr-21600,-498,21600,42702,4613,,21600,21102l,21102nsxe">
                  <v:stroke endarrow="classic" endarrowwidth="narrow" endarrowlength="short"/>
                  <v:path o:connectlocs="4613,0;21600,21102;0,21102"/>
                </v:shape>
              </w:pict>
            </w:r>
            <w:r>
              <w:rPr>
                <w:rFonts w:asciiTheme="minorHAnsi" w:eastAsiaTheme="minorHAnsi" w:hAnsiTheme="minorHAnsi" w:cstheme="minorHAnsi"/>
                <w:noProof/>
                <w:color w:val="1D1D1D"/>
                <w:sz w:val="21"/>
                <w:szCs w:val="21"/>
              </w:rPr>
              <w:pict>
                <v:shape id="_x0000_s1255" type="#_x0000_t32" style="position:absolute;margin-left:150.95pt;margin-top:4.35pt;width:47pt;height:17.1pt;z-index:251795456" o:connectortype="straight">
                  <v:stroke dashstyle="dash"/>
                </v:shape>
              </w:pict>
            </w:r>
            <w:r>
              <w:rPr>
                <w:rFonts w:asciiTheme="minorHAnsi" w:eastAsiaTheme="minorHAnsi" w:hAnsiTheme="minorHAnsi" w:cstheme="minorHAnsi"/>
                <w:noProof/>
                <w:color w:val="1D1D1D"/>
                <w:sz w:val="21"/>
                <w:szCs w:val="21"/>
              </w:rPr>
              <w:pict>
                <v:shape id="_x0000_s1197" type="#_x0000_t202" style="position:absolute;margin-left:145.75pt;margin-top:4.35pt;width:25.5pt;height:20.35pt;z-index:251766784" stroked="f">
                  <v:fill opacity="0"/>
                  <v:textbox style="mso-next-textbox:#_x0000_s1197">
                    <w:txbxContent>
                      <w:p w:rsidR="00A06ED0" w:rsidRDefault="00A06ED0">
                        <w:r>
                          <w:rPr>
                            <w:rFonts w:ascii="Calibri" w:hAnsi="Calibri" w:cs="Calibri"/>
                          </w:rPr>
                          <w:t>θ</w:t>
                        </w:r>
                      </w:p>
                    </w:txbxContent>
                  </v:textbox>
                </v:shape>
              </w:pict>
            </w:r>
          </w:p>
          <w:p w:rsidR="00D9769A" w:rsidRDefault="00A077AF"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8" type="#_x0000_t19" style="position:absolute;margin-left:158.8pt;margin-top:8.6pt;width:7.15pt;height:8.7pt;flip:x y;z-index:251798528">
                  <v:stroke endarrow="classic" endarrowwidth="narrow" endarrowlength="short"/>
                </v:shape>
              </w:pict>
            </w:r>
            <w:r>
              <w:rPr>
                <w:rFonts w:asciiTheme="minorHAnsi" w:eastAsiaTheme="minorHAnsi" w:hAnsiTheme="minorHAnsi" w:cstheme="minorHAnsi"/>
                <w:noProof/>
                <w:color w:val="1D1D1D"/>
                <w:sz w:val="21"/>
                <w:szCs w:val="21"/>
              </w:rPr>
              <w:pict>
                <v:shape id="_x0000_s1256" type="#_x0000_t32" style="position:absolute;margin-left:150.95pt;margin-top:8.55pt;width:45.8pt;height:.05pt;flip:y;z-index:251796480" o:connectortype="straight">
                  <v:stroke dashstyle="dash"/>
                </v:shape>
              </w:pict>
            </w: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D9769A" w:rsidP="00B5477F">
            <w:pPr>
              <w:keepNext/>
              <w:suppressAutoHyphens w:val="0"/>
              <w:overflowPunct/>
              <w:textAlignment w:val="auto"/>
              <w:rPr>
                <w:rFonts w:asciiTheme="minorHAnsi" w:eastAsiaTheme="minorHAnsi" w:hAnsiTheme="minorHAnsi" w:cstheme="minorHAnsi"/>
                <w:color w:val="1D1D1D"/>
                <w:sz w:val="21"/>
                <w:szCs w:val="21"/>
              </w:rPr>
            </w:pPr>
          </w:p>
          <w:p w:rsidR="00D9769A" w:rsidRDefault="00A077AF" w:rsidP="00B5477F">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3" type="#_x0000_t202" style="position:absolute;margin-left:296.95pt;margin-top:12pt;width:45.3pt;height:16.85pt;z-index:251793408" stroked="f" strokecolor="white [3212]">
                  <v:fill opacity="0"/>
                  <v:textbox style="mso-next-textbox:#_x0000_s1253">
                    <w:txbxContent>
                      <w:p w:rsidR="00A06ED0" w:rsidRDefault="00A06ED0">
                        <w:r>
                          <w:t>x+z/</w:t>
                        </w:r>
                        <w:r>
                          <w:rPr>
                            <w:rFonts w:ascii="Calibri" w:hAnsi="Calibri" w:cs="Calibri"/>
                          </w:rPr>
                          <w:t>θ</w:t>
                        </w:r>
                      </w:p>
                    </w:txbxContent>
                  </v:textbox>
                </v:shape>
              </w:pict>
            </w:r>
          </w:p>
          <w:p w:rsidR="00D9769A" w:rsidRPr="00E0118D" w:rsidRDefault="00A077AF" w:rsidP="006024D3">
            <w:pPr>
              <w:keepNext/>
              <w:suppressAutoHyphens w:val="0"/>
              <w:overflowPunct/>
              <w:textAlignment w:val="auto"/>
              <w:rPr>
                <w:rFonts w:asciiTheme="minorHAnsi" w:eastAsiaTheme="minorHAnsi" w:hAnsiTheme="minorHAnsi" w:cstheme="minorHAnsi"/>
                <w:color w:val="1D1D1D"/>
                <w:sz w:val="21"/>
                <w:szCs w:val="21"/>
              </w:rPr>
            </w:pPr>
            <w:r>
              <w:rPr>
                <w:rFonts w:asciiTheme="minorHAnsi" w:eastAsiaTheme="minorHAnsi" w:hAnsiTheme="minorHAnsi" w:cstheme="minorHAnsi"/>
                <w:noProof/>
                <w:color w:val="1D1D1D"/>
                <w:sz w:val="21"/>
                <w:szCs w:val="21"/>
              </w:rPr>
              <w:pict>
                <v:shape id="_x0000_s1254" type="#_x0000_t32" style="position:absolute;margin-left:263.95pt;margin-top:9.25pt;width:33pt;height:0;z-index:251794432" o:connectortype="straight">
                  <v:stroke endarrow="block"/>
                </v:shape>
              </w:pict>
            </w:r>
            <w:r w:rsidR="00D9769A">
              <w:rPr>
                <w:rFonts w:asciiTheme="minorHAnsi" w:eastAsiaTheme="minorHAnsi" w:hAnsiTheme="minorHAnsi" w:cstheme="minorHAnsi"/>
                <w:color w:val="1D1D1D"/>
                <w:sz w:val="21"/>
                <w:szCs w:val="21"/>
              </w:rPr>
              <w:t>Sawtooth</w:t>
            </w:r>
          </w:p>
        </w:tc>
      </w:tr>
    </w:tbl>
    <w:p w:rsidR="00D9769A" w:rsidRDefault="00D9769A" w:rsidP="00DE2EA6">
      <w:pPr>
        <w:pStyle w:val="Caption"/>
        <w:rPr>
          <w:rFonts w:eastAsiaTheme="minorHAnsi"/>
          <w:color w:val="1B1B1B"/>
        </w:rPr>
      </w:pPr>
      <w:r>
        <w:t xml:space="preserve">Figure </w:t>
      </w:r>
      <w:r w:rsidR="00A077AF">
        <w:fldChar w:fldCharType="begin"/>
      </w:r>
      <w:r w:rsidR="00C752DC">
        <w:instrText xml:space="preserve"> SEQ Figure \* ARABIC </w:instrText>
      </w:r>
      <w:r w:rsidR="00A077AF">
        <w:fldChar w:fldCharType="separate"/>
      </w:r>
      <w:r w:rsidR="005F16AE">
        <w:rPr>
          <w:noProof/>
        </w:rPr>
        <w:t>2</w:t>
      </w:r>
      <w:r w:rsidR="00A077AF">
        <w:fldChar w:fldCharType="end"/>
      </w:r>
      <w:r>
        <w:t>: A descending staircase is used to derive an autocorrelation and then the coordinate system is rotated to model a sawtooth terrain profile.</w:t>
      </w:r>
    </w:p>
    <w:p w:rsidR="00D9769A" w:rsidRDefault="00D9769A" w:rsidP="00EA3575">
      <w:pPr>
        <w:pStyle w:val="Body"/>
        <w:rPr>
          <w:rFonts w:eastAsiaTheme="minorHAnsi"/>
        </w:rPr>
      </w:pPr>
      <w:r>
        <w:rPr>
          <w:rFonts w:eastAsiaTheme="minorHAnsi"/>
        </w:rPr>
        <w:t xml:space="preserve">The general approach falls under the categorization of a </w:t>
      </w:r>
      <w:r w:rsidRPr="007B3A46">
        <w:rPr>
          <w:rFonts w:eastAsiaTheme="minorHAnsi"/>
          <w:i/>
        </w:rPr>
        <w:t>semi-Markov</w:t>
      </w:r>
      <w:r>
        <w:rPr>
          <w:rFonts w:eastAsiaTheme="minorHAnsi"/>
        </w:rPr>
        <w:t xml:space="preserve"> analysis. We allow the distribution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 and H(</w:t>
      </w:r>
      <w:r w:rsidRPr="00AF2095">
        <w:rPr>
          <w:rFonts w:eastAsiaTheme="minorHAnsi"/>
          <w:i/>
        </w:rPr>
        <w:t>S</w:t>
      </w:r>
      <w:r>
        <w:rPr>
          <w:rFonts w:eastAsiaTheme="minorHAnsi"/>
          <w:i/>
          <w:vertAlign w:val="subscript"/>
        </w:rPr>
        <w:t>z</w:t>
      </w:r>
      <w:r>
        <w:rPr>
          <w:rFonts w:eastAsiaTheme="minorHAnsi"/>
        </w:rPr>
        <w:t xml:space="preserve">) to take on any form.  To recover the elementary Markov spectrum, we apply a maximally disordered distribution to </w:t>
      </w:r>
      <w:r w:rsidRPr="001B2EEB">
        <w:rPr>
          <w:rFonts w:eastAsiaTheme="minorHAnsi"/>
          <w:i/>
        </w:rPr>
        <w:t>P</w:t>
      </w:r>
      <w:r>
        <w:rPr>
          <w:rFonts w:eastAsiaTheme="minorHAnsi"/>
        </w:rPr>
        <w:t>(</w:t>
      </w:r>
      <w:r w:rsidRPr="001B2EEB">
        <w:rPr>
          <w:rFonts w:eastAsiaTheme="minorHAnsi"/>
          <w:i/>
        </w:rPr>
        <w:t>L</w:t>
      </w:r>
      <w:r>
        <w:rPr>
          <w:rFonts w:eastAsiaTheme="minorHAnsi"/>
        </w:rPr>
        <w:t>).</w:t>
      </w:r>
    </w:p>
    <w:p w:rsidR="00D9769A" w:rsidRDefault="00D9769A" w:rsidP="004B3741">
      <w:pPr>
        <w:pStyle w:val="Equation"/>
        <w:rPr>
          <w:rFonts w:eastAsiaTheme="minorEastAsia"/>
        </w:rPr>
      </w:pPr>
      <m:oMathPara>
        <m:oMath>
          <m:r>
            <w:rPr>
              <w:rFonts w:ascii="Cambria Math" w:eastAsiaTheme="minorHAnsi" w:hAnsi="Cambria Math"/>
            </w:rPr>
            <m:t>P</m:t>
          </m:r>
          <m:d>
            <m:dPr>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d>
                <m:dPr>
                  <m:begChr m:val="〈"/>
                  <m:endChr m:val="〉"/>
                  <m:ctrlPr>
                    <w:rPr>
                      <w:rFonts w:ascii="Cambria Math" w:eastAsiaTheme="minorHAnsi" w:hAnsi="Cambria Math"/>
                    </w:rPr>
                  </m:ctrlPr>
                </m:dPr>
                <m:e>
                  <m:r>
                    <w:rPr>
                      <w:rFonts w:ascii="Cambria Math" w:eastAsiaTheme="minorHAnsi" w:hAnsi="Cambria Math"/>
                    </w:rPr>
                    <m:t>L</m:t>
                  </m:r>
                </m:e>
              </m:d>
            </m:den>
          </m:f>
          <m:r>
            <m:rPr>
              <m:sty m:val="p"/>
            </m:rPr>
            <w:rPr>
              <w:rFonts w:ascii="Cambria Math" w:eastAsiaTheme="minorHAnsi" w:hAnsi="Cambria Math"/>
            </w:rPr>
            <m:t xml:space="preserve"> </m:t>
          </m:r>
          <m:sSup>
            <m:sSupPr>
              <m:ctrlPr>
                <w:rPr>
                  <w:rFonts w:ascii="Cambria Math" w:eastAsiaTheme="minorHAnsi" w:hAnsi="Cambria Math"/>
                </w:rPr>
              </m:ctrlPr>
            </m:sSupPr>
            <m:e>
              <m:r>
                <w:rPr>
                  <w:rFonts w:ascii="Cambria Math" w:eastAsiaTheme="minorHAnsi" w:hAnsi="Cambria Math"/>
                </w:rPr>
                <m:t>e</m:t>
              </m:r>
            </m:e>
            <m:sup>
              <m:r>
                <m:rPr>
                  <m:sty m:val="p"/>
                </m:rPr>
                <w:rPr>
                  <w:rFonts w:ascii="Cambria Math" w:eastAsiaTheme="minorHAnsi" w:hAnsi="Cambria Math"/>
                </w:rPr>
                <m:t>-</m:t>
              </m:r>
              <m:r>
                <w:rPr>
                  <w:rFonts w:ascii="Cambria Math" w:eastAsiaTheme="minorHAnsi" w:hAnsi="Cambria Math"/>
                </w:rPr>
                <m:t>L</m:t>
              </m:r>
              <m:r>
                <m:rPr>
                  <m:sty m:val="p"/>
                </m:rPr>
                <w:rPr>
                  <w:rFonts w:ascii="Cambria Math" w:eastAsiaTheme="minorHAnsi" w:hAnsi="Cambria Math"/>
                </w:rPr>
                <m:t>/</m:t>
              </m:r>
              <m:d>
                <m:dPr>
                  <m:begChr m:val="〈"/>
                  <m:endChr m:val="〉"/>
                  <m:ctrlPr>
                    <w:rPr>
                      <w:rFonts w:ascii="Cambria Math" w:eastAsiaTheme="minorHAnsi" w:hAnsi="Cambria Math"/>
                    </w:rPr>
                  </m:ctrlPr>
                </m:dPr>
                <m:e>
                  <m:r>
                    <w:rPr>
                      <w:rFonts w:ascii="Cambria Math" w:eastAsiaTheme="minorHAnsi" w:hAnsi="Cambria Math"/>
                    </w:rPr>
                    <m:t>L</m:t>
                  </m:r>
                </m:e>
              </m:d>
            </m:sup>
          </m:sSup>
        </m:oMath>
      </m:oMathPara>
    </w:p>
    <w:p w:rsidR="00D9769A" w:rsidRDefault="00D9769A" w:rsidP="00EA3575">
      <w:pPr>
        <w:pStyle w:val="Body"/>
        <w:rPr>
          <w:rFonts w:eastAsiaTheme="minorHAnsi"/>
        </w:rPr>
      </w:pPr>
      <w:r>
        <w:rPr>
          <w:rFonts w:eastAsiaTheme="minorHAnsi"/>
        </w:rPr>
        <w:t xml:space="preserve">This selection results in the Fourier transform for </w:t>
      </w:r>
      <w:r w:rsidRPr="00AF2095">
        <w:rPr>
          <w:rFonts w:eastAsiaTheme="minorHAnsi"/>
          <w:i/>
        </w:rPr>
        <w:t>P</w:t>
      </w:r>
      <w:r>
        <w:rPr>
          <w:rFonts w:eastAsiaTheme="minorHAnsi"/>
        </w:rPr>
        <w:t>(</w:t>
      </w:r>
      <w:r w:rsidRPr="00AF2095">
        <w:rPr>
          <w:rFonts w:eastAsiaTheme="minorHAnsi"/>
          <w:i/>
        </w:rPr>
        <w:t>S</w:t>
      </w:r>
      <w:r w:rsidRPr="00AF2095">
        <w:rPr>
          <w:rFonts w:eastAsiaTheme="minorHAnsi"/>
          <w:i/>
          <w:vertAlign w:val="subscript"/>
        </w:rPr>
        <w:t>x</w:t>
      </w:r>
      <w:r>
        <w:rPr>
          <w:rFonts w:eastAsiaTheme="minorHAnsi"/>
        </w:rPr>
        <w:t>)</w:t>
      </w:r>
    </w:p>
    <w:p w:rsidR="00D9769A" w:rsidRPr="006119CE" w:rsidRDefault="00D9769A" w:rsidP="004B3741">
      <w:pPr>
        <w:pStyle w:val="Equation"/>
        <w:rPr>
          <w:rFonts w:eastAsiaTheme="minorEastAsia"/>
          <w:vanish/>
          <w:specVanish/>
        </w:rPr>
      </w:pPr>
      <m:oMathPara>
        <m:oMath>
          <m:r>
            <w:rPr>
              <w:rFonts w:ascii="Cambria Math" w:eastAsiaTheme="minorHAnsi" w:hAnsi="Cambria Math"/>
            </w:rPr>
            <m:t>P</m:t>
          </m:r>
          <m:d>
            <m:dPr>
              <m:ctrlPr>
                <w:rPr>
                  <w:rFonts w:ascii="Cambria Math" w:eastAsiaTheme="minorHAnsi" w:hAnsi="Cambria Math"/>
                </w:rPr>
              </m:ctrlPr>
            </m:dPr>
            <m:e>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e>
          </m:d>
          <m:r>
            <m:rPr>
              <m:sty m:val="p"/>
            </m:rPr>
            <w:rPr>
              <w:rFonts w:ascii="Cambria Math" w:eastAsiaTheme="minorHAnsi" w:hAnsi="Cambria Math"/>
            </w:rPr>
            <m:t xml:space="preserve">= </m:t>
          </m:r>
          <m:f>
            <m:fPr>
              <m:ctrlPr>
                <w:rPr>
                  <w:rFonts w:ascii="Cambria Math" w:eastAsiaTheme="minorHAnsi" w:hAnsi="Cambria Math"/>
                </w:rPr>
              </m:ctrlPr>
            </m:fPr>
            <m:num>
              <m:r>
                <m:rPr>
                  <m:sty m:val="p"/>
                </m:rPr>
                <w:rPr>
                  <w:rFonts w:ascii="Cambria Math" w:eastAsiaTheme="minorHAnsi" w:hAnsi="Cambria Math"/>
                </w:rPr>
                <m:t>1</m:t>
              </m:r>
            </m:num>
            <m:den>
              <m:r>
                <m:rPr>
                  <m:sty m:val="p"/>
                </m:rPr>
                <w:rPr>
                  <w:rFonts w:ascii="Cambria Math" w:eastAsiaTheme="minorHAnsi" w:hAnsi="Cambria Math"/>
                </w:rPr>
                <m:t>1+</m:t>
              </m:r>
              <m:r>
                <w:rPr>
                  <w:rFonts w:ascii="Cambria Math" w:eastAsiaTheme="minorHAnsi" w:hAnsi="Cambria Math"/>
                </w:rPr>
                <m:t>i</m:t>
              </m:r>
              <m:sSub>
                <m:sSubPr>
                  <m:ctrlPr>
                    <w:rPr>
                      <w:rFonts w:ascii="Cambria Math" w:eastAsiaTheme="minorHAnsi" w:hAnsi="Cambria Math"/>
                    </w:rPr>
                  </m:ctrlPr>
                </m:sSubPr>
                <m:e>
                  <m:r>
                    <w:rPr>
                      <w:rFonts w:ascii="Cambria Math" w:eastAsiaTheme="minorHAnsi" w:hAnsi="Cambria Math"/>
                    </w:rPr>
                    <m:t>S</m:t>
                  </m:r>
                </m:e>
                <m:sub>
                  <m:r>
                    <w:rPr>
                      <w:rFonts w:ascii="Cambria Math" w:eastAsiaTheme="minorHAnsi" w:hAnsi="Cambria Math"/>
                    </w:rPr>
                    <m:t>x</m:t>
                  </m:r>
                </m:sub>
              </m:sSub>
              <m:d>
                <m:dPr>
                  <m:begChr m:val="〈"/>
                  <m:endChr m:val="〉"/>
                  <m:ctrlPr>
                    <w:rPr>
                      <w:rFonts w:ascii="Cambria Math" w:eastAsiaTheme="minorHAnsi" w:hAnsi="Cambria Math"/>
                    </w:rPr>
                  </m:ctrlPr>
                </m:dPr>
                <m:e>
                  <m:r>
                    <w:rPr>
                      <w:rFonts w:ascii="Cambria Math" w:eastAsiaTheme="minorHAnsi" w:hAnsi="Cambria Math"/>
                    </w:rPr>
                    <m:t>L</m:t>
                  </m:r>
                </m:e>
              </m:d>
              <m:r>
                <m:rPr>
                  <m:sty m:val="p"/>
                </m:rPr>
                <w:rPr>
                  <w:rFonts w:ascii="Cambria Math" w:eastAsiaTheme="minorHAnsi" w:hAnsi="Cambria Math"/>
                </w:rPr>
                <m:t xml:space="preserve"> </m:t>
              </m:r>
            </m:den>
          </m:f>
        </m:oMath>
      </m:oMathPara>
    </w:p>
    <w:p w:rsidR="00D9769A" w:rsidRPr="006119CE" w:rsidRDefault="00D9769A" w:rsidP="006119CE">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6119CE">
        <w:rPr>
          <w:rFonts w:eastAsiaTheme="minorHAnsi"/>
          <w:b/>
        </w:rPr>
        <w:t>(3)</w:t>
      </w:r>
    </w:p>
    <w:p w:rsidR="00D9769A" w:rsidRDefault="00D9769A" w:rsidP="00EA3575">
      <w:pPr>
        <w:pStyle w:val="Body"/>
        <w:rPr>
          <w:rFonts w:eastAsiaTheme="minorHAnsi"/>
        </w:rPr>
      </w:pPr>
      <w:r>
        <w:rPr>
          <w:rFonts w:eastAsiaTheme="minorHAnsi"/>
        </w:rPr>
        <w:t>Applying the same transform to the step height, the resulting PSD is the Cauchy or Lorentzian profile:</w:t>
      </w:r>
    </w:p>
    <w:p w:rsidR="00D9769A" w:rsidRPr="00A5179F" w:rsidRDefault="00A077AF" w:rsidP="004B3741">
      <w:pPr>
        <w:pStyle w:val="Equation"/>
        <w:rPr>
          <w:rFonts w:eastAsiaTheme="minorEastAsia"/>
          <w:vanish/>
          <w:specVanish/>
        </w:rPr>
      </w:pPr>
      <m:oMathPara>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color w:val="363636"/>
                    </w:rPr>
                  </m:ctrlPr>
                </m:sSubPr>
                <m:e>
                  <m:r>
                    <w:rPr>
                      <w:rFonts w:ascii="Cambria Math" w:eastAsiaTheme="minorHAnsi" w:hAnsi="Cambria Math"/>
                      <w:color w:val="363636"/>
                    </w:rPr>
                    <m:t>S</m:t>
                  </m:r>
                </m:e>
                <m:sub>
                  <m:r>
                    <w:rPr>
                      <w:rFonts w:ascii="Cambria Math" w:eastAsiaTheme="minorHAnsi" w:hAnsi="Cambria Math"/>
                      <w:color w:val="363636"/>
                    </w:rPr>
                    <m:t>x</m:t>
                  </m:r>
                </m:sub>
              </m:sSub>
            </m:e>
          </m:d>
          <m:r>
            <m:rPr>
              <m:sty m:val="p"/>
            </m:rPr>
            <w:rPr>
              <w:rFonts w:ascii="Cambria Math" w:eastAsiaTheme="minorHAnsi" w:hAnsi="Cambria Math"/>
              <w:color w:val="1B1B1B"/>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sSup>
                <m:sSupPr>
                  <m:ctrlPr>
                    <w:rPr>
                      <w:rFonts w:ascii="Cambria Math" w:hAnsi="Cambria Math"/>
                    </w:rPr>
                  </m:ctrlPr>
                </m:sSupPr>
                <m:e>
                  <m:d>
                    <m:dPr>
                      <m:begChr m:val="〈"/>
                      <m:endChr m:val="〉"/>
                      <m:ctrlPr>
                        <w:rPr>
                          <w:rFonts w:ascii="Cambria Math" w:hAnsi="Cambria Math"/>
                        </w:rPr>
                      </m:ctrlPr>
                    </m:dPr>
                    <m:e>
                      <m:r>
                        <w:rPr>
                          <w:rFonts w:ascii="Cambria Math" w:hAnsi="Cambria Math"/>
                        </w:rPr>
                        <m:t>L</m:t>
                      </m:r>
                    </m:e>
                  </m:d>
                  <m:sSub>
                    <m:sSubPr>
                      <m:ctrlPr>
                        <w:rPr>
                          <w:rFonts w:ascii="Cambria Math" w:hAnsi="Cambria Math"/>
                        </w:rPr>
                      </m:ctrlPr>
                    </m:sSubPr>
                    <m:e>
                      <m:r>
                        <w:rPr>
                          <w:rFonts w:ascii="Cambria Math" w:hAnsi="Cambria Math"/>
                        </w:rPr>
                        <m:t>S</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 xml:space="preserve"> </m:t>
              </m:r>
            </m:den>
          </m:f>
        </m:oMath>
      </m:oMathPara>
    </w:p>
    <w:p w:rsidR="00D9769A" w:rsidRPr="00A5179F" w:rsidRDefault="00D9769A" w:rsidP="00A5179F">
      <w:pPr>
        <w:pStyle w:val="EquationNumber"/>
        <w:rPr>
          <w:rFonts w:eastAsiaTheme="minorHAnsi"/>
          <w:b/>
        </w:rPr>
      </w:pPr>
      <w:r>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r>
      <w:r>
        <w:rPr>
          <w:rFonts w:eastAsiaTheme="minorHAnsi"/>
        </w:rPr>
        <w:tab/>
      </w:r>
      <w:r w:rsidRPr="00A5179F">
        <w:rPr>
          <w:rFonts w:eastAsiaTheme="minorHAnsi"/>
          <w:b/>
        </w:rPr>
        <w:t>(</w:t>
      </w:r>
      <w:r>
        <w:rPr>
          <w:rFonts w:eastAsiaTheme="minorHAnsi"/>
          <w:b/>
        </w:rPr>
        <w:t>4</w:t>
      </w:r>
      <w:r w:rsidRPr="00A5179F">
        <w:rPr>
          <w:rFonts w:eastAsiaTheme="minorHAnsi"/>
          <w:b/>
        </w:rPr>
        <w:t>)</w:t>
      </w:r>
    </w:p>
    <w:p w:rsidR="00D9769A" w:rsidRPr="00663DFD" w:rsidRDefault="00D9769A" w:rsidP="00663DFD">
      <w:pPr>
        <w:pStyle w:val="Body"/>
        <w:rPr>
          <w:rFonts w:eastAsiaTheme="minorHAnsi"/>
        </w:rPr>
      </w:pPr>
      <w:r>
        <w:rPr>
          <w:rFonts w:eastAsiaTheme="minorHAnsi"/>
        </w:rPr>
        <w:t>This has the classic PSD second-order power-law fall-off of a random terrain, shown below.  The deviations from this fall-off are due either to further order in the terrain relief or filtering of the data set. This particular data was extracted from an unclassified military test course</w:t>
      </w:r>
      <w:r w:rsidR="00663DFD">
        <w:rPr>
          <w:rFonts w:eastAsiaTheme="minorHAnsi"/>
        </w:rPr>
        <w:t xml:space="preserve"> and from data gathered by one of the authors</w:t>
      </w:r>
      <w:r w:rsidR="00A077AF">
        <w:rPr>
          <w:rFonts w:eastAsiaTheme="minorHAnsi"/>
        </w:rPr>
        <w:fldChar w:fldCharType="begin"/>
      </w:r>
      <w:r w:rsidR="00A06ED0">
        <w:rPr>
          <w:rFonts w:eastAsiaTheme="minorHAnsi"/>
        </w:rPr>
        <w:instrText xml:space="preserve"> ADDIN ZOTERO_ITEM CSL_CITATION {"citationID":"991965es3","properties":{"formattedCitation":"[13]","plainCitation":"[13]"},"citationItems":[{"id":1338,"uris":["http://zotero.org/users/954774/items/NQU4STQT"],"uri":["http://zotero.org/users/954774/items/NQU4STQT"]}],"schema":"https://github.com/citation-style-language/schema/raw/master/csl-citation.json"} </w:instrText>
      </w:r>
      <w:r w:rsidR="00A077AF">
        <w:rPr>
          <w:rFonts w:eastAsiaTheme="minorHAnsi"/>
        </w:rPr>
        <w:fldChar w:fldCharType="separate"/>
      </w:r>
      <w:r w:rsidR="00A06ED0" w:rsidRPr="00A06ED0">
        <w:rPr>
          <w:rFonts w:eastAsiaTheme="minorHAnsi"/>
        </w:rPr>
        <w:t>[13]</w:t>
      </w:r>
      <w:r w:rsidR="00A077AF">
        <w:rPr>
          <w:rFonts w:eastAsiaTheme="minorHAnsi"/>
        </w:rPr>
        <w:fldChar w:fldCharType="end"/>
      </w:r>
      <w:r w:rsidR="00A077AF">
        <w:rPr>
          <w:rFonts w:eastAsiaTheme="minorHAnsi"/>
        </w:rPr>
        <w:fldChar w:fldCharType="begin"/>
      </w:r>
      <w:r w:rsidR="00A06ED0">
        <w:rPr>
          <w:rFonts w:eastAsiaTheme="minorHAnsi"/>
        </w:rPr>
        <w:instrText xml:space="preserve"> ADDIN ZOTERO_ITEM CSL_CITATION {"citationID":"1666435t1d","properties":{"formattedCitation":"[14]","plainCitation":"[14]"},"citationItems":[{"id":1339,"uris":["http://zotero.org/users/954774/items/PTQDMK4J"],"uri":["http://zotero.org/users/954774/items/PTQDMK4J"]}],"schema":"https://github.com/citation-style-language/schema/raw/master/csl-citation.json"} </w:instrText>
      </w:r>
      <w:r w:rsidR="00A077AF">
        <w:rPr>
          <w:rFonts w:eastAsiaTheme="minorHAnsi"/>
        </w:rPr>
        <w:fldChar w:fldCharType="separate"/>
      </w:r>
      <w:r w:rsidR="00A06ED0" w:rsidRPr="00A06ED0">
        <w:rPr>
          <w:rFonts w:eastAsiaTheme="minorHAnsi"/>
        </w:rPr>
        <w:t>[14]</w:t>
      </w:r>
      <w:r w:rsidR="00A077AF">
        <w:rPr>
          <w:rFonts w:eastAsiaTheme="minorHAnsi"/>
        </w:rPr>
        <w:fldChar w:fldCharType="end"/>
      </w:r>
      <w:r w:rsidR="00663DFD">
        <w:rPr>
          <w:rFonts w:eastAsiaTheme="minorHAnsi"/>
        </w:rPr>
        <w:t xml:space="preserve"> on the Gerotek </w:t>
      </w:r>
      <w:r w:rsidR="00697318">
        <w:rPr>
          <w:rFonts w:eastAsiaTheme="minorHAnsi"/>
        </w:rPr>
        <w:t xml:space="preserve">facility </w:t>
      </w:r>
      <w:r w:rsidR="00663DFD" w:rsidRPr="00663DFD">
        <w:rPr>
          <w:rFonts w:eastAsiaTheme="minorHAnsi"/>
        </w:rPr>
        <w:t>vehicle testing track</w:t>
      </w:r>
      <w:r w:rsidR="00663DFD" w:rsidRPr="00AC1B37">
        <w:rPr>
          <w:rStyle w:val="FootnoteReference"/>
          <w:rFonts w:eastAsiaTheme="minorHAnsi"/>
        </w:rPr>
        <w:footnoteReference w:id="2"/>
      </w:r>
      <w:r>
        <w:rPr>
          <w:rFonts w:eastAsiaTheme="minorHAnsi"/>
        </w:rPr>
        <w:t>.</w:t>
      </w:r>
    </w:p>
    <w:tbl>
      <w:tblPr>
        <w:tblStyle w:val="TableGrid"/>
        <w:tblW w:w="0" w:type="auto"/>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32"/>
        <w:gridCol w:w="4871"/>
      </w:tblGrid>
      <w:tr w:rsidR="00CC7F5B" w:rsidTr="00CC7F5B">
        <w:tc>
          <w:tcPr>
            <w:tcW w:w="4788" w:type="dxa"/>
          </w:tcPr>
          <w:p w:rsidR="00CC7F5B" w:rsidRDefault="00CC7F5B" w:rsidP="004B3741">
            <w:pPr>
              <w:pStyle w:val="Figure"/>
              <w:ind w:left="0"/>
            </w:pPr>
            <w:r w:rsidRPr="00CC7F5B">
              <w:rPr>
                <w:noProof/>
              </w:rPr>
              <w:drawing>
                <wp:inline distT="0" distB="0" distL="0" distR="0">
                  <wp:extent cx="2660754" cy="2012117"/>
                  <wp:effectExtent l="0" t="19050" r="82446" b="64333"/>
                  <wp:docPr id="6"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CC7F5B" w:rsidRDefault="00CC7F5B" w:rsidP="004B3741">
            <w:pPr>
              <w:pStyle w:val="Figure"/>
              <w:ind w:left="0"/>
            </w:pPr>
            <w:r w:rsidRPr="00CC7F5B">
              <w:rPr>
                <w:noProof/>
              </w:rPr>
              <w:drawing>
                <wp:inline distT="0" distB="0" distL="0" distR="0">
                  <wp:extent cx="2953062" cy="2015438"/>
                  <wp:effectExtent l="0" t="19050" r="75888" b="61012"/>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D9769A" w:rsidRPr="00CC7F5B" w:rsidRDefault="00D9769A" w:rsidP="007F2670">
      <w:pPr>
        <w:pStyle w:val="Caption"/>
      </w:pPr>
      <w:bookmarkStart w:id="3" w:name="_Ref322690755"/>
      <w:r>
        <w:t xml:space="preserve">Figure </w:t>
      </w:r>
      <w:r w:rsidR="00A077AF">
        <w:fldChar w:fldCharType="begin"/>
      </w:r>
      <w:r w:rsidR="00C752DC">
        <w:instrText xml:space="preserve"> SEQ Figure \* ARABIC </w:instrText>
      </w:r>
      <w:r w:rsidR="00A077AF">
        <w:fldChar w:fldCharType="separate"/>
      </w:r>
      <w:r w:rsidR="005F16AE">
        <w:rPr>
          <w:noProof/>
        </w:rPr>
        <w:t>3</w:t>
      </w:r>
      <w:r w:rsidR="00A077AF">
        <w:fldChar w:fldCharType="end"/>
      </w:r>
      <w:bookmarkEnd w:id="3"/>
      <w:r w:rsidR="00CC7F5B">
        <w:t>:</w:t>
      </w:r>
      <w:r w:rsidR="007B3A46">
        <w:t xml:space="preserve"> </w:t>
      </w:r>
      <w:r w:rsidR="00CC7F5B">
        <w:t xml:space="preserve">(left) </w:t>
      </w:r>
      <w:r>
        <w:t>Power Spectral Density (PSD) plot from a declassified military test course, with a random walk terrain profile overlaid as 1/S</w:t>
      </w:r>
      <w:r>
        <w:rPr>
          <w:vertAlign w:val="superscript"/>
        </w:rPr>
        <w:t>2</w:t>
      </w:r>
      <w:r w:rsidR="00CC7F5B">
        <w:t xml:space="preserve">. </w:t>
      </w:r>
      <w:r w:rsidR="00663DFD">
        <w:br/>
      </w:r>
      <w:r w:rsidR="00CC7F5B">
        <w:t xml:space="preserve">(right) High Resolution PSD of </w:t>
      </w:r>
      <w:r w:rsidR="00663DFD">
        <w:t>Gerotek rough track rock bed course, with Cauchy model overlay</w:t>
      </w:r>
    </w:p>
    <w:p w:rsidR="00D9769A" w:rsidRPr="00663DFD" w:rsidRDefault="00D9769A" w:rsidP="00663DFD">
      <w:pPr>
        <w:pStyle w:val="Body"/>
        <w:rPr>
          <w:rFonts w:eastAsiaTheme="minorHAnsi"/>
        </w:rPr>
      </w:pPr>
      <w:r>
        <w:rPr>
          <w:rFonts w:eastAsiaTheme="minorHAnsi"/>
        </w:rPr>
        <w:t xml:space="preserve">The data and spectra from </w:t>
      </w:r>
      <w:r w:rsidR="00A077AF">
        <w:rPr>
          <w:rFonts w:eastAsiaTheme="minorHAnsi"/>
        </w:rPr>
        <w:fldChar w:fldCharType="begin"/>
      </w:r>
      <w:r>
        <w:rPr>
          <w:rFonts w:eastAsiaTheme="minorHAnsi"/>
        </w:rPr>
        <w:instrText xml:space="preserve"> REF _Ref322690755 \h </w:instrText>
      </w:r>
      <w:r w:rsidR="00A077AF">
        <w:rPr>
          <w:rFonts w:eastAsiaTheme="minorHAnsi"/>
        </w:rPr>
      </w:r>
      <w:r w:rsidR="00A077AF">
        <w:rPr>
          <w:rFonts w:eastAsiaTheme="minorHAnsi"/>
        </w:rPr>
        <w:fldChar w:fldCharType="separate"/>
      </w:r>
      <w:r w:rsidR="005F16AE">
        <w:t xml:space="preserve">Figure </w:t>
      </w:r>
      <w:r w:rsidR="005F16AE">
        <w:rPr>
          <w:noProof/>
        </w:rPr>
        <w:t>3</w:t>
      </w:r>
      <w:r w:rsidR="00A077AF">
        <w:rPr>
          <w:rFonts w:eastAsiaTheme="minorHAnsi"/>
        </w:rPr>
        <w:fldChar w:fldCharType="end"/>
      </w:r>
      <w:r>
        <w:rPr>
          <w:rFonts w:eastAsiaTheme="minorHAnsi"/>
        </w:rPr>
        <w:t xml:space="preserve"> </w:t>
      </w:r>
      <w:r w:rsidR="00A14232">
        <w:rPr>
          <w:rFonts w:eastAsiaTheme="minorHAnsi"/>
        </w:rPr>
        <w:t>are</w:t>
      </w:r>
      <w:r>
        <w:rPr>
          <w:rFonts w:eastAsiaTheme="minorHAnsi"/>
        </w:rPr>
        <w:t xml:space="preserve"> taken from a historical unclassified test document.  Figure 4 presents data from the present day “rough road” test track data from a Mercedes-Benz course</w:t>
      </w:r>
      <w:r w:rsidR="00A077AF">
        <w:rPr>
          <w:rFonts w:eastAsiaTheme="minorHAnsi"/>
        </w:rPr>
        <w:fldChar w:fldCharType="begin"/>
      </w:r>
      <w:r w:rsidR="00A06ED0">
        <w:rPr>
          <w:rFonts w:eastAsiaTheme="minorHAnsi"/>
        </w:rPr>
        <w:instrText xml:space="preserve"> ADDIN ZOTERO_ITEM CSL_CITATION {"citationID":"2lpu12irnk","properties":{"formattedCitation":"[15]","plainCitation":"[15]"},"citationItems":[{"id":67,"uris":["http://zotero.org/users/954774/items/HFZ9H2NW"],"uri":["http://zotero.org/users/954774/items/HFZ9H2NW"]}],"schema":"https://github.com/citation-style-language/schema/raw/master/csl-citation.json"} </w:instrText>
      </w:r>
      <w:r w:rsidR="00A077AF">
        <w:rPr>
          <w:rFonts w:eastAsiaTheme="minorHAnsi"/>
        </w:rPr>
        <w:fldChar w:fldCharType="separate"/>
      </w:r>
      <w:r w:rsidR="00A06ED0" w:rsidRPr="00A06ED0">
        <w:rPr>
          <w:rFonts w:eastAsiaTheme="minorHAnsi"/>
        </w:rPr>
        <w:t>[15]</w:t>
      </w:r>
      <w:r w:rsidR="00A077AF">
        <w:rPr>
          <w:rFonts w:eastAsiaTheme="minorHAnsi"/>
        </w:rPr>
        <w:fldChar w:fldCharType="end"/>
      </w:r>
      <w:r>
        <w:rPr>
          <w:rFonts w:eastAsiaTheme="minorHAnsi"/>
        </w:rPr>
        <w:t>, note the reduced fluctuation noise and wide dynamic range in the data.</w:t>
      </w:r>
    </w:p>
    <w:p w:rsidR="00D9769A" w:rsidRDefault="00D9769A" w:rsidP="004B3741">
      <w:pPr>
        <w:pStyle w:val="Figure"/>
      </w:pPr>
      <w:r>
        <w:rPr>
          <w:rFonts w:eastAsiaTheme="minorHAnsi"/>
          <w:noProof/>
        </w:rPr>
        <w:drawing>
          <wp:inline distT="0" distB="0" distL="0" distR="0">
            <wp:extent cx="4672090" cy="2872740"/>
            <wp:effectExtent l="0" t="19050" r="71360" b="60960"/>
            <wp:docPr id="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srcRect/>
                    <a:stretch>
                      <a:fillRect/>
                    </a:stretch>
                  </pic:blipFill>
                  <pic:spPr bwMode="auto">
                    <a:xfrm>
                      <a:off x="0" y="0"/>
                      <a:ext cx="4676254" cy="28753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E02D24">
      <w:pPr>
        <w:pStyle w:val="Caption"/>
        <w:rPr>
          <w:rFonts w:eastAsiaTheme="minorHAnsi"/>
          <w:color w:val="1B1B1B"/>
        </w:rPr>
      </w:pPr>
      <w:bookmarkStart w:id="4" w:name="_Ref322691378"/>
      <w:r>
        <w:t xml:space="preserve">Figure </w:t>
      </w:r>
      <w:r w:rsidR="00A077AF">
        <w:fldChar w:fldCharType="begin"/>
      </w:r>
      <w:r w:rsidR="00C752DC">
        <w:instrText xml:space="preserve"> SEQ Figure \* ARABIC </w:instrText>
      </w:r>
      <w:r w:rsidR="00A077AF">
        <w:fldChar w:fldCharType="separate"/>
      </w:r>
      <w:r w:rsidR="005F16AE">
        <w:rPr>
          <w:noProof/>
        </w:rPr>
        <w:t>4</w:t>
      </w:r>
      <w:r w:rsidR="00A077AF">
        <w:fldChar w:fldCharType="end"/>
      </w:r>
      <w:bookmarkEnd w:id="4"/>
      <w:r>
        <w:t xml:space="preserve">: PSD of data collected from a higher resolution and more extensive terrain data set from a Mercedes-Benz test track. </w:t>
      </w:r>
      <w:r>
        <w:rPr>
          <w:rFonts w:eastAsiaTheme="minorHAnsi"/>
          <w:color w:val="1B1B1B"/>
        </w:rPr>
        <w:t>Note the weak high frequency spike with a definite even harmonic signal. The overall tendency of the terrain profile follows a random semi-Markov model very well.</w:t>
      </w:r>
    </w:p>
    <w:p w:rsidR="00D9769A" w:rsidRDefault="00D9769A" w:rsidP="004B3741">
      <w:pPr>
        <w:pStyle w:val="Figure"/>
      </w:pPr>
      <w:r w:rsidRPr="00445132">
        <w:rPr>
          <w:noProof/>
        </w:rPr>
        <w:drawing>
          <wp:inline distT="0" distB="0" distL="0" distR="0">
            <wp:extent cx="4524375" cy="2562225"/>
            <wp:effectExtent l="0" t="19050" r="66675" b="47625"/>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69A" w:rsidRPr="00E02D24" w:rsidRDefault="00D9769A" w:rsidP="00E02D24">
      <w:pPr>
        <w:pStyle w:val="Caption"/>
      </w:pPr>
      <w:bookmarkStart w:id="5" w:name="_Ref323027700"/>
      <w:r>
        <w:t xml:space="preserve">Figure </w:t>
      </w:r>
      <w:r w:rsidR="00A077AF">
        <w:fldChar w:fldCharType="begin"/>
      </w:r>
      <w:r w:rsidR="00C752DC">
        <w:instrText xml:space="preserve"> SEQ Figure \* ARABIC </w:instrText>
      </w:r>
      <w:r w:rsidR="00A077AF">
        <w:fldChar w:fldCharType="separate"/>
      </w:r>
      <w:r w:rsidR="005F16AE">
        <w:rPr>
          <w:noProof/>
        </w:rPr>
        <w:t>5</w:t>
      </w:r>
      <w:r w:rsidR="00A077AF">
        <w:fldChar w:fldCharType="end"/>
      </w:r>
      <w:bookmarkEnd w:id="5"/>
      <w:r>
        <w:t>: Monte Carlo generated course based on random walk model</w:t>
      </w:r>
    </w:p>
    <w:p w:rsidR="009F0E72" w:rsidRDefault="00D9769A" w:rsidP="00EA3575">
      <w:pPr>
        <w:pStyle w:val="Body"/>
        <w:rPr>
          <w:rFonts w:eastAsiaTheme="minorHAnsi"/>
        </w:rPr>
      </w:pPr>
      <w:r>
        <w:rPr>
          <w:rFonts w:eastAsiaTheme="minorHAnsi"/>
        </w:rPr>
        <w:t>The power of the analysis is that it can detect asymmetries in the surface relief. For example, a terrain that shows sawtooth waves will contain even harmonics (note the weak harmonic in</w:t>
      </w:r>
      <w:r w:rsidR="00655780">
        <w:rPr>
          <w:rFonts w:eastAsiaTheme="minorHAnsi"/>
        </w:rPr>
        <w:t xml:space="preserve"> </w:t>
      </w:r>
      <w:r w:rsidR="00655780">
        <w:rPr>
          <w:rFonts w:eastAsiaTheme="minorHAnsi"/>
        </w:rPr>
        <w:fldChar w:fldCharType="begin"/>
      </w:r>
      <w:r w:rsidR="00655780">
        <w:rPr>
          <w:rFonts w:eastAsiaTheme="minorHAnsi"/>
        </w:rPr>
        <w:instrText xml:space="preserve"> REF _Ref322691378 \h </w:instrText>
      </w:r>
      <w:r w:rsidR="00655780">
        <w:rPr>
          <w:rFonts w:eastAsiaTheme="minorHAnsi"/>
        </w:rPr>
      </w:r>
      <w:r w:rsidR="00655780">
        <w:rPr>
          <w:rFonts w:eastAsiaTheme="minorHAnsi"/>
        </w:rPr>
        <w:fldChar w:fldCharType="separate"/>
      </w:r>
      <w:r w:rsidR="00655780">
        <w:t xml:space="preserve">Figure </w:t>
      </w:r>
      <w:r w:rsidR="00655780">
        <w:rPr>
          <w:noProof/>
        </w:rPr>
        <w:t>4</w:t>
      </w:r>
      <w:r w:rsidR="00655780">
        <w:rPr>
          <w:rFonts w:eastAsiaTheme="minorHAnsi"/>
        </w:rPr>
        <w:fldChar w:fldCharType="end"/>
      </w:r>
      <w:r>
        <w:rPr>
          <w:rFonts w:eastAsiaTheme="minorHAnsi"/>
        </w:rPr>
        <w:t xml:space="preserve">), while a terrain that contains symmetric square or rolling pseudo-sinusoidal waves will contain odd harmonics. </w:t>
      </w:r>
    </w:p>
    <w:p w:rsidR="00D9769A" w:rsidRPr="009F0E72" w:rsidRDefault="00D9769A" w:rsidP="00EA3575">
      <w:pPr>
        <w:pStyle w:val="Body"/>
        <w:rPr>
          <w:rFonts w:eastAsiaTheme="minorHAnsi"/>
        </w:rPr>
      </w:pPr>
      <w:r>
        <w:rPr>
          <w:rFonts w:eastAsiaTheme="minorHAnsi"/>
        </w:rPr>
        <w:t xml:space="preserve">Additionally, for the surface shown above, much detail may be obscured by a long-wavelength trend in the underlying terrain. The slope for the “rough road” example of </w:t>
      </w:r>
      <w:r w:rsidR="00A077AF">
        <w:rPr>
          <w:rFonts w:eastAsiaTheme="minorHAnsi"/>
        </w:rPr>
        <w:fldChar w:fldCharType="begin"/>
      </w:r>
      <w:r>
        <w:rPr>
          <w:rFonts w:eastAsiaTheme="minorHAnsi"/>
        </w:rPr>
        <w:instrText xml:space="preserve"> REF _Ref322691378 \h </w:instrText>
      </w:r>
      <w:r w:rsidR="00A077AF">
        <w:rPr>
          <w:rFonts w:eastAsiaTheme="minorHAnsi"/>
        </w:rPr>
      </w:r>
      <w:r w:rsidR="00A077AF">
        <w:rPr>
          <w:rFonts w:eastAsiaTheme="minorHAnsi"/>
        </w:rPr>
        <w:fldChar w:fldCharType="separate"/>
      </w:r>
      <w:r w:rsidR="005F16AE">
        <w:t xml:space="preserve">Figure </w:t>
      </w:r>
      <w:r w:rsidR="005F16AE">
        <w:rPr>
          <w:noProof/>
        </w:rPr>
        <w:t>4</w:t>
      </w:r>
      <w:r w:rsidR="00A077AF">
        <w:rPr>
          <w:rFonts w:eastAsiaTheme="minorHAnsi"/>
        </w:rPr>
        <w:fldChar w:fldCharType="end"/>
      </w:r>
      <w:r>
        <w:rPr>
          <w:rFonts w:eastAsiaTheme="minorHAnsi"/>
        </w:rPr>
        <w:t xml:space="preserve"> is fairly large and this contributes to a strong 1/</w:t>
      </w:r>
      <w:r w:rsidRPr="00B84537">
        <w:rPr>
          <w:rFonts w:eastAsiaTheme="minorHAnsi"/>
          <w:i/>
        </w:rPr>
        <w:t>S</w:t>
      </w:r>
      <w:r w:rsidRPr="00B84537">
        <w:rPr>
          <w:rFonts w:eastAsiaTheme="minorHAnsi"/>
          <w:vertAlign w:val="superscript"/>
        </w:rPr>
        <w:t>2</w:t>
      </w:r>
      <w:r>
        <w:rPr>
          <w:rFonts w:eastAsiaTheme="minorHAnsi"/>
        </w:rPr>
        <w:t xml:space="preserve"> tail above a certain wave number, i.e. a linear slope in real space generates an inverse squared response in reciprocal space according to Fourier analysis. This can also be inferred by the reduction of noise at high wave numbers, since a static slope is deterministic and dominates over the stochastic fluctuations. This also explains why a course profile needs to be “detrended”</w:t>
      </w:r>
      <w:r w:rsidR="009F0E72">
        <w:rPr>
          <w:rFonts w:eastAsiaTheme="minorHAnsi"/>
        </w:rPr>
        <w:t xml:space="preserve"> for it to be practical for determining actual roughness. A non-detrended course will generate a 1/</w:t>
      </w:r>
      <w:r w:rsidR="009F0E72" w:rsidRPr="00B84537">
        <w:rPr>
          <w:rFonts w:eastAsiaTheme="minorHAnsi"/>
          <w:i/>
        </w:rPr>
        <w:t>S</w:t>
      </w:r>
      <w:r w:rsidR="009F0E72" w:rsidRPr="00B84537">
        <w:rPr>
          <w:rFonts w:eastAsiaTheme="minorHAnsi"/>
          <w:vertAlign w:val="superscript"/>
        </w:rPr>
        <w:t>2</w:t>
      </w:r>
      <w:r w:rsidR="009F0E72">
        <w:rPr>
          <w:rFonts w:eastAsiaTheme="minorHAnsi"/>
        </w:rPr>
        <w:t xml:space="preserve"> and provide less value in extracting the smaller scale roughness.</w:t>
      </w:r>
    </w:p>
    <w:p w:rsidR="009F0E72" w:rsidRDefault="009F0E72" w:rsidP="009F0E72">
      <w:r w:rsidRPr="009F0E72">
        <w:rPr>
          <w:b/>
        </w:rPr>
        <w:t>Regular features</w:t>
      </w:r>
      <w:r w:rsidR="005F56CA">
        <w:rPr>
          <w:b/>
        </w:rPr>
        <w:t>:</w:t>
      </w:r>
      <w:r>
        <w:t xml:space="preserve"> If on occasion, we come across a terrain structure with extremely regular or periodic features (such as a highway rumble strip or a lengthy grated section), the PSD calculation simplifies to a Fourier series.</w:t>
      </w:r>
    </w:p>
    <w:p w:rsidR="009F0E72" w:rsidRDefault="009F0E72" w:rsidP="009F0E72">
      <w:pPr>
        <w:jc w:val="center"/>
      </w:pPr>
    </w:p>
    <w:p w:rsidR="009F0E72" w:rsidRDefault="00A077AF" w:rsidP="009F0E72">
      <w:pPr>
        <w:jc w:val="center"/>
      </w:pPr>
      <w:r>
        <w:rPr>
          <w:noProof/>
        </w:rPr>
        <w:pict>
          <v:shape id="_x0000_s1285" type="#_x0000_t202" style="position:absolute;left:0;text-align:left;margin-left:27.2pt;margin-top:77.7pt;width:413.65pt;height:.05pt;z-index:251804672;mso-position-horizontal-relative:text;mso-position-vertical-relative:text" stroked="f">
            <v:textbox style="mso-next-textbox:#_x0000_s1285;mso-fit-shape-to-text:t" inset="0,0,0,0">
              <w:txbxContent>
                <w:p w:rsidR="00A06ED0" w:rsidRPr="00406035" w:rsidRDefault="00A06ED0" w:rsidP="009F0E72">
                  <w:pPr>
                    <w:pStyle w:val="Caption"/>
                  </w:pPr>
                  <w:r>
                    <w:t xml:space="preserve">Figure </w:t>
                  </w:r>
                  <w:fldSimple w:instr=" SEQ Figure \* ARABIC ">
                    <w:r>
                      <w:rPr>
                        <w:noProof/>
                      </w:rPr>
                      <w:t>6</w:t>
                    </w:r>
                  </w:fldSimple>
                  <w:r>
                    <w:t>: A perfectly ordered sequence of steps of periodicity L</w:t>
                  </w:r>
                </w:p>
              </w:txbxContent>
            </v:textbox>
          </v:shape>
        </w:pict>
      </w:r>
      <w:r>
        <w:rPr>
          <w:noProof/>
        </w:rPr>
        <w:pict>
          <v:shape id="_x0000_s1289" type="#_x0000_t202" style="position:absolute;left:0;text-align:left;margin-left:26.95pt;margin-top:76.85pt;width:413.65pt;height:.05pt;z-index:251806720;mso-position-horizontal-relative:text;mso-position-vertical-relative:text" stroked="f">
            <v:textbox style="mso-fit-shape-to-text:t" inset="0,0,0,0">
              <w:txbxContent>
                <w:p w:rsidR="00A06ED0" w:rsidRPr="0020148A" w:rsidRDefault="00A06ED0" w:rsidP="004B2B4B">
                  <w:pPr>
                    <w:pStyle w:val="Caption"/>
                    <w:rPr>
                      <w:noProof/>
                    </w:rPr>
                  </w:pPr>
                  <w:r>
                    <w:t xml:space="preserve">Figure </w:t>
                  </w:r>
                  <w:fldSimple w:instr=" SEQ Figure \* ARABIC ">
                    <w:r>
                      <w:rPr>
                        <w:noProof/>
                      </w:rPr>
                      <w:t>7</w:t>
                    </w:r>
                  </w:fldSimple>
                  <w:r>
                    <w:t>: A perfectly ordered sequence of steps of periodicity L</w:t>
                  </w:r>
                </w:p>
              </w:txbxContent>
            </v:textbox>
          </v:shape>
        </w:pict>
      </w:r>
      <w:r>
        <w:rPr>
          <w:noProof/>
        </w:rPr>
        <w:pict>
          <v:group id="_x0000_s1270" editas="canvas" style="position:absolute;margin-left:0;margin-top:0;width:413.65pt;height:72.35pt;z-index:251803648;mso-position-horizontal-relative:char;mso-position-vertical-relative:line" coordorigin="1698,2512" coordsize="8273,144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71" type="#_x0000_t75" style="position:absolute;left:1698;top:2512;width:8273;height:1447" o:preferrelative="f" stroked="t" strokecolor="#dbe5f1 [660]">
              <v:fill o:detectmouseclick="t"/>
              <v:stroke dashstyle="1 1" endcap="round"/>
              <v:path o:extrusionok="t" o:connecttype="none"/>
              <o:lock v:ext="edit" text="t"/>
            </v:shape>
            <v:shape id="_x0000_s1272" type="#_x0000_t202" style="position:absolute;left:2896;top:2512;width:489;height:530" stroked="f">
              <v:textbox style="mso-next-textbox:#_x0000_s1272">
                <w:txbxContent>
                  <w:p w:rsidR="00A06ED0" w:rsidRPr="003009B8" w:rsidRDefault="00A06ED0" w:rsidP="009F0E72">
                    <w:pPr>
                      <w:rPr>
                        <w:rFonts w:ascii="Cambria Math" w:hAnsi="Cambria Math" w:cs="Tahoma"/>
                        <w:i/>
                        <w:sz w:val="28"/>
                        <w:szCs w:val="28"/>
                      </w:rPr>
                    </w:pPr>
                    <w:r w:rsidRPr="003009B8">
                      <w:rPr>
                        <w:rFonts w:ascii="Cambria Math" w:hAnsi="Cambria Math" w:cs="Tahoma"/>
                        <w:i/>
                        <w:sz w:val="28"/>
                        <w:szCs w:val="28"/>
                      </w:rPr>
                      <w:t>L</w:t>
                    </w:r>
                  </w:p>
                </w:txbxContent>
              </v:textbox>
            </v:shape>
            <v:group id="_x0000_s1273" style="position:absolute;left:1861;top:2743;width:7825;height:1060" coordorigin="1861,2743" coordsize="7825,1060">
              <v:shape id="_x0000_s1274" type="#_x0000_t32" style="position:absolute;left:4469;top:3042;width:0;height:761" o:connectortype="straight"/>
              <v:shape id="_x0000_s1275" type="#_x0000_t32" style="position:absolute;left:7078;top:3042;width:0;height:761;flip:y" o:connectortype="straight"/>
              <v:shape id="_x0000_s1276" type="#_x0000_t202" style="position:absolute;left:4606;top:3152;width:2146;height:530" filled="f" stroked="f">
                <v:textbox style="mso-next-textbox:#_x0000_s1276">
                  <w:txbxContent>
                    <w:p w:rsidR="00A06ED0" w:rsidRPr="003D4469" w:rsidRDefault="00A06ED0" w:rsidP="009F0E72">
                      <w:pPr>
                        <w:rPr>
                          <w:rFonts w:ascii="Tahoma" w:hAnsi="Tahoma" w:cs="Tahoma"/>
                          <w:sz w:val="28"/>
                          <w:szCs w:val="28"/>
                        </w:rPr>
                      </w:pPr>
                      <w:r>
                        <w:rPr>
                          <w:rFonts w:ascii="Tahoma" w:hAnsi="Tahoma" w:cs="Tahoma"/>
                          <w:sz w:val="28"/>
                          <w:szCs w:val="28"/>
                        </w:rPr>
                        <w:t xml:space="preserve">… </w:t>
                      </w:r>
                      <w:r w:rsidRPr="00F9684F">
                        <w:rPr>
                          <w:rFonts w:ascii="Tahoma" w:hAnsi="Tahoma" w:cs="Tahoma"/>
                        </w:rPr>
                        <w:t>repeat</w:t>
                      </w:r>
                      <w:r>
                        <w:rPr>
                          <w:rFonts w:ascii="Tahoma" w:hAnsi="Tahoma" w:cs="Tahoma"/>
                        </w:rPr>
                        <w:t xml:space="preserve"> </w:t>
                      </w:r>
                      <w:r w:rsidRPr="003009B8">
                        <w:rPr>
                          <w:rFonts w:ascii="Cambria Math" w:hAnsi="Cambria Math" w:cs="Tahoma"/>
                          <w:i/>
                        </w:rPr>
                        <w:t>f (x)</w:t>
                      </w:r>
                    </w:p>
                  </w:txbxContent>
                </v:textbox>
              </v:shape>
              <v:shape id="_x0000_s1277" type="#_x0000_t32" style="position:absolute;left:9685;top:3042;width:1;height:761;flip:y" o:connectortype="straight"/>
              <v:group id="_x0000_s1278" style="position:absolute;left:1861;top:2743;width:7824;height:1060" coordorigin="1861,2743" coordsize="7824,106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79" type="#_x0000_t34" style="position:absolute;left:1861;top:3042;width:2608;height:761;flip:y" o:connectortype="elbow" adj="14742,99485,-15413" strokeweight="1.5pt"/>
                <v:shape id="_x0000_s1280" type="#_x0000_t34" style="position:absolute;left:4469;top:3042;width:2609;height:761;flip:y" o:connectortype="elbow" adj="14742,99485,-15413"/>
                <v:shape id="_x0000_s1281" type="#_x0000_t32" style="position:absolute;left:1861;top:2743;width:965;height:0;flip:x" o:connectortype="straight">
                  <v:stroke endarrow="block"/>
                </v:shape>
                <v:shape id="_x0000_s1282" type="#_x0000_t32" style="position:absolute;left:3397;top:2743;width:1072;height:0" o:connectortype="straight">
                  <v:stroke endarrow="block"/>
                </v:shape>
                <v:shape id="_x0000_s1283" type="#_x0000_t34" style="position:absolute;left:7078;top:3042;width:2607;height:761;flip:y" o:connectortype="elbow" adj="14742,99485,-15413"/>
                <v:shape id="_x0000_s1284" type="#_x0000_t202" style="position:absolute;left:3583;top:3368;width:886;height:435" filled="f" stroked="f">
                  <v:textbox style="mso-next-textbox:#_x0000_s1284">
                    <w:txbxContent>
                      <w:p w:rsidR="00A06ED0" w:rsidRPr="003009B8" w:rsidRDefault="00A06ED0" w:rsidP="009F0E72">
                        <w:pPr>
                          <w:rPr>
                            <w:rFonts w:ascii="Cambria Math" w:hAnsi="Cambria Math" w:cs="Tahoma"/>
                            <w:i/>
                            <w:sz w:val="24"/>
                            <w:szCs w:val="24"/>
                          </w:rPr>
                        </w:pPr>
                        <w:r w:rsidRPr="003009B8">
                          <w:rPr>
                            <w:rFonts w:ascii="Cambria Math" w:hAnsi="Cambria Math" w:cs="Tahoma"/>
                            <w:i/>
                            <w:sz w:val="24"/>
                            <w:szCs w:val="24"/>
                          </w:rPr>
                          <w:t>f (x)</w:t>
                        </w:r>
                      </w:p>
                    </w:txbxContent>
                  </v:textbox>
                </v:shape>
              </v:group>
            </v:group>
          </v:group>
        </w:pict>
      </w:r>
      <w:r>
        <w:pict>
          <v:shape id="_x0000_i1025" type="#_x0000_t75" style="width:414.3pt;height:72.6pt">
            <v:imagedata croptop="-65520f" cropbottom="65520f"/>
          </v:shape>
        </w:pict>
      </w:r>
    </w:p>
    <w:p w:rsidR="009F0E72" w:rsidRDefault="009F0E72" w:rsidP="009F0E72"/>
    <w:p w:rsidR="009F0E72" w:rsidRDefault="009F0E72" w:rsidP="009F0E72"/>
    <w:p w:rsidR="009F0E72" w:rsidRDefault="009F0E72" w:rsidP="009F0E72"/>
    <w:p w:rsidR="009F0E72" w:rsidRDefault="009F0E72" w:rsidP="009F0E72">
      <w:r>
        <w:t>This reduces to the following intensity, with the PSD described as a series of harmonic peaks of very narrow width modulated by an envelope determined by the Fourier transform of one cycle</w:t>
      </w:r>
    </w:p>
    <w:p w:rsidR="009F0E72" w:rsidRDefault="009F0E72" w:rsidP="009F0E72"/>
    <w:p w:rsidR="009F0E72" w:rsidRDefault="00A077AF" w:rsidP="009F0E72">
      <m:oMathPara>
        <m:oMath>
          <m:m>
            <m:mPr>
              <m:mcs>
                <m:mc>
                  <m:mcPr>
                    <m:count m:val="3"/>
                    <m:mcJc m:val="center"/>
                  </m:mcPr>
                </m:mc>
              </m:mcs>
              <m:ctrlPr>
                <w:rPr>
                  <w:rFonts w:ascii="Cambria Math" w:hAnsi="Cambria Math"/>
                  <w:i/>
                </w:rPr>
              </m:ctrlPr>
            </m:mPr>
            <m:mr>
              <m:e>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sSup>
                  <m:sSupPr>
                    <m:ctrlPr>
                      <w:rPr>
                        <w:rFonts w:ascii="Cambria Math" w:hAnsi="Cambria Math"/>
                        <w:i/>
                      </w:rPr>
                    </m:ctrlPr>
                  </m:sSup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0</m:t>
                    </m:r>
                  </m:sub>
                  <m:sup>
                    <m:r>
                      <w:rPr>
                        <w:rFonts w:ascii="Cambria Math" w:hAnsi="Cambria Math"/>
                      </w:rPr>
                      <m:t>∞</m:t>
                    </m:r>
                  </m:sup>
                  <m:e>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L</m:t>
                        </m:r>
                      </m:den>
                    </m:f>
                  </m:e>
                </m:nary>
                <m:r>
                  <w:rPr>
                    <w:rFonts w:ascii="Cambria Math" w:hAnsi="Cambria Math"/>
                  </w:rPr>
                  <m:t xml:space="preserve">i) </m:t>
                </m:r>
              </m:e>
              <m:e>
                <m:groupChr>
                  <m:groupChrPr>
                    <m:chr m:val="→"/>
                    <m:vertJc m:val="bot"/>
                    <m:ctrlPr>
                      <w:rPr>
                        <w:rFonts w:ascii="Cambria Math" w:hAnsi="Cambria Math"/>
                        <w:i/>
                      </w:rPr>
                    </m:ctrlPr>
                  </m:groupChrPr>
                  <m:e>
                    <m:r>
                      <w:rPr>
                        <w:rFonts w:ascii="Cambria Math" w:hAnsi="Cambria Math"/>
                      </w:rPr>
                      <m:t>where</m:t>
                    </m:r>
                  </m:e>
                </m:groupCh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f(x)</m:t>
                    </m:r>
                  </m:e>
                </m:nary>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x</m:t>
                    </m:r>
                  </m:sup>
                </m:sSup>
              </m:e>
            </m:mr>
          </m:m>
        </m:oMath>
      </m:oMathPara>
    </w:p>
    <w:p w:rsidR="009F0E72" w:rsidRDefault="009F0E72" w:rsidP="009F0E72"/>
    <w:p w:rsidR="009F0E72" w:rsidRDefault="009F0E72" w:rsidP="009F0E72"/>
    <w:p w:rsidR="009F0E72" w:rsidRDefault="009F0E72" w:rsidP="009F0E72"/>
    <w:p w:rsidR="009F0E72" w:rsidRDefault="009F0E72" w:rsidP="009F0E72">
      <w:pPr>
        <w:keepNext/>
        <w:jc w:val="center"/>
      </w:pPr>
      <w:r>
        <w:rPr>
          <w:noProof/>
        </w:rPr>
        <w:drawing>
          <wp:inline distT="0" distB="0" distL="0" distR="0">
            <wp:extent cx="3371131" cy="777742"/>
            <wp:effectExtent l="323850" t="0" r="19769" b="223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372151" cy="777977"/>
                    </a:xfrm>
                    <a:prstGeom prst="rect">
                      <a:avLst/>
                    </a:prstGeom>
                    <a:noFill/>
                    <a:ln w="9525">
                      <a:noFill/>
                      <a:miter lim="800000"/>
                      <a:headEnd/>
                      <a:tailEnd/>
                    </a:ln>
                    <a:effectLst>
                      <a:outerShdw blurRad="76200" dir="13500000" sy="23000" kx="1200000" algn="br" rotWithShape="0">
                        <a:prstClr val="black">
                          <a:alpha val="20000"/>
                        </a:prstClr>
                      </a:outerShdw>
                    </a:effectLst>
                  </pic:spPr>
                </pic:pic>
              </a:graphicData>
            </a:graphic>
          </wp:inline>
        </w:drawing>
      </w:r>
    </w:p>
    <w:p w:rsidR="009F0E72" w:rsidRDefault="009F0E72" w:rsidP="009F0E72">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8</w:t>
      </w:r>
      <w:r w:rsidR="00A077AF">
        <w:fldChar w:fldCharType="end"/>
      </w:r>
      <w:r>
        <w:t xml:space="preserve">: The PSD of ordered steps has delta-function harmonic peaks, </w:t>
      </w:r>
      <w:r>
        <w:br/>
        <w:t>modulated by the Fourier transform envelope of a single period.</w:t>
      </w:r>
    </w:p>
    <w:p w:rsidR="00D9769A" w:rsidRDefault="00D9769A" w:rsidP="00EA3575">
      <w:pPr>
        <w:pStyle w:val="Body"/>
        <w:rPr>
          <w:rFonts w:eastAsiaTheme="minorHAnsi"/>
        </w:rPr>
      </w:pPr>
      <w:r>
        <w:rPr>
          <w:rFonts w:eastAsiaTheme="minorHAnsi"/>
        </w:rPr>
        <w:t xml:space="preserve">These insights derive from a the Fourier series decomposition of periodic waveforms, but </w:t>
      </w:r>
      <w:r w:rsidR="009F0E72">
        <w:rPr>
          <w:rFonts w:eastAsiaTheme="minorHAnsi"/>
        </w:rPr>
        <w:t>our goal is to a</w:t>
      </w:r>
      <w:r>
        <w:rPr>
          <w:rFonts w:eastAsiaTheme="minorHAnsi"/>
        </w:rPr>
        <w:t xml:space="preserve">pply this technique to stochastically varying waveforms – </w:t>
      </w:r>
      <w:r w:rsidR="009F0E72">
        <w:rPr>
          <w:rFonts w:eastAsiaTheme="minorHAnsi"/>
        </w:rPr>
        <w:t xml:space="preserve">as </w:t>
      </w:r>
      <w:r>
        <w:rPr>
          <w:rFonts w:eastAsiaTheme="minorHAnsi"/>
        </w:rPr>
        <w:t xml:space="preserve">stochastic profiles are very prevalent in artificial </w:t>
      </w:r>
      <w:r w:rsidR="00EF2776">
        <w:rPr>
          <w:rFonts w:eastAsiaTheme="minorHAnsi"/>
        </w:rPr>
        <w:t xml:space="preserve">(see the following figure) </w:t>
      </w:r>
      <w:r>
        <w:rPr>
          <w:rFonts w:eastAsiaTheme="minorHAnsi"/>
        </w:rPr>
        <w:t>and natural t</w:t>
      </w:r>
      <w:r w:rsidR="009F0E72">
        <w:rPr>
          <w:rFonts w:eastAsiaTheme="minorHAnsi"/>
        </w:rPr>
        <w:t>errain</w:t>
      </w:r>
      <w:r>
        <w:rPr>
          <w:rFonts w:eastAsiaTheme="minorHAnsi"/>
        </w:rPr>
        <w:t xml:space="preserve">. </w:t>
      </w:r>
      <w:r w:rsidR="009F0E72">
        <w:rPr>
          <w:rFonts w:eastAsiaTheme="minorHAnsi"/>
        </w:rPr>
        <w:t xml:space="preserve"> </w:t>
      </w:r>
      <w:r>
        <w:rPr>
          <w:rFonts w:eastAsiaTheme="minorHAnsi"/>
        </w:rPr>
        <w:t>In the following sections, we will look more closely at the spectra</w:t>
      </w:r>
      <w:r w:rsidR="009F0E72">
        <w:rPr>
          <w:rFonts w:eastAsiaTheme="minorHAnsi"/>
        </w:rPr>
        <w:t xml:space="preserve">l </w:t>
      </w:r>
      <w:r>
        <w:rPr>
          <w:rFonts w:eastAsiaTheme="minorHAnsi"/>
        </w:rPr>
        <w:t xml:space="preserve">features of </w:t>
      </w:r>
      <w:r w:rsidR="009F0E72">
        <w:rPr>
          <w:rFonts w:eastAsiaTheme="minorHAnsi"/>
        </w:rPr>
        <w:t xml:space="preserve">disordered </w:t>
      </w:r>
      <w:r>
        <w:rPr>
          <w:rFonts w:eastAsiaTheme="minorHAnsi"/>
        </w:rPr>
        <w:t xml:space="preserve">aquatic and land terrain. </w:t>
      </w:r>
    </w:p>
    <w:p w:rsidR="00EF2776" w:rsidRDefault="00EF2776" w:rsidP="00EA3575">
      <w:pPr>
        <w:pStyle w:val="Body"/>
        <w:rPr>
          <w:rFonts w:eastAsiaTheme="minorHAnsi"/>
        </w:rPr>
      </w:pPr>
    </w:p>
    <w:p w:rsidR="00EF2776" w:rsidRPr="009225E3" w:rsidRDefault="00EF2776" w:rsidP="00EF27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36"/>
        <w:gridCol w:w="5376"/>
      </w:tblGrid>
      <w:tr w:rsidR="00EF2776" w:rsidTr="006E67AE">
        <w:trPr>
          <w:trHeight w:val="2635"/>
          <w:jc w:val="center"/>
        </w:trPr>
        <w:tc>
          <w:tcPr>
            <w:tcW w:w="4036" w:type="dxa"/>
          </w:tcPr>
          <w:p w:rsidR="00EF2776" w:rsidRDefault="00EF2776" w:rsidP="006E67AE">
            <w:r>
              <w:rPr>
                <w:noProof/>
              </w:rPr>
              <w:drawing>
                <wp:inline distT="0" distB="0" distL="0" distR="0">
                  <wp:extent cx="2249697" cy="1878460"/>
                  <wp:effectExtent l="19050" t="0" r="0" b="0"/>
                  <wp:docPr id="8" name="Picture 3" descr="roa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gif"/>
                          <pic:cNvPicPr/>
                        </pic:nvPicPr>
                        <pic:blipFill>
                          <a:blip r:embed="rId14" cstate="print"/>
                          <a:stretch>
                            <a:fillRect/>
                          </a:stretch>
                        </pic:blipFill>
                        <pic:spPr>
                          <a:xfrm>
                            <a:off x="0" y="0"/>
                            <a:ext cx="2256470" cy="1884115"/>
                          </a:xfrm>
                          <a:prstGeom prst="rect">
                            <a:avLst/>
                          </a:prstGeom>
                        </pic:spPr>
                      </pic:pic>
                    </a:graphicData>
                  </a:graphic>
                </wp:inline>
              </w:drawing>
            </w:r>
          </w:p>
        </w:tc>
        <w:tc>
          <w:tcPr>
            <w:tcW w:w="4439" w:type="dxa"/>
          </w:tcPr>
          <w:p w:rsidR="00EF2776" w:rsidRDefault="00EF2776" w:rsidP="006E67AE">
            <w:pPr>
              <w:keepNext/>
            </w:pPr>
            <w:r>
              <w:rPr>
                <w:noProof/>
              </w:rPr>
              <w:drawing>
                <wp:inline distT="0" distB="0" distL="0" distR="0">
                  <wp:extent cx="3250096" cy="1880559"/>
                  <wp:effectExtent l="19050" t="0" r="7454" b="0"/>
                  <wp:docPr id="9" name="Picture 5" descr="road-b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bright.gif"/>
                          <pic:cNvPicPr/>
                        </pic:nvPicPr>
                        <pic:blipFill>
                          <a:blip r:embed="rId15" cstate="print"/>
                          <a:stretch>
                            <a:fillRect/>
                          </a:stretch>
                        </pic:blipFill>
                        <pic:spPr>
                          <a:xfrm>
                            <a:off x="0" y="0"/>
                            <a:ext cx="3253387" cy="1882463"/>
                          </a:xfrm>
                          <a:prstGeom prst="rect">
                            <a:avLst/>
                          </a:prstGeom>
                        </pic:spPr>
                      </pic:pic>
                    </a:graphicData>
                  </a:graphic>
                </wp:inline>
              </w:drawing>
            </w:r>
          </w:p>
        </w:tc>
      </w:tr>
    </w:tbl>
    <w:p w:rsidR="00EF2776" w:rsidRDefault="00EF2776" w:rsidP="00EF2776">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9</w:t>
      </w:r>
      <w:r w:rsidR="00A077AF">
        <w:fldChar w:fldCharType="end"/>
      </w:r>
      <w:r>
        <w:t>: Examples of roads with random and pseudo-periodic cracks and patches</w:t>
      </w:r>
    </w:p>
    <w:p w:rsidR="00EF2776" w:rsidRDefault="00EF2776" w:rsidP="00EA3575">
      <w:pPr>
        <w:pStyle w:val="Body"/>
        <w:rPr>
          <w:rFonts w:eastAsiaTheme="minorHAnsi"/>
        </w:rPr>
      </w:pPr>
    </w:p>
    <w:p w:rsidR="00D9769A" w:rsidRDefault="00D9769A" w:rsidP="003319DA">
      <w:pPr>
        <w:pBdr>
          <w:bottom w:val="single" w:sz="6" w:space="1" w:color="auto"/>
        </w:pBdr>
        <w:suppressAutoHyphens w:val="0"/>
        <w:overflowPunct/>
        <w:textAlignment w:val="auto"/>
        <w:rPr>
          <w:rFonts w:eastAsiaTheme="minorHAnsi"/>
          <w:color w:val="1B1B1B"/>
        </w:rPr>
      </w:pPr>
    </w:p>
    <w:p w:rsidR="00D9769A" w:rsidRDefault="00D9769A" w:rsidP="003319DA">
      <w:pPr>
        <w:suppressAutoHyphens w:val="0"/>
        <w:overflowPunct/>
        <w:textAlignment w:val="auto"/>
        <w:rPr>
          <w:rFonts w:eastAsiaTheme="minorHAnsi"/>
          <w:color w:val="1B1B1B"/>
        </w:rPr>
      </w:pPr>
    </w:p>
    <w:p w:rsidR="00D9769A" w:rsidRDefault="00D9769A">
      <w:pPr>
        <w:suppressAutoHyphens w:val="0"/>
        <w:overflowPunct/>
        <w:autoSpaceDE/>
        <w:autoSpaceDN/>
        <w:adjustRightInd/>
        <w:spacing w:after="200" w:line="276" w:lineRule="auto"/>
        <w:textAlignment w:val="auto"/>
        <w:rPr>
          <w:b/>
          <w:color w:val="000000"/>
          <w:sz w:val="28"/>
        </w:rPr>
      </w:pPr>
      <w:r>
        <w:br w:type="page"/>
      </w:r>
    </w:p>
    <w:p w:rsidR="00D9769A" w:rsidRDefault="00D9769A" w:rsidP="0041744C">
      <w:pPr>
        <w:pStyle w:val="HeadingRunIn"/>
      </w:pPr>
      <w:r>
        <w:t>Application to Aquatic Waves</w:t>
      </w:r>
    </w:p>
    <w:p w:rsidR="00D9769A" w:rsidRDefault="00D9769A" w:rsidP="00092895">
      <w:pPr>
        <w:pStyle w:val="BodyAfterHead"/>
      </w:pPr>
      <w:r>
        <w:t xml:space="preserve">We first consider aquatic wave spectra because these have a more consistent character than land terrain. Gravity plays a critical role as it automatically detrends the data to maintain a level profile over the distances of interest. Sea waves also are very sensitive to long-range </w:t>
      </w:r>
      <w:r w:rsidRPr="00731ED9">
        <w:rPr>
          <w:i/>
        </w:rPr>
        <w:t>coherence</w:t>
      </w:r>
      <w:r>
        <w:t>,</w:t>
      </w:r>
      <w:r w:rsidR="00784649">
        <w:t xml:space="preserve"> </w:t>
      </w:r>
      <w:r>
        <w:t xml:space="preserve">that is, the ability to maintain phase relationships over </w:t>
      </w:r>
      <w:r w:rsidR="00D5290E">
        <w:t>many wavelengths such as seen with capillary waves</w:t>
      </w:r>
      <w:r w:rsidR="00A077AF">
        <w:fldChar w:fldCharType="begin"/>
      </w:r>
      <w:r w:rsidR="00A06ED0">
        <w:instrText xml:space="preserve"> ADDIN ZOTERO_ITEM CSL_CITATION {"citationID":"o4gi4lng3","properties":{"formattedCitation":"[16]","plainCitation":"[16]"},"citationItems":[{"id":462,"uris":["http://zotero.org/users/954774/items/557Z6U7J"],"uri":["http://zotero.org/users/954774/items/557Z6U7J"]}],"schema":"https://github.com/citation-style-language/schema/raw/master/csl-citation.json"} </w:instrText>
      </w:r>
      <w:r w:rsidR="00A077AF">
        <w:fldChar w:fldCharType="separate"/>
      </w:r>
      <w:r w:rsidR="00A06ED0" w:rsidRPr="00A06ED0">
        <w:t>[16]</w:t>
      </w:r>
      <w:r w:rsidR="00A077AF">
        <w:fldChar w:fldCharType="end"/>
      </w:r>
      <w:r w:rsidR="00A077AF">
        <w:fldChar w:fldCharType="begin"/>
      </w:r>
      <w:r w:rsidR="00A06ED0">
        <w:instrText xml:space="preserve"> ADDIN ZOTERO_ITEM CSL_CITATION {"citationID":"17ogjtrec7","properties":{"formattedCitation":"[17]","plainCitation":"[17]"},"citationItems":[{"id":141,"uris":["http://zotero.org/users/954774/items/KTEN8ZNS"],"uri":["http://zotero.org/users/954774/items/KTEN8ZNS"]}],"schema":"https://github.com/citation-style-language/schema/raw/master/csl-citation.json"} </w:instrText>
      </w:r>
      <w:r w:rsidR="00A077AF">
        <w:fldChar w:fldCharType="separate"/>
      </w:r>
      <w:r w:rsidR="00A06ED0" w:rsidRPr="00A06ED0">
        <w:t>[17]</w:t>
      </w:r>
      <w:r w:rsidR="00A077AF">
        <w:fldChar w:fldCharType="end"/>
      </w:r>
      <w:r w:rsidR="00D5290E">
        <w:t xml:space="preserve"> or over </w:t>
      </w:r>
      <w:r>
        <w:t>a significant distance</w:t>
      </w:r>
      <w:r w:rsidR="00D5290E">
        <w:t xml:space="preserve"> as with</w:t>
      </w:r>
      <w:r w:rsidR="00784649">
        <w:t xml:space="preserve"> </w:t>
      </w:r>
      <w:r w:rsidR="00D5290E">
        <w:t>cnoidal swells</w:t>
      </w:r>
      <w:r w:rsidR="00A077AF">
        <w:fldChar w:fldCharType="begin"/>
      </w:r>
      <w:r w:rsidR="00A06ED0">
        <w:instrText xml:space="preserve"> ADDIN ZOTERO_ITEM CSL_CITATION {"citationID":"ripjoqtds","properties":{"formattedCitation":"[18]","plainCitation":"[18]"},"citationItems":[{"id":1140,"uris":["http://zotero.org/users/954774/items/JZC3K683"],"uri":["http://zotero.org/users/954774/items/JZC3K683"]}],"schema":"https://github.com/citation-style-language/schema/raw/master/csl-citation.json"} </w:instrText>
      </w:r>
      <w:r w:rsidR="00A077AF">
        <w:fldChar w:fldCharType="separate"/>
      </w:r>
      <w:r w:rsidR="00A06ED0" w:rsidRPr="00A06ED0">
        <w:t>[18]</w:t>
      </w:r>
      <w:r w:rsidR="00A077AF">
        <w:fldChar w:fldCharType="end"/>
      </w:r>
      <w:r>
        <w:t>.</w:t>
      </w:r>
      <w:r w:rsidR="00784649">
        <w:t xml:space="preserve"> The term coherence is defined as correlation when applied specifically to wave-like properties </w:t>
      </w:r>
      <w:r w:rsidR="00A077AF">
        <w:fldChar w:fldCharType="begin"/>
      </w:r>
      <w:r w:rsidR="00A06ED0">
        <w:instrText xml:space="preserve"> ADDIN ZOTERO_ITEM CSL_CITATION {"citationID":"kkkohnbeh","properties":{"formattedCitation":"[19]","plainCitation":"[19]"},"citationItems":[{"id":160,"uris":["http://zotero.org/users/954774/items/6D26JAR5"],"uri":["http://zotero.org/users/954774/items/6D26JAR5"]}],"schema":"https://github.com/citation-style-language/schema/raw/master/csl-citation.json"} </w:instrText>
      </w:r>
      <w:r w:rsidR="00A077AF">
        <w:fldChar w:fldCharType="separate"/>
      </w:r>
      <w:r w:rsidR="00A06ED0" w:rsidRPr="00A06ED0">
        <w:t>[19]</w:t>
      </w:r>
      <w:r w:rsidR="00A077AF">
        <w:fldChar w:fldCharType="end"/>
      </w:r>
      <w:r w:rsidR="00784649">
        <w:t>. This is noteworthy also when one considers that a dispersion relation holds between the spatial frequencies and temporal frequencies of aquatic waves.</w:t>
      </w:r>
    </w:p>
    <w:p w:rsidR="00D9769A" w:rsidRDefault="00D9769A" w:rsidP="00E77100">
      <w:pPr>
        <w:pStyle w:val="Heading1"/>
      </w:pPr>
      <w:r>
        <w:t xml:space="preserve">Spatially </w:t>
      </w:r>
      <w:r w:rsidRPr="00E829FA">
        <w:t xml:space="preserve">Incoherent </w:t>
      </w:r>
      <w:r>
        <w:t>W</w:t>
      </w:r>
      <w:r w:rsidRPr="00E829FA">
        <w:t xml:space="preserve">ave </w:t>
      </w:r>
      <w:r>
        <w:t>S</w:t>
      </w:r>
      <w:r w:rsidRPr="00E829FA">
        <w:t>pectr</w:t>
      </w:r>
      <w:r>
        <w:t>a</w:t>
      </w:r>
    </w:p>
    <w:p w:rsidR="00D9769A" w:rsidRDefault="00D9769A" w:rsidP="00092895">
      <w:pPr>
        <w:pStyle w:val="BodyAfterHead"/>
      </w:pPr>
      <w:r>
        <w:t xml:space="preserve">In the wild, waves </w:t>
      </w:r>
      <w:r w:rsidR="00784649">
        <w:t xml:space="preserve">usually </w:t>
      </w:r>
      <w:r>
        <w:t>display little coherence over long spatial scales. In other words, the knowledge that one has about one wave has limited implications regarding another wave separated by several undulations.</w:t>
      </w:r>
    </w:p>
    <w:p w:rsidR="00D9769A" w:rsidRDefault="00D9769A" w:rsidP="00092895">
      <w:pPr>
        <w:pStyle w:val="Body"/>
      </w:pPr>
      <w:r>
        <w:t xml:space="preserve">We make a maximum entropy estimation of the energy of a one-dimensional propagating wave driven by a prevailing wind direction. The mean energy of the wave is a function of the square of the wave height, </w:t>
      </w:r>
      <w:r>
        <w:rPr>
          <w:b/>
          <w:bCs/>
        </w:rPr>
        <w:t>H</w:t>
      </w:r>
      <w:r>
        <w:t>.</w:t>
      </w:r>
      <w:r w:rsidR="00A077AF">
        <w:fldChar w:fldCharType="begin"/>
      </w:r>
      <w:r w:rsidR="00A06ED0">
        <w:instrText xml:space="preserve"> ADDIN ZOTERO_ITEM CSL_CITATION {"citationID":"2kcp65l8a0","properties":{"formattedCitation":"[20]","plainCitation":"[20]"},"citationItems":[{"id":204,"uris":["http://zotero.org/users/954774/items/8W3TGBQK"],"uri":["http://zotero.org/users/954774/items/8W3TGBQK"]}],"schema":"https://github.com/citation-style-language/schema/raw/master/csl-citation.json"} </w:instrText>
      </w:r>
      <w:r w:rsidR="00A077AF">
        <w:fldChar w:fldCharType="separate"/>
      </w:r>
      <w:r w:rsidR="00A06ED0" w:rsidRPr="00A06ED0">
        <w:t>[20]</w:t>
      </w:r>
      <w:r w:rsidR="00A077AF">
        <w:fldChar w:fldCharType="end"/>
      </w:r>
      <w:r>
        <w:t xml:space="preserve">  This makes sense because a taller wave needs a broader base to support that height, leading to a scaled pseudo-triangular shape, as shown in the figure below. </w:t>
      </w:r>
    </w:p>
    <w:tbl>
      <w:tblPr>
        <w:tblStyle w:val="TableGrid"/>
        <w:tblW w:w="0" w:type="auto"/>
        <w:tblInd w:w="198" w:type="dxa"/>
        <w:tblLook w:val="04A0"/>
      </w:tblPr>
      <w:tblGrid>
        <w:gridCol w:w="4716"/>
        <w:gridCol w:w="4662"/>
      </w:tblGrid>
      <w:tr w:rsidR="00D9769A" w:rsidTr="00EB4F77">
        <w:tc>
          <w:tcPr>
            <w:tcW w:w="4590" w:type="dxa"/>
            <w:vAlign w:val="center"/>
          </w:tcPr>
          <w:p w:rsidR="00D9769A" w:rsidRDefault="00D9769A" w:rsidP="003948A0">
            <w:pPr>
              <w:pStyle w:val="Body"/>
              <w:jc w:val="center"/>
            </w:pPr>
            <w:r>
              <w:rPr>
                <w:noProof/>
              </w:rPr>
              <w:drawing>
                <wp:inline distT="0" distB="0" distL="0" distR="0">
                  <wp:extent cx="1227240" cy="922020"/>
                  <wp:effectExtent l="19050" t="0" r="0" b="0"/>
                  <wp:docPr id="34" name="Picture 16" descr="waves_sn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s_snap.GIF"/>
                          <pic:cNvPicPr/>
                        </pic:nvPicPr>
                        <pic:blipFill>
                          <a:blip r:embed="rId16" cstate="print"/>
                          <a:stretch>
                            <a:fillRect/>
                          </a:stretch>
                        </pic:blipFill>
                        <pic:spPr>
                          <a:xfrm flipH="1">
                            <a:off x="0" y="0"/>
                            <a:ext cx="1227240" cy="922020"/>
                          </a:xfrm>
                          <a:prstGeom prst="rect">
                            <a:avLst/>
                          </a:prstGeom>
                        </pic:spPr>
                      </pic:pic>
                    </a:graphicData>
                  </a:graphic>
                </wp:inline>
              </w:drawing>
            </w:r>
          </w:p>
          <w:p w:rsidR="00D9769A" w:rsidRDefault="00D9769A" w:rsidP="003948A0">
            <w:pPr>
              <w:pStyle w:val="Body"/>
              <w:jc w:val="center"/>
            </w:pPr>
            <w:r>
              <w:rPr>
                <w:noProof/>
              </w:rPr>
              <w:drawing>
                <wp:inline distT="0" distB="0" distL="0" distR="0">
                  <wp:extent cx="2838450" cy="1077155"/>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845862" cy="1079968"/>
                          </a:xfrm>
                          <a:prstGeom prst="rect">
                            <a:avLst/>
                          </a:prstGeom>
                          <a:noFill/>
                          <a:ln w="9525">
                            <a:noFill/>
                            <a:miter lim="800000"/>
                            <a:headEnd/>
                            <a:tailEnd/>
                          </a:ln>
                        </pic:spPr>
                      </pic:pic>
                    </a:graphicData>
                  </a:graphic>
                </wp:inline>
              </w:drawing>
            </w:r>
          </w:p>
        </w:tc>
        <w:tc>
          <w:tcPr>
            <w:tcW w:w="4788" w:type="dxa"/>
            <w:vAlign w:val="center"/>
          </w:tcPr>
          <w:p w:rsidR="00D9769A" w:rsidRDefault="001E72AD" w:rsidP="003948A0">
            <w:pPr>
              <w:pStyle w:val="Body"/>
              <w:jc w:val="center"/>
            </w:pPr>
            <w:r w:rsidRPr="001E72AD">
              <w:rPr>
                <w:noProof/>
              </w:rPr>
              <w:drawing>
                <wp:inline distT="0" distB="0" distL="0" distR="0">
                  <wp:extent cx="2631129" cy="16097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633705" cy="1611301"/>
                          </a:xfrm>
                          <a:prstGeom prst="rect">
                            <a:avLst/>
                          </a:prstGeom>
                          <a:noFill/>
                          <a:ln w="9525">
                            <a:noFill/>
                            <a:miter lim="800000"/>
                            <a:headEnd/>
                            <a:tailEnd/>
                          </a:ln>
                        </pic:spPr>
                      </pic:pic>
                    </a:graphicData>
                  </a:graphic>
                </wp:inline>
              </w:drawing>
            </w:r>
          </w:p>
        </w:tc>
      </w:tr>
    </w:tbl>
    <w:p w:rsidR="00D9769A" w:rsidRDefault="00D9769A" w:rsidP="00E02D24">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10</w:t>
      </w:r>
      <w:r w:rsidR="00A077AF">
        <w:fldChar w:fldCharType="end"/>
      </w:r>
      <w:r>
        <w:t xml:space="preserve">: (left) The goal is to model the spectral density of waves. Enough disorder exists in open water that periodic coherence between spatially separate waves is not maintained, measurement from wave buoy in north Atlantic.(from </w:t>
      </w:r>
      <w:r w:rsidR="00A077AF">
        <w:fldChar w:fldCharType="begin"/>
      </w:r>
      <w:r>
        <w:instrText xml:space="preserve"> ADDIN ZOTERO_ITEM CSL_CITATION {"citationID":"5id6evvrp","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A077AF">
        <w:fldChar w:fldCharType="separate"/>
      </w:r>
      <w:r w:rsidRPr="00D9769A">
        <w:t>[2]</w:t>
      </w:r>
      <w:r w:rsidR="00A077AF">
        <w:fldChar w:fldCharType="end"/>
      </w:r>
      <w:r>
        <w:t>).   (right) The initial assumption is that waves contain energy proportional to their width and height. This proportionality scales independent of volume. Total energy in a directed wave goes as the square of the height, and the macroscopic fluid properties suggest that it scales to size. This leads to a dispersive form for the wave size distribution.</w:t>
      </w:r>
    </w:p>
    <w:tbl>
      <w:tblPr>
        <w:tblW w:w="0" w:type="auto"/>
        <w:jc w:val="center"/>
        <w:tblCellSpacing w:w="0" w:type="dxa"/>
        <w:tblCellMar>
          <w:left w:w="0" w:type="dxa"/>
          <w:right w:w="0" w:type="dxa"/>
        </w:tblCellMar>
        <w:tblLook w:val="04A0"/>
      </w:tblPr>
      <w:tblGrid>
        <w:gridCol w:w="6"/>
      </w:tblGrid>
      <w:tr w:rsidR="00D9769A" w:rsidTr="009466AE">
        <w:trPr>
          <w:tblCellSpacing w:w="0" w:type="dxa"/>
          <w:jc w:val="center"/>
        </w:trPr>
        <w:tc>
          <w:tcPr>
            <w:tcW w:w="0" w:type="auto"/>
            <w:vAlign w:val="center"/>
            <w:hideMark/>
          </w:tcPr>
          <w:p w:rsidR="00D9769A" w:rsidRDefault="00D9769A">
            <w:pPr>
              <w:jc w:val="center"/>
              <w:rPr>
                <w:sz w:val="24"/>
                <w:szCs w:val="24"/>
              </w:rPr>
            </w:pPr>
          </w:p>
        </w:tc>
      </w:tr>
    </w:tbl>
    <w:p w:rsidR="00D9769A" w:rsidRDefault="00D9769A" w:rsidP="00092895">
      <w:pPr>
        <w:pStyle w:val="BodyAfterHead"/>
      </w:pPr>
      <w:r>
        <w:t xml:space="preserve"> Since the area of such a scaled triangle goes as </w:t>
      </w:r>
      <w:r>
        <w:rPr>
          <w:b/>
          <w:bCs/>
        </w:rPr>
        <w:t>H</w:t>
      </w:r>
      <w:r w:rsidRPr="00E829FA">
        <w:rPr>
          <w:vertAlign w:val="superscript"/>
        </w:rPr>
        <w:t>2</w:t>
      </w:r>
      <w:r>
        <w:t>, the MaxEnt cumulative probability is:</w:t>
      </w:r>
    </w:p>
    <w:p w:rsidR="00D9769A" w:rsidRDefault="00D9769A" w:rsidP="004B3741">
      <w:pPr>
        <w:pStyle w:val="Equation"/>
      </w:pPr>
      <m:oMathPara>
        <m:oMath>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sup>
          </m:sSup>
        </m:oMath>
      </m:oMathPara>
    </w:p>
    <w:p w:rsidR="00D9769A" w:rsidRDefault="00D9769A" w:rsidP="00092895">
      <w:pPr>
        <w:pStyle w:val="Body"/>
      </w:pPr>
      <w:r>
        <w:t xml:space="preserve">where </w:t>
      </w:r>
      <w:r>
        <w:rPr>
          <w:i/>
          <w:iCs/>
        </w:rPr>
        <w:t>a</w:t>
      </w:r>
      <w:r>
        <w:t xml:space="preserve"> is related to the mean energy of an ensemble of waves. This relationship is empirically observed from measurements of ocean wave heights over a sufficient time period. However, we can proceed further and try to derive the dispersion results of wave frequency, which is the </w:t>
      </w:r>
      <w:r w:rsidR="00784649">
        <w:t>typical</w:t>
      </w:r>
      <w:r>
        <w:t xml:space="preserve"> oceanogr</w:t>
      </w:r>
      <w:r w:rsidR="00784649">
        <w:t xml:space="preserve">aphy measure. So we consider — </w:t>
      </w:r>
      <w:r>
        <w:t>based on the ene</w:t>
      </w:r>
      <w:r w:rsidR="00784649">
        <w:t>rgy stored in a specific wave —</w:t>
      </w:r>
      <w:r>
        <w:t xml:space="preserve"> the time, </w:t>
      </w:r>
      <w:r>
        <w:rPr>
          <w:i/>
          <w:iCs/>
        </w:rPr>
        <w:t>t</w:t>
      </w:r>
      <w:r>
        <w:t xml:space="preserve">, it will take to drop a height, </w:t>
      </w:r>
      <w:r>
        <w:rPr>
          <w:i/>
          <w:iCs/>
        </w:rPr>
        <w:t>H</w:t>
      </w:r>
      <w:r>
        <w:t>, by the Newton's law relation:</w:t>
      </w:r>
    </w:p>
    <w:p w:rsidR="00D9769A" w:rsidRDefault="00A077AF" w:rsidP="004B3741">
      <w:pPr>
        <w:pStyle w:val="Equation"/>
      </w:pPr>
      <m:oMathPara>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 </m:t>
          </m:r>
          <m:r>
            <w:rPr>
              <w:rFonts w:ascii="Cambria Math" w:hAnsi="Cambria Math"/>
            </w:rPr>
            <m:t>H</m:t>
          </m:r>
        </m:oMath>
      </m:oMathPara>
    </w:p>
    <w:p w:rsidR="00D9769A" w:rsidRDefault="00D9769A" w:rsidP="00092895">
      <w:pPr>
        <w:pStyle w:val="Body"/>
      </w:pPr>
      <w:r>
        <w:t xml:space="preserve">and since </w:t>
      </w:r>
      <w:r>
        <w:rPr>
          <w:i/>
          <w:iCs/>
        </w:rPr>
        <w:t>t</w:t>
      </w:r>
      <w:r>
        <w:t xml:space="preserve"> goes as 1/</w:t>
      </w:r>
      <w:r>
        <w:rPr>
          <w:i/>
          <w:iCs/>
        </w:rPr>
        <w:t>f</w:t>
      </w:r>
      <w:r>
        <w:t>, then we can create a new PDF from the height cumulative as follows:</w:t>
      </w:r>
    </w:p>
    <w:p w:rsidR="00D9769A" w:rsidRPr="006119CE" w:rsidRDefault="00D9769A" w:rsidP="006119CE">
      <w:pPr>
        <w:pStyle w:val="Equation"/>
        <w:rPr>
          <w:rStyle w:val="mi"/>
          <w:szCs w:val="29"/>
        </w:rPr>
      </w:pPr>
      <m:oMathPara>
        <m:oMath>
          <m:r>
            <w:rPr>
              <w:rStyle w:val="mi"/>
              <w:rFonts w:ascii="Cambria Math" w:hAnsi="Cambria Math"/>
              <w:szCs w:val="29"/>
            </w:rPr>
            <m:t>p</m:t>
          </m:r>
          <m:d>
            <m:dPr>
              <m:ctrlPr>
                <w:rPr>
                  <w:rStyle w:val="mi"/>
                  <w:rFonts w:ascii="Cambria Math" w:hAnsi="Cambria Math"/>
                  <w:szCs w:val="29"/>
                </w:rPr>
              </m:ctrlPr>
            </m:dPr>
            <m:e>
              <m:r>
                <w:rPr>
                  <w:rStyle w:val="mi"/>
                  <w:rFonts w:ascii="Cambria Math" w:hAnsi="Cambria Math"/>
                  <w:szCs w:val="29"/>
                </w:rPr>
                <m:t>f</m:t>
              </m:r>
            </m:e>
          </m:d>
          <m:r>
            <w:rPr>
              <w:rStyle w:val="mi"/>
              <w:rFonts w:ascii="Cambria Math" w:hAnsi="Cambria Math"/>
              <w:szCs w:val="29"/>
            </w:rPr>
            <m:t>df</m:t>
          </m:r>
          <m:r>
            <m:rPr>
              <m:sty m:val="p"/>
            </m:rPr>
            <w:rPr>
              <w:rStyle w:val="mi"/>
              <w:rFonts w:ascii="Cambria Math" w:hAnsi="Cambria Math"/>
              <w:szCs w:val="29"/>
            </w:rPr>
            <m:t>=</m:t>
          </m:r>
          <m:f>
            <m:fPr>
              <m:ctrlPr>
                <w:rPr>
                  <w:rStyle w:val="mi"/>
                  <w:rFonts w:ascii="Cambria Math" w:hAnsi="Cambria Math"/>
                  <w:szCs w:val="29"/>
                </w:rPr>
              </m:ctrlPr>
            </m:fPr>
            <m:num>
              <m:r>
                <w:rPr>
                  <w:rStyle w:val="mi"/>
                  <w:rFonts w:ascii="Cambria Math" w:hAnsi="Cambria Math"/>
                  <w:szCs w:val="29"/>
                </w:rPr>
                <m:t>dP</m:t>
              </m:r>
              <m:r>
                <m:rPr>
                  <m:sty m:val="p"/>
                </m:rPr>
                <w:rPr>
                  <w:rStyle w:val="mi"/>
                  <w:rFonts w:ascii="Cambria Math" w:hAnsi="Cambria Math"/>
                  <w:szCs w:val="29"/>
                </w:rPr>
                <m:t>(</m:t>
              </m:r>
              <m:r>
                <w:rPr>
                  <w:rStyle w:val="mi"/>
                  <w:rFonts w:ascii="Cambria Math" w:hAnsi="Cambria Math"/>
                  <w:szCs w:val="29"/>
                </w:rPr>
                <m:t>H</m:t>
              </m:r>
              <m:r>
                <m:rPr>
                  <m:sty m:val="p"/>
                </m:rPr>
                <w:rPr>
                  <w:rStyle w:val="mi"/>
                  <w:rFonts w:ascii="Cambria Math" w:hAnsi="Cambria Math"/>
                  <w:szCs w:val="29"/>
                </w:rPr>
                <m:t>)</m:t>
              </m:r>
            </m:num>
            <m:den>
              <m:r>
                <w:rPr>
                  <w:rStyle w:val="mi"/>
                  <w:rFonts w:ascii="Cambria Math" w:hAnsi="Cambria Math"/>
                  <w:szCs w:val="29"/>
                </w:rPr>
                <m:t>dH</m:t>
              </m:r>
            </m:den>
          </m:f>
          <m:f>
            <m:fPr>
              <m:ctrlPr>
                <w:rPr>
                  <w:rStyle w:val="mi"/>
                  <w:rFonts w:ascii="Cambria Math" w:hAnsi="Cambria Math"/>
                  <w:szCs w:val="29"/>
                </w:rPr>
              </m:ctrlPr>
            </m:fPr>
            <m:num>
              <m:r>
                <w:rPr>
                  <w:rStyle w:val="mi"/>
                  <w:rFonts w:ascii="Cambria Math" w:hAnsi="Cambria Math"/>
                  <w:szCs w:val="29"/>
                </w:rPr>
                <m:t>dH</m:t>
              </m:r>
            </m:num>
            <m:den>
              <m:r>
                <w:rPr>
                  <w:rStyle w:val="mi"/>
                  <w:rFonts w:ascii="Cambria Math" w:hAnsi="Cambria Math"/>
                  <w:szCs w:val="29"/>
                </w:rPr>
                <m:t>df</m:t>
              </m:r>
            </m:den>
          </m:f>
          <m:r>
            <w:rPr>
              <w:rStyle w:val="mi"/>
              <w:rFonts w:ascii="Cambria Math" w:hAnsi="Cambria Math"/>
              <w:szCs w:val="29"/>
            </w:rPr>
            <m:t>df</m:t>
          </m:r>
        </m:oMath>
      </m:oMathPara>
    </w:p>
    <w:p w:rsidR="00D9769A" w:rsidRDefault="00D9769A" w:rsidP="00092895">
      <w:pPr>
        <w:pStyle w:val="Body"/>
      </w:pPr>
      <w:r>
        <w:t>where</w:t>
      </w:r>
      <w:r w:rsidR="00A077AF">
        <w:fldChar w:fldCharType="begin"/>
      </w:r>
      <w:r>
        <w:instrText xml:space="preserve"> ADDIN ZOTERO_ITEM CSL_CITATION {"citationID":"6vbvebpk1","properties":{"formattedCitation":"[2]","plainCitation":"[2]"},"citationItems":[{"id":194,"uris":["http://zotero.org/users/954774/items/2T6WUCJ9"],"uri":["http://zotero.org/users/954774/items/2T6WUCJ9"],"itemData":{"id":194,"type":"book","title":"Introduction to physical oceanography","publisher":"A &amp; M University","URL":"http://kingfish.coastal.edu/physics/msci301/stewart/TOC.pdf","author":[{"family":"Stewart","given":"R. H"}],"issued":{"year":2003}}}],"schema":"https://github.com/citation-style-language/schema/raw/master/csl-citation.json"} </w:instrText>
      </w:r>
      <w:r w:rsidR="00A077AF">
        <w:fldChar w:fldCharType="separate"/>
      </w:r>
      <w:r w:rsidRPr="00D9769A">
        <w:t>[2]</w:t>
      </w:r>
      <w:r w:rsidR="00A077AF">
        <w:fldChar w:fldCharType="end"/>
      </w:r>
      <w:r>
        <w:t xml:space="preserve"> </w:t>
      </w:r>
    </w:p>
    <w:p w:rsidR="00D9769A" w:rsidRDefault="00D9769A" w:rsidP="004B3741">
      <w:pPr>
        <w:pStyle w:val="Equation"/>
      </w:pPr>
      <m:oMathPara>
        <m:oMath>
          <m:r>
            <w:rPr>
              <w:rFonts w:ascii="Cambria Math" w:hAnsi="Cambria Math"/>
            </w:rPr>
            <m:t>H</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2</m:t>
                  </m:r>
                </m:sup>
              </m:sSup>
            </m:den>
          </m:f>
        </m:oMath>
      </m:oMathPara>
    </w:p>
    <w:p w:rsidR="00D9769A" w:rsidRPr="00B949BC" w:rsidRDefault="00D9769A" w:rsidP="004B3741">
      <w:pPr>
        <w:pStyle w:val="Equation"/>
      </w:pPr>
    </w:p>
    <w:p w:rsidR="00D9769A" w:rsidRPr="006119CE" w:rsidRDefault="00A077AF" w:rsidP="004B3741">
      <w:pPr>
        <w:pStyle w:val="Equation"/>
      </w:pPr>
      <m:oMathPara>
        <m:oMath>
          <m:f>
            <m:fPr>
              <m:ctrlPr>
                <w:rPr>
                  <w:rFonts w:ascii="Cambria Math" w:hAnsi="Cambria Math"/>
                </w:rPr>
              </m:ctrlPr>
            </m:fPr>
            <m:num>
              <m:r>
                <w:rPr>
                  <w:rFonts w:ascii="Cambria Math" w:hAnsi="Cambria Math"/>
                </w:rPr>
                <m:t>dH</m:t>
              </m:r>
            </m:num>
            <m:den>
              <m:r>
                <w:rPr>
                  <w:rFonts w:ascii="Cambria Math" w:hAnsi="Cambria Math"/>
                </w:rPr>
                <m:t>df</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3</m:t>
                  </m:r>
                </m:sup>
              </m:sSup>
            </m:den>
          </m:f>
        </m:oMath>
      </m:oMathPara>
    </w:p>
    <w:p w:rsidR="00D9769A" w:rsidRDefault="00D9769A" w:rsidP="00092895">
      <w:pPr>
        <w:pStyle w:val="Body"/>
      </w:pPr>
      <w:r>
        <w:t>then</w:t>
      </w:r>
    </w:p>
    <w:p w:rsidR="00D9769A" w:rsidRPr="006119CE" w:rsidRDefault="00D9769A" w:rsidP="004B3741">
      <w:pPr>
        <w:pStyle w:val="Equation"/>
        <w:rPr>
          <w:vanish/>
          <w:specVanish/>
        </w:rPr>
      </w:pPr>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f</m:t>
                  </m:r>
                </m:e>
                <m:sup>
                  <m:r>
                    <m:rPr>
                      <m:sty m:val="p"/>
                    </m:rPr>
                    <w:rPr>
                      <w:rFonts w:ascii="Cambria Math" w:hAnsi="Cambria Math"/>
                    </w:rPr>
                    <m:t>5</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4</m:t>
                  </m:r>
                </m:sup>
              </m:sSup>
            </m:sup>
          </m:sSup>
        </m:oMath>
      </m:oMathPara>
    </w:p>
    <w:p w:rsidR="00D9769A" w:rsidRPr="006119CE" w:rsidRDefault="00D9769A" w:rsidP="006119CE">
      <w:pPr>
        <w:pStyle w:val="EquationNumber"/>
        <w:rPr>
          <w:b/>
        </w:rPr>
      </w:pPr>
      <w:r>
        <w:t xml:space="preserve"> </w:t>
      </w:r>
      <w:r>
        <w:tab/>
      </w:r>
      <w:r>
        <w:tab/>
      </w:r>
      <w:r>
        <w:tab/>
      </w:r>
      <w:r>
        <w:tab/>
      </w:r>
      <w:r>
        <w:tab/>
      </w:r>
      <w:r w:rsidRPr="006119CE">
        <w:rPr>
          <w:b/>
        </w:rPr>
        <w:t>(5)</w:t>
      </w:r>
    </w:p>
    <w:p w:rsidR="00D9769A" w:rsidRDefault="00D9769A" w:rsidP="00092895">
      <w:pPr>
        <w:pStyle w:val="Body"/>
      </w:pPr>
      <w:r>
        <w:t>which is just the Pierson-Moskowitz wave spectra that oceanographers have observed for years (developed first in 1964, variations of this include the JONSWAP, Bretschneider</w:t>
      </w:r>
      <w:bookmarkStart w:id="6" w:name="IX_Bretschneider_1"/>
      <w:bookmarkEnd w:id="6"/>
      <w:r>
        <w:t xml:space="preserve"> and ITTC wave spectra</w:t>
      </w:r>
      <w:r w:rsidR="00A077AF">
        <w:fldChar w:fldCharType="begin"/>
      </w:r>
      <w:r w:rsidR="00A06ED0">
        <w:instrText xml:space="preserve"> ADDIN ZOTERO_ITEM CSL_CITATION {"citationID":"160540qgnr","properties":{"formattedCitation":"[21]","plainCitation":"[21]"},"citationItems":[{"id":211,"uris":["http://zotero.org/users/954774/items/XACA2E44"],"uri":["http://zotero.org/users/954774/items/XACA2E44"]}],"schema":"https://github.com/citation-style-language/schema/raw/master/csl-citation.json"} </w:instrText>
      </w:r>
      <w:r w:rsidR="00A077AF">
        <w:fldChar w:fldCharType="separate"/>
      </w:r>
      <w:r w:rsidR="00A06ED0" w:rsidRPr="00A06ED0">
        <w:t>[21]</w:t>
      </w:r>
      <w:r w:rsidR="00A077AF">
        <w:fldChar w:fldCharType="end"/>
      </w:r>
      <w:r>
        <w:t>).</w:t>
      </w:r>
      <w:r>
        <w:br/>
      </w:r>
      <w:r>
        <w:br/>
        <w:t xml:space="preserve">This concise derivation works well despite not applying the correct path of calculating an auto-correlation from </w:t>
      </w:r>
      <w:r w:rsidRPr="00E77100">
        <w:rPr>
          <w:bCs/>
          <w:i/>
        </w:rPr>
        <w:t>p</w:t>
      </w:r>
      <w:r>
        <w:rPr>
          <w:b/>
          <w:bCs/>
        </w:rPr>
        <w:t>(</w:t>
      </w:r>
      <w:r w:rsidRPr="00E77100">
        <w:rPr>
          <w:bCs/>
          <w:i/>
        </w:rPr>
        <w:t>f</w:t>
      </w:r>
      <w:r>
        <w:rPr>
          <w:b/>
          <w:bCs/>
        </w:rPr>
        <w:t>)</w:t>
      </w:r>
      <w:r>
        <w:t xml:space="preserve"> and then deriving a power spectrum from the Fourier Transform of </w:t>
      </w:r>
      <w:r w:rsidRPr="00E77100">
        <w:rPr>
          <w:bCs/>
          <w:i/>
        </w:rPr>
        <w:t>p</w:t>
      </w:r>
      <w:r>
        <w:rPr>
          <w:b/>
          <w:bCs/>
        </w:rPr>
        <w:t>(</w:t>
      </w:r>
      <w:r w:rsidRPr="00E77100">
        <w:rPr>
          <w:bCs/>
          <w:i/>
        </w:rPr>
        <w:t>f</w:t>
      </w:r>
      <w:r>
        <w:rPr>
          <w:b/>
          <w:bCs/>
        </w:rPr>
        <w:t>)</w:t>
      </w:r>
      <w:r>
        <w:t>. As smooth ocean waves approach a sinusoidal ideal, a single wave will contribute a Fourier component at that frequency alone and the spectrum can be evaluated almost by inspection. This convenient shortcut remains useful in understanding the simple physics and probabilities involved.</w:t>
      </w:r>
      <w:r>
        <w:br/>
      </w:r>
      <w:r>
        <w:br/>
        <w:t xml:space="preserve"> The utility of this derived form can be demonstrated using </w:t>
      </w:r>
      <w:proofErr w:type="gramStart"/>
      <w:r>
        <w:t>data</w:t>
      </w:r>
      <w:proofErr w:type="gramEnd"/>
      <w:r w:rsidR="00A077AF">
        <w:fldChar w:fldCharType="begin"/>
      </w:r>
      <w:r w:rsidR="00A06ED0">
        <w:instrText xml:space="preserve"> ADDIN ZOTERO_ITEM CSL_CITATION {"citationID":"1aaddpuh88","properties":{"formattedCitation":"[22]","plainCitation":"[22]"},"citationItems":[{"id":187,"uris":["http://zotero.org/users/954774/items/KTZ2X5HI"],"uri":["http://zotero.org/users/954774/items/KTZ2X5HI"]}],"schema":"https://github.com/citation-style-language/schema/raw/master/csl-citation.json"} </w:instrText>
      </w:r>
      <w:r w:rsidR="00A077AF">
        <w:fldChar w:fldCharType="separate"/>
      </w:r>
      <w:r w:rsidR="00A06ED0" w:rsidRPr="00A06ED0">
        <w:t>[22]</w:t>
      </w:r>
      <w:r w:rsidR="00A077AF">
        <w:fldChar w:fldCharType="end"/>
      </w:r>
      <w:r>
        <w:t xml:space="preserve"> obtained from public-access stations. The following data is extracted from a pair of measuring stations located off the coast of San Diego </w:t>
      </w:r>
      <w:r w:rsidR="00A077AF">
        <w:fldChar w:fldCharType="begin"/>
      </w:r>
      <w:r w:rsidR="00A06ED0">
        <w:instrText xml:space="preserve"> ADDIN ZOTERO_ITEM CSL_CITATION {"citationID":"22rbhg4smb","properties":{"formattedCitation":"[23]","plainCitation":"[23]"},"citationItems":[{"id":40,"uris":["http://zotero.org/users/954774/items/D8T7TWM3"],"uri":["http://zotero.org/users/954774/items/D8T7TWM3"]}],"schema":"https://github.com/citation-style-language/schema/raw/master/csl-citation.json"} </w:instrText>
      </w:r>
      <w:r w:rsidR="00A077AF">
        <w:fldChar w:fldCharType="separate"/>
      </w:r>
      <w:r w:rsidR="00A06ED0" w:rsidRPr="00A06ED0">
        <w:t>[23]</w:t>
      </w:r>
      <w:r w:rsidR="00A077AF">
        <w:fldChar w:fldCharType="end"/>
      </w:r>
      <w:r>
        <w:t xml:space="preserve">. </w:t>
      </w:r>
    </w:p>
    <w:p w:rsidR="00D9769A" w:rsidRDefault="00D9769A" w:rsidP="004B3741">
      <w:pPr>
        <w:pStyle w:val="Figure"/>
      </w:pPr>
      <w:r>
        <w:rPr>
          <w:noProof/>
        </w:rPr>
        <w:drawing>
          <wp:inline distT="0" distB="0" distL="0" distR="0">
            <wp:extent cx="3105150" cy="3090003"/>
            <wp:effectExtent l="38100" t="0" r="76200" b="34197"/>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3106421" cy="309126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731ED9">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11</w:t>
      </w:r>
      <w:r w:rsidR="00A077AF">
        <w:fldChar w:fldCharType="end"/>
      </w:r>
      <w:r>
        <w:t>:  The CDIP data source provided archival wave energy statistics for assessing models.</w:t>
      </w:r>
    </w:p>
    <w:p w:rsidR="00D9769A" w:rsidRDefault="00D9769A" w:rsidP="00092895">
      <w:pPr>
        <w:pStyle w:val="Body"/>
      </w:pPr>
      <w:r>
        <w:t xml:space="preserve">The data shown here is averaged wave spectra for the entire day 1/1/2012. The red points in </w:t>
      </w:r>
      <w:r w:rsidR="00A077AF">
        <w:fldChar w:fldCharType="begin"/>
      </w:r>
      <w:r>
        <w:instrText xml:space="preserve"> REF _Ref322947258 \h </w:instrText>
      </w:r>
      <w:r w:rsidR="00A077AF">
        <w:fldChar w:fldCharType="separate"/>
      </w:r>
      <w:r w:rsidR="005F16AE">
        <w:t xml:space="preserve">Figure </w:t>
      </w:r>
      <w:r w:rsidR="005F16AE">
        <w:rPr>
          <w:noProof/>
        </w:rPr>
        <w:t>12</w:t>
      </w:r>
      <w:r w:rsidR="00A077AF">
        <w:fldChar w:fldCharType="end"/>
      </w:r>
      <w:r>
        <w:t xml:space="preserve"> correspond to best fits from the derived MaxEnt algorithm applied to the blue data set. </w:t>
      </w:r>
      <w:r w:rsidRPr="00AC1B37">
        <w:rPr>
          <w:rStyle w:val="FootnoteReference"/>
        </w:rPr>
        <w:footnoteReference w:id="3"/>
      </w:r>
    </w:p>
    <w:tbl>
      <w:tblPr>
        <w:tblStyle w:val="TableGrid"/>
        <w:tblW w:w="0" w:type="auto"/>
        <w:tblInd w:w="198" w:type="dxa"/>
        <w:shd w:val="clear" w:color="auto" w:fill="D9D9D9" w:themeFill="background1" w:themeFillShade="D9"/>
        <w:tblLook w:val="04A0"/>
      </w:tblPr>
      <w:tblGrid>
        <w:gridCol w:w="4663"/>
        <w:gridCol w:w="4715"/>
      </w:tblGrid>
      <w:tr w:rsidR="00D9769A" w:rsidTr="00515320">
        <w:tc>
          <w:tcPr>
            <w:tcW w:w="4924" w:type="dxa"/>
            <w:shd w:val="clear" w:color="auto" w:fill="D9D9D9" w:themeFill="background1" w:themeFillShade="D9"/>
            <w:vAlign w:val="center"/>
          </w:tcPr>
          <w:p w:rsidR="00D9769A" w:rsidRDefault="00D9769A" w:rsidP="00515320">
            <w:pPr>
              <w:pStyle w:val="Caption"/>
              <w:ind w:left="0"/>
            </w:pPr>
            <w:r>
              <w:rPr>
                <w:i w:val="0"/>
                <w:noProof/>
              </w:rPr>
              <w:drawing>
                <wp:inline distT="0" distB="0" distL="0" distR="0">
                  <wp:extent cx="2735580" cy="2435273"/>
                  <wp:effectExtent l="0" t="19050" r="83820" b="60277"/>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737929" cy="24373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4454" w:type="dxa"/>
            <w:shd w:val="clear" w:color="auto" w:fill="D9D9D9" w:themeFill="background1" w:themeFillShade="D9"/>
            <w:vAlign w:val="center"/>
          </w:tcPr>
          <w:p w:rsidR="00D9769A" w:rsidRDefault="00D9769A" w:rsidP="00515320">
            <w:pPr>
              <w:pStyle w:val="Caption"/>
              <w:keepNext/>
              <w:ind w:left="0"/>
            </w:pPr>
            <w:r>
              <w:rPr>
                <w:i w:val="0"/>
                <w:noProof/>
              </w:rPr>
              <w:drawing>
                <wp:inline distT="0" distB="0" distL="0" distR="0">
                  <wp:extent cx="2782034" cy="2438400"/>
                  <wp:effectExtent l="0" t="19050" r="75466" b="5715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2791466" cy="24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r>
    </w:tbl>
    <w:p w:rsidR="00D9769A" w:rsidRDefault="00D9769A" w:rsidP="009E0F11">
      <w:pPr>
        <w:pStyle w:val="Caption"/>
      </w:pPr>
      <w:bookmarkStart w:id="7" w:name="_Ref322947258"/>
      <w:r>
        <w:t xml:space="preserve">Figure </w:t>
      </w:r>
      <w:r w:rsidR="00A077AF">
        <w:fldChar w:fldCharType="begin"/>
      </w:r>
      <w:r w:rsidR="00C752DC">
        <w:instrText xml:space="preserve"> SEQ Figure \* ARABIC </w:instrText>
      </w:r>
      <w:r w:rsidR="00A077AF">
        <w:fldChar w:fldCharType="separate"/>
      </w:r>
      <w:r w:rsidR="005F16AE">
        <w:rPr>
          <w:noProof/>
        </w:rPr>
        <w:t>12</w:t>
      </w:r>
      <w:r w:rsidR="00A077AF">
        <w:fldChar w:fldCharType="end"/>
      </w:r>
      <w:bookmarkEnd w:id="7"/>
      <w:r>
        <w:t xml:space="preserve">: Wave energy spectra from two sites off of the San Diego coastal region. </w:t>
      </w:r>
      <w:r>
        <w:br/>
        <w:t>The Maximum Entropy estimate is in red.</w:t>
      </w:r>
    </w:p>
    <w:p w:rsidR="00D9769A" w:rsidRDefault="00D9769A" w:rsidP="00092895">
      <w:pPr>
        <w:pStyle w:val="Body"/>
      </w:pPr>
      <w:r>
        <w:t xml:space="preserve">Like many similar spectra such as wind and EMI, the wave spectrum derives simply from maximum entropy conditions.  </w:t>
      </w:r>
    </w:p>
    <w:p w:rsidR="00D9769A" w:rsidRDefault="00D9769A" w:rsidP="00092895">
      <w:pPr>
        <w:pStyle w:val="Body"/>
      </w:pPr>
      <w:r>
        <w:t xml:space="preserve">Note that we did not need to invoke the </w:t>
      </w:r>
      <w:r w:rsidR="00BF3082">
        <w:t xml:space="preserve">full </w:t>
      </w:r>
      <w:r>
        <w:t xml:space="preserve">spectral </w:t>
      </w:r>
      <w:r w:rsidR="00BF3082">
        <w:t xml:space="preserve">decomposition </w:t>
      </w:r>
      <w:r>
        <w:t>model presented earlier in this paper.  The correlations are short over the sinusoidal shape of an individual wave and so those frequency components show up strongly in the energy density PSD. The implications are that the driving forcing function needed to provide order in the case of natural waves is missing, and this makes sense as the main stimulus, wind energy, on its own is highly disordered. The wind simply stimulates the wave to maximize its entropy subject to the kinetic and potential energy that are provided.</w:t>
      </w:r>
    </w:p>
    <w:p w:rsidR="00D9769A" w:rsidRDefault="00D9769A" w:rsidP="00092895">
      <w:pPr>
        <w:pStyle w:val="Body"/>
      </w:pPr>
      <w:r>
        <w:t xml:space="preserve">On the other hand, under controlled </w:t>
      </w:r>
      <w:r w:rsidR="00BF3082">
        <w:t xml:space="preserve">or reinforcing (positive interference) </w:t>
      </w:r>
      <w:r w:rsidRPr="00092895">
        <w:rPr>
          <w:rStyle w:val="attribute-name"/>
        </w:rPr>
        <w:t>conditions</w:t>
      </w:r>
      <w:r>
        <w:t>, more order can be supplied to make the waves appear more coherent over a spatial distance.</w:t>
      </w:r>
    </w:p>
    <w:p w:rsidR="00D9769A" w:rsidRPr="00E829FA" w:rsidRDefault="00D9769A" w:rsidP="00092895">
      <w:pPr>
        <w:pStyle w:val="Heading1"/>
      </w:pPr>
      <w:r>
        <w:t xml:space="preserve">Spatially </w:t>
      </w:r>
      <w:r w:rsidRPr="00092895">
        <w:t>Coherent</w:t>
      </w:r>
      <w:r>
        <w:t xml:space="preserve"> W</w:t>
      </w:r>
      <w:r w:rsidRPr="00E829FA">
        <w:t xml:space="preserve">ave </w:t>
      </w:r>
      <w:r w:rsidRPr="00092895">
        <w:t>Spectra</w:t>
      </w:r>
    </w:p>
    <w:p w:rsidR="00D9769A" w:rsidRDefault="00D9769A" w:rsidP="00092895">
      <w:pPr>
        <w:pStyle w:val="BodyAfterHead"/>
      </w:pPr>
      <w:r>
        <w:t>Coherent waves are easier to generate in</w:t>
      </w:r>
      <w:r w:rsidR="00BF3082">
        <w:t xml:space="preserve"> the laboratory than in nature, apart from the occasional cnoidal swells peculiar to a region</w:t>
      </w:r>
      <w:r>
        <w:t xml:space="preserve">. A large wave tank, with waves generated by a consistent wind will clearly expose any ordered features in the PSD </w:t>
      </w:r>
      <w:r w:rsidR="00A077AF">
        <w:fldChar w:fldCharType="begin"/>
      </w:r>
      <w:r w:rsidR="00A06ED0">
        <w:instrText xml:space="preserve"> ADDIN ZOTERO_ITEM CSL_CITATION {"citationID":"265rkffpkq","properties":{"formattedCitation":"[24]","plainCitation":"[24]"},"citationItems":[{"id":83,"uris":["http://zotero.org/users/954774/items/MS4DGFB5"],"uri":["http://zotero.org/users/954774/items/MS4DGFB5"]}],"schema":"https://github.com/citation-style-language/schema/raw/master/csl-citation.json"} </w:instrText>
      </w:r>
      <w:r w:rsidR="00A077AF">
        <w:fldChar w:fldCharType="separate"/>
      </w:r>
      <w:r w:rsidR="00A06ED0" w:rsidRPr="00A06ED0">
        <w:t>[24]</w:t>
      </w:r>
      <w:r w:rsidR="00A077AF">
        <w:fldChar w:fldCharType="end"/>
      </w:r>
      <w:r>
        <w:t>.</w:t>
      </w:r>
    </w:p>
    <w:p w:rsidR="00D9769A" w:rsidRDefault="00D9769A" w:rsidP="005E7845">
      <w:pPr>
        <w:pStyle w:val="Body"/>
      </w:pPr>
      <w:r>
        <w:t xml:space="preserve">In </w:t>
      </w:r>
      <w:r w:rsidR="00A077AF">
        <w:fldChar w:fldCharType="begin"/>
      </w:r>
      <w:r>
        <w:instrText xml:space="preserve"> REF _Ref322948518 \h </w:instrText>
      </w:r>
      <w:r w:rsidR="00A077AF">
        <w:fldChar w:fldCharType="separate"/>
      </w:r>
      <w:r w:rsidR="005F16AE">
        <w:t xml:space="preserve">Figure </w:t>
      </w:r>
      <w:r w:rsidR="005F16AE">
        <w:rPr>
          <w:noProof/>
        </w:rPr>
        <w:t>13</w:t>
      </w:r>
      <w:r w:rsidR="00A077AF">
        <w:fldChar w:fldCharType="end"/>
      </w:r>
      <w:r>
        <w:t xml:space="preserve"> below, taken from </w:t>
      </w:r>
      <w:r w:rsidR="00A077AF">
        <w:fldChar w:fldCharType="begin"/>
      </w:r>
      <w:r w:rsidR="00A06ED0">
        <w:instrText xml:space="preserve"> ADDIN ZOTERO_ITEM CSL_CITATION {"citationID":"2qmadmjk6c","properties":{"formattedCitation":"[25]","plainCitation":"[25]"},"citationItems":[{"id":86,"uris":["http://zotero.org/users/954774/items/VKCST96Q"],"uri":["http://zotero.org/users/954774/items/VKCST96Q"]}],"schema":"https://github.com/citation-style-language/schema/raw/master/csl-citation.json"} </w:instrText>
      </w:r>
      <w:r w:rsidR="00A077AF">
        <w:fldChar w:fldCharType="separate"/>
      </w:r>
      <w:r w:rsidR="00A06ED0" w:rsidRPr="00A06ED0">
        <w:t>[25]</w:t>
      </w:r>
      <w:r w:rsidR="00A077AF">
        <w:fldChar w:fldCharType="end"/>
      </w:r>
      <w:r>
        <w:t xml:space="preserve">, the measured PSD clearly shows clear harmonic peaks strongly suggestive of longer-range order in the wave periodicities. Superimposed on the data profile (shown in black) is a model adapted from the derivation of the previous section of this paper. Note that </w:t>
      </w:r>
      <w:r w:rsidR="00BF3082">
        <w:t xml:space="preserve">from the spatial/temporal dispersion relation, the time- domain frequency </w:t>
      </w:r>
      <w:r>
        <w:t xml:space="preserve">scale with the spatial-domain frequencies, as short, choppy waves have much smaller periods or cycle-times than the large, rolling waves. This means that we can apply a spatial analysis to </w:t>
      </w:r>
      <w:r w:rsidR="00BF3082">
        <w:t xml:space="preserve">infer </w:t>
      </w:r>
      <w:r>
        <w:t xml:space="preserve">the temporal </w:t>
      </w:r>
      <w:r w:rsidR="00BF3082">
        <w:t>characteristics</w:t>
      </w:r>
      <w:r>
        <w:t xml:space="preserve"> with some generality</w:t>
      </w:r>
      <w:r w:rsidR="00BF3082">
        <w:t xml:space="preserve"> (and vice versa)</w:t>
      </w:r>
      <w:r>
        <w:t>.</w:t>
      </w:r>
    </w:p>
    <w:p w:rsidR="00D9769A" w:rsidRDefault="00D9769A" w:rsidP="004B3741">
      <w:pPr>
        <w:pStyle w:val="Figure"/>
      </w:pPr>
      <w:r>
        <w:rPr>
          <w:noProof/>
        </w:rPr>
        <w:drawing>
          <wp:inline distT="0" distB="0" distL="0" distR="0">
            <wp:extent cx="5101590" cy="3142903"/>
            <wp:effectExtent l="19050" t="0" r="381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98322" cy="3140890"/>
                    </a:xfrm>
                    <a:prstGeom prst="rect">
                      <a:avLst/>
                    </a:prstGeom>
                    <a:noFill/>
                    <a:ln w="9525">
                      <a:noFill/>
                      <a:miter lim="800000"/>
                      <a:headEnd/>
                      <a:tailEnd/>
                    </a:ln>
                  </pic:spPr>
                </pic:pic>
              </a:graphicData>
            </a:graphic>
          </wp:inline>
        </w:drawing>
      </w:r>
    </w:p>
    <w:p w:rsidR="00D9769A" w:rsidRDefault="00D9769A" w:rsidP="00B74331">
      <w:pPr>
        <w:pStyle w:val="Caption"/>
      </w:pPr>
      <w:bookmarkStart w:id="8" w:name="_Ref322948518"/>
      <w:r>
        <w:t xml:space="preserve">Figure </w:t>
      </w:r>
      <w:r w:rsidR="00A077AF">
        <w:fldChar w:fldCharType="begin"/>
      </w:r>
      <w:r w:rsidR="00C752DC">
        <w:instrText xml:space="preserve"> SEQ Figure \* ARABIC </w:instrText>
      </w:r>
      <w:r w:rsidR="00A077AF">
        <w:fldChar w:fldCharType="separate"/>
      </w:r>
      <w:r w:rsidR="005F16AE">
        <w:rPr>
          <w:noProof/>
        </w:rPr>
        <w:t>13</w:t>
      </w:r>
      <w:r w:rsidR="00A077AF">
        <w:fldChar w:fldCharType="end"/>
      </w:r>
      <w:bookmarkEnd w:id="8"/>
      <w:r>
        <w:t>: Highly ordered waves with all harmonics generated in a wave tank</w:t>
      </w:r>
      <w:r w:rsidR="00BF3082">
        <w:t>. This is in terms of temporal frequency and the spatial frequency can be recovered via the dispersion relation.</w:t>
      </w:r>
    </w:p>
    <w:p w:rsidR="00D9769A" w:rsidRDefault="00D9769A" w:rsidP="00092895">
      <w:pPr>
        <w:pStyle w:val="Body"/>
      </w:pPr>
      <w:r>
        <w:t xml:space="preserve">The basic model is to choose a </w:t>
      </w:r>
      <w:r w:rsidRPr="00F565D3">
        <w:rPr>
          <w:i/>
        </w:rPr>
        <w:t>P</w:t>
      </w:r>
      <w:r>
        <w:t>(</w:t>
      </w:r>
      <w:r w:rsidRPr="00F565D3">
        <w:rPr>
          <w:i/>
        </w:rPr>
        <w:t>L</w:t>
      </w:r>
      <w:r>
        <w:t>) wave density such that it reproduces the spacing and envelope of the harmonics.  One of the simplest density functions is known as the shifted exponential. This maintains a minimum spacing with the possibility of an occasional longer wavelength:</w:t>
      </w:r>
    </w:p>
    <w:p w:rsidR="00D9769A" w:rsidRPr="00D07978" w:rsidRDefault="00D9769A" w:rsidP="004B3741">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amp;L</m:t>
                  </m:r>
                  <m:r>
                    <m:rPr>
                      <m:sty m:val="p"/>
                    </m:rPr>
                    <w:rPr>
                      <w:rFonts w:ascii="Cambria Math" w:hAnsi="Cambria Math"/>
                    </w:rPr>
                    <m:t>&l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m:t>
                      </m:r>
                    </m:sup>
                  </m:sSup>
                  <m:r>
                    <m:rPr>
                      <m:sty m:val="p"/>
                    </m:rPr>
                    <w:rPr>
                      <w:rFonts w:ascii="Cambria Math" w:hAnsi="Cambria Math"/>
                    </w:rPr>
                    <m:t xml:space="preserve">,  </m:t>
                  </m:r>
                  <m:r>
                    <w:rPr>
                      <w:rFonts w:ascii="Cambria Math" w:hAnsi="Cambria Math"/>
                    </w:rPr>
                    <m:t>&amp;L</m:t>
                  </m:r>
                  <m:r>
                    <m:rPr>
                      <m:sty m:val="p"/>
                    </m:rPr>
                    <w:rPr>
                      <w:rFonts w:ascii="Cambria Math" w:hAnsi="Cambria Math"/>
                    </w:rPr>
                    <m:t>&g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e>
              </m:eqArr>
            </m:e>
          </m:d>
        </m:oMath>
      </m:oMathPara>
    </w:p>
    <w:p w:rsidR="00D9769A" w:rsidRPr="00463405" w:rsidRDefault="00D9769A" w:rsidP="00A5179F">
      <w:pPr>
        <w:pStyle w:val="Equation"/>
        <w:rPr>
          <w:vanish/>
          <w:specVanish/>
        </w:rPr>
      </w:pPr>
    </w:p>
    <w:p w:rsidR="00D9769A" w:rsidRPr="00463405" w:rsidRDefault="00D9769A" w:rsidP="00463405">
      <w:pPr>
        <w:pStyle w:val="EquationNumber"/>
        <w:rPr>
          <w:b/>
        </w:rPr>
      </w:pPr>
      <w:r>
        <w:t xml:space="preserve"> </w:t>
      </w:r>
      <w:r>
        <w:tab/>
      </w:r>
      <w:r>
        <w:tab/>
      </w:r>
      <w:r>
        <w:tab/>
      </w:r>
      <w:r>
        <w:tab/>
      </w:r>
      <w:r w:rsidRPr="00463405">
        <w:rPr>
          <w:b/>
        </w:rPr>
        <w:t>(6)</w:t>
      </w:r>
    </w:p>
    <w:p w:rsidR="00D9769A" w:rsidRDefault="00D9769A" w:rsidP="00092895">
      <w:pPr>
        <w:pStyle w:val="BodyAfterHead"/>
      </w:pPr>
      <w:r>
        <w:t>This generates a Fourier transform</w:t>
      </w:r>
    </w:p>
    <w:p w:rsidR="00D9769A" w:rsidRDefault="00D9769A" w:rsidP="004B3741">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oMath>
      </m:oMathPara>
    </w:p>
    <w:p w:rsidR="00D9769A" w:rsidRDefault="00D9769A" w:rsidP="00092895">
      <w:pPr>
        <w:pStyle w:val="Body"/>
      </w:pPr>
      <w:r>
        <w:t xml:space="preserve">And then the full power spectrum assuming a coherent relationship exists (see </w:t>
      </w:r>
      <w:r w:rsidRPr="009C5E3B">
        <w:rPr>
          <w:b/>
        </w:rPr>
        <w:t>Equation</w:t>
      </w:r>
      <w:r>
        <w:t xml:space="preserve"> </w:t>
      </w:r>
      <w:r w:rsidRPr="006119CE">
        <w:rPr>
          <w:b/>
        </w:rPr>
        <w:t>1</w:t>
      </w:r>
      <w:r>
        <w:t>):</w:t>
      </w: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oMath>
      </m:oMathPara>
    </w:p>
    <w:p w:rsidR="00D9769A" w:rsidRDefault="00D9769A" w:rsidP="00E54CDA">
      <w:pPr>
        <w:pStyle w:val="EquationNumber"/>
        <w:rPr>
          <w:b/>
        </w:rPr>
      </w:pPr>
      <w:r>
        <w:t xml:space="preserve"> </w:t>
      </w:r>
      <w:r>
        <w:tab/>
      </w:r>
      <w:r>
        <w:tab/>
      </w:r>
      <w:r>
        <w:tab/>
      </w:r>
      <w:r w:rsidRPr="00A5179F">
        <w:rPr>
          <w:b/>
        </w:rPr>
        <w:t>(</w:t>
      </w:r>
      <w:r>
        <w:rPr>
          <w:b/>
        </w:rPr>
        <w:t>7</w:t>
      </w:r>
      <w:r w:rsidRPr="00A5179F">
        <w:rPr>
          <w:b/>
        </w:rPr>
        <w:t>)</w:t>
      </w:r>
    </w:p>
    <w:p w:rsidR="00D9769A" w:rsidRDefault="00D9769A" w:rsidP="00E54CDA">
      <w:pPr>
        <w:pStyle w:val="EquationNumber"/>
        <w:rPr>
          <w:b/>
        </w:rPr>
      </w:pPr>
    </w:p>
    <w:p w:rsidR="00D9769A" w:rsidRPr="00A5179F" w:rsidRDefault="00D9769A" w:rsidP="00E54CDA">
      <w:pPr>
        <w:pStyle w:val="Equation"/>
        <w:rPr>
          <w:vanish/>
          <w:specVanish/>
        </w:rPr>
      </w:pPr>
      <m:oMathPara>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r>
                        <m:rPr>
                          <m:sty m:val="p"/>
                        </m:rPr>
                        <w:rPr>
                          <w:rFonts w:ascii="Cambria Math" w:hAnsi="Cambria Math"/>
                        </w:rPr>
                        <m:t>+</m:t>
                      </m:r>
                      <m:r>
                        <w:rPr>
                          <w:rFonts w:ascii="Cambria Math" w:hAnsi="Cambria Math"/>
                        </w:rPr>
                        <m:t>α</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2</m:t>
                              </m:r>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α</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r>
                    <m:rPr>
                      <m:sty m:val="p"/>
                    </m:rPr>
                    <w:rPr>
                      <w:rFonts w:ascii="Cambria Math" w:hAnsi="Cambria Math"/>
                    </w:rPr>
                    <m:t>)</m:t>
                  </m:r>
                </m:e>
                <m:sup>
                  <m:r>
                    <m:rPr>
                      <m:sty m:val="p"/>
                    </m:rPr>
                    <w:rPr>
                      <w:rFonts w:ascii="Cambria Math" w:hAnsi="Cambria Math"/>
                    </w:rPr>
                    <m:t>2</m:t>
                  </m:r>
                </m:sup>
              </m:sSup>
            </m:den>
          </m:f>
        </m:oMath>
      </m:oMathPara>
    </w:p>
    <w:p w:rsidR="00D9769A" w:rsidRPr="00A5179F" w:rsidRDefault="00D9769A" w:rsidP="00E54CDA">
      <w:pPr>
        <w:pStyle w:val="EquationNumber"/>
        <w:rPr>
          <w:b/>
        </w:rPr>
      </w:pPr>
      <w:r>
        <w:t xml:space="preserve"> </w:t>
      </w:r>
      <w:r>
        <w:tab/>
      </w:r>
      <w:r>
        <w:tab/>
      </w:r>
      <w:r w:rsidRPr="00A5179F">
        <w:rPr>
          <w:b/>
        </w:rPr>
        <w:t>(</w:t>
      </w:r>
      <w:r>
        <w:rPr>
          <w:b/>
        </w:rPr>
        <w:t>8</w:t>
      </w:r>
      <w:r w:rsidRPr="00A5179F">
        <w:rPr>
          <w:b/>
        </w:rPr>
        <w:t>)</w:t>
      </w:r>
    </w:p>
    <w:p w:rsidR="00D9769A" w:rsidRDefault="00D9769A" w:rsidP="00092895">
      <w:pPr>
        <w:pStyle w:val="Body"/>
      </w:pPr>
      <w:r>
        <w:t xml:space="preserve">These two formulations, scaled accordingly, generate the semi-Markov harmonic dispersion model shown in </w:t>
      </w:r>
      <w:r w:rsidR="00A077AF">
        <w:fldChar w:fldCharType="begin"/>
      </w:r>
      <w:r>
        <w:instrText xml:space="preserve"> REF _Ref322948518 \h </w:instrText>
      </w:r>
      <w:r w:rsidR="00A077AF">
        <w:fldChar w:fldCharType="separate"/>
      </w:r>
      <w:r w:rsidR="005F16AE">
        <w:t xml:space="preserve">Figure </w:t>
      </w:r>
      <w:r w:rsidR="005F16AE">
        <w:rPr>
          <w:noProof/>
        </w:rPr>
        <w:t>13</w:t>
      </w:r>
      <w:r w:rsidR="00A077AF">
        <w:fldChar w:fldCharType="end"/>
      </w:r>
      <w:r>
        <w:t xml:space="preserve">. The first equation </w:t>
      </w:r>
      <w:r w:rsidR="00BF3082">
        <w:t xml:space="preserve">(7) </w:t>
      </w:r>
      <w:r>
        <w:t xml:space="preserve">generates an odd-harmonic waveform due to a symmetric view of up and down steps. The </w:t>
      </w:r>
      <w:r w:rsidR="00BF3082">
        <w:t>second</w:t>
      </w:r>
      <w:r>
        <w:t xml:space="preserve"> equation </w:t>
      </w:r>
      <w:r w:rsidR="00BF3082">
        <w:t xml:space="preserve">(8) </w:t>
      </w:r>
      <w:r>
        <w:t>assumes an all-harmonic composition derived by assuming a surface with a saw-tooth set of steps, which is likely nearer the real situation for stimulated waves.</w:t>
      </w:r>
    </w:p>
    <w:p w:rsidR="00D9769A" w:rsidRDefault="00D9769A" w:rsidP="00CC02BE">
      <w:pPr>
        <w:pStyle w:val="Body"/>
      </w:pPr>
      <w:r>
        <w:t xml:space="preserve">Note that as </w:t>
      </w:r>
      <w:r w:rsidRPr="00D45CDE">
        <w:rPr>
          <w:i/>
        </w:rPr>
        <w:t>L</w:t>
      </w:r>
      <w:r w:rsidRPr="00D45CDE">
        <w:rPr>
          <w:i/>
          <w:vertAlign w:val="subscript"/>
        </w:rPr>
        <w:t>0</w:t>
      </w:r>
      <w:r>
        <w:t xml:space="preserve"> approaches zero, then the Markov random walk is recovered (see equation </w:t>
      </w:r>
      <w:r w:rsidRPr="006119CE">
        <w:rPr>
          <w:b/>
        </w:rPr>
        <w:t>4</w:t>
      </w:r>
      <w:r>
        <w:t xml:space="preserve">).  Thus a simple parametric model with the two coefficients related by a </w:t>
      </w:r>
      <w:r w:rsidRPr="0066019C">
        <w:rPr>
          <w:i/>
        </w:rPr>
        <w:t>characteristic period</w:t>
      </w:r>
      <w:r>
        <w:rPr>
          <w:i/>
        </w:rPr>
        <w:t xml:space="preserve">, </w:t>
      </w:r>
      <w:r>
        <w:t xml:space="preserve">&lt; </w:t>
      </w:r>
      <w:r w:rsidRPr="0066019C">
        <w:rPr>
          <w:i/>
        </w:rPr>
        <w:t>L</w:t>
      </w:r>
      <w:r>
        <w:rPr>
          <w:i/>
        </w:rPr>
        <w:t xml:space="preserve"> </w:t>
      </w:r>
      <w:r>
        <w:t>&gt;, can emulate the continuum of order to disorder:</w:t>
      </w:r>
    </w:p>
    <w:p w:rsidR="00D9769A" w:rsidRDefault="00A077AF" w:rsidP="004B3741">
      <w:pPr>
        <w:pStyle w:val="Equation"/>
      </w:pPr>
      <m:oMathPara>
        <m:oMath>
          <m:d>
            <m:dPr>
              <m:begChr m:val="〈"/>
              <m:endChr m:val="〉"/>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1/</m:t>
          </m:r>
          <m:r>
            <w:rPr>
              <w:rFonts w:ascii="Cambria Math" w:hAnsi="Cambria Math"/>
            </w:rPr>
            <m:t>α</m:t>
          </m:r>
        </m:oMath>
      </m:oMathPara>
    </w:p>
    <w:p w:rsidR="00D9769A" w:rsidRDefault="00D9769A" w:rsidP="00092895">
      <w:pPr>
        <w:pStyle w:val="Body"/>
      </w:pPr>
      <w:r>
        <w:t xml:space="preserve">As </w:t>
      </w:r>
      <w:r w:rsidRPr="0066019C">
        <w:rPr>
          <w:i/>
        </w:rPr>
        <w:t>L</w:t>
      </w:r>
      <w:r w:rsidRPr="0066019C">
        <w:rPr>
          <w:i/>
          <w:vertAlign w:val="subscript"/>
        </w:rPr>
        <w:t>0</w:t>
      </w:r>
      <w:r w:rsidRPr="0066019C">
        <w:rPr>
          <w:i/>
        </w:rPr>
        <w:t xml:space="preserve"> </w:t>
      </w:r>
      <w:r>
        <w:t xml:space="preserve">approaches &lt; </w:t>
      </w:r>
      <w:r w:rsidRPr="0066019C">
        <w:rPr>
          <w:i/>
        </w:rPr>
        <w:t>L</w:t>
      </w:r>
      <w:r>
        <w:rPr>
          <w:i/>
        </w:rPr>
        <w:t xml:space="preserve"> </w:t>
      </w:r>
      <w:r>
        <w:t xml:space="preserve">&gt; the spectrum will show strong harmonics. As </w:t>
      </w:r>
      <w:r w:rsidRPr="0066019C">
        <w:rPr>
          <w:i/>
        </w:rPr>
        <w:t>L</w:t>
      </w:r>
      <w:r w:rsidRPr="0066019C">
        <w:rPr>
          <w:i/>
          <w:vertAlign w:val="subscript"/>
        </w:rPr>
        <w:t>0</w:t>
      </w:r>
      <w:r w:rsidRPr="0066019C">
        <w:rPr>
          <w:i/>
        </w:rPr>
        <w:t xml:space="preserve"> </w:t>
      </w:r>
      <w:r>
        <w:t xml:space="preserve">approaches 0, the random aspect will suppress the harmonics. As an example of this continuum consider </w:t>
      </w:r>
      <w:r w:rsidR="00A077AF">
        <w:fldChar w:fldCharType="begin"/>
      </w:r>
      <w:r>
        <w:instrText xml:space="preserve"> REF _Ref322952285 \h </w:instrText>
      </w:r>
      <w:r w:rsidR="00A077AF">
        <w:fldChar w:fldCharType="separate"/>
      </w:r>
      <w:r w:rsidR="005F16AE">
        <w:t xml:space="preserve">Figure </w:t>
      </w:r>
      <w:r w:rsidR="005F16AE">
        <w:rPr>
          <w:noProof/>
        </w:rPr>
        <w:t>14</w:t>
      </w:r>
      <w:r w:rsidR="00A077AF">
        <w:fldChar w:fldCharType="end"/>
      </w:r>
      <w:r w:rsidR="006E67AE">
        <w:t xml:space="preserve"> which shows very weak harmonics and higher disorder than the waves of </w:t>
      </w:r>
      <w:r w:rsidR="00CC02BE">
        <w:t xml:space="preserve"> </w:t>
      </w:r>
      <w:r w:rsidR="00A077AF">
        <w:fldChar w:fldCharType="begin"/>
      </w:r>
      <w:r w:rsidR="00CC02BE">
        <w:instrText xml:space="preserve"> REF _Ref322948518 \h </w:instrText>
      </w:r>
      <w:r w:rsidR="00A077AF">
        <w:fldChar w:fldCharType="separate"/>
      </w:r>
      <w:r w:rsidR="005F16AE">
        <w:t xml:space="preserve">Figure </w:t>
      </w:r>
      <w:r w:rsidR="005F16AE">
        <w:rPr>
          <w:noProof/>
        </w:rPr>
        <w:t>13</w:t>
      </w:r>
      <w:r w:rsidR="00A077AF">
        <w:fldChar w:fldCharType="end"/>
      </w:r>
      <w:r>
        <w:t xml:space="preserve">: </w:t>
      </w:r>
      <w:r w:rsidR="00A077AF">
        <w:fldChar w:fldCharType="begin"/>
      </w:r>
      <w:r w:rsidR="00A06ED0">
        <w:instrText xml:space="preserve"> ADDIN ZOTERO_ITEM CSL_CITATION {"citationID":"1rt3bjggs9","properties":{"formattedCitation":"[26]","plainCitation":"[26]"},"citationItems":[{"id":88,"uris":["http://zotero.org/users/954774/items/54TB8WBI"],"uri":["http://zotero.org/users/954774/items/54TB8WBI"]}],"schema":"https://github.com/citation-style-language/schema/raw/master/csl-citation.json"} </w:instrText>
      </w:r>
      <w:r w:rsidR="00A077AF">
        <w:fldChar w:fldCharType="separate"/>
      </w:r>
      <w:r w:rsidR="00A06ED0" w:rsidRPr="00A06ED0">
        <w:t>[26]</w:t>
      </w:r>
      <w:r w:rsidR="00A077AF">
        <w:fldChar w:fldCharType="end"/>
      </w:r>
    </w:p>
    <w:p w:rsidR="00D9769A" w:rsidRDefault="00D9769A" w:rsidP="004B3741">
      <w:pPr>
        <w:pStyle w:val="Figure"/>
      </w:pPr>
      <w:r>
        <w:rPr>
          <w:noProof/>
        </w:rPr>
        <w:drawing>
          <wp:inline distT="0" distB="0" distL="0" distR="0">
            <wp:extent cx="3903593" cy="2352753"/>
            <wp:effectExtent l="19050" t="0" r="1657" b="0"/>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907097" cy="2354865"/>
                    </a:xfrm>
                    <a:prstGeom prst="rect">
                      <a:avLst/>
                    </a:prstGeom>
                    <a:noFill/>
                    <a:ln w="9525">
                      <a:noFill/>
                      <a:miter lim="800000"/>
                      <a:headEnd/>
                      <a:tailEnd/>
                    </a:ln>
                  </pic:spPr>
                </pic:pic>
              </a:graphicData>
            </a:graphic>
          </wp:inline>
        </w:drawing>
      </w:r>
    </w:p>
    <w:p w:rsidR="00D9769A" w:rsidRDefault="00D9769A" w:rsidP="006E257D">
      <w:pPr>
        <w:pStyle w:val="Caption"/>
      </w:pPr>
      <w:bookmarkStart w:id="9" w:name="_Ref322952285"/>
      <w:r>
        <w:t xml:space="preserve">Figure </w:t>
      </w:r>
      <w:r w:rsidR="00A077AF">
        <w:fldChar w:fldCharType="begin"/>
      </w:r>
      <w:r w:rsidR="00C752DC">
        <w:instrText xml:space="preserve"> SEQ Figure \* ARABIC </w:instrText>
      </w:r>
      <w:r w:rsidR="00A077AF">
        <w:fldChar w:fldCharType="separate"/>
      </w:r>
      <w:r w:rsidR="005F16AE">
        <w:rPr>
          <w:noProof/>
        </w:rPr>
        <w:t>14</w:t>
      </w:r>
      <w:r w:rsidR="00A077AF">
        <w:fldChar w:fldCharType="end"/>
      </w:r>
      <w:bookmarkEnd w:id="9"/>
      <w:r>
        <w:t>: A PSD from a wave tank showing ripples</w:t>
      </w:r>
    </w:p>
    <w:p w:rsidR="00CC02BE" w:rsidRDefault="00D9769A" w:rsidP="00CC02BE">
      <w:pPr>
        <w:pStyle w:val="Body"/>
      </w:pPr>
      <w:r>
        <w:t>Note that the dispersion model does, by definition, generate square or sharp edges. Unless there are breakers in the waves, the actual profiles will get rounded. By applying a low-pass filter to the model, the actual waveform will reveal reduced high frequency components and give better agreement with the spectral data.  Another example, fit from a simulated wave</w:t>
      </w:r>
      <w:r w:rsidR="00D8479F">
        <w:t xml:space="preserve"> </w:t>
      </w:r>
      <w:r w:rsidR="00A077AF">
        <w:fldChar w:fldCharType="begin"/>
      </w:r>
      <w:r w:rsidR="00A06ED0">
        <w:instrText xml:space="preserve"> ADDIN ZOTERO_ITEM CSL_CITATION {"citationID":"8jrni82l7","properties":{"formattedCitation":"[27]","plainCitation":"[27]"},"citationItems":[{"id":480,"uris":["http://zotero.org/users/954774/items/TRHRNDKX"],"uri":["http://zotero.org/users/954774/items/TRHRNDKX"]}],"schema":"https://github.com/citation-style-language/schema/raw/master/csl-citation.json"} </w:instrText>
      </w:r>
      <w:r w:rsidR="00A077AF">
        <w:fldChar w:fldCharType="separate"/>
      </w:r>
      <w:r w:rsidR="00A06ED0" w:rsidRPr="00A06ED0">
        <w:t>[27]</w:t>
      </w:r>
      <w:r w:rsidR="00A077AF">
        <w:fldChar w:fldCharType="end"/>
      </w:r>
      <w:r w:rsidR="00655780">
        <w:t xml:space="preserve"> is shown in </w:t>
      </w:r>
      <w:r w:rsidR="00655780">
        <w:fldChar w:fldCharType="begin"/>
      </w:r>
      <w:r w:rsidR="00655780">
        <w:instrText xml:space="preserve"> REF _Ref349806263 \h </w:instrText>
      </w:r>
      <w:r w:rsidR="00655780">
        <w:fldChar w:fldCharType="separate"/>
      </w:r>
      <w:r w:rsidR="00655780">
        <w:t xml:space="preserve">Figure </w:t>
      </w:r>
      <w:r w:rsidR="00655780">
        <w:rPr>
          <w:noProof/>
        </w:rPr>
        <w:t>15</w:t>
      </w:r>
      <w:r w:rsidR="00655780">
        <w:fldChar w:fldCharType="end"/>
      </w:r>
      <w:r>
        <w:t>:</w:t>
      </w:r>
    </w:p>
    <w:p w:rsidR="00D9769A" w:rsidRDefault="00D9769A" w:rsidP="00CC02BE">
      <w:pPr>
        <w:pStyle w:val="Body"/>
        <w:jc w:val="center"/>
      </w:pPr>
      <w:r w:rsidRPr="001555D4">
        <w:rPr>
          <w:noProof/>
        </w:rPr>
        <w:drawing>
          <wp:inline distT="0" distB="0" distL="0" distR="0">
            <wp:extent cx="3366052" cy="2279374"/>
            <wp:effectExtent l="0" t="0" r="0"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9769A" w:rsidRDefault="00D9769A" w:rsidP="001555D4">
      <w:pPr>
        <w:pStyle w:val="Caption"/>
      </w:pPr>
      <w:bookmarkStart w:id="10" w:name="_Ref349806263"/>
      <w:r>
        <w:t xml:space="preserve">Figure </w:t>
      </w:r>
      <w:r w:rsidR="00A077AF">
        <w:fldChar w:fldCharType="begin"/>
      </w:r>
      <w:r w:rsidR="00C752DC">
        <w:instrText xml:space="preserve"> SEQ Figure \* ARABIC </w:instrText>
      </w:r>
      <w:r w:rsidR="00A077AF">
        <w:fldChar w:fldCharType="separate"/>
      </w:r>
      <w:r w:rsidR="005F16AE">
        <w:rPr>
          <w:noProof/>
        </w:rPr>
        <w:t>15</w:t>
      </w:r>
      <w:r w:rsidR="00A077AF">
        <w:fldChar w:fldCharType="end"/>
      </w:r>
      <w:bookmarkEnd w:id="10"/>
      <w:r>
        <w:t>: A simulated wave which emulates crest-focused dynamics shows intermediate order</w:t>
      </w:r>
    </w:p>
    <w:p w:rsidR="00D9769A" w:rsidRPr="00C7322B" w:rsidRDefault="00D9769A" w:rsidP="00CC02BE">
      <w:pPr>
        <w:pStyle w:val="Body"/>
      </w:pPr>
      <w:r>
        <w:t>In general, aquatic wave coherence showing strong harmonics occurs under more controlled conditions than normally exist in the wild.</w:t>
      </w:r>
    </w:p>
    <w:p w:rsidR="00D9769A" w:rsidRDefault="00D9769A" w:rsidP="0041744C">
      <w:pPr>
        <w:pStyle w:val="HeadingRunIn"/>
      </w:pPr>
      <w:r>
        <w:t>Application to Landforms and Terrain</w:t>
      </w:r>
    </w:p>
    <w:p w:rsidR="00D9769A" w:rsidRDefault="00D9769A" w:rsidP="00092895">
      <w:pPr>
        <w:pStyle w:val="BodyAfterHead"/>
      </w:pPr>
      <w:r>
        <w:t>For terrains we use the same approach as for wave spectra. The significant geometric scale distinction between terrain profiles and aquatic wave profiles is that the former can have very long range variations, stretching to the scale of mountain ranges.</w:t>
      </w:r>
    </w:p>
    <w:p w:rsidR="00D9769A" w:rsidRDefault="00D9769A" w:rsidP="00092895">
      <w:pPr>
        <w:pStyle w:val="Heading1"/>
      </w:pPr>
      <w:r w:rsidRPr="00E829FA">
        <w:t xml:space="preserve">Incoherent </w:t>
      </w:r>
      <w:r>
        <w:t>Terrain Correlations</w:t>
      </w:r>
    </w:p>
    <w:p w:rsidR="00D9769A" w:rsidRDefault="00D9769A" w:rsidP="004B3741">
      <w:pPr>
        <w:pStyle w:val="BodyAfterHead"/>
      </w:pPr>
      <w:r>
        <w:t xml:space="preserve">Statistics over an extensive large-scale terrain database provides the best example of incoherent variations in surface topography. </w:t>
      </w:r>
      <w:r w:rsidR="00A077AF">
        <w:fldChar w:fldCharType="begin"/>
      </w:r>
      <w:r>
        <w:instrText xml:space="preserve"> REF _Ref322966459 \h </w:instrText>
      </w:r>
      <w:r w:rsidR="00A077AF">
        <w:fldChar w:fldCharType="separate"/>
      </w:r>
      <w:r w:rsidR="005F16AE">
        <w:t xml:space="preserve">Figure </w:t>
      </w:r>
      <w:r w:rsidR="005F16AE">
        <w:rPr>
          <w:noProof/>
        </w:rPr>
        <w:t>16</w:t>
      </w:r>
      <w:r w:rsidR="00A077AF">
        <w:fldChar w:fldCharType="end"/>
      </w:r>
      <w:r>
        <w:t xml:space="preserve"> derives from a detailed terrain slope case study reported in</w:t>
      </w:r>
      <w:r w:rsidR="00CC02BE">
        <w:t xml:space="preserve"> a previous </w:t>
      </w:r>
      <w:r w:rsidR="008F26AC">
        <w:t xml:space="preserve">study </w:t>
      </w:r>
      <w:r>
        <w:t xml:space="preserve"> </w:t>
      </w:r>
      <w:r w:rsidR="00A077AF">
        <w:fldChar w:fldCharType="begin"/>
      </w:r>
      <w:r>
        <w:instrText xml:space="preserve"> ADDIN ZOTERO_ITEM CSL_CITATION {"citationID":"ska4n3rlv","properties":{"formattedCitation":"[6]","plainCitation":"[6]"},"citationItems":[{"id":267,"uris":["http://zotero.org/users/954774/items/WVNX9KQP"],"uri":["http://zotero.org/users/954774/items/WVNX9KQP"],"itemData":{"id":267,"type":"book","title":"The Oil Conundrum: Vol. 1 Decline, Vol. 2 Renewal","publisher":"Daina","volume":"1,2","number-of-volumes":"2","number-of-pages":"752","URL":"http://books.google.com/books/about/The_Oil_Conundrum.html?id=oY2ZPn5EOTQC","ISBN":"9780964474116","author":[{"family":"Pukite","given":"P.R."}],"issued":{"year":2011}}}],"schema":"https://github.com/citation-style-language/schema/raw/master/csl-citation.json"} </w:instrText>
      </w:r>
      <w:r w:rsidR="00A077AF">
        <w:fldChar w:fldCharType="separate"/>
      </w:r>
      <w:r w:rsidRPr="00D9769A">
        <w:t>[6]</w:t>
      </w:r>
      <w:r w:rsidR="00A077AF">
        <w:fldChar w:fldCharType="end"/>
      </w:r>
      <w:r>
        <w:t xml:space="preserve">. The derivation assumed that maximally sloped regions had larger potential energy and a maximum entropy (MaxEnt) statistical distribution would follow. The chart in </w:t>
      </w:r>
      <w:r w:rsidR="00A077AF">
        <w:fldChar w:fldCharType="begin"/>
      </w:r>
      <w:r>
        <w:instrText xml:space="preserve"> REF _Ref322966459 \h </w:instrText>
      </w:r>
      <w:r w:rsidR="00A077AF">
        <w:fldChar w:fldCharType="separate"/>
      </w:r>
      <w:r w:rsidR="005F16AE">
        <w:t xml:space="preserve">Figure </w:t>
      </w:r>
      <w:r w:rsidR="005F16AE">
        <w:rPr>
          <w:noProof/>
        </w:rPr>
        <w:t>16</w:t>
      </w:r>
      <w:r w:rsidR="00A077AF">
        <w:fldChar w:fldCharType="end"/>
      </w:r>
      <w:r>
        <w:t xml:space="preserve">  is from a single region and that of </w:t>
      </w:r>
      <w:r w:rsidR="00A077AF">
        <w:fldChar w:fldCharType="begin"/>
      </w:r>
      <w:r>
        <w:instrText xml:space="preserve"> REF _Ref322966636 \h </w:instrText>
      </w:r>
      <w:r w:rsidR="00A077AF">
        <w:fldChar w:fldCharType="separate"/>
      </w:r>
      <w:r w:rsidR="005F16AE">
        <w:t xml:space="preserve">Figure </w:t>
      </w:r>
      <w:r w:rsidR="005F16AE">
        <w:rPr>
          <w:noProof/>
        </w:rPr>
        <w:t>17</w:t>
      </w:r>
      <w:r w:rsidR="00A077AF">
        <w:fldChar w:fldCharType="end"/>
      </w:r>
      <w:r>
        <w:t xml:space="preserve"> from the entire country.  The former data follows an exponential distribution and the latter super-statistical data follows a Bessel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CC02BE" w:rsidTr="00CC02BE">
        <w:tc>
          <w:tcPr>
            <w:tcW w:w="4788" w:type="dxa"/>
          </w:tcPr>
          <w:p w:rsidR="00CC02BE" w:rsidRDefault="00CC02BE" w:rsidP="00CC02BE">
            <w:pPr>
              <w:pStyle w:val="Figure"/>
            </w:pPr>
            <w:r>
              <w:rPr>
                <w:noProof/>
              </w:rPr>
              <w:drawing>
                <wp:inline distT="0" distB="0" distL="0" distR="0">
                  <wp:extent cx="2578376" cy="1939032"/>
                  <wp:effectExtent l="19050" t="0" r="0" b="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cstate="print"/>
                          <a:srcRect/>
                          <a:stretch>
                            <a:fillRect/>
                          </a:stretch>
                        </pic:blipFill>
                        <pic:spPr bwMode="auto">
                          <a:xfrm>
                            <a:off x="0" y="0"/>
                            <a:ext cx="2587647" cy="1946004"/>
                          </a:xfrm>
                          <a:prstGeom prst="rect">
                            <a:avLst/>
                          </a:prstGeom>
                          <a:noFill/>
                          <a:ln w="9525">
                            <a:noFill/>
                            <a:miter lim="800000"/>
                            <a:headEnd/>
                            <a:tailEnd/>
                          </a:ln>
                        </pic:spPr>
                      </pic:pic>
                    </a:graphicData>
                  </a:graphic>
                </wp:inline>
              </w:drawing>
            </w:r>
          </w:p>
          <w:p w:rsidR="00CC02BE" w:rsidRDefault="00CC02BE" w:rsidP="00CC02BE">
            <w:pPr>
              <w:pStyle w:val="Caption"/>
            </w:pPr>
            <w:bookmarkStart w:id="11" w:name="_Ref322966459"/>
            <w:r>
              <w:t xml:space="preserve">Figure </w:t>
            </w:r>
            <w:r w:rsidR="00A077AF">
              <w:fldChar w:fldCharType="begin"/>
            </w:r>
            <w:r w:rsidR="00C752DC">
              <w:instrText xml:space="preserve"> SEQ Figure \* ARABIC </w:instrText>
            </w:r>
            <w:r w:rsidR="00A077AF">
              <w:fldChar w:fldCharType="separate"/>
            </w:r>
            <w:r w:rsidR="005F16AE">
              <w:rPr>
                <w:noProof/>
              </w:rPr>
              <w:t>16</w:t>
            </w:r>
            <w:r w:rsidR="00A077AF">
              <w:fldChar w:fldCharType="end"/>
            </w:r>
            <w:bookmarkEnd w:id="11"/>
            <w:r>
              <w:t xml:space="preserve"> : Probability density function of terrain slopes for an isolated region</w:t>
            </w:r>
          </w:p>
        </w:tc>
        <w:tc>
          <w:tcPr>
            <w:tcW w:w="4788" w:type="dxa"/>
          </w:tcPr>
          <w:p w:rsidR="00CC02BE" w:rsidRDefault="00CC02BE" w:rsidP="00CC02BE">
            <w:pPr>
              <w:pStyle w:val="Figure"/>
            </w:pPr>
            <w:r>
              <w:rPr>
                <w:noProof/>
              </w:rPr>
              <w:drawing>
                <wp:inline distT="0" distB="0" distL="0" distR="0">
                  <wp:extent cx="2701563" cy="1934817"/>
                  <wp:effectExtent l="19050" t="0" r="3537"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srcRect/>
                          <a:stretch>
                            <a:fillRect/>
                          </a:stretch>
                        </pic:blipFill>
                        <pic:spPr bwMode="auto">
                          <a:xfrm>
                            <a:off x="0" y="0"/>
                            <a:ext cx="2720867" cy="1948642"/>
                          </a:xfrm>
                          <a:prstGeom prst="rect">
                            <a:avLst/>
                          </a:prstGeom>
                          <a:noFill/>
                          <a:ln w="9525">
                            <a:noFill/>
                            <a:miter lim="800000"/>
                            <a:headEnd/>
                            <a:tailEnd/>
                          </a:ln>
                        </pic:spPr>
                      </pic:pic>
                    </a:graphicData>
                  </a:graphic>
                </wp:inline>
              </w:drawing>
            </w:r>
          </w:p>
          <w:p w:rsidR="00CC02BE" w:rsidRDefault="00CC02BE" w:rsidP="00CC02BE">
            <w:pPr>
              <w:pStyle w:val="Caption"/>
            </w:pPr>
            <w:bookmarkStart w:id="12" w:name="_Ref322966636"/>
            <w:r>
              <w:t xml:space="preserve">Figure </w:t>
            </w:r>
            <w:r w:rsidR="00A077AF">
              <w:fldChar w:fldCharType="begin"/>
            </w:r>
            <w:r w:rsidR="00C752DC">
              <w:instrText xml:space="preserve"> SEQ Figure \* ARABIC </w:instrText>
            </w:r>
            <w:r w:rsidR="00A077AF">
              <w:fldChar w:fldCharType="separate"/>
            </w:r>
            <w:r w:rsidR="005F16AE">
              <w:rPr>
                <w:noProof/>
              </w:rPr>
              <w:t>17</w:t>
            </w:r>
            <w:r w:rsidR="00A077AF">
              <w:fldChar w:fldCharType="end"/>
            </w:r>
            <w:bookmarkEnd w:id="12"/>
            <w:r>
              <w:t xml:space="preserve"> : Probability density function for a wide area</w:t>
            </w:r>
          </w:p>
          <w:p w:rsidR="00CC02BE" w:rsidRDefault="00CC02BE" w:rsidP="004B3741">
            <w:pPr>
              <w:pStyle w:val="BodyAfterHead"/>
            </w:pPr>
          </w:p>
        </w:tc>
      </w:tr>
    </w:tbl>
    <w:p w:rsidR="00D9769A" w:rsidRDefault="00D9769A" w:rsidP="00CC02BE">
      <w:pPr>
        <w:pStyle w:val="BodyAfterHead"/>
      </w:pPr>
      <w:r>
        <w:t>In this case, the term incoherent implies that the slopes at two points separated by a distance can lose correlation at wide spatial separations. In other words, the slope at one terrain point is independent of the value at another point.  This is certainly an approximation that does not hold as the two points decrease in spatial separation and merge onto a single location.</w:t>
      </w:r>
    </w:p>
    <w:p w:rsidR="00D9769A" w:rsidRDefault="00D9769A" w:rsidP="00F23A5F">
      <w:pPr>
        <w:pStyle w:val="Heading1"/>
      </w:pPr>
      <w:r>
        <w:t>Markov</w:t>
      </w:r>
      <w:r w:rsidRPr="00E829FA">
        <w:t xml:space="preserve"> </w:t>
      </w:r>
      <w:r>
        <w:t>Terrain Correlations</w:t>
      </w:r>
    </w:p>
    <w:p w:rsidR="00D9769A" w:rsidRDefault="00D9769A">
      <w:pPr>
        <w:pStyle w:val="BodyAfterHead"/>
      </w:pPr>
      <w:r>
        <w:t xml:space="preserve">We can use a random walk model as a very useful first-order approximation to characterize terrain correlations.  Random walk applied in this way falls into the category of a Markov model, where the correlations occur between near-neighbor steps. In general, a pure random walk model featuring stochastic up-and-down steps will show an unbounded variance. This means that the probability of two points separated by any elevation is uniformly distributed between zero and infinity — </w:t>
      </w:r>
      <w:r w:rsidRPr="001E5380">
        <w:rPr>
          <w:i/>
        </w:rPr>
        <w:t>given a large enough surface separation</w:t>
      </w:r>
      <w:r>
        <w:t>.</w:t>
      </w:r>
    </w:p>
    <w:p w:rsidR="00D9769A" w:rsidRDefault="00D9769A" w:rsidP="00C84683">
      <w:pPr>
        <w:pStyle w:val="Body"/>
      </w:pPr>
      <w:r>
        <w:t xml:space="preserve">A pure random walk defined in this way is impractical and unphysical, as elevation differences are in fact finitely bounded. To allow for the boundedness of real terrains, a random walk process that has </w:t>
      </w:r>
      <w:r w:rsidRPr="00B33D55">
        <w:rPr>
          <w:i/>
        </w:rPr>
        <w:t>reversion to the mean</w:t>
      </w:r>
      <w:r>
        <w:t xml:space="preserve"> properties is required. The classic reversion-to-the-mean variation to the random walk model is known as the Ornstein-Uhlenbeck process. </w:t>
      </w:r>
    </w:p>
    <w:p w:rsidR="00D9769A" w:rsidRDefault="00D9769A" w:rsidP="003E422B">
      <w:pPr>
        <w:pStyle w:val="Body"/>
      </w:pPr>
      <w:r>
        <w:t xml:space="preserve">If one assumes the </w:t>
      </w:r>
      <w:r w:rsidRPr="003E422B">
        <w:t xml:space="preserve">mean is the average terrain elevation for </w:t>
      </w:r>
      <w:r>
        <w:t>a localized</w:t>
      </w:r>
      <w:r w:rsidRPr="003E422B">
        <w:t xml:space="preserve"> region</w:t>
      </w:r>
      <w:r>
        <w:t>, the Ornstein-Uhlenbeck</w:t>
      </w:r>
      <w:r w:rsidRPr="003E422B">
        <w:t xml:space="preserve"> is</w:t>
      </w:r>
      <w:r>
        <w:t xml:space="preserve"> </w:t>
      </w:r>
      <w:r w:rsidRPr="003E422B">
        <w:t xml:space="preserve">the simplest stochastic behavior that will </w:t>
      </w:r>
      <w:r>
        <w:t>retain both Markov properties and a Gaussian spread in elevation changes</w:t>
      </w:r>
      <w:r w:rsidRPr="003E422B">
        <w:t>.</w:t>
      </w:r>
      <w:r>
        <w:t xml:space="preserve"> It also generates the commonly observed damped exponential pair-correlation (or autocorrelation) function. </w:t>
      </w:r>
    </w:p>
    <w:p w:rsidR="00D9769A" w:rsidRDefault="00D9769A" w:rsidP="003E422B">
      <w:pPr>
        <w:pStyle w:val="Body"/>
      </w:pPr>
      <w:r>
        <w:t xml:space="preserve">Given a stationary run of random walk transitions, </w:t>
      </w:r>
      <w:r w:rsidR="00317276">
        <w:t>there are known</w:t>
      </w:r>
      <w:r>
        <w:t xml:space="preserve"> solution</w:t>
      </w:r>
      <w:r w:rsidR="00317276">
        <w:t>s</w:t>
      </w:r>
      <w:r>
        <w:t xml:space="preserve"> to</w:t>
      </w:r>
      <w:r w:rsidR="00317276">
        <w:t xml:space="preserve"> the Ornstein-Uhlenbeck process, calculated from solving the Fokker-Planck equation; this solution turns out</w:t>
      </w:r>
      <w:r>
        <w:t xml:space="preserve"> fairly concise in terms of representation. </w:t>
      </w:r>
    </w:p>
    <w:p w:rsidR="00D9769A" w:rsidRDefault="00D9769A" w:rsidP="003E422B">
      <w:pPr>
        <w:pStyle w:val="Body"/>
      </w:pPr>
      <w:r>
        <w:t>For a transition probability of elevation change (</w:t>
      </w:r>
      <w:r w:rsidRPr="00EC4950">
        <w:rPr>
          <w:i/>
        </w:rPr>
        <w:t>z</w:t>
      </w:r>
      <w:r>
        <w:t>) given a surface translation (</w:t>
      </w:r>
      <w:r w:rsidRPr="00EC4950">
        <w:rPr>
          <w:i/>
        </w:rPr>
        <w:t>x</w:t>
      </w:r>
      <w:r>
        <w:t>)</w:t>
      </w:r>
    </w:p>
    <w:p w:rsidR="00AC1B37" w:rsidRDefault="00A077AF" w:rsidP="00AC1B37">
      <w:pPr>
        <w:pStyle w:val="Body"/>
        <w:jc w:val="center"/>
      </w:pPr>
      <w:r>
        <w:pict>
          <v:group id="_x0000_s1293" style="width:117.5pt;height:46.15pt;mso-position-horizontal-relative:char;mso-position-vertical-relative:line" coordorigin="3070,7336" coordsize="2350,923">
            <v:rect id="_x0000_s1294" style="position:absolute;left:3070;top:7336;width:2350;height:923">
              <v:shadow on="t"/>
              <v:textbox style="mso-next-textbox:#_x0000_s1294">
                <w:txbxContent>
                  <w:p w:rsidR="00A06ED0" w:rsidRDefault="00A06ED0"/>
                </w:txbxContent>
              </v:textbox>
            </v:rect>
            <v:shape id="_x0000_s1295" type="#_x0000_t32" style="position:absolute;left:3559;top:7762;width:0;height:354" o:connectortype="straight">
              <v:stroke endarrow="block"/>
            </v:shape>
            <v:shape id="_x0000_s1296" type="#_x0000_t32" style="position:absolute;left:3559;top:7748;width:1671;height:0" o:connectortype="straight">
              <v:stroke endarrow="block"/>
            </v:shape>
            <v:shape id="_x0000_s1297" type="#_x0000_t32" style="position:absolute;left:3559;top:7392;width:0;height:354" o:connectortype="straight">
              <v:stroke startarrow="block"/>
            </v:shape>
            <v:shape id="_x0000_s1298" type="#_x0000_t202" style="position:absolute;left:3178;top:7408;width:273;height:338" stroked="f">
              <v:textbox style="mso-next-textbox:#_x0000_s1298">
                <w:txbxContent>
                  <w:p w:rsidR="00A06ED0" w:rsidRPr="00AC1B37" w:rsidRDefault="00A06ED0" w:rsidP="00AC1B37">
                    <w:pPr>
                      <w:rPr>
                        <w:sz w:val="16"/>
                        <w:szCs w:val="16"/>
                      </w:rPr>
                    </w:pPr>
                    <w:r w:rsidRPr="00AC1B37">
                      <w:rPr>
                        <w:sz w:val="16"/>
                        <w:szCs w:val="16"/>
                      </w:rPr>
                      <w:t>z</w:t>
                    </w:r>
                  </w:p>
                </w:txbxContent>
              </v:textbox>
            </v:shape>
            <v:shape id="_x0000_s1299" type="#_x0000_t202" style="position:absolute;left:4700;top:7392;width:381;height:296" stroked="f">
              <v:textbox style="mso-next-textbox:#_x0000_s1299">
                <w:txbxContent>
                  <w:p w:rsidR="00A06ED0" w:rsidRPr="00AC1B37" w:rsidRDefault="00A06ED0" w:rsidP="00AC1B37">
                    <w:pPr>
                      <w:rPr>
                        <w:sz w:val="16"/>
                        <w:szCs w:val="16"/>
                      </w:rPr>
                    </w:pPr>
                    <w:r w:rsidRPr="00AC1B37">
                      <w:rPr>
                        <w:sz w:val="16"/>
                        <w:szCs w:val="16"/>
                      </w:rPr>
                      <w:t>x</w:t>
                    </w:r>
                  </w:p>
                  <w:p w:rsidR="00A06ED0" w:rsidRDefault="00A06ED0" w:rsidP="00AC1B37"/>
                </w:txbxContent>
              </v:textbox>
            </v:shape>
            <w10:wrap type="none"/>
            <w10:anchorlock/>
          </v:group>
        </w:pict>
      </w:r>
    </w:p>
    <w:p w:rsidR="00D9769A" w:rsidRDefault="00D9769A" w:rsidP="00290EF9">
      <w:pPr>
        <w:pStyle w:val="Equation"/>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ξ</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θx</m:t>
                                      </m:r>
                                    </m:sup>
                                  </m:sSup>
                                </m:e>
                              </m:d>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Default="00D9769A" w:rsidP="003E422B">
      <w:pPr>
        <w:pStyle w:val="Body"/>
      </w:pPr>
      <w:r>
        <w:t xml:space="preserve">Here, </w:t>
      </w:r>
      <m:oMath>
        <m:r>
          <w:rPr>
            <w:rFonts w:ascii="Cambria Math" w:hAnsi="Cambria Math"/>
          </w:rPr>
          <m:t>θ</m:t>
        </m:r>
      </m:oMath>
      <w:r>
        <w:t xml:space="preserve"> represents a drag term for reversion to the mean, and </w:t>
      </w:r>
      <w:r w:rsidRPr="00EC4950">
        <w:rPr>
          <w:i/>
        </w:rPr>
        <w:t>D</w:t>
      </w:r>
      <w:r>
        <w:t xml:space="preserve"> is the random walk diffusivity or a relative hopping rate in a discrete simulation. The </w:t>
      </w:r>
      <m:oMath>
        <m:r>
          <w:rPr>
            <w:rFonts w:ascii="Cambria Math" w:hAnsi="Cambria Math"/>
          </w:rPr>
          <m:t>ξ</m:t>
        </m:r>
      </m:oMath>
      <w:r>
        <w:t xml:space="preserve"> term is a</w:t>
      </w:r>
      <w:r w:rsidR="00317276">
        <w:t>n</w:t>
      </w:r>
      <w:r>
        <w:t xml:space="preserve"> </w:t>
      </w:r>
      <w:r w:rsidR="00317276">
        <w:t>initial condition</w:t>
      </w:r>
      <w:r>
        <w:t xml:space="preserve"> </w:t>
      </w:r>
      <w:r w:rsidR="00317276">
        <w:t xml:space="preserve">necessary </w:t>
      </w:r>
      <w:r>
        <w:t xml:space="preserve">for </w:t>
      </w:r>
      <w:r w:rsidR="00317276">
        <w:t xml:space="preserve">representing </w:t>
      </w:r>
      <w:r>
        <w:t xml:space="preserve">a starting point away from the mean. If we assume a stationary run, the </w:t>
      </w:r>
      <m:oMath>
        <m:r>
          <w:rPr>
            <w:rFonts w:ascii="Cambria Math" w:hAnsi="Cambria Math"/>
          </w:rPr>
          <m:t>ξ</m:t>
        </m:r>
      </m:oMath>
      <w:r>
        <w:t xml:space="preserve"> term disappears and the expression reduces to:</w:t>
      </w:r>
    </w:p>
    <w:p w:rsidR="00D9769A" w:rsidRPr="00A5179F" w:rsidRDefault="00D9769A" w:rsidP="008673D7">
      <w:pPr>
        <w:pStyle w:val="Equation"/>
        <w:rPr>
          <w:vanish/>
          <w:specVanish/>
        </w:rPr>
      </w:pPr>
      <m:oMathPara>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rad>
            <m:radPr>
              <m:degHide m:val="on"/>
              <m:ctrlPr>
                <w:rPr>
                  <w:rFonts w:ascii="Cambria Math" w:hAnsi="Cambria Math"/>
                </w:rPr>
              </m:ctrlPr>
            </m:radPr>
            <m:deg/>
            <m:e>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πD</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r>
                    <m:rPr>
                      <m:sty m:val="p"/>
                    </m:rPr>
                    <w:rPr>
                      <w:rFonts w:ascii="Cambria Math" w:hAnsi="Cambria Math"/>
                    </w:rPr>
                    <m:t>)</m:t>
                  </m:r>
                </m:den>
              </m:f>
              <m:r>
                <m:rPr>
                  <m:sty m:val="p"/>
                </m:rPr>
                <w:rPr>
                  <w:rFonts w:ascii="Cambria Math" w:hAnsi="Cambria Math"/>
                </w:rPr>
                <m:t xml:space="preserve"> </m:t>
              </m:r>
            </m:e>
          </m:rad>
          <m:r>
            <m:rPr>
              <m:sty m:val="p"/>
            </m:rPr>
            <w:rPr>
              <w:rFonts w:ascii="Cambria Math" w:hAnsi="Cambria Math"/>
            </w:rPr>
            <m:t>∙</m:t>
          </m:r>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r>
                        <w:rPr>
                          <w:rFonts w:ascii="Cambria Math" w:hAnsi="Cambria Math"/>
                        </w:rPr>
                        <m:t>D</m:t>
                      </m:r>
                    </m:den>
                  </m:f>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θx</m:t>
                              </m:r>
                            </m:sup>
                          </m:sSup>
                        </m:den>
                      </m:f>
                    </m:e>
                  </m:d>
                  <m:r>
                    <m:rPr>
                      <m:sty m:val="p"/>
                    </m:rPr>
                    <w:rPr>
                      <w:rFonts w:ascii="Cambria Math" w:hAnsi="Cambria Math"/>
                    </w:rPr>
                    <m:t xml:space="preserve"> </m:t>
                  </m:r>
                </m:e>
              </m:d>
            </m:sup>
          </m:sSup>
        </m:oMath>
      </m:oMathPara>
    </w:p>
    <w:p w:rsidR="00D9769A" w:rsidRPr="008673D7" w:rsidRDefault="00D9769A" w:rsidP="008673D7">
      <w:pPr>
        <w:pStyle w:val="EquationNumber"/>
      </w:pPr>
      <w:r>
        <w:t xml:space="preserve"> </w:t>
      </w:r>
      <w:r>
        <w:tab/>
      </w:r>
      <w:r>
        <w:tab/>
      </w:r>
      <w:r>
        <w:tab/>
      </w:r>
    </w:p>
    <w:p w:rsidR="00D9769A" w:rsidRDefault="00D9769A" w:rsidP="003E422B">
      <w:pPr>
        <w:pStyle w:val="Body"/>
      </w:pPr>
      <w:r>
        <w:t xml:space="preserve">The factor </w:t>
      </w:r>
      <m:oMath>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θx</m:t>
                </m:r>
              </m:sup>
            </m:sSup>
          </m:e>
        </m:d>
        <m:r>
          <m:rPr>
            <m:sty m:val="p"/>
          </m:rPr>
          <w:rPr>
            <w:rFonts w:ascii="Cambria Math" w:hAnsi="Cambria Math"/>
          </w:rPr>
          <m:t>/</m:t>
        </m:r>
        <m:r>
          <w:rPr>
            <w:rFonts w:ascii="Cambria Math" w:hAnsi="Cambria Math"/>
          </w:rPr>
          <m:t>θ</m:t>
        </m:r>
      </m:oMath>
      <w:r>
        <w:t xml:space="preserve"> serves as an asymptotic limit which prevents the elevation (</w:t>
      </w:r>
      <w:r w:rsidRPr="00EC4950">
        <w:rPr>
          <w:i/>
        </w:rPr>
        <w:t>z</w:t>
      </w:r>
      <w:r>
        <w:t xml:space="preserve">) excursions from getting too large, as a non-linear scaling factor gets applied to create an </w:t>
      </w:r>
      <w:r w:rsidRPr="00EC4950">
        <w:rPr>
          <w:i/>
        </w:rPr>
        <w:t>effective</w:t>
      </w:r>
      <w:r>
        <w:t xml:space="preserve"> surface translation.</w:t>
      </w:r>
    </w:p>
    <w:p w:rsidR="00D9769A" w:rsidRDefault="00D9769A" w:rsidP="003E422B">
      <w:pPr>
        <w:pStyle w:val="Body"/>
      </w:pPr>
      <w:r>
        <w:t xml:space="preserve">A normalized view of the marginal translation probability is shown in </w:t>
      </w:r>
      <w:r w:rsidR="00A077AF">
        <w:fldChar w:fldCharType="begin"/>
      </w:r>
      <w:r>
        <w:instrText xml:space="preserve"> REF _Ref346189698 \h </w:instrText>
      </w:r>
      <w:r w:rsidR="00A077AF">
        <w:fldChar w:fldCharType="separate"/>
      </w:r>
      <w:r w:rsidR="005F16AE">
        <w:t xml:space="preserve">Figure </w:t>
      </w:r>
      <w:r w:rsidR="005F16AE">
        <w:rPr>
          <w:noProof/>
        </w:rPr>
        <w:t>18</w:t>
      </w:r>
      <w:r w:rsidR="00A077AF">
        <w:fldChar w:fldCharType="end"/>
      </w:r>
      <w:r>
        <w:t xml:space="preserve"> below, where </w:t>
      </w:r>
      <w:r w:rsidRPr="00742780">
        <w:rPr>
          <w:i/>
        </w:rPr>
        <w:t>y</w:t>
      </w:r>
      <w:r>
        <w:t xml:space="preserve"> takes the place of </w:t>
      </w:r>
      <w:r w:rsidRPr="00742780">
        <w:rPr>
          <w:i/>
        </w:rPr>
        <w:t>z</w:t>
      </w:r>
      <w:r>
        <w:t xml:space="preserve">. Note that the contour profile of shows a roughly parabolic shape and this shape begins to asymptotically approach a horizontal along the x-axis.  In contrast, for a classic random walk which does not have Ornstein-Uhlenbeck reversion-to-the-mean tendencies, this profile would continue to rise with increasing </w:t>
      </w:r>
      <w:r w:rsidRPr="00742780">
        <w:rPr>
          <w:i/>
        </w:rPr>
        <w:t>x</w:t>
      </w:r>
      <w:r>
        <w:t>, in keeping with a Fickian square-root growth law characteristic of a pure diffusional process. It is this asymptotic behavior which keeps the variance of z-excursions bounded.</w:t>
      </w:r>
    </w:p>
    <w:p w:rsidR="00D9769A" w:rsidRDefault="00D9769A" w:rsidP="00EC4950">
      <w:pPr>
        <w:pStyle w:val="Body"/>
        <w:keepNext/>
        <w:jc w:val="center"/>
      </w:pPr>
      <w:r>
        <w:rPr>
          <w:noProof/>
        </w:rPr>
        <w:drawing>
          <wp:inline distT="0" distB="0" distL="0" distR="0">
            <wp:extent cx="3155471" cy="5351130"/>
            <wp:effectExtent l="19050" t="0" r="6829" b="0"/>
            <wp:docPr id="61" name="fancybox-img" descr="https://babelfish.arc.nasa.gov/confluence/download/attachments/20513203/ornstein-uhlenbeck-random-walk-contour.png?version=1&amp;modificationDate=1349283747406&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nstein-uhlenbeck-random-walk-contour.png?version=1&amp;modificationDate=1349283747406&amp;effects=drop-shadow"/>
                    <pic:cNvPicPr>
                      <a:picLocks noChangeAspect="1" noChangeArrowheads="1"/>
                    </pic:cNvPicPr>
                  </pic:nvPicPr>
                  <pic:blipFill>
                    <a:blip r:embed="rId27" cstate="print"/>
                    <a:srcRect/>
                    <a:stretch>
                      <a:fillRect/>
                    </a:stretch>
                  </pic:blipFill>
                  <pic:spPr bwMode="auto">
                    <a:xfrm>
                      <a:off x="0" y="0"/>
                      <a:ext cx="3160600" cy="5359828"/>
                    </a:xfrm>
                    <a:prstGeom prst="rect">
                      <a:avLst/>
                    </a:prstGeom>
                    <a:noFill/>
                    <a:ln w="9525">
                      <a:noFill/>
                      <a:miter lim="800000"/>
                      <a:headEnd/>
                      <a:tailEnd/>
                    </a:ln>
                  </pic:spPr>
                </pic:pic>
              </a:graphicData>
            </a:graphic>
          </wp:inline>
        </w:drawing>
      </w:r>
    </w:p>
    <w:p w:rsidR="00D9769A" w:rsidRPr="003E422B" w:rsidRDefault="00D9769A" w:rsidP="00EC4950">
      <w:pPr>
        <w:pStyle w:val="Caption"/>
      </w:pPr>
      <w:bookmarkStart w:id="13" w:name="_Ref346189698"/>
      <w:r>
        <w:t xml:space="preserve">Figure </w:t>
      </w:r>
      <w:r w:rsidR="00A077AF">
        <w:fldChar w:fldCharType="begin"/>
      </w:r>
      <w:r w:rsidR="00C752DC">
        <w:instrText xml:space="preserve"> SEQ Figure \* ARABIC </w:instrText>
      </w:r>
      <w:r w:rsidR="00A077AF">
        <w:fldChar w:fldCharType="separate"/>
      </w:r>
      <w:r w:rsidR="005F16AE">
        <w:rPr>
          <w:noProof/>
        </w:rPr>
        <w:t>18</w:t>
      </w:r>
      <w:r w:rsidR="00A077AF">
        <w:fldChar w:fldCharType="end"/>
      </w:r>
      <w:bookmarkEnd w:id="13"/>
      <w:r w:rsidR="00317276">
        <w:t>: Contour plots of transition probability for the Ornstein-Uhlenbeck process</w:t>
      </w:r>
    </w:p>
    <w:p w:rsidR="00D9769A" w:rsidRPr="00746B17" w:rsidRDefault="00D9769A" w:rsidP="00211B72">
      <w:pPr>
        <w:pStyle w:val="Body"/>
        <w:rPr>
          <w:rFonts w:eastAsiaTheme="minorEastAsia"/>
        </w:rPr>
      </w:pPr>
      <w:r>
        <w:rPr>
          <w:rFonts w:eastAsiaTheme="minorEastAsia"/>
        </w:rPr>
        <w:t>For an alternative view of what is happening, consider that the marginal transition probability for a  pure random walk is given by:</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oMath>
      </m:oMathPara>
    </w:p>
    <w:p w:rsidR="00D9769A" w:rsidRDefault="00D9769A" w:rsidP="00211B72">
      <w:pPr>
        <w:pStyle w:val="Body"/>
        <w:rPr>
          <w:rFonts w:eastAsiaTheme="minorEastAsia"/>
        </w:rPr>
      </w:pPr>
      <w:r>
        <w:rPr>
          <w:rFonts w:eastAsiaTheme="minorEastAsia"/>
        </w:rPr>
        <w:t xml:space="preserve">An Ornstein-Uhlenbeck random walk assumes the transformation </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his provides a reversion-to-the-mean property, which prevents large or infinite excursions from occurring in a pure unconstrained random walk. </w:t>
      </w:r>
    </w:p>
    <w:p w:rsidR="00D9769A" w:rsidRPr="00211B72" w:rsidRDefault="00D9769A" w:rsidP="00211B72">
      <w:pPr>
        <w:pStyle w:val="Body"/>
        <w:rPr>
          <w:rFonts w:eastAsiaTheme="minorEastAsia"/>
        </w:rPr>
      </w:pPr>
      <w:r w:rsidRPr="00211B72">
        <w:rPr>
          <w:rFonts w:eastAsiaTheme="minorEastAsia"/>
        </w:rPr>
        <w:t>For small x relative to 1/</w:t>
      </w:r>
      <m:oMath>
        <m:r>
          <m:rPr>
            <m:sty m:val="p"/>
          </m:rPr>
          <w:rPr>
            <w:rFonts w:ascii="Cambria Math" w:eastAsiaTheme="minorEastAsia" w:hAnsi="Cambria Math"/>
          </w:rPr>
          <m:t xml:space="preserve"> </m:t>
        </m:r>
        <m:r>
          <w:rPr>
            <w:rFonts w:ascii="Cambria Math" w:eastAsiaTheme="minorEastAsia" w:hAnsi="Cambria Math"/>
          </w:rPr>
          <m:t>θ</m:t>
        </m:r>
      </m:oMath>
      <w:r w:rsidRPr="00211B72">
        <w:rPr>
          <w:rFonts w:eastAsiaTheme="minorEastAsia"/>
        </w:rPr>
        <w:t>, this reverts to pure random walk, where</w:t>
      </w:r>
    </w:p>
    <w:p w:rsidR="00D9769A" w:rsidRDefault="00A077AF" w:rsidP="00211B72">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x</m:t>
          </m:r>
        </m:oMath>
      </m:oMathPara>
    </w:p>
    <w:p w:rsidR="00D9769A" w:rsidRDefault="00D9769A" w:rsidP="00211B72">
      <w:pPr>
        <w:pStyle w:val="Body"/>
        <w:rPr>
          <w:rFonts w:eastAsiaTheme="minorEastAsia"/>
        </w:rPr>
      </w:pPr>
      <w:r>
        <w:rPr>
          <w:rFonts w:eastAsiaTheme="minorEastAsia"/>
        </w:rPr>
        <w:t xml:space="preserve">For the following derivation, we leave this in the pure random walk formulation and mix in a probability density function reflecting uncertainty in </w:t>
      </w:r>
      <w:r w:rsidRPr="005B307C">
        <w:rPr>
          <w:rFonts w:eastAsiaTheme="minorEastAsia"/>
          <w:i/>
        </w:rPr>
        <w:t>D</w:t>
      </w:r>
      <w:r>
        <w:rPr>
          <w:rFonts w:eastAsiaTheme="minorEastAsia"/>
        </w:rPr>
        <w:t xml:space="preserve">. We initially assume maximum entropy uncertainty, where we characterize the value of </w:t>
      </w:r>
      <w:r w:rsidRPr="005B307C">
        <w:rPr>
          <w:rFonts w:eastAsiaTheme="minorEastAsia"/>
          <w:i/>
        </w:rPr>
        <w:t>D</w:t>
      </w:r>
      <w:r>
        <w:rPr>
          <w:rFonts w:eastAsiaTheme="minorEastAsia"/>
        </w:rPr>
        <w:t xml:space="preserve"> by its mean value </w:t>
      </w:r>
      <w:r w:rsidRPr="005B307C">
        <w:rPr>
          <w:rFonts w:eastAsiaTheme="minorEastAsia"/>
          <w:i/>
        </w:rPr>
        <w:t>&lt;D&gt;</w:t>
      </w:r>
      <w:r>
        <w:rPr>
          <w:rFonts w:eastAsiaTheme="minorEastAsia"/>
        </w:rPr>
        <w:t>.</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oMath>
      </m:oMathPara>
    </w:p>
    <w:p w:rsidR="00D9769A" w:rsidRDefault="00D9769A" w:rsidP="00211B72">
      <w:pPr>
        <w:pStyle w:val="Body"/>
        <w:rPr>
          <w:rFonts w:eastAsiaTheme="minorEastAsia"/>
        </w:rPr>
      </w:pPr>
      <w:r>
        <w:rPr>
          <w:rFonts w:eastAsiaTheme="minorEastAsia"/>
        </w:rPr>
        <w:t>Then by integration over marginal probabilities, we can estimate a “fuzzy” Ornstein-Uhlenbeck random walk PDF.</w:t>
      </w:r>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e>
                  <m:r>
                    <w:rPr>
                      <w:rFonts w:ascii="Cambria Math" w:eastAsiaTheme="minorEastAsia" w:hAnsi="Cambria Math"/>
                    </w:rPr>
                    <m:t>D</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dD</m:t>
              </m:r>
            </m:e>
          </m:nary>
        </m:oMath>
      </m:oMathPara>
    </w:p>
    <w:p w:rsidR="00D9769A" w:rsidRDefault="00D9769A" w:rsidP="00211B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D=0</m:t>
              </m:r>
            </m:sub>
            <m:sup>
              <m:r>
                <w:rPr>
                  <w:rFonts w:ascii="Cambria Math" w:eastAsiaTheme="minorEastAsia" w:hAnsi="Cambria Math"/>
                </w:rPr>
                <m:t>D=∞</m:t>
              </m:r>
            </m:sup>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D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Dx</m:t>
                      </m:r>
                    </m:den>
                  </m:f>
                </m:sup>
              </m:sSup>
              <m:r>
                <w:rPr>
                  <w:rFonts w:ascii="Cambria Math" w:eastAsiaTheme="minorEastAsia" w:hAnsi="Cambria Math"/>
                </w:rPr>
                <m:t>∙ 1/</m:t>
              </m:r>
              <m:d>
                <m:dPr>
                  <m:begChr m:val="〈"/>
                  <m:endChr m:val="〉"/>
                  <m:ctrlPr>
                    <w:rPr>
                      <w:rFonts w:ascii="Cambria Math" w:eastAsiaTheme="minorEastAsia" w:hAnsi="Cambria Math"/>
                      <w:i/>
                    </w:rPr>
                  </m:ctrlPr>
                </m:dPr>
                <m:e>
                  <m:r>
                    <w:rPr>
                      <w:rFonts w:ascii="Cambria Math" w:eastAsiaTheme="minorEastAsia" w:hAnsi="Cambria Math"/>
                    </w:rPr>
                    <m:t>D</m:t>
                  </m:r>
                </m:e>
              </m:d>
              <m:sSup>
                <m:sSupPr>
                  <m:ctrlPr>
                    <w:rPr>
                      <w:rFonts w:ascii="Cambria Math" w:eastAsiaTheme="minorEastAsia" w:hAnsi="Cambria Math"/>
                      <w:i/>
                    </w:rPr>
                  </m:ctrlPr>
                </m:sSupPr>
                <m:e>
                  <m:r>
                    <w:rPr>
                      <w:rFonts w:ascii="Cambria Math" w:hAnsi="Cambria Math"/>
                    </w:rPr>
                    <m:t xml:space="preserve"> ∙e</m:t>
                  </m:r>
                </m:e>
                <m:sup>
                  <m:r>
                    <w:rPr>
                      <w:rFonts w:ascii="Cambria Math" w:hAnsi="Cambria Math"/>
                    </w:rPr>
                    <m:t>-D/</m:t>
                  </m:r>
                  <m:d>
                    <m:dPr>
                      <m:begChr m:val="〈"/>
                      <m:endChr m:val="〉"/>
                      <m:ctrlPr>
                        <w:rPr>
                          <w:rFonts w:ascii="Cambria Math" w:hAnsi="Cambria Math"/>
                          <w:i/>
                        </w:rPr>
                      </m:ctrlPr>
                    </m:dPr>
                    <m:e>
                      <m:r>
                        <w:rPr>
                          <w:rFonts w:ascii="Cambria Math" w:hAnsi="Cambria Math"/>
                        </w:rPr>
                        <m:t>D</m:t>
                      </m:r>
                    </m:e>
                  </m:d>
                </m:sup>
              </m:sSup>
              <m:r>
                <w:rPr>
                  <w:rFonts w:ascii="Cambria Math" w:eastAsiaTheme="minorEastAsia" w:hAnsi="Cambria Math"/>
                </w:rPr>
                <m:t>dD</m:t>
              </m:r>
            </m:e>
          </m:nary>
        </m:oMath>
      </m:oMathPara>
    </w:p>
    <w:p w:rsidR="00D9769A" w:rsidRDefault="00D9769A" w:rsidP="00211B72">
      <w:pPr>
        <w:pStyle w:val="Body"/>
        <w:rPr>
          <w:rFonts w:eastAsiaTheme="minorEastAsia"/>
        </w:rPr>
      </w:pPr>
      <w:r>
        <w:rPr>
          <w:rFonts w:eastAsiaTheme="minorEastAsia"/>
        </w:rPr>
        <w:t xml:space="preserve">This looks like a complicated integral, not amenable to closed form evaluation since the variate </w:t>
      </w:r>
      <w:r w:rsidRPr="00211B72">
        <w:rPr>
          <w:rFonts w:eastAsiaTheme="minorEastAsia"/>
          <w:i/>
        </w:rPr>
        <w:t>D</w:t>
      </w:r>
      <w:r>
        <w:rPr>
          <w:rFonts w:eastAsiaTheme="minorEastAsia"/>
        </w:rPr>
        <w:t xml:space="preserve"> shows up in both the numerator and denominator of an exponential, as well as within a square root.  Yet, this does indeed reduce to a very manageable expression thanks to a key integral identity, available from any comprehensive integration table reference.  The resultant expression is</w:t>
      </w:r>
    </w:p>
    <w:p w:rsidR="00D9769A" w:rsidRPr="00746B17" w:rsidRDefault="00D9769A" w:rsidP="00211B72">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oMath>
      </m:oMathPara>
    </w:p>
    <w:p w:rsidR="00D9769A" w:rsidRDefault="00D9769A" w:rsidP="00290EF9">
      <w:pPr>
        <w:pStyle w:val="Body"/>
        <w:rPr>
          <w:rFonts w:eastAsiaTheme="minorEastAsia"/>
        </w:rPr>
      </w:pPr>
      <w:r>
        <w:rPr>
          <w:rFonts w:eastAsiaTheme="minorEastAsia"/>
        </w:rPr>
        <w:t xml:space="preserve">where </w:t>
      </w:r>
      <w:r w:rsidRPr="005B307C">
        <w:rPr>
          <w:rFonts w:eastAsiaTheme="minorEastAsia"/>
          <w:i/>
        </w:rPr>
        <w:t>&lt;D&gt;</w:t>
      </w:r>
      <w:r>
        <w:rPr>
          <w:rFonts w:eastAsiaTheme="minorEastAsia"/>
        </w:rPr>
        <w:t xml:space="preserve"> replaces the original </w:t>
      </w:r>
      <w:r w:rsidRPr="005B307C">
        <w:rPr>
          <w:rFonts w:eastAsiaTheme="minorEastAsia"/>
          <w:i/>
        </w:rPr>
        <w:t>D</w:t>
      </w:r>
      <w:r>
        <w:rPr>
          <w:rFonts w:eastAsiaTheme="minorEastAsia"/>
        </w:rPr>
        <w:t xml:space="preserve"> in the original random walk formulation, assuming the role of the mean diffusivity.   No new parameters are added to the original, as we have simply swapped out certainty in </w:t>
      </w:r>
      <w:r w:rsidRPr="00A54FF5">
        <w:rPr>
          <w:rFonts w:eastAsiaTheme="minorEastAsia"/>
          <w:i/>
        </w:rPr>
        <w:t>D</w:t>
      </w:r>
      <w:r>
        <w:rPr>
          <w:rFonts w:eastAsiaTheme="minorEastAsia"/>
        </w:rPr>
        <w:t xml:space="preserve"> with uncertainty characterized by </w:t>
      </w:r>
      <w:r w:rsidRPr="00A54FF5">
        <w:rPr>
          <w:rFonts w:eastAsiaTheme="minorEastAsia"/>
          <w:i/>
        </w:rPr>
        <w:t>&lt;D&gt;</w:t>
      </w:r>
      <w:r>
        <w:rPr>
          <w:rFonts w:eastAsiaTheme="minorEastAsia"/>
        </w:rPr>
        <w:t>. To get to the Ornstein-Uhlenbeck model we simply apply the x-transformation.</w:t>
      </w:r>
    </w:p>
    <w:p w:rsidR="00D9769A" w:rsidRDefault="00D9769A" w:rsidP="00211B72">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θ</m:t>
                  </m:r>
                  <m:acc>
                    <m:accPr>
                      <m:chr m:val="̃"/>
                      <m:ctrlPr>
                        <w:rPr>
                          <w:rFonts w:ascii="Cambria Math" w:eastAsiaTheme="minorEastAsia" w:hAnsi="Cambria Math"/>
                          <w:i/>
                        </w:rPr>
                      </m:ctrlPr>
                    </m:accPr>
                    <m:e>
                      <m:r>
                        <w:rPr>
                          <w:rFonts w:ascii="Cambria Math" w:eastAsiaTheme="minorEastAsia" w:hAnsi="Cambria Math"/>
                        </w:rPr>
                        <m:t>x</m:t>
                      </m:r>
                    </m:e>
                  </m:acc>
                </m:sup>
              </m:sSup>
              <m:r>
                <w:rPr>
                  <w:rFonts w:ascii="Cambria Math" w:eastAsiaTheme="minorEastAsia" w:hAnsi="Cambria Math"/>
                </w:rPr>
                <m:t>)</m:t>
              </m:r>
            </m:num>
            <m:den>
              <m:r>
                <w:rPr>
                  <w:rFonts w:ascii="Cambria Math" w:eastAsiaTheme="minorEastAsia" w:hAnsi="Cambria Math"/>
                </w:rPr>
                <m:t>2θ</m:t>
              </m:r>
            </m:den>
          </m:f>
        </m:oMath>
      </m:oMathPara>
    </w:p>
    <w:p w:rsidR="00D9769A" w:rsidRDefault="00D9769A" w:rsidP="00211B72">
      <w:pPr>
        <w:pStyle w:val="Body"/>
        <w:rPr>
          <w:rFonts w:eastAsiaTheme="minorEastAsia"/>
        </w:rPr>
      </w:pPr>
      <w:r>
        <w:rPr>
          <w:rFonts w:eastAsiaTheme="minorEastAsia"/>
        </w:rPr>
        <w:t xml:space="preserve">To mix-in any other probabilities, we simply need to factor in marginal </w:t>
      </w:r>
      <w:r w:rsidR="004433F6">
        <w:rPr>
          <w:rFonts w:eastAsiaTheme="minorEastAsia"/>
        </w:rPr>
        <w:t xml:space="preserve">prior </w:t>
      </w:r>
      <w:r>
        <w:rPr>
          <w:rFonts w:eastAsiaTheme="minorEastAsia"/>
        </w:rPr>
        <w:t xml:space="preserve">probabilities for different values of </w:t>
      </w:r>
      <w:r w:rsidRPr="00A54FF5">
        <w:rPr>
          <w:rFonts w:eastAsiaTheme="minorEastAsia"/>
          <w:i/>
        </w:rPr>
        <w:t>&lt;D&gt;</w:t>
      </w:r>
      <w:r>
        <w:rPr>
          <w:rFonts w:eastAsiaTheme="minorEastAsia"/>
        </w:rPr>
        <w:t xml:space="preserve">. So for instance, assume that very low diffusion, </w:t>
      </w:r>
      <w:r w:rsidRPr="00211B72">
        <w:rPr>
          <w:rFonts w:eastAsiaTheme="minorEastAsia"/>
          <w:i/>
        </w:rPr>
        <w:t>D</w:t>
      </w:r>
      <w:r w:rsidRPr="00211B72">
        <w:rPr>
          <w:rFonts w:eastAsiaTheme="minorEastAsia"/>
          <w:i/>
          <w:vertAlign w:val="subscript"/>
        </w:rPr>
        <w:t>0</w:t>
      </w:r>
      <w:r>
        <w:rPr>
          <w:rFonts w:eastAsiaTheme="minorEastAsia"/>
        </w:rPr>
        <w:t xml:space="preserve">, areas are mixed in by a fraction </w:t>
      </w:r>
      <w:r w:rsidRPr="00A54FF5">
        <w:rPr>
          <w:rFonts w:eastAsiaTheme="minorEastAsia"/>
          <w:i/>
        </w:rPr>
        <w:t>f</w:t>
      </w:r>
      <w:r>
        <w:rPr>
          <w:rFonts w:eastAsiaTheme="minorEastAsia"/>
        </w:rPr>
        <w:t xml:space="preserve">, where 0 &lt; </w:t>
      </w:r>
      <w:r w:rsidRPr="00A54FF5">
        <w:rPr>
          <w:rFonts w:eastAsiaTheme="minorEastAsia"/>
          <w:b/>
          <w:i/>
        </w:rPr>
        <w:t>f</w:t>
      </w:r>
      <w:r>
        <w:rPr>
          <w:rFonts w:eastAsiaTheme="minorEastAsia"/>
        </w:rPr>
        <w:t xml:space="preserve"> &lt; 1.  Then</w:t>
      </w:r>
    </w:p>
    <w:p w:rsidR="00D9769A" w:rsidRDefault="00A077AF"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ctrlPr>
                <w:rPr>
                  <w:rFonts w:ascii="Cambria Math" w:eastAsiaTheme="minorEastAsia" w:hAnsi="Cambria Math"/>
                  <w:i/>
                </w:rPr>
              </m:ctrlPr>
            </m:sup>
          </m:sSup>
          <m:r>
            <w:rPr>
              <w:rFonts w:ascii="Cambria Math" w:hAnsi="Cambria Math"/>
            </w:rPr>
            <m:t>(x,z)= f∙p</m:t>
          </m:r>
          <m:d>
            <m:dPr>
              <m:ctrlPr>
                <w:rPr>
                  <w:rFonts w:ascii="Cambria Math" w:hAnsi="Cambria Math"/>
                  <w:i/>
                </w:rPr>
              </m:ctrlPr>
            </m:dPr>
            <m:e>
              <m:r>
                <w:rPr>
                  <w:rFonts w:ascii="Cambria Math" w:hAnsi="Cambria Math"/>
                </w:rPr>
                <m:t>x,z</m:t>
              </m:r>
            </m:e>
          </m:d>
          <m:r>
            <w:rPr>
              <w:rFonts w:ascii="Cambria Math" w:hAnsi="Cambria Math"/>
            </w:rPr>
            <m:t xml:space="preserve">+ </m:t>
          </m:r>
          <m:d>
            <m:dPr>
              <m:ctrlPr>
                <w:rPr>
                  <w:rFonts w:ascii="Cambria Math" w:hAnsi="Cambria Math"/>
                  <w:i/>
                </w:rPr>
              </m:ctrlPr>
            </m:dPr>
            <m:e>
              <m:r>
                <w:rPr>
                  <w:rFonts w:ascii="Cambria Math" w:hAnsi="Cambria Math"/>
                </w:rPr>
                <m:t>1-f</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x,z</m:t>
              </m:r>
            </m:e>
          </m:d>
        </m:oMath>
      </m:oMathPara>
    </w:p>
    <w:p w:rsidR="00D9769A" w:rsidRPr="00A54FF5" w:rsidRDefault="00D9769A" w:rsidP="00211B72">
      <w:pPr>
        <w:rPr>
          <w:rFonts w:eastAsiaTheme="minorEastAsia"/>
        </w:rPr>
      </w:pPr>
    </w:p>
    <w:p w:rsidR="00D9769A" w:rsidRPr="00A54FF5" w:rsidRDefault="00A077AF" w:rsidP="00211B72">
      <w:pPr>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x,z</m:t>
              </m:r>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2</m:t>
              </m:r>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z</m:t>
                      </m:r>
                    </m:e>
                  </m:d>
                </m:num>
                <m:den>
                  <m:rad>
                    <m:radPr>
                      <m:degHide m:val="on"/>
                      <m:ctrlPr>
                        <w:rPr>
                          <w:rFonts w:ascii="Cambria Math" w:hAnsi="Cambria Math"/>
                          <w:i/>
                        </w:rPr>
                      </m:ctrlPr>
                    </m:radPr>
                    <m:deg/>
                    <m:e>
                      <m:d>
                        <m:dPr>
                          <m:begChr m:val="〈"/>
                          <m:endChr m:val="〉"/>
                          <m:ctrlPr>
                            <w:rPr>
                              <w:rFonts w:ascii="Cambria Math" w:hAnsi="Cambria Math"/>
                              <w:i/>
                            </w:rPr>
                          </m:ctrlPr>
                        </m:dPr>
                        <m:e>
                          <m:r>
                            <w:rPr>
                              <w:rFonts w:ascii="Cambria Math" w:hAnsi="Cambria Math"/>
                            </w:rPr>
                            <m:t>D</m:t>
                          </m:r>
                        </m:e>
                      </m:d>
                      <m:r>
                        <w:rPr>
                          <w:rFonts w:ascii="Cambria Math" w:hAnsi="Cambria Math"/>
                        </w:rPr>
                        <m:t>x</m:t>
                      </m:r>
                    </m:e>
                  </m:rad>
                </m:den>
              </m:f>
            </m:sup>
          </m:sSup>
          <m:r>
            <w:rPr>
              <w:rFonts w:ascii="Cambria Math" w:hAnsi="Cambria Math"/>
            </w:rPr>
            <m:t>+</m:t>
          </m:r>
          <m:f>
            <m:fPr>
              <m:ctrlPr>
                <w:rPr>
                  <w:rFonts w:ascii="Cambria Math" w:hAnsi="Cambria Math"/>
                  <w:i/>
                </w:rPr>
              </m:ctrlPr>
            </m:fPr>
            <m:num>
              <m:r>
                <w:rPr>
                  <w:rFonts w:ascii="Cambria Math" w:hAnsi="Cambria Math"/>
                </w:rPr>
                <m:t>(1-f)</m:t>
              </m:r>
            </m:num>
            <m:den>
              <m:r>
                <w:rPr>
                  <w:rFonts w:ascii="Cambria Math" w:hAnsi="Cambria Math"/>
                </w:rPr>
                <m:t>2</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x</m:t>
                      </m:r>
                    </m:e>
                  </m:rad>
                </m:den>
              </m:f>
            </m:sup>
          </m:sSup>
        </m:oMath>
      </m:oMathPara>
    </w:p>
    <w:p w:rsidR="00D9769A" w:rsidRDefault="00D9769A" w:rsidP="00211B72">
      <w:pPr>
        <w:pStyle w:val="Body"/>
        <w:rPr>
          <w:rFonts w:eastAsiaTheme="minorEastAsia"/>
        </w:rPr>
      </w:pPr>
      <w:r>
        <w:rPr>
          <w:rFonts w:eastAsiaTheme="minorEastAsia"/>
        </w:rPr>
        <w:t xml:space="preserve">In general, a model fit would require parametric values for </w:t>
      </w:r>
      <w:r w:rsidRPr="00820B95">
        <w:rPr>
          <w:rFonts w:eastAsiaTheme="minorEastAsia"/>
          <w:i/>
        </w:rPr>
        <w:t>&lt;D&gt;</w:t>
      </w:r>
      <w:r>
        <w:rPr>
          <w:rFonts w:eastAsiaTheme="minorEastAsia"/>
        </w:rPr>
        <w:t xml:space="preserve"> and </w:t>
      </w:r>
      <m:oMath>
        <m:r>
          <w:rPr>
            <w:rFonts w:ascii="Cambria Math" w:eastAsiaTheme="minorEastAsia" w:hAnsi="Cambria Math"/>
          </w:rPr>
          <m:t>θ</m:t>
        </m:r>
      </m:oMath>
      <w:r>
        <w:rPr>
          <w:rFonts w:eastAsiaTheme="minorEastAsia"/>
        </w:rPr>
        <w:t xml:space="preserve">, and potentially </w:t>
      </w:r>
      <w:r w:rsidRPr="00820B95">
        <w:rPr>
          <w:rFonts w:eastAsiaTheme="minorEastAsia"/>
          <w:i/>
        </w:rPr>
        <w:t>f</w:t>
      </w:r>
      <w:r>
        <w:rPr>
          <w:rFonts w:eastAsiaTheme="minorEastAsia"/>
        </w:rPr>
        <w:t xml:space="preserve"> and </w:t>
      </w:r>
      <w:r w:rsidRPr="00820B95">
        <w:rPr>
          <w:rFonts w:eastAsiaTheme="minorEastAsia"/>
          <w:i/>
        </w:rPr>
        <w:t>D</w:t>
      </w:r>
      <w:r w:rsidRPr="00820B95">
        <w:rPr>
          <w:rFonts w:eastAsiaTheme="minorEastAsia"/>
          <w:i/>
          <w:vertAlign w:val="subscript"/>
        </w:rPr>
        <w:t>0</w:t>
      </w:r>
      <w:r>
        <w:rPr>
          <w:rFonts w:eastAsiaTheme="minorEastAsia"/>
          <w:i/>
          <w:vertAlign w:val="subscript"/>
        </w:rPr>
        <w:t>,</w:t>
      </w:r>
      <w:r>
        <w:rPr>
          <w:rFonts w:eastAsiaTheme="minorEastAsia"/>
        </w:rPr>
        <w:t xml:space="preserve"> if an extra inhomogeneity is suggested from the empirical data.  The prime example of this would be flat regions that occur due to absorbing boundary conditions via a natural random walk, or due to non-random features such as bodies of </w:t>
      </w:r>
      <w:r w:rsidR="004433F6">
        <w:rPr>
          <w:rFonts w:eastAsiaTheme="minorEastAsia"/>
        </w:rPr>
        <w:t>water, graded roads, or flatter</w:t>
      </w:r>
      <w:r>
        <w:rPr>
          <w:rFonts w:eastAsiaTheme="minorEastAsia"/>
        </w:rPr>
        <w:t xml:space="preserve"> agricultural regions.</w:t>
      </w:r>
    </w:p>
    <w:p w:rsidR="00D9769A" w:rsidRDefault="00D9769A" w:rsidP="00211B72">
      <w:pPr>
        <w:pStyle w:val="Body"/>
      </w:pPr>
      <w:r>
        <w:t xml:space="preserve">This foundational analysis gives us some room to work with when we try to characterize actually topographies. The premise is that the Ornstein-Uhlenbeck formulation with a single diffusivity </w:t>
      </w:r>
      <w:r w:rsidRPr="00211B72">
        <w:rPr>
          <w:i/>
        </w:rPr>
        <w:t>D</w:t>
      </w:r>
      <w:r>
        <w:t xml:space="preserve"> may map well to terrains with a homogeneous random character, while the maximum entropy “fuzzy” Ornstein-Uhlenbeck formulation works better with terrain regions that have mixed heterogeneous character, in the sense that the diffusivity </w:t>
      </w:r>
      <w:r w:rsidRPr="000D0ED9">
        <w:rPr>
          <w:i/>
        </w:rPr>
        <w:t>&lt;D&gt;</w:t>
      </w:r>
      <w:r w:rsidR="004433F6">
        <w:t xml:space="preserve"> has a (prior) range in values which match the variability of the region.</w:t>
      </w:r>
    </w:p>
    <w:p w:rsidR="00D9769A" w:rsidRDefault="00D9769A" w:rsidP="00211B72">
      <w:pPr>
        <w:pStyle w:val="Body"/>
      </w:pPr>
      <w:r>
        <w:t xml:space="preserve">We tested out the two formulations with respect to a set of digital elevation models (DEM) representing the lower 48 states. Each DEM file corresponded to a section that was 1° in latitude by 1° in longitude. This corresponded to approximately 90 meter post spacing in the north-south direction and a variant amount below that value in the east-west direction for increasing latitudes.  Each “post” contains an elevation value with respect to sea-level reported to the nearest meter (there are 2401×2401 posts in total per DEM section). </w:t>
      </w:r>
    </w:p>
    <w:p w:rsidR="00D9769A" w:rsidRDefault="00D9769A" w:rsidP="00211B72">
      <w:pPr>
        <w:pStyle w:val="Body"/>
      </w:pPr>
      <w:r>
        <w:t xml:space="preserve">What we wanted to demonstrate was how well an Ornstein-Uhlenbeck model works to describe correlated elevation transitions for relatively small surface translations (&lt; 40 post spacings, or &lt; 4 kilometers). The data from a DEM section was sampled uniformly to capture good counting statistics.  </w:t>
      </w:r>
    </w:p>
    <w:p w:rsidR="00D9769A" w:rsidRDefault="00D9769A" w:rsidP="00211B72">
      <w:pPr>
        <w:pStyle w:val="Body"/>
      </w:pPr>
      <w:r>
        <w:t xml:space="preserve">In </w:t>
      </w:r>
      <w:r w:rsidR="00A077AF">
        <w:fldChar w:fldCharType="begin"/>
      </w:r>
      <w:r>
        <w:instrText xml:space="preserve"> REF _Ref346192493 \h </w:instrText>
      </w:r>
      <w:r w:rsidR="00A077AF">
        <w:fldChar w:fldCharType="separate"/>
      </w:r>
      <w:r w:rsidR="005F16AE">
        <w:t xml:space="preserve">Figure </w:t>
      </w:r>
      <w:r w:rsidR="005F16AE">
        <w:rPr>
          <w:noProof/>
        </w:rPr>
        <w:t>19</w:t>
      </w:r>
      <w:r w:rsidR="00A077AF">
        <w:fldChar w:fldCharType="end"/>
      </w:r>
      <w:r>
        <w:t xml:space="preserve"> below, raw histogram counts are shown for an area around Yuma, CA (the El_Centro DEM section). What is readily apparent is the trend toward a contour profile such as that shown in </w:t>
      </w:r>
      <w:r w:rsidR="00A077AF">
        <w:fldChar w:fldCharType="begin"/>
      </w:r>
      <w:r>
        <w:instrText xml:space="preserve"> REF _Ref346189698 \h </w:instrText>
      </w:r>
      <w:r w:rsidR="00A077AF">
        <w:fldChar w:fldCharType="separate"/>
      </w:r>
      <w:r w:rsidR="005F16AE">
        <w:t xml:space="preserve">Figure </w:t>
      </w:r>
      <w:r w:rsidR="005F16AE">
        <w:rPr>
          <w:noProof/>
        </w:rPr>
        <w:t>18</w:t>
      </w:r>
      <w:r w:rsidR="00A077AF">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D9769A" w:rsidTr="00CD1FA1">
        <w:tc>
          <w:tcPr>
            <w:tcW w:w="4788" w:type="dxa"/>
          </w:tcPr>
          <w:p w:rsidR="00D9769A" w:rsidRDefault="00D9769A" w:rsidP="00211B72">
            <w:pPr>
              <w:pStyle w:val="Body"/>
            </w:pPr>
            <w:r>
              <w:rPr>
                <w:noProof/>
              </w:rPr>
              <w:drawing>
                <wp:inline distT="0" distB="0" distL="0" distR="0">
                  <wp:extent cx="2685199" cy="1475117"/>
                  <wp:effectExtent l="19050" t="0" r="851" b="0"/>
                  <wp:docPr id="63" name="fancybox-img" descr="https://babelfish.arc.nasa.gov/confluence/download/attachments/20513203/yuma1800-30.png?version=1&amp;modificationDate=1349283607880&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1800-30.png?version=1&amp;modificationDate=1349283607880&amp;effects=border-simple,blur-border"/>
                          <pic:cNvPicPr>
                            <a:picLocks noChangeAspect="1" noChangeArrowheads="1"/>
                          </pic:cNvPicPr>
                        </pic:nvPicPr>
                        <pic:blipFill>
                          <a:blip r:embed="rId28" cstate="print"/>
                          <a:srcRect l="4607" t="18875" r="4671" b="12449"/>
                          <a:stretch>
                            <a:fillRect/>
                          </a:stretch>
                        </pic:blipFill>
                        <pic:spPr bwMode="auto">
                          <a:xfrm>
                            <a:off x="0" y="0"/>
                            <a:ext cx="2685199" cy="1475117"/>
                          </a:xfrm>
                          <a:prstGeom prst="rect">
                            <a:avLst/>
                          </a:prstGeom>
                          <a:noFill/>
                          <a:ln w="9525">
                            <a:noFill/>
                            <a:miter lim="800000"/>
                            <a:headEnd/>
                            <a:tailEnd/>
                          </a:ln>
                        </pic:spPr>
                      </pic:pic>
                    </a:graphicData>
                  </a:graphic>
                </wp:inline>
              </w:drawing>
            </w:r>
          </w:p>
        </w:tc>
        <w:tc>
          <w:tcPr>
            <w:tcW w:w="4788" w:type="dxa"/>
          </w:tcPr>
          <w:p w:rsidR="00D9769A" w:rsidRDefault="00D9769A" w:rsidP="00CD1FA1">
            <w:pPr>
              <w:pStyle w:val="Body"/>
              <w:keepNext/>
            </w:pPr>
            <w:r>
              <w:rPr>
                <w:noProof/>
              </w:rPr>
              <w:drawing>
                <wp:inline distT="0" distB="0" distL="0" distR="0">
                  <wp:extent cx="2689644" cy="1475118"/>
                  <wp:effectExtent l="19050" t="0" r="0" b="0"/>
                  <wp:docPr id="64" name="fancybox-img" descr="https://babelfish.arc.nasa.gov/confluence/download/attachments/20513203/yuma3600-30.png?version=1&amp;modificationDate=1349283615202&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yuma3600-30.png?version=1&amp;modificationDate=1349283615202&amp;effects=border-simple,blur-border"/>
                          <pic:cNvPicPr>
                            <a:picLocks noChangeAspect="1" noChangeArrowheads="1"/>
                          </pic:cNvPicPr>
                        </pic:nvPicPr>
                        <pic:blipFill>
                          <a:blip r:embed="rId29" cstate="print"/>
                          <a:srcRect l="3440" t="19679" r="5485" b="11646"/>
                          <a:stretch>
                            <a:fillRect/>
                          </a:stretch>
                        </pic:blipFill>
                        <pic:spPr bwMode="auto">
                          <a:xfrm>
                            <a:off x="0" y="0"/>
                            <a:ext cx="2689644" cy="1475118"/>
                          </a:xfrm>
                          <a:prstGeom prst="rect">
                            <a:avLst/>
                          </a:prstGeom>
                          <a:noFill/>
                          <a:ln w="9525">
                            <a:noFill/>
                            <a:miter lim="800000"/>
                            <a:headEnd/>
                            <a:tailEnd/>
                          </a:ln>
                        </pic:spPr>
                      </pic:pic>
                    </a:graphicData>
                  </a:graphic>
                </wp:inline>
              </w:drawing>
            </w:r>
          </w:p>
        </w:tc>
      </w:tr>
    </w:tbl>
    <w:p w:rsidR="00D9769A" w:rsidRDefault="00D9769A" w:rsidP="00CD1FA1">
      <w:pPr>
        <w:pStyle w:val="Caption"/>
      </w:pPr>
      <w:bookmarkStart w:id="14" w:name="_Ref346192493"/>
      <w:r>
        <w:t xml:space="preserve">Figure </w:t>
      </w:r>
      <w:r w:rsidR="00A077AF">
        <w:fldChar w:fldCharType="begin"/>
      </w:r>
      <w:r w:rsidR="00C752DC">
        <w:instrText xml:space="preserve"> SEQ Figure \* ARABIC </w:instrText>
      </w:r>
      <w:r w:rsidR="00A077AF">
        <w:fldChar w:fldCharType="separate"/>
      </w:r>
      <w:r w:rsidR="005F16AE">
        <w:rPr>
          <w:noProof/>
        </w:rPr>
        <w:t>19</w:t>
      </w:r>
      <w:r w:rsidR="00A077AF">
        <w:fldChar w:fldCharType="end"/>
      </w:r>
      <w:bookmarkEnd w:id="14"/>
      <w:r>
        <w:t>: Raw histogram counts for a DEM section around Yuma, California.</w:t>
      </w:r>
    </w:p>
    <w:p w:rsidR="00D9769A" w:rsidRDefault="00D9769A" w:rsidP="00C84683">
      <w:pPr>
        <w:pStyle w:val="Body"/>
      </w:pPr>
      <w:r>
        <w:t>A relief plot is shown below</w:t>
      </w:r>
      <w:r w:rsidR="004433F6">
        <w:t>, along with a log-scaled contour pl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360"/>
        <w:gridCol w:w="6000"/>
      </w:tblGrid>
      <w:tr w:rsidR="004433F6" w:rsidTr="004433F6">
        <w:tc>
          <w:tcPr>
            <w:tcW w:w="4788" w:type="dxa"/>
          </w:tcPr>
          <w:p w:rsidR="004433F6" w:rsidRDefault="004433F6" w:rsidP="004433F6">
            <w:pPr>
              <w:pStyle w:val="Body"/>
              <w:keepNext/>
              <w:jc w:val="center"/>
            </w:pPr>
            <w:r>
              <w:rPr>
                <w:noProof/>
              </w:rPr>
              <w:drawing>
                <wp:inline distT="0" distB="0" distL="0" distR="0">
                  <wp:extent cx="2384469" cy="2412124"/>
                  <wp:effectExtent l="19050" t="0" r="0" b="0"/>
                  <wp:docPr id="3" name="fancybox-img" descr="https://babelfish.arc.nasa.gov/confluence/download/attachments/20513203/image2012-10-4+16%3A1%3A50.png?version=1&amp;modificationDate=1349384510501&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image2012-10-4+16%3A1%3A50.png?version=1&amp;modificationDate=1349384510501&amp;effects=drop-shadow"/>
                          <pic:cNvPicPr>
                            <a:picLocks noChangeAspect="1" noChangeArrowheads="1"/>
                          </pic:cNvPicPr>
                        </pic:nvPicPr>
                        <pic:blipFill>
                          <a:blip r:embed="rId30" cstate="print"/>
                          <a:srcRect/>
                          <a:stretch>
                            <a:fillRect/>
                          </a:stretch>
                        </pic:blipFill>
                        <pic:spPr bwMode="auto">
                          <a:xfrm>
                            <a:off x="0" y="0"/>
                            <a:ext cx="2414687" cy="2442693"/>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0</w:t>
            </w:r>
            <w:r w:rsidR="00A077AF">
              <w:fldChar w:fldCharType="end"/>
            </w:r>
            <w:r>
              <w:t>: Relief plot</w:t>
            </w:r>
          </w:p>
        </w:tc>
        <w:tc>
          <w:tcPr>
            <w:tcW w:w="4788" w:type="dxa"/>
          </w:tcPr>
          <w:p w:rsidR="004433F6" w:rsidRDefault="004433F6" w:rsidP="004433F6">
            <w:pPr>
              <w:pStyle w:val="Caption"/>
              <w:keepNext/>
            </w:pPr>
            <w:r>
              <w:rPr>
                <w:noProof/>
              </w:rPr>
              <w:drawing>
                <wp:inline distT="0" distB="0" distL="0" distR="0">
                  <wp:extent cx="3358572" cy="2475186"/>
                  <wp:effectExtent l="19050" t="0" r="0" b="0"/>
                  <wp:docPr id="4" name="Picture 21" descr="https://babelfish.arc.nasa.gov/confluence/download/attachments/20513203/image2012-10-4+16%3A2%3A55.png?version=1&amp;modificationDate=1349384576192&amp;effects=drop-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babelfish.arc.nasa.gov/confluence/download/attachments/20513203/image2012-10-4+16%3A2%3A55.png?version=1&amp;modificationDate=1349384576192&amp;effects=drop-shadow"/>
                          <pic:cNvPicPr>
                            <a:picLocks noChangeAspect="1" noChangeArrowheads="1"/>
                          </pic:cNvPicPr>
                        </pic:nvPicPr>
                        <pic:blipFill>
                          <a:blip r:embed="rId31" cstate="print"/>
                          <a:srcRect/>
                          <a:stretch>
                            <a:fillRect/>
                          </a:stretch>
                        </pic:blipFill>
                        <pic:spPr bwMode="auto">
                          <a:xfrm>
                            <a:off x="0" y="0"/>
                            <a:ext cx="3383487" cy="2493548"/>
                          </a:xfrm>
                          <a:prstGeom prst="rect">
                            <a:avLst/>
                          </a:prstGeom>
                          <a:noFill/>
                          <a:ln w="9525">
                            <a:noFill/>
                            <a:miter lim="800000"/>
                            <a:headEnd/>
                            <a:tailEnd/>
                          </a:ln>
                        </pic:spPr>
                      </pic:pic>
                    </a:graphicData>
                  </a:graphic>
                </wp:inline>
              </w:drawing>
            </w:r>
          </w:p>
          <w:p w:rsidR="004433F6" w:rsidRDefault="004433F6" w:rsidP="004433F6">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1</w:t>
            </w:r>
            <w:r w:rsidR="00A077AF">
              <w:fldChar w:fldCharType="end"/>
            </w:r>
            <w:r>
              <w:t>: Contour plot of marginal probability</w:t>
            </w:r>
          </w:p>
        </w:tc>
      </w:tr>
    </w:tbl>
    <w:p w:rsidR="00D9769A" w:rsidRDefault="00D9769A" w:rsidP="006D28AD">
      <w:pPr>
        <w:pStyle w:val="Body"/>
      </w:pPr>
      <w:r>
        <w:t xml:space="preserve">To demonstrate the relative fitting abilities of the conventional Ornstein-Uhlenbeck model against the maximum entropy O-U model, we searched the DEM database for examples that gave good qualitative fits to each model. </w:t>
      </w:r>
    </w:p>
    <w:p w:rsidR="00D9769A" w:rsidRDefault="00D9769A" w:rsidP="007A3648">
      <w:pPr>
        <w:keepNext/>
        <w:jc w:val="center"/>
      </w:pPr>
      <w:r>
        <w:rPr>
          <w:noProof/>
        </w:rPr>
        <w:drawing>
          <wp:inline distT="0" distB="0" distL="0" distR="0">
            <wp:extent cx="6341012" cy="1613140"/>
            <wp:effectExtent l="19050" t="0" r="2638" b="0"/>
            <wp:docPr id="67" name="Picture 42" descr="dem_top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topos.gif"/>
                    <pic:cNvPicPr/>
                  </pic:nvPicPr>
                  <pic:blipFill>
                    <a:blip r:embed="rId32" cstate="print"/>
                    <a:stretch>
                      <a:fillRect/>
                    </a:stretch>
                  </pic:blipFill>
                  <pic:spPr>
                    <a:xfrm>
                      <a:off x="0" y="0"/>
                      <a:ext cx="6343482" cy="1613768"/>
                    </a:xfrm>
                    <a:prstGeom prst="rect">
                      <a:avLst/>
                    </a:prstGeom>
                  </pic:spPr>
                </pic:pic>
              </a:graphicData>
            </a:graphic>
          </wp:inline>
        </w:drawing>
      </w:r>
    </w:p>
    <w:p w:rsidR="00D9769A" w:rsidRDefault="00D9769A" w:rsidP="007A3648">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2</w:t>
      </w:r>
      <w:r w:rsidR="00A077AF">
        <w:fldChar w:fldCharType="end"/>
      </w:r>
    </w:p>
    <w:p w:rsidR="00D9769A" w:rsidRDefault="00D9769A" w:rsidP="006D28AD">
      <w:pPr>
        <w:pStyle w:val="Body"/>
      </w:pPr>
      <w:r>
        <w:t xml:space="preserve">The </w:t>
      </w:r>
      <w:r w:rsidRPr="007A3648">
        <w:rPr>
          <w:i/>
        </w:rPr>
        <w:t>Andalusia-E</w:t>
      </w:r>
      <w:r>
        <w:t xml:space="preserve"> DEM section is located in mid-south Alabama, with terrain that is in between the flatness of the Gulf lowlands and the hilly terrain of the start of the southern Appalachians.</w:t>
      </w:r>
    </w:p>
    <w:p w:rsidR="00D9769A" w:rsidRDefault="00D9769A" w:rsidP="009D11B4">
      <w:pPr>
        <w:pStyle w:val="Body"/>
      </w:pPr>
      <w:r>
        <w:t xml:space="preserve">The </w:t>
      </w:r>
      <w:r w:rsidRPr="007A3648">
        <w:rPr>
          <w:i/>
        </w:rPr>
        <w:t>Eau Claire-W</w:t>
      </w:r>
      <w:r>
        <w:t xml:space="preserve"> DEM section is located in southwestern Wisconsin, with terrain that features hills and valleys that are remnants of one of the few un-glaciated areas of the upper Midwest. To get an appreciation for the topography, the following image is converted from a portion of this DEM located in southeastern Minnesota. </w:t>
      </w:r>
    </w:p>
    <w:p w:rsidR="00D9769A" w:rsidRDefault="00D9769A" w:rsidP="009D11B4">
      <w:pPr>
        <w:keepNext/>
        <w:spacing w:before="100" w:beforeAutospacing="1" w:after="100" w:afterAutospacing="1"/>
        <w:jc w:val="center"/>
      </w:pPr>
      <w:r>
        <w:rPr>
          <w:noProof/>
        </w:rPr>
        <w:drawing>
          <wp:inline distT="0" distB="0" distL="0" distR="0">
            <wp:extent cx="2732777" cy="2751520"/>
            <wp:effectExtent l="19050" t="0" r="0" b="0"/>
            <wp:docPr id="68" name="Picture 1" descr="http://www.tc.umn.edu/~puk/trout-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c.umn.edu/~puk/trout-v.gif"/>
                    <pic:cNvPicPr>
                      <a:picLocks noChangeAspect="1" noChangeArrowheads="1"/>
                    </pic:cNvPicPr>
                  </pic:nvPicPr>
                  <pic:blipFill>
                    <a:blip r:embed="rId33" r:link="rId34" cstate="print"/>
                    <a:srcRect/>
                    <a:stretch>
                      <a:fillRect/>
                    </a:stretch>
                  </pic:blipFill>
                  <pic:spPr bwMode="auto">
                    <a:xfrm>
                      <a:off x="0" y="0"/>
                      <a:ext cx="2742069" cy="2760876"/>
                    </a:xfrm>
                    <a:prstGeom prst="rect">
                      <a:avLst/>
                    </a:prstGeom>
                    <a:noFill/>
                    <a:ln w="9525">
                      <a:noFill/>
                      <a:miter lim="800000"/>
                      <a:headEnd/>
                      <a:tailEnd/>
                    </a:ln>
                  </pic:spPr>
                </pic:pic>
              </a:graphicData>
            </a:graphic>
          </wp:inline>
        </w:drawing>
      </w:r>
    </w:p>
    <w:p w:rsidR="00D9769A" w:rsidRDefault="00D9769A" w:rsidP="009D11B4">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3</w:t>
      </w:r>
      <w:r w:rsidR="00A077AF">
        <w:fldChar w:fldCharType="end"/>
      </w:r>
      <w:r w:rsidR="007928AE">
        <w:t xml:space="preserve"> : A stereoscopic rendering of </w:t>
      </w:r>
      <w:r w:rsidR="00B21EC1">
        <w:t>the southwest</w:t>
      </w:r>
      <w:r>
        <w:t xml:space="preserve"> portion of the Eau Claire-W section. </w:t>
      </w:r>
      <w:r w:rsidR="004433F6">
        <w:t>The</w:t>
      </w:r>
      <w:r>
        <w:t xml:space="preserve"> </w:t>
      </w:r>
      <w:r w:rsidR="004433F6">
        <w:t>GPS</w:t>
      </w:r>
      <w:r>
        <w:t xml:space="preserve"> </w:t>
      </w:r>
      <w:r w:rsidR="007928AE">
        <w:t>reading is next to the</w:t>
      </w:r>
      <w:r>
        <w:t xml:space="preserve"> Upper Mississippi River National Wildlife and Fish Refuge with a view northeast across to Wisconsin. </w:t>
      </w:r>
    </w:p>
    <w:p w:rsidR="00D9769A" w:rsidRDefault="00D9769A" w:rsidP="006D28AD">
      <w:pPr>
        <w:pStyle w:val="Body"/>
      </w:pPr>
      <w:r>
        <w:t xml:space="preserve">The fitting of the appropriate O-U model to each data set was accomplished by minimizing the log of the error between the model and the data for each separation and elevation.  For the pure Ornstein-Uhlenbeck process, </w:t>
      </w:r>
      <w:r w:rsidR="00A077AF">
        <w:fldChar w:fldCharType="begin"/>
      </w:r>
      <w:r>
        <w:instrText xml:space="preserve"> REF _Ref346204103 \h </w:instrText>
      </w:r>
      <w:r w:rsidR="00A077AF">
        <w:fldChar w:fldCharType="separate"/>
      </w:r>
      <w:r w:rsidR="005F16AE">
        <w:t xml:space="preserve">Figure </w:t>
      </w:r>
      <w:r w:rsidR="005F16AE">
        <w:rPr>
          <w:noProof/>
        </w:rPr>
        <w:t>24</w:t>
      </w:r>
      <w:r w:rsidR="00A077AF">
        <w:fldChar w:fldCharType="end"/>
      </w:r>
      <w:r>
        <w:t xml:space="preserve"> illustrates the salient features, which includes a rounded profile in the relief plot, indicating a single diffusivity. Note that the plots are one-sided as the negative elevation excursion is removed due to symmetry.</w:t>
      </w:r>
    </w:p>
    <w:p w:rsidR="00D9769A" w:rsidRDefault="00D9769A" w:rsidP="005A4AE5">
      <w:pPr>
        <w:pStyle w:val="Body"/>
        <w:jc w:val="center"/>
      </w:pPr>
      <w:r>
        <w:rPr>
          <w:noProof/>
        </w:rPr>
        <w:drawing>
          <wp:inline distT="0" distB="0" distL="0" distR="0">
            <wp:extent cx="4777237" cy="2509752"/>
            <wp:effectExtent l="19050" t="0" r="4313"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788438" cy="2515636"/>
                    </a:xfrm>
                    <a:prstGeom prst="rect">
                      <a:avLst/>
                    </a:prstGeom>
                    <a:noFill/>
                    <a:ln w="9525">
                      <a:noFill/>
                      <a:miter lim="800000"/>
                      <a:headEnd/>
                      <a:tailEnd/>
                    </a:ln>
                  </pic:spPr>
                </pic:pic>
              </a:graphicData>
            </a:graphic>
          </wp:inline>
        </w:drawing>
      </w:r>
    </w:p>
    <w:p w:rsidR="00D9769A" w:rsidRDefault="00D9769A" w:rsidP="006D28AD">
      <w:pPr>
        <w:pStyle w:val="Caption"/>
      </w:pPr>
      <w:bookmarkStart w:id="15" w:name="_Ref346204103"/>
      <w:r>
        <w:t xml:space="preserve">Figure </w:t>
      </w:r>
      <w:r w:rsidR="00A077AF">
        <w:fldChar w:fldCharType="begin"/>
      </w:r>
      <w:r w:rsidR="00C752DC">
        <w:instrText xml:space="preserve"> SEQ Figure \* ARABIC </w:instrText>
      </w:r>
      <w:r w:rsidR="00A077AF">
        <w:fldChar w:fldCharType="separate"/>
      </w:r>
      <w:r w:rsidR="005F16AE">
        <w:rPr>
          <w:noProof/>
        </w:rPr>
        <w:t>24</w:t>
      </w:r>
      <w:r w:rsidR="00A077AF">
        <w:fldChar w:fldCharType="end"/>
      </w:r>
      <w:bookmarkEnd w:id="15"/>
      <w:r>
        <w:t>: Andalusia-E contour plot</w:t>
      </w:r>
    </w:p>
    <w:p w:rsidR="00D9769A" w:rsidRDefault="00D9769A" w:rsidP="005A4AE5">
      <w:pPr>
        <w:pStyle w:val="Body"/>
      </w:pPr>
      <w:r>
        <w:t xml:space="preserve">For the maximum entropy Ornstein-Uhlenbeck process, the profile shown in </w:t>
      </w:r>
      <w:r w:rsidR="00A077AF">
        <w:fldChar w:fldCharType="begin"/>
      </w:r>
      <w:r>
        <w:instrText xml:space="preserve"> REF _Ref346204471 \h </w:instrText>
      </w:r>
      <w:r w:rsidR="00A077AF">
        <w:fldChar w:fldCharType="separate"/>
      </w:r>
      <w:r w:rsidR="005F16AE">
        <w:t xml:space="preserve">Figure </w:t>
      </w:r>
      <w:r w:rsidR="005F16AE">
        <w:rPr>
          <w:noProof/>
        </w:rPr>
        <w:t>25</w:t>
      </w:r>
      <w:r w:rsidR="00A077AF">
        <w:fldChar w:fldCharType="end"/>
      </w:r>
      <w:r>
        <w:t xml:space="preserve"> has more of a tail, indicating a spread in diffusivities. </w:t>
      </w:r>
      <w:r w:rsidR="00B21EC1">
        <w:t>This indicates that the unglaciated region of the Eau Claire section has greater variability in its terrain makeup.</w:t>
      </w:r>
    </w:p>
    <w:p w:rsidR="00D9769A" w:rsidRDefault="00D9769A" w:rsidP="009D11B4">
      <w:pPr>
        <w:pStyle w:val="Body"/>
        <w:keepNext/>
        <w:jc w:val="center"/>
      </w:pPr>
      <w:r>
        <w:rPr>
          <w:noProof/>
        </w:rPr>
        <w:drawing>
          <wp:inline distT="0" distB="0" distL="0" distR="0">
            <wp:extent cx="4777727" cy="2553419"/>
            <wp:effectExtent l="19050" t="0" r="3823" b="0"/>
            <wp:docPr id="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srcRect/>
                    <a:stretch>
                      <a:fillRect/>
                    </a:stretch>
                  </pic:blipFill>
                  <pic:spPr bwMode="auto">
                    <a:xfrm>
                      <a:off x="0" y="0"/>
                      <a:ext cx="4780720" cy="2555019"/>
                    </a:xfrm>
                    <a:prstGeom prst="rect">
                      <a:avLst/>
                    </a:prstGeom>
                    <a:noFill/>
                    <a:ln w="9525">
                      <a:noFill/>
                      <a:miter lim="800000"/>
                      <a:headEnd/>
                      <a:tailEnd/>
                    </a:ln>
                  </pic:spPr>
                </pic:pic>
              </a:graphicData>
            </a:graphic>
          </wp:inline>
        </w:drawing>
      </w:r>
    </w:p>
    <w:p w:rsidR="00D9769A" w:rsidRDefault="00D9769A" w:rsidP="009D11B4">
      <w:pPr>
        <w:pStyle w:val="Caption"/>
      </w:pPr>
      <w:bookmarkStart w:id="16" w:name="_Ref346204471"/>
      <w:r>
        <w:t xml:space="preserve">Figure </w:t>
      </w:r>
      <w:r w:rsidR="00A077AF">
        <w:fldChar w:fldCharType="begin"/>
      </w:r>
      <w:r w:rsidR="00C752DC">
        <w:instrText xml:space="preserve"> SEQ Figure \* ARABIC </w:instrText>
      </w:r>
      <w:r w:rsidR="00A077AF">
        <w:fldChar w:fldCharType="separate"/>
      </w:r>
      <w:r w:rsidR="005F16AE">
        <w:rPr>
          <w:noProof/>
        </w:rPr>
        <w:t>25</w:t>
      </w:r>
      <w:r w:rsidR="00A077AF">
        <w:fldChar w:fldCharType="end"/>
      </w:r>
      <w:bookmarkEnd w:id="16"/>
      <w:r>
        <w:t>: Eau Claire-W contour plot</w:t>
      </w:r>
    </w:p>
    <w:p w:rsidR="00D9769A" w:rsidRDefault="00B21EC1" w:rsidP="007A3648">
      <w:pPr>
        <w:pStyle w:val="Body"/>
      </w:pPr>
      <w:r>
        <w:t xml:space="preserve">In </w:t>
      </w:r>
      <w:r w:rsidR="00A077AF">
        <w:fldChar w:fldCharType="begin"/>
      </w:r>
      <w:r>
        <w:instrText xml:space="preserve"> REF _Ref347498581 \h </w:instrText>
      </w:r>
      <w:r w:rsidR="00A077AF">
        <w:fldChar w:fldCharType="separate"/>
      </w:r>
      <w:r w:rsidR="005F16AE">
        <w:t xml:space="preserve">Figure </w:t>
      </w:r>
      <w:r w:rsidR="005F16AE">
        <w:rPr>
          <w:noProof/>
        </w:rPr>
        <w:t>26</w:t>
      </w:r>
      <w:r w:rsidR="00A077AF">
        <w:fldChar w:fldCharType="end"/>
      </w:r>
      <w:r>
        <w:t>, we place the data plots along the center to indicate which way the profiles tend toward. For the upper Andalusia contour, the color contours indicate closer agreement to the Ornstein-Uhlenbeck model, while for the lower Eau Claire data, the contour lines map more closely to the Max Entropy prior of the Ornstein-Uhlenbeck model.</w:t>
      </w:r>
    </w:p>
    <w:p w:rsidR="00D9769A" w:rsidRDefault="00A077AF" w:rsidP="0097593E">
      <w:pPr>
        <w:pStyle w:val="Body"/>
        <w:keepNext/>
        <w:jc w:val="center"/>
      </w:pPr>
      <w:r>
        <w:rPr>
          <w:noProof/>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66" type="#_x0000_t66" style="position:absolute;left:0;text-align:left;margin-left:159.6pt;margin-top:21.55pt;width:36.7pt;height:13.55pt;z-index:251800576;mso-wrap-style:square;mso-wrap-distance-left:9pt;mso-wrap-distance-top:0;mso-wrap-distance-right:9pt;mso-wrap-distance-bottom:0;mso-position-horizontal-relative:text;mso-position-vertical-relative:text;mso-width-relative:page;mso-height-relative:page;mso-position-horizontal-col-start:0;mso-width-col-span:0;v-text-anchor:top"/>
        </w:pict>
      </w:r>
      <w:r>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267" type="#_x0000_t13" style="position:absolute;left:0;text-align:left;margin-left:264.9pt;margin-top:103.65pt;width:37.35pt;height:11.55pt;z-index:25180160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w:pict>
      </w:r>
      <w:r w:rsidR="00D9769A" w:rsidRPr="00B77C8B">
        <w:rPr>
          <w:noProof/>
        </w:rPr>
        <w:drawing>
          <wp:inline distT="0" distB="0" distL="0" distR="0">
            <wp:extent cx="4458060" cy="2216989"/>
            <wp:effectExtent l="19050" t="0" r="0" b="0"/>
            <wp:docPr id="71" name="Picture 2"/>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7" cstate="print">
                      <a:extLst>
                        <a:ext uri="{28A0092B-C50C-407E-A947-70E740481C1C}">
                          <a14:useLocalDpi xmlns:o="urn:schemas-microsoft-com:office:office" xmlns:v="urn:schemas-microsoft-com:vml" xmlns:w10="urn:schemas-microsoft-com:office:word" xmlns:w="http://schemas.openxmlformats.org/wordprocessingml/2006/main" xmlns="" xmlns:xdr="http://schemas.openxmlformats.org/drawingml/2006/spreadsheetDrawing" xmlns:a14="http://schemas.microsoft.com/office/drawing/2010/main" xmlns:lc="http://schemas.openxmlformats.org/drawingml/2006/lockedCanvas" val="0"/>
                        </a:ext>
                      </a:extLst>
                    </a:blip>
                    <a:stretch>
                      <a:fillRect/>
                    </a:stretch>
                  </pic:blipFill>
                  <pic:spPr>
                    <a:xfrm>
                      <a:off x="0" y="0"/>
                      <a:ext cx="4461956" cy="2218926"/>
                    </a:xfrm>
                    <a:prstGeom prst="rect">
                      <a:avLst/>
                    </a:prstGeom>
                  </pic:spPr>
                </pic:pic>
              </a:graphicData>
            </a:graphic>
          </wp:inline>
        </w:drawing>
      </w:r>
    </w:p>
    <w:p w:rsidR="00D9769A" w:rsidRDefault="00D9769A" w:rsidP="0097593E">
      <w:pPr>
        <w:pStyle w:val="Caption"/>
      </w:pPr>
      <w:bookmarkStart w:id="17" w:name="_Ref347498581"/>
      <w:r>
        <w:t xml:space="preserve">Figure </w:t>
      </w:r>
      <w:r w:rsidR="00A077AF">
        <w:fldChar w:fldCharType="begin"/>
      </w:r>
      <w:r w:rsidR="00C752DC">
        <w:instrText xml:space="preserve"> SEQ Figure \* ARABIC </w:instrText>
      </w:r>
      <w:r w:rsidR="00A077AF">
        <w:fldChar w:fldCharType="separate"/>
      </w:r>
      <w:r w:rsidR="005F16AE">
        <w:rPr>
          <w:noProof/>
        </w:rPr>
        <w:t>26</w:t>
      </w:r>
      <w:r w:rsidR="00A077AF">
        <w:fldChar w:fldCharType="end"/>
      </w:r>
      <w:bookmarkEnd w:id="17"/>
      <w:r w:rsidR="00B21EC1">
        <w:t>: Regions trend either toward an Ornstein-Uhlenbeck profile (left column) or a Maximum Entropy prior of the O-U profile (right column).</w:t>
      </w:r>
    </w:p>
    <w:p w:rsidR="00D9769A" w:rsidRDefault="00D9769A" w:rsidP="007A3648">
      <w:pPr>
        <w:pStyle w:val="Body"/>
      </w:pPr>
      <w:r>
        <w:t>A very strong case can be made for the effectiveness of the maximum entropy model in remote topography regions that contain little human terrain modification.</w:t>
      </w:r>
    </w:p>
    <w:p w:rsidR="00D9769A" w:rsidRDefault="00D9769A" w:rsidP="00AC4B0B">
      <w:pPr>
        <w:pStyle w:val="Body"/>
        <w:keepNext/>
        <w:jc w:val="center"/>
      </w:pPr>
      <w:r>
        <w:rPr>
          <w:noProof/>
        </w:rPr>
        <w:drawing>
          <wp:inline distT="0" distB="0" distL="0" distR="0">
            <wp:extent cx="4354264" cy="2337758"/>
            <wp:effectExtent l="19050" t="0" r="8186" b="0"/>
            <wp:docPr id="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srcRect/>
                    <a:stretch>
                      <a:fillRect/>
                    </a:stretch>
                  </pic:blipFill>
                  <pic:spPr bwMode="auto">
                    <a:xfrm>
                      <a:off x="0" y="0"/>
                      <a:ext cx="4357145" cy="2339305"/>
                    </a:xfrm>
                    <a:prstGeom prst="rect">
                      <a:avLst/>
                    </a:prstGeom>
                    <a:noFill/>
                    <a:ln w="9525">
                      <a:noFill/>
                      <a:miter lim="800000"/>
                      <a:headEnd/>
                      <a:tailEnd/>
                    </a:ln>
                  </pic:spPr>
                </pic:pic>
              </a:graphicData>
            </a:graphic>
          </wp:inline>
        </w:drawing>
      </w:r>
    </w:p>
    <w:p w:rsidR="00D9769A" w:rsidRDefault="00D9769A" w:rsidP="00AC4B0B">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7</w:t>
      </w:r>
      <w:r w:rsidR="00A077AF">
        <w:fldChar w:fldCharType="end"/>
      </w:r>
      <w:r w:rsidR="00B21EC1">
        <w:t>: Knoxville-W contour plot of elevation difference probabilities. This is in the middle of the Great Smoky Mountains region, and has very low integrated error against the Maximum Entropy prior of the Ornstein-Uhlenbeck model.</w:t>
      </w:r>
    </w:p>
    <w:p w:rsidR="00D9769A" w:rsidRDefault="00D9769A" w:rsidP="00B21EC1">
      <w:pPr>
        <w:pStyle w:val="Body"/>
      </w:pPr>
      <w:r>
        <w:t xml:space="preserve">We can use the maximum entropy formulation directly to calculate the censored (or truncated) variance and mean for the data sets and compare that to the theoretical values.  A censored variance means that only the collected data points go into the calculation and those that contribute to the true variance ignored.  </w:t>
      </w:r>
      <w:r w:rsidR="00A077AF">
        <w:fldChar w:fldCharType="begin"/>
      </w:r>
      <w:r>
        <w:instrText xml:space="preserve"> REF _Ref346189669 \h </w:instrText>
      </w:r>
      <w:r w:rsidR="00A077AF">
        <w:fldChar w:fldCharType="separate"/>
      </w:r>
      <w:r w:rsidR="005F16AE">
        <w:t xml:space="preserve">Figure </w:t>
      </w:r>
      <w:r w:rsidR="005F16AE">
        <w:rPr>
          <w:noProof/>
        </w:rPr>
        <w:t>28</w:t>
      </w:r>
      <w:r w:rsidR="00A077AF">
        <w:fldChar w:fldCharType="end"/>
      </w:r>
      <w:r>
        <w:t xml:space="preserve"> shows the RMS deviation in elevation and the mean elevation as a function of surface translation for the </w:t>
      </w:r>
      <w:r w:rsidRPr="00426B17">
        <w:rPr>
          <w:i/>
        </w:rPr>
        <w:t>Knoxville-W</w:t>
      </w:r>
      <w:r>
        <w:rPr>
          <w:i/>
        </w:rPr>
        <w:t xml:space="preserve"> </w:t>
      </w:r>
      <w:r>
        <w:t>data set.</w:t>
      </w:r>
      <w:r w:rsidR="0000219E">
        <w:t xml:space="preserve">  </w:t>
      </w:r>
    </w:p>
    <w:p w:rsidR="00D9769A" w:rsidRDefault="00D9769A" w:rsidP="0041744C"/>
    <w:p w:rsidR="00D9769A" w:rsidRDefault="00D9769A" w:rsidP="0027019E">
      <w:pPr>
        <w:keepNext/>
        <w:jc w:val="center"/>
      </w:pPr>
      <w:r>
        <w:rPr>
          <w:noProof/>
        </w:rPr>
        <w:drawing>
          <wp:inline distT="0" distB="0" distL="0" distR="0">
            <wp:extent cx="5337954" cy="1693774"/>
            <wp:effectExtent l="19050" t="0" r="0" b="0"/>
            <wp:docPr id="73" name="Picture 17" descr="knoxille_mean_and_r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ille_mean_and_rms.gif"/>
                    <pic:cNvPicPr/>
                  </pic:nvPicPr>
                  <pic:blipFill>
                    <a:blip r:embed="rId39" cstate="print"/>
                    <a:stretch>
                      <a:fillRect/>
                    </a:stretch>
                  </pic:blipFill>
                  <pic:spPr>
                    <a:xfrm>
                      <a:off x="0" y="0"/>
                      <a:ext cx="5348088" cy="1696990"/>
                    </a:xfrm>
                    <a:prstGeom prst="rect">
                      <a:avLst/>
                    </a:prstGeom>
                  </pic:spPr>
                </pic:pic>
              </a:graphicData>
            </a:graphic>
          </wp:inline>
        </w:drawing>
      </w:r>
    </w:p>
    <w:p w:rsidR="00D9769A" w:rsidRDefault="00D9769A" w:rsidP="0027019E">
      <w:pPr>
        <w:pStyle w:val="Caption"/>
      </w:pPr>
      <w:bookmarkStart w:id="18" w:name="_Ref346189669"/>
      <w:r>
        <w:t xml:space="preserve">Figure </w:t>
      </w:r>
      <w:r w:rsidR="00A077AF">
        <w:fldChar w:fldCharType="begin"/>
      </w:r>
      <w:r w:rsidR="00C752DC">
        <w:instrText xml:space="preserve"> SEQ Figure \* ARABIC </w:instrText>
      </w:r>
      <w:r w:rsidR="00A077AF">
        <w:fldChar w:fldCharType="separate"/>
      </w:r>
      <w:r w:rsidR="005F16AE">
        <w:rPr>
          <w:noProof/>
        </w:rPr>
        <w:t>28</w:t>
      </w:r>
      <w:r w:rsidR="00A077AF">
        <w:fldChar w:fldCharType="end"/>
      </w:r>
      <w:bookmarkEnd w:id="18"/>
      <w:r w:rsidR="00B21EC1">
        <w:t>: Sampling RMS deviation (left) and mean (right) of Knoxville section data against the Maximum Entropy prior of the Ornstein-Uhlenbeck model.</w:t>
      </w:r>
      <w:r w:rsidR="0000219E">
        <w:t xml:space="preserve"> The RMS deviation for both model and data align precisely enough that the curves cannot be distinguished.</w:t>
      </w:r>
    </w:p>
    <w:p w:rsidR="00D9769A" w:rsidRDefault="0000219E" w:rsidP="00C348A5">
      <w:pPr>
        <w:pStyle w:val="Body"/>
      </w:pPr>
      <w:r>
        <w:t>The alignment between data and model of this measure mirrors that of the contour plots. This supports the idea that the terrain in these locations is well suited to a MaxEnt-varied random walk model.  The simulation of the disordered random walk involves drawing a sample of a diffusion coefficient and then applying that to an Ornstein-Uhlenbeck random walk (see next section).</w:t>
      </w:r>
    </w:p>
    <w:p w:rsidR="00D9769A" w:rsidRDefault="00D9769A" w:rsidP="0097593E">
      <w:pPr>
        <w:pStyle w:val="Body"/>
        <w:keepNext/>
        <w:jc w:val="center"/>
      </w:pPr>
      <w:r>
        <w:rPr>
          <w:noProof/>
        </w:rPr>
        <w:drawing>
          <wp:inline distT="0" distB="0" distL="0" distR="0">
            <wp:extent cx="2499864" cy="2690355"/>
            <wp:effectExtent l="19050" t="0" r="0" b="0"/>
            <wp:docPr id="74" name="fancybox-img" descr="https://babelfish.arc.nasa.gov/confluence/download/attachments/20513203/orlando-e.gif?version=2&amp;modificationDate=134981582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20513203/orlando-e.gif?version=2&amp;modificationDate=1349815820732"/>
                    <pic:cNvPicPr>
                      <a:picLocks noChangeAspect="1" noChangeArrowheads="1"/>
                    </pic:cNvPicPr>
                  </pic:nvPicPr>
                  <pic:blipFill>
                    <a:blip r:embed="rId40" cstate="print"/>
                    <a:srcRect/>
                    <a:stretch>
                      <a:fillRect/>
                    </a:stretch>
                  </pic:blipFill>
                  <pic:spPr bwMode="auto">
                    <a:xfrm>
                      <a:off x="0" y="0"/>
                      <a:ext cx="2504326" cy="2695157"/>
                    </a:xfrm>
                    <a:prstGeom prst="rect">
                      <a:avLst/>
                    </a:prstGeom>
                    <a:noFill/>
                    <a:ln w="9525">
                      <a:noFill/>
                      <a:miter lim="800000"/>
                      <a:headEnd/>
                      <a:tailEnd/>
                    </a:ln>
                  </pic:spPr>
                </pic:pic>
              </a:graphicData>
            </a:graphic>
          </wp:inline>
        </w:drawing>
      </w:r>
    </w:p>
    <w:p w:rsidR="00D9769A" w:rsidRDefault="00D9769A" w:rsidP="0097593E">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29</w:t>
      </w:r>
      <w:r w:rsidR="00A077AF">
        <w:fldChar w:fldCharType="end"/>
      </w:r>
      <w:r w:rsidR="0000219E">
        <w:t>: Simulated random walk applied to the Orlando DEM section. Above is an extracted Google elevation profile from a random location within that section. The scale of the excursions match the diffusivity of the random walk.</w:t>
      </w:r>
    </w:p>
    <w:p w:rsidR="00D9769A" w:rsidRDefault="0000219E" w:rsidP="00C348A5">
      <w:pPr>
        <w:pStyle w:val="Body"/>
      </w:pPr>
      <w:r>
        <w:t>In addition, t</w:t>
      </w:r>
      <w:r w:rsidR="00D9769A">
        <w:t xml:space="preserve">he effects of systemic errors and non-stochastic anomalies are readily apparent from the marginal probability density. If artificial correlations exist, they will appear as high density regions in the contour plot (see the strong horizontal bar at elevation changes of ~15m shown in the right inset of </w:t>
      </w:r>
      <w:r w:rsidR="00A077AF">
        <w:fldChar w:fldCharType="begin"/>
      </w:r>
      <w:r w:rsidR="00D9769A">
        <w:instrText xml:space="preserve"> REF _Ref346207129 \h </w:instrText>
      </w:r>
      <w:r w:rsidR="00A077AF">
        <w:fldChar w:fldCharType="separate"/>
      </w:r>
      <w:r w:rsidR="005F16AE">
        <w:t xml:space="preserve">Figure </w:t>
      </w:r>
      <w:r w:rsidR="005F16AE">
        <w:rPr>
          <w:noProof/>
        </w:rPr>
        <w:t>30</w:t>
      </w:r>
      <w:r w:rsidR="00A077AF">
        <w:fldChar w:fldCharType="end"/>
      </w:r>
      <w:r w:rsidR="00D9769A">
        <w:t xml:space="preserve">). The correlations in question come about from a propensity of surveying crews to report elevations to the nearest 50 foot round-off. For example, one can see that red dotted lines in </w:t>
      </w:r>
      <w:r w:rsidR="00A077AF">
        <w:fldChar w:fldCharType="begin"/>
      </w:r>
      <w:r w:rsidR="00D9769A">
        <w:instrText xml:space="preserve"> REF _Ref346207129 \h </w:instrText>
      </w:r>
      <w:r w:rsidR="00A077AF">
        <w:fldChar w:fldCharType="separate"/>
      </w:r>
      <w:r w:rsidR="005F16AE">
        <w:t xml:space="preserve">Figure </w:t>
      </w:r>
      <w:r w:rsidR="005F16AE">
        <w:rPr>
          <w:noProof/>
        </w:rPr>
        <w:t>30</w:t>
      </w:r>
      <w:r w:rsidR="00A077AF">
        <w:fldChar w:fldCharType="end"/>
      </w:r>
      <w:r w:rsidR="00D9769A">
        <w:t xml:space="preserve"> passing through 1800’, 1850’, 1900’, and 1950’ contour levels map to elevation areas that tend to flatten out over short intervals.  This can only be ascribed to poor data collection or data translation and is systemically observed in DEM data sets that were taken over the relatively flat terrain of the Midwest USA . </w:t>
      </w:r>
    </w:p>
    <w:p w:rsidR="00D9769A" w:rsidRDefault="00D9769A" w:rsidP="0027019E">
      <w:pPr>
        <w:pStyle w:val="Caption"/>
      </w:pPr>
    </w:p>
    <w:p w:rsidR="00D9769A" w:rsidRDefault="00D9769A" w:rsidP="00C348A5">
      <w:pPr>
        <w:keepNext/>
        <w:jc w:val="center"/>
      </w:pPr>
      <w:r>
        <w:rPr>
          <w:noProof/>
        </w:rPr>
        <w:drawing>
          <wp:inline distT="0" distB="0" distL="0" distR="0">
            <wp:extent cx="6227055" cy="2061714"/>
            <wp:effectExtent l="19050" t="0" r="2295" b="0"/>
            <wp:docPr id="75" name="Picture 50" descr="beloit-anomal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it-anomaly..gif"/>
                    <pic:cNvPicPr/>
                  </pic:nvPicPr>
                  <pic:blipFill>
                    <a:blip r:embed="rId41" cstate="print"/>
                    <a:stretch>
                      <a:fillRect/>
                    </a:stretch>
                  </pic:blipFill>
                  <pic:spPr>
                    <a:xfrm>
                      <a:off x="0" y="0"/>
                      <a:ext cx="6230354" cy="2062806"/>
                    </a:xfrm>
                    <a:prstGeom prst="rect">
                      <a:avLst/>
                    </a:prstGeom>
                  </pic:spPr>
                </pic:pic>
              </a:graphicData>
            </a:graphic>
          </wp:inline>
        </w:drawing>
      </w:r>
    </w:p>
    <w:p w:rsidR="00D9769A" w:rsidRPr="00C17708" w:rsidRDefault="00D9769A" w:rsidP="00C348A5">
      <w:pPr>
        <w:pStyle w:val="Caption"/>
      </w:pPr>
      <w:bookmarkStart w:id="19" w:name="_Ref346207129"/>
      <w:r>
        <w:t xml:space="preserve">Figure </w:t>
      </w:r>
      <w:r w:rsidR="00A077AF">
        <w:fldChar w:fldCharType="begin"/>
      </w:r>
      <w:r w:rsidR="00C752DC">
        <w:instrText xml:space="preserve"> SEQ Figure \* ARABIC </w:instrText>
      </w:r>
      <w:r w:rsidR="00A077AF">
        <w:fldChar w:fldCharType="separate"/>
      </w:r>
      <w:r w:rsidR="005F16AE">
        <w:rPr>
          <w:noProof/>
        </w:rPr>
        <w:t>30</w:t>
      </w:r>
      <w:r w:rsidR="00A077AF">
        <w:fldChar w:fldCharType="end"/>
      </w:r>
      <w:bookmarkEnd w:id="19"/>
      <w:r w:rsidR="009E6674">
        <w:t>: Determining anomalies in terrain elevation modeling. Notice the systemic correlations between elevations separated by rounded 50 foot elevation contours.</w:t>
      </w:r>
    </w:p>
    <w:p w:rsidR="00D9769A" w:rsidRPr="009E6674" w:rsidRDefault="009E6674" w:rsidP="009E6674">
      <w:pPr>
        <w:pStyle w:val="Body"/>
      </w:pPr>
      <w:r>
        <w:t>The</w:t>
      </w:r>
      <w:r w:rsidR="00E910CB">
        <w:t xml:space="preserve"> utility of this approach is dependent on the quality and the availability of the data. Mapping out the lower 48 states into 1</w:t>
      </w:r>
      <w:r w:rsidR="00A06ADD">
        <w:t>º sections, we can clearly discern the high diffusivity regions of the country’s terrain, bounded by the western and eastern mountains.</w:t>
      </w:r>
      <w:r w:rsidR="008D0EAD">
        <w:t xml:space="preserve"> </w:t>
      </w:r>
    </w:p>
    <w:p w:rsidR="009E6674" w:rsidRDefault="009E6674" w:rsidP="009E6674">
      <w:pPr>
        <w:jc w:val="center"/>
      </w:pPr>
      <w:r w:rsidRPr="009E6674">
        <w:rPr>
          <w:noProof/>
        </w:rPr>
        <w:drawing>
          <wp:inline distT="0" distB="0" distL="0" distR="0">
            <wp:extent cx="2784535" cy="1570008"/>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0EAD" w:rsidRDefault="008D0EAD" w:rsidP="008D0EAD">
      <w:pPr>
        <w:pStyle w:val="Body"/>
      </w:pPr>
      <w:r>
        <w:t>We have used this approach to infer models which we can use for formal verification and model checking, a</w:t>
      </w:r>
      <w:r w:rsidR="008F26AC">
        <w:t>s further detailed in Appendix F</w:t>
      </w:r>
      <w:r>
        <w:t>.</w:t>
      </w:r>
    </w:p>
    <w:p w:rsidR="008D0EAD" w:rsidRPr="009E6674" w:rsidRDefault="008D0EAD" w:rsidP="008D0EAD">
      <w:pPr>
        <w:pStyle w:val="Body"/>
      </w:pPr>
    </w:p>
    <w:p w:rsidR="00D9769A" w:rsidRDefault="00D9769A">
      <w:pPr>
        <w:suppressAutoHyphens w:val="0"/>
        <w:overflowPunct/>
        <w:autoSpaceDE/>
        <w:autoSpaceDN/>
        <w:adjustRightInd/>
        <w:spacing w:after="200" w:line="276" w:lineRule="auto"/>
        <w:textAlignment w:val="auto"/>
        <w:rPr>
          <w:rFonts w:ascii="Arial" w:hAnsi="Arial"/>
          <w:b/>
        </w:rPr>
      </w:pPr>
      <w:r>
        <w:br w:type="page"/>
      </w:r>
    </w:p>
    <w:p w:rsidR="00D9769A" w:rsidRPr="00E829FA" w:rsidRDefault="00D9769A" w:rsidP="00880E08">
      <w:pPr>
        <w:pStyle w:val="Heading1"/>
      </w:pPr>
      <w:r>
        <w:t>Semi-Markov Terrain</w:t>
      </w:r>
      <w:r w:rsidRPr="00E829FA">
        <w:t xml:space="preserve"> </w:t>
      </w:r>
      <w:r>
        <w:t>Correlation</w:t>
      </w:r>
    </w:p>
    <w:p w:rsidR="00D9769A" w:rsidRDefault="00D9769A" w:rsidP="00CD2DD9">
      <w:pPr>
        <w:pStyle w:val="BodyAfterHead"/>
      </w:pPr>
      <w:r w:rsidRPr="00CD3C16">
        <w:rPr>
          <w:color w:val="auto"/>
        </w:rPr>
        <w:t xml:space="preserve">Terrain correlations also exist on a much shorter scale, which can also show subtle periodic features. </w:t>
      </w:r>
      <w:r>
        <w:t xml:space="preserve">The objective is to model the fine terrain, both random roughness as described in </w:t>
      </w:r>
      <w:r w:rsidR="00A077AF">
        <w:fldChar w:fldCharType="begin"/>
      </w:r>
      <w:r>
        <w:instrText xml:space="preserve"> REF _Ref322691378 \h </w:instrText>
      </w:r>
      <w:r w:rsidR="00A077AF">
        <w:fldChar w:fldCharType="separate"/>
      </w:r>
      <w:r w:rsidR="005F16AE">
        <w:t xml:space="preserve">Figure </w:t>
      </w:r>
      <w:r w:rsidR="005F16AE">
        <w:rPr>
          <w:noProof/>
        </w:rPr>
        <w:t>4</w:t>
      </w:r>
      <w:r w:rsidR="00A077AF">
        <w:fldChar w:fldCharType="end"/>
      </w:r>
      <w:r>
        <w:t>, and more periodic features such as cobblestones</w:t>
      </w:r>
      <w:r w:rsidR="00A077AF">
        <w:fldChar w:fldCharType="begin"/>
      </w:r>
      <w:r w:rsidR="00A06ED0">
        <w:instrText xml:space="preserve"> ADDIN ZOTERO_ITEM CSL_CITATION {"citationID":"h5595dsea","properties":{"formattedCitation":"[28]","plainCitation":"[28]"},"citationItems":[{"id":224,"uris":["http://zotero.org/users/954774/items/G8X3BP4D"],"uri":["http://zotero.org/users/954774/items/G8X3BP4D"]}],"schema":"https://github.com/citation-style-language/schema/raw/master/csl-citation.json"} </w:instrText>
      </w:r>
      <w:r w:rsidR="00A077AF">
        <w:fldChar w:fldCharType="separate"/>
      </w:r>
      <w:r w:rsidR="00A06ED0" w:rsidRPr="00A06ED0">
        <w:t>[28]</w:t>
      </w:r>
      <w:r w:rsidR="00A077AF">
        <w:fldChar w:fldCharType="end"/>
      </w:r>
      <w:r>
        <w:t xml:space="preserve"> and washboard</w:t>
      </w:r>
      <w:r w:rsidR="00A077AF">
        <w:fldChar w:fldCharType="begin"/>
      </w:r>
      <w:r w:rsidR="00A06ED0">
        <w:instrText xml:space="preserve"> ADDIN ZOTERO_ITEM CSL_CITATION {"citationID":"ns72ok00","properties":{"formattedCitation":"[29]","plainCitation":"[29]"},"citationItems":[{"id":222,"uris":["http://zotero.org/users/954774/items/HSAIPBIJ"],"uri":["http://zotero.org/users/954774/items/HSAIPBIJ"]}],"schema":"https://github.com/citation-style-language/schema/raw/master/csl-citation.json"} </w:instrText>
      </w:r>
      <w:r w:rsidR="00A077AF">
        <w:fldChar w:fldCharType="separate"/>
      </w:r>
      <w:r w:rsidR="00A06ED0" w:rsidRPr="00A06ED0">
        <w:t>[29]</w:t>
      </w:r>
      <w:r w:rsidR="00A077AF">
        <w:fldChar w:fldCharType="end"/>
      </w:r>
      <w:r>
        <w:t xml:space="preserve"> as shown in </w:t>
      </w:r>
      <w:r w:rsidR="00A077AF">
        <w:fldChar w:fldCharType="begin"/>
      </w:r>
      <w:r>
        <w:instrText xml:space="preserve"> REF _Ref322969441 \h </w:instrText>
      </w:r>
      <w:r w:rsidR="00A077AF">
        <w:fldChar w:fldCharType="separate"/>
      </w:r>
      <w:r w:rsidR="005F16AE">
        <w:t xml:space="preserve">Figure </w:t>
      </w:r>
      <w:r w:rsidR="005F16AE">
        <w:rPr>
          <w:noProof/>
        </w:rPr>
        <w:t>31</w:t>
      </w:r>
      <w:r w:rsidR="00A077AF">
        <w:fldChar w:fldCharType="end"/>
      </w:r>
      <w:r>
        <w:t xml:space="preserve"> below: </w:t>
      </w:r>
      <w:r w:rsidR="00A077AF">
        <w:fldChar w:fldCharType="begin"/>
      </w:r>
      <w:r w:rsidR="00A06ED0">
        <w:instrText xml:space="preserve"> ADDIN ZOTERO_ITEM CSL_CITATION {"citationID":"1or36cd98m","properties":{"formattedCitation":"[30]","plainCitation":"[30]"},"citationItems":[{"id":270,"uris":["http://zotero.org/users/954774/items/QPB788FW"],"uri":["http://zotero.org/users/954774/items/QPB788FW"]}],"schema":"https://github.com/citation-style-language/schema/raw/master/csl-citation.json"} </w:instrText>
      </w:r>
      <w:r w:rsidR="00A077AF">
        <w:fldChar w:fldCharType="separate"/>
      </w:r>
      <w:r w:rsidR="00A06ED0" w:rsidRPr="00A06ED0">
        <w:t>[30]</w:t>
      </w:r>
      <w:r w:rsidR="00A077AF">
        <w:fldChar w:fldCharType="end"/>
      </w:r>
    </w:p>
    <w:p w:rsidR="00D9769A" w:rsidRDefault="00D9769A" w:rsidP="004B3741">
      <w:pPr>
        <w:pStyle w:val="Figure"/>
      </w:pPr>
      <w:r>
        <w:rPr>
          <w:noProof/>
        </w:rPr>
        <w:drawing>
          <wp:inline distT="0" distB="0" distL="0" distR="0">
            <wp:extent cx="3549652" cy="1981200"/>
            <wp:effectExtent l="57150" t="19050" r="12698"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a:stretch>
                      <a:fillRect/>
                    </a:stretch>
                  </pic:blipFill>
                  <pic:spPr bwMode="auto">
                    <a:xfrm>
                      <a:off x="0" y="0"/>
                      <a:ext cx="3551501" cy="1982232"/>
                    </a:xfrm>
                    <a:prstGeom prst="rect">
                      <a:avLst/>
                    </a:prstGeom>
                    <a:noFill/>
                    <a:ln w="9525">
                      <a:noFill/>
                      <a:miter lim="800000"/>
                      <a:headEnd/>
                      <a:tailEnd/>
                    </a:ln>
                    <a:scene3d>
                      <a:camera prst="orthographicFront"/>
                      <a:lightRig rig="threePt" dir="t"/>
                    </a:scene3d>
                    <a:sp3d>
                      <a:bevelT/>
                    </a:sp3d>
                  </pic:spPr>
                </pic:pic>
              </a:graphicData>
            </a:graphic>
          </wp:inline>
        </w:drawing>
      </w:r>
    </w:p>
    <w:p w:rsidR="00D9769A" w:rsidRDefault="00D9769A" w:rsidP="00CD2DD9">
      <w:pPr>
        <w:pStyle w:val="Caption"/>
      </w:pPr>
      <w:bookmarkStart w:id="20" w:name="_Ref322969441"/>
      <w:r>
        <w:t xml:space="preserve">Figure </w:t>
      </w:r>
      <w:r w:rsidR="00A077AF">
        <w:fldChar w:fldCharType="begin"/>
      </w:r>
      <w:r w:rsidR="00C752DC">
        <w:instrText xml:space="preserve"> SEQ Figure \* ARABIC </w:instrText>
      </w:r>
      <w:r w:rsidR="00A077AF">
        <w:fldChar w:fldCharType="separate"/>
      </w:r>
      <w:r w:rsidR="005F16AE">
        <w:rPr>
          <w:noProof/>
        </w:rPr>
        <w:t>31</w:t>
      </w:r>
      <w:r w:rsidR="00A077AF">
        <w:fldChar w:fldCharType="end"/>
      </w:r>
      <w:bookmarkEnd w:id="20"/>
      <w:r>
        <w:t>: (left) Cobblestone test track and (right) Washboard test track</w:t>
      </w:r>
    </w:p>
    <w:p w:rsidR="00D9769A" w:rsidRDefault="00A475B0" w:rsidP="00CD2DD9">
      <w:pPr>
        <w:pStyle w:val="Body"/>
      </w:pPr>
      <w:r>
        <w:t xml:space="preserve">The </w:t>
      </w:r>
      <w:r w:rsidR="00D9769A">
        <w:t xml:space="preserve">Mercedes-Benz test track data used in </w:t>
      </w:r>
      <w:r w:rsidR="00A077AF">
        <w:fldChar w:fldCharType="begin"/>
      </w:r>
      <w:r w:rsidR="00D9769A">
        <w:instrText xml:space="preserve"> REF _Ref322691378 \h </w:instrText>
      </w:r>
      <w:r w:rsidR="00A077AF">
        <w:fldChar w:fldCharType="separate"/>
      </w:r>
      <w:r w:rsidR="005F16AE">
        <w:t xml:space="preserve">Figure </w:t>
      </w:r>
      <w:r w:rsidR="005F16AE">
        <w:rPr>
          <w:noProof/>
        </w:rPr>
        <w:t>4</w:t>
      </w:r>
      <w:r w:rsidR="00A077AF">
        <w:fldChar w:fldCharType="end"/>
      </w:r>
      <w:r w:rsidR="00D9769A">
        <w:t xml:space="preserve"> was also applied to a particular style of road cobblestone paving known as </w:t>
      </w:r>
      <w:r w:rsidR="00D9769A" w:rsidRPr="00CD2DD9">
        <w:rPr>
          <w:i/>
        </w:rPr>
        <w:t>Be</w:t>
      </w:r>
      <w:r w:rsidR="00D9769A">
        <w:rPr>
          <w:i/>
        </w:rPr>
        <w:t>l</w:t>
      </w:r>
      <w:r w:rsidR="00D9769A" w:rsidRPr="00CD2DD9">
        <w:rPr>
          <w:i/>
        </w:rPr>
        <w:t>gian Block</w:t>
      </w:r>
      <w:r w:rsidR="00D9769A">
        <w:t xml:space="preserve">.  This data was supplied in </w:t>
      </w:r>
      <w:r w:rsidR="00D9769A" w:rsidRPr="00CD2DD9">
        <w:rPr>
          <w:i/>
        </w:rPr>
        <w:t>OpenCRG</w:t>
      </w:r>
      <w:r w:rsidR="00D9769A">
        <w:t xml:space="preserve"> </w:t>
      </w:r>
      <w:proofErr w:type="gramStart"/>
      <w:r w:rsidR="00D9769A">
        <w:t>format</w:t>
      </w:r>
      <w:proofErr w:type="gramEnd"/>
      <w:r w:rsidR="00A077AF">
        <w:fldChar w:fldCharType="begin"/>
      </w:r>
      <w:r w:rsidR="00A06ED0">
        <w:instrText xml:space="preserve"> ADDIN ZOTERO_ITEM CSL_CITATION {"citationID":"1uklfhjssc","properties":{"formattedCitation":"[15]","plainCitation":"[15]"},"citationItems":[{"id":67,"uris":["http://zotero.org/users/954774/items/HFZ9H2NW"],"uri":["http://zotero.org/users/954774/items/HFZ9H2NW"]}],"schema":"https://github.com/citation-style-language/schema/raw/master/csl-citation.json"} </w:instrText>
      </w:r>
      <w:r w:rsidR="00A077AF">
        <w:fldChar w:fldCharType="separate"/>
      </w:r>
      <w:r w:rsidR="00A06ED0" w:rsidRPr="00A06ED0">
        <w:t>[15]</w:t>
      </w:r>
      <w:r w:rsidR="00A077AF">
        <w:fldChar w:fldCharType="end"/>
      </w:r>
      <w:r w:rsidR="00D9769A">
        <w:t>, and covered the track shown in the Google Earth snapshot shown below in Figure 15.</w:t>
      </w:r>
    </w:p>
    <w:p w:rsidR="00D9769A" w:rsidRDefault="00D9769A" w:rsidP="004B3741">
      <w:pPr>
        <w:pStyle w:val="Figure"/>
      </w:pPr>
      <w:r w:rsidRPr="006F020C">
        <w:rPr>
          <w:noProof/>
        </w:rPr>
        <w:drawing>
          <wp:inline distT="0" distB="0" distL="0" distR="0">
            <wp:extent cx="3603114" cy="1931670"/>
            <wp:effectExtent l="0" t="19050" r="73536" b="4953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4" cstate="print"/>
                    <a:srcRect/>
                    <a:stretch>
                      <a:fillRect/>
                    </a:stretch>
                  </pic:blipFill>
                  <pic:spPr bwMode="auto">
                    <a:xfrm>
                      <a:off x="0" y="0"/>
                      <a:ext cx="3604551" cy="1932441"/>
                    </a:xfrm>
                    <a:prstGeom prst="rect">
                      <a:avLst/>
                    </a:prstGeom>
                    <a:noFill/>
                    <a:ln w="1">
                      <a:noFill/>
                      <a:miter lim="800000"/>
                      <a:headEnd/>
                      <a:tailEnd type="none" w="med" len="med"/>
                    </a:ln>
                    <a:effectLst>
                      <a:outerShdw blurRad="50800" dist="38100" dir="2700000" algn="tl" rotWithShape="0">
                        <a:prstClr val="black">
                          <a:alpha val="40000"/>
                        </a:prstClr>
                      </a:outerShdw>
                    </a:effectLst>
                  </pic:spPr>
                </pic:pic>
              </a:graphicData>
            </a:graphic>
          </wp:inline>
        </w:drawing>
      </w:r>
    </w:p>
    <w:p w:rsidR="00D9769A" w:rsidRDefault="00D9769A" w:rsidP="006F020C">
      <w:pPr>
        <w:pStyle w:val="Caption"/>
      </w:pPr>
      <w:bookmarkStart w:id="21" w:name="_Ref322969699"/>
      <w:r>
        <w:t xml:space="preserve">Figure </w:t>
      </w:r>
      <w:r w:rsidR="00A077AF">
        <w:fldChar w:fldCharType="begin"/>
      </w:r>
      <w:r w:rsidR="00C752DC">
        <w:instrText xml:space="preserve"> SEQ Figure \* ARABIC </w:instrText>
      </w:r>
      <w:r w:rsidR="00A077AF">
        <w:fldChar w:fldCharType="separate"/>
      </w:r>
      <w:r w:rsidR="005F16AE">
        <w:rPr>
          <w:noProof/>
        </w:rPr>
        <w:t>32</w:t>
      </w:r>
      <w:r w:rsidR="00A077AF">
        <w:fldChar w:fldCharType="end"/>
      </w:r>
      <w:bookmarkEnd w:id="21"/>
      <w:r>
        <w:t>: The OpenCRG terrain format features a header which indicates the geospatial location of the data set. This winding Belgian Block course was located underneath an overpass on the Mercedes-Benz campus in Stuttgart, with the start of the path indicated by the green arrow.</w:t>
      </w:r>
    </w:p>
    <w:p w:rsidR="00D9769A" w:rsidRDefault="00D9769A" w:rsidP="0052593E">
      <w:pPr>
        <w:pStyle w:val="Body"/>
      </w:pPr>
      <w:r>
        <w:t xml:space="preserve">A typical one-dimensional profile trace is shown below in </w:t>
      </w:r>
      <w:r w:rsidR="00A077AF">
        <w:fldChar w:fldCharType="begin"/>
      </w:r>
      <w:r>
        <w:instrText xml:space="preserve"> REF _Ref322969899 \h </w:instrText>
      </w:r>
      <w:r w:rsidR="00A077AF">
        <w:fldChar w:fldCharType="separate"/>
      </w:r>
      <w:r w:rsidR="005F16AE">
        <w:t xml:space="preserve">Figure </w:t>
      </w:r>
      <w:r w:rsidR="005F16AE">
        <w:rPr>
          <w:noProof/>
        </w:rPr>
        <w:t>33</w:t>
      </w:r>
      <w:r w:rsidR="00A077AF">
        <w:fldChar w:fldCharType="end"/>
      </w:r>
      <w:r>
        <w:t>. Clearly visible are two levels of terrain variability. One variation on the order of 10 cm height contributes to swales on the test track and the other, a fine-grained roughness on the order of 1 cm, are caused by the cobblestone blocks themselves.</w:t>
      </w:r>
    </w:p>
    <w:p w:rsidR="00D9769A" w:rsidRDefault="00D9769A" w:rsidP="004B3741">
      <w:pPr>
        <w:pStyle w:val="Figure"/>
      </w:pPr>
      <w:r>
        <w:rPr>
          <w:noProof/>
        </w:rPr>
        <w:drawing>
          <wp:inline distT="0" distB="0" distL="0" distR="0">
            <wp:extent cx="4278630" cy="2197134"/>
            <wp:effectExtent l="19050" t="0" r="7620" b="0"/>
            <wp:docPr id="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srcRect/>
                    <a:stretch>
                      <a:fillRect/>
                    </a:stretch>
                  </pic:blipFill>
                  <pic:spPr bwMode="auto">
                    <a:xfrm>
                      <a:off x="0" y="0"/>
                      <a:ext cx="4275889" cy="2195726"/>
                    </a:xfrm>
                    <a:prstGeom prst="rect">
                      <a:avLst/>
                    </a:prstGeom>
                    <a:noFill/>
                    <a:ln w="9525">
                      <a:noFill/>
                      <a:miter lim="800000"/>
                      <a:headEnd/>
                      <a:tailEnd/>
                    </a:ln>
                  </pic:spPr>
                </pic:pic>
              </a:graphicData>
            </a:graphic>
          </wp:inline>
        </w:drawing>
      </w:r>
    </w:p>
    <w:p w:rsidR="00D9769A" w:rsidRDefault="00D9769A" w:rsidP="00481484">
      <w:pPr>
        <w:pStyle w:val="Caption"/>
      </w:pPr>
      <w:bookmarkStart w:id="22" w:name="_Ref322969899"/>
      <w:r>
        <w:t xml:space="preserve">Figure </w:t>
      </w:r>
      <w:r w:rsidR="00A077AF">
        <w:fldChar w:fldCharType="begin"/>
      </w:r>
      <w:r w:rsidR="00C752DC">
        <w:instrText xml:space="preserve"> SEQ Figure \* ARABIC </w:instrText>
      </w:r>
      <w:r w:rsidR="00A077AF">
        <w:fldChar w:fldCharType="separate"/>
      </w:r>
      <w:r w:rsidR="005F16AE">
        <w:rPr>
          <w:noProof/>
        </w:rPr>
        <w:t>33</w:t>
      </w:r>
      <w:r w:rsidR="00A077AF">
        <w:fldChar w:fldCharType="end"/>
      </w:r>
      <w:bookmarkEnd w:id="22"/>
      <w:r>
        <w:t>: A profile trace along a short path of the test track indicates the roughness.</w:t>
      </w:r>
    </w:p>
    <w:p w:rsidR="00D9769A" w:rsidRDefault="00D9769A" w:rsidP="00481484">
      <w:pPr>
        <w:pStyle w:val="Body"/>
      </w:pPr>
      <w:r>
        <w:t xml:space="preserve">The fine resolution of the data is shown in </w:t>
      </w:r>
      <w:r w:rsidR="00A077AF">
        <w:fldChar w:fldCharType="begin"/>
      </w:r>
      <w:r>
        <w:instrText xml:space="preserve"> REF _Ref322970194 \h </w:instrText>
      </w:r>
      <w:r w:rsidR="00A077AF">
        <w:fldChar w:fldCharType="separate"/>
      </w:r>
      <w:r w:rsidR="005F16AE">
        <w:t xml:space="preserve">Figure </w:t>
      </w:r>
      <w:r w:rsidR="005F16AE">
        <w:rPr>
          <w:noProof/>
        </w:rPr>
        <w:t>34</w:t>
      </w:r>
      <w:r w:rsidR="00A077AF">
        <w:fldChar w:fldCharType="end"/>
      </w:r>
      <w:r>
        <w:t xml:space="preserve">, which is on the order of 1 cm in the lateral dimension. </w:t>
      </w:r>
    </w:p>
    <w:p w:rsidR="00D9769A" w:rsidRDefault="00D9769A" w:rsidP="00481484">
      <w:pPr>
        <w:pStyle w:val="Caption"/>
        <w:keepNext/>
      </w:pPr>
      <w:r>
        <w:rPr>
          <w:i w:val="0"/>
          <w:noProof/>
        </w:rPr>
        <w:drawing>
          <wp:inline distT="0" distB="0" distL="0" distR="0">
            <wp:extent cx="3150870" cy="2127610"/>
            <wp:effectExtent l="19050" t="0" r="0" b="0"/>
            <wp:docPr id="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3149024" cy="2126363"/>
                    </a:xfrm>
                    <a:prstGeom prst="rect">
                      <a:avLst/>
                    </a:prstGeom>
                    <a:noFill/>
                    <a:ln w="9525">
                      <a:noFill/>
                      <a:miter lim="800000"/>
                      <a:headEnd/>
                      <a:tailEnd/>
                    </a:ln>
                  </pic:spPr>
                </pic:pic>
              </a:graphicData>
            </a:graphic>
          </wp:inline>
        </w:drawing>
      </w:r>
    </w:p>
    <w:p w:rsidR="00D9769A" w:rsidRDefault="00D9769A" w:rsidP="00481484">
      <w:pPr>
        <w:pStyle w:val="Caption"/>
      </w:pPr>
      <w:bookmarkStart w:id="23" w:name="_Ref322970194"/>
      <w:r>
        <w:t xml:space="preserve">Figure </w:t>
      </w:r>
      <w:r w:rsidR="00A077AF">
        <w:fldChar w:fldCharType="begin"/>
      </w:r>
      <w:r w:rsidR="00C752DC">
        <w:instrText xml:space="preserve"> SEQ Figure \* ARABIC </w:instrText>
      </w:r>
      <w:r w:rsidR="00A077AF">
        <w:fldChar w:fldCharType="separate"/>
      </w:r>
      <w:r w:rsidR="005F16AE">
        <w:rPr>
          <w:noProof/>
        </w:rPr>
        <w:t>34</w:t>
      </w:r>
      <w:r w:rsidR="00A077AF">
        <w:fldChar w:fldCharType="end"/>
      </w:r>
      <w:bookmarkEnd w:id="23"/>
      <w:r>
        <w:t xml:space="preserve"> : A very short profile along the test track showing the Belgian Block variability.</w:t>
      </w:r>
    </w:p>
    <w:p w:rsidR="00D9769A" w:rsidRDefault="00D9769A" w:rsidP="004B3741">
      <w:pPr>
        <w:pStyle w:val="Body"/>
      </w:pPr>
      <w:r>
        <w:t xml:space="preserve">The PSD calculated for this course is shown in </w:t>
      </w:r>
      <w:r w:rsidR="00A077AF">
        <w:fldChar w:fldCharType="begin"/>
      </w:r>
      <w:r>
        <w:instrText xml:space="preserve"> REF _Ref322970688 \h </w:instrText>
      </w:r>
      <w:r w:rsidR="00A077AF">
        <w:fldChar w:fldCharType="separate"/>
      </w:r>
      <w:r w:rsidR="005F16AE">
        <w:t xml:space="preserve">Figure </w:t>
      </w:r>
      <w:r w:rsidR="005F16AE">
        <w:rPr>
          <w:noProof/>
        </w:rPr>
        <w:t>35</w:t>
      </w:r>
      <w:r w:rsidR="00A077AF">
        <w:fldChar w:fldCharType="end"/>
      </w:r>
      <w:r>
        <w:t xml:space="preserve">. Although the harmonics are not as striking as that shown for the aquatic wave PSD of </w:t>
      </w:r>
      <w:r w:rsidR="00A077AF">
        <w:fldChar w:fldCharType="begin"/>
      </w:r>
      <w:r>
        <w:instrText xml:space="preserve"> REF _Ref322948518 \h </w:instrText>
      </w:r>
      <w:r w:rsidR="00A077AF">
        <w:fldChar w:fldCharType="separate"/>
      </w:r>
      <w:r w:rsidR="005F16AE">
        <w:t xml:space="preserve">Figure </w:t>
      </w:r>
      <w:r w:rsidR="005F16AE">
        <w:rPr>
          <w:noProof/>
        </w:rPr>
        <w:t>13</w:t>
      </w:r>
      <w:r w:rsidR="00A077AF">
        <w:fldChar w:fldCharType="end"/>
      </w:r>
      <w:r>
        <w:t xml:space="preserve">, their positions correlate well with a model of the terrain consisting of varying degrees of order (shown by the blue curve).  The low-frequency odd harmonics correspond to washboard-like swales on the order of 1.5 meters. These are odd-harmonics because they show a tendency to an asymmetric slant or tilt. The higher frequency even harmonics are caused by the Belgian block perturbations which are about 10 cm in lateral spacing. </w:t>
      </w:r>
    </w:p>
    <w:p w:rsidR="00D9769A" w:rsidRDefault="00D9769A" w:rsidP="004B3741">
      <w:pPr>
        <w:pStyle w:val="Body"/>
      </w:pPr>
      <w:r>
        <w:t>The overall envelope suggests that a strong random walk component also exists, with a low density filter cutting off the high frequency sharpness in the terrain roughness. Over time, the cobblestones will wear down their sharp edges, and this is observed in the filtered trace.</w:t>
      </w:r>
    </w:p>
    <w:p w:rsidR="00D9769A" w:rsidRDefault="00D9769A" w:rsidP="004B3741">
      <w:pPr>
        <w:pStyle w:val="Body"/>
      </w:pPr>
      <w:r>
        <w:t xml:space="preserve">The idea of using a superposition of various profiles from </w:t>
      </w:r>
      <w:r w:rsidRPr="009C5E3B">
        <w:rPr>
          <w:b/>
        </w:rPr>
        <w:t xml:space="preserve">Equation </w:t>
      </w:r>
      <w:r>
        <w:rPr>
          <w:b/>
        </w:rPr>
        <w:t>7</w:t>
      </w:r>
      <w:r>
        <w:t xml:space="preserve"> makes </w:t>
      </w:r>
      <w:r w:rsidR="00A475B0">
        <w:t xml:space="preserve">intuitive </w:t>
      </w:r>
      <w:r>
        <w:t>sense since the various periodicities have very little mutual coherence, and the pair correlations are additive in contributing to the power spectrum.</w:t>
      </w:r>
    </w:p>
    <w:p w:rsidR="00D9769A" w:rsidRDefault="00D9769A" w:rsidP="004B3741">
      <w:pPr>
        <w:pStyle w:val="Body"/>
      </w:pPr>
    </w:p>
    <w:p w:rsidR="00D9769A" w:rsidRDefault="00D9769A" w:rsidP="004B3741">
      <w:pPr>
        <w:pStyle w:val="Figure"/>
      </w:pPr>
      <w:r>
        <w:rPr>
          <w:noProof/>
        </w:rPr>
        <w:drawing>
          <wp:inline distT="0" distB="0" distL="0" distR="0">
            <wp:extent cx="5360670" cy="3746608"/>
            <wp:effectExtent l="0" t="19050" r="68580" b="63392"/>
            <wp:docPr id="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srcRect/>
                    <a:stretch>
                      <a:fillRect/>
                    </a:stretch>
                  </pic:blipFill>
                  <pic:spPr bwMode="auto">
                    <a:xfrm>
                      <a:off x="0" y="0"/>
                      <a:ext cx="5362119" cy="37476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9769A" w:rsidRDefault="00D9769A" w:rsidP="006E257D">
      <w:pPr>
        <w:pStyle w:val="Caption"/>
      </w:pPr>
      <w:bookmarkStart w:id="24" w:name="_Ref322970688"/>
      <w:r>
        <w:t xml:space="preserve">Figure </w:t>
      </w:r>
      <w:r w:rsidR="00A077AF">
        <w:fldChar w:fldCharType="begin"/>
      </w:r>
      <w:r w:rsidR="00C752DC">
        <w:instrText xml:space="preserve"> SEQ Figure \* ARABIC </w:instrText>
      </w:r>
      <w:r w:rsidR="00A077AF">
        <w:fldChar w:fldCharType="separate"/>
      </w:r>
      <w:r w:rsidR="005F16AE">
        <w:rPr>
          <w:noProof/>
        </w:rPr>
        <w:t>35</w:t>
      </w:r>
      <w:r w:rsidR="00A077AF">
        <w:fldChar w:fldCharType="end"/>
      </w:r>
      <w:bookmarkEnd w:id="24"/>
      <w:r>
        <w:t>: A model fit to the Belgian Block course PSD. A rich variety of surface textures can be gleaned from the harmonics. At high wavenumbers, a change in slope is detected, likely due to a smoothing spatial filter applied to the fine terrain relief and partly due to interpolation for the OpenCRG data set</w:t>
      </w:r>
    </w:p>
    <w:p w:rsidR="00D9769A" w:rsidRDefault="00D9769A" w:rsidP="00B66843">
      <w:pPr>
        <w:pStyle w:val="Body"/>
      </w:pPr>
      <w:r>
        <w:t xml:space="preserve">For the Belgian block course, the data was not detrended prior to computing a spectrum. A slight tilt does exist in the data as can be gleaned from </w:t>
      </w:r>
      <w:r w:rsidR="00A077AF">
        <w:fldChar w:fldCharType="begin"/>
      </w:r>
      <w:r>
        <w:instrText xml:space="preserve"> REF _Ref324428775 \h </w:instrText>
      </w:r>
      <w:r w:rsidR="00A077AF">
        <w:fldChar w:fldCharType="separate"/>
      </w:r>
      <w:r w:rsidR="005F16AE">
        <w:t xml:space="preserve">Figure </w:t>
      </w:r>
      <w:r w:rsidR="005F16AE">
        <w:rPr>
          <w:noProof/>
        </w:rPr>
        <w:t>36</w:t>
      </w:r>
      <w:r w:rsidR="00A077AF">
        <w:fldChar w:fldCharType="end"/>
      </w:r>
      <w:r>
        <w:t xml:space="preserve">, where several sections of 2D Fourier Transform PSD’s for simulated (left and right) and real (center) terrains. The general approach of treating both the </w:t>
      </w:r>
      <w:r w:rsidRPr="00C04A7A">
        <w:rPr>
          <w:i/>
        </w:rPr>
        <w:t>Z</w:t>
      </w:r>
      <w:r>
        <w:t xml:space="preserve"> and </w:t>
      </w:r>
      <w:r w:rsidRPr="00C04A7A">
        <w:rPr>
          <w:i/>
        </w:rPr>
        <w:t>X</w:t>
      </w:r>
      <w:r>
        <w:t xml:space="preserve"> dimensions in a full power spectrum allows us to sensitively test for stepped or staircase surfaces. </w:t>
      </w:r>
    </w:p>
    <w:p w:rsidR="00D9769A" w:rsidRDefault="00D9769A" w:rsidP="00B56BF5">
      <w:pPr>
        <w:pStyle w:val="Figure"/>
      </w:pPr>
      <w:r>
        <w:rPr>
          <w:noProof/>
        </w:rPr>
        <w:drawing>
          <wp:inline distT="0" distB="0" distL="0" distR="0">
            <wp:extent cx="5943600" cy="1804670"/>
            <wp:effectExtent l="19050" t="0" r="0" b="0"/>
            <wp:docPr id="81" name="Picture 22" descr="2d_fft_stepped_bb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fft_stepped_bb100.gif"/>
                    <pic:cNvPicPr/>
                  </pic:nvPicPr>
                  <pic:blipFill>
                    <a:blip r:embed="rId48" cstate="print"/>
                    <a:stretch>
                      <a:fillRect/>
                    </a:stretch>
                  </pic:blipFill>
                  <pic:spPr>
                    <a:xfrm>
                      <a:off x="0" y="0"/>
                      <a:ext cx="5943600" cy="1804670"/>
                    </a:xfrm>
                    <a:prstGeom prst="rect">
                      <a:avLst/>
                    </a:prstGeom>
                  </pic:spPr>
                </pic:pic>
              </a:graphicData>
            </a:graphic>
          </wp:inline>
        </w:drawing>
      </w:r>
    </w:p>
    <w:p w:rsidR="00D9769A" w:rsidRDefault="00D9769A" w:rsidP="00B44021">
      <w:pPr>
        <w:pStyle w:val="Caption"/>
        <w:jc w:val="left"/>
      </w:pPr>
      <w:bookmarkStart w:id="25" w:name="_Ref324428775"/>
      <w:r>
        <w:t xml:space="preserve">Figure </w:t>
      </w:r>
      <w:r w:rsidR="00A077AF">
        <w:fldChar w:fldCharType="begin"/>
      </w:r>
      <w:r w:rsidR="00C752DC">
        <w:instrText xml:space="preserve"> SEQ Figure \* ARABIC </w:instrText>
      </w:r>
      <w:r w:rsidR="00A077AF">
        <w:fldChar w:fldCharType="separate"/>
      </w:r>
      <w:r w:rsidR="005F16AE">
        <w:rPr>
          <w:noProof/>
        </w:rPr>
        <w:t>36</w:t>
      </w:r>
      <w:r w:rsidR="00A077AF">
        <w:fldChar w:fldCharType="end"/>
      </w:r>
      <w:bookmarkEnd w:id="25"/>
      <w:r>
        <w:t>: Using the full 2D power spectrum, we can discern subtle changes in slope from any staircase pattern by looking at slanted texture.  The center is the real data, and the two side maps show a slightly higher slope (left) and a slightly lower slope (right).   The logarithm was taken of the PSD after the transform was multiplied by S</w:t>
      </w:r>
      <w:r w:rsidRPr="00BC504C">
        <w:rPr>
          <w:vertAlign w:val="subscript"/>
        </w:rPr>
        <w:t>x</w:t>
      </w:r>
      <w:r w:rsidRPr="00BC504C">
        <w:rPr>
          <w:vertAlign w:val="superscript"/>
        </w:rPr>
        <w:t>2</w:t>
      </w:r>
      <w:r>
        <w:t xml:space="preserve"> and S</w:t>
      </w:r>
      <w:r w:rsidRPr="00BC504C">
        <w:rPr>
          <w:vertAlign w:val="subscript"/>
        </w:rPr>
        <w:t>z</w:t>
      </w:r>
      <w:r w:rsidRPr="00BC504C">
        <w:rPr>
          <w:vertAlign w:val="superscript"/>
        </w:rPr>
        <w:t>2</w:t>
      </w:r>
    </w:p>
    <w:p w:rsidR="00D9769A" w:rsidRDefault="00D9769A" w:rsidP="00B66843">
      <w:pPr>
        <w:pStyle w:val="Body"/>
      </w:pPr>
      <w:r>
        <w:t xml:space="preserve">As a control study, we also collected PSD data from a military test course and compared the results in </w:t>
      </w:r>
      <w:r w:rsidR="00A077AF">
        <w:fldChar w:fldCharType="begin"/>
      </w:r>
      <w:r>
        <w:instrText xml:space="preserve"> REF _Ref324430687 \h </w:instrText>
      </w:r>
      <w:r w:rsidR="00A077AF">
        <w:fldChar w:fldCharType="separate"/>
      </w:r>
      <w:r w:rsidR="005F16AE">
        <w:t xml:space="preserve">Figure </w:t>
      </w:r>
      <w:r w:rsidR="005F16AE">
        <w:rPr>
          <w:noProof/>
        </w:rPr>
        <w:t>37</w:t>
      </w:r>
      <w:r w:rsidR="00A077AF">
        <w:fldChar w:fldCharType="end"/>
      </w:r>
      <w:r>
        <w:t>. This data was detrended prior to use, and was the only unclassified data available for analysis.  Similar features are observed as with the Mercedes-Benz Belgian Block course, with the same washboard and block harmonics. These are slightly shifted in period, an effect likely due to different road construction and maintenance procedures.</w:t>
      </w:r>
    </w:p>
    <w:p w:rsidR="00D9769A" w:rsidRDefault="00D9769A" w:rsidP="008D4BA8">
      <w:pPr>
        <w:pStyle w:val="Figure"/>
        <w:keepNext/>
      </w:pPr>
      <w:r>
        <w:rPr>
          <w:noProof/>
        </w:rPr>
        <w:drawing>
          <wp:inline distT="0" distB="0" distL="0" distR="0">
            <wp:extent cx="4301490" cy="3001392"/>
            <wp:effectExtent l="19050" t="0" r="3810" b="0"/>
            <wp:docPr id="82" name="Picture 26" descr="atc_belgian_block_semi_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c_belgian_block_semi_markov.GIF"/>
                    <pic:cNvPicPr/>
                  </pic:nvPicPr>
                  <pic:blipFill>
                    <a:blip r:embed="rId49" cstate="print"/>
                    <a:stretch>
                      <a:fillRect/>
                    </a:stretch>
                  </pic:blipFill>
                  <pic:spPr>
                    <a:xfrm>
                      <a:off x="0" y="0"/>
                      <a:ext cx="4308180" cy="3006060"/>
                    </a:xfrm>
                    <a:prstGeom prst="rect">
                      <a:avLst/>
                    </a:prstGeom>
                  </pic:spPr>
                </pic:pic>
              </a:graphicData>
            </a:graphic>
          </wp:inline>
        </w:drawing>
      </w:r>
    </w:p>
    <w:p w:rsidR="00D9769A" w:rsidRDefault="00D9769A" w:rsidP="008D4BA8">
      <w:pPr>
        <w:pStyle w:val="Caption"/>
      </w:pPr>
      <w:bookmarkStart w:id="26" w:name="_Ref324430687"/>
      <w:r>
        <w:t xml:space="preserve">Figure </w:t>
      </w:r>
      <w:r w:rsidR="00A077AF">
        <w:fldChar w:fldCharType="begin"/>
      </w:r>
      <w:r w:rsidR="00C752DC">
        <w:instrText xml:space="preserve"> SEQ Figure \* ARABIC </w:instrText>
      </w:r>
      <w:r w:rsidR="00A077AF">
        <w:fldChar w:fldCharType="separate"/>
      </w:r>
      <w:r w:rsidR="005F16AE">
        <w:rPr>
          <w:noProof/>
        </w:rPr>
        <w:t>37</w:t>
      </w:r>
      <w:r w:rsidR="00A077AF">
        <w:fldChar w:fldCharType="end"/>
      </w:r>
      <w:bookmarkEnd w:id="26"/>
      <w:r>
        <w:t>: Belgian Block course from a military test operational procedure (TOP) document.</w:t>
      </w:r>
    </w:p>
    <w:p w:rsidR="00D9769A" w:rsidRDefault="00D9769A" w:rsidP="00B66843">
      <w:pPr>
        <w:pStyle w:val="Body"/>
      </w:pPr>
      <w:r>
        <w:t xml:space="preserve">A few other profiles are worth considering. For </w:t>
      </w:r>
      <w:r w:rsidR="00A077AF">
        <w:fldChar w:fldCharType="begin"/>
      </w:r>
      <w:r>
        <w:instrText xml:space="preserve"> REF _Ref322971469 \h </w:instrText>
      </w:r>
      <w:r w:rsidR="00A077AF">
        <w:fldChar w:fldCharType="separate"/>
      </w:r>
      <w:r w:rsidR="005F16AE">
        <w:t xml:space="preserve">Figure </w:t>
      </w:r>
      <w:r w:rsidR="005F16AE">
        <w:rPr>
          <w:noProof/>
        </w:rPr>
        <w:t>38</w:t>
      </w:r>
      <w:r w:rsidR="00A077AF">
        <w:fldChar w:fldCharType="end"/>
      </w:r>
      <w:r>
        <w:t xml:space="preserve">, from </w:t>
      </w:r>
      <w:r w:rsidR="00A077AF">
        <w:fldChar w:fldCharType="begin"/>
      </w:r>
      <w:r w:rsidR="00A06ED0">
        <w:instrText xml:space="preserve"> ADDIN ZOTERO_ITEM CSL_CITATION {"citationID":"1ohmtqlvk0","properties":{"formattedCitation":"[31]","plainCitation":"[31]"},"citationItems":[{"id":28,"uris":["http://zotero.org/users/954774/items/VE3STFAR"],"uri":["http://zotero.org/users/954774/items/VE3STFAR"]}],"schema":"https://github.com/citation-style-language/schema/raw/master/csl-citation.json"} </w:instrText>
      </w:r>
      <w:r w:rsidR="00A077AF">
        <w:fldChar w:fldCharType="separate"/>
      </w:r>
      <w:r w:rsidR="00A06ED0" w:rsidRPr="00A06ED0">
        <w:t>[31]</w:t>
      </w:r>
      <w:r w:rsidR="00A077AF">
        <w:fldChar w:fldCharType="end"/>
      </w:r>
      <w:r>
        <w:t>, we aligned an even-harmonic semi-Markov PSD with the empirically calculated PSD. The strong harmonics of a washboard road are expected as the repeated travel of vehicles over the course reinforces the washboard resonant frequency.</w:t>
      </w:r>
    </w:p>
    <w:p w:rsidR="00D9769A" w:rsidRDefault="00D9769A" w:rsidP="004B3741">
      <w:pPr>
        <w:pStyle w:val="Figure"/>
      </w:pPr>
      <w:r>
        <w:rPr>
          <w:noProof/>
        </w:rPr>
        <w:drawing>
          <wp:inline distT="0" distB="0" distL="0" distR="0">
            <wp:extent cx="3661410" cy="2366217"/>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srcRect/>
                    <a:stretch>
                      <a:fillRect/>
                    </a:stretch>
                  </pic:blipFill>
                  <pic:spPr bwMode="auto">
                    <a:xfrm>
                      <a:off x="0" y="0"/>
                      <a:ext cx="3662003" cy="2366600"/>
                    </a:xfrm>
                    <a:prstGeom prst="rect">
                      <a:avLst/>
                    </a:prstGeom>
                    <a:noFill/>
                    <a:ln w="9525">
                      <a:noFill/>
                      <a:miter lim="800000"/>
                      <a:headEnd/>
                      <a:tailEnd/>
                    </a:ln>
                  </pic:spPr>
                </pic:pic>
              </a:graphicData>
            </a:graphic>
          </wp:inline>
        </w:drawing>
      </w:r>
    </w:p>
    <w:p w:rsidR="00D9769A" w:rsidRDefault="00D9769A" w:rsidP="006F020C">
      <w:pPr>
        <w:pStyle w:val="Caption"/>
      </w:pPr>
      <w:bookmarkStart w:id="27" w:name="_Ref322971469"/>
      <w:r>
        <w:t xml:space="preserve">Figure </w:t>
      </w:r>
      <w:r w:rsidR="00A077AF">
        <w:fldChar w:fldCharType="begin"/>
      </w:r>
      <w:r w:rsidR="00C752DC">
        <w:instrText xml:space="preserve"> SEQ Figure \* ARABIC </w:instrText>
      </w:r>
      <w:r w:rsidR="00A077AF">
        <w:fldChar w:fldCharType="separate"/>
      </w:r>
      <w:r w:rsidR="005F16AE">
        <w:rPr>
          <w:noProof/>
        </w:rPr>
        <w:t>38</w:t>
      </w:r>
      <w:r w:rsidR="00A077AF">
        <w:fldChar w:fldCharType="end"/>
      </w:r>
      <w:bookmarkEnd w:id="27"/>
      <w:r>
        <w:t>: A model fit to a pure washboard. The x-axis is expressed in Hz to indicate the test vehicle was maintaining travel at a constant speed.</w:t>
      </w:r>
    </w:p>
    <w:p w:rsidR="00D9769A" w:rsidRDefault="00D9769A" w:rsidP="00126B0D">
      <w:pPr>
        <w:pStyle w:val="Body"/>
      </w:pPr>
      <w:r>
        <w:t xml:space="preserve">We can also return to the rough road power spectrum of </w:t>
      </w:r>
      <w:r w:rsidR="00A077AF">
        <w:fldChar w:fldCharType="begin"/>
      </w:r>
      <w:r>
        <w:instrText xml:space="preserve"> REF _Ref322691378 \h </w:instrText>
      </w:r>
      <w:r w:rsidR="00A077AF">
        <w:fldChar w:fldCharType="separate"/>
      </w:r>
      <w:r w:rsidR="005F16AE">
        <w:t xml:space="preserve">Figure </w:t>
      </w:r>
      <w:r w:rsidR="005F16AE">
        <w:rPr>
          <w:noProof/>
        </w:rPr>
        <w:t>4</w:t>
      </w:r>
      <w:r w:rsidR="00A077AF">
        <w:fldChar w:fldCharType="end"/>
      </w:r>
      <w:r>
        <w:t xml:space="preserve">. We noted that this course likely contained a long-wavelength (deterministic) slope. The data was detrended as shown in </w:t>
      </w:r>
      <w:r w:rsidR="00A077AF">
        <w:fldChar w:fldCharType="begin"/>
      </w:r>
      <w:r>
        <w:instrText xml:space="preserve"> REF _Ref324430671 \h </w:instrText>
      </w:r>
      <w:r w:rsidR="00A077AF">
        <w:fldChar w:fldCharType="separate"/>
      </w:r>
      <w:r w:rsidR="005F16AE">
        <w:t xml:space="preserve">Figure </w:t>
      </w:r>
      <w:r w:rsidR="005F16AE">
        <w:rPr>
          <w:noProof/>
        </w:rPr>
        <w:t>39</w:t>
      </w:r>
      <w:r w:rsidR="00A077AF">
        <w:fldChar w:fldCharType="end"/>
      </w:r>
      <w:r>
        <w:t xml:space="preserve"> below. </w:t>
      </w:r>
    </w:p>
    <w:p w:rsidR="00D9769A" w:rsidRDefault="00D9769A" w:rsidP="00B56BF5">
      <w:pPr>
        <w:pStyle w:val="Figure"/>
      </w:pPr>
      <w:r>
        <w:rPr>
          <w:noProof/>
        </w:rPr>
        <w:drawing>
          <wp:inline distT="0" distB="0" distL="0" distR="0">
            <wp:extent cx="5558790" cy="2307848"/>
            <wp:effectExtent l="19050" t="0" r="3810" b="0"/>
            <wp:docPr id="84" name="Picture 23" descr="RoughRoadDetr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Detrend.gif"/>
                    <pic:cNvPicPr/>
                  </pic:nvPicPr>
                  <pic:blipFill>
                    <a:blip r:embed="rId51" cstate="print"/>
                    <a:stretch>
                      <a:fillRect/>
                    </a:stretch>
                  </pic:blipFill>
                  <pic:spPr>
                    <a:xfrm>
                      <a:off x="0" y="0"/>
                      <a:ext cx="5555931" cy="2306661"/>
                    </a:xfrm>
                    <a:prstGeom prst="rect">
                      <a:avLst/>
                    </a:prstGeom>
                  </pic:spPr>
                </pic:pic>
              </a:graphicData>
            </a:graphic>
          </wp:inline>
        </w:drawing>
      </w:r>
    </w:p>
    <w:p w:rsidR="00D9769A" w:rsidRDefault="00D9769A" w:rsidP="00B56BF5">
      <w:pPr>
        <w:pStyle w:val="Caption"/>
        <w:jc w:val="left"/>
      </w:pPr>
      <w:bookmarkStart w:id="28" w:name="_Ref324430671"/>
      <w:r>
        <w:t xml:space="preserve">Figure </w:t>
      </w:r>
      <w:r w:rsidR="00A077AF">
        <w:fldChar w:fldCharType="begin"/>
      </w:r>
      <w:r w:rsidR="00C752DC">
        <w:instrText xml:space="preserve"> SEQ Figure \* ARABIC </w:instrText>
      </w:r>
      <w:r w:rsidR="00A077AF">
        <w:fldChar w:fldCharType="separate"/>
      </w:r>
      <w:r w:rsidR="005F16AE">
        <w:rPr>
          <w:noProof/>
        </w:rPr>
        <w:t>39</w:t>
      </w:r>
      <w:r w:rsidR="00A077AF">
        <w:fldChar w:fldCharType="end"/>
      </w:r>
      <w:bookmarkEnd w:id="28"/>
      <w:r>
        <w:t>: The elevation trend in the rough road data set (right) was removed by a curve fitting program (</w:t>
      </w:r>
      <w:r w:rsidRPr="00366FF0">
        <w:rPr>
          <w:b/>
        </w:rPr>
        <w:t>Eureqa</w:t>
      </w:r>
      <w:r>
        <w:t>). The detrended residuals are shown to the left.</w:t>
      </w:r>
    </w:p>
    <w:p w:rsidR="00D9769A" w:rsidRDefault="00D9769A" w:rsidP="00126B0D">
      <w:pPr>
        <w:pStyle w:val="Body"/>
      </w:pPr>
      <w:r>
        <w:t xml:space="preserve">After detrending the terrain profile, the rough-road PSD was calculated and fit to a semi-Markov model with one low-frequency component and a high-frequency periodic component as shown in </w:t>
      </w:r>
      <w:r w:rsidR="00A077AF">
        <w:fldChar w:fldCharType="begin"/>
      </w:r>
      <w:r>
        <w:instrText xml:space="preserve"> REF _Ref324432606 \h </w:instrText>
      </w:r>
      <w:r w:rsidR="00A077AF">
        <w:fldChar w:fldCharType="separate"/>
      </w:r>
      <w:r w:rsidR="005F16AE">
        <w:t xml:space="preserve">Figure </w:t>
      </w:r>
      <w:r w:rsidR="005F16AE">
        <w:rPr>
          <w:noProof/>
        </w:rPr>
        <w:t>40</w:t>
      </w:r>
      <w:r w:rsidR="00A077AF">
        <w:fldChar w:fldCharType="end"/>
      </w:r>
      <w:r>
        <w:t>.  The harmonics on the high-frequency spikes suggested that the underlying roughness was shaped</w:t>
      </w:r>
      <w:r w:rsidR="00A475B0">
        <w:t xml:space="preserve"> similarly to a cobblestone surface.</w:t>
      </w:r>
      <w:r>
        <w:t xml:space="preserve"> The first and second harmonics are strong, but the third roughly cancels out. By creating a two-level surface where the troughs were half as long as the tops, we could duplicate the missing third harmonic as shown by the solid red line in the figure.  </w:t>
      </w:r>
    </w:p>
    <w:p w:rsidR="00D9769A" w:rsidRDefault="00D9769A" w:rsidP="00126B0D">
      <w:pPr>
        <w:pStyle w:val="Body"/>
      </w:pPr>
      <w:r>
        <w:t>A sinc function filter was added to reproduce the reduced strength of wavenumbers above 10/m.</w:t>
      </w:r>
    </w:p>
    <w:p w:rsidR="00D9769A" w:rsidRDefault="00D9769A" w:rsidP="00B56BF5">
      <w:pPr>
        <w:pStyle w:val="Figure"/>
        <w:keepNext/>
      </w:pPr>
      <w:r>
        <w:rPr>
          <w:noProof/>
        </w:rPr>
        <w:drawing>
          <wp:inline distT="0" distB="0" distL="0" distR="0">
            <wp:extent cx="5322570" cy="2938787"/>
            <wp:effectExtent l="19050" t="0" r="0" b="0"/>
            <wp:docPr id="85" name="Picture 24" descr="RoughRoadPSDand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emiMarkov.gif"/>
                    <pic:cNvPicPr/>
                  </pic:nvPicPr>
                  <pic:blipFill>
                    <a:blip r:embed="rId52" cstate="print"/>
                    <a:stretch>
                      <a:fillRect/>
                    </a:stretch>
                  </pic:blipFill>
                  <pic:spPr>
                    <a:xfrm>
                      <a:off x="0" y="0"/>
                      <a:ext cx="5319160" cy="2936904"/>
                    </a:xfrm>
                    <a:prstGeom prst="rect">
                      <a:avLst/>
                    </a:prstGeom>
                  </pic:spPr>
                </pic:pic>
              </a:graphicData>
            </a:graphic>
          </wp:inline>
        </w:drawing>
      </w:r>
    </w:p>
    <w:p w:rsidR="00D9769A" w:rsidRPr="006119CE" w:rsidRDefault="00D9769A" w:rsidP="004A53E8">
      <w:pPr>
        <w:pStyle w:val="Caption"/>
        <w:rPr>
          <w:rFonts w:eastAsiaTheme="minorHAnsi"/>
          <w:b/>
        </w:rPr>
      </w:pPr>
      <w:bookmarkStart w:id="29" w:name="_Ref324432606"/>
      <w:r>
        <w:t xml:space="preserve">Figure </w:t>
      </w:r>
      <w:r w:rsidR="00A077AF">
        <w:fldChar w:fldCharType="begin"/>
      </w:r>
      <w:r w:rsidR="00C752DC">
        <w:instrText xml:space="preserve"> SEQ Figure \* ARABIC </w:instrText>
      </w:r>
      <w:r w:rsidR="00A077AF">
        <w:fldChar w:fldCharType="separate"/>
      </w:r>
      <w:r w:rsidR="005F16AE">
        <w:rPr>
          <w:noProof/>
        </w:rPr>
        <w:t>40</w:t>
      </w:r>
      <w:r w:rsidR="00A077AF">
        <w:fldChar w:fldCharType="end"/>
      </w:r>
      <w:bookmarkEnd w:id="29"/>
      <w:r>
        <w:t>: Rough road PSD.</w:t>
      </w:r>
      <w:r w:rsidR="00A475B0">
        <w:t xml:space="preserve"> From the location and spacing of the harmonics, we can infer a periodic structure very close to a Belgian block structure.</w:t>
      </w:r>
    </w:p>
    <w:p w:rsidR="00D9769A" w:rsidRDefault="00AC1B37" w:rsidP="00126B0D">
      <w:pPr>
        <w:pStyle w:val="Body"/>
      </w:pPr>
      <w:r>
        <w:t>The two-level spectrum</w:t>
      </w:r>
      <w:r w:rsidR="00D9769A">
        <w:t xml:space="preserve"> is a generalization of the result shown in </w:t>
      </w:r>
      <w:r w:rsidR="00D9769A" w:rsidRPr="004A53E8">
        <w:rPr>
          <w:b/>
        </w:rPr>
        <w:t>Equation 8</w:t>
      </w:r>
      <w:r w:rsidR="00D9769A">
        <w:t xml:space="preserve">.  </w:t>
      </w:r>
    </w:p>
    <w:p w:rsidR="00D9769A" w:rsidRPr="00B1126C" w:rsidRDefault="00D9769A" w:rsidP="00B1126C">
      <w:pPr>
        <w:pStyle w:val="Caption"/>
        <w:ind w:left="0"/>
        <w:jc w:val="left"/>
        <w:rPr>
          <w:i w:val="0"/>
        </w:rPr>
      </w:pPr>
    </w:p>
    <w:p w:rsidR="00D9769A" w:rsidRPr="00B1126C" w:rsidRDefault="00A077AF" w:rsidP="004A53E8">
      <w:pPr>
        <w:pStyle w:val="Equation"/>
        <w:rPr>
          <w:rFonts w:eastAsiaTheme="minorEastAsia"/>
          <w:vanish/>
          <w:specVanish/>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hAnsi="Cambria Math"/>
                </w:rPr>
                <m:t xml:space="preserve">, </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z</m:t>
                  </m:r>
                </m:sub>
              </m:sSub>
            </m:e>
          </m:d>
          <m:r>
            <m:rPr>
              <m:scr m:val="double-struck"/>
              <m:sty m:val="p"/>
            </m:rPr>
            <w:rPr>
              <w:rFonts w:ascii="Cambria Math" w:eastAsiaTheme="minorHAnsi" w:hAnsi="Cambria Math"/>
              <w:color w:val="1B1B1B"/>
            </w:rPr>
            <m:t>= Re</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x</m:t>
                          </m:r>
                        </m:sub>
                      </m:sSub>
                    </m:e>
                    <m:sup>
                      <m:r>
                        <m:rPr>
                          <m:sty m:val="p"/>
                        </m:rPr>
                        <w:rPr>
                          <w:rFonts w:ascii="Cambria Math" w:hAnsi="Cambria Math"/>
                        </w:rPr>
                        <m:t>2</m:t>
                      </m:r>
                    </m:sup>
                  </m:sSup>
                  <m:d>
                    <m:dPr>
                      <m:begChr m:val="〈"/>
                      <m:endChr m:val="〉"/>
                      <m:ctrlPr>
                        <w:rPr>
                          <w:rFonts w:ascii="Cambria Math" w:hAnsi="Cambria Math"/>
                        </w:rPr>
                      </m:ctrlPr>
                    </m:dPr>
                    <m:e>
                      <m:r>
                        <m:rPr>
                          <m:sty m:val="p"/>
                        </m:rPr>
                        <w:rPr>
                          <w:rFonts w:ascii="Cambria Math" w:hAnsi="Cambria Math"/>
                        </w:rPr>
                        <m:t>L</m:t>
                      </m:r>
                    </m:e>
                  </m:d>
                </m:den>
              </m:f>
              <m:r>
                <m:rPr>
                  <m:sty m:val="p"/>
                </m:rPr>
                <w:rPr>
                  <w:rFonts w:ascii="Cambria Math" w:hAnsi="Cambria Math"/>
                </w:rPr>
                <m:t xml:space="preserve"> </m:t>
              </m:r>
              <m:f>
                <m:fPr>
                  <m:ctrlPr>
                    <w:rPr>
                      <w:rFonts w:ascii="Cambria Math" w:eastAsiaTheme="minorHAnsi" w:hAnsi="Cambria Math"/>
                    </w:rPr>
                  </m:ctrlPr>
                </m:fPr>
                <m:num>
                  <m:d>
                    <m:dPr>
                      <m:ctrlPr>
                        <w:rPr>
                          <w:rFonts w:ascii="Cambria Math" w:eastAsiaTheme="minorHAnsi" w:hAnsi="Cambria Math"/>
                        </w:rPr>
                      </m:ctrlPr>
                    </m:dPr>
                    <m:e>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e>
                  </m:d>
                  <m:r>
                    <m:rPr>
                      <m:sty m:val="p"/>
                    </m:rPr>
                    <w:rPr>
                      <w:rFonts w:ascii="Cambria Math" w:eastAsiaTheme="minorHAnsi" w:hAnsi="Cambria Math"/>
                    </w:rPr>
                    <m:t>(1-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num>
                <m:den>
                  <m:r>
                    <m:rPr>
                      <m:sty m:val="p"/>
                    </m:rPr>
                    <w:rPr>
                      <w:rFonts w:ascii="Cambria Math" w:eastAsiaTheme="minorHAnsi" w:hAnsi="Cambria Math"/>
                    </w:rPr>
                    <m:t>1-P</m:t>
                  </m:r>
                  <m:d>
                    <m:dPr>
                      <m:ctrlPr>
                        <w:rPr>
                          <w:rFonts w:ascii="Cambria Math" w:eastAsiaTheme="minorHAnsi" w:hAnsi="Cambria Math"/>
                        </w:rPr>
                      </m:ctrlPr>
                    </m:dPr>
                    <m:e>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e>
                  </m:d>
                  <m:r>
                    <m:rPr>
                      <m:sty m:val="p"/>
                    </m:rPr>
                    <w:rPr>
                      <w:rFonts w:ascii="Cambria Math" w:eastAsiaTheme="minorHAnsi" w:hAnsi="Cambria Math"/>
                    </w:rPr>
                    <m:t>Q(</m:t>
                  </m:r>
                  <m:sSub>
                    <m:sSubPr>
                      <m:ctrlPr>
                        <w:rPr>
                          <w:rFonts w:ascii="Cambria Math" w:eastAsiaTheme="minorHAnsi" w:hAnsi="Cambria Math"/>
                        </w:rPr>
                      </m:ctrlPr>
                    </m:sSubPr>
                    <m:e>
                      <m:r>
                        <m:rPr>
                          <m:sty m:val="p"/>
                        </m:rPr>
                        <w:rPr>
                          <w:rFonts w:ascii="Cambria Math" w:eastAsiaTheme="minorHAnsi" w:hAnsi="Cambria Math"/>
                        </w:rPr>
                        <m:t>S</m:t>
                      </m:r>
                    </m:e>
                    <m:sub>
                      <m:r>
                        <m:rPr>
                          <m:sty m:val="p"/>
                        </m:rPr>
                        <w:rPr>
                          <w:rFonts w:ascii="Cambria Math" w:eastAsiaTheme="minorHAnsi" w:hAnsi="Cambria Math"/>
                        </w:rPr>
                        <m:t>x</m:t>
                      </m:r>
                    </m:sub>
                  </m:sSub>
                  <m:r>
                    <m:rPr>
                      <m:sty m:val="p"/>
                    </m:rPr>
                    <w:rPr>
                      <w:rFonts w:ascii="Cambria Math" w:eastAsiaTheme="minorHAnsi" w:hAnsi="Cambria Math"/>
                    </w:rPr>
                    <m:t>)</m:t>
                  </m:r>
                </m:den>
              </m:f>
            </m:e>
          </m:d>
        </m:oMath>
      </m:oMathPara>
    </w:p>
    <w:p w:rsidR="00D9769A" w:rsidRPr="00B1126C" w:rsidRDefault="00D9769A" w:rsidP="004A53E8">
      <w:pPr>
        <w:pStyle w:val="EquationNumber"/>
        <w:rPr>
          <w:rFonts w:eastAsiaTheme="minorHAnsi"/>
          <w:b/>
        </w:rPr>
      </w:pPr>
      <w:r w:rsidRPr="00B1126C">
        <w:rPr>
          <w:rFonts w:eastAsiaTheme="minorHAnsi"/>
        </w:rPr>
        <w:t xml:space="preserve"> </w:t>
      </w:r>
      <w:r w:rsidRPr="00B1126C">
        <w:rPr>
          <w:rFonts w:eastAsiaTheme="minorHAnsi"/>
        </w:rPr>
        <w:tab/>
      </w:r>
      <w:r>
        <w:rPr>
          <w:rFonts w:eastAsiaTheme="minorHAnsi"/>
        </w:rPr>
        <w:tab/>
      </w:r>
      <w:r>
        <w:rPr>
          <w:rFonts w:eastAsiaTheme="minorHAnsi"/>
        </w:rPr>
        <w:tab/>
      </w:r>
      <w:r w:rsidRPr="00B1126C">
        <w:rPr>
          <w:rFonts w:eastAsiaTheme="minorHAnsi"/>
          <w:b/>
        </w:rPr>
        <w:t>(</w:t>
      </w:r>
      <w:r>
        <w:rPr>
          <w:rFonts w:eastAsiaTheme="minorHAnsi"/>
          <w:b/>
        </w:rPr>
        <w:t>9</w:t>
      </w:r>
      <w:r w:rsidRPr="00B1126C">
        <w:rPr>
          <w:rFonts w:eastAsiaTheme="minorHAnsi"/>
          <w:b/>
        </w:rPr>
        <w:t>)</w:t>
      </w:r>
    </w:p>
    <w:p w:rsidR="00D9769A" w:rsidRDefault="00D9769A" w:rsidP="004A53E8">
      <w:pPr>
        <w:pStyle w:val="BodyAfterHead"/>
      </w:pPr>
    </w:p>
    <w:p w:rsidR="00D9769A" w:rsidRDefault="00D9769A" w:rsidP="004A53E8">
      <w:pPr>
        <w:pStyle w:val="BodyAfterHead"/>
      </w:pPr>
      <w:r>
        <w:t>Here each level has its own probability density of lengths, which allows for a surface with wider plateaus and narrower grooves.</w:t>
      </w:r>
    </w:p>
    <w:p w:rsidR="00D9769A" w:rsidRDefault="00D9769A" w:rsidP="0023076C">
      <w:pPr>
        <w:pStyle w:val="Equation"/>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α</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α</m:t>
                  </m:r>
                </m:den>
              </m:f>
            </m:den>
          </m:f>
          <m:r>
            <m:rPr>
              <m:sty m:val="p"/>
            </m:rPr>
            <w:rPr>
              <w:rFonts w:ascii="Cambria Math" w:hAnsi="Cambria Math"/>
            </w:rPr>
            <m:t xml:space="preserve">,  </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x</m:t>
                  </m:r>
                </m:sub>
              </m:sSub>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sSub>
                    <m:sSubPr>
                      <m:ctrlPr>
                        <w:rPr>
                          <w:rFonts w:ascii="Cambria Math" w:hAnsi="Cambria Math"/>
                        </w:rPr>
                      </m:ctrlPr>
                    </m:sSubPr>
                    <m:e>
                      <m:r>
                        <w:rPr>
                          <w:rFonts w:ascii="Cambria Math" w:hAnsi="Cambria Math"/>
                        </w:rPr>
                        <m:t>L</m:t>
                      </m:r>
                    </m:e>
                    <m:sub>
                      <m:r>
                        <m:rPr>
                          <m:sty m:val="p"/>
                        </m:rPr>
                        <w:rPr>
                          <w:rFonts w:ascii="Cambria Math" w:hAnsi="Cambria Math"/>
                        </w:rPr>
                        <m:t>β</m:t>
                      </m:r>
                    </m:sub>
                  </m:sSub>
                </m:sup>
              </m:sSup>
            </m:num>
            <m:den>
              <m:r>
                <m:rPr>
                  <m:sty m:val="p"/>
                </m:rPr>
                <w:rPr>
                  <w:rFonts w:ascii="Cambria Math" w:hAnsi="Cambria Math"/>
                </w:rPr>
                <m:t>1+</m:t>
              </m:r>
              <m:f>
                <m:fPr>
                  <m:type m:val="skw"/>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S</m:t>
                      </m:r>
                    </m:e>
                    <m:sub>
                      <m:r>
                        <w:rPr>
                          <w:rFonts w:ascii="Cambria Math" w:hAnsi="Cambria Math"/>
                        </w:rPr>
                        <m:t>x</m:t>
                      </m:r>
                    </m:sub>
                  </m:sSub>
                </m:num>
                <m:den>
                  <m:r>
                    <w:rPr>
                      <w:rFonts w:ascii="Cambria Math" w:hAnsi="Cambria Math"/>
                    </w:rPr>
                    <m:t>β</m:t>
                  </m:r>
                </m:den>
              </m:f>
            </m:den>
          </m:f>
        </m:oMath>
      </m:oMathPara>
    </w:p>
    <w:p w:rsidR="00D9769A" w:rsidRDefault="00D9769A" w:rsidP="00126B0D">
      <w:pPr>
        <w:pStyle w:val="Body"/>
      </w:pPr>
      <w:r>
        <w:t xml:space="preserve">A simulated random walk for this terrain relief is shown in </w:t>
      </w:r>
      <w:r w:rsidR="00A077AF">
        <w:fldChar w:fldCharType="begin"/>
      </w:r>
      <w:r>
        <w:instrText xml:space="preserve"> REF _Ref324432886 \h </w:instrText>
      </w:r>
      <w:r w:rsidR="00A077AF">
        <w:fldChar w:fldCharType="separate"/>
      </w:r>
      <w:r w:rsidR="005F16AE">
        <w:t xml:space="preserve">Figure </w:t>
      </w:r>
      <w:r w:rsidR="005F16AE">
        <w:rPr>
          <w:noProof/>
        </w:rPr>
        <w:t>41</w:t>
      </w:r>
      <w:r w:rsidR="00A077AF">
        <w:fldChar w:fldCharType="end"/>
      </w:r>
      <w:r>
        <w:t xml:space="preserve"> alongside an arbitrary path length from the actual terrain.  To mimic the sinc filter, a rectangular window moving average was applied to the random walk profile.  Note that after calibration of the relative step heights, very good qualitative agreement exists with the actu</w:t>
      </w:r>
      <w:r w:rsidR="005A3450">
        <w:t xml:space="preserve">al surface. </w:t>
      </w:r>
    </w:p>
    <w:p w:rsidR="005A3450" w:rsidRDefault="005A3450" w:rsidP="005A3450">
      <w:pPr>
        <w:pStyle w:val="Body"/>
        <w:rPr>
          <w:rFonts w:eastAsiaTheme="minorHAnsi"/>
        </w:rPr>
      </w:pPr>
      <w:r>
        <w:rPr>
          <w:rFonts w:eastAsiaTheme="minorHAnsi"/>
        </w:rPr>
        <w:t xml:space="preserve">The simplified expression from </w:t>
      </w:r>
      <w:r w:rsidRPr="006B4CEC">
        <w:rPr>
          <w:rFonts w:eastAsiaTheme="minorHAnsi"/>
          <w:b/>
        </w:rPr>
        <w:t>Equation</w:t>
      </w:r>
      <w:r>
        <w:rPr>
          <w:rFonts w:eastAsiaTheme="minorHAnsi"/>
          <w:b/>
        </w:rPr>
        <w:t xml:space="preserve"> </w:t>
      </w:r>
      <w:r w:rsidRPr="006B4CEC">
        <w:rPr>
          <w:rFonts w:eastAsiaTheme="minorHAnsi"/>
          <w:b/>
        </w:rPr>
        <w:t>(9)</w:t>
      </w:r>
      <w:r>
        <w:rPr>
          <w:rFonts w:eastAsiaTheme="minorHAnsi"/>
        </w:rPr>
        <w:t xml:space="preserve"> is complicated only because of the number of cross terms needed to pair correlate the two levels</w:t>
      </w:r>
    </w:p>
    <w:p w:rsidR="005A3450" w:rsidRPr="00195763" w:rsidRDefault="005A3450" w:rsidP="005A3450">
      <w:pPr>
        <w:pStyle w:val="Equation"/>
        <w:rPr>
          <w:rFonts w:eastAsiaTheme="minorHAnsi"/>
          <w:i/>
        </w:rPr>
      </w:pPr>
      <m:oMathPara>
        <m:oMath>
          <m:r>
            <m:rPr>
              <m:sty m:val="p"/>
            </m:rPr>
            <w:rPr>
              <w:rFonts w:ascii="Cambria Math" w:eastAsiaTheme="minorHAnsi" w:hAnsi="Cambria Math"/>
            </w:rPr>
            <m:t xml:space="preserve">I= </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S</m:t>
                      </m:r>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βS</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β</m:t>
                      </m:r>
                    </m:e>
                  </m:d>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4</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 xml:space="preserve"> </m:t>
                  </m:r>
                  <m:d>
                    <m:dPr>
                      <m:ctrlPr>
                        <w:rPr>
                          <w:rFonts w:ascii="Cambria Math" w:eastAsiaTheme="minorHAnsi" w:hAnsi="Cambria Math"/>
                          <w:i/>
                        </w:rPr>
                      </m:ctrlPr>
                    </m:dPr>
                    <m:e>
                      <m:r>
                        <w:rPr>
                          <w:rFonts w:ascii="Cambria Math" w:eastAsiaTheme="minorHAnsi" w:hAnsi="Cambria Math"/>
                        </w:rPr>
                        <m:t>β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e>
              </m:func>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α S</m:t>
                      </m:r>
                    </m:e>
                  </m:d>
                </m:e>
                <m:sup>
                  <m:r>
                    <w:rPr>
                      <w:rFonts w:ascii="Cambria Math" w:eastAsiaTheme="minorHAnsi" w:hAnsi="Cambria Math"/>
                    </w:rPr>
                    <m:t>2</m:t>
                  </m:r>
                </m:sup>
              </m:sSup>
              <m:func>
                <m:funcPr>
                  <m:ctrlPr>
                    <w:rPr>
                      <w:rFonts w:ascii="Cambria Math" w:eastAsiaTheme="minorHAnsi" w:hAnsi="Cambria Math"/>
                      <w:i/>
                    </w:rPr>
                  </m:ctrlPr>
                </m:funcPr>
                <m:fName>
                  <m: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e>
                  </m:d>
                </m:e>
              </m:func>
              <m:r>
                <w:rPr>
                  <w:rFonts w:ascii="Cambria Math" w:eastAsiaTheme="minorHAnsi" w:hAnsi="Cambria Math"/>
                </w:rPr>
                <m:t>+α</m:t>
              </m:r>
              <m:sSup>
                <m:sSupPr>
                  <m:ctrlPr>
                    <w:rPr>
                      <w:rFonts w:ascii="Cambria Math" w:eastAsiaTheme="minorHAnsi" w:hAnsi="Cambria Math"/>
                      <w:i/>
                    </w:rPr>
                  </m:ctrlPr>
                </m:sSupPr>
                <m:e>
                  <m:r>
                    <w:rPr>
                      <w:rFonts w:ascii="Cambria Math" w:eastAsiaTheme="minorHAnsi" w:hAnsi="Cambria Math"/>
                    </w:rPr>
                    <m:t>β</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func>
                <m:funcPr>
                  <m:ctrlPr>
                    <w:rPr>
                      <w:rFonts w:ascii="Cambria Math" w:eastAsiaTheme="minorHAnsi" w:hAnsi="Cambria Math"/>
                      <w:i/>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e>
                  </m:d>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m:t>
                      </m:r>
                    </m:e>
                    <m:sup>
                      <m:r>
                        <w:rPr>
                          <w:rFonts w:ascii="Cambria Math" w:eastAsiaTheme="minorHAnsi" w:hAnsi="Cambria Math"/>
                        </w:rPr>
                        <m:t>2</m:t>
                      </m:r>
                    </m:sup>
                  </m:sSup>
                  <m:r>
                    <w:rPr>
                      <w:rFonts w:ascii="Cambria Math" w:eastAsiaTheme="minorHAnsi" w:hAnsi="Cambria Math"/>
                    </w:rPr>
                    <m:t>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3</m:t>
                      </m:r>
                    </m:sup>
                  </m:sSup>
                  <m:r>
                    <w:rPr>
                      <w:rFonts w:ascii="Cambria Math" w:eastAsiaTheme="minorHAnsi" w:hAnsi="Cambria Math"/>
                    </w:rPr>
                    <m:t xml:space="preserve"> </m:t>
                  </m:r>
                  <m:r>
                    <m:rPr>
                      <m:sty m:val="p"/>
                    </m:rPr>
                    <w:rPr>
                      <w:rFonts w:ascii="Cambria Math" w:eastAsiaTheme="minorHAnsi" w:hAnsi="Cambria Math"/>
                    </w:rPr>
                    <m:t>sin⁡</m:t>
                  </m:r>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func>
            </m:num>
            <m:den>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αβ</m:t>
                      </m:r>
                      <m:sSup>
                        <m:sSupPr>
                          <m:ctrlPr>
                            <w:rPr>
                              <w:rFonts w:ascii="Cambria Math" w:eastAsiaTheme="minorHAnsi" w:hAnsi="Cambria Math"/>
                              <w:i/>
                            </w:rPr>
                          </m:ctrlPr>
                        </m:sSupPr>
                        <m:e>
                          <m:r>
                            <w:rPr>
                              <w:rFonts w:ascii="Cambria Math" w:eastAsiaTheme="minorHAnsi" w:hAnsi="Cambria Math"/>
                            </w:rPr>
                            <m:t>S</m:t>
                          </m:r>
                        </m:e>
                        <m:sup>
                          <m:r>
                            <w:rPr>
                              <w:rFonts w:ascii="Cambria Math" w:eastAsiaTheme="minorHAnsi" w:hAnsi="Cambria Math"/>
                            </w:rPr>
                            <m:t>2</m:t>
                          </m:r>
                        </m:sup>
                      </m:sSup>
                      <m:r>
                        <w:rPr>
                          <w:rFonts w:ascii="Cambria Math" w:eastAsiaTheme="minorHAnsi" w:hAnsi="Cambria Math"/>
                        </w:rPr>
                        <m:t>-</m:t>
                      </m:r>
                      <m:func>
                        <m:funcPr>
                          <m:ctrlPr>
                            <w:rPr>
                              <w:rFonts w:ascii="Cambria Math" w:eastAsiaTheme="minorHAnsi" w:hAnsi="Cambria Math"/>
                            </w:rPr>
                          </m:ctrlPr>
                        </m:funcPr>
                        <m:fName>
                          <m:r>
                            <m:rPr>
                              <m:sty m:val="p"/>
                            </m:rPr>
                            <w:rPr>
                              <w:rFonts w:ascii="Cambria Math" w:eastAsiaTheme="minorHAnsi" w:hAnsi="Cambria Math"/>
                            </w:rPr>
                            <m:t>cos</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e>
                  </m:d>
                </m:e>
                <m:sup>
                  <m:r>
                    <w:rPr>
                      <w:rFonts w:ascii="Cambria Math" w:eastAsiaTheme="minorHAnsi" w:hAnsi="Cambria Math"/>
                    </w:rPr>
                    <m:t>2</m:t>
                  </m:r>
                </m:sup>
              </m:sSup>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αS+βS+</m:t>
                  </m:r>
                  <m:func>
                    <m:funcPr>
                      <m:ctrlPr>
                        <w:rPr>
                          <w:rFonts w:ascii="Cambria Math" w:eastAsiaTheme="minorHAnsi" w:hAnsi="Cambria Math"/>
                        </w:rPr>
                      </m:ctrlPr>
                    </m:funcPr>
                    <m:fName>
                      <m:r>
                        <m:rPr>
                          <m:sty m:val="p"/>
                        </m:rPr>
                        <w:rPr>
                          <w:rFonts w:ascii="Cambria Math" w:eastAsiaTheme="minorHAnsi" w:hAnsi="Cambria Math"/>
                        </w:rPr>
                        <m:t>sin</m:t>
                      </m:r>
                    </m:fName>
                    <m:e>
                      <m:d>
                        <m:dPr>
                          <m:ctrlPr>
                            <w:rPr>
                              <w:rFonts w:ascii="Cambria Math" w:eastAsiaTheme="minorHAnsi" w:hAnsi="Cambria Math"/>
                              <w:i/>
                            </w:rPr>
                          </m:ctrlPr>
                        </m:dPr>
                        <m:e>
                          <m:r>
                            <w:rPr>
                              <w:rFonts w:ascii="Cambria Math" w:eastAsiaTheme="minorHAnsi" w:hAnsi="Cambria Math"/>
                            </w:rPr>
                            <m:t>S(</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α</m:t>
                              </m:r>
                            </m:sub>
                          </m:sSub>
                          <m:r>
                            <w:rPr>
                              <w:rFonts w:ascii="Cambria Math" w:eastAsiaTheme="minorHAnsi" w:hAnsi="Cambria Math"/>
                            </w:rPr>
                            <m:t>+</m:t>
                          </m:r>
                          <m:sSub>
                            <m:sSubPr>
                              <m:ctrlPr>
                                <w:rPr>
                                  <w:rFonts w:ascii="Cambria Math" w:eastAsiaTheme="minorHAnsi" w:hAnsi="Cambria Math"/>
                                  <w:i/>
                                </w:rPr>
                              </m:ctrlPr>
                            </m:sSubPr>
                            <m:e>
                              <m:r>
                                <w:rPr>
                                  <w:rFonts w:ascii="Cambria Math" w:eastAsiaTheme="minorHAnsi" w:hAnsi="Cambria Math"/>
                                </w:rPr>
                                <m:t>L</m:t>
                              </m:r>
                            </m:e>
                            <m:sub>
                              <m:r>
                                <w:rPr>
                                  <w:rFonts w:ascii="Cambria Math" w:eastAsiaTheme="minorHAnsi" w:hAnsi="Cambria Math"/>
                                </w:rPr>
                                <m:t>β</m:t>
                              </m:r>
                            </m:sub>
                          </m:sSub>
                          <m:r>
                            <w:rPr>
                              <w:rFonts w:ascii="Cambria Math" w:eastAsiaTheme="minorHAnsi" w:hAnsi="Cambria Math"/>
                            </w:rPr>
                            <m:t>)</m:t>
                          </m:r>
                        </m:e>
                      </m:d>
                      <m:ctrlPr>
                        <w:rPr>
                          <w:rFonts w:ascii="Cambria Math" w:eastAsiaTheme="minorHAnsi" w:hAnsi="Cambria Math"/>
                          <w:i/>
                        </w:rPr>
                      </m:ctrlPr>
                    </m:e>
                  </m:func>
                  <m:r>
                    <w:rPr>
                      <w:rFonts w:ascii="Cambria Math" w:eastAsiaTheme="minorHAnsi" w:hAnsi="Cambria Math"/>
                    </w:rPr>
                    <m:t>)</m:t>
                  </m:r>
                </m:e>
                <m:sup>
                  <m:r>
                    <w:rPr>
                      <w:rFonts w:ascii="Cambria Math" w:eastAsiaTheme="minorHAnsi" w:hAnsi="Cambria Math"/>
                    </w:rPr>
                    <m:t>2</m:t>
                  </m:r>
                </m:sup>
              </m:sSup>
            </m:den>
          </m:f>
        </m:oMath>
      </m:oMathPara>
    </w:p>
    <w:p w:rsidR="005A3450" w:rsidRDefault="005A3450" w:rsidP="00126B0D">
      <w:pPr>
        <w:pStyle w:val="Body"/>
      </w:pPr>
      <w:r>
        <w:t>To generate a synthetic terrain, each level is treated as a sampling distribution drawn from the distributions from each level (see next section).</w:t>
      </w:r>
    </w:p>
    <w:p w:rsidR="00D9769A" w:rsidRDefault="00D9769A" w:rsidP="00674A94">
      <w:pPr>
        <w:pStyle w:val="Body"/>
        <w:jc w:val="center"/>
      </w:pPr>
      <w:r w:rsidRPr="007F43C7">
        <w:rPr>
          <w:noProof/>
        </w:rPr>
        <w:drawing>
          <wp:inline distT="0" distB="0" distL="0" distR="0">
            <wp:extent cx="5116051" cy="2173857"/>
            <wp:effectExtent l="19050" t="0" r="27449" b="0"/>
            <wp:docPr id="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D9769A" w:rsidRPr="008F2981" w:rsidRDefault="00D9769A" w:rsidP="008F2981">
      <w:pPr>
        <w:pStyle w:val="Caption"/>
      </w:pPr>
      <w:bookmarkStart w:id="30" w:name="_Ref324432886"/>
      <w:r>
        <w:t xml:space="preserve">Figure </w:t>
      </w:r>
      <w:r w:rsidR="00A077AF">
        <w:fldChar w:fldCharType="begin"/>
      </w:r>
      <w:r w:rsidR="00C752DC">
        <w:instrText xml:space="preserve"> SEQ Figure \* ARABIC </w:instrText>
      </w:r>
      <w:r w:rsidR="00A077AF">
        <w:fldChar w:fldCharType="separate"/>
      </w:r>
      <w:r w:rsidR="005F16AE">
        <w:rPr>
          <w:noProof/>
        </w:rPr>
        <w:t>41</w:t>
      </w:r>
      <w:r w:rsidR="00A077AF">
        <w:fldChar w:fldCharType="end"/>
      </w:r>
      <w:bookmarkEnd w:id="30"/>
      <w:r>
        <w:t>: Simulated random walk for the rough road terrain.</w:t>
      </w:r>
    </w:p>
    <w:p w:rsidR="00D9769A" w:rsidRDefault="00D9769A" w:rsidP="00126B0D">
      <w:pPr>
        <w:pStyle w:val="Body"/>
      </w:pPr>
      <w:r>
        <w:t>As a check to determine whether we can recover the PSD from the simulated semi-Markov random walk, we applied a Fourier transform to 10 sets of simulation traces and squared the amplitude. Note the close alignment with the peaks and with the sinc filter poles. This demonstrates the general utility of switching between a stochastic analytical representation and a Monte Carlo generated simulation.</w:t>
      </w:r>
    </w:p>
    <w:p w:rsidR="00D9769A" w:rsidRDefault="00D9769A" w:rsidP="008F2981">
      <w:pPr>
        <w:pStyle w:val="Figure"/>
        <w:keepNext/>
      </w:pPr>
      <w:r>
        <w:rPr>
          <w:noProof/>
        </w:rPr>
        <w:drawing>
          <wp:inline distT="0" distB="0" distL="0" distR="0">
            <wp:extent cx="4606290" cy="2530998"/>
            <wp:effectExtent l="19050" t="0" r="3810" b="0"/>
            <wp:docPr id="87" name="Picture 27" descr="RoughRoadPSDandSimSemiMarko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ghRoadPSDandSimSemiMarkov.gif"/>
                    <pic:cNvPicPr/>
                  </pic:nvPicPr>
                  <pic:blipFill>
                    <a:blip r:embed="rId54" cstate="print"/>
                    <a:stretch>
                      <a:fillRect/>
                    </a:stretch>
                  </pic:blipFill>
                  <pic:spPr>
                    <a:xfrm>
                      <a:off x="0" y="0"/>
                      <a:ext cx="4600028" cy="2527557"/>
                    </a:xfrm>
                    <a:prstGeom prst="rect">
                      <a:avLst/>
                    </a:prstGeom>
                  </pic:spPr>
                </pic:pic>
              </a:graphicData>
            </a:graphic>
          </wp:inline>
        </w:drawing>
      </w:r>
    </w:p>
    <w:p w:rsidR="00D9769A" w:rsidRDefault="00D9769A" w:rsidP="008F2981">
      <w:pPr>
        <w:pStyle w:val="Caption"/>
      </w:pPr>
      <w:r>
        <w:t xml:space="preserve">Figure </w:t>
      </w:r>
      <w:r w:rsidR="00A077AF">
        <w:fldChar w:fldCharType="begin"/>
      </w:r>
      <w:r w:rsidR="00C752DC">
        <w:instrText xml:space="preserve"> SEQ Figure \* ARABIC </w:instrText>
      </w:r>
      <w:r w:rsidR="00A077AF">
        <w:fldChar w:fldCharType="separate"/>
      </w:r>
      <w:r w:rsidR="005F16AE">
        <w:rPr>
          <w:noProof/>
        </w:rPr>
        <w:t>42</w:t>
      </w:r>
      <w:r w:rsidR="00A077AF">
        <w:fldChar w:fldCharType="end"/>
      </w:r>
      <w:r>
        <w:t>: A Monte Carlo simulation of the rough road semi-Markov behavior reveals nearly the same feature amplitudes for the assumed pair-correlation weightings.</w:t>
      </w:r>
      <w:r w:rsidR="00A475B0">
        <w:t xml:space="preserve"> Contrast this with </w:t>
      </w:r>
      <w:r w:rsidR="00A077AF">
        <w:fldChar w:fldCharType="begin"/>
      </w:r>
      <w:r w:rsidR="00A475B0">
        <w:instrText xml:space="preserve"> REF _Ref324432606 \h </w:instrText>
      </w:r>
      <w:r w:rsidR="00A077AF">
        <w:fldChar w:fldCharType="separate"/>
      </w:r>
      <w:r w:rsidR="005F16AE">
        <w:t xml:space="preserve">Figure </w:t>
      </w:r>
      <w:r w:rsidR="005F16AE">
        <w:rPr>
          <w:noProof/>
        </w:rPr>
        <w:t>40</w:t>
      </w:r>
      <w:r w:rsidR="00A077AF">
        <w:fldChar w:fldCharType="end"/>
      </w:r>
    </w:p>
    <w:p w:rsidR="00D72329" w:rsidRDefault="00D161EB" w:rsidP="00D72329">
      <w:pPr>
        <w:pStyle w:val="Heading1"/>
      </w:pPr>
      <w:r w:rsidRPr="00D161EB">
        <w:t xml:space="preserve">High Resolution </w:t>
      </w:r>
      <w:r>
        <w:t>Data</w:t>
      </w:r>
      <w:r w:rsidR="004B2B4B">
        <w:t xml:space="preserve"> </w:t>
      </w:r>
    </w:p>
    <w:p w:rsidR="00A879E0" w:rsidRDefault="004B2B4B" w:rsidP="00126B0D">
      <w:pPr>
        <w:pStyle w:val="Body"/>
      </w:pPr>
      <w:r w:rsidRPr="00CF2B83">
        <w:t>To verify the utility of the semi-Markov approach</w:t>
      </w:r>
      <w:r w:rsidR="00CF2B83">
        <w:t xml:space="preserve">, we evaluated </w:t>
      </w:r>
      <w:r w:rsidR="00A616DA">
        <w:t>a fitting procedure against several high-resolution profiles of real vehicle test courses</w:t>
      </w:r>
      <w:r w:rsidR="00A879E0">
        <w:t>; specifically we chose the Gerotek site in South Africa as this was being measured with advanced profiling tools</w:t>
      </w:r>
      <w:r w:rsidR="00A077AF">
        <w:fldChar w:fldCharType="begin"/>
      </w:r>
      <w:r w:rsidR="00A06ED0">
        <w:instrText xml:space="preserve"> ADDIN ZOTERO_ITEM CSL_CITATION {"citationID":"10jbgom1bj","properties":{"formattedCitation":"[13]","plainCitation":"[13]"},"citationItems":[{"id":1338,"uris":["http://zotero.org/users/954774/items/NQU4STQT"],"uri":["http://zotero.org/users/954774/items/NQU4STQT"]}],"schema":"https://github.com/citation-style-language/schema/raw/master/csl-citation.json"} </w:instrText>
      </w:r>
      <w:r w:rsidR="00A077AF">
        <w:fldChar w:fldCharType="separate"/>
      </w:r>
      <w:r w:rsidR="00A06ED0" w:rsidRPr="00A06ED0">
        <w:t>[13]</w:t>
      </w:r>
      <w:r w:rsidR="00A077AF">
        <w:fldChar w:fldCharType="end"/>
      </w:r>
      <w:r w:rsidR="00D5290E">
        <w:t xml:space="preserve"> </w:t>
      </w:r>
      <w:r w:rsidR="00A077AF">
        <w:fldChar w:fldCharType="begin"/>
      </w:r>
      <w:r w:rsidR="00A06ED0">
        <w:instrText xml:space="preserve"> ADDIN ZOTERO_ITEM CSL_CITATION {"citationID":"7u7uoe31d","properties":{"formattedCitation":"[32]","plainCitation":"[32]"},"citationItems":[{"id":1099,"uris":["http://zotero.org/users/954774/items/TIT6VPD6"],"uri":["http://zotero.org/users/954774/items/TIT6VPD6"]}],"schema":"https://github.com/citation-style-language/schema/raw/master/csl-citation.json"} </w:instrText>
      </w:r>
      <w:r w:rsidR="00A077AF">
        <w:fldChar w:fldCharType="separate"/>
      </w:r>
      <w:r w:rsidR="00A06ED0" w:rsidRPr="00A06ED0">
        <w:t>[32]</w:t>
      </w:r>
      <w:r w:rsidR="00A077AF">
        <w:fldChar w:fldCharType="end"/>
      </w:r>
      <w:r w:rsidR="00A616DA">
        <w:t>.</w:t>
      </w:r>
      <w:r w:rsidR="003C3EFF">
        <w:t xml:space="preserve"> </w:t>
      </w:r>
    </w:p>
    <w:p w:rsidR="00D161EB" w:rsidRPr="00CF2B83" w:rsidRDefault="003C3EFF" w:rsidP="00126B0D">
      <w:pPr>
        <w:pStyle w:val="Body"/>
      </w:pPr>
      <w:r>
        <w:t>To calibrate the data format and determine the limits of resolution, we started with a simulated pothole course</w:t>
      </w:r>
      <w:r w:rsidR="00A879E0">
        <w:t>. We experimented with the size of the data set so as to clearly reveal features in the PSD</w:t>
      </w:r>
      <w:r w:rsidR="00E100CD">
        <w:t xml:space="preserve">, which are shown in </w:t>
      </w:r>
      <w:r w:rsidR="00A077AF">
        <w:fldChar w:fldCharType="begin"/>
      </w:r>
      <w:r w:rsidR="00E100CD">
        <w:instrText xml:space="preserve"> REF _Ref322971817 \h </w:instrText>
      </w:r>
      <w:r w:rsidR="00A077AF">
        <w:fldChar w:fldCharType="separate"/>
      </w:r>
      <w:r w:rsidR="005F16AE">
        <w:t xml:space="preserve">Figure </w:t>
      </w:r>
      <w:r w:rsidR="005F16AE">
        <w:rPr>
          <w:noProof/>
        </w:rPr>
        <w:t>43</w:t>
      </w:r>
      <w:r w:rsidR="00A077AF">
        <w:fldChar w:fldCharType="end"/>
      </w:r>
      <w:r w:rsidR="00A879E0">
        <w:t>.</w:t>
      </w:r>
    </w:p>
    <w:p w:rsidR="00D9769A" w:rsidRDefault="00A879E0" w:rsidP="00F01F25">
      <w:pPr>
        <w:pStyle w:val="Body"/>
        <w:jc w:val="center"/>
      </w:pPr>
      <w:r w:rsidRPr="00A879E0">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5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D9769A" w:rsidRDefault="00D9769A" w:rsidP="002543ED">
      <w:pPr>
        <w:pStyle w:val="Caption"/>
      </w:pPr>
      <w:bookmarkStart w:id="31" w:name="_Ref322971817"/>
      <w:r>
        <w:t xml:space="preserve">Figure </w:t>
      </w:r>
      <w:r w:rsidR="00A077AF">
        <w:fldChar w:fldCharType="begin"/>
      </w:r>
      <w:r w:rsidR="00C752DC">
        <w:instrText xml:space="preserve"> SEQ Figure \* ARABIC </w:instrText>
      </w:r>
      <w:r w:rsidR="00A077AF">
        <w:fldChar w:fldCharType="separate"/>
      </w:r>
      <w:r w:rsidR="005F16AE">
        <w:rPr>
          <w:noProof/>
        </w:rPr>
        <w:t>43</w:t>
      </w:r>
      <w:r w:rsidR="00A077AF">
        <w:fldChar w:fldCharType="end"/>
      </w:r>
      <w:bookmarkEnd w:id="31"/>
      <w:r w:rsidR="004B2B4B">
        <w:t>:</w:t>
      </w:r>
      <w:r w:rsidR="00E100CD">
        <w:t xml:space="preserve"> </w:t>
      </w:r>
      <w:r w:rsidR="00974917">
        <w:t>Simulated pothole course PSD</w:t>
      </w:r>
      <w:r w:rsidR="00A879E0">
        <w:t>. The typical fitting procedure uses knowledge of the underlying terrain profile (top middle inset, showing a pot-hole course with steps) and a stochastic representation of the PSD (upper right inset) to match the PSD calculated from the data.</w:t>
      </w:r>
    </w:p>
    <w:p w:rsidR="00A475B0" w:rsidRPr="00A879E0" w:rsidRDefault="00E100CD" w:rsidP="00A475B0">
      <w:pPr>
        <w:pStyle w:val="Body"/>
        <w:rPr>
          <w:color w:val="auto"/>
        </w:rPr>
      </w:pPr>
      <w:r>
        <w:rPr>
          <w:color w:val="auto"/>
        </w:rPr>
        <w:t>For</w:t>
      </w:r>
      <w:r w:rsidR="00A879E0">
        <w:rPr>
          <w:color w:val="auto"/>
        </w:rPr>
        <w:t xml:space="preserve"> another course at the Gerotek site</w:t>
      </w:r>
      <w:r>
        <w:rPr>
          <w:color w:val="auto"/>
        </w:rPr>
        <w:t xml:space="preserve">, we chose the “corrugated” track, consisting of approximately 20 cm high bumps, separated at rather regular intervals. This also provided a very accurate fit to a semi-Markov model </w:t>
      </w:r>
      <w:r w:rsidR="005052D1">
        <w:rPr>
          <w:color w:val="auto"/>
        </w:rPr>
        <w:t xml:space="preserve">(see </w:t>
      </w:r>
      <w:r w:rsidR="00A077AF">
        <w:rPr>
          <w:color w:val="auto"/>
        </w:rPr>
        <w:fldChar w:fldCharType="begin"/>
      </w:r>
      <w:r w:rsidR="005052D1">
        <w:rPr>
          <w:color w:val="auto"/>
        </w:rPr>
        <w:instrText xml:space="preserve"> REF _Ref347586724 \h </w:instrText>
      </w:r>
      <w:r w:rsidR="00A077AF">
        <w:rPr>
          <w:color w:val="auto"/>
        </w:rPr>
      </w:r>
      <w:r w:rsidR="00A077AF">
        <w:rPr>
          <w:color w:val="auto"/>
        </w:rPr>
        <w:fldChar w:fldCharType="separate"/>
      </w:r>
      <w:r w:rsidR="005F16AE">
        <w:t xml:space="preserve">Figure </w:t>
      </w:r>
      <w:r w:rsidR="005F16AE">
        <w:rPr>
          <w:noProof/>
        </w:rPr>
        <w:t>44</w:t>
      </w:r>
      <w:r w:rsidR="00A077AF">
        <w:rPr>
          <w:color w:val="auto"/>
        </w:rPr>
        <w:fldChar w:fldCharType="end"/>
      </w:r>
      <w:r w:rsidR="005052D1">
        <w:rPr>
          <w:color w:val="auto"/>
        </w:rPr>
        <w:t>)</w:t>
      </w:r>
      <w:r>
        <w:rPr>
          <w:color w:val="auto"/>
        </w:rPr>
        <w:t>, with the PSD showing a suppressed high harmonic at the spatial frequency predicted by the ratio of the length of the bump to the average spacing.</w:t>
      </w:r>
    </w:p>
    <w:p w:rsidR="00A879E0" w:rsidRDefault="00B3274D" w:rsidP="00A879E0">
      <w:pPr>
        <w:pStyle w:val="Body"/>
        <w:keepNext/>
      </w:pPr>
      <w:r w:rsidRPr="00B3274D">
        <w:rPr>
          <w:noProof/>
          <w:color w:val="FF0000"/>
        </w:rPr>
        <w:drawing>
          <wp:inline distT="0" distB="0" distL="0" distR="0">
            <wp:extent cx="5943600" cy="1981200"/>
            <wp:effectExtent l="19050" t="0" r="0"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56" cstate="print"/>
                    <a:srcRect b="72632"/>
                    <a:stretch>
                      <a:fillRect/>
                    </a:stretch>
                  </pic:blipFill>
                  <pic:spPr>
                    <a:xfrm>
                      <a:off x="0" y="0"/>
                      <a:ext cx="5943600" cy="1981200"/>
                    </a:xfrm>
                    <a:prstGeom prst="rect">
                      <a:avLst/>
                    </a:prstGeom>
                  </pic:spPr>
                </pic:pic>
              </a:graphicData>
            </a:graphic>
          </wp:inline>
        </w:drawing>
      </w:r>
    </w:p>
    <w:p w:rsidR="00B3274D" w:rsidRDefault="00A879E0" w:rsidP="00A879E0">
      <w:pPr>
        <w:pStyle w:val="Caption"/>
        <w:rPr>
          <w:color w:val="FF0000"/>
        </w:rPr>
      </w:pPr>
      <w:bookmarkStart w:id="32" w:name="_Ref347586724"/>
      <w:r>
        <w:t xml:space="preserve">Figure </w:t>
      </w:r>
      <w:r w:rsidR="00A077AF">
        <w:fldChar w:fldCharType="begin"/>
      </w:r>
      <w:r w:rsidR="00C752DC">
        <w:instrText xml:space="preserve"> SEQ Figure \* ARABIC </w:instrText>
      </w:r>
      <w:r w:rsidR="00A077AF">
        <w:fldChar w:fldCharType="separate"/>
      </w:r>
      <w:r w:rsidR="005F16AE">
        <w:rPr>
          <w:noProof/>
        </w:rPr>
        <w:t>44</w:t>
      </w:r>
      <w:r w:rsidR="00A077AF">
        <w:fldChar w:fldCharType="end"/>
      </w:r>
      <w:bookmarkEnd w:id="32"/>
      <w:r>
        <w:t xml:space="preserve">: </w:t>
      </w:r>
      <w:r w:rsidRPr="00085F6E">
        <w:t xml:space="preserve"> </w:t>
      </w:r>
      <w:r>
        <w:t>Gerotek Corrugation cour</w:t>
      </w:r>
      <w:r w:rsidR="00E100CD">
        <w:t>se. (left) track profile and simulated profile (right) PSD data, simulated PSD, and analytical data</w:t>
      </w:r>
    </w:p>
    <w:p w:rsidR="00D9769A" w:rsidRDefault="00E100CD" w:rsidP="00D72329">
      <w:pPr>
        <w:pStyle w:val="Body"/>
      </w:pPr>
      <w:r>
        <w:t xml:space="preserve">The </w:t>
      </w:r>
      <w:r w:rsidR="00D72329">
        <w:t xml:space="preserve">semi-Markov </w:t>
      </w:r>
      <w:r>
        <w:t>model with very few parameters is thus able to reproduce a data set containing potentially gigabytes of data.</w:t>
      </w:r>
    </w:p>
    <w:p w:rsidR="00D9769A" w:rsidRDefault="00D9769A" w:rsidP="00126B0D">
      <w:pPr>
        <w:pStyle w:val="Body"/>
        <w:pBdr>
          <w:bottom w:val="single" w:sz="6" w:space="1" w:color="auto"/>
        </w:pBdr>
      </w:pPr>
    </w:p>
    <w:p w:rsidR="00D9769A" w:rsidRDefault="00D9769A">
      <w:pPr>
        <w:suppressAutoHyphens w:val="0"/>
        <w:overflowPunct/>
        <w:autoSpaceDE/>
        <w:autoSpaceDN/>
        <w:adjustRightInd/>
        <w:spacing w:after="200" w:line="276" w:lineRule="auto"/>
        <w:textAlignment w:val="auto"/>
        <w:rPr>
          <w:color w:val="000000"/>
          <w:sz w:val="22"/>
        </w:rPr>
      </w:pPr>
      <w:r>
        <w:br w:type="page"/>
      </w:r>
    </w:p>
    <w:p w:rsidR="00D9769A" w:rsidRDefault="00D9769A" w:rsidP="00143C13">
      <w:pPr>
        <w:pStyle w:val="HeadingRunIn"/>
      </w:pPr>
      <w:r>
        <w:t>Generating Synthetic Terrains and Waves and Monte Carlo Sampling</w:t>
      </w:r>
    </w:p>
    <w:p w:rsidR="00D9769A" w:rsidRDefault="00D9769A" w:rsidP="007F0EC9">
      <w:pPr>
        <w:pStyle w:val="BodyAfterHead"/>
      </w:pPr>
      <w:r>
        <w:t xml:space="preserve">Having a stochastic model of the terrain allows one to generate instances of synthetic terrain that have the same spectral content as the real terrain. This becomes useful for mapping out an </w:t>
      </w:r>
      <w:r w:rsidRPr="007F0EC9">
        <w:rPr>
          <w:i/>
        </w:rPr>
        <w:t>ergodic</w:t>
      </w:r>
      <w:r>
        <w:t xml:space="preserve"> representation of possible terrain states suitable for </w:t>
      </w:r>
      <w:r w:rsidRPr="007F0EC9">
        <w:rPr>
          <w:i/>
        </w:rPr>
        <w:t>sampling</w:t>
      </w:r>
      <w:r>
        <w:t xml:space="preserve"> (i.e. </w:t>
      </w:r>
      <w:r w:rsidRPr="007F0EC9">
        <w:rPr>
          <w:i/>
        </w:rPr>
        <w:t>Monte Carlo</w:t>
      </w:r>
      <w:r>
        <w:t>) simulations.</w:t>
      </w:r>
    </w:p>
    <w:p w:rsidR="00D9769A" w:rsidRPr="00F23A5F" w:rsidRDefault="00D9769A" w:rsidP="00F23A5F">
      <w:pPr>
        <w:pStyle w:val="BodyAfterHead"/>
      </w:pPr>
      <w:r>
        <w:t>Several mechanisms exist to generate a random walk, which includes the classical Brownian motion based on a Markov model, the semi-Markov step transition, and the Ornstein-Uhlenbeck random walk process.</w:t>
      </w:r>
    </w:p>
    <w:p w:rsidR="00D9769A" w:rsidRDefault="00D9769A" w:rsidP="00463405">
      <w:pPr>
        <w:pStyle w:val="Heading1"/>
      </w:pPr>
      <w:r>
        <w:t>Classical Random Walk Model</w:t>
      </w:r>
    </w:p>
    <w:p w:rsidR="00105628" w:rsidRDefault="00D9769A" w:rsidP="00105628">
      <w:pPr>
        <w:pStyle w:val="BodyAfterHead"/>
      </w:pPr>
      <w:r>
        <w:t xml:space="preserve">The simplest </w:t>
      </w:r>
      <w:r>
        <w:rPr>
          <w:i/>
        </w:rPr>
        <w:t>random walk</w:t>
      </w:r>
      <w:r>
        <w:t xml:space="preserve"> models </w:t>
      </w:r>
      <w:r w:rsidR="00E109A5">
        <w:t xml:space="preserve">will </w:t>
      </w:r>
      <w:r>
        <w:t xml:space="preserve">generate </w:t>
      </w:r>
      <w:r w:rsidR="00E109A5">
        <w:t>a PSD with a 1/</w:t>
      </w:r>
      <w:r w:rsidR="00E109A5">
        <w:rPr>
          <w:i/>
        </w:rPr>
        <w:t>S</w:t>
      </w:r>
      <w:r w:rsidR="00E109A5" w:rsidRPr="00E109A5">
        <w:rPr>
          <w:vertAlign w:val="superscript"/>
        </w:rPr>
        <w:t>2</w:t>
      </w:r>
      <w:r w:rsidR="00E109A5">
        <w:t xml:space="preserve"> </w:t>
      </w:r>
      <w:r w:rsidR="00754861">
        <w:t xml:space="preserve">fall-off, </w:t>
      </w:r>
      <w:r>
        <w:t xml:space="preserve">and exemplified by the empirical data in </w:t>
      </w:r>
      <w:fldSimple w:instr=" REF _Ref322691378 \h  \* MERGEFORMAT ">
        <w:r w:rsidR="005F16AE">
          <w:t xml:space="preserve">Figure </w:t>
        </w:r>
        <w:r w:rsidR="005F16AE">
          <w:rPr>
            <w:noProof/>
          </w:rPr>
          <w:t>4</w:t>
        </w:r>
      </w:fldSimple>
      <w:r>
        <w:t>.</w:t>
      </w:r>
      <w:r w:rsidR="00754861">
        <w:t xml:space="preserve"> The problem with the simple random walk profile is that it will generate an infinitely high spike for </w:t>
      </w:r>
      <w:r w:rsidR="00754861" w:rsidRPr="00754861">
        <w:rPr>
          <w:i/>
        </w:rPr>
        <w:t>S</w:t>
      </w:r>
      <w:r w:rsidR="00754861">
        <w:t>=0, as a random walk is unbounded and will show undulations of infinite length and height.</w:t>
      </w:r>
      <w:r>
        <w:t xml:space="preserve">  </w:t>
      </w:r>
      <w:r w:rsidR="00E96608" w:rsidRPr="00C9679F">
        <w:rPr>
          <w:color w:val="auto"/>
        </w:rPr>
        <w:t xml:space="preserve">For an example of a typical algorithm for generating a Markov random walk in </w:t>
      </w:r>
      <w:r w:rsidR="00E96608">
        <w:rPr>
          <w:color w:val="auto"/>
        </w:rPr>
        <w:t>discrete steps</w:t>
      </w:r>
      <w:r w:rsidR="00E96608" w:rsidRPr="00C9679F">
        <w:rPr>
          <w:color w:val="auto"/>
        </w:rPr>
        <w:t xml:space="preserve">, assume </w:t>
      </w:r>
      <w:r w:rsidR="00E96608" w:rsidRPr="00C9679F">
        <w:rPr>
          <w:i/>
          <w:color w:val="auto"/>
        </w:rPr>
        <w:t>R</w:t>
      </w:r>
      <w:r w:rsidR="00E96608" w:rsidRPr="00C9679F">
        <w:rPr>
          <w:color w:val="auto"/>
        </w:rPr>
        <w:t xml:space="preserve"> is a sample </w:t>
      </w:r>
      <w:r w:rsidR="00E96608">
        <w:rPr>
          <w:color w:val="auto"/>
        </w:rPr>
        <w:t>drawn as</w:t>
      </w:r>
      <w:r w:rsidR="00E96608" w:rsidRPr="00C9679F">
        <w:rPr>
          <w:color w:val="auto"/>
        </w:rPr>
        <w:t xml:space="preserve"> a uniform variate</w:t>
      </w:r>
      <w:r w:rsidR="00CF25EE">
        <w:rPr>
          <w:color w:val="auto"/>
        </w:rPr>
        <w:t>:</w:t>
      </w:r>
      <w:r w:rsidR="00E96608" w:rsidRPr="00C9679F">
        <w:rPr>
          <w:color w:val="auto"/>
        </w:rPr>
        <w:t xml:space="preserve"> </w:t>
      </w:r>
      <m:oMath>
        <m:r>
          <w:rPr>
            <w:rFonts w:ascii="Cambria Math" w:hAnsi="Cambria Math"/>
            <w:color w:val="auto"/>
          </w:rPr>
          <m:t>R∈[0..1]</m:t>
        </m:r>
      </m:oMath>
      <w:r w:rsidR="00E96608" w:rsidRPr="00C9679F">
        <w:rPr>
          <w:color w:val="auto"/>
        </w:rPr>
        <w:t>.</w:t>
      </w:r>
    </w:p>
    <w:p w:rsidR="00105628" w:rsidRDefault="00105628" w:rsidP="00105628">
      <w:pPr>
        <w:pStyle w:val="Code"/>
      </w:pPr>
    </w:p>
    <w:p w:rsidR="00105628" w:rsidRDefault="00105628" w:rsidP="00105628">
      <w:pPr>
        <w:pStyle w:val="Code"/>
      </w:pPr>
      <w:r>
        <w:t>-- classical random walk = rw</w:t>
      </w:r>
    </w:p>
    <w:p w:rsidR="00105628" w:rsidRDefault="00105628" w:rsidP="00105628">
      <w:pPr>
        <w:pStyle w:val="Code"/>
      </w:pPr>
      <w:r>
        <w:t xml:space="preserve">rw(Diffusion,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 + Diffusion</w:t>
      </w:r>
    </w:p>
    <w:p w:rsidR="00105628" w:rsidRDefault="00105628" w:rsidP="00105628">
      <w:pPr>
        <w:pStyle w:val="Code"/>
      </w:pPr>
      <w:r>
        <w:t>    else</w:t>
      </w:r>
    </w:p>
    <w:p w:rsidR="00105628" w:rsidRDefault="00105628" w:rsidP="00105628">
      <w:pPr>
        <w:pStyle w:val="Code"/>
      </w:pPr>
      <w:r>
        <w:t>        Z = Z - Diffusion</w:t>
      </w:r>
    </w:p>
    <w:p w:rsidR="00105628" w:rsidRDefault="00105628" w:rsidP="00105628">
      <w:pPr>
        <w:pStyle w:val="Code"/>
      </w:pPr>
      <w:r>
        <w:t>    end</w:t>
      </w:r>
    </w:p>
    <w:p w:rsidR="00105628" w:rsidRDefault="00105628" w:rsidP="00105628">
      <w:pPr>
        <w:pStyle w:val="Code"/>
      </w:pPr>
    </w:p>
    <w:p w:rsidR="00105628" w:rsidRDefault="00105628" w:rsidP="00105628">
      <w:pPr>
        <w:pStyle w:val="Heading1"/>
      </w:pPr>
      <w:r>
        <w:t>Ornstein-Uhlenbeck Process</w:t>
      </w:r>
    </w:p>
    <w:p w:rsidR="00105628" w:rsidRPr="00E85FDD" w:rsidRDefault="00105628" w:rsidP="00105628">
      <w:pPr>
        <w:pStyle w:val="BodyAfterHead"/>
      </w:pPr>
      <w:r>
        <w:t xml:space="preserve">The issue with a pure random walk model is that the absolute excursions become unbounded, whereas real data shows bounds in altitude in the terrain or waves.  One way around this, which does not impact the spectral fall-off, is to attach a </w:t>
      </w:r>
      <w:r w:rsidRPr="00751B58">
        <w:rPr>
          <w:i/>
        </w:rPr>
        <w:t>reversion-to-the-mean</w:t>
      </w:r>
      <w:r>
        <w:t xml:space="preserve"> correction term to the random walk algorithm.   This procedure is known as the </w:t>
      </w:r>
      <w:r w:rsidRPr="00751B58">
        <w:rPr>
          <w:i/>
        </w:rPr>
        <w:t>Ornstein-Uhlenbeck</w:t>
      </w:r>
      <w:r>
        <w:t xml:space="preserve"> random walk process</w:t>
      </w:r>
      <w:r w:rsidR="00A077AF">
        <w:fldChar w:fldCharType="begin"/>
      </w:r>
      <w:r>
        <w:instrText xml:space="preserve"> ADDIN ZOTERO_ITEM CSL_CITATION {"citationID":"1ovnmn6odu","properties":{"formattedCitation":"[4]","plainCitation":"[4]"},"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year":2010}}}],"schema":"https://github.com/citation-style-language/schema/raw/master/csl-citation.json"} </w:instrText>
      </w:r>
      <w:r w:rsidR="00A077AF">
        <w:fldChar w:fldCharType="separate"/>
      </w:r>
      <w:r w:rsidRPr="00D9769A">
        <w:t>[4]</w:t>
      </w:r>
      <w:r w:rsidR="00A077AF">
        <w:fldChar w:fldCharType="end"/>
      </w:r>
      <w:r>
        <w:t xml:space="preserve">, and derives from a physical model of an attractor or potential well which “tugs” on the random walker to bring it back to the mean state (see </w:t>
      </w:r>
      <w:r w:rsidR="00A077AF">
        <w:fldChar w:fldCharType="begin"/>
      </w:r>
      <w:r>
        <w:instrText xml:space="preserve"> REF _Ref323028302 \h </w:instrText>
      </w:r>
      <w:r w:rsidR="00A077AF">
        <w:fldChar w:fldCharType="separate"/>
      </w:r>
      <w:r w:rsidR="005F16AE" w:rsidRPr="00A26641">
        <w:t xml:space="preserve">Figure </w:t>
      </w:r>
      <w:r w:rsidR="005F16AE">
        <w:rPr>
          <w:noProof/>
        </w:rPr>
        <w:t>45</w:t>
      </w:r>
      <w:r w:rsidR="00A077AF">
        <w:fldChar w:fldCharType="end"/>
      </w:r>
      <w:r>
        <w:t xml:space="preserve"> below).</w:t>
      </w:r>
    </w:p>
    <w:p w:rsidR="00105628" w:rsidRDefault="00E96608" w:rsidP="00105628">
      <w:pPr>
        <w:pStyle w:val="Figure"/>
      </w:pPr>
      <w:r w:rsidRPr="00BD13DE">
        <w:rPr>
          <w:noProof/>
        </w:rPr>
        <w:object w:dxaOrig="7191" w:dyaOrig="5399">
          <v:shape id="_x0000_i1027" type="#_x0000_t75" style="width:359.4pt;height:175.3pt" o:ole="">
            <v:imagedata r:id="rId57" o:title="" croptop="12236f" cropbottom="10488f"/>
          </v:shape>
          <o:OLEObject Type="Embed" ProgID="PowerPoint.Slide.12" ShapeID="_x0000_i1027" DrawAspect="Content" ObjectID="_1423548404" r:id="rId58"/>
        </w:object>
      </w:r>
    </w:p>
    <w:p w:rsidR="00105628" w:rsidRPr="00A26641" w:rsidRDefault="00105628" w:rsidP="00105628">
      <w:pPr>
        <w:pStyle w:val="Caption"/>
      </w:pPr>
      <w:bookmarkStart w:id="33" w:name="_Ref323028302"/>
      <w:r w:rsidRPr="00A26641">
        <w:t xml:space="preserve">Figure </w:t>
      </w:r>
      <w:r w:rsidR="00A077AF">
        <w:fldChar w:fldCharType="begin"/>
      </w:r>
      <w:r w:rsidR="00C752DC">
        <w:instrText xml:space="preserve"> SEQ Figure \* ARABIC </w:instrText>
      </w:r>
      <w:r w:rsidR="00A077AF">
        <w:fldChar w:fldCharType="separate"/>
      </w:r>
      <w:r w:rsidR="005F16AE">
        <w:rPr>
          <w:noProof/>
        </w:rPr>
        <w:t>45</w:t>
      </w:r>
      <w:r w:rsidR="00A077AF">
        <w:fldChar w:fldCharType="end"/>
      </w:r>
      <w:bookmarkEnd w:id="33"/>
      <w:r w:rsidRPr="00A26641">
        <w:t>: Representation of an Ornstein-Uhlenbeck random walk process for terrain elevation changes. The hopping rate works similarly to a potential well, with a greater resistance to hopping the further excursion ways from a quiescent elevation (Z</w:t>
      </w:r>
      <w:r w:rsidRPr="00A26641">
        <w:rPr>
          <w:vertAlign w:val="subscript"/>
        </w:rPr>
        <w:t>q</w:t>
      </w:r>
      <w:r w:rsidRPr="00A26641">
        <w:t>) changes.</w:t>
      </w:r>
    </w:p>
    <w:p w:rsidR="00105628" w:rsidRPr="00E96608" w:rsidRDefault="00105628" w:rsidP="00105628">
      <w:pPr>
        <w:pStyle w:val="Body"/>
      </w:pPr>
      <w:r>
        <w:t>The following pseudo-code snippet sets up an Ornstein-Uhlenbeck ran</w:t>
      </w:r>
      <w:r w:rsidR="00754861">
        <w:t>dom walk model with a reversion-to-the-</w:t>
      </w:r>
      <w:r>
        <w:t xml:space="preserve">mean term. The </w:t>
      </w:r>
      <w:r>
        <w:rPr>
          <w:i/>
        </w:rPr>
        <w:t>diffusion</w:t>
      </w:r>
      <w:r>
        <w:t xml:space="preserve"> term is the classical Markovian random walk transition rate. The </w:t>
      </w:r>
      <w:r w:rsidRPr="00751B58">
        <w:rPr>
          <w:i/>
        </w:rPr>
        <w:t>drag</w:t>
      </w:r>
      <w:r>
        <w:t xml:space="preserve"> term places an attractor which opposes large excursions in the terrain</w:t>
      </w:r>
      <w:r w:rsidR="008D7E23">
        <w:t xml:space="preserve"> elevation term</w:t>
      </w:r>
      <w:r>
        <w:t xml:space="preserve">, </w:t>
      </w:r>
      <w:r w:rsidR="008D7E23">
        <w:rPr>
          <w:i/>
        </w:rPr>
        <w:t>Z</w:t>
      </w:r>
      <w:r>
        <w:t xml:space="preserve">.  </w:t>
      </w:r>
    </w:p>
    <w:p w:rsidR="00105628" w:rsidRDefault="00105628" w:rsidP="00105628">
      <w:pPr>
        <w:pStyle w:val="Code"/>
      </w:pPr>
      <w:r>
        <w:t>-- Ornstein-Uhlenbeck random walk = ou</w:t>
      </w:r>
    </w:p>
    <w:p w:rsidR="00105628" w:rsidRDefault="00105628" w:rsidP="00105628">
      <w:pPr>
        <w:pStyle w:val="Code"/>
      </w:pPr>
      <w:r>
        <w:t xml:space="preserve">ou(X1, X2, Drag,  Z) </w:t>
      </w:r>
    </w:p>
    <w:p w:rsidR="00105628" w:rsidRDefault="00105628" w:rsidP="00105628">
      <w:pPr>
        <w:pStyle w:val="Code"/>
      </w:pPr>
      <w:r>
        <w:t>    random(R)</w:t>
      </w:r>
    </w:p>
    <w:p w:rsidR="00105628" w:rsidRDefault="00105628" w:rsidP="00105628">
      <w:pPr>
        <w:pStyle w:val="Code"/>
      </w:pPr>
      <w:r>
        <w:t>    if R &lt; 0.5 then</w:t>
      </w:r>
    </w:p>
    <w:p w:rsidR="00105628" w:rsidRDefault="00105628" w:rsidP="00105628">
      <w:pPr>
        <w:pStyle w:val="Code"/>
      </w:pPr>
      <w:r>
        <w:t>        Z = Z*X1 + X2</w:t>
      </w:r>
    </w:p>
    <w:p w:rsidR="00105628" w:rsidRDefault="00105628" w:rsidP="00105628">
      <w:pPr>
        <w:pStyle w:val="Code"/>
      </w:pPr>
      <w:r>
        <w:t>    else</w:t>
      </w:r>
    </w:p>
    <w:p w:rsidR="00105628" w:rsidRDefault="00105628" w:rsidP="00105628">
      <w:pPr>
        <w:pStyle w:val="Code"/>
      </w:pPr>
      <w:r>
        <w:t>        Z = Z*X1 - X2</w:t>
      </w:r>
    </w:p>
    <w:p w:rsidR="00105628" w:rsidRDefault="00105628" w:rsidP="00105628">
      <w:pPr>
        <w:pStyle w:val="Code"/>
      </w:pPr>
      <w:r>
        <w:t>    end</w:t>
      </w:r>
    </w:p>
    <w:p w:rsidR="00105628" w:rsidRDefault="00105628" w:rsidP="00105628">
      <w:pPr>
        <w:pStyle w:val="Code"/>
      </w:pPr>
    </w:p>
    <w:p w:rsidR="00105628" w:rsidRDefault="00105628" w:rsidP="00105628">
      <w:pPr>
        <w:pStyle w:val="Code"/>
      </w:pPr>
      <w:r>
        <w:t>--  This is how it gets parameterized</w:t>
      </w:r>
    </w:p>
    <w:p w:rsidR="00105628" w:rsidRDefault="00105628" w:rsidP="00105628">
      <w:pPr>
        <w:pStyle w:val="Code"/>
      </w:pPr>
      <w:r>
        <w:t xml:space="preserve">ou_random_walker (dX, Diffusion, Drag, Z) </w:t>
      </w:r>
    </w:p>
    <w:p w:rsidR="00105628" w:rsidRDefault="00105628" w:rsidP="00105628">
      <w:pPr>
        <w:pStyle w:val="Code"/>
      </w:pPr>
      <w:r>
        <w:t>    X1 = exp(-2*Drag*dX)</w:t>
      </w:r>
    </w:p>
    <w:p w:rsidR="00105628" w:rsidRDefault="00105628" w:rsidP="00105628">
      <w:pPr>
        <w:pStyle w:val="Code"/>
      </w:pPr>
      <w:r>
        <w:t>    X2 =  sqrt(Diffusion*(1-exp(-2*Drag*dX))/2/Drag)</w:t>
      </w:r>
    </w:p>
    <w:p w:rsidR="00105628" w:rsidRDefault="00105628" w:rsidP="00105628">
      <w:pPr>
        <w:pStyle w:val="Code"/>
      </w:pPr>
      <w:r>
        <w:t>    ou(X1, X2, Drag, Z)</w:t>
      </w:r>
    </w:p>
    <w:p w:rsidR="00105628" w:rsidRDefault="00105628" w:rsidP="00105628">
      <w:pPr>
        <w:pStyle w:val="Body"/>
      </w:pPr>
      <w:r>
        <w:t xml:space="preserve">To determine whether an Ornstein-Uhlenbeck process is </w:t>
      </w:r>
      <w:r w:rsidR="008D7E23">
        <w:t xml:space="preserve">apparent </w:t>
      </w:r>
      <w:r>
        <w:t xml:space="preserve">on a set of data, one can apply a simple multiscale variance (or a multiscale entropy measure </w:t>
      </w:r>
      <w:r w:rsidR="00A077AF">
        <w:fldChar w:fldCharType="begin"/>
      </w:r>
      <w:r w:rsidR="00A06ED0">
        <w:instrText xml:space="preserve"> ADDIN ZOTERO_ITEM CSL_CITATION {"citationID":"16eg98jtg","properties":{"formattedCitation":"[11]","plainCitation":"[11]"},"citationItems":[{"id":163,"uris":["http://zotero.org/users/954774/items/NU97N82T"],"uri":["http://zotero.org/users/954774/items/NU97N82T"]}],"schema":"https://github.com/citation-style-language/schema/raw/master/csl-citation.json"} </w:instrText>
      </w:r>
      <w:r w:rsidR="00A077AF">
        <w:fldChar w:fldCharType="separate"/>
      </w:r>
      <w:r w:rsidR="00A06ED0" w:rsidRPr="00A06ED0">
        <w:t>[11]</w:t>
      </w:r>
      <w:r w:rsidR="00A077AF">
        <w:fldChar w:fldCharType="end"/>
      </w:r>
      <w:r>
        <w:t>) to the result</w:t>
      </w:r>
      <w:r w:rsidR="008D7E23">
        <w:t xml:space="preserve"> of a </w:t>
      </w:r>
      <w:r w:rsidR="008D7E23" w:rsidRPr="008D7E23">
        <w:rPr>
          <w:i/>
        </w:rPr>
        <w:t>Z</w:t>
      </w:r>
      <w:r w:rsidR="008D7E23">
        <w:t xml:space="preserve"> array of length </w:t>
      </w:r>
      <w:r w:rsidR="008D7E23" w:rsidRPr="008D7E23">
        <w:rPr>
          <w:i/>
        </w:rPr>
        <w:t>N</w:t>
      </w:r>
      <w:r>
        <w:t xml:space="preserve"> :</w:t>
      </w:r>
    </w:p>
    <w:p w:rsidR="00105628" w:rsidRDefault="00105628" w:rsidP="00105628"/>
    <w:p w:rsidR="00105628" w:rsidRDefault="00CF25EE" w:rsidP="00105628">
      <w:pPr>
        <w:pStyle w:val="Code"/>
      </w:pPr>
      <w:r>
        <w:t>v</w:t>
      </w:r>
      <w:r w:rsidR="008D7E23">
        <w:t>ariance(Z,N)</w:t>
      </w:r>
      <w:r w:rsidR="00105628">
        <w:t xml:space="preserve"> { </w:t>
      </w:r>
    </w:p>
    <w:p w:rsidR="00105628" w:rsidRDefault="008D7E23" w:rsidP="00105628">
      <w:pPr>
        <w:pStyle w:val="Code"/>
      </w:pPr>
      <w:r>
        <w:t xml:space="preserve">   L = N/2</w:t>
      </w:r>
    </w:p>
    <w:p w:rsidR="00105628" w:rsidRDefault="00105628" w:rsidP="00105628">
      <w:pPr>
        <w:pStyle w:val="Code"/>
      </w:pPr>
      <w:r>
        <w:t xml:space="preserve">   while(L &gt; 1) {</w:t>
      </w:r>
    </w:p>
    <w:p w:rsidR="00105628" w:rsidRDefault="00105628" w:rsidP="00105628">
      <w:pPr>
        <w:pStyle w:val="Code"/>
      </w:pPr>
      <w:r>
        <w:t xml:space="preserve">     Sum = 0.0</w:t>
      </w:r>
    </w:p>
    <w:p w:rsidR="00105628" w:rsidRDefault="00105628" w:rsidP="00105628">
      <w:pPr>
        <w:pStyle w:val="Code"/>
      </w:pPr>
      <w:r>
        <w:t xml:space="preserve">     for(i=1; i&lt;N/2; i++) {</w:t>
      </w:r>
    </w:p>
    <w:p w:rsidR="00105628" w:rsidRDefault="00105628" w:rsidP="00105628">
      <w:pPr>
        <w:pStyle w:val="Code"/>
      </w:pPr>
      <w:r>
        <w:t xml:space="preserve">        Val = Z[i] - Z[i+L]</w:t>
      </w:r>
    </w:p>
    <w:p w:rsidR="00105628" w:rsidRDefault="00105628" w:rsidP="00105628">
      <w:pPr>
        <w:pStyle w:val="Code"/>
      </w:pPr>
      <w:r>
        <w:t xml:space="preserve">        Sum += Val * Val</w:t>
      </w:r>
    </w:p>
    <w:p w:rsidR="00105628" w:rsidRDefault="00105628" w:rsidP="00105628">
      <w:pPr>
        <w:pStyle w:val="Code"/>
      </w:pPr>
      <w:r>
        <w:t xml:space="preserve">     }</w:t>
      </w:r>
    </w:p>
    <w:p w:rsidR="00105628" w:rsidRDefault="00105628" w:rsidP="00105628">
      <w:pPr>
        <w:pStyle w:val="Code"/>
      </w:pPr>
      <w:r>
        <w:t xml:space="preserve">     print L “ “ sqrt(Sum/(N/2))</w:t>
      </w:r>
    </w:p>
    <w:p w:rsidR="00105628" w:rsidRDefault="00105628" w:rsidP="00105628">
      <w:pPr>
        <w:pStyle w:val="Code"/>
      </w:pPr>
      <w:r>
        <w:t xml:space="preserve">     L = 0.95*L;</w:t>
      </w:r>
    </w:p>
    <w:p w:rsidR="00105628" w:rsidRDefault="00105628" w:rsidP="00105628">
      <w:pPr>
        <w:pStyle w:val="Code"/>
      </w:pPr>
      <w:r>
        <w:t xml:space="preserve">   }</w:t>
      </w:r>
    </w:p>
    <w:p w:rsidR="00105628" w:rsidRDefault="00105628" w:rsidP="00105628">
      <w:pPr>
        <w:pStyle w:val="Code"/>
      </w:pPr>
      <w:r>
        <w:t>}</w:t>
      </w:r>
    </w:p>
    <w:p w:rsidR="008D7E23" w:rsidRDefault="00105628" w:rsidP="00105628">
      <w:pPr>
        <w:pStyle w:val="Body"/>
      </w:pPr>
      <w:r>
        <w:t xml:space="preserve">So that for a given random walk simulation, the asymptotic variance will tend to saturate at longer correlation length scales. A typical multiscale variance plot will look like </w:t>
      </w:r>
      <w:r w:rsidR="00A077AF">
        <w:fldChar w:fldCharType="begin"/>
      </w:r>
      <w:r>
        <w:instrText xml:space="preserve"> REF _Ref323033176 \h </w:instrText>
      </w:r>
      <w:r w:rsidR="00A077AF">
        <w:fldChar w:fldCharType="separate"/>
      </w:r>
      <w:r w:rsidR="005F16AE">
        <w:t xml:space="preserve">Figure </w:t>
      </w:r>
      <w:r w:rsidR="005F16AE">
        <w:rPr>
          <w:noProof/>
        </w:rPr>
        <w:t>46</w:t>
      </w:r>
      <w:r w:rsidR="00A077AF">
        <w:fldChar w:fldCharType="end"/>
      </w:r>
      <w:r>
        <w:t xml:space="preserve">. </w:t>
      </w:r>
    </w:p>
    <w:p w:rsidR="008D7E23" w:rsidRDefault="008D7E23" w:rsidP="00105628">
      <w:pPr>
        <w:pStyle w:val="Body"/>
      </w:pPr>
      <w:r>
        <w:t>The autocorrelation of the Orn</w:t>
      </w:r>
      <w:r w:rsidR="00C9679F">
        <w:t xml:space="preserve">stein-Uhlenbeck process is, where </w:t>
      </w:r>
      <m:oMath>
        <m:r>
          <w:rPr>
            <w:rFonts w:ascii="Cambria Math" w:hAnsi="Cambria Math"/>
          </w:rPr>
          <m:t>θ</m:t>
        </m:r>
      </m:oMath>
      <w:r w:rsidR="00C9679F">
        <w:t>=</w:t>
      </w:r>
      <w:r w:rsidR="00C9679F" w:rsidRPr="00C9679F">
        <w:rPr>
          <w:i/>
        </w:rPr>
        <w:t>Drag</w:t>
      </w:r>
      <w:r w:rsidR="00C9679F">
        <w:t>:</w:t>
      </w:r>
    </w:p>
    <w:p w:rsidR="008D7E23" w:rsidRDefault="008D7E23" w:rsidP="00105628">
      <w:pPr>
        <w:pStyle w:val="Body"/>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θ</m:t>
              </m:r>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θ|x|</m:t>
              </m:r>
            </m:sup>
          </m:sSup>
        </m:oMath>
      </m:oMathPara>
    </w:p>
    <w:p w:rsidR="00105628" w:rsidRDefault="00105628" w:rsidP="00105628">
      <w:pPr>
        <w:pStyle w:val="Body"/>
      </w:pPr>
      <w:r>
        <w:t>Even though this shows a saturation level, the power spectrum still obeys a 1/</w:t>
      </w:r>
      <w:r w:rsidRPr="00C23705">
        <w:rPr>
          <w:i/>
        </w:rPr>
        <w:t>S</w:t>
      </w:r>
      <w:r w:rsidRPr="00C23705">
        <w:rPr>
          <w:i/>
          <w:vertAlign w:val="superscript"/>
        </w:rPr>
        <w:t>2</w:t>
      </w:r>
      <w:r>
        <w:t xml:space="preserve"> fall-off.</w:t>
      </w:r>
      <w:r w:rsidR="00A077AF">
        <w:fldChar w:fldCharType="begin"/>
      </w:r>
      <w:r w:rsidR="00A06ED0">
        <w:instrText xml:space="preserve"> ADDIN ZOTERO_ITEM CSL_CITATION {"citationID":"28h9vc2fno","properties":{"formattedCitation":"[33]","plainCitation":"[33]"},"citationItems":[{"id":311,"uris":["http://zotero.org/users/954774/items/32TTH6P7"],"uri":["http://zotero.org/users/954774/items/32TTH6P7"]}],"schema":"https://github.com/citation-style-language/schema/raw/master/csl-citation.json"} </w:instrText>
      </w:r>
      <w:r w:rsidR="00A077AF">
        <w:fldChar w:fldCharType="separate"/>
      </w:r>
      <w:r w:rsidR="00A06ED0" w:rsidRPr="00A06ED0">
        <w:t>[33]</w:t>
      </w:r>
      <w:r w:rsidR="00A077AF">
        <w:fldChar w:fldCharType="end"/>
      </w:r>
    </w:p>
    <w:p w:rsidR="00C9679F" w:rsidRDefault="00C9679F" w:rsidP="00105628">
      <w:pPr>
        <w:pStyle w:val="Body"/>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D</m:t>
              </m:r>
            </m:num>
            <m:den>
              <m:r>
                <w:rPr>
                  <w:rFonts w:ascii="Cambria Math" w:hAnsi="Cambria Math"/>
                </w:rPr>
                <m:t>π</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oMath>
      </m:oMathPara>
    </w:p>
    <w:p w:rsidR="00105628" w:rsidRDefault="00105628" w:rsidP="00105628">
      <w:pPr>
        <w:pStyle w:val="Figure"/>
        <w:keepNext/>
      </w:pPr>
      <w:r w:rsidRPr="00463405">
        <w:rPr>
          <w:noProof/>
        </w:rPr>
        <w:drawing>
          <wp:inline distT="0" distB="0" distL="0" distR="0">
            <wp:extent cx="4448175" cy="2867025"/>
            <wp:effectExtent l="19050" t="0" r="9525"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5628" w:rsidRDefault="00105628" w:rsidP="00105628">
      <w:pPr>
        <w:pStyle w:val="Caption"/>
      </w:pPr>
      <w:bookmarkStart w:id="34" w:name="_Ref323033176"/>
      <w:r>
        <w:t xml:space="preserve">Figure </w:t>
      </w:r>
      <w:r w:rsidR="00A077AF">
        <w:fldChar w:fldCharType="begin"/>
      </w:r>
      <w:r w:rsidR="00C752DC">
        <w:instrText xml:space="preserve"> SEQ Figure \* ARABIC </w:instrText>
      </w:r>
      <w:r w:rsidR="00A077AF">
        <w:fldChar w:fldCharType="separate"/>
      </w:r>
      <w:r w:rsidR="005F16AE">
        <w:rPr>
          <w:noProof/>
        </w:rPr>
        <w:t>46</w:t>
      </w:r>
      <w:r w:rsidR="00A077AF">
        <w:fldChar w:fldCharType="end"/>
      </w:r>
      <w:bookmarkEnd w:id="34"/>
      <w:r>
        <w:t>: Ornstein-Uhlenbeck process saturates on variance</w:t>
      </w:r>
    </w:p>
    <w:p w:rsidR="00D9769A" w:rsidRDefault="00C9679F">
      <w:pPr>
        <w:pStyle w:val="BodyAfterHead"/>
      </w:pPr>
      <w:r>
        <w:t xml:space="preserve">The Orenstein-Uhlenbeck process </w:t>
      </w:r>
      <w:r w:rsidR="00D9769A">
        <w:t xml:space="preserve">is often referred to as </w:t>
      </w:r>
      <w:r w:rsidR="00D9769A">
        <w:rPr>
          <w:i/>
        </w:rPr>
        <w:t>red noise</w:t>
      </w:r>
      <w:r w:rsidR="00D9769A">
        <w:t xml:space="preserve"> </w:t>
      </w:r>
      <w:r>
        <w:t xml:space="preserve">and the two parameters of Diffusion and Drag can be determined either from the autocorrelation function or from the PSD.  For the PSD, on a log-log plot, this involves reading the peak </w:t>
      </w:r>
      <w:r w:rsidR="006461CF">
        <w:t xml:space="preserve">near </w:t>
      </w:r>
      <w:r w:rsidR="006461CF" w:rsidRPr="006461CF">
        <w:rPr>
          <w:i/>
        </w:rPr>
        <w:t>S</w:t>
      </w:r>
      <w:r w:rsidR="006461CF">
        <w:t xml:space="preserve">=0 </w:t>
      </w:r>
      <w:r>
        <w:t xml:space="preserve">and then determining the </w:t>
      </w:r>
      <w:r w:rsidR="006461CF">
        <w:t>shoulder</w:t>
      </w:r>
      <w:r>
        <w:t xml:space="preserve"> of the</w:t>
      </w:r>
      <w:r w:rsidR="006461CF">
        <w:t xml:space="preserve"> power-law roll-off. </w:t>
      </w:r>
      <w:r>
        <w:t>Between these two measures, one can infer both parameter values.</w:t>
      </w:r>
    </w:p>
    <w:p w:rsidR="00D9769A" w:rsidRDefault="00D9769A" w:rsidP="00463405">
      <w:pPr>
        <w:pStyle w:val="Heading1"/>
      </w:pPr>
      <w:r>
        <w:t>Semi-Markov Process</w:t>
      </w:r>
    </w:p>
    <w:p w:rsidR="006461CF" w:rsidRDefault="00D9769A" w:rsidP="00463405">
      <w:pPr>
        <w:pStyle w:val="BodyAfterHead"/>
      </w:pPr>
      <w:r>
        <w:t xml:space="preserve">The key to mapping to </w:t>
      </w:r>
      <w:r w:rsidR="006461CF">
        <w:t>semi-</w:t>
      </w:r>
      <w:r>
        <w:t xml:space="preserve">Markov distributions is to draw from the appropriate PDF. For example, the delayed exponential (see </w:t>
      </w:r>
      <w:r>
        <w:rPr>
          <w:b/>
        </w:rPr>
        <w:t>Eq</w:t>
      </w:r>
      <w:r w:rsidRPr="00463405">
        <w:rPr>
          <w:b/>
        </w:rPr>
        <w:t>uation 6</w:t>
      </w:r>
      <w:r>
        <w:t xml:space="preserve">) is simply a draw from an exponential distribution with a fixed offset (i.e. the delay) added to the variate. </w:t>
      </w:r>
    </w:p>
    <w:p w:rsidR="00D9769A" w:rsidRDefault="00D9769A" w:rsidP="00463405">
      <w:pPr>
        <w:pStyle w:val="BodyAfterHead"/>
      </w:pPr>
      <w:r>
        <w:t xml:space="preserve">The step deltas and terrace deltas can both draw from a semi-Markov distribution; taking the PSD of the resulting step sequence will generate a noisy </w:t>
      </w:r>
      <w:r w:rsidRPr="00840AC7">
        <w:rPr>
          <w:b/>
        </w:rPr>
        <w:t>Equation 7</w:t>
      </w:r>
      <w:r>
        <w:t xml:space="preserve">, depending on the amount of samples taken.  </w:t>
      </w:r>
    </w:p>
    <w:p w:rsidR="006461CF" w:rsidRDefault="006461CF" w:rsidP="006461CF">
      <w:pPr>
        <w:pStyle w:val="Body"/>
      </w:pPr>
      <w:r>
        <w:t xml:space="preserve">The algorithm for generating this semi-Markov model is as follows, where </w:t>
      </w:r>
      <w:r w:rsidRPr="00DE6059">
        <w:rPr>
          <w:rFonts w:ascii="Courier New" w:hAnsi="Courier New" w:cs="Courier New"/>
          <w:b/>
        </w:rPr>
        <w:t>P</w:t>
      </w:r>
      <w:r>
        <w:t xml:space="preserve"> is a probability of stepping up or down after each length.</w:t>
      </w:r>
      <w:r w:rsidR="00C75A7D">
        <w:t xml:space="preserve"> This has no offset in length.</w:t>
      </w:r>
      <w:r>
        <w:t xml:space="preserve"> If </w:t>
      </w:r>
      <w:r w:rsidRPr="00DE6059">
        <w:rPr>
          <w:rFonts w:ascii="Courier New" w:hAnsi="Courier New" w:cs="Courier New"/>
          <w:b/>
        </w:rPr>
        <w:t>P</w:t>
      </w:r>
      <w:r>
        <w:t xml:space="preserve"> is not 0.5 precisely, then the two-dimensional PSD will show an asymmetry reflecting the asymmetry of the terrain profile.</w:t>
      </w:r>
    </w:p>
    <w:p w:rsidR="006461CF" w:rsidRPr="007F41E7" w:rsidRDefault="006461CF" w:rsidP="006461CF">
      <w:pPr>
        <w:pStyle w:val="Code"/>
        <w:rPr>
          <w:sz w:val="16"/>
          <w:szCs w:val="16"/>
        </w:rPr>
      </w:pPr>
      <w:r w:rsidRPr="007F41E7">
        <w:rPr>
          <w:sz w:val="16"/>
          <w:szCs w:val="16"/>
        </w:rPr>
        <w:t xml:space="preserve">BEGIN {  </w:t>
      </w:r>
    </w:p>
    <w:p w:rsidR="006461CF" w:rsidRPr="007F41E7" w:rsidRDefault="006461CF" w:rsidP="006461CF">
      <w:pPr>
        <w:pStyle w:val="Code"/>
        <w:rPr>
          <w:sz w:val="16"/>
          <w:szCs w:val="16"/>
        </w:rPr>
      </w:pPr>
      <w:r w:rsidRPr="007F41E7">
        <w:rPr>
          <w:sz w:val="16"/>
          <w:szCs w:val="16"/>
        </w:rPr>
        <w:t xml:space="preserve">   N = 100000</w:t>
      </w:r>
    </w:p>
    <w:p w:rsidR="006461CF" w:rsidRPr="007F41E7" w:rsidRDefault="006461CF" w:rsidP="006461CF">
      <w:pPr>
        <w:pStyle w:val="Code"/>
        <w:rPr>
          <w:sz w:val="16"/>
          <w:szCs w:val="16"/>
        </w:rPr>
      </w:pPr>
      <w:r w:rsidRPr="007F41E7">
        <w:rPr>
          <w:sz w:val="16"/>
          <w:szCs w:val="16"/>
        </w:rPr>
        <w:t xml:space="preserve">   h = 0  </w:t>
      </w:r>
    </w:p>
    <w:p w:rsidR="006461CF" w:rsidRPr="007F41E7" w:rsidRDefault="006461CF" w:rsidP="006461CF">
      <w:pPr>
        <w:pStyle w:val="Code"/>
        <w:rPr>
          <w:sz w:val="16"/>
          <w:szCs w:val="16"/>
        </w:rPr>
      </w:pPr>
      <w:r w:rsidRPr="007F41E7">
        <w:rPr>
          <w:sz w:val="16"/>
          <w:szCs w:val="16"/>
        </w:rPr>
        <w:t xml:space="preserve">   srand()</w:t>
      </w:r>
    </w:p>
    <w:p w:rsidR="006461CF" w:rsidRPr="007F41E7" w:rsidRDefault="006461CF" w:rsidP="006461CF">
      <w:pPr>
        <w:pStyle w:val="Code"/>
        <w:rPr>
          <w:sz w:val="16"/>
          <w:szCs w:val="16"/>
        </w:rPr>
      </w:pPr>
      <w:r w:rsidRPr="007F41E7">
        <w:rPr>
          <w:sz w:val="16"/>
          <w:szCs w:val="16"/>
        </w:rPr>
        <w:t xml:space="preserve">   i = N</w:t>
      </w:r>
    </w:p>
    <w:p w:rsidR="006461CF" w:rsidRPr="007F41E7" w:rsidRDefault="006461CF" w:rsidP="006461CF">
      <w:pPr>
        <w:pStyle w:val="Code"/>
        <w:rPr>
          <w:sz w:val="16"/>
          <w:szCs w:val="16"/>
        </w:rPr>
      </w:pPr>
      <w:r w:rsidRPr="007F41E7">
        <w:rPr>
          <w:sz w:val="16"/>
          <w:szCs w:val="16"/>
        </w:rPr>
        <w:t xml:space="preserve">   while(i&gt;0) {</w:t>
      </w:r>
    </w:p>
    <w:p w:rsidR="006461CF" w:rsidRPr="007F41E7" w:rsidRDefault="006461CF" w:rsidP="006461CF">
      <w:pPr>
        <w:pStyle w:val="Code"/>
        <w:rPr>
          <w:sz w:val="16"/>
          <w:szCs w:val="16"/>
        </w:rPr>
      </w:pPr>
      <w:r w:rsidRPr="007F41E7">
        <w:rPr>
          <w:sz w:val="16"/>
          <w:szCs w:val="16"/>
        </w:rPr>
        <w:t xml:space="preserve">     n = - 10.0 * log(rand())</w:t>
      </w:r>
    </w:p>
    <w:p w:rsidR="006461CF" w:rsidRPr="007F41E7" w:rsidRDefault="006461CF" w:rsidP="006461CF">
      <w:pPr>
        <w:pStyle w:val="Code"/>
        <w:rPr>
          <w:sz w:val="16"/>
          <w:szCs w:val="16"/>
        </w:rPr>
      </w:pPr>
      <w:r w:rsidRPr="007F41E7">
        <w:rPr>
          <w:sz w:val="16"/>
          <w:szCs w:val="16"/>
        </w:rPr>
        <w:t xml:space="preserve">     for(j=0; j&lt;n; j++) {</w:t>
      </w:r>
    </w:p>
    <w:p w:rsidR="006461CF" w:rsidRPr="007F41E7" w:rsidRDefault="006461CF" w:rsidP="006461CF">
      <w:pPr>
        <w:pStyle w:val="Code"/>
        <w:rPr>
          <w:sz w:val="16"/>
          <w:szCs w:val="16"/>
        </w:rPr>
      </w:pPr>
      <w:r w:rsidRPr="007F41E7">
        <w:rPr>
          <w:sz w:val="16"/>
          <w:szCs w:val="16"/>
        </w:rPr>
        <w:t xml:space="preserve">       i--</w:t>
      </w:r>
    </w:p>
    <w:p w:rsidR="006461CF" w:rsidRPr="007F41E7" w:rsidRDefault="006461CF" w:rsidP="006461CF">
      <w:pPr>
        <w:pStyle w:val="Code"/>
        <w:rPr>
          <w:sz w:val="16"/>
          <w:szCs w:val="16"/>
        </w:rPr>
      </w:pPr>
      <w:r w:rsidRPr="007F41E7">
        <w:rPr>
          <w:sz w:val="16"/>
          <w:szCs w:val="16"/>
        </w:rPr>
        <w:t xml:space="preserve">       print h</w:t>
      </w:r>
    </w:p>
    <w:p w:rsidR="006461CF" w:rsidRPr="007F41E7" w:rsidRDefault="006461CF" w:rsidP="006461CF">
      <w:pPr>
        <w:pStyle w:val="Code"/>
        <w:rPr>
          <w:sz w:val="16"/>
          <w:szCs w:val="16"/>
        </w:rPr>
      </w:pPr>
      <w:r w:rsidRPr="007F41E7">
        <w:rPr>
          <w:sz w:val="16"/>
          <w:szCs w:val="16"/>
        </w:rPr>
        <w:t xml:space="preserve">     } </w:t>
      </w:r>
    </w:p>
    <w:p w:rsidR="006461CF" w:rsidRPr="007F41E7" w:rsidRDefault="006461CF" w:rsidP="006461CF">
      <w:pPr>
        <w:pStyle w:val="Code"/>
        <w:rPr>
          <w:sz w:val="16"/>
          <w:szCs w:val="16"/>
        </w:rPr>
      </w:pPr>
      <w:r w:rsidRPr="007F41E7">
        <w:rPr>
          <w:sz w:val="16"/>
          <w:szCs w:val="16"/>
        </w:rPr>
        <w:t xml:space="preserve">     if(rand()&gt;P)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 else {</w:t>
      </w:r>
    </w:p>
    <w:p w:rsidR="006461CF" w:rsidRPr="007F41E7" w:rsidRDefault="006461CF" w:rsidP="006461CF">
      <w:pPr>
        <w:pStyle w:val="Code"/>
        <w:rPr>
          <w:sz w:val="16"/>
          <w:szCs w:val="16"/>
        </w:rPr>
      </w:pPr>
      <w:r w:rsidRPr="007F41E7">
        <w:rPr>
          <w:sz w:val="16"/>
          <w:szCs w:val="16"/>
        </w:rPr>
        <w:t xml:space="preserve">       h += -0.0008 * log(rand())</w:t>
      </w:r>
    </w:p>
    <w:p w:rsidR="006461CF" w:rsidRPr="007F41E7" w:rsidRDefault="006461CF" w:rsidP="006461CF">
      <w:pPr>
        <w:pStyle w:val="Code"/>
        <w:rPr>
          <w:sz w:val="16"/>
          <w:szCs w:val="16"/>
        </w:rPr>
      </w:pPr>
      <w:r w:rsidRPr="007F41E7">
        <w:rPr>
          <w:sz w:val="16"/>
          <w:szCs w:val="16"/>
        </w:rPr>
        <w:t xml:space="preserve">     }</w:t>
      </w:r>
    </w:p>
    <w:p w:rsidR="006461CF" w:rsidRPr="007F41E7" w:rsidRDefault="006461CF" w:rsidP="006461CF">
      <w:pPr>
        <w:pStyle w:val="Code"/>
        <w:rPr>
          <w:sz w:val="16"/>
          <w:szCs w:val="16"/>
        </w:rPr>
      </w:pPr>
      <w:r w:rsidRPr="007F41E7">
        <w:rPr>
          <w:sz w:val="16"/>
          <w:szCs w:val="16"/>
        </w:rPr>
        <w:t xml:space="preserve">   }</w:t>
      </w:r>
    </w:p>
    <w:p w:rsidR="006461CF" w:rsidRDefault="006461CF" w:rsidP="006461CF">
      <w:pPr>
        <w:pStyle w:val="Code"/>
        <w:rPr>
          <w:sz w:val="16"/>
          <w:szCs w:val="16"/>
        </w:rPr>
      </w:pPr>
      <w:r w:rsidRPr="007F41E7">
        <w:rPr>
          <w:sz w:val="16"/>
          <w:szCs w:val="16"/>
        </w:rPr>
        <w:t>}</w:t>
      </w:r>
    </w:p>
    <w:p w:rsidR="006461CF" w:rsidRDefault="006461CF" w:rsidP="006461CF">
      <w:pPr>
        <w:pStyle w:val="BodyAfterHead"/>
      </w:pPr>
      <w:r>
        <w:t xml:space="preserve">The “rough road” data model </w:t>
      </w:r>
      <w:r w:rsidR="00C75A7D">
        <w:t>shown</w:t>
      </w:r>
      <w:r>
        <w:t xml:space="preserve"> previously was </w:t>
      </w:r>
      <w:r w:rsidR="00C75A7D">
        <w:t>generated according to this</w:t>
      </w:r>
      <w:r>
        <w:t xml:space="preserve"> recipe.</w:t>
      </w:r>
    </w:p>
    <w:p w:rsidR="00D9769A" w:rsidRDefault="00C75A7D" w:rsidP="001A3150">
      <w:pPr>
        <w:pStyle w:val="Body"/>
      </w:pPr>
      <w:r>
        <w:t>As for the analytical</w:t>
      </w:r>
      <w:r w:rsidR="00D9769A">
        <w:t xml:space="preserve"> </w:t>
      </w:r>
      <w:r>
        <w:t xml:space="preserve">analog </w:t>
      </w:r>
      <w:r w:rsidR="00D9769A">
        <w:t xml:space="preserve">semi-Markov model which </w:t>
      </w:r>
      <w:r w:rsidR="005A3450">
        <w:t>reproduces the</w:t>
      </w:r>
      <w:r w:rsidR="00D9769A">
        <w:t xml:space="preserve"> spectral characteristics</w:t>
      </w:r>
      <w:r>
        <w:t>,</w:t>
      </w:r>
      <w:r w:rsidR="00D9769A">
        <w:t xml:space="preserve"> consider </w:t>
      </w:r>
      <w:r w:rsidR="00A077AF">
        <w:fldChar w:fldCharType="begin"/>
      </w:r>
      <w:r w:rsidR="00D9769A">
        <w:instrText xml:space="preserve"> REF _Ref323570463 \h </w:instrText>
      </w:r>
      <w:r w:rsidR="00A077AF">
        <w:fldChar w:fldCharType="separate"/>
      </w:r>
      <w:r w:rsidR="005F16AE">
        <w:t xml:space="preserve">Figure </w:t>
      </w:r>
      <w:r w:rsidR="005F16AE">
        <w:rPr>
          <w:noProof/>
        </w:rPr>
        <w:t>47</w:t>
      </w:r>
      <w:r w:rsidR="00A077AF">
        <w:fldChar w:fldCharType="end"/>
      </w:r>
      <w:r w:rsidR="00D9769A">
        <w:t xml:space="preserve"> below and </w:t>
      </w:r>
      <w:r w:rsidR="005A3450">
        <w:t xml:space="preserve">compare it to </w:t>
      </w:r>
      <w:r w:rsidR="00D9769A">
        <w:t xml:space="preserve">the Monte Carlo simulation which generates </w:t>
      </w:r>
      <w:r w:rsidR="00A077AF">
        <w:fldChar w:fldCharType="begin"/>
      </w:r>
      <w:r w:rsidR="00D9769A">
        <w:instrText xml:space="preserve"> REF _Ref324428775 \h </w:instrText>
      </w:r>
      <w:r w:rsidR="00A077AF">
        <w:fldChar w:fldCharType="separate"/>
      </w:r>
      <w:r w:rsidR="005F16AE">
        <w:t xml:space="preserve">Figure </w:t>
      </w:r>
      <w:r w:rsidR="005F16AE">
        <w:rPr>
          <w:noProof/>
        </w:rPr>
        <w:t>36</w:t>
      </w:r>
      <w:r w:rsidR="00A077AF">
        <w:fldChar w:fldCharType="end"/>
      </w:r>
      <w:r w:rsidR="00D9769A">
        <w:t xml:space="preserve">. </w:t>
      </w:r>
      <w:r w:rsidR="005A3450">
        <w:t>This again is</w:t>
      </w:r>
      <w:r w:rsidR="00D9769A">
        <w:t xml:space="preserve"> the simplest semi-Markov model, a damped exponential size for both step length and ste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034"/>
        <w:gridCol w:w="4497"/>
      </w:tblGrid>
      <w:tr w:rsidR="00D9769A" w:rsidTr="005A3450">
        <w:trPr>
          <w:trHeight w:val="3375"/>
        </w:trPr>
        <w:tc>
          <w:tcPr>
            <w:tcW w:w="5034" w:type="dxa"/>
            <w:vAlign w:val="center"/>
          </w:tcPr>
          <w:p w:rsidR="00D9769A" w:rsidRDefault="00D9769A" w:rsidP="00DC7D10">
            <w:pPr>
              <w:pStyle w:val="Body"/>
              <w:jc w:val="center"/>
            </w:pPr>
            <w:r>
              <w:rPr>
                <w:noProof/>
              </w:rPr>
              <w:drawing>
                <wp:inline distT="0" distB="0" distL="0" distR="0">
                  <wp:extent cx="4503928" cy="838200"/>
                  <wp:effectExtent l="19050" t="0" r="0"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4509523" cy="839241"/>
                          </a:xfrm>
                          <a:prstGeom prst="rect">
                            <a:avLst/>
                          </a:prstGeom>
                          <a:noFill/>
                          <a:ln w="9525">
                            <a:noFill/>
                            <a:miter lim="800000"/>
                            <a:headEnd/>
                            <a:tailEnd/>
                          </a:ln>
                        </pic:spPr>
                      </pic:pic>
                    </a:graphicData>
                  </a:graphic>
                </wp:inline>
              </w:drawing>
            </w:r>
          </w:p>
        </w:tc>
        <w:tc>
          <w:tcPr>
            <w:tcW w:w="4497" w:type="dxa"/>
          </w:tcPr>
          <w:p w:rsidR="00D9769A" w:rsidRDefault="00D9769A" w:rsidP="007F41E7">
            <w:pPr>
              <w:pStyle w:val="Figure"/>
              <w:keepNext/>
            </w:pPr>
            <w:r>
              <w:rPr>
                <w:noProof/>
              </w:rPr>
              <w:drawing>
                <wp:inline distT="0" distB="0" distL="0" distR="0">
                  <wp:extent cx="1954530" cy="1932846"/>
                  <wp:effectExtent l="19050" t="0" r="762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srcRect/>
                          <a:stretch>
                            <a:fillRect/>
                          </a:stretch>
                        </pic:blipFill>
                        <pic:spPr bwMode="auto">
                          <a:xfrm>
                            <a:off x="0" y="0"/>
                            <a:ext cx="1959085" cy="1937350"/>
                          </a:xfrm>
                          <a:prstGeom prst="rect">
                            <a:avLst/>
                          </a:prstGeom>
                          <a:noFill/>
                          <a:ln w="9525">
                            <a:noFill/>
                            <a:miter lim="800000"/>
                            <a:headEnd/>
                            <a:tailEnd/>
                          </a:ln>
                        </pic:spPr>
                      </pic:pic>
                    </a:graphicData>
                  </a:graphic>
                </wp:inline>
              </w:drawing>
            </w:r>
          </w:p>
        </w:tc>
      </w:tr>
    </w:tbl>
    <w:p w:rsidR="00D9769A" w:rsidRDefault="00D9769A" w:rsidP="007F41E7">
      <w:pPr>
        <w:pStyle w:val="Caption"/>
      </w:pPr>
      <w:bookmarkStart w:id="35" w:name="_Ref323570463"/>
      <w:r>
        <w:t xml:space="preserve">Figure </w:t>
      </w:r>
      <w:r w:rsidR="00A077AF">
        <w:fldChar w:fldCharType="begin"/>
      </w:r>
      <w:r w:rsidR="00C752DC">
        <w:instrText xml:space="preserve"> SEQ Figure \* ARABIC </w:instrText>
      </w:r>
      <w:r w:rsidR="00A077AF">
        <w:fldChar w:fldCharType="separate"/>
      </w:r>
      <w:r w:rsidR="005F16AE">
        <w:rPr>
          <w:noProof/>
        </w:rPr>
        <w:t>47</w:t>
      </w:r>
      <w:r w:rsidR="00A077AF">
        <w:fldChar w:fldCharType="end"/>
      </w:r>
      <w:bookmarkEnd w:id="35"/>
      <w:r>
        <w:t xml:space="preserve"> : 2D contour plot of power spectrum for a randomly ascending staircase</w:t>
      </w:r>
      <w:r w:rsidR="00C75A7D">
        <w:t xml:space="preserve">. To illustrate a 2D power spectrum in terms of the orthogonal wavenumbers </w:t>
      </w:r>
      <w:r w:rsidR="00C75A7D" w:rsidRPr="00DE6059">
        <w:rPr>
          <w:i w:val="0"/>
        </w:rPr>
        <w:t>S</w:t>
      </w:r>
      <w:r w:rsidR="00C75A7D" w:rsidRPr="00DE6059">
        <w:rPr>
          <w:i w:val="0"/>
          <w:vertAlign w:val="subscript"/>
        </w:rPr>
        <w:t>x</w:t>
      </w:r>
      <w:r w:rsidR="00C75A7D">
        <w:t xml:space="preserve"> and </w:t>
      </w:r>
      <w:r w:rsidR="00C75A7D" w:rsidRPr="00DE6059">
        <w:rPr>
          <w:i w:val="0"/>
        </w:rPr>
        <w:t>S</w:t>
      </w:r>
      <w:r w:rsidR="00C75A7D" w:rsidRPr="00DE6059">
        <w:rPr>
          <w:i w:val="0"/>
          <w:vertAlign w:val="subscript"/>
        </w:rPr>
        <w:t>z</w:t>
      </w:r>
      <w:r w:rsidR="00C75A7D">
        <w:t>, we multiply by the wavenumber squared and then take the logarithm to give the greatest dynamic range.</w:t>
      </w:r>
    </w:p>
    <w:p w:rsidR="00D9769A" w:rsidRDefault="00D9769A" w:rsidP="007F41E7">
      <w:pPr>
        <w:pStyle w:val="Body"/>
      </w:pPr>
      <w:r>
        <w:t xml:space="preserve">The Belgian Block course suggests an asymmetry 0.51± 0.01 as shown in </w:t>
      </w:r>
      <w:r w:rsidR="00A077AF">
        <w:fldChar w:fldCharType="begin"/>
      </w:r>
      <w:r>
        <w:instrText xml:space="preserve"> REF _Ref324428775 \h </w:instrText>
      </w:r>
      <w:r w:rsidR="00A077AF">
        <w:fldChar w:fldCharType="separate"/>
      </w:r>
      <w:r w:rsidR="005F16AE">
        <w:t xml:space="preserve">Figure </w:t>
      </w:r>
      <w:r w:rsidR="005F16AE">
        <w:rPr>
          <w:noProof/>
        </w:rPr>
        <w:t>36</w:t>
      </w:r>
      <w:r w:rsidR="00A077AF">
        <w:fldChar w:fldCharType="end"/>
      </w:r>
      <w:r>
        <w:t>, indicating sensitivity to incline.</w:t>
      </w:r>
    </w:p>
    <w:p w:rsidR="0018322F" w:rsidRDefault="005A3450" w:rsidP="005A3450">
      <w:pPr>
        <w:pStyle w:val="Heading1"/>
      </w:pPr>
      <w:r>
        <w:t xml:space="preserve">Process of </w:t>
      </w:r>
      <w:r w:rsidR="00C75A7D">
        <w:t>Fitting</w:t>
      </w:r>
      <w:r w:rsidR="0018322F">
        <w:t xml:space="preserve"> </w:t>
      </w:r>
      <w:r>
        <w:t xml:space="preserve">to </w:t>
      </w:r>
      <w:r w:rsidR="0018322F" w:rsidRPr="00D4782E">
        <w:t>Synthetic Terrain</w:t>
      </w:r>
    </w:p>
    <w:p w:rsidR="005A3450" w:rsidRPr="005A3450" w:rsidRDefault="003702C5" w:rsidP="005A3450">
      <w:pPr>
        <w:pStyle w:val="BodyAfterHead"/>
      </w:pPr>
      <w:r>
        <w:t>If we have a terrain that indicates some periodicity, these steps will synthesize a semi-Markov profile:</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terrain data [</w:t>
      </w:r>
      <w:r w:rsidRPr="00D4782E">
        <w:rPr>
          <w:rFonts w:asciiTheme="majorHAnsi" w:hAnsiTheme="majorHAnsi" w:cs="Courier New"/>
          <w:b/>
          <w:i/>
          <w:sz w:val="22"/>
          <w:szCs w:val="22"/>
        </w:rPr>
        <w:t>x</w:t>
      </w:r>
      <w:r w:rsidRPr="00D4782E">
        <w:rPr>
          <w:rFonts w:asciiTheme="majorHAnsi" w:hAnsiTheme="majorHAnsi" w:cs="Courier New"/>
          <w:sz w:val="22"/>
          <w:szCs w:val="22"/>
        </w:rPr>
        <w:t>,</w:t>
      </w:r>
      <w:r w:rsidRPr="00D4782E">
        <w:rPr>
          <w:rFonts w:asciiTheme="majorHAnsi" w:hAnsiTheme="majorHAnsi" w:cs="Courier New"/>
          <w:b/>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as distance/displacement pairs</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Run FFT on data assuming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equally spaced, and take magnitude squared</w:t>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Fit the FFT curve to  </w:t>
      </w:r>
      <w:r>
        <w:rPr>
          <w:rFonts w:asciiTheme="majorHAnsi" w:hAnsiTheme="majorHAnsi" w:cs="Courier New"/>
          <w:i/>
          <w:sz w:val="22"/>
          <w:szCs w:val="22"/>
        </w:rPr>
        <w:t>w</w:t>
      </w:r>
      <w:r w:rsidRPr="00D4782E">
        <w:rPr>
          <w:rFonts w:asciiTheme="majorHAnsi" w:hAnsiTheme="majorHAnsi" w:cs="Courier New"/>
          <w:sz w:val="22"/>
          <w:szCs w:val="22"/>
        </w:rPr>
        <w:t xml:space="preserve"> </w:t>
      </w:r>
      <m:oMath>
        <m:r>
          <m:rPr>
            <m:sty m:val="p"/>
          </m:rPr>
          <w:rPr>
            <w:rFonts w:ascii="Cambria Math" w:hAnsi="Cambria Math"/>
            <w:sz w:val="22"/>
            <w:szCs w:val="22"/>
          </w:rPr>
          <m:t>∙</m:t>
        </m:r>
      </m:oMath>
      <w:r w:rsidRPr="00D4782E">
        <w:rPr>
          <w:rFonts w:asciiTheme="majorHAnsi" w:hAnsiTheme="majorHAnsi" w:cs="Courier New"/>
          <w:sz w:val="22"/>
          <w:szCs w:val="22"/>
        </w:rPr>
        <w:t xml:space="preserve"> I(</w:t>
      </w:r>
      <m:oMath>
        <m:r>
          <w:rPr>
            <w:rFonts w:ascii="Cambria Math" w:hAnsi="Cambria Math" w:cs="Courier New"/>
            <w:sz w:val="22"/>
            <w:szCs w:val="22"/>
          </w:rPr>
          <m:t xml:space="preserve">s | </m:t>
        </m:r>
        <m:r>
          <m:rPr>
            <m:sty m:val="p"/>
          </m:rPr>
          <w:rPr>
            <w:rFonts w:ascii="Cambria Math" w:hAnsi="Cambria Math"/>
            <w:sz w:val="22"/>
            <w:szCs w:val="22"/>
          </w:rPr>
          <m:t>α</m:t>
        </m:r>
      </m:oMath>
      <w:r w:rsidRPr="00D4782E">
        <w:rPr>
          <w:rFonts w:asciiTheme="majorHAnsi" w:hAnsiTheme="majorHAnsi" w:cs="Courier New"/>
          <w:sz w:val="22"/>
          <w:szCs w:val="22"/>
        </w:rPr>
        <w:t xml:space="preserve">, </w:t>
      </w:r>
      <w:r w:rsidRPr="00D4782E">
        <w:rPr>
          <w:rFonts w:asciiTheme="majorHAnsi" w:hAnsiTheme="majorHAnsi" w:cs="Courier New"/>
          <w:i/>
          <w:sz w:val="22"/>
          <w:szCs w:val="22"/>
        </w:rPr>
        <w:t>L</w:t>
      </w:r>
      <w:r w:rsidRPr="00D4782E">
        <w:rPr>
          <w:rFonts w:asciiTheme="majorHAnsi" w:hAnsiTheme="majorHAnsi" w:cs="Courier New"/>
          <w:sz w:val="22"/>
          <w:szCs w:val="22"/>
        </w:rPr>
        <w:t>)</w:t>
      </w:r>
      <w:r w:rsidRPr="00D4782E">
        <w:rPr>
          <w:rFonts w:asciiTheme="majorHAnsi" w:hAnsiTheme="majorHAnsi" w:cs="Courier New"/>
          <w:sz w:val="22"/>
          <w:szCs w:val="22"/>
        </w:rPr>
        <w:br/>
      </w:r>
      <w:r>
        <w:rPr>
          <w:rFonts w:asciiTheme="majorHAnsi" w:hAnsiTheme="majorHAnsi" w:cs="Courier New"/>
          <w:i/>
          <w:sz w:val="22"/>
          <w:szCs w:val="22"/>
        </w:rPr>
        <w:t>w</w:t>
      </w:r>
      <w:r w:rsidRPr="00D4782E">
        <w:rPr>
          <w:rFonts w:asciiTheme="majorHAnsi" w:hAnsiTheme="majorHAnsi" w:cs="Courier New"/>
          <w:i/>
          <w:sz w:val="22"/>
          <w:szCs w:val="22"/>
        </w:rPr>
        <w:t xml:space="preserve"> </w:t>
      </w:r>
      <w:r w:rsidRPr="00D4782E">
        <w:rPr>
          <w:rFonts w:asciiTheme="majorHAnsi" w:hAnsiTheme="majorHAnsi" w:cs="Courier New"/>
          <w:sz w:val="22"/>
          <w:szCs w:val="22"/>
        </w:rPr>
        <w:t>= scaling</w:t>
      </w:r>
      <w:r w:rsidRPr="00D4782E">
        <w:rPr>
          <w:rFonts w:asciiTheme="majorHAnsi" w:hAnsiTheme="majorHAnsi" w:cs="Courier New"/>
          <w:sz w:val="22"/>
          <w:szCs w:val="22"/>
        </w:rPr>
        <w:br/>
      </w:r>
      <m:oMath>
        <m:r>
          <m:rPr>
            <m:sty m:val="p"/>
          </m:rPr>
          <w:rPr>
            <w:rFonts w:ascii="Cambria Math" w:hAnsi="Cambria Math"/>
            <w:sz w:val="22"/>
            <w:szCs w:val="22"/>
          </w:rPr>
          <m:t>α</m:t>
        </m:r>
      </m:oMath>
      <w:r w:rsidRPr="00D4782E">
        <w:rPr>
          <w:rFonts w:asciiTheme="majorHAnsi" w:hAnsiTheme="majorHAnsi" w:cs="Courier New"/>
          <w:sz w:val="22"/>
          <w:szCs w:val="22"/>
        </w:rPr>
        <w:t xml:space="preserve"> = local order</w:t>
      </w:r>
      <w:r w:rsidRPr="00D4782E">
        <w:rPr>
          <w:rFonts w:asciiTheme="majorHAnsi" w:hAnsiTheme="majorHAnsi" w:cs="Courier New"/>
          <w:sz w:val="22"/>
          <w:szCs w:val="22"/>
        </w:rPr>
        <w:br/>
      </w:r>
      <m:oMath>
        <m:r>
          <w:rPr>
            <w:rFonts w:ascii="Cambria Math" w:hAnsi="Cambria Math" w:cs="Courier New"/>
            <w:sz w:val="22"/>
            <w:szCs w:val="22"/>
          </w:rPr>
          <m:t>L</m:t>
        </m:r>
      </m:oMath>
      <w:r w:rsidRPr="00D4782E">
        <w:rPr>
          <w:rFonts w:asciiTheme="majorHAnsi" w:hAnsiTheme="majorHAnsi" w:cs="Courier New"/>
          <w:sz w:val="22"/>
          <w:szCs w:val="22"/>
        </w:rPr>
        <w:t xml:space="preserve"> = quasi-periodicity </w:t>
      </w:r>
      <w:r w:rsidRPr="00D4782E">
        <w:rPr>
          <w:rFonts w:asciiTheme="majorHAnsi" w:hAnsiTheme="majorHAnsi" w:cs="Courier New"/>
          <w:sz w:val="22"/>
          <w:szCs w:val="22"/>
        </w:rPr>
        <w:br/>
      </w:r>
      <w:r w:rsidRPr="00D4782E">
        <w:rPr>
          <w:rFonts w:asciiTheme="majorHAnsi" w:hAnsiTheme="majorHAnsi" w:cs="Courier New"/>
          <w:i/>
          <w:sz w:val="22"/>
          <w:szCs w:val="22"/>
        </w:rPr>
        <w:t>s</w:t>
      </w:r>
      <w:r w:rsidRPr="00D4782E">
        <w:rPr>
          <w:rFonts w:asciiTheme="majorHAnsi" w:hAnsiTheme="majorHAnsi" w:cs="Courier New"/>
          <w:sz w:val="22"/>
          <w:szCs w:val="22"/>
        </w:rPr>
        <w:t xml:space="preserve"> = wavenumber</w:t>
      </w:r>
      <w:r w:rsidRPr="00D4782E">
        <w:rPr>
          <w:rFonts w:asciiTheme="majorHAnsi" w:hAnsiTheme="majorHAnsi" w:cs="Courier New"/>
          <w:sz w:val="22"/>
          <w:szCs w:val="22"/>
        </w:rPr>
        <w:br/>
      </w:r>
      <m:oMathPara>
        <m:oMath>
          <m:r>
            <m:rPr>
              <m:sty m:val="p"/>
            </m:rPr>
            <w:rPr>
              <w:rFonts w:ascii="Cambria Math" w:hAnsiTheme="majorHAnsi"/>
              <w:sz w:val="22"/>
              <w:szCs w:val="22"/>
            </w:rPr>
            <m:t>I</m:t>
          </m:r>
          <m:d>
            <m:dPr>
              <m:endChr m:val="|"/>
              <m:ctrlPr>
                <w:rPr>
                  <w:rFonts w:ascii="Cambria Math" w:hAnsiTheme="majorHAnsi"/>
                  <w:sz w:val="22"/>
                  <w:szCs w:val="22"/>
                </w:rPr>
              </m:ctrlPr>
            </m:dPr>
            <m:e>
              <m:r>
                <m:rPr>
                  <m:sty m:val="p"/>
                </m:rPr>
                <w:rPr>
                  <w:rFonts w:ascii="Cambria Math" w:hAnsiTheme="majorHAnsi"/>
                  <w:sz w:val="22"/>
                  <w:szCs w:val="22"/>
                </w:rPr>
                <m:t xml:space="preserve">s </m:t>
              </m:r>
            </m:e>
          </m:d>
          <m:r>
            <m:rPr>
              <m:sty m:val="p"/>
            </m:rPr>
            <w:rPr>
              <w:rFonts w:ascii="Cambria Math" w:hAnsi="Cambria Math"/>
              <w:sz w:val="22"/>
              <w:szCs w:val="22"/>
            </w:rPr>
            <m:t>α</m:t>
          </m:r>
          <m:r>
            <m:rPr>
              <m:sty m:val="p"/>
            </m:rPr>
            <w:rPr>
              <w:rFonts w:ascii="Cambria Math" w:hAnsiTheme="majorHAnsi"/>
              <w:sz w:val="22"/>
              <w:szCs w:val="22"/>
            </w:rPr>
            <m:t>,</m:t>
          </m:r>
          <m:r>
            <w:rPr>
              <w:rFonts w:ascii="Cambria Math" w:hAnsi="Cambria Math"/>
              <w:sz w:val="22"/>
              <w:szCs w:val="22"/>
            </w:rPr>
            <m:t>L</m:t>
          </m:r>
          <m:r>
            <m:rPr>
              <m:sty m:val="p"/>
            </m:rPr>
            <w:rPr>
              <w:rFonts w:ascii="Cambria Math" w:hAnsiTheme="majorHAnsi"/>
              <w:sz w:val="22"/>
              <w:szCs w:val="22"/>
            </w:rPr>
            <m:t>)=</m:t>
          </m:r>
          <m:f>
            <m:fPr>
              <m:ctrlPr>
                <w:rPr>
                  <w:rFonts w:ascii="Cambria Math" w:hAnsiTheme="majorHAnsi"/>
                  <w:sz w:val="22"/>
                  <w:szCs w:val="22"/>
                </w:rPr>
              </m:ctrlPr>
            </m:fPr>
            <m:num>
              <m:r>
                <w:rPr>
                  <w:rFonts w:ascii="Cambria Math" w:hAnsiTheme="majorHAnsi"/>
                  <w:sz w:val="22"/>
                  <w:szCs w:val="22"/>
                </w:rPr>
                <m:t>1</m:t>
              </m:r>
            </m:num>
            <m:den>
              <m:sSup>
                <m:sSupPr>
                  <m:ctrlPr>
                    <w:rPr>
                      <w:rFonts w:ascii="Cambria Math" w:hAnsiTheme="majorHAnsi"/>
                      <w:sz w:val="22"/>
                      <w:szCs w:val="22"/>
                    </w:rPr>
                  </m:ctrlPr>
                </m:sSupPr>
                <m:e>
                  <m:d>
                    <m:dPr>
                      <m:ctrlPr>
                        <w:rPr>
                          <w:rFonts w:ascii="Cambria Math" w:hAnsiTheme="majorHAnsi"/>
                          <w:sz w:val="22"/>
                          <w:szCs w:val="22"/>
                        </w:rPr>
                      </m:ctrlPr>
                    </m:dPr>
                    <m:e>
                      <m:r>
                        <m:rPr>
                          <m:sty m:val="p"/>
                        </m:rPr>
                        <w:rPr>
                          <w:rFonts w:ascii="Cambria Math" w:hAnsiTheme="majorHAnsi"/>
                          <w:sz w:val="22"/>
                          <w:szCs w:val="22"/>
                        </w:rPr>
                        <m:t>s</m:t>
                      </m:r>
                      <m:r>
                        <m:rPr>
                          <m:sty m:val="p"/>
                        </m:rPr>
                        <w:rPr>
                          <w:rFonts w:ascii="Cambria Math" w:hAnsi="Cambria Math"/>
                          <w:sz w:val="22"/>
                          <w:szCs w:val="22"/>
                        </w:rPr>
                        <m:t>-α∙</m:t>
                      </m:r>
                      <m:func>
                        <m:funcPr>
                          <m:ctrlPr>
                            <w:rPr>
                              <w:rFonts w:ascii="Cambria Math" w:hAnsiTheme="majorHAnsi"/>
                              <w:sz w:val="22"/>
                              <w:szCs w:val="22"/>
                            </w:rPr>
                          </m:ctrlPr>
                        </m:funcPr>
                        <m:fName>
                          <m:r>
                            <m:rPr>
                              <m:sty m:val="p"/>
                            </m:rPr>
                            <w:rPr>
                              <w:rFonts w:ascii="Cambria Math" w:hAnsiTheme="majorHAnsi"/>
                              <w:sz w:val="22"/>
                              <w:szCs w:val="22"/>
                            </w:rPr>
                            <m:t>sin</m:t>
                          </m:r>
                        </m:fName>
                        <m:e>
                          <m:r>
                            <m:rPr>
                              <m:sty m:val="p"/>
                            </m:rPr>
                            <w:rPr>
                              <w:rFonts w:ascii="Cambria Math" w:hAnsiTheme="majorHAnsi"/>
                              <w:sz w:val="22"/>
                              <w:szCs w:val="22"/>
                            </w:rPr>
                            <m:t>(sL)</m:t>
                          </m:r>
                        </m:e>
                      </m:func>
                    </m:e>
                  </m:d>
                </m:e>
                <m:sup>
                  <m:r>
                    <m:rPr>
                      <m:sty m:val="p"/>
                    </m:rPr>
                    <w:rPr>
                      <w:rFonts w:ascii="Cambria Math" w:hAnsiTheme="majorHAnsi"/>
                      <w:sz w:val="22"/>
                      <w:szCs w:val="22"/>
                    </w:rPr>
                    <m:t>2</m:t>
                  </m:r>
                </m:sup>
              </m:sSup>
              <m:r>
                <m:rPr>
                  <m:sty m:val="p"/>
                </m:rPr>
                <w:rPr>
                  <w:rFonts w:ascii="Cambria Math" w:hAnsiTheme="majorHAnsi"/>
                  <w:sz w:val="22"/>
                  <w:szCs w:val="22"/>
                </w:rPr>
                <m:t>+</m:t>
              </m:r>
              <m:sSup>
                <m:sSupPr>
                  <m:ctrlPr>
                    <w:rPr>
                      <w:rFonts w:ascii="Cambria Math" w:hAnsiTheme="majorHAnsi"/>
                      <w:sz w:val="22"/>
                      <w:szCs w:val="22"/>
                    </w:rPr>
                  </m:ctrlPr>
                </m:sSupPr>
                <m:e>
                  <m:r>
                    <m:rPr>
                      <m:sty m:val="p"/>
                    </m:rPr>
                    <w:rPr>
                      <w:rFonts w:ascii="Cambria Math" w:hAnsi="Cambria Math"/>
                      <w:sz w:val="22"/>
                      <w:szCs w:val="22"/>
                    </w:rPr>
                    <m:t>α</m:t>
                  </m:r>
                </m:e>
                <m:sup>
                  <m:r>
                    <m:rPr>
                      <m:sty m:val="p"/>
                    </m:rPr>
                    <w:rPr>
                      <w:rFonts w:ascii="Cambria Math" w:hAnsiTheme="majorHAnsi"/>
                      <w:sz w:val="22"/>
                      <w:szCs w:val="22"/>
                    </w:rPr>
                    <m:t>2</m:t>
                  </m:r>
                </m:sup>
              </m:sSup>
              <m:sSup>
                <m:sSupPr>
                  <m:ctrlPr>
                    <w:rPr>
                      <w:rFonts w:ascii="Cambria Math" w:hAnsiTheme="majorHAnsi"/>
                      <w:sz w:val="22"/>
                      <w:szCs w:val="22"/>
                    </w:rPr>
                  </m:ctrlPr>
                </m:sSupPr>
                <m:e>
                  <m:r>
                    <m:rPr>
                      <m:sty m:val="p"/>
                    </m:rPr>
                    <w:rPr>
                      <w:rFonts w:ascii="Cambria Math" w:hAnsiTheme="majorHAnsi"/>
                      <w:sz w:val="22"/>
                      <w:szCs w:val="22"/>
                    </w:rPr>
                    <m:t>(1+</m:t>
                  </m:r>
                  <m:func>
                    <m:funcPr>
                      <m:ctrlPr>
                        <w:rPr>
                          <w:rFonts w:ascii="Cambria Math" w:hAnsiTheme="majorHAnsi"/>
                          <w:sz w:val="22"/>
                          <w:szCs w:val="22"/>
                        </w:rPr>
                      </m:ctrlPr>
                    </m:funcPr>
                    <m:fName>
                      <m:r>
                        <m:rPr>
                          <m:sty m:val="p"/>
                        </m:rPr>
                        <w:rPr>
                          <w:rFonts w:ascii="Cambria Math" w:hAnsiTheme="majorHAnsi"/>
                          <w:sz w:val="22"/>
                          <w:szCs w:val="22"/>
                        </w:rPr>
                        <m:t>cos</m:t>
                      </m:r>
                    </m:fName>
                    <m:e>
                      <m:r>
                        <m:rPr>
                          <m:sty m:val="p"/>
                        </m:rPr>
                        <w:rPr>
                          <w:rFonts w:ascii="Cambria Math" w:hAnsiTheme="majorHAnsi"/>
                          <w:sz w:val="22"/>
                          <w:szCs w:val="22"/>
                        </w:rPr>
                        <m:t>(sL)</m:t>
                      </m:r>
                    </m:e>
                  </m:func>
                  <m:r>
                    <m:rPr>
                      <m:sty m:val="p"/>
                    </m:rPr>
                    <w:rPr>
                      <w:rFonts w:ascii="Cambria Math" w:hAnsiTheme="majorHAnsi"/>
                      <w:sz w:val="22"/>
                      <w:szCs w:val="22"/>
                    </w:rPr>
                    <m:t>)</m:t>
                  </m:r>
                </m:e>
                <m:sup>
                  <m:r>
                    <m:rPr>
                      <m:sty m:val="p"/>
                    </m:rPr>
                    <w:rPr>
                      <w:rFonts w:ascii="Cambria Math" w:hAnsiTheme="majorHAnsi"/>
                      <w:sz w:val="22"/>
                      <w:szCs w:val="22"/>
                    </w:rPr>
                    <m:t>2</m:t>
                  </m:r>
                </m:sup>
              </m:sSup>
            </m:den>
          </m:f>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Draw a number of Monte Carlo samples from the PDF =&gt; P(</w:t>
      </w:r>
      <w:r w:rsidRPr="00D57783">
        <w:rPr>
          <w:rFonts w:asciiTheme="majorHAnsi" w:hAnsiTheme="majorHAnsi" w:cs="Courier New"/>
          <w:i/>
          <w:sz w:val="22"/>
          <w:szCs w:val="22"/>
        </w:rPr>
        <w:t>x</w:t>
      </w:r>
      <w:r w:rsidRPr="00D4782E">
        <w:rPr>
          <w:rFonts w:asciiTheme="majorHAnsi" w:hAnsiTheme="majorHAnsi" w:cs="Courier New"/>
          <w:sz w:val="22"/>
          <w:szCs w:val="22"/>
        </w:rPr>
        <w:t xml:space="preserve"> | </w:t>
      </w:r>
      <m:oMath>
        <m:r>
          <m:rPr>
            <m:sty m:val="p"/>
          </m:rPr>
          <w:rPr>
            <w:rFonts w:ascii="Cambria Math" w:hAnsi="Cambria Math"/>
            <w:sz w:val="22"/>
            <w:szCs w:val="22"/>
          </w:rPr>
          <m:t>α</m:t>
        </m:r>
      </m:oMath>
      <w:r w:rsidRPr="00D4782E">
        <w:rPr>
          <w:rFonts w:asciiTheme="majorHAnsi" w:hAnsiTheme="majorHAnsi" w:cs="Courier New"/>
          <w:sz w:val="22"/>
          <w:szCs w:val="22"/>
        </w:rPr>
        <w:t>,</w:t>
      </w:r>
      <w:r>
        <w:rPr>
          <w:rFonts w:asciiTheme="majorHAnsi" w:hAnsiTheme="majorHAnsi" w:cs="Courier New"/>
          <w:sz w:val="22"/>
          <w:szCs w:val="22"/>
        </w:rPr>
        <w:t xml:space="preserve"> </w:t>
      </w:r>
      <w:r w:rsidRPr="00D57783">
        <w:rPr>
          <w:rFonts w:asciiTheme="majorHAnsi" w:hAnsiTheme="majorHAnsi" w:cs="Courier New"/>
          <w:i/>
          <w:sz w:val="22"/>
          <w:szCs w:val="22"/>
        </w:rPr>
        <w:t>L</w:t>
      </w:r>
      <w:r w:rsidRPr="00D4782E">
        <w:rPr>
          <w:rFonts w:asciiTheme="majorHAnsi" w:hAnsiTheme="majorHAnsi" w:cs="Courier New"/>
          <w:sz w:val="22"/>
          <w:szCs w:val="22"/>
        </w:rPr>
        <w:t xml:space="preserve">). </w:t>
      </w:r>
      <w:r w:rsidRPr="00D4782E">
        <w:rPr>
          <w:rFonts w:asciiTheme="majorHAnsi" w:hAnsiTheme="majorHAnsi" w:cs="Courier New"/>
          <w:sz w:val="22"/>
          <w:szCs w:val="22"/>
        </w:rPr>
        <w:br/>
        <w:t>For each sample, use the cookbook inversion of a PDF to generate a step length</w:t>
      </w:r>
      <w:r>
        <w:rPr>
          <w:rFonts w:asciiTheme="majorHAnsi" w:hAnsiTheme="majorHAnsi" w:cs="Courier New"/>
          <w:sz w:val="22"/>
          <w:szCs w:val="22"/>
        </w:rPr>
        <w:t xml:space="preserve">, </w:t>
      </w:r>
      <w:r w:rsidRPr="00D4782E">
        <w:rPr>
          <w:rFonts w:asciiTheme="majorHAnsi" w:hAnsiTheme="majorHAnsi" w:cs="Courier New"/>
          <w:b/>
          <w:i/>
          <w:sz w:val="22"/>
          <w:szCs w:val="22"/>
        </w:rPr>
        <w:t>x</w:t>
      </w:r>
      <w:r w:rsidRPr="00D4782E">
        <w:rPr>
          <w:rFonts w:asciiTheme="majorHAnsi" w:hAnsiTheme="majorHAnsi"/>
          <w:sz w:val="22"/>
          <w:szCs w:val="22"/>
        </w:rPr>
        <w:br/>
      </w:r>
      <m:oMathPara>
        <m:oMath>
          <m:r>
            <m:rPr>
              <m:sty m:val="p"/>
            </m:rPr>
            <w:rPr>
              <w:rFonts w:ascii="Cambria Math" w:hAnsiTheme="majorHAnsi"/>
              <w:sz w:val="22"/>
              <w:szCs w:val="22"/>
            </w:rPr>
            <m:t>x=L</m:t>
          </m:r>
          <m:r>
            <m:rPr>
              <m:sty m:val="p"/>
            </m:rPr>
            <w:rPr>
              <w:rFonts w:ascii="Cambria Math" w:hAnsi="Cambria Math"/>
              <w:sz w:val="22"/>
              <w:szCs w:val="22"/>
            </w:rPr>
            <m:t>-</m:t>
          </m:r>
          <m:f>
            <m:fPr>
              <m:ctrlPr>
                <w:rPr>
                  <w:rFonts w:ascii="Cambria Math" w:hAnsiTheme="majorHAnsi"/>
                  <w:sz w:val="22"/>
                  <w:szCs w:val="22"/>
                </w:rPr>
              </m:ctrlPr>
            </m:fPr>
            <m:num>
              <m:r>
                <m:rPr>
                  <m:sty m:val="p"/>
                </m:rPr>
                <w:rPr>
                  <w:rFonts w:ascii="Cambria Math" w:hAnsiTheme="majorHAnsi"/>
                  <w:sz w:val="22"/>
                  <w:szCs w:val="22"/>
                </w:rPr>
                <m:t>1</m:t>
              </m:r>
            </m:num>
            <m:den>
              <m:r>
                <m:rPr>
                  <m:sty m:val="p"/>
                </m:rPr>
                <w:rPr>
                  <w:rFonts w:ascii="Cambria Math" w:hAnsi="Cambria Math"/>
                  <w:sz w:val="22"/>
                  <w:szCs w:val="22"/>
                </w:rPr>
                <m:t>α</m:t>
              </m:r>
              <m:ctrlPr>
                <w:rPr>
                  <w:rFonts w:ascii="Cambria Math" w:hAnsi="Cambria Math"/>
                  <w:sz w:val="22"/>
                  <w:szCs w:val="22"/>
                </w:rPr>
              </m:ctrlPr>
            </m:den>
          </m:f>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Theme="majorHAnsi"/>
                  <w:sz w:val="22"/>
                  <w:szCs w:val="22"/>
                </w:rPr>
                <m:t>ln</m:t>
              </m:r>
              <m:ctrlPr>
                <w:rPr>
                  <w:rFonts w:ascii="Cambria Math" w:hAnsiTheme="majorHAnsi"/>
                  <w:sz w:val="22"/>
                  <w:szCs w:val="22"/>
                </w:rPr>
              </m:ctrlPr>
            </m:fName>
            <m:e>
              <m:d>
                <m:dPr>
                  <m:ctrlPr>
                    <w:rPr>
                      <w:rFonts w:ascii="Cambria Math" w:hAnsiTheme="majorHAnsi"/>
                      <w:sz w:val="22"/>
                      <w:szCs w:val="22"/>
                    </w:rPr>
                  </m:ctrlPr>
                </m:dPr>
                <m:e>
                  <m:r>
                    <m:rPr>
                      <m:sty m:val="p"/>
                    </m:rPr>
                    <w:rPr>
                      <w:rFonts w:ascii="Cambria Math" w:hAnsiTheme="majorHAnsi"/>
                      <w:sz w:val="22"/>
                      <w:szCs w:val="22"/>
                    </w:rPr>
                    <m:t>rand</m:t>
                  </m:r>
                  <m:d>
                    <m:dPr>
                      <m:ctrlPr>
                        <w:rPr>
                          <w:rFonts w:ascii="Cambria Math" w:hAnsiTheme="majorHAnsi"/>
                          <w:sz w:val="22"/>
                          <w:szCs w:val="22"/>
                        </w:rPr>
                      </m:ctrlPr>
                    </m:dPr>
                    <m:e>
                      <m:r>
                        <m:rPr>
                          <m:sty m:val="p"/>
                        </m:rPr>
                        <w:rPr>
                          <w:rFonts w:ascii="Cambria Math" w:hAnsiTheme="majorHAnsi"/>
                          <w:sz w:val="22"/>
                          <w:szCs w:val="22"/>
                        </w:rPr>
                        <m:t xml:space="preserve"> </m:t>
                      </m:r>
                    </m:e>
                  </m:d>
                </m:e>
              </m:d>
              <m:ctrlPr>
                <w:rPr>
                  <w:rFonts w:ascii="Cambria Math" w:hAnsiTheme="majorHAnsi"/>
                  <w:i/>
                  <w:sz w:val="22"/>
                  <w:szCs w:val="22"/>
                </w:rPr>
              </m:ctrlPr>
            </m:e>
          </m:func>
        </m:oMath>
      </m:oMathPara>
      <w:r w:rsidRPr="00D4782E">
        <w:rPr>
          <w:rFonts w:asciiTheme="majorHAnsi" w:hAnsiTheme="majorHAnsi"/>
          <w:sz w:val="22"/>
          <w:szCs w:val="22"/>
        </w:rPr>
        <w:br/>
      </w:r>
    </w:p>
    <w:p w:rsidR="0018322F" w:rsidRPr="00D4782E"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 xml:space="preserve">Move the step up </w:t>
      </w:r>
      <w:r>
        <w:rPr>
          <w:rFonts w:asciiTheme="majorHAnsi" w:hAnsiTheme="majorHAnsi" w:cs="Courier New"/>
          <w:sz w:val="22"/>
          <w:szCs w:val="22"/>
        </w:rPr>
        <w:t xml:space="preserve">and </w:t>
      </w:r>
      <w:r w:rsidRPr="00D4782E">
        <w:rPr>
          <w:rFonts w:asciiTheme="majorHAnsi" w:hAnsiTheme="majorHAnsi" w:cs="Courier New"/>
          <w:sz w:val="22"/>
          <w:szCs w:val="22"/>
        </w:rPr>
        <w:t xml:space="preserve">down </w:t>
      </w:r>
      <w:r>
        <w:rPr>
          <w:rFonts w:asciiTheme="majorHAnsi" w:hAnsiTheme="majorHAnsi" w:cs="Courier New"/>
          <w:sz w:val="22"/>
          <w:szCs w:val="22"/>
        </w:rPr>
        <w:t>alternately</w:t>
      </w:r>
      <w:r w:rsidRPr="00D4782E">
        <w:rPr>
          <w:rFonts w:asciiTheme="majorHAnsi" w:hAnsiTheme="majorHAnsi" w:cs="Courier New"/>
          <w:sz w:val="22"/>
          <w:szCs w:val="22"/>
        </w:rPr>
        <w:t xml:space="preserve"> with amount corresponding to the RMS weighting of </w:t>
      </w:r>
      <w:r>
        <w:rPr>
          <w:rFonts w:asciiTheme="majorHAnsi" w:hAnsiTheme="majorHAnsi" w:cs="Courier New"/>
          <w:b/>
          <w:sz w:val="22"/>
          <w:szCs w:val="22"/>
        </w:rPr>
        <w:t>w</w:t>
      </w:r>
      <w:r w:rsidRPr="00D4782E">
        <w:rPr>
          <w:rFonts w:asciiTheme="majorHAnsi" w:hAnsiTheme="majorHAnsi" w:cs="Courier New"/>
          <w:sz w:val="22"/>
          <w:szCs w:val="22"/>
        </w:rPr>
        <w:br/>
      </w:r>
      <m:oMathPara>
        <m:oMath>
          <m:r>
            <m:rPr>
              <m:sty m:val="p"/>
            </m:rPr>
            <w:rPr>
              <w:rFonts w:ascii="Cambria Math" w:hAnsiTheme="majorHAnsi"/>
              <w:sz w:val="22"/>
              <w:szCs w:val="22"/>
            </w:rPr>
            <m:t>z=c</m:t>
          </m:r>
          <m:r>
            <m:rPr>
              <m:sty m:val="p"/>
            </m:rPr>
            <w:rPr>
              <w:rFonts w:ascii="Cambria Math" w:hAnsi="Cambria Math"/>
              <w:sz w:val="22"/>
              <w:szCs w:val="22"/>
            </w:rPr>
            <m:t>∙</m:t>
          </m:r>
          <m:rad>
            <m:radPr>
              <m:degHide m:val="on"/>
              <m:ctrlPr>
                <w:rPr>
                  <w:rFonts w:ascii="Cambria Math" w:hAnsiTheme="majorHAnsi"/>
                  <w:sz w:val="22"/>
                  <w:szCs w:val="22"/>
                </w:rPr>
              </m:ctrlPr>
            </m:radPr>
            <m:deg/>
            <m:e>
              <m:acc>
                <m:accPr>
                  <m:chr m:val="̅"/>
                  <m:ctrlPr>
                    <w:rPr>
                      <w:rFonts w:ascii="Cambria Math" w:hAnsiTheme="majorHAnsi"/>
                      <w:sz w:val="22"/>
                      <w:szCs w:val="22"/>
                    </w:rPr>
                  </m:ctrlPr>
                </m:accPr>
                <m:e>
                  <m:r>
                    <m:rPr>
                      <m:sty m:val="p"/>
                    </m:rPr>
                    <w:rPr>
                      <w:rFonts w:ascii="Cambria Math" w:hAnsiTheme="majorHAnsi"/>
                      <w:sz w:val="22"/>
                      <w:szCs w:val="22"/>
                    </w:rPr>
                    <m:t>L</m:t>
                  </m:r>
                </m:e>
              </m:acc>
            </m:e>
          </m:rad>
          <m:r>
            <m:rPr>
              <m:sty m:val="p"/>
            </m:rPr>
            <w:rPr>
              <w:rFonts w:ascii="Cambria Math" w:hAnsiTheme="majorHAnsi"/>
              <w:sz w:val="22"/>
              <w:szCs w:val="22"/>
            </w:rPr>
            <w:br/>
          </m:r>
        </m:oMath>
      </m:oMathPara>
      <w:r w:rsidRPr="00D4782E">
        <w:rPr>
          <w:rFonts w:asciiTheme="majorHAnsi" w:hAnsiTheme="majorHAnsi" w:cs="Courier New"/>
          <w:sz w:val="22"/>
          <w:szCs w:val="22"/>
        </w:rPr>
        <w:br/>
      </w:r>
      <w:r w:rsidRPr="00D4782E">
        <w:rPr>
          <w:rFonts w:asciiTheme="majorHAnsi" w:hAnsiTheme="majorHAnsi" w:cs="Courier New"/>
          <w:sz w:val="22"/>
          <w:szCs w:val="22"/>
        </w:rPr>
        <w:t xml:space="preserve">(if we need to </w:t>
      </w:r>
      <w:r>
        <w:rPr>
          <w:rFonts w:asciiTheme="majorHAnsi" w:hAnsiTheme="majorHAnsi" w:cs="Courier New"/>
          <w:sz w:val="22"/>
          <w:szCs w:val="22"/>
        </w:rPr>
        <w:t>d</w:t>
      </w:r>
      <w:r w:rsidRPr="00D4782E">
        <w:rPr>
          <w:rFonts w:asciiTheme="majorHAnsi" w:hAnsiTheme="majorHAnsi" w:cs="Courier New"/>
          <w:sz w:val="22"/>
          <w:szCs w:val="22"/>
        </w:rPr>
        <w:t>etrend</w:t>
      </w:r>
      <w:r w:rsidR="00A14232">
        <w:rPr>
          <w:rFonts w:asciiTheme="majorHAnsi" w:hAnsiTheme="majorHAnsi" w:cs="Courier New"/>
          <w:sz w:val="22"/>
          <w:szCs w:val="22"/>
        </w:rPr>
        <w:t xml:space="preserve"> the data</w:t>
      </w:r>
      <w:r w:rsidRPr="00D4782E">
        <w:rPr>
          <w:rFonts w:asciiTheme="majorHAnsi" w:hAnsiTheme="majorHAnsi" w:cs="Courier New"/>
          <w:sz w:val="22"/>
          <w:szCs w:val="22"/>
        </w:rPr>
        <w:t xml:space="preserve"> against large excursions, apply Ornstein-Uhlenbeck to </w:t>
      </w:r>
      <w:r w:rsidRPr="00D4782E">
        <w:rPr>
          <w:rFonts w:asciiTheme="majorHAnsi" w:hAnsiTheme="majorHAnsi" w:cs="Courier New"/>
          <w:b/>
          <w:i/>
          <w:sz w:val="22"/>
          <w:szCs w:val="22"/>
        </w:rPr>
        <w:t>z</w:t>
      </w:r>
      <w:r w:rsidRPr="00D4782E">
        <w:rPr>
          <w:rFonts w:asciiTheme="majorHAnsi" w:hAnsiTheme="majorHAnsi" w:cs="Courier New"/>
          <w:sz w:val="22"/>
          <w:szCs w:val="22"/>
        </w:rPr>
        <w:t>)</w:t>
      </w:r>
    </w:p>
    <w:p w:rsidR="0018322F" w:rsidRPr="00EC2389" w:rsidRDefault="0018322F" w:rsidP="0018322F">
      <w:pPr>
        <w:numPr>
          <w:ilvl w:val="0"/>
          <w:numId w:val="11"/>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Save the step lengths and step heights as a compact array of [</w:t>
      </w:r>
      <w:r w:rsidRPr="00D4782E">
        <w:rPr>
          <w:rFonts w:asciiTheme="majorHAnsi" w:hAnsiTheme="majorHAnsi" w:cs="Courier New"/>
          <w:b/>
          <w:i/>
          <w:sz w:val="22"/>
          <w:szCs w:val="22"/>
        </w:rPr>
        <w:t>x</w:t>
      </w:r>
      <w:r w:rsidRPr="00D4782E">
        <w:rPr>
          <w:rFonts w:asciiTheme="majorHAnsi" w:hAnsiTheme="majorHAnsi" w:cs="Courier New"/>
          <w:sz w:val="22"/>
          <w:szCs w:val="22"/>
        </w:rPr>
        <w:t>,</w:t>
      </w:r>
      <w:r>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pairs</w:t>
      </w:r>
    </w:p>
    <w:p w:rsidR="0018322F" w:rsidRPr="00D4782E" w:rsidRDefault="0018322F" w:rsidP="00C75A7D">
      <w:pPr>
        <w:pStyle w:val="Heading2"/>
      </w:pPr>
      <w:r>
        <w:t>Verifying the</w:t>
      </w:r>
      <w:r w:rsidRPr="00D4782E">
        <w:t xml:space="preserve"> synthetic PSD </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Ge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w:t>
      </w:r>
      <w:r w:rsidRPr="00D4782E">
        <w:rPr>
          <w:rFonts w:asciiTheme="majorHAnsi" w:hAnsiTheme="majorHAnsi" w:cs="Courier New"/>
          <w:b/>
          <w:i/>
          <w:sz w:val="22"/>
          <w:szCs w:val="22"/>
        </w:rPr>
        <w:t>z</w:t>
      </w:r>
      <w:r w:rsidRPr="00D4782E">
        <w:rPr>
          <w:rFonts w:asciiTheme="majorHAnsi" w:hAnsiTheme="majorHAnsi" w:cs="Courier New"/>
          <w:sz w:val="22"/>
          <w:szCs w:val="22"/>
        </w:rPr>
        <w:t xml:space="preserve">] data from last terrain synthesis and discretize so that </w:t>
      </w:r>
      <w:r w:rsidRPr="00D4782E">
        <w:rPr>
          <w:rFonts w:asciiTheme="majorHAnsi" w:hAnsiTheme="majorHAnsi" w:cs="Courier New"/>
          <w:b/>
          <w:i/>
          <w:sz w:val="22"/>
          <w:szCs w:val="22"/>
        </w:rPr>
        <w:t>x</w:t>
      </w:r>
      <w:r w:rsidRPr="00D4782E">
        <w:rPr>
          <w:rFonts w:asciiTheme="majorHAnsi" w:hAnsiTheme="majorHAnsi" w:cs="Courier New"/>
          <w:sz w:val="22"/>
          <w:szCs w:val="22"/>
        </w:rPr>
        <w:t xml:space="preserve"> is on equal intervals (for the FFT)</w:t>
      </w:r>
    </w:p>
    <w:p w:rsidR="0018322F" w:rsidRPr="00D4782E" w:rsidRDefault="0018322F" w:rsidP="0018322F">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Run FFT and the magnitude squared</w:t>
      </w:r>
    </w:p>
    <w:p w:rsidR="00D9769A" w:rsidRPr="00C752C0" w:rsidRDefault="0018322F" w:rsidP="005A3450">
      <w:pPr>
        <w:numPr>
          <w:ilvl w:val="0"/>
          <w:numId w:val="12"/>
        </w:numPr>
        <w:suppressAutoHyphens w:val="0"/>
        <w:overflowPunct/>
        <w:autoSpaceDE/>
        <w:autoSpaceDN/>
        <w:adjustRightInd/>
        <w:spacing w:before="100" w:beforeAutospacing="1" w:after="100" w:afterAutospacing="1"/>
        <w:textAlignment w:val="auto"/>
        <w:rPr>
          <w:rFonts w:asciiTheme="majorHAnsi" w:hAnsiTheme="majorHAnsi"/>
          <w:sz w:val="22"/>
          <w:szCs w:val="22"/>
        </w:rPr>
      </w:pPr>
      <w:r w:rsidRPr="00D4782E">
        <w:rPr>
          <w:rFonts w:asciiTheme="majorHAnsi" w:hAnsiTheme="majorHAnsi" w:cs="Courier New"/>
          <w:sz w:val="22"/>
          <w:szCs w:val="22"/>
        </w:rPr>
        <w:t>Compare the curves. Adjust the step size if magnitude is not to scale</w:t>
      </w:r>
    </w:p>
    <w:p w:rsidR="00C752C0" w:rsidRPr="00C752C0" w:rsidRDefault="00C752C0" w:rsidP="00C752C0">
      <w:pPr>
        <w:pStyle w:val="Body"/>
      </w:pPr>
      <w:r w:rsidRPr="00CC02A4">
        <w:rPr>
          <w:rFonts w:eastAsiaTheme="minorHAnsi"/>
        </w:rPr>
        <w:t xml:space="preserve">The </w:t>
      </w:r>
      <w:r w:rsidRPr="00C752C0">
        <w:rPr>
          <w:rFonts w:eastAsiaTheme="minorHAnsi"/>
        </w:rPr>
        <w:t>intensity</w:t>
      </w:r>
      <w:r w:rsidRPr="00CC02A4">
        <w:rPr>
          <w:rFonts w:eastAsiaTheme="minorHAnsi"/>
        </w:rPr>
        <w:t xml:space="preserve"> of a rough or cobbled terrain with differing lengths of troughs and tops is more complicated than that shown </w:t>
      </w:r>
      <w:r>
        <w:rPr>
          <w:rFonts w:eastAsiaTheme="minorHAnsi"/>
        </w:rPr>
        <w:t>here</w:t>
      </w:r>
      <w:r>
        <w:rPr>
          <w:rFonts w:cs="Courier New"/>
        </w:rPr>
        <w:t>.</w:t>
      </w:r>
      <w:r w:rsidRPr="00CC02A4">
        <w:rPr>
          <w:rFonts w:cs="Courier New"/>
        </w:rPr>
        <w:t xml:space="preserve"> </w:t>
      </w:r>
      <w:r>
        <w:rPr>
          <w:rFonts w:cs="Courier New"/>
        </w:rPr>
        <w:t xml:space="preserve">For the “rough road” model, we need to modify the step lengths to alternate depending on whether they lie on a trough or a top. The approach is straightforward but the pair correlation increases the number of terms in the intensity profile ( </w:t>
      </w:r>
      <w:r w:rsidRPr="00CC02A4">
        <w:rPr>
          <w:rFonts w:cs="Courier New"/>
          <w:i/>
        </w:rPr>
        <w:t>I(s)</w:t>
      </w:r>
      <w:r>
        <w:rPr>
          <w:rFonts w:cs="Courier New"/>
          <w:i/>
        </w:rPr>
        <w:t xml:space="preserve"> </w:t>
      </w:r>
      <w:r>
        <w:rPr>
          <w:rFonts w:cs="Courier New"/>
        </w:rPr>
        <w:t>) quadratically (see Equation 10).</w:t>
      </w:r>
    </w:p>
    <w:p w:rsidR="00D9769A" w:rsidRDefault="00D9769A" w:rsidP="00840AC7">
      <w:pPr>
        <w:pStyle w:val="Heading1"/>
      </w:pPr>
      <w:r>
        <w:t>Process Filters</w:t>
      </w:r>
    </w:p>
    <w:p w:rsidR="00D9769A" w:rsidRDefault="00D9769A" w:rsidP="00840AC7">
      <w:pPr>
        <w:pStyle w:val="BodyAfterHead"/>
      </w:pPr>
      <w:r>
        <w:t xml:space="preserve">If we wish to add a second-order Markovian feedback, we can filter the data with beyond near-neighbor interactions, i.e. not only </w:t>
      </w:r>
      <w:r>
        <w:rPr>
          <w:b/>
        </w:rPr>
        <w:t>Z</w:t>
      </w:r>
      <w:r w:rsidRPr="007E462E">
        <w:rPr>
          <w:b/>
        </w:rPr>
        <w:t>[i]</w:t>
      </w:r>
      <w:r>
        <w:t xml:space="preserve"> and </w:t>
      </w:r>
      <w:r>
        <w:rPr>
          <w:b/>
        </w:rPr>
        <w:t>Z</w:t>
      </w:r>
      <w:r w:rsidRPr="007E462E">
        <w:rPr>
          <w:b/>
        </w:rPr>
        <w:t>[i-1]</w:t>
      </w:r>
      <w:r>
        <w:t xml:space="preserve"> but </w:t>
      </w:r>
      <w:r>
        <w:rPr>
          <w:b/>
        </w:rPr>
        <w:t>Z</w:t>
      </w:r>
      <w:r w:rsidRPr="007E462E">
        <w:rPr>
          <w:b/>
        </w:rPr>
        <w:t>[i-2]</w:t>
      </w:r>
      <w:r>
        <w:t xml:space="preserve"> and beyond.  This adds an additional 1/</w:t>
      </w:r>
      <w:r w:rsidRPr="00600D72">
        <w:rPr>
          <w:i/>
        </w:rPr>
        <w:t>S</w:t>
      </w:r>
      <w:r w:rsidRPr="00600D72">
        <w:rPr>
          <w:i/>
          <w:vertAlign w:val="superscript"/>
        </w:rPr>
        <w:t>2</w:t>
      </w:r>
      <w:r>
        <w:t xml:space="preserve"> factor as it acts as a low-pass smoothing filter. In the case of an autocorrelation for a second-order step change:</w:t>
      </w:r>
    </w:p>
    <w:p w:rsidR="00D9769A" w:rsidRDefault="00D9769A" w:rsidP="00924321"/>
    <w:p w:rsidR="00D9769A" w:rsidRPr="007E462E" w:rsidRDefault="00D9769A" w:rsidP="007E462E">
      <w:pPr>
        <w:pStyle w:val="Equation"/>
      </w:pPr>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y</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w:rPr>
                      <w:rFonts w:ascii="Cambria Math" w:hAnsi="Cambria Math"/>
                    </w:rPr>
                    <m:t>y</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y</m:t>
                      </m:r>
                    </m:sup>
                  </m:sSup>
                </m:e>
              </m:d>
              <m:r>
                <m:rPr>
                  <m:sty m:val="p"/>
                </m:rPr>
                <w:rPr>
                  <w:rFonts w:ascii="Cambria Math" w:hAnsi="Cambria Math"/>
                </w:rPr>
                <m:t xml:space="preserve"> ⋅</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p>
                  </m:sSup>
                </m:e>
              </m:d>
              <m:r>
                <m:rPr>
                  <m:sty m:val="p"/>
                </m:rPr>
                <w:rPr>
                  <w:rFonts w:ascii="Cambria Math" w:hAnsi="Cambria Math"/>
                </w:rPr>
                <m:t xml:space="preserve"> </m:t>
              </m:r>
            </m:e>
          </m:nary>
          <m:r>
            <w:rPr>
              <w:rFonts w:ascii="Cambria Math" w:hAnsi="Cambria Math"/>
            </w:rPr>
            <m:t>dy</m:t>
          </m:r>
        </m:oMath>
      </m:oMathPara>
    </w:p>
    <w:p w:rsidR="00D9769A" w:rsidRDefault="00D9769A" w:rsidP="00924321"/>
    <w:p w:rsidR="00D9769A" w:rsidRDefault="00D9769A" w:rsidP="001A0BAB">
      <w:pPr>
        <w:pStyle w:val="Body"/>
      </w:pPr>
      <w:r>
        <w:t>This will generate a power spectrum of order 4:</w:t>
      </w:r>
    </w:p>
    <w:p w:rsidR="00D9769A" w:rsidRDefault="00D9769A" w:rsidP="00600D72">
      <w:pPr>
        <w:pStyle w:val="Equation"/>
      </w:pPr>
      <m:oMathPara>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e>
              </m:rad>
            </m:den>
          </m:f>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4</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r>
                    <w:rPr>
                      <w:rFonts w:ascii="Cambria Math" w:hAnsi="Cambria Math"/>
                    </w:rPr>
                    <m:t>)</m:t>
                  </m:r>
                </m:e>
                <m:sup>
                  <m:r>
                    <w:rPr>
                      <w:rFonts w:ascii="Cambria Math" w:hAnsi="Cambria Math"/>
                    </w:rPr>
                    <m:t>2</m:t>
                  </m:r>
                </m:sup>
              </m:sSup>
            </m:den>
          </m:f>
        </m:oMath>
      </m:oMathPara>
    </w:p>
    <w:p w:rsidR="00D9769A" w:rsidRDefault="00D9769A" w:rsidP="001A0BAB">
      <w:pPr>
        <w:pStyle w:val="Body"/>
      </w:pPr>
      <w:r>
        <w:t>Ordinarily, we can apply the class of filters known as autoregressive models - AR(</w:t>
      </w:r>
      <w:r w:rsidRPr="00840AC7">
        <w:rPr>
          <w:i/>
        </w:rPr>
        <w:t>p</w:t>
      </w:r>
      <w:r>
        <w:t xml:space="preserve">), where </w:t>
      </w:r>
      <w:r w:rsidRPr="00840AC7">
        <w:rPr>
          <w:i/>
        </w:rPr>
        <w:t>p</w:t>
      </w:r>
      <w:r>
        <w:t xml:space="preserve"> indicates the interaction order of the model, or in terms of digital processing,  finite impulse response (FIR) filters.  In general, these will all tend to smooth the simulation step changes, rounding out the edges as a low-pass filter is designed to work.</w:t>
      </w:r>
      <w:r w:rsidR="00DF3E1B">
        <w:t xml:space="preserve"> Applying autoregressive models to terrain is an active area of research.</w:t>
      </w:r>
      <w:r>
        <w:t xml:space="preserve"> </w:t>
      </w:r>
      <w:r w:rsidR="00A077AF">
        <w:fldChar w:fldCharType="begin"/>
      </w:r>
      <w:r w:rsidR="00A06ED0">
        <w:instrText xml:space="preserve"> ADDIN ZOTERO_ITEM CSL_CITATION {"citationID":"13b8lre98l","properties":{"formattedCitation":"[34]","plainCitation":"[34]"},"citationItems":[{"id":1195,"uris":["http://zotero.org/users/954774/items/ERAX983B"],"uri":["http://zotero.org/users/954774/items/ERAX983B"]}],"schema":"https://github.com/citation-style-language/schema/raw/master/csl-citation.json"} </w:instrText>
      </w:r>
      <w:r w:rsidR="00A077AF">
        <w:fldChar w:fldCharType="separate"/>
      </w:r>
      <w:r w:rsidR="00A06ED0" w:rsidRPr="00A06ED0">
        <w:t>[34]</w:t>
      </w:r>
      <w:r w:rsidR="00A077AF">
        <w:fldChar w:fldCharType="end"/>
      </w:r>
      <w:r w:rsidR="00A077AF">
        <w:fldChar w:fldCharType="begin"/>
      </w:r>
      <w:r w:rsidR="00A06ED0">
        <w:instrText xml:space="preserve"> ADDIN ZOTERO_ITEM CSL_CITATION {"citationID":"osgmtn0kg","properties":{"formattedCitation":"[35]","plainCitation":"[35]"},"citationItems":[{"id":1198,"uris":["http://zotero.org/users/954774/items/W7KCJ7HF"],"uri":["http://zotero.org/users/954774/items/W7KCJ7HF"]}],"schema":"https://github.com/citation-style-language/schema/raw/master/csl-citation.json"} </w:instrText>
      </w:r>
      <w:r w:rsidR="00A077AF">
        <w:fldChar w:fldCharType="separate"/>
      </w:r>
      <w:r w:rsidR="00A06ED0" w:rsidRPr="00A06ED0">
        <w:t>[35]</w:t>
      </w:r>
      <w:r w:rsidR="00A077AF">
        <w:fldChar w:fldCharType="end"/>
      </w:r>
    </w:p>
    <w:p w:rsidR="00D9769A" w:rsidRDefault="00D9769A" w:rsidP="00167E75">
      <w:pPr>
        <w:pStyle w:val="Heading1"/>
      </w:pPr>
      <w:r>
        <w:t>Superposition of Waves</w:t>
      </w:r>
    </w:p>
    <w:p w:rsidR="00D9769A" w:rsidRDefault="00D9769A" w:rsidP="00167E75">
      <w:pPr>
        <w:pStyle w:val="BodyAfterHead"/>
      </w:pPr>
      <w:r>
        <w:t>A non-stochastic method for generating a synthetic terrain involves extracting the Fourier coefficients from the PSD and superposing sine waves to recreate the original real-space terrain profile. T</w:t>
      </w:r>
      <w:r w:rsidRPr="00167E75">
        <w:t>his kind</w:t>
      </w:r>
      <w:r>
        <w:t xml:space="preserve"> </w:t>
      </w:r>
      <w:r w:rsidRPr="00167E75">
        <w:t xml:space="preserve">of inversion </w:t>
      </w:r>
      <w:r>
        <w:t>w</w:t>
      </w:r>
      <w:r w:rsidRPr="00167E75">
        <w:t>ill generate a repeat sequence</w:t>
      </w:r>
      <w:r>
        <w:t xml:space="preserve"> with multiples of the longest time period in the spectrum</w:t>
      </w:r>
      <w:r w:rsidRPr="00167E75">
        <w:t>.</w:t>
      </w:r>
      <w:r>
        <w:t xml:space="preserve">  No phase information is available from the power spectrum, so any long range coherence is artificially introduced, unlike that from a pair correlation. Although potentially useful and practical</w:t>
      </w:r>
      <w:r w:rsidR="00A077AF">
        <w:fldChar w:fldCharType="begin"/>
      </w:r>
      <w:r w:rsidR="00A06ED0">
        <w:instrText xml:space="preserve"> ADDIN ZOTERO_ITEM CSL_CITATION {"citationID":"2fe1oimcg3","properties":{"formattedCitation":"[36]","plainCitation":"[36]"},"citationItems":[{"id":271,"uris":["http://zotero.org/users/954774/items/CTW2P7SF"],"uri":["http://zotero.org/users/954774/items/CTW2P7SF"]}],"schema":"https://github.com/citation-style-language/schema/raw/master/csl-citation.json"} </w:instrText>
      </w:r>
      <w:r w:rsidR="00A077AF">
        <w:fldChar w:fldCharType="separate"/>
      </w:r>
      <w:r w:rsidR="00A06ED0" w:rsidRPr="00A06ED0">
        <w:t>[36]</w:t>
      </w:r>
      <w:r w:rsidR="00A077AF">
        <w:fldChar w:fldCharType="end"/>
      </w:r>
      <w:r>
        <w:t>, the superposition approach</w:t>
      </w:r>
      <w:r w:rsidRPr="00167E75">
        <w:t xml:space="preserve"> will definitely not traverse a complete state space and </w:t>
      </w:r>
      <w:r>
        <w:t>so is not</w:t>
      </w:r>
      <w:r w:rsidRPr="00167E75">
        <w:t xml:space="preserve"> ergodic.</w:t>
      </w:r>
      <w:r>
        <w:t xml:space="preserve">  It will also not capture skewness and kurtosis in the terrain profile</w:t>
      </w:r>
      <w:r w:rsidR="00A077AF">
        <w:fldChar w:fldCharType="begin"/>
      </w:r>
      <w:r w:rsidR="00A06ED0">
        <w:instrText xml:space="preserve"> ADDIN ZOTERO_ITEM CSL_CITATION {"citationID":"nnjvldekg","properties":{"formattedCitation":"[37]","plainCitation":"[37]"},"citationItems":[{"id":409,"uris":["http://zotero.org/users/954774/items/C5V2JNAA"],"uri":["http://zotero.org/users/954774/items/C5V2JNAA"]}],"schema":"https://github.com/citation-style-language/schema/raw/master/csl-citation.json"} </w:instrText>
      </w:r>
      <w:r w:rsidR="00A077AF">
        <w:fldChar w:fldCharType="separate"/>
      </w:r>
      <w:r w:rsidR="00A06ED0" w:rsidRPr="00A06ED0">
        <w:t>[37]</w:t>
      </w:r>
      <w:r w:rsidR="00A077AF">
        <w:fldChar w:fldCharType="end"/>
      </w:r>
      <w:r>
        <w:t xml:space="preserve">, of which the stochastic model can more easily (see </w:t>
      </w:r>
      <w:r w:rsidR="00A077AF">
        <w:fldChar w:fldCharType="begin"/>
      </w:r>
      <w:r>
        <w:instrText xml:space="preserve"> REF _Ref324432886 \h </w:instrText>
      </w:r>
      <w:r w:rsidR="00A077AF">
        <w:fldChar w:fldCharType="separate"/>
      </w:r>
      <w:r w:rsidR="005F16AE">
        <w:t xml:space="preserve">Figure </w:t>
      </w:r>
      <w:r w:rsidR="005F16AE">
        <w:rPr>
          <w:noProof/>
        </w:rPr>
        <w:t>41</w:t>
      </w:r>
      <w:r w:rsidR="00A077AF">
        <w:fldChar w:fldCharType="end"/>
      </w:r>
      <w:r>
        <w:t xml:space="preserve">). </w:t>
      </w:r>
    </w:p>
    <w:p w:rsidR="00D9769A" w:rsidRPr="00167E75" w:rsidRDefault="00D9769A" w:rsidP="00167E75">
      <w:pPr>
        <w:pStyle w:val="BodyAfterHead"/>
      </w:pPr>
      <w:r>
        <w:t xml:space="preserve">A good application of the spectral superposition approach is for generating aquatic waves for various sea-states in the incoherent regime. </w:t>
      </w:r>
      <w:r w:rsidR="00355B46">
        <w:t xml:space="preserve"> Since aquatic waves are already close to sinusoidal, they do not need extra harmonics with phase relationships to match angular shapes (as a terrain might). And the randomness in superposing incoherent waves is visually familiar. This is why most graphics applications use the superposition</w:t>
      </w:r>
      <w:r w:rsidR="00D5290E">
        <w:t xml:space="preserve"> approach for rendering waves </w:t>
      </w:r>
      <w:r w:rsidR="00A077AF">
        <w:fldChar w:fldCharType="begin"/>
      </w:r>
      <w:r w:rsidR="00A06ED0">
        <w:instrText xml:space="preserve"> ADDIN ZOTERO_ITEM CSL_CITATION {"citationID":"1olel26l6o","properties":{"formattedCitation":"[38]","plainCitation":"[38]"},"citationItems":[{"id":701,"uris":["http://zotero.org/users/954774/items/Q44QT2FN"],"uri":["http://zotero.org/users/954774/items/Q44QT2FN"]}],"schema":"https://github.com/citation-style-language/schema/raw/master/csl-citation.json"} </w:instrText>
      </w:r>
      <w:r w:rsidR="00A077AF">
        <w:fldChar w:fldCharType="separate"/>
      </w:r>
      <w:r w:rsidR="00A06ED0" w:rsidRPr="00A06ED0">
        <w:t>[38]</w:t>
      </w:r>
      <w:r w:rsidR="00A077AF">
        <w:fldChar w:fldCharType="end"/>
      </w:r>
      <w:r w:rsidR="00355B46">
        <w:t>.</w:t>
      </w:r>
    </w:p>
    <w:p w:rsidR="00D9769A" w:rsidRDefault="00D9769A" w:rsidP="00804D14">
      <w:pPr>
        <w:pStyle w:val="Heading1"/>
      </w:pPr>
      <w:r>
        <w:t>Calibration of Spectra</w:t>
      </w:r>
    </w:p>
    <w:p w:rsidR="00D9769A" w:rsidRDefault="00D9769A" w:rsidP="00C23705">
      <w:pPr>
        <w:pStyle w:val="BodyAfterHead"/>
      </w:pPr>
      <w:r>
        <w:t xml:space="preserve">The calibration of simulated terrains and their corresponding PSD curves to PSD calculations of actual terrains is aided by the application of Parseval’s theorem </w:t>
      </w:r>
      <w:r w:rsidR="00A077AF">
        <w:fldChar w:fldCharType="begin"/>
      </w:r>
      <w:r w:rsidR="00A06ED0">
        <w:instrText xml:space="preserve"> ADDIN ZOTERO_ITEM CSL_CITATION {"citationID":"1jptlv3962","properties":{"formattedCitation":"[39]","plainCitation":"[39]"},"citationItems":[{"id":485,"uris":["http://zotero.org/users/954774/items/JGHXKGQD"],"uri":["http://zotero.org/users/954774/items/JGHXKGQD"]}],"schema":"https://github.com/citation-style-language/schema/raw/master/csl-citation.json"} </w:instrText>
      </w:r>
      <w:r w:rsidR="00A077AF">
        <w:fldChar w:fldCharType="separate"/>
      </w:r>
      <w:r w:rsidR="00A06ED0" w:rsidRPr="00A06ED0">
        <w:t>[39]</w:t>
      </w:r>
      <w:r w:rsidR="00A077AF">
        <w:fldChar w:fldCharType="end"/>
      </w:r>
      <w:r>
        <w:t>:</w:t>
      </w:r>
    </w:p>
    <w:p w:rsidR="00D9769A" w:rsidRDefault="00A077AF" w:rsidP="00C23705">
      <w:pPr>
        <w:pStyle w:val="BodyAfterHead"/>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2</m:t>
                  </m:r>
                </m:sup>
              </m:sSup>
            </m:e>
          </m:d>
          <m:r>
            <w:rPr>
              <w:rFonts w:ascii="Cambria Math" w:hAnsi="Cambria Math"/>
            </w:rPr>
            <m:t xml:space="preserve">= </m:t>
          </m:r>
          <m:nary>
            <m:naryPr>
              <m:limLoc m:val="undOvr"/>
              <m:subHide m:val="on"/>
              <m:supHide m:val="on"/>
              <m:ctrlPr>
                <w:rPr>
                  <w:rFonts w:ascii="Cambria Math" w:hAnsi="Cambria Math"/>
                  <w:i/>
                </w:rPr>
              </m:ctrlPr>
            </m:naryPr>
            <m:sub/>
            <m:sup/>
            <m:e>
              <m:r>
                <w:rPr>
                  <w:rFonts w:ascii="Cambria Math" w:hAnsi="Cambria Math"/>
                </w:rPr>
                <m:t>I</m:t>
              </m:r>
              <m:d>
                <m:dPr>
                  <m:ctrlPr>
                    <w:rPr>
                      <w:rFonts w:ascii="Cambria Math" w:hAnsi="Cambria Math"/>
                      <w:i/>
                    </w:rPr>
                  </m:ctrlPr>
                </m:dPr>
                <m:e>
                  <m:r>
                    <w:rPr>
                      <w:rFonts w:ascii="Cambria Math" w:hAnsi="Cambria Math"/>
                    </w:rPr>
                    <m:t>S</m:t>
                  </m:r>
                </m:e>
              </m:d>
              <m:r>
                <w:rPr>
                  <w:rFonts w:ascii="Cambria Math" w:hAnsi="Cambria Math"/>
                </w:rPr>
                <m:t>dS</m:t>
              </m:r>
            </m:e>
          </m:nary>
        </m:oMath>
      </m:oMathPara>
    </w:p>
    <w:p w:rsidR="00D9769A" w:rsidRDefault="00D9769A" w:rsidP="001A0BAB">
      <w:pPr>
        <w:pStyle w:val="Body"/>
      </w:pPr>
      <w:r>
        <w:t>This states that the statistical variance in the terrain elevation displacement is equivalent to the integrated power spectrum. In practice, as long as the variance in the real space sampling is stored, then the reciprocal space curve can be shifted by a constant scaling factor to match the variance.</w:t>
      </w:r>
    </w:p>
    <w:p w:rsidR="00D9769A" w:rsidRDefault="00D9769A" w:rsidP="0041744C">
      <w:pPr>
        <w:pStyle w:val="HeadingRunIn"/>
      </w:pPr>
      <w:r>
        <w:t>Discussion</w:t>
      </w:r>
    </w:p>
    <w:p w:rsidR="006B56A9" w:rsidRDefault="00D9769A" w:rsidP="004B3741">
      <w:pPr>
        <w:pStyle w:val="Body"/>
      </w:pPr>
      <w:r>
        <w:t xml:space="preserve">Stochastic terrain modeling as described within this study finds practical application for vehicle test and verification applications </w:t>
      </w:r>
      <w:r w:rsidR="00A077AF">
        <w:fldChar w:fldCharType="begin"/>
      </w:r>
      <w:r w:rsidR="00A06ED0">
        <w:instrText xml:space="preserve"> ADDIN ZOTERO_ITEM CSL_CITATION {"citationID":"2ctqbqthd1","properties":{"formattedCitation":"[40]","plainCitation":"[40]"},"citationItems":[{"id":186,"uris":["http://zotero.org/users/954774/items/HNAAXTHF"],"uri":["http://zotero.org/users/954774/items/HNAAXTHF"]}],"schema":"https://github.com/citation-style-language/schema/raw/master/csl-citation.json"} </w:instrText>
      </w:r>
      <w:r w:rsidR="00A077AF">
        <w:fldChar w:fldCharType="separate"/>
      </w:r>
      <w:r w:rsidR="00A06ED0" w:rsidRPr="00A06ED0">
        <w:t>[40]</w:t>
      </w:r>
      <w:r w:rsidR="00A077AF">
        <w:fldChar w:fldCharType="end"/>
      </w:r>
      <w:r>
        <w:t xml:space="preserve">, </w:t>
      </w:r>
      <w:r w:rsidR="00AB5F7F">
        <w:t xml:space="preserve"> with t</w:t>
      </w:r>
      <w:r w:rsidR="00171F94">
        <w:t>he terrain and energy models provid</w:t>
      </w:r>
      <w:r w:rsidR="00AB5F7F">
        <w:t>ing an</w:t>
      </w:r>
      <w:r w:rsidR="00171F94">
        <w:t xml:space="preserve"> environmental conte</w:t>
      </w:r>
      <w:r w:rsidR="00AB5F7F">
        <w:t>x</w:t>
      </w:r>
      <w:r w:rsidR="00171F94">
        <w:t>t</w:t>
      </w:r>
      <w:r w:rsidR="00AB5F7F">
        <w:t xml:space="preserve"> for such activities as safety testing</w:t>
      </w:r>
      <w:r w:rsidR="00171F94">
        <w:t xml:space="preserve">. </w:t>
      </w:r>
      <w:r w:rsidR="00171F94" w:rsidRPr="00DF3BDA">
        <w:t xml:space="preserve">We are essentially trying to map out the </w:t>
      </w:r>
      <w:r w:rsidR="00171F94" w:rsidRPr="00C1008E">
        <w:rPr>
          <w:i/>
        </w:rPr>
        <w:t>Importance</w:t>
      </w:r>
      <w:r w:rsidR="00171F94" w:rsidRPr="00DF3BDA">
        <w:t xml:space="preserve"> × </w:t>
      </w:r>
      <w:r w:rsidR="00171F94" w:rsidRPr="00C1008E">
        <w:rPr>
          <w:i/>
        </w:rPr>
        <w:t>Likelihood</w:t>
      </w:r>
      <w:r w:rsidR="00171F94" w:rsidRPr="00DF3BDA">
        <w:t xml:space="preserve"> space for the users of the context models.</w:t>
      </w:r>
      <w:r w:rsidR="00171F94">
        <w:t xml:space="preserve"> </w:t>
      </w:r>
      <w:r w:rsidR="00171F94" w:rsidRPr="00DF3BDA">
        <w:t>The users must know the impact or significance of the model effects as well as it likelihood of occurring</w:t>
      </w:r>
      <w:r w:rsidR="00171F94">
        <w:t>.</w:t>
      </w:r>
    </w:p>
    <w:p w:rsidR="00DF3BDA" w:rsidRPr="00DF3BDA" w:rsidRDefault="00171F94" w:rsidP="004B3741">
      <w:pPr>
        <w:pStyle w:val="Body"/>
      </w:pPr>
      <w:r>
        <w:t>The r</w:t>
      </w:r>
      <w:r w:rsidR="006B56A9" w:rsidRPr="00DF3BDA">
        <w:t>elevance</w:t>
      </w:r>
      <w:r>
        <w:t xml:space="preserve"> for a particular topographical model depends on its intended usage. For example, one needs to ask the basic questions:</w:t>
      </w:r>
    </w:p>
    <w:p w:rsidR="006B56A9" w:rsidRPr="00DF3BDA" w:rsidRDefault="00171F94" w:rsidP="00DF3BDA">
      <w:pPr>
        <w:pStyle w:val="ListParagraph"/>
        <w:numPr>
          <w:ilvl w:val="0"/>
          <w:numId w:val="5"/>
        </w:numPr>
      </w:pPr>
      <w:r>
        <w:t>What is t</w:t>
      </w:r>
      <w:r w:rsidR="006B56A9" w:rsidRPr="00DF3BDA">
        <w:t>he importance or impact of the event</w:t>
      </w:r>
      <w:r>
        <w:t>?</w:t>
      </w:r>
    </w:p>
    <w:p w:rsidR="006B56A9" w:rsidRPr="00DF3BDA" w:rsidRDefault="00171F94" w:rsidP="00DF3BDA">
      <w:pPr>
        <w:pStyle w:val="ListParagraph"/>
        <w:numPr>
          <w:ilvl w:val="0"/>
          <w:numId w:val="5"/>
        </w:numPr>
      </w:pPr>
      <w:r>
        <w:t>What is t</w:t>
      </w:r>
      <w:r w:rsidR="006B56A9" w:rsidRPr="00DF3BDA">
        <w:t>he likelihood of the event</w:t>
      </w:r>
      <w:r>
        <w:t>?</w:t>
      </w:r>
    </w:p>
    <w:p w:rsidR="00171F94" w:rsidRPr="00DF3BDA" w:rsidRDefault="00171F94" w:rsidP="00171F94">
      <w:pPr>
        <w:pStyle w:val="Body"/>
      </w:pPr>
      <w:r>
        <w:t>These occupy largely orthogonal roles</w:t>
      </w:r>
      <w:r w:rsidR="00C1008E">
        <w:t xml:space="preserve"> as shown in </w:t>
      </w:r>
      <w:r w:rsidR="00D8479F">
        <w:fldChar w:fldCharType="begin"/>
      </w:r>
      <w:r w:rsidR="00D8479F">
        <w:instrText xml:space="preserve"> REF _Ref349806103 \h </w:instrText>
      </w:r>
      <w:r w:rsidR="00D8479F">
        <w:fldChar w:fldCharType="separate"/>
      </w:r>
      <w:r w:rsidR="00D8479F">
        <w:t xml:space="preserve">Figure </w:t>
      </w:r>
      <w:r w:rsidR="00D8479F">
        <w:rPr>
          <w:noProof/>
        </w:rPr>
        <w:t>48</w:t>
      </w:r>
      <w:r w:rsidR="00D8479F">
        <w:fldChar w:fldCharType="end"/>
      </w:r>
      <w:r w:rsidR="00D8479F">
        <w:t xml:space="preserve"> and </w:t>
      </w:r>
      <w:r w:rsidR="00D8479F">
        <w:fldChar w:fldCharType="begin"/>
      </w:r>
      <w:r w:rsidR="00D8479F">
        <w:instrText xml:space="preserve"> REF _Ref349806116 \h </w:instrText>
      </w:r>
      <w:r w:rsidR="00D8479F">
        <w:fldChar w:fldCharType="separate"/>
      </w:r>
      <w:r w:rsidR="00D8479F">
        <w:t xml:space="preserve">Table </w:t>
      </w:r>
      <w:r w:rsidR="00D8479F">
        <w:rPr>
          <w:noProof/>
        </w:rPr>
        <w:t>2</w:t>
      </w:r>
      <w:r w:rsidR="00D8479F">
        <w:fldChar w:fldCharType="end"/>
      </w:r>
      <w:r w:rsidR="00D8479F">
        <w:t xml:space="preserve"> </w:t>
      </w:r>
      <w:r w:rsidR="00C1008E">
        <w:t>below:</w:t>
      </w:r>
    </w:p>
    <w:p w:rsidR="00171F94" w:rsidRDefault="00171F94" w:rsidP="00171F94">
      <w:pPr>
        <w:pStyle w:val="Figure"/>
      </w:pPr>
      <w:r w:rsidRPr="00DF3BDA">
        <w:rPr>
          <w:noProof/>
        </w:rPr>
        <w:drawing>
          <wp:inline distT="0" distB="0" distL="0" distR="0">
            <wp:extent cx="2026920" cy="1135380"/>
            <wp:effectExtent l="19050" t="0" r="0" b="0"/>
            <wp:docPr id="13" name="Object 1" descr="cid:005901cd16dc$0a7ad250$0300a8c0@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descr="cid:005901cd16dc$0a7ad250$0300a8c0@side"/>
                    <pic:cNvPicPr>
                      <a:picLocks noChangeAspect="1" noChangeArrowheads="1"/>
                    </pic:cNvPicPr>
                  </pic:nvPicPr>
                  <pic:blipFill>
                    <a:blip r:embed="rId62" r:link="rId63" cstate="print"/>
                    <a:srcRect/>
                    <a:stretch>
                      <a:fillRect/>
                    </a:stretch>
                  </pic:blipFill>
                  <pic:spPr bwMode="auto">
                    <a:xfrm>
                      <a:off x="0" y="0"/>
                      <a:ext cx="2026920" cy="1135380"/>
                    </a:xfrm>
                    <a:prstGeom prst="rect">
                      <a:avLst/>
                    </a:prstGeom>
                    <a:noFill/>
                    <a:ln w="9525">
                      <a:noFill/>
                      <a:miter lim="800000"/>
                      <a:headEnd/>
                      <a:tailEnd/>
                    </a:ln>
                  </pic:spPr>
                </pic:pic>
              </a:graphicData>
            </a:graphic>
          </wp:inline>
        </w:drawing>
      </w:r>
    </w:p>
    <w:p w:rsidR="00171F94" w:rsidRPr="00DF3BDA" w:rsidRDefault="00171F94" w:rsidP="00171F94">
      <w:pPr>
        <w:pStyle w:val="Caption"/>
      </w:pPr>
      <w:bookmarkStart w:id="36" w:name="_Ref349806103"/>
      <w:r>
        <w:t xml:space="preserve">Figure </w:t>
      </w:r>
      <w:r w:rsidR="00A077AF">
        <w:fldChar w:fldCharType="begin"/>
      </w:r>
      <w:r w:rsidR="00C752DC">
        <w:instrText xml:space="preserve"> SEQ Figure \* ARABIC </w:instrText>
      </w:r>
      <w:r w:rsidR="00A077AF">
        <w:fldChar w:fldCharType="separate"/>
      </w:r>
      <w:r w:rsidR="005F16AE">
        <w:rPr>
          <w:noProof/>
        </w:rPr>
        <w:t>48</w:t>
      </w:r>
      <w:r w:rsidR="00A077AF">
        <w:fldChar w:fldCharType="end"/>
      </w:r>
      <w:bookmarkEnd w:id="36"/>
      <w:r>
        <w:t xml:space="preserve">: </w:t>
      </w:r>
      <w:r w:rsidRPr="00171F94">
        <w:t>Likelihood</w:t>
      </w:r>
      <w:r>
        <w:t xml:space="preserve"> versus importance</w:t>
      </w:r>
    </w:p>
    <w:p w:rsidR="00C1008E" w:rsidRDefault="00C1008E" w:rsidP="00C1008E">
      <w:pPr>
        <w:pStyle w:val="Body"/>
      </w:pPr>
      <w:r>
        <w:t>In the case of terrain, a vehicle operating over a rough profile would experience n</w:t>
      </w:r>
      <w:r w:rsidR="006B56A9" w:rsidRPr="00DF3BDA">
        <w:t xml:space="preserve">uisance effects </w:t>
      </w:r>
      <w:r>
        <w:t xml:space="preserve">(vibration and absorbed power) </w:t>
      </w:r>
      <w:r w:rsidR="006B56A9" w:rsidRPr="00DF3BDA">
        <w:t>that persistently occur</w:t>
      </w:r>
      <w:r>
        <w:t>. It could also potentially experience a</w:t>
      </w:r>
      <w:r w:rsidR="006B56A9" w:rsidRPr="00DF3BDA">
        <w:t xml:space="preserve"> critical effect </w:t>
      </w:r>
      <w:r>
        <w:t xml:space="preserve">(extreme slope) </w:t>
      </w:r>
      <w:r w:rsidR="006B56A9" w:rsidRPr="00DF3BDA">
        <w:t>that rarely if ever occurs</w:t>
      </w:r>
      <w:r>
        <w:t xml:space="preserve">.  </w:t>
      </w:r>
    </w:p>
    <w:p w:rsidR="00D8479F" w:rsidRDefault="00D8479F" w:rsidP="00D8479F">
      <w:pPr>
        <w:pStyle w:val="Body"/>
      </w:pPr>
      <w:r>
        <w:t>T</w:t>
      </w:r>
      <w:r w:rsidRPr="00DF3BDA">
        <w:t>he overall goal is to provide models of environmental stimulus for design verification</w:t>
      </w:r>
      <w:r>
        <w:t>,</w:t>
      </w:r>
      <w:r w:rsidRPr="00DF3BDA">
        <w:t xml:space="preserve"> </w:t>
      </w:r>
      <w:r>
        <w:t xml:space="preserve">using the probabilities inferred from the stochastic models to estimate correctness of the designs.  </w:t>
      </w:r>
    </w:p>
    <w:p w:rsidR="00D8479F" w:rsidRDefault="00D8479F" w:rsidP="00D8479F">
      <w:pPr>
        <w:pStyle w:val="Body"/>
      </w:pPr>
      <w:r>
        <w:t>Note that assessing the impact for a specific design requires composing the context model with a performance model for the design being tested. The context model serves as a stimulus, and the simulation for the design being tested then generates a response. Assessment of a design in terms of probability of failure or probability of satisfying a requirement, involves a likelihood weighted sampling of impact, in general done with Monte Carlo techniques.</w:t>
      </w:r>
      <w:r w:rsidRPr="00AC1B37">
        <w:rPr>
          <w:rStyle w:val="FootnoteReference"/>
        </w:rPr>
        <w:footnoteReference w:id="4"/>
      </w:r>
      <w:r>
        <w:t xml:space="preserve">  Note that as failure conditions will typically be rare, and it is desirable to estimate probably of failure accurately, importance sampling techniques are frequently needed.  This is true even though highly parallel computer hardware now allow many thousands of cases to be executed in parallel.</w:t>
      </w:r>
    </w:p>
    <w:p w:rsidR="002077DB" w:rsidRDefault="002077DB" w:rsidP="00C1008E">
      <w:pPr>
        <w:pStyle w:val="Body"/>
      </w:pPr>
    </w:p>
    <w:p w:rsidR="00C1008E" w:rsidRDefault="00C1008E" w:rsidP="00C1008E">
      <w:pPr>
        <w:pStyle w:val="Caption"/>
        <w:keepNext/>
      </w:pPr>
      <w:bookmarkStart w:id="37" w:name="_Ref349806116"/>
      <w:r>
        <w:t xml:space="preserve">Table </w:t>
      </w:r>
      <w:r w:rsidR="00A077AF">
        <w:fldChar w:fldCharType="begin"/>
      </w:r>
      <w:r w:rsidR="00C752DC">
        <w:instrText xml:space="preserve"> SEQ Table \* ARABIC </w:instrText>
      </w:r>
      <w:r w:rsidR="00A077AF">
        <w:fldChar w:fldCharType="separate"/>
      </w:r>
      <w:r w:rsidR="005F16AE">
        <w:rPr>
          <w:noProof/>
        </w:rPr>
        <w:t>2</w:t>
      </w:r>
      <w:r w:rsidR="00A077AF">
        <w:fldChar w:fldCharType="end"/>
      </w:r>
      <w:bookmarkEnd w:id="37"/>
      <w:r>
        <w:t>: Orthogonal spaces</w:t>
      </w:r>
    </w:p>
    <w:tbl>
      <w:tblPr>
        <w:tblStyle w:val="MediumGrid2-Accent5"/>
        <w:tblW w:w="0" w:type="auto"/>
        <w:tblLook w:val="04A0"/>
      </w:tblPr>
      <w:tblGrid>
        <w:gridCol w:w="1998"/>
        <w:gridCol w:w="2430"/>
        <w:gridCol w:w="5040"/>
      </w:tblGrid>
      <w:tr w:rsidR="00C1008E" w:rsidTr="00C1008E">
        <w:trPr>
          <w:cnfStyle w:val="100000000000"/>
          <w:trHeight w:val="331"/>
        </w:trPr>
        <w:tc>
          <w:tcPr>
            <w:cnfStyle w:val="001000000100"/>
            <w:tcW w:w="1998" w:type="dxa"/>
          </w:tcPr>
          <w:p w:rsidR="00C1008E" w:rsidRPr="00DF3BDA" w:rsidRDefault="00C1008E" w:rsidP="00C1008E">
            <w:pPr>
              <w:pStyle w:val="Body"/>
            </w:pPr>
          </w:p>
        </w:tc>
        <w:tc>
          <w:tcPr>
            <w:tcW w:w="2430" w:type="dxa"/>
            <w:vAlign w:val="center"/>
          </w:tcPr>
          <w:p w:rsidR="00C1008E" w:rsidRPr="00C1008E" w:rsidRDefault="00C1008E" w:rsidP="00C1008E">
            <w:pPr>
              <w:jc w:val="center"/>
              <w:cnfStyle w:val="100000000000"/>
            </w:pPr>
            <w:r>
              <w:t>Description</w:t>
            </w:r>
          </w:p>
        </w:tc>
        <w:tc>
          <w:tcPr>
            <w:tcW w:w="5040" w:type="dxa"/>
            <w:vAlign w:val="center"/>
          </w:tcPr>
          <w:p w:rsidR="00C1008E" w:rsidRPr="00DF3BDA" w:rsidRDefault="00C1008E" w:rsidP="00C1008E">
            <w:pPr>
              <w:jc w:val="center"/>
              <w:cnfStyle w:val="100000000000"/>
            </w:pPr>
            <w:r>
              <w:t>Examples</w:t>
            </w:r>
          </w:p>
        </w:tc>
      </w:tr>
      <w:tr w:rsidR="00C1008E" w:rsidTr="00C1008E">
        <w:trPr>
          <w:cnfStyle w:val="000000100000"/>
        </w:trPr>
        <w:tc>
          <w:tcPr>
            <w:cnfStyle w:val="001000000000"/>
            <w:tcW w:w="1998" w:type="dxa"/>
          </w:tcPr>
          <w:p w:rsidR="00C1008E" w:rsidRDefault="00C1008E" w:rsidP="00C1008E">
            <w:pPr>
              <w:pStyle w:val="Body"/>
            </w:pPr>
            <w:r w:rsidRPr="00DF3BDA">
              <w:t>High Likelihood</w:t>
            </w:r>
          </w:p>
        </w:tc>
        <w:tc>
          <w:tcPr>
            <w:tcW w:w="2430" w:type="dxa"/>
          </w:tcPr>
          <w:p w:rsidR="00C1008E" w:rsidRPr="00DF3BDA" w:rsidRDefault="00C1008E" w:rsidP="00C1008E">
            <w:pPr>
              <w:cnfStyle w:val="000000100000"/>
            </w:pPr>
            <w:r w:rsidRPr="00C1008E">
              <w:t>Environmental</w:t>
            </w:r>
            <w:r w:rsidRPr="00DF3BDA">
              <w:t xml:space="preserve"> stimulus that have high likelihood, but only a cumulative impact</w:t>
            </w:r>
          </w:p>
          <w:p w:rsidR="00C1008E" w:rsidRDefault="00C1008E" w:rsidP="00C1008E">
            <w:pPr>
              <w:pStyle w:val="Body"/>
              <w:cnfStyle w:val="000000100000"/>
            </w:pPr>
          </w:p>
        </w:tc>
        <w:tc>
          <w:tcPr>
            <w:tcW w:w="5040" w:type="dxa"/>
          </w:tcPr>
          <w:p w:rsidR="00C1008E" w:rsidRPr="00DF3BDA" w:rsidRDefault="00C1008E" w:rsidP="00C1008E">
            <w:pPr>
              <w:cnfStyle w:val="000000100000"/>
            </w:pPr>
            <w:r w:rsidRPr="00DF3BDA">
              <w:t xml:space="preserve">Persistent and </w:t>
            </w:r>
            <w:r w:rsidRPr="00C1008E">
              <w:t>perpetual</w:t>
            </w:r>
            <w:r w:rsidRPr="00DF3BDA">
              <w:t xml:space="preserve"> nuisance effects</w:t>
            </w:r>
          </w:p>
          <w:p w:rsidR="00C1008E" w:rsidRPr="00C1008E" w:rsidRDefault="00C1008E" w:rsidP="00C1008E">
            <w:pPr>
              <w:pStyle w:val="Bulleted"/>
              <w:cnfStyle w:val="000000100000"/>
            </w:pPr>
            <w:r w:rsidRPr="00C1008E">
              <w:t>Terrain roughness and vibration</w:t>
            </w:r>
          </w:p>
          <w:p w:rsidR="00C1008E" w:rsidRPr="00C1008E" w:rsidRDefault="00C1008E" w:rsidP="00C1008E">
            <w:pPr>
              <w:pStyle w:val="Bulleted"/>
              <w:cnfStyle w:val="000000100000"/>
            </w:pPr>
            <w:r w:rsidRPr="00C1008E">
              <w:t>Wear and tear</w:t>
            </w:r>
          </w:p>
          <w:p w:rsidR="00C1008E" w:rsidRPr="00C1008E" w:rsidRDefault="00C1008E" w:rsidP="00C1008E">
            <w:pPr>
              <w:pStyle w:val="Bulleted"/>
              <w:cnfStyle w:val="000000100000"/>
            </w:pPr>
            <w:r w:rsidRPr="00C1008E">
              <w:t>Abrasion</w:t>
            </w:r>
          </w:p>
          <w:p w:rsidR="00C1008E" w:rsidRDefault="00C1008E" w:rsidP="00C1008E">
            <w:pPr>
              <w:pStyle w:val="Bulleted"/>
              <w:cnfStyle w:val="000000100000"/>
            </w:pPr>
            <w:r w:rsidRPr="00C1008E">
              <w:t>Wind friction and rolling resistance</w:t>
            </w:r>
          </w:p>
        </w:tc>
      </w:tr>
      <w:tr w:rsidR="00C1008E" w:rsidTr="00C1008E">
        <w:tc>
          <w:tcPr>
            <w:cnfStyle w:val="001000000000"/>
            <w:tcW w:w="1998" w:type="dxa"/>
          </w:tcPr>
          <w:p w:rsidR="00C1008E" w:rsidRPr="00DF3BDA" w:rsidRDefault="00C1008E" w:rsidP="00C1008E">
            <w:pPr>
              <w:pStyle w:val="Body"/>
            </w:pPr>
            <w:r>
              <w:t>H</w:t>
            </w:r>
            <w:r w:rsidRPr="00DF3BDA">
              <w:t>igh Impact</w:t>
            </w:r>
          </w:p>
          <w:p w:rsidR="00C1008E" w:rsidRDefault="00C1008E" w:rsidP="00C1008E">
            <w:pPr>
              <w:pStyle w:val="Body"/>
            </w:pPr>
          </w:p>
        </w:tc>
        <w:tc>
          <w:tcPr>
            <w:tcW w:w="2430" w:type="dxa"/>
          </w:tcPr>
          <w:p w:rsidR="00C1008E" w:rsidRPr="00DF3BDA" w:rsidRDefault="00C1008E" w:rsidP="00C1008E">
            <w:pPr>
              <w:cnfStyle w:val="000000000000"/>
            </w:pPr>
            <w:r w:rsidRPr="00DF3BDA">
              <w:t>Environmental stimulus that have high impact but often low likelihoods</w:t>
            </w:r>
          </w:p>
          <w:p w:rsidR="00C1008E" w:rsidRDefault="00C1008E" w:rsidP="00C1008E">
            <w:pPr>
              <w:pStyle w:val="Body"/>
              <w:cnfStyle w:val="000000000000"/>
            </w:pPr>
          </w:p>
        </w:tc>
        <w:tc>
          <w:tcPr>
            <w:tcW w:w="5040" w:type="dxa"/>
          </w:tcPr>
          <w:p w:rsidR="00C1008E" w:rsidRPr="00DF3BDA" w:rsidRDefault="00C1008E" w:rsidP="00C1008E">
            <w:pPr>
              <w:cnfStyle w:val="000000000000"/>
            </w:pPr>
            <w:r w:rsidRPr="00DF3BDA">
              <w:t>A critical effect that rarely if ever occurs</w:t>
            </w:r>
          </w:p>
          <w:p w:rsidR="00C1008E" w:rsidRPr="00DF3BDA" w:rsidRDefault="00C1008E" w:rsidP="00C1008E">
            <w:pPr>
              <w:pStyle w:val="Bulleted"/>
              <w:cnfStyle w:val="000000000000"/>
            </w:pPr>
            <w:r w:rsidRPr="00DF3BDA">
              <w:t>A large shock</w:t>
            </w:r>
          </w:p>
          <w:p w:rsidR="00C1008E" w:rsidRPr="00DF3BDA" w:rsidRDefault="00C1008E" w:rsidP="00C1008E">
            <w:pPr>
              <w:pStyle w:val="Bulleted"/>
              <w:cnfStyle w:val="000000000000"/>
            </w:pPr>
            <w:r w:rsidRPr="00DF3BDA">
              <w:t>Accidents</w:t>
            </w:r>
          </w:p>
          <w:p w:rsidR="00C1008E" w:rsidRPr="00DF3BDA" w:rsidRDefault="00C1008E" w:rsidP="00C1008E">
            <w:pPr>
              <w:pStyle w:val="Bulleted"/>
              <w:cnfStyle w:val="000000000000"/>
            </w:pPr>
            <w:r w:rsidRPr="00DF3BDA">
              <w:t>100-year climate events</w:t>
            </w:r>
          </w:p>
          <w:p w:rsidR="00C1008E" w:rsidRPr="00DF3BDA" w:rsidRDefault="00C1008E" w:rsidP="00C1008E">
            <w:pPr>
              <w:pStyle w:val="Bulleted"/>
              <w:cnfStyle w:val="000000000000"/>
            </w:pPr>
            <w:r w:rsidRPr="00DF3BDA">
              <w:t>… lots of other possible cases</w:t>
            </w:r>
          </w:p>
          <w:p w:rsidR="00C1008E" w:rsidRDefault="00C1008E" w:rsidP="00C1008E">
            <w:pPr>
              <w:pStyle w:val="Bulleted"/>
              <w:cnfStyle w:val="000000000000"/>
            </w:pPr>
            <w:r w:rsidRPr="00DF3BDA">
              <w:t xml:space="preserve">… or some other pathological or unknown cases </w:t>
            </w:r>
          </w:p>
        </w:tc>
      </w:tr>
    </w:tbl>
    <w:p w:rsidR="006B56A9" w:rsidRDefault="006B56A9" w:rsidP="006B56A9">
      <w:pPr>
        <w:pStyle w:val="HeadingRunIn"/>
      </w:pPr>
      <w:r>
        <w:t>Conclusion</w:t>
      </w:r>
    </w:p>
    <w:p w:rsidR="005125C4" w:rsidRDefault="005125C4" w:rsidP="008C1F55">
      <w:pPr>
        <w:pStyle w:val="BodyAfterHead"/>
      </w:pPr>
      <w:r>
        <w:t xml:space="preserve">A unified approach for characterizing and modeling topographies has definite advantages for environmental context applications. </w:t>
      </w:r>
      <w:r w:rsidR="00176087">
        <w:t>We have</w:t>
      </w:r>
      <w:r>
        <w:t xml:space="preserve"> demonstrate</w:t>
      </w:r>
      <w:r w:rsidR="00176087">
        <w:t>d</w:t>
      </w:r>
      <w:r>
        <w:t xml:space="preserve"> how</w:t>
      </w:r>
      <w:r w:rsidR="006B56A9">
        <w:t xml:space="preserve"> often simple probability density functions (PDF) can characterize the impact/likelihood factors for various environmental behaviors</w:t>
      </w:r>
      <w:r>
        <w:t xml:space="preserve">.  A stochastic basis for the models provides an explanation for empirically observed behavior that </w:t>
      </w:r>
      <w:r w:rsidR="006B56A9">
        <w:t>heuristics</w:t>
      </w:r>
      <w:r>
        <w:t xml:space="preserve"> often miss</w:t>
      </w:r>
      <w:r w:rsidR="006B56A9">
        <w:t>.</w:t>
      </w:r>
      <w:r>
        <w:t xml:space="preserve">  Further, unifying an established set of scientific and ontological criteria helps us to derive and classify the models. </w:t>
      </w:r>
      <w:r w:rsidR="00176087">
        <w:t>This creates an opportunity to establish a collection of context models as a community resource, with supporting technology facilitating its correct utilization for a given purpose. Such a resource can substantially improve the utility of available data for supporting Model Based Engineering, and also create opportunities for improving existing design methods by facilitating the discovery of highly resilient designs.</w:t>
      </w:r>
    </w:p>
    <w:p w:rsidR="006879C2" w:rsidRDefault="006879C2" w:rsidP="006879C2"/>
    <w:p w:rsidR="00D4782E" w:rsidRDefault="00D4782E" w:rsidP="00FE4FF7">
      <w:pPr>
        <w:pStyle w:val="BodyAfterHead"/>
        <w:rPr>
          <w:noProof/>
        </w:rPr>
      </w:pPr>
    </w:p>
    <w:p w:rsidR="00D4782E" w:rsidRDefault="00D4782E">
      <w:pPr>
        <w:suppressAutoHyphens w:val="0"/>
        <w:overflowPunct/>
        <w:autoSpaceDE/>
        <w:autoSpaceDN/>
        <w:adjustRightInd/>
        <w:spacing w:after="200" w:line="276" w:lineRule="auto"/>
        <w:textAlignment w:val="auto"/>
        <w:rPr>
          <w:noProof/>
          <w:color w:val="000000"/>
          <w:sz w:val="22"/>
        </w:rPr>
      </w:pPr>
      <w:r>
        <w:rPr>
          <w:noProof/>
        </w:rPr>
        <w:br w:type="page"/>
      </w:r>
    </w:p>
    <w:p w:rsidR="00D9769A" w:rsidRDefault="00D9769A" w:rsidP="00D9769A">
      <w:pPr>
        <w:pStyle w:val="Appendix"/>
      </w:pPr>
      <w:r>
        <w:t>References</w:t>
      </w:r>
    </w:p>
    <w:p w:rsidR="00A06ED0" w:rsidRPr="00A06ED0" w:rsidRDefault="00A077AF" w:rsidP="00A06ED0">
      <w:pPr>
        <w:pStyle w:val="Bibliography"/>
      </w:pPr>
      <w:r>
        <w:fldChar w:fldCharType="begin"/>
      </w:r>
      <w:r w:rsidR="00663DFD">
        <w:instrText xml:space="preserve"> ADDIN ZOTERO_BIBL {"custom":[]} CSL_BIBLIOGRAPHY </w:instrText>
      </w:r>
      <w:r>
        <w:fldChar w:fldCharType="separate"/>
      </w:r>
      <w:r w:rsidR="00A06ED0" w:rsidRPr="00A06ED0">
        <w:t>[1]</w:t>
      </w:r>
      <w:r w:rsidR="00A06ED0" w:rsidRPr="00A06ED0">
        <w:tab/>
        <w:t xml:space="preserve"> M. Waechter, F. Riess, H. Kantz, and J. Peinke, “Stochastic analysis of surface roughness -,” </w:t>
      </w:r>
      <w:r w:rsidR="00A06ED0" w:rsidRPr="00A06ED0">
        <w:rPr>
          <w:i/>
          <w:iCs/>
        </w:rPr>
        <w:t>EPL (Europhysics Letters)</w:t>
      </w:r>
      <w:r w:rsidR="00A06ED0" w:rsidRPr="00A06ED0">
        <w:t>, vol. 64, no. 5, p. 579, 2003.</w:t>
      </w:r>
    </w:p>
    <w:p w:rsidR="00A06ED0" w:rsidRPr="00A06ED0" w:rsidRDefault="00A06ED0" w:rsidP="00A06ED0">
      <w:pPr>
        <w:pStyle w:val="Bibliography"/>
      </w:pPr>
      <w:r w:rsidRPr="00A06ED0">
        <w:t>[2]</w:t>
      </w:r>
      <w:r w:rsidRPr="00A06ED0">
        <w:tab/>
        <w:t xml:space="preserve"> R. H. Stewart, </w:t>
      </w:r>
      <w:r w:rsidRPr="00A06ED0">
        <w:rPr>
          <w:i/>
          <w:iCs/>
        </w:rPr>
        <w:t>Introduction to physical oceanography</w:t>
      </w:r>
      <w:r w:rsidRPr="00A06ED0">
        <w:t>. A &amp; M University, 2003.</w:t>
      </w:r>
    </w:p>
    <w:p w:rsidR="00A06ED0" w:rsidRPr="00A06ED0" w:rsidRDefault="00A06ED0" w:rsidP="00A06ED0">
      <w:pPr>
        <w:pStyle w:val="Bibliography"/>
      </w:pPr>
      <w:r w:rsidRPr="00A06ED0">
        <w:t>[3]</w:t>
      </w:r>
      <w:r w:rsidRPr="00A06ED0">
        <w:tab/>
        <w:t xml:space="preserve"> A. Leon-Garcia, </w:t>
      </w:r>
      <w:r w:rsidRPr="00A06ED0">
        <w:rPr>
          <w:i/>
          <w:iCs/>
        </w:rPr>
        <w:t>Probability, Statistics, and Random Processes for Electrical Engineering</w:t>
      </w:r>
      <w:r w:rsidRPr="00A06ED0">
        <w:t>. Prentice Hall, 1994.</w:t>
      </w:r>
    </w:p>
    <w:p w:rsidR="00A06ED0" w:rsidRPr="00A06ED0" w:rsidRDefault="00A06ED0" w:rsidP="00A06ED0">
      <w:pPr>
        <w:pStyle w:val="Bibliography"/>
      </w:pPr>
      <w:r w:rsidRPr="00A06ED0">
        <w:t>[4]</w:t>
      </w:r>
      <w:r w:rsidRPr="00A06ED0">
        <w:tab/>
        <w:t xml:space="preserve"> D. Mumford and A. Desolneux, </w:t>
      </w:r>
      <w:r w:rsidRPr="00A06ED0">
        <w:rPr>
          <w:i/>
          <w:iCs/>
        </w:rPr>
        <w:t>Pattern Theory: The Stochastic Analysis Of Real-World Signals</w:t>
      </w:r>
      <w:r w:rsidRPr="00A06ED0">
        <w:t>. A K Peters, Ltd., 2010.</w:t>
      </w:r>
    </w:p>
    <w:p w:rsidR="00A06ED0" w:rsidRPr="00A06ED0" w:rsidRDefault="00A06ED0" w:rsidP="00A06ED0">
      <w:pPr>
        <w:pStyle w:val="Bibliography"/>
      </w:pPr>
      <w:r w:rsidRPr="00A06ED0">
        <w:t>[5]</w:t>
      </w:r>
      <w:r w:rsidRPr="00A06ED0">
        <w:tab/>
        <w:t xml:space="preserve"> P. R. Pukite and J. Pukite, “Digital signal processors for computation intensive statistics and simulation,” </w:t>
      </w:r>
      <w:r w:rsidRPr="00A06ED0">
        <w:rPr>
          <w:i/>
          <w:iCs/>
        </w:rPr>
        <w:t>SIGSIM Simul. Dig.</w:t>
      </w:r>
      <w:r w:rsidRPr="00A06ED0">
        <w:t>, vol. 21, no. 2, pp. 20–29, Dec. 1990.</w:t>
      </w:r>
    </w:p>
    <w:p w:rsidR="00A06ED0" w:rsidRPr="00A06ED0" w:rsidRDefault="00A06ED0" w:rsidP="00A06ED0">
      <w:pPr>
        <w:pStyle w:val="Bibliography"/>
      </w:pPr>
      <w:r w:rsidRPr="00A06ED0">
        <w:t>[6]</w:t>
      </w:r>
      <w:r w:rsidRPr="00A06ED0">
        <w:tab/>
        <w:t xml:space="preserve"> P. R. Pukite, </w:t>
      </w:r>
      <w:r w:rsidRPr="00A06ED0">
        <w:rPr>
          <w:i/>
          <w:iCs/>
        </w:rPr>
        <w:t>The Oil Conundrum: Vol. 1 Decline, Vol. 2 Renewal</w:t>
      </w:r>
      <w:r w:rsidRPr="00A06ED0">
        <w:t>, vol. 1,2, 2 vols. Daina, 2011.</w:t>
      </w:r>
    </w:p>
    <w:p w:rsidR="00A06ED0" w:rsidRPr="00A06ED0" w:rsidRDefault="00A06ED0" w:rsidP="00A06ED0">
      <w:pPr>
        <w:pStyle w:val="Bibliography"/>
      </w:pPr>
      <w:r w:rsidRPr="00A06ED0">
        <w:t>[7]</w:t>
      </w:r>
      <w:r w:rsidRPr="00A06ED0">
        <w:tab/>
        <w:t xml:space="preserve"> K. Chowdary, “Distinguising and Integrating Aleatoric and Epistemic Variation in UQ,” Brown University, 2011.</w:t>
      </w:r>
    </w:p>
    <w:p w:rsidR="00A06ED0" w:rsidRPr="00A06ED0" w:rsidRDefault="00A06ED0" w:rsidP="00A06ED0">
      <w:pPr>
        <w:pStyle w:val="Bibliography"/>
      </w:pPr>
      <w:r w:rsidRPr="00A06ED0">
        <w:t>[8]</w:t>
      </w:r>
      <w:r w:rsidRPr="00A06ED0">
        <w:tab/>
        <w:t xml:space="preserve"> E. T. Jaynes and G. L. Bretthorst, </w:t>
      </w:r>
      <w:r w:rsidRPr="00A06ED0">
        <w:rPr>
          <w:i/>
          <w:iCs/>
        </w:rPr>
        <w:t>Probability theory: the logic of science</w:t>
      </w:r>
      <w:r w:rsidRPr="00A06ED0">
        <w:t>. Cambridge Univ Pr, 2003.</w:t>
      </w:r>
    </w:p>
    <w:p w:rsidR="00A06ED0" w:rsidRPr="00A06ED0" w:rsidRDefault="00A06ED0" w:rsidP="00A06ED0">
      <w:pPr>
        <w:pStyle w:val="Bibliography"/>
      </w:pPr>
      <w:r w:rsidRPr="00A06ED0">
        <w:t>[9]</w:t>
      </w:r>
      <w:r w:rsidRPr="00A06ED0">
        <w:tab/>
        <w:t xml:space="preserve"> C. Beck, “Generalized statistical mechanics for superstatistical systems,” </w:t>
      </w:r>
      <w:r w:rsidRPr="00A06ED0">
        <w:rPr>
          <w:i/>
          <w:iCs/>
        </w:rPr>
        <w:t>Philosophical Transactions of the Royal Society A: Mathematical, Physical and Engineering Sciences</w:t>
      </w:r>
      <w:r w:rsidRPr="00A06ED0">
        <w:t>, vol. 369, no. 1935, pp. 453–465, Dec. 2010.</w:t>
      </w:r>
    </w:p>
    <w:p w:rsidR="00A06ED0" w:rsidRPr="00A06ED0" w:rsidRDefault="00A06ED0" w:rsidP="00A06ED0">
      <w:pPr>
        <w:pStyle w:val="Bibliography"/>
      </w:pPr>
      <w:r w:rsidRPr="00A06ED0">
        <w:t>[10]</w:t>
      </w:r>
      <w:r w:rsidRPr="00A06ED0">
        <w:tab/>
        <w:t xml:space="preserve"> P. R. Pukite and C. L. Berman, “Defect cluster analysis for wafer-scale integration,” </w:t>
      </w:r>
      <w:r w:rsidRPr="00A06ED0">
        <w:rPr>
          <w:i/>
          <w:iCs/>
        </w:rPr>
        <w:t>Semiconductor Manufacturing, IEEE Transactions on</w:t>
      </w:r>
      <w:r w:rsidRPr="00A06ED0">
        <w:t>, vol. 3, no. 3, pp. 128–135, 1990.</w:t>
      </w:r>
    </w:p>
    <w:p w:rsidR="00A06ED0" w:rsidRPr="00A06ED0" w:rsidRDefault="00A06ED0" w:rsidP="00A06ED0">
      <w:pPr>
        <w:pStyle w:val="Bibliography"/>
      </w:pPr>
      <w:r w:rsidRPr="00A06ED0">
        <w:t>[11]</w:t>
      </w:r>
      <w:r w:rsidRPr="00A06ED0">
        <w:tab/>
        <w:t xml:space="preserve"> P. Pukite and S. Bankes, “Entropic Complexity Measured in Context Switching,” in </w:t>
      </w:r>
      <w:r w:rsidRPr="00A06ED0">
        <w:rPr>
          <w:i/>
          <w:iCs/>
        </w:rPr>
        <w:t>Applications of Digital Siignal Processing</w:t>
      </w:r>
      <w:r w:rsidRPr="00A06ED0">
        <w:t>, vol. 17, InTech, 2011.</w:t>
      </w:r>
    </w:p>
    <w:p w:rsidR="00A06ED0" w:rsidRPr="00A06ED0" w:rsidRDefault="00A06ED0" w:rsidP="00A06ED0">
      <w:pPr>
        <w:pStyle w:val="Bibliography"/>
      </w:pPr>
      <w:r w:rsidRPr="00A06ED0">
        <w:t>[12]</w:t>
      </w:r>
      <w:r w:rsidRPr="00A06ED0">
        <w:tab/>
        <w:t xml:space="preserve"> P. R. Pukite, C. S. Lent, and P. I. Cohen, “Diffraction from stepped surfaces:: II. Arbitrary terrace distributions,” </w:t>
      </w:r>
      <w:r w:rsidRPr="00A06ED0">
        <w:rPr>
          <w:i/>
          <w:iCs/>
        </w:rPr>
        <w:t>Surface science</w:t>
      </w:r>
      <w:r w:rsidRPr="00A06ED0">
        <w:t>, vol. 161, no. 1, pp. 39–68, 1985.</w:t>
      </w:r>
    </w:p>
    <w:p w:rsidR="00A06ED0" w:rsidRPr="00A06ED0" w:rsidRDefault="00A06ED0" w:rsidP="00A06ED0">
      <w:pPr>
        <w:pStyle w:val="Bibliography"/>
      </w:pPr>
      <w:r w:rsidRPr="00A06ED0">
        <w:t>[13]</w:t>
      </w:r>
      <w:r w:rsidRPr="00A06ED0">
        <w:tab/>
        <w:t xml:space="preserve"> C. M. Becker, “Profiling of rough terrain.” University of Pretoria, 2008.</w:t>
      </w:r>
    </w:p>
    <w:p w:rsidR="00A06ED0" w:rsidRPr="00A06ED0" w:rsidRDefault="00A06ED0" w:rsidP="00A06ED0">
      <w:pPr>
        <w:pStyle w:val="Bibliography"/>
      </w:pPr>
      <w:r w:rsidRPr="00A06ED0">
        <w:t>[14]</w:t>
      </w:r>
      <w:r w:rsidRPr="00A06ED0">
        <w:tab/>
        <w:t xml:space="preserve"> P. H. Cronje and P. S. Els, “Improving off-road vehicle handling using an active anti-roll bar,” </w:t>
      </w:r>
      <w:r w:rsidRPr="00A06ED0">
        <w:rPr>
          <w:i/>
          <w:iCs/>
        </w:rPr>
        <w:t>Journal of Terramechanics</w:t>
      </w:r>
      <w:r w:rsidRPr="00A06ED0">
        <w:t>, vol. 47, no. 3, pp. 179–189, 2010.</w:t>
      </w:r>
    </w:p>
    <w:p w:rsidR="00A06ED0" w:rsidRPr="00A06ED0" w:rsidRDefault="00A06ED0" w:rsidP="00A06ED0">
      <w:pPr>
        <w:pStyle w:val="Bibliography"/>
      </w:pPr>
      <w:r w:rsidRPr="00A06ED0">
        <w:t>[15]</w:t>
      </w:r>
      <w:r w:rsidRPr="00A06ED0">
        <w:tab/>
        <w:t xml:space="preserve"> OpenCRG, “OpenCRG Homepage.” [Online]. Available: http://www.opencrg.org/. [Accessed: 26-Mar-2012].</w:t>
      </w:r>
    </w:p>
    <w:p w:rsidR="00A06ED0" w:rsidRPr="00A06ED0" w:rsidRDefault="00A06ED0" w:rsidP="00A06ED0">
      <w:pPr>
        <w:pStyle w:val="Bibliography"/>
      </w:pPr>
      <w:r w:rsidRPr="00A06ED0">
        <w:t>[16]</w:t>
      </w:r>
      <w:r w:rsidRPr="00A06ED0">
        <w:tab/>
        <w:t xml:space="preserve"> F. Behroozi and A. Perkins, “Direct measurement of the dispersion relation of capillary waves by laser interferometry,” </w:t>
      </w:r>
      <w:r w:rsidRPr="00A06ED0">
        <w:rPr>
          <w:i/>
          <w:iCs/>
        </w:rPr>
        <w:t>American journal of physics</w:t>
      </w:r>
      <w:r w:rsidRPr="00A06ED0">
        <w:t>, vol. 74, p. 957, 2006.</w:t>
      </w:r>
    </w:p>
    <w:p w:rsidR="00A06ED0" w:rsidRPr="00A06ED0" w:rsidRDefault="00A06ED0" w:rsidP="00A06ED0">
      <w:pPr>
        <w:pStyle w:val="Bibliography"/>
      </w:pPr>
      <w:r w:rsidRPr="00A06ED0">
        <w:t>[17]</w:t>
      </w:r>
      <w:r w:rsidRPr="00A06ED0">
        <w:tab/>
        <w:t xml:space="preserve"> E. Falcon and C. Laroche, “Observation of depth-induced properties in wave turbulence on the surface of a fluid,” </w:t>
      </w:r>
      <w:r w:rsidRPr="00A06ED0">
        <w:rPr>
          <w:i/>
          <w:iCs/>
        </w:rPr>
        <w:t>EPL (Europhysics Letters)</w:t>
      </w:r>
      <w:r w:rsidRPr="00A06ED0">
        <w:t>, vol. 95, p. 34003, 2011.</w:t>
      </w:r>
    </w:p>
    <w:p w:rsidR="00A06ED0" w:rsidRPr="00A06ED0" w:rsidRDefault="00A06ED0" w:rsidP="00A06ED0">
      <w:pPr>
        <w:pStyle w:val="Bibliography"/>
      </w:pPr>
      <w:r w:rsidRPr="00A06ED0">
        <w:t>[18]</w:t>
      </w:r>
      <w:r w:rsidRPr="00A06ED0">
        <w:tab/>
        <w:t xml:space="preserve"> Wikipedia, “Cnoidal wave - Wikipedia, the free encyclopedia.” [Online]. Available: http://en.wikipedia.org/wiki/Cnoidal_wave. [Accessed: 31-Jan-2013].</w:t>
      </w:r>
    </w:p>
    <w:p w:rsidR="00A06ED0" w:rsidRPr="00A06ED0" w:rsidRDefault="00A06ED0" w:rsidP="00A06ED0">
      <w:pPr>
        <w:pStyle w:val="Bibliography"/>
      </w:pPr>
      <w:r w:rsidRPr="00A06ED0">
        <w:t>[19]</w:t>
      </w:r>
      <w:r w:rsidRPr="00A06ED0">
        <w:tab/>
        <w:t xml:space="preserve"> P. R. Pukite, </w:t>
      </w:r>
      <w:r w:rsidRPr="00A06ED0">
        <w:rPr>
          <w:i/>
          <w:iCs/>
        </w:rPr>
        <w:t>Reflection High Energy Electron Diffraction Studies of Interface Formation</w:t>
      </w:r>
      <w:r w:rsidRPr="00A06ED0">
        <w:t>. University of Minnesota, 1988.</w:t>
      </w:r>
    </w:p>
    <w:p w:rsidR="00A06ED0" w:rsidRPr="00A06ED0" w:rsidRDefault="00A06ED0" w:rsidP="00A06ED0">
      <w:pPr>
        <w:pStyle w:val="Bibliography"/>
      </w:pPr>
      <w:r w:rsidRPr="00A06ED0">
        <w:t>[20]</w:t>
      </w:r>
      <w:r w:rsidRPr="00A06ED0">
        <w:tab/>
        <w:t xml:space="preserve"> Patrick Holmes, PhD, “A Course in Coastal Defense Systems I Chapter 5 Coastal Processes: Waves,” </w:t>
      </w:r>
      <w:r w:rsidRPr="00A06ED0">
        <w:rPr>
          <w:i/>
          <w:iCs/>
        </w:rPr>
        <w:t>CDCM Professional Training Programme, 2001</w:t>
      </w:r>
      <w:r w:rsidRPr="00A06ED0">
        <w:t>. [Online]. Available: http://www.oas.org/cdcm_train/courses/course21/chap_05.pdf. [Accessed: 24-Apr-2012].</w:t>
      </w:r>
    </w:p>
    <w:p w:rsidR="00A06ED0" w:rsidRPr="00A06ED0" w:rsidRDefault="00A06ED0" w:rsidP="00A06ED0">
      <w:pPr>
        <w:pStyle w:val="Bibliography"/>
      </w:pPr>
      <w:r w:rsidRPr="00A06ED0">
        <w:t>[21]</w:t>
      </w:r>
      <w:r w:rsidRPr="00A06ED0">
        <w:tab/>
        <w:t xml:space="preserve"> FormSys, “Wave Spectra.” [Online]. Available: http://www.formsys.com/extras/FDS/webhelp/seakeeper/wave_spectra1.htm. [Accessed: 24-Apr-2012].</w:t>
      </w:r>
    </w:p>
    <w:p w:rsidR="00A06ED0" w:rsidRPr="00A06ED0" w:rsidRDefault="00A06ED0" w:rsidP="00A06ED0">
      <w:pPr>
        <w:pStyle w:val="Bibliography"/>
      </w:pPr>
      <w:r w:rsidRPr="00A06ED0">
        <w:t>[22]</w:t>
      </w:r>
      <w:r w:rsidRPr="00A06ED0">
        <w:tab/>
        <w:t xml:space="preserve"> Huang, T.; Alarcon, C.; Bingham, A.; Henderson, M. L.; Kessling, M.; Takagi, A.; Thompson, C. K, “NASA ADS: Data-Driven Oceanographic Web Portal.” [Online]. Available: http://adsabs.harvard.edu/abs/2010AGUFMIN23A1350H. [Accessed: 12-Apr-2012].</w:t>
      </w:r>
    </w:p>
    <w:p w:rsidR="00A06ED0" w:rsidRPr="00A06ED0" w:rsidRDefault="00A06ED0" w:rsidP="00A06ED0">
      <w:pPr>
        <w:pStyle w:val="Bibliography"/>
      </w:pPr>
      <w:r w:rsidRPr="00A06ED0">
        <w:t>[23]</w:t>
      </w:r>
      <w:r w:rsidRPr="00A06ED0">
        <w:tab/>
        <w:t xml:space="preserve"> CDIP, “CDIP Homepage.” [Online]. Available: http://cdip.ucsd.edu/?units=metric&amp;tz=UTC&amp;pub=public&amp;map_stati=1,2,3. [Accessed: 24-Apr-2012].</w:t>
      </w:r>
    </w:p>
    <w:p w:rsidR="00A06ED0" w:rsidRPr="00A06ED0" w:rsidRDefault="00A06ED0" w:rsidP="00A06ED0">
      <w:pPr>
        <w:pStyle w:val="Bibliography"/>
      </w:pPr>
      <w:r w:rsidRPr="00A06ED0">
        <w:t>[24]</w:t>
      </w:r>
      <w:r w:rsidRPr="00A06ED0">
        <w:tab/>
        <w:t xml:space="preserve"> T. S. Rhee, P. D. Nightingale, D. K. Woolf, G. Caulliez, P. Bowyer, and M. O. Andreae, “Influence of energetic wind and waves on gas transfer in a large wind–wave tunnel facility,” </w:t>
      </w:r>
      <w:r w:rsidRPr="00A06ED0">
        <w:rPr>
          <w:i/>
          <w:iCs/>
        </w:rPr>
        <w:t>J. Geophys. Res.</w:t>
      </w:r>
      <w:r w:rsidRPr="00A06ED0">
        <w:t>, vol. 112, no. C5, p. C05027, May 2007.</w:t>
      </w:r>
    </w:p>
    <w:p w:rsidR="00A06ED0" w:rsidRPr="00A06ED0" w:rsidRDefault="00A06ED0" w:rsidP="00A06ED0">
      <w:pPr>
        <w:pStyle w:val="Bibliography"/>
      </w:pPr>
      <w:r w:rsidRPr="00A06ED0">
        <w:t>[25]</w:t>
      </w:r>
      <w:r w:rsidRPr="00A06ED0">
        <w:tab/>
        <w:t xml:space="preserve"> F. Feddersen and F. Veron, “Wind effects on shoaling wave shape,” </w:t>
      </w:r>
      <w:r w:rsidRPr="00A06ED0">
        <w:rPr>
          <w:i/>
          <w:iCs/>
        </w:rPr>
        <w:t>Journal of physical oceanography</w:t>
      </w:r>
      <w:r w:rsidRPr="00A06ED0">
        <w:t>, vol. 35, no. 7, pp. 1223–1228, 2005.</w:t>
      </w:r>
    </w:p>
    <w:p w:rsidR="00A06ED0" w:rsidRPr="00A06ED0" w:rsidRDefault="00A06ED0" w:rsidP="00A06ED0">
      <w:pPr>
        <w:pStyle w:val="Bibliography"/>
      </w:pPr>
      <w:r w:rsidRPr="00A06ED0">
        <w:t>[26]</w:t>
      </w:r>
      <w:r w:rsidRPr="00A06ED0">
        <w:tab/>
        <w:t xml:space="preserve"> W. B. Wright, R. Budakian, D. J. Pine, and S. J. Putterman, “Imaging of Intermittency in Ripple-Wave Turbulence,” </w:t>
      </w:r>
      <w:r w:rsidRPr="00A06ED0">
        <w:rPr>
          <w:i/>
          <w:iCs/>
        </w:rPr>
        <w:t>Science</w:t>
      </w:r>
      <w:r w:rsidRPr="00A06ED0">
        <w:t>, vol. 278, no. 5343, pp. 1609 –1612, Nov. 1997.</w:t>
      </w:r>
    </w:p>
    <w:p w:rsidR="00A06ED0" w:rsidRPr="00A06ED0" w:rsidRDefault="00A06ED0" w:rsidP="00A06ED0">
      <w:pPr>
        <w:pStyle w:val="Bibliography"/>
      </w:pPr>
      <w:r w:rsidRPr="00A06ED0">
        <w:t>[27]</w:t>
      </w:r>
      <w:r w:rsidRPr="00A06ED0">
        <w:tab/>
        <w:t xml:space="preserve"> D. Ning, J. Zang, S. Liu, R. Eatock Taylor, B. Teng, and P. Taylor, “Free-surface evolution and wave kinematics for nonlinear uni-directional focused wave groups,” </w:t>
      </w:r>
      <w:r w:rsidRPr="00A06ED0">
        <w:rPr>
          <w:i/>
          <w:iCs/>
        </w:rPr>
        <w:t>Ocean Engineering</w:t>
      </w:r>
      <w:r w:rsidRPr="00A06ED0">
        <w:t>, vol. 36, no. 15, pp. 1226–1243, 2009.</w:t>
      </w:r>
    </w:p>
    <w:p w:rsidR="00A06ED0" w:rsidRPr="00A06ED0" w:rsidRDefault="00A06ED0" w:rsidP="00A06ED0">
      <w:pPr>
        <w:pStyle w:val="Bibliography"/>
      </w:pPr>
      <w:r w:rsidRPr="00A06ED0">
        <w:t>[28]</w:t>
      </w:r>
      <w:r w:rsidRPr="00A06ED0">
        <w:tab/>
        <w:t xml:space="preserve"> BTRC, “BTRC Track Features.” [Online]. Available: http://www.vss.psu.edu/BTRC/btrc_track_features.htm. [Accessed: 24-Apr-2012].</w:t>
      </w:r>
    </w:p>
    <w:p w:rsidR="00A06ED0" w:rsidRPr="00A06ED0" w:rsidRDefault="00A06ED0" w:rsidP="00A06ED0">
      <w:pPr>
        <w:pStyle w:val="Bibliography"/>
      </w:pPr>
      <w:r w:rsidRPr="00A06ED0">
        <w:t>[29]</w:t>
      </w:r>
      <w:r w:rsidRPr="00A06ED0">
        <w:tab/>
        <w:t xml:space="preserve"> E. E. Fitch, “Durability Analysis Method for Nontationary Random Vibration,” MIT, 1996.</w:t>
      </w:r>
    </w:p>
    <w:p w:rsidR="00A06ED0" w:rsidRPr="00A06ED0" w:rsidRDefault="00A06ED0" w:rsidP="00A06ED0">
      <w:pPr>
        <w:pStyle w:val="Bibliography"/>
      </w:pPr>
      <w:r w:rsidRPr="00A06ED0">
        <w:t>[30]</w:t>
      </w:r>
      <w:r w:rsidRPr="00A06ED0">
        <w:tab/>
        <w:t xml:space="preserve"> Automotive Directorate, “Test Operations Procedure (TOP) 1-1-010 Vehicle Test Course Severity (Surface Roughness),” ATEC, Aberdeen Proving Ground, MD, Final TOP 1-1-010, 2006.</w:t>
      </w:r>
    </w:p>
    <w:p w:rsidR="00A06ED0" w:rsidRPr="00A06ED0" w:rsidRDefault="00A06ED0" w:rsidP="00A06ED0">
      <w:pPr>
        <w:pStyle w:val="Bibliography"/>
      </w:pPr>
      <w:r w:rsidRPr="00A06ED0">
        <w:t>[31]</w:t>
      </w:r>
      <w:r w:rsidRPr="00A06ED0">
        <w:tab/>
        <w:t xml:space="preserve"> G. F. Sievert, “Effects of stabilizer bars on road vehicle ride quality,” Rice, 1994.</w:t>
      </w:r>
    </w:p>
    <w:p w:rsidR="00A06ED0" w:rsidRPr="00A06ED0" w:rsidRDefault="00A06ED0" w:rsidP="00A06ED0">
      <w:pPr>
        <w:pStyle w:val="Bibliography"/>
      </w:pPr>
      <w:r w:rsidRPr="00A06ED0">
        <w:t>[32]</w:t>
      </w:r>
      <w:r w:rsidRPr="00A06ED0">
        <w:tab/>
        <w:t xml:space="preserve"> C. Becker and P. S. Els, “GEROTEK data from CSIR for C2M2L program.” .</w:t>
      </w:r>
    </w:p>
    <w:p w:rsidR="00A06ED0" w:rsidRPr="00A06ED0" w:rsidRDefault="00A06ED0" w:rsidP="00A06ED0">
      <w:pPr>
        <w:pStyle w:val="Bibliography"/>
      </w:pPr>
      <w:r w:rsidRPr="00A06ED0">
        <w:t>[33]</w:t>
      </w:r>
      <w:r w:rsidRPr="00A06ED0">
        <w:tab/>
        <w:t xml:space="preserve"> B. Lindner, “A Brief Introduction to Some Simple Stochastic Processes,” </w:t>
      </w:r>
      <w:r w:rsidRPr="00A06ED0">
        <w:rPr>
          <w:i/>
          <w:iCs/>
        </w:rPr>
        <w:t>Stochastic Methods in Neuroscience</w:t>
      </w:r>
      <w:r w:rsidRPr="00A06ED0">
        <w:t>, p. 1, 2009.</w:t>
      </w:r>
    </w:p>
    <w:p w:rsidR="00A06ED0" w:rsidRPr="00A06ED0" w:rsidRDefault="00A06ED0" w:rsidP="00A06ED0">
      <w:pPr>
        <w:pStyle w:val="Bibliography"/>
      </w:pPr>
      <w:r w:rsidRPr="00A06ED0">
        <w:t>[34]</w:t>
      </w:r>
      <w:r w:rsidRPr="00A06ED0">
        <w:tab/>
        <w:t xml:space="preserve"> L. Li, C. Sandu, and Society of Automotive Engineers, </w:t>
      </w:r>
      <w:r w:rsidRPr="00A06ED0">
        <w:rPr>
          <w:i/>
          <w:iCs/>
        </w:rPr>
        <w:t>Modeling and Simulation of 2D ARMA Terrain Models for Vehicle Dynamics Applications</w:t>
      </w:r>
      <w:r w:rsidRPr="00A06ED0">
        <w:t>. Society of Automotive Engineers, 2007.</w:t>
      </w:r>
    </w:p>
    <w:p w:rsidR="00A06ED0" w:rsidRPr="00A06ED0" w:rsidRDefault="00A06ED0" w:rsidP="00A06ED0">
      <w:pPr>
        <w:pStyle w:val="Bibliography"/>
      </w:pPr>
      <w:r w:rsidRPr="00A06ED0">
        <w:t>[35]</w:t>
      </w:r>
      <w:r w:rsidRPr="00A06ED0">
        <w:tab/>
        <w:t xml:space="preserve"> S. Wagner and J. B. Ferris, “Developing compact autoregressive characterisations of terrain topology profiles,” </w:t>
      </w:r>
      <w:r w:rsidRPr="00A06ED0">
        <w:rPr>
          <w:i/>
          <w:iCs/>
        </w:rPr>
        <w:t>International Journal of Vehicle Systems Modelling and Testing</w:t>
      </w:r>
      <w:r w:rsidRPr="00A06ED0">
        <w:t>, vol. 7, no. 1, pp. 12–25, 2012.</w:t>
      </w:r>
    </w:p>
    <w:p w:rsidR="00A06ED0" w:rsidRPr="00A06ED0" w:rsidRDefault="00A06ED0" w:rsidP="00A06ED0">
      <w:pPr>
        <w:pStyle w:val="Bibliography"/>
      </w:pPr>
      <w:r w:rsidRPr="00A06ED0">
        <w:t>[36]</w:t>
      </w:r>
      <w:r w:rsidRPr="00A06ED0">
        <w:tab/>
        <w:t xml:space="preserve"> J. E. Alexander, “Synthesis  of a PSD Compatible Acceleration Time-History,” </w:t>
      </w:r>
      <w:r w:rsidRPr="00A06ED0">
        <w:rPr>
          <w:i/>
          <w:iCs/>
        </w:rPr>
        <w:t>Submitted to Shock &amp; Vibration Symposium (November 5-9, 2012)</w:t>
      </w:r>
      <w:r w:rsidRPr="00A06ED0">
        <w:t>.</w:t>
      </w:r>
    </w:p>
    <w:p w:rsidR="00A06ED0" w:rsidRPr="00A06ED0" w:rsidRDefault="00A06ED0" w:rsidP="00A06ED0">
      <w:pPr>
        <w:pStyle w:val="Bibliography"/>
      </w:pPr>
      <w:r w:rsidRPr="00A06ED0">
        <w:t>[37]</w:t>
      </w:r>
      <w:r w:rsidRPr="00A06ED0">
        <w:tab/>
        <w:t xml:space="preserve"> A. Steinwoff and W. H. Connon III, “Limitations of the Fourier transform for describing test course profiles,” </w:t>
      </w:r>
      <w:r w:rsidRPr="00A06ED0">
        <w:rPr>
          <w:i/>
          <w:iCs/>
        </w:rPr>
        <w:t>Sound and Vibration</w:t>
      </w:r>
      <w:r w:rsidRPr="00A06ED0">
        <w:t>, vol. 39, no. 2, pp. 12–17, 2005.</w:t>
      </w:r>
    </w:p>
    <w:p w:rsidR="00A06ED0" w:rsidRPr="00A06ED0" w:rsidRDefault="00A06ED0" w:rsidP="00A06ED0">
      <w:pPr>
        <w:pStyle w:val="Bibliography"/>
      </w:pPr>
      <w:r w:rsidRPr="00A06ED0">
        <w:t>[38]</w:t>
      </w:r>
      <w:r w:rsidRPr="00A06ED0">
        <w:tab/>
        <w:t xml:space="preserve"> J. Tessendorf, “Simulating ocean water,” </w:t>
      </w:r>
      <w:r w:rsidRPr="00A06ED0">
        <w:rPr>
          <w:i/>
          <w:iCs/>
        </w:rPr>
        <w:t>Simulating Nature: Realistic and Interactive Techniques. SIGGRAPH</w:t>
      </w:r>
      <w:r w:rsidRPr="00A06ED0">
        <w:t>, 2001.</w:t>
      </w:r>
    </w:p>
    <w:p w:rsidR="00A06ED0" w:rsidRPr="00A06ED0" w:rsidRDefault="00A06ED0" w:rsidP="00A06ED0">
      <w:pPr>
        <w:pStyle w:val="Bibliography"/>
      </w:pPr>
      <w:r w:rsidRPr="00A06ED0">
        <w:t>[39]</w:t>
      </w:r>
      <w:r w:rsidRPr="00A06ED0">
        <w:tab/>
        <w:t xml:space="preserve"> L. Romero and W. K. Melville, “Spatial Statistics of the Sea Surface in Fetch-Limited Conditions,” </w:t>
      </w:r>
      <w:r w:rsidRPr="00A06ED0">
        <w:rPr>
          <w:i/>
          <w:iCs/>
        </w:rPr>
        <w:t>Journal of Physical Oceanography</w:t>
      </w:r>
      <w:r w:rsidRPr="00A06ED0">
        <w:t>, 2011.</w:t>
      </w:r>
    </w:p>
    <w:p w:rsidR="00A06ED0" w:rsidRPr="00A06ED0" w:rsidRDefault="00A06ED0" w:rsidP="00A06ED0">
      <w:pPr>
        <w:pStyle w:val="Bibliography"/>
      </w:pPr>
      <w:r w:rsidRPr="00A06ED0">
        <w:t>[40]</w:t>
      </w:r>
      <w:r w:rsidRPr="00A06ED0">
        <w:tab/>
        <w:t xml:space="preserve"> Jonathan Cameron, Abhi Jain, Terry Huntsberger, Garett Sohl, and Rudranarayan Mukherjee, “Vehicle-Terrain Interaction Modeling and Validation for Planetary Rovers,” NASA JPL, Dartslab, JPL Publication 10-15, 2009.</w:t>
      </w:r>
    </w:p>
    <w:p w:rsidR="00A06ED0" w:rsidRPr="00A06ED0" w:rsidRDefault="00A06ED0" w:rsidP="00A06ED0">
      <w:pPr>
        <w:pStyle w:val="Bibliography"/>
      </w:pPr>
      <w:r w:rsidRPr="00A06ED0">
        <w:t>[41]</w:t>
      </w:r>
      <w:r w:rsidRPr="00A06ED0">
        <w:tab/>
        <w:t xml:space="preserve"> M. Denny, “Introduction to importance sampling in rare-event simulations,” </w:t>
      </w:r>
      <w:r w:rsidRPr="00A06ED0">
        <w:rPr>
          <w:i/>
          <w:iCs/>
        </w:rPr>
        <w:t>European Journal of Physics</w:t>
      </w:r>
      <w:r w:rsidRPr="00A06ED0">
        <w:t>, vol. 22, p. 403, 2001.</w:t>
      </w:r>
    </w:p>
    <w:p w:rsidR="00D9769A" w:rsidRPr="00D9769A" w:rsidRDefault="00A077AF" w:rsidP="00D9769A">
      <w:r>
        <w:fldChar w:fldCharType="end"/>
      </w:r>
    </w:p>
    <w:sectPr w:rsidR="00D9769A" w:rsidRPr="00D9769A" w:rsidSect="00126B0D">
      <w:headerReference w:type="default" r:id="rId64"/>
      <w:footerReference w:type="default" r:id="rId65"/>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6ED0" w:rsidRDefault="00A06ED0" w:rsidP="009A7260">
      <w:r>
        <w:separator/>
      </w:r>
    </w:p>
  </w:endnote>
  <w:endnote w:type="continuationSeparator" w:id="0">
    <w:p w:rsidR="00A06ED0" w:rsidRDefault="00A06ED0" w:rsidP="009A72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5C1EDF" w:rsidRDefault="00A06ED0" w:rsidP="004053FF">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sz w:val="16"/>
        <w:szCs w:val="16"/>
      </w:rPr>
      <w:t xml:space="preserve"> </w:t>
    </w:r>
    <w:r>
      <w:rPr>
        <w:rFonts w:asciiTheme="majorHAnsi" w:hAnsiTheme="majorHAnsi"/>
      </w:rPr>
      <w:ptab w:relativeTo="margin" w:alignment="right" w:leader="none"/>
    </w:r>
    <w:r>
      <w:rPr>
        <w:rFonts w:asciiTheme="majorHAnsi" w:hAnsiTheme="majorHAnsi"/>
      </w:rPr>
      <w:t>B-</w:t>
    </w:r>
    <w:fldSimple w:instr=" PAGE   \* MERGEFORMAT ">
      <w:r w:rsidR="00655780" w:rsidRPr="00655780">
        <w:rPr>
          <w:rFonts w:asciiTheme="majorHAnsi" w:hAnsiTheme="majorHAnsi"/>
          <w:noProof/>
        </w:rPr>
        <w:t>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6ED0" w:rsidRDefault="00A06ED0" w:rsidP="009A7260">
      <w:r>
        <w:separator/>
      </w:r>
    </w:p>
  </w:footnote>
  <w:footnote w:type="continuationSeparator" w:id="0">
    <w:p w:rsidR="00A06ED0" w:rsidRDefault="00A06ED0" w:rsidP="009A7260">
      <w:r>
        <w:continuationSeparator/>
      </w:r>
    </w:p>
  </w:footnote>
  <w:footnote w:id="1">
    <w:p w:rsidR="00A06ED0" w:rsidRPr="009C5E3B" w:rsidRDefault="00A06ED0" w:rsidP="009C5E3B">
      <w:pPr>
        <w:pStyle w:val="Footnote"/>
      </w:pPr>
      <w:r w:rsidRPr="00AC1B37">
        <w:rPr>
          <w:rStyle w:val="FootnoteReference"/>
        </w:rPr>
        <w:footnoteRef/>
      </w:r>
      <w:r>
        <w:t xml:space="preserve"> </w:t>
      </w:r>
      <w:r w:rsidRPr="009C5E3B">
        <w:t>The sample size needed to reduce the variance of the statistics can be reduced by efficient applications of random sampling such as importance sampling.</w:t>
      </w:r>
    </w:p>
  </w:footnote>
  <w:footnote w:id="2">
    <w:p w:rsidR="00A06ED0" w:rsidRDefault="00A06ED0">
      <w:pPr>
        <w:pStyle w:val="FootnoteText"/>
      </w:pPr>
      <w:r w:rsidRPr="00AC1B37">
        <w:rPr>
          <w:rStyle w:val="FootnoteReference"/>
        </w:rPr>
        <w:footnoteRef/>
      </w:r>
      <w:r>
        <w:t xml:space="preserve"> </w:t>
      </w:r>
      <w:hyperlink r:id="rId1" w:history="1">
        <w:r w:rsidRPr="00207697">
          <w:rPr>
            <w:rStyle w:val="Hyperlink"/>
            <w:rFonts w:eastAsiaTheme="minorHAnsi"/>
          </w:rPr>
          <w:t>http://www.gerotek.co.za/</w:t>
        </w:r>
      </w:hyperlink>
      <w:r>
        <w:rPr>
          <w:rFonts w:eastAsiaTheme="minorHAnsi"/>
        </w:rPr>
        <w:t>, Pretoria, South Africa</w:t>
      </w:r>
    </w:p>
  </w:footnote>
  <w:footnote w:id="3">
    <w:p w:rsidR="00A06ED0" w:rsidRDefault="00A06ED0" w:rsidP="00CC02BE">
      <w:pPr>
        <w:pStyle w:val="Footnote"/>
      </w:pPr>
      <w:r w:rsidRPr="00AC1B37">
        <w:rPr>
          <w:rStyle w:val="FootnoteReference"/>
        </w:rPr>
        <w:footnoteRef/>
      </w:r>
      <w:r>
        <w:t xml:space="preserve"> T</w:t>
      </w:r>
      <w:r w:rsidRPr="009C5E3B">
        <w:t>he dataset</w:t>
      </w:r>
      <w:r>
        <w:t xml:space="preserve"> is available from</w:t>
      </w:r>
      <w:r w:rsidRPr="009C5E3B">
        <w:t xml:space="preserve"> :</w:t>
      </w:r>
      <w:r w:rsidRPr="009C5E3B">
        <w:br/>
      </w:r>
      <w:r w:rsidRPr="00CC02BE">
        <w:rPr>
          <w:rFonts w:ascii="Arial Narrow" w:hAnsi="Arial Narrow"/>
          <w:szCs w:val="16"/>
        </w:rPr>
        <w:t>http://cdip.ucsd.edu/?nav=historic&amp;sub=data&amp;units=metric&amp;tz=UTC&amp;pub=public&amp;map_stati=1,2,3&amp;stn=167&amp;stream=p1&amp;xyrmo=201201&amp;xitem=product25</w:t>
      </w:r>
    </w:p>
  </w:footnote>
  <w:footnote w:id="4">
    <w:p w:rsidR="00D8479F" w:rsidRDefault="00D8479F" w:rsidP="00D8479F">
      <w:pPr>
        <w:pStyle w:val="FootnoteText"/>
      </w:pPr>
      <w:r w:rsidRPr="00AC1B37">
        <w:rPr>
          <w:rStyle w:val="FootnoteReference"/>
        </w:rPr>
        <w:footnoteRef/>
      </w:r>
      <w:r>
        <w:t xml:space="preserve"> techniques such as importance sampling</w:t>
      </w:r>
      <w:r>
        <w:fldChar w:fldCharType="begin"/>
      </w:r>
      <w:r>
        <w:instrText xml:space="preserve"> ADDIN ZOTERO_ITEM CSL_CITATION {"citationID":"u6nudkajv","properties":{"formattedCitation":"[41]","plainCitation":"[41]"},"citationItems":[{"id":312,"uris":["http://zotero.org/users/954774/items/H2TRM4VD"],"uri":["http://zotero.org/users/954774/items/H2TRM4VD"]}],"schema":"https://github.com/citation-style-language/schema/raw/master/csl-citation.json"} </w:instrText>
      </w:r>
      <w:r>
        <w:fldChar w:fldCharType="separate"/>
      </w:r>
      <w:r w:rsidRPr="00A06ED0">
        <w:t>[41]</w:t>
      </w:r>
      <w:r>
        <w:fldChar w:fldCharType="end"/>
      </w:r>
      <w:r>
        <w:t xml:space="preserve"> may be requir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6ED0" w:rsidRPr="00934D78" w:rsidRDefault="00A077AF">
    <w:pPr>
      <w:pStyle w:val="Header"/>
      <w:pBdr>
        <w:between w:val="single" w:sz="4" w:space="1" w:color="4F81BD" w:themeColor="accent1"/>
      </w:pBdr>
      <w:spacing w:line="276" w:lineRule="auto"/>
      <w:jc w:val="center"/>
    </w:pPr>
    <w:sdt>
      <w:sdtPr>
        <w:alias w:val="Title"/>
        <w:id w:val="77547040"/>
        <w:placeholder>
          <w:docPart w:val="DE4C05A932944EE8811AC810DE3DCE06"/>
        </w:placeholder>
        <w:dataBinding w:prefixMappings="xmlns:ns0='http://schemas.openxmlformats.org/package/2006/metadata/core-properties' xmlns:ns1='http://purl.org/dc/elements/1.1/'" w:xpath="/ns0:coreProperties[1]/ns1:title[1]" w:storeItemID="{6C3C8BC8-F283-45AE-878A-BAB7291924A1}"/>
        <w:text/>
      </w:sdtPr>
      <w:sdtContent>
        <w:r w:rsidR="00A06ED0" w:rsidRPr="00934D78">
          <w:t>Appendix B: Terrain Characterization</w:t>
        </w:r>
      </w:sdtContent>
    </w:sdt>
  </w:p>
  <w:p w:rsidR="00A06ED0" w:rsidRDefault="00A06ED0">
    <w:pPr>
      <w:pStyle w:val="Header"/>
      <w:pBdr>
        <w:between w:val="single" w:sz="4" w:space="1" w:color="4F81BD" w:themeColor="accent1"/>
      </w:pBdr>
      <w:spacing w:line="276" w:lineRule="auto"/>
      <w:jc w:val="center"/>
    </w:pPr>
  </w:p>
  <w:p w:rsidR="00A06ED0" w:rsidRDefault="00A06ED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074AD7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1">
    <w:nsid w:val="00851841"/>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F799E"/>
    <w:multiLevelType w:val="hybridMultilevel"/>
    <w:tmpl w:val="F1D624D4"/>
    <w:lvl w:ilvl="0" w:tplc="5BF671B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D558E"/>
    <w:multiLevelType w:val="hybridMultilevel"/>
    <w:tmpl w:val="0068ED9E"/>
    <w:lvl w:ilvl="0" w:tplc="9B9C2822">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BE75B1"/>
    <w:multiLevelType w:val="hybridMultilevel"/>
    <w:tmpl w:val="A96E7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9"/>
  </w:num>
  <w:num w:numId="5">
    <w:abstractNumId w:val="5"/>
  </w:num>
  <w:num w:numId="6">
    <w:abstractNumId w:val="7"/>
  </w:num>
  <w:num w:numId="7">
    <w:abstractNumId w:val="4"/>
  </w:num>
  <w:num w:numId="8">
    <w:abstractNumId w:val="12"/>
  </w:num>
  <w:num w:numId="9">
    <w:abstractNumId w:val="6"/>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5"/>
  </w:num>
  <w:num w:numId="15">
    <w:abstractNumId w:val="10"/>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7"/>
  <w:proofState w:spelling="clean" w:grammar="clean"/>
  <w:defaultTabStop w:val="720"/>
  <w:characterSpacingControl w:val="doNotCompress"/>
  <w:hdrShapeDefaults>
    <o:shapedefaults v:ext="edit" spidmax="14337" fillcolor="white">
      <v:fill color="white"/>
    </o:shapedefaults>
  </w:hdrShapeDefaults>
  <w:footnotePr>
    <w:footnote w:id="-1"/>
    <w:footnote w:id="0"/>
  </w:footnotePr>
  <w:endnotePr>
    <w:numFmt w:val="decimal"/>
    <w:endnote w:id="-1"/>
    <w:endnote w:id="0"/>
  </w:endnotePr>
  <w:compat/>
  <w:rsids>
    <w:rsidRoot w:val="009A7260"/>
    <w:rsid w:val="0000219E"/>
    <w:rsid w:val="00021FFF"/>
    <w:rsid w:val="00033C35"/>
    <w:rsid w:val="000431AF"/>
    <w:rsid w:val="000432C9"/>
    <w:rsid w:val="00044937"/>
    <w:rsid w:val="00045204"/>
    <w:rsid w:val="00053809"/>
    <w:rsid w:val="00067530"/>
    <w:rsid w:val="00070AF7"/>
    <w:rsid w:val="00072A25"/>
    <w:rsid w:val="00092895"/>
    <w:rsid w:val="00093D7B"/>
    <w:rsid w:val="000954AB"/>
    <w:rsid w:val="000A43DE"/>
    <w:rsid w:val="000A7D2D"/>
    <w:rsid w:val="000B0A57"/>
    <w:rsid w:val="000C40F4"/>
    <w:rsid w:val="000C4E10"/>
    <w:rsid w:val="000C6E7F"/>
    <w:rsid w:val="000D0ED9"/>
    <w:rsid w:val="000D20F4"/>
    <w:rsid w:val="000E5982"/>
    <w:rsid w:val="000E5B98"/>
    <w:rsid w:val="000E7F0F"/>
    <w:rsid w:val="00105628"/>
    <w:rsid w:val="00105A09"/>
    <w:rsid w:val="0010659F"/>
    <w:rsid w:val="0012503E"/>
    <w:rsid w:val="00126B0D"/>
    <w:rsid w:val="00143C13"/>
    <w:rsid w:val="001479B6"/>
    <w:rsid w:val="001525F6"/>
    <w:rsid w:val="001555D4"/>
    <w:rsid w:val="0015719E"/>
    <w:rsid w:val="00160083"/>
    <w:rsid w:val="00167E75"/>
    <w:rsid w:val="00171F94"/>
    <w:rsid w:val="00176087"/>
    <w:rsid w:val="0018322F"/>
    <w:rsid w:val="00195598"/>
    <w:rsid w:val="00195763"/>
    <w:rsid w:val="001A0BAB"/>
    <w:rsid w:val="001A3150"/>
    <w:rsid w:val="001B2EEB"/>
    <w:rsid w:val="001D01A8"/>
    <w:rsid w:val="001D3D10"/>
    <w:rsid w:val="001D6E87"/>
    <w:rsid w:val="001E5380"/>
    <w:rsid w:val="001E5C15"/>
    <w:rsid w:val="001E681D"/>
    <w:rsid w:val="001E72AD"/>
    <w:rsid w:val="001F3786"/>
    <w:rsid w:val="002077DB"/>
    <w:rsid w:val="00207F06"/>
    <w:rsid w:val="00211B72"/>
    <w:rsid w:val="002166E5"/>
    <w:rsid w:val="00220EC4"/>
    <w:rsid w:val="00223E10"/>
    <w:rsid w:val="0023076C"/>
    <w:rsid w:val="00240952"/>
    <w:rsid w:val="0024211F"/>
    <w:rsid w:val="002543ED"/>
    <w:rsid w:val="00256371"/>
    <w:rsid w:val="002642B0"/>
    <w:rsid w:val="0027019E"/>
    <w:rsid w:val="00270EFB"/>
    <w:rsid w:val="002738C2"/>
    <w:rsid w:val="0027442C"/>
    <w:rsid w:val="00286EF9"/>
    <w:rsid w:val="00290EF9"/>
    <w:rsid w:val="002929FA"/>
    <w:rsid w:val="00293B5A"/>
    <w:rsid w:val="002B492E"/>
    <w:rsid w:val="002C0E45"/>
    <w:rsid w:val="002F01F4"/>
    <w:rsid w:val="002F56B8"/>
    <w:rsid w:val="00303DAC"/>
    <w:rsid w:val="003059A0"/>
    <w:rsid w:val="00317276"/>
    <w:rsid w:val="00320294"/>
    <w:rsid w:val="003319DA"/>
    <w:rsid w:val="0033782B"/>
    <w:rsid w:val="00344682"/>
    <w:rsid w:val="00350CD8"/>
    <w:rsid w:val="00355B46"/>
    <w:rsid w:val="00355E5B"/>
    <w:rsid w:val="00356746"/>
    <w:rsid w:val="0036165C"/>
    <w:rsid w:val="00366FF0"/>
    <w:rsid w:val="003702C5"/>
    <w:rsid w:val="00371D92"/>
    <w:rsid w:val="00375672"/>
    <w:rsid w:val="00384AD3"/>
    <w:rsid w:val="003948A0"/>
    <w:rsid w:val="003A785C"/>
    <w:rsid w:val="003B7798"/>
    <w:rsid w:val="003C3EFF"/>
    <w:rsid w:val="003D20F4"/>
    <w:rsid w:val="003D7334"/>
    <w:rsid w:val="003E422B"/>
    <w:rsid w:val="003E7270"/>
    <w:rsid w:val="003F0417"/>
    <w:rsid w:val="003F16BF"/>
    <w:rsid w:val="003F29DB"/>
    <w:rsid w:val="003F2AC4"/>
    <w:rsid w:val="004053FF"/>
    <w:rsid w:val="00405E0B"/>
    <w:rsid w:val="0041744C"/>
    <w:rsid w:val="00425A02"/>
    <w:rsid w:val="00426B17"/>
    <w:rsid w:val="00431CE8"/>
    <w:rsid w:val="00432388"/>
    <w:rsid w:val="00434927"/>
    <w:rsid w:val="00437888"/>
    <w:rsid w:val="004433F6"/>
    <w:rsid w:val="00445132"/>
    <w:rsid w:val="00447B9D"/>
    <w:rsid w:val="0045604B"/>
    <w:rsid w:val="00463405"/>
    <w:rsid w:val="00473208"/>
    <w:rsid w:val="00476636"/>
    <w:rsid w:val="0048047D"/>
    <w:rsid w:val="00481203"/>
    <w:rsid w:val="00481484"/>
    <w:rsid w:val="00496E84"/>
    <w:rsid w:val="004A53E8"/>
    <w:rsid w:val="004A54AD"/>
    <w:rsid w:val="004A6A9B"/>
    <w:rsid w:val="004B1FC1"/>
    <w:rsid w:val="004B2B4B"/>
    <w:rsid w:val="004B3741"/>
    <w:rsid w:val="004B6A3C"/>
    <w:rsid w:val="004D5E8F"/>
    <w:rsid w:val="004E5D0D"/>
    <w:rsid w:val="004F0703"/>
    <w:rsid w:val="004F73C2"/>
    <w:rsid w:val="004F76E7"/>
    <w:rsid w:val="005009C7"/>
    <w:rsid w:val="00504EC1"/>
    <w:rsid w:val="005052D1"/>
    <w:rsid w:val="005125C4"/>
    <w:rsid w:val="00515320"/>
    <w:rsid w:val="00521E37"/>
    <w:rsid w:val="0052593E"/>
    <w:rsid w:val="00536AE1"/>
    <w:rsid w:val="0054185C"/>
    <w:rsid w:val="0054489E"/>
    <w:rsid w:val="005457F8"/>
    <w:rsid w:val="005471CF"/>
    <w:rsid w:val="00556241"/>
    <w:rsid w:val="00556B5D"/>
    <w:rsid w:val="00575655"/>
    <w:rsid w:val="0058147C"/>
    <w:rsid w:val="00584009"/>
    <w:rsid w:val="005950FD"/>
    <w:rsid w:val="005961E0"/>
    <w:rsid w:val="005A3450"/>
    <w:rsid w:val="005A4AE5"/>
    <w:rsid w:val="005C1EDF"/>
    <w:rsid w:val="005C23E3"/>
    <w:rsid w:val="005E0F7A"/>
    <w:rsid w:val="005E14AA"/>
    <w:rsid w:val="005E584B"/>
    <w:rsid w:val="005E603B"/>
    <w:rsid w:val="005E7845"/>
    <w:rsid w:val="005F16AE"/>
    <w:rsid w:val="005F56CA"/>
    <w:rsid w:val="00600D72"/>
    <w:rsid w:val="006024D3"/>
    <w:rsid w:val="0060791B"/>
    <w:rsid w:val="006119CE"/>
    <w:rsid w:val="00614031"/>
    <w:rsid w:val="00624292"/>
    <w:rsid w:val="00627BC4"/>
    <w:rsid w:val="0063390F"/>
    <w:rsid w:val="006461CF"/>
    <w:rsid w:val="00655780"/>
    <w:rsid w:val="0066019C"/>
    <w:rsid w:val="0066312E"/>
    <w:rsid w:val="00663DFD"/>
    <w:rsid w:val="00663F67"/>
    <w:rsid w:val="00665E9C"/>
    <w:rsid w:val="00674A94"/>
    <w:rsid w:val="0067693B"/>
    <w:rsid w:val="00676C3C"/>
    <w:rsid w:val="006879C2"/>
    <w:rsid w:val="0069152D"/>
    <w:rsid w:val="00697318"/>
    <w:rsid w:val="006B4CEC"/>
    <w:rsid w:val="006B56A9"/>
    <w:rsid w:val="006D28AD"/>
    <w:rsid w:val="006E09FC"/>
    <w:rsid w:val="006E1D01"/>
    <w:rsid w:val="006E257D"/>
    <w:rsid w:val="006E67AE"/>
    <w:rsid w:val="006F020C"/>
    <w:rsid w:val="006F7812"/>
    <w:rsid w:val="00703133"/>
    <w:rsid w:val="007055F5"/>
    <w:rsid w:val="0070795F"/>
    <w:rsid w:val="00714F6E"/>
    <w:rsid w:val="00731ED9"/>
    <w:rsid w:val="00742780"/>
    <w:rsid w:val="00751B58"/>
    <w:rsid w:val="00754861"/>
    <w:rsid w:val="0076178A"/>
    <w:rsid w:val="007628B8"/>
    <w:rsid w:val="00765B95"/>
    <w:rsid w:val="00766CF0"/>
    <w:rsid w:val="0077137A"/>
    <w:rsid w:val="0077494C"/>
    <w:rsid w:val="007758C2"/>
    <w:rsid w:val="00784649"/>
    <w:rsid w:val="007928AE"/>
    <w:rsid w:val="007A3648"/>
    <w:rsid w:val="007B3A46"/>
    <w:rsid w:val="007B689C"/>
    <w:rsid w:val="007C037F"/>
    <w:rsid w:val="007D2AEE"/>
    <w:rsid w:val="007D5396"/>
    <w:rsid w:val="007E1EA2"/>
    <w:rsid w:val="007E2166"/>
    <w:rsid w:val="007E462E"/>
    <w:rsid w:val="007F0EC9"/>
    <w:rsid w:val="007F2464"/>
    <w:rsid w:val="007F2670"/>
    <w:rsid w:val="007F2A5E"/>
    <w:rsid w:val="007F41E7"/>
    <w:rsid w:val="007F43C7"/>
    <w:rsid w:val="00804D14"/>
    <w:rsid w:val="0081186A"/>
    <w:rsid w:val="00823626"/>
    <w:rsid w:val="00824D96"/>
    <w:rsid w:val="00831B38"/>
    <w:rsid w:val="008359D2"/>
    <w:rsid w:val="00837915"/>
    <w:rsid w:val="00837A9C"/>
    <w:rsid w:val="00840AC7"/>
    <w:rsid w:val="00844BA8"/>
    <w:rsid w:val="00863C41"/>
    <w:rsid w:val="00866964"/>
    <w:rsid w:val="008673D7"/>
    <w:rsid w:val="0087634E"/>
    <w:rsid w:val="008772B9"/>
    <w:rsid w:val="00880E08"/>
    <w:rsid w:val="00884D05"/>
    <w:rsid w:val="0089685E"/>
    <w:rsid w:val="008A36A5"/>
    <w:rsid w:val="008B0EA7"/>
    <w:rsid w:val="008B1FCF"/>
    <w:rsid w:val="008C1F55"/>
    <w:rsid w:val="008C1FB8"/>
    <w:rsid w:val="008C59F5"/>
    <w:rsid w:val="008D044D"/>
    <w:rsid w:val="008D0EAD"/>
    <w:rsid w:val="008D418F"/>
    <w:rsid w:val="008D4BA8"/>
    <w:rsid w:val="008D7E23"/>
    <w:rsid w:val="008F26AC"/>
    <w:rsid w:val="008F2981"/>
    <w:rsid w:val="009104FD"/>
    <w:rsid w:val="00924321"/>
    <w:rsid w:val="0092590E"/>
    <w:rsid w:val="009338F7"/>
    <w:rsid w:val="00934D78"/>
    <w:rsid w:val="00937807"/>
    <w:rsid w:val="00942800"/>
    <w:rsid w:val="00944150"/>
    <w:rsid w:val="009466AE"/>
    <w:rsid w:val="00957A1D"/>
    <w:rsid w:val="009673AA"/>
    <w:rsid w:val="009705B2"/>
    <w:rsid w:val="00970C9B"/>
    <w:rsid w:val="0097206A"/>
    <w:rsid w:val="00974917"/>
    <w:rsid w:val="0097593E"/>
    <w:rsid w:val="00981772"/>
    <w:rsid w:val="0098496C"/>
    <w:rsid w:val="009920C3"/>
    <w:rsid w:val="00994BAB"/>
    <w:rsid w:val="0099552C"/>
    <w:rsid w:val="009A7260"/>
    <w:rsid w:val="009B511E"/>
    <w:rsid w:val="009C0687"/>
    <w:rsid w:val="009C110C"/>
    <w:rsid w:val="009C2484"/>
    <w:rsid w:val="009C5E3B"/>
    <w:rsid w:val="009D11B4"/>
    <w:rsid w:val="009E0CB2"/>
    <w:rsid w:val="009E0F11"/>
    <w:rsid w:val="009E6674"/>
    <w:rsid w:val="009F0E72"/>
    <w:rsid w:val="009F5B9A"/>
    <w:rsid w:val="009F6379"/>
    <w:rsid w:val="00A031BD"/>
    <w:rsid w:val="00A06ADD"/>
    <w:rsid w:val="00A06ED0"/>
    <w:rsid w:val="00A077AF"/>
    <w:rsid w:val="00A14232"/>
    <w:rsid w:val="00A142EC"/>
    <w:rsid w:val="00A1469E"/>
    <w:rsid w:val="00A26641"/>
    <w:rsid w:val="00A33D10"/>
    <w:rsid w:val="00A4018D"/>
    <w:rsid w:val="00A401D5"/>
    <w:rsid w:val="00A416CC"/>
    <w:rsid w:val="00A43708"/>
    <w:rsid w:val="00A45270"/>
    <w:rsid w:val="00A45CE9"/>
    <w:rsid w:val="00A46F47"/>
    <w:rsid w:val="00A475B0"/>
    <w:rsid w:val="00A5179F"/>
    <w:rsid w:val="00A53E24"/>
    <w:rsid w:val="00A5751F"/>
    <w:rsid w:val="00A616DA"/>
    <w:rsid w:val="00A76CFF"/>
    <w:rsid w:val="00A879E0"/>
    <w:rsid w:val="00AA663D"/>
    <w:rsid w:val="00AB2545"/>
    <w:rsid w:val="00AB5F7F"/>
    <w:rsid w:val="00AC1B37"/>
    <w:rsid w:val="00AC4B0B"/>
    <w:rsid w:val="00AC6522"/>
    <w:rsid w:val="00AC778A"/>
    <w:rsid w:val="00AD055E"/>
    <w:rsid w:val="00AE312F"/>
    <w:rsid w:val="00AE69F5"/>
    <w:rsid w:val="00AF2095"/>
    <w:rsid w:val="00AF77E8"/>
    <w:rsid w:val="00AF785A"/>
    <w:rsid w:val="00B1126C"/>
    <w:rsid w:val="00B11B72"/>
    <w:rsid w:val="00B143A3"/>
    <w:rsid w:val="00B21EC1"/>
    <w:rsid w:val="00B2701E"/>
    <w:rsid w:val="00B3274D"/>
    <w:rsid w:val="00B32A56"/>
    <w:rsid w:val="00B32BE5"/>
    <w:rsid w:val="00B33D55"/>
    <w:rsid w:val="00B35060"/>
    <w:rsid w:val="00B44021"/>
    <w:rsid w:val="00B53A31"/>
    <w:rsid w:val="00B540C7"/>
    <w:rsid w:val="00B5477F"/>
    <w:rsid w:val="00B56BF5"/>
    <w:rsid w:val="00B57E62"/>
    <w:rsid w:val="00B66843"/>
    <w:rsid w:val="00B727F7"/>
    <w:rsid w:val="00B74331"/>
    <w:rsid w:val="00B77C8B"/>
    <w:rsid w:val="00B80110"/>
    <w:rsid w:val="00B81DF1"/>
    <w:rsid w:val="00B84537"/>
    <w:rsid w:val="00B949BC"/>
    <w:rsid w:val="00B9637B"/>
    <w:rsid w:val="00BB5D0A"/>
    <w:rsid w:val="00BC34C7"/>
    <w:rsid w:val="00BC504C"/>
    <w:rsid w:val="00BD13DE"/>
    <w:rsid w:val="00BD4097"/>
    <w:rsid w:val="00BE2746"/>
    <w:rsid w:val="00BF1CAC"/>
    <w:rsid w:val="00BF1E32"/>
    <w:rsid w:val="00BF20FB"/>
    <w:rsid w:val="00BF3082"/>
    <w:rsid w:val="00C00C4C"/>
    <w:rsid w:val="00C01AB3"/>
    <w:rsid w:val="00C04A7A"/>
    <w:rsid w:val="00C04DBD"/>
    <w:rsid w:val="00C1008E"/>
    <w:rsid w:val="00C17708"/>
    <w:rsid w:val="00C23705"/>
    <w:rsid w:val="00C30CAC"/>
    <w:rsid w:val="00C32DE6"/>
    <w:rsid w:val="00C33344"/>
    <w:rsid w:val="00C33D9C"/>
    <w:rsid w:val="00C348A5"/>
    <w:rsid w:val="00C37593"/>
    <w:rsid w:val="00C45674"/>
    <w:rsid w:val="00C464CF"/>
    <w:rsid w:val="00C50B81"/>
    <w:rsid w:val="00C646BB"/>
    <w:rsid w:val="00C6688F"/>
    <w:rsid w:val="00C7110B"/>
    <w:rsid w:val="00C72E84"/>
    <w:rsid w:val="00C7322B"/>
    <w:rsid w:val="00C738CA"/>
    <w:rsid w:val="00C752C0"/>
    <w:rsid w:val="00C752DC"/>
    <w:rsid w:val="00C75A7D"/>
    <w:rsid w:val="00C76E69"/>
    <w:rsid w:val="00C80F50"/>
    <w:rsid w:val="00C81FB9"/>
    <w:rsid w:val="00C84683"/>
    <w:rsid w:val="00C87444"/>
    <w:rsid w:val="00C95D38"/>
    <w:rsid w:val="00C9679F"/>
    <w:rsid w:val="00CA0335"/>
    <w:rsid w:val="00CA6DE5"/>
    <w:rsid w:val="00CB08B9"/>
    <w:rsid w:val="00CC02A4"/>
    <w:rsid w:val="00CC02BE"/>
    <w:rsid w:val="00CC7F5B"/>
    <w:rsid w:val="00CD1FA1"/>
    <w:rsid w:val="00CD2DD9"/>
    <w:rsid w:val="00CD3C16"/>
    <w:rsid w:val="00CE2010"/>
    <w:rsid w:val="00CE3555"/>
    <w:rsid w:val="00CF25EE"/>
    <w:rsid w:val="00CF2B83"/>
    <w:rsid w:val="00D023BE"/>
    <w:rsid w:val="00D06708"/>
    <w:rsid w:val="00D07978"/>
    <w:rsid w:val="00D161EB"/>
    <w:rsid w:val="00D22484"/>
    <w:rsid w:val="00D409EA"/>
    <w:rsid w:val="00D40BB1"/>
    <w:rsid w:val="00D43283"/>
    <w:rsid w:val="00D45CDE"/>
    <w:rsid w:val="00D4782E"/>
    <w:rsid w:val="00D5290E"/>
    <w:rsid w:val="00D57783"/>
    <w:rsid w:val="00D60492"/>
    <w:rsid w:val="00D61062"/>
    <w:rsid w:val="00D72329"/>
    <w:rsid w:val="00D8479F"/>
    <w:rsid w:val="00D8685F"/>
    <w:rsid w:val="00D873E4"/>
    <w:rsid w:val="00D915BC"/>
    <w:rsid w:val="00D9769A"/>
    <w:rsid w:val="00DA182B"/>
    <w:rsid w:val="00DA20EE"/>
    <w:rsid w:val="00DC2CF9"/>
    <w:rsid w:val="00DC7D10"/>
    <w:rsid w:val="00DE2EA6"/>
    <w:rsid w:val="00DE4814"/>
    <w:rsid w:val="00DE58F4"/>
    <w:rsid w:val="00DE6059"/>
    <w:rsid w:val="00DF3BDA"/>
    <w:rsid w:val="00DF3E1B"/>
    <w:rsid w:val="00DF521C"/>
    <w:rsid w:val="00E0118D"/>
    <w:rsid w:val="00E02D24"/>
    <w:rsid w:val="00E04190"/>
    <w:rsid w:val="00E100CD"/>
    <w:rsid w:val="00E109A5"/>
    <w:rsid w:val="00E16C6D"/>
    <w:rsid w:val="00E23697"/>
    <w:rsid w:val="00E239CC"/>
    <w:rsid w:val="00E310E1"/>
    <w:rsid w:val="00E31112"/>
    <w:rsid w:val="00E311D2"/>
    <w:rsid w:val="00E34201"/>
    <w:rsid w:val="00E418DF"/>
    <w:rsid w:val="00E42FE5"/>
    <w:rsid w:val="00E509DA"/>
    <w:rsid w:val="00E5399C"/>
    <w:rsid w:val="00E54CDA"/>
    <w:rsid w:val="00E6480E"/>
    <w:rsid w:val="00E77100"/>
    <w:rsid w:val="00E829FA"/>
    <w:rsid w:val="00E85C1C"/>
    <w:rsid w:val="00E85FDD"/>
    <w:rsid w:val="00E910CB"/>
    <w:rsid w:val="00E96608"/>
    <w:rsid w:val="00E97DF4"/>
    <w:rsid w:val="00EA3575"/>
    <w:rsid w:val="00EA56BF"/>
    <w:rsid w:val="00EB2BFE"/>
    <w:rsid w:val="00EB4F77"/>
    <w:rsid w:val="00EB7F3C"/>
    <w:rsid w:val="00EC0579"/>
    <w:rsid w:val="00EC2389"/>
    <w:rsid w:val="00EC3645"/>
    <w:rsid w:val="00EC4950"/>
    <w:rsid w:val="00ED43BA"/>
    <w:rsid w:val="00EE74DF"/>
    <w:rsid w:val="00EF2776"/>
    <w:rsid w:val="00F01F25"/>
    <w:rsid w:val="00F13360"/>
    <w:rsid w:val="00F17472"/>
    <w:rsid w:val="00F23A5F"/>
    <w:rsid w:val="00F2796F"/>
    <w:rsid w:val="00F42018"/>
    <w:rsid w:val="00F565D3"/>
    <w:rsid w:val="00F6240A"/>
    <w:rsid w:val="00F64AFD"/>
    <w:rsid w:val="00F668DD"/>
    <w:rsid w:val="00F66B4F"/>
    <w:rsid w:val="00F673F9"/>
    <w:rsid w:val="00F765B9"/>
    <w:rsid w:val="00F84F0D"/>
    <w:rsid w:val="00FB1C62"/>
    <w:rsid w:val="00FB4608"/>
    <w:rsid w:val="00FC18A0"/>
    <w:rsid w:val="00FC6A6F"/>
    <w:rsid w:val="00FE4FF7"/>
    <w:rsid w:val="00FE7B3A"/>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fillcolor="white">
      <v:fill color="white"/>
    </o:shapedefaults>
    <o:shapelayout v:ext="edit">
      <o:idmap v:ext="edit" data="1"/>
      <o:rules v:ext="edit">
        <o:r id="V:Rule50" type="arc" idref="#_x0000_s1257"/>
        <o:r id="V:Rule52" type="arc" idref="#_x0000_s1258"/>
        <o:r id="V:Rule66" type="connector" idref="#_x0000_s1242"/>
        <o:r id="V:Rule67" type="connector" idref="#_x0000_s1230"/>
        <o:r id="V:Rule68" type="connector" idref="#_x0000_s1282"/>
        <o:r id="V:Rule69" type="connector" idref="#_x0000_s1297"/>
        <o:r id="V:Rule70" type="connector" idref="#_x0000_s1233"/>
        <o:r id="V:Rule71" type="connector" idref="#_x0000_s1247"/>
        <o:r id="V:Rule72" type="connector" idref="#_x0000_s1206"/>
        <o:r id="V:Rule73" type="connector" idref="#_x0000_s1214"/>
        <o:r id="V:Rule74" type="connector" idref="#_x0000_s1209"/>
        <o:r id="V:Rule75" type="connector" idref="#_x0000_s1295"/>
        <o:r id="V:Rule76" type="connector" idref="#_x0000_s1283"/>
        <o:r id="V:Rule77" type="connector" idref="#_x0000_s1236"/>
        <o:r id="V:Rule78" type="connector" idref="#_x0000_s1296"/>
        <o:r id="V:Rule79" type="connector" idref="#_x0000_s1251"/>
        <o:r id="V:Rule80" type="connector" idref="#_x0000_s1277"/>
        <o:r id="V:Rule81" type="connector" idref="#_x0000_s1240"/>
        <o:r id="V:Rule82" type="connector" idref="#_x0000_s1202"/>
        <o:r id="V:Rule83" type="connector" idref="#_x0000_s1232"/>
        <o:r id="V:Rule84" type="connector" idref="#_x0000_s1204"/>
        <o:r id="V:Rule85" type="connector" idref="#_x0000_s1228"/>
        <o:r id="V:Rule86" type="connector" idref="#_x0000_s1243"/>
        <o:r id="V:Rule87" type="connector" idref="#_x0000_s1255"/>
        <o:r id="V:Rule88" type="connector" idref="#_x0000_s1274"/>
        <o:r id="V:Rule89" type="connector" idref="#_x0000_s1231"/>
        <o:r id="V:Rule90" type="connector" idref="#_x0000_s1245"/>
        <o:r id="V:Rule91" type="connector" idref="#_x0000_s1200"/>
        <o:r id="V:Rule92" type="connector" idref="#_x0000_s1235"/>
        <o:r id="V:Rule93" type="connector" idref="#_x0000_s1254"/>
        <o:r id="V:Rule94" type="connector" idref="#_x0000_s1275"/>
        <o:r id="V:Rule95" type="connector" idref="#_x0000_s1208"/>
        <o:r id="V:Rule96" type="connector" idref="#_x0000_s1249"/>
        <o:r id="V:Rule97" type="connector" idref="#_x0000_s1201"/>
        <o:r id="V:Rule98" type="connector" idref="#_x0000_s1222"/>
        <o:r id="V:Rule99" type="connector" idref="#_x0000_s1250"/>
        <o:r id="V:Rule100" type="connector" idref="#_x0000_s1252"/>
        <o:r id="V:Rule101" type="connector" idref="#_x0000_s1218"/>
        <o:r id="V:Rule102" type="connector" idref="#_x0000_s1238"/>
        <o:r id="V:Rule103" type="connector" idref="#_x0000_s1203"/>
        <o:r id="V:Rule104" type="connector" idref="#_x0000_s1225"/>
        <o:r id="V:Rule105" type="connector" idref="#_x0000_s1279"/>
        <o:r id="V:Rule106" type="connector" idref="#_x0000_s1223"/>
        <o:r id="V:Rule107" type="connector" idref="#_x0000_s1229"/>
        <o:r id="V:Rule108" type="connector" idref="#_x0000_s1281"/>
        <o:r id="V:Rule109" type="connector" idref="#_x0000_s1256"/>
        <o:r id="V:Rule110" type="connector" idref="#_x0000_s1246"/>
        <o:r id="V:Rule111" type="connector" idref="#_x0000_s1217"/>
        <o:r id="V:Rule112" type="connector" idref="#_x0000_s1213"/>
        <o:r id="V:Rule113" type="connector" idref="#_x0000_s1248"/>
        <o:r id="V:Rule114" type="connector" idref="#_x0000_s1227"/>
        <o:r id="V:Rule115" type="connector" idref="#_x0000_s1280"/>
        <o:r id="V:Rule116" type="connector" idref="#_x0000_s1212"/>
        <o:r id="V:Rule117" type="connector" idref="#_x0000_s1239"/>
        <o:r id="V:Rule118" type="connector" idref="#_x0000_s1241"/>
        <o:r id="V:Rule119" type="connector" idref="#_x0000_s1199"/>
        <o:r id="V:Rule120" type="connector" idref="#_x0000_s1211"/>
        <o:r id="V:Rule121" type="connector" idref="#_x0000_s1234"/>
        <o:r id="V:Rule122" type="connector" idref="#_x0000_s1224"/>
        <o:r id="V:Rule123" type="connector" idref="#_x0000_s1210"/>
        <o:r id="V:Rule124" type="connector" idref="#_x0000_s1205"/>
        <o:r id="V:Rule125" type="connector" idref="#_x0000_s1198"/>
        <o:r id="V:Rule126" type="connector" idref="#_x0000_s1226"/>
        <o:r id="V:Rule127" type="connector" idref="#_x0000_s1244"/>
        <o:r id="V:Rule128" type="connector" idref="#_x0000_s1207"/>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3274D"/>
    <w:pPr>
      <w:keepNext/>
      <w:numPr>
        <w:numId w:val="1"/>
      </w:numPr>
      <w:spacing w:before="240"/>
      <w:outlineLvl w:val="0"/>
    </w:pPr>
    <w:rPr>
      <w:rFonts w:ascii="Arial" w:hAnsi="Arial"/>
      <w:b/>
      <w:u w:val="single"/>
    </w:rPr>
  </w:style>
  <w:style w:type="paragraph" w:styleId="Heading2">
    <w:name w:val="heading 2"/>
    <w:basedOn w:val="Normal"/>
    <w:next w:val="Normal"/>
    <w:link w:val="Heading2Char"/>
    <w:qFormat/>
    <w:rsid w:val="00C752C0"/>
    <w:pPr>
      <w:numPr>
        <w:ilvl w:val="1"/>
        <w:numId w:val="1"/>
      </w:numPr>
      <w:outlineLvl w:val="1"/>
    </w:pPr>
    <w:rPr>
      <w:b/>
      <w:i/>
    </w:rPr>
  </w:style>
  <w:style w:type="paragraph" w:styleId="Heading3">
    <w:name w:val="heading 3"/>
    <w:basedOn w:val="Normal"/>
    <w:next w:val="Normal"/>
    <w:link w:val="Heading3Char"/>
    <w:qFormat/>
    <w:rsid w:val="009A7260"/>
    <w:pPr>
      <w:numPr>
        <w:ilvl w:val="2"/>
        <w:numId w:val="1"/>
      </w:numPr>
      <w:outlineLvl w:val="2"/>
    </w:p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274D"/>
    <w:rPr>
      <w:rFonts w:ascii="Arial" w:eastAsia="Times New Roman" w:hAnsi="Arial" w:cs="Times New Roman"/>
      <w:b/>
      <w:sz w:val="20"/>
      <w:szCs w:val="20"/>
      <w:u w:val="single"/>
    </w:rPr>
  </w:style>
  <w:style w:type="character" w:customStyle="1" w:styleId="Heading2Char">
    <w:name w:val="Heading 2 Char"/>
    <w:basedOn w:val="DefaultParagraphFont"/>
    <w:link w:val="Heading2"/>
    <w:rsid w:val="00C752C0"/>
    <w:rPr>
      <w:rFonts w:ascii="Times New Roman" w:eastAsia="Times New Roman" w:hAnsi="Times New Roman" w:cs="Times New Roman"/>
      <w:b/>
      <w:i/>
      <w:sz w:val="20"/>
      <w:szCs w:val="20"/>
    </w:rPr>
  </w:style>
  <w:style w:type="character" w:customStyle="1" w:styleId="Heading3Char">
    <w:name w:val="Heading 3 Char"/>
    <w:basedOn w:val="DefaultParagraphFont"/>
    <w:link w:val="Heading3"/>
    <w:rsid w:val="009A7260"/>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semiHidden/>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qFormat/>
    <w:rsid w:val="00171F94"/>
    <w:pPr>
      <w:suppressLineNumbers/>
      <w:spacing w:before="120" w:after="120"/>
      <w:ind w:left="720" w:right="720"/>
      <w:jc w:val="center"/>
    </w:pPr>
    <w:rPr>
      <w:i/>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823626"/>
    <w:pPr>
      <w:keepNext/>
      <w:widowControl w:val="0"/>
      <w:tabs>
        <w:tab w:val="left" w:pos="-1310"/>
        <w:tab w:val="left" w:pos="2332"/>
      </w:tabs>
      <w:spacing w:after="400" w:line="360" w:lineRule="atLeast"/>
      <w:jc w:val="center"/>
    </w:pPr>
    <w:rPr>
      <w:rFonts w:ascii="Arial" w:hAnsi="Arial"/>
      <w:i/>
      <w:noProof/>
      <w:color w:val="000000"/>
      <w:sz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9A7260"/>
    <w:pPr>
      <w:spacing w:before="200" w:after="220"/>
      <w:ind w:left="273"/>
      <w:jc w:val="center"/>
    </w:pPr>
    <w:rPr>
      <w:rFonts w:ascii="Arial" w:hAnsi="Arial"/>
      <w:color w:val="000000"/>
      <w:sz w:val="16"/>
    </w:rPr>
  </w:style>
  <w:style w:type="paragraph" w:styleId="FootnoteText">
    <w:name w:val="footnote text"/>
    <w:basedOn w:val="Normal"/>
    <w:link w:val="FootnoteTextChar"/>
    <w:semiHidden/>
    <w:rsid w:val="009A7260"/>
    <w:pPr>
      <w:suppressLineNumbers/>
      <w:ind w:left="283" w:hanging="283"/>
    </w:pPr>
  </w:style>
  <w:style w:type="character" w:customStyle="1" w:styleId="FootnoteTextChar">
    <w:name w:val="Footnote Text Char"/>
    <w:basedOn w:val="DefaultParagraphFont"/>
    <w:link w:val="FootnoteText"/>
    <w:semiHidden/>
    <w:rsid w:val="009A7260"/>
    <w:rPr>
      <w:rFonts w:ascii="Times New Roman" w:eastAsia="Times New Roman" w:hAnsi="Times New Roman" w:cs="Times New Roman"/>
      <w:sz w:val="20"/>
      <w:szCs w:val="20"/>
    </w:rPr>
  </w:style>
  <w:style w:type="paragraph" w:customStyle="1" w:styleId="HeadingRunIn">
    <w:name w:val="HeadingRunIn"/>
    <w:basedOn w:val="Normal"/>
    <w:rsid w:val="00E829FA"/>
    <w:pPr>
      <w:keepNext/>
      <w:spacing w:before="240" w:after="120"/>
    </w:pPr>
    <w:rPr>
      <w:b/>
      <w:color w:val="000000"/>
      <w:sz w:val="28"/>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character" w:customStyle="1" w:styleId="attribute-name">
    <w:name w:val="attribute-name"/>
    <w:basedOn w:val="DefaultParagraphFont"/>
    <w:rsid w:val="00C37593"/>
  </w:style>
  <w:style w:type="character" w:customStyle="1" w:styleId="end-tag">
    <w:name w:val="end-tag"/>
    <w:basedOn w:val="DefaultParagraphFont"/>
    <w:rsid w:val="00C37593"/>
  </w:style>
  <w:style w:type="character" w:customStyle="1" w:styleId="start-tag">
    <w:name w:val="start-tag"/>
    <w:basedOn w:val="DefaultParagraphFont"/>
    <w:rsid w:val="00C37593"/>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customStyle="1" w:styleId="mi">
    <w:name w:val="mi"/>
    <w:basedOn w:val="DefaultParagraphFont"/>
    <w:rsid w:val="009466AE"/>
  </w:style>
  <w:style w:type="character" w:customStyle="1" w:styleId="mo">
    <w:name w:val="mo"/>
    <w:basedOn w:val="DefaultParagraphFont"/>
    <w:rsid w:val="009466AE"/>
  </w:style>
  <w:style w:type="character" w:customStyle="1" w:styleId="mn">
    <w:name w:val="mn"/>
    <w:basedOn w:val="DefaultParagraphFont"/>
    <w:rsid w:val="009466AE"/>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A5179F"/>
    <w:pPr>
      <w:tabs>
        <w:tab w:val="right" w:pos="7200"/>
      </w:tabs>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A5179F"/>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Title">
    <w:name w:val="Title"/>
    <w:basedOn w:val="Normal"/>
    <w:next w:val="Normal"/>
    <w:link w:val="TitleChar"/>
    <w:uiPriority w:val="10"/>
    <w:qFormat/>
    <w:rsid w:val="00884D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884D05"/>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884D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84D05"/>
    <w:rPr>
      <w:rFonts w:asciiTheme="majorHAnsi" w:eastAsiaTheme="majorEastAsia" w:hAnsiTheme="majorHAnsi" w:cstheme="majorBidi"/>
      <w:i/>
      <w:iCs/>
      <w:color w:val="4F81BD" w:themeColor="accent1"/>
      <w:spacing w:val="15"/>
      <w:sz w:val="24"/>
      <w:szCs w:val="24"/>
    </w:rPr>
  </w:style>
  <w:style w:type="paragraph" w:customStyle="1" w:styleId="Authoraffiliation">
    <w:name w:val="Author_affiliation"/>
    <w:basedOn w:val="Normal"/>
    <w:qFormat/>
    <w:rsid w:val="00884D05"/>
    <w:pPr>
      <w:jc w:val="center"/>
    </w:pPr>
  </w:style>
  <w:style w:type="paragraph" w:styleId="NormalWeb">
    <w:name w:val="Normal (Web)"/>
    <w:basedOn w:val="Normal"/>
    <w:uiPriority w:val="99"/>
    <w:semiHidden/>
    <w:unhideWhenUsed/>
    <w:rsid w:val="00B35060"/>
    <w:pPr>
      <w:suppressAutoHyphens w:val="0"/>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r="http://schemas.openxmlformats.org/officeDocument/2006/relationships" xmlns:w="http://schemas.openxmlformats.org/wordprocessingml/2006/main">
  <w:divs>
    <w:div w:id="27030683">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414522138">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1389112592">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gif"/><Relationship Id="rId21" Type="http://schemas.openxmlformats.org/officeDocument/2006/relationships/image" Target="media/image11.png"/><Relationship Id="rId34" Type="http://schemas.openxmlformats.org/officeDocument/2006/relationships/image" Target="cid:image001.gif@01CDCC98.B04A7F60" TargetMode="External"/><Relationship Id="rId42" Type="http://schemas.openxmlformats.org/officeDocument/2006/relationships/chart" Target="charts/chart5.xm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3.gif"/><Relationship Id="rId63" Type="http://schemas.openxmlformats.org/officeDocument/2006/relationships/image" Target="cid:005901cd16dc$0a7ad250$0300a8c0@side"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gi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image" Target="media/image22.gif"/><Relationship Id="rId37" Type="http://schemas.openxmlformats.org/officeDocument/2006/relationships/image" Target="media/image26.gif"/><Relationship Id="rId40" Type="http://schemas.openxmlformats.org/officeDocument/2006/relationships/image" Target="media/image29.gif"/><Relationship Id="rId45" Type="http://schemas.openxmlformats.org/officeDocument/2006/relationships/image" Target="media/image34.png"/><Relationship Id="rId53" Type="http://schemas.openxmlformats.org/officeDocument/2006/relationships/chart" Target="charts/chart6.xml"/><Relationship Id="rId58" Type="http://schemas.openxmlformats.org/officeDocument/2006/relationships/package" Target="embeddings/Microsoft_Office_PowerPoint_Slide1.sldx"/><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49" Type="http://schemas.openxmlformats.org/officeDocument/2006/relationships/image" Target="media/image38.gif"/><Relationship Id="rId57" Type="http://schemas.openxmlformats.org/officeDocument/2006/relationships/image" Target="media/image45.emf"/><Relationship Id="rId61" Type="http://schemas.openxmlformats.org/officeDocument/2006/relationships/image" Target="media/image47.png"/><Relationship Id="rId10" Type="http://schemas.openxmlformats.org/officeDocument/2006/relationships/chart" Target="charts/chart2.xml"/><Relationship Id="rId19" Type="http://schemas.openxmlformats.org/officeDocument/2006/relationships/image" Target="media/image9.emf"/><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gif"/><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gi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gif"/><Relationship Id="rId56" Type="http://schemas.openxmlformats.org/officeDocument/2006/relationships/image" Target="media/image44.gif"/><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0.gif"/><Relationship Id="rId3" Type="http://schemas.openxmlformats.org/officeDocument/2006/relationships/numbering" Target="numbering.xml"/><Relationship Id="rId12" Type="http://schemas.openxmlformats.org/officeDocument/2006/relationships/chart" Target="charts/chart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gi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7.xml"/><Relationship Id="rId67"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0.gif"/><Relationship Id="rId54" Type="http://schemas.openxmlformats.org/officeDocument/2006/relationships/image" Target="media/image42.gif"/><Relationship Id="rId62" Type="http://schemas.openxmlformats.org/officeDocument/2006/relationships/image" Target="media/image48.png"/></Relationships>
</file>

<file path=word/_rels/footnotes.xml.rels><?xml version="1.0" encoding="UTF-8" standalone="yes"?>
<Relationships xmlns="http://schemas.openxmlformats.org/package/2006/relationships"><Relationship Id="rId1" Type="http://schemas.openxmlformats.org/officeDocument/2006/relationships/hyperlink" Target="http://www.gerotek.co.za/"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pukitepa\Documents\context\armyTestPSD.xlsx" TargetMode="External"/><Relationship Id="rId1" Type="http://schemas.openxmlformats.org/officeDocument/2006/relationships/image" Target="../media/image1.gif"/></Relationships>
</file>

<file path=word/charts/_rels/chart2.xml.rels><?xml version="1.0" encoding="UTF-8" standalone="yes"?>
<Relationships xmlns="http://schemas.openxmlformats.org/package/2006/relationships"><Relationship Id="rId1" Type="http://schemas.openxmlformats.org/officeDocument/2006/relationships/oleObject" Target="file:///\\asdmnfs2\commeng\common\DARPA_C2M2L\Deliveries\FINAL%20REPORT\Appendix\rough_roa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w_book.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pukitepa\Documents\wave_ning.xlsx" TargetMode="External"/><Relationship Id="rId1" Type="http://schemas.openxmlformats.org/officeDocument/2006/relationships/image" Target="../media/image14.gif"/></Relationships>
</file>

<file path=word/charts/_rels/chart5.xml.rels><?xml version="1.0" encoding="UTF-8" standalone="yes"?>
<Relationships xmlns="http://schemas.openxmlformats.org/package/2006/relationships"><Relationship Id="rId2" Type="http://schemas.openxmlformats.org/officeDocument/2006/relationships/oleObject" Target="file:///C:\Users\pukitepa\Documents\all_usa.xlsx" TargetMode="External"/><Relationship Id="rId1" Type="http://schemas.openxmlformats.org/officeDocument/2006/relationships/image" Target="../media/image31.gif"/></Relationships>
</file>

<file path=word/charts/_rels/chart6.xml.rels><?xml version="1.0" encoding="UTF-8" standalone="yes"?>
<Relationships xmlns="http://schemas.openxmlformats.org/package/2006/relationships"><Relationship Id="rId1" Type="http://schemas.openxmlformats.org/officeDocument/2006/relationships/oleObject" Target="file:///\\asdmnvdfs1\dfsroot\apunix\prog\shared\modsim\public_html\context\svn\trunk\Models\Land\surface\man_made_surfaces\rough_road.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ukitepa\Documents\context\ornstein-uhlenbe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00"/>
            </a:pPr>
            <a:r>
              <a:rPr lang="en-US" sz="1000"/>
              <a:t>Improved gravel road</a:t>
            </a:r>
            <a:br>
              <a:rPr lang="en-US" sz="1000"/>
            </a:br>
            <a:r>
              <a:rPr lang="en-US" sz="1000"/>
              <a:t>power law ≈ 1/S</a:t>
            </a:r>
            <a:r>
              <a:rPr lang="en-US" sz="1000" baseline="30000"/>
              <a:t>2</a:t>
            </a:r>
          </a:p>
        </c:rich>
      </c:tx>
      <c:layout>
        <c:manualLayout>
          <c:xMode val="edge"/>
          <c:yMode val="edge"/>
          <c:x val="0.44663918573456995"/>
          <c:y val="9.4773812854819048E-2"/>
        </c:manualLayout>
      </c:layout>
      <c:overlay val="1"/>
      <c:spPr>
        <a:solidFill>
          <a:schemeClr val="bg1"/>
        </a:solidFill>
      </c:spPr>
    </c:title>
    <c:plotArea>
      <c:layout>
        <c:manualLayout>
          <c:layoutTarget val="inner"/>
          <c:xMode val="edge"/>
          <c:yMode val="edge"/>
          <c:x val="0.23766998019613031"/>
          <c:y val="8.2344823953863278E-2"/>
          <c:w val="0.72071315880261078"/>
          <c:h val="0.70893670063818004"/>
        </c:manualLayout>
      </c:layout>
      <c:scatterChart>
        <c:scatterStyle val="lineMarker"/>
        <c:ser>
          <c:idx val="0"/>
          <c:order val="0"/>
          <c:spPr>
            <a:ln w="15875">
              <a:solidFill>
                <a:srgbClr val="FF0000"/>
              </a:solidFill>
            </a:ln>
          </c:spPr>
          <c:marker>
            <c:symbol val="none"/>
          </c:marker>
          <c:xVal>
            <c:numRef>
              <c:f>ImprovedGravel!$B$6:$B$250</c:f>
              <c:numCache>
                <c:formatCode>General</c:formatCode>
                <c:ptCount val="245"/>
                <c:pt idx="0">
                  <c:v>1.0000000000000005E-2</c:v>
                </c:pt>
                <c:pt idx="1">
                  <c:v>1.0232929922807535E-2</c:v>
                </c:pt>
                <c:pt idx="2">
                  <c:v>1.0471285480508989E-2</c:v>
                </c:pt>
                <c:pt idx="3">
                  <c:v>1.0715193052376056E-2</c:v>
                </c:pt>
                <c:pt idx="4">
                  <c:v>1.0964781961431861E-2</c:v>
                </c:pt>
                <c:pt idx="5">
                  <c:v>1.1220184543019823E-2</c:v>
                </c:pt>
                <c:pt idx="6">
                  <c:v>1.1481536214969092E-2</c:v>
                </c:pt>
                <c:pt idx="7">
                  <c:v>1.1748975549395465E-2</c:v>
                </c:pt>
                <c:pt idx="8">
                  <c:v>1.2022644346174125E-2</c:v>
                </c:pt>
                <c:pt idx="9">
                  <c:v>1.2302687708123809E-2</c:v>
                </c:pt>
                <c:pt idx="10">
                  <c:v>1.2589254117941659E-2</c:v>
                </c:pt>
                <c:pt idx="11">
                  <c:v>1.2882495516931361E-2</c:v>
                </c:pt>
                <c:pt idx="12">
                  <c:v>1.3182567385564231E-2</c:v>
                </c:pt>
                <c:pt idx="13">
                  <c:v>1.3489628825916545E-2</c:v>
                </c:pt>
                <c:pt idx="14">
                  <c:v>1.3803842646028987E-2</c:v>
                </c:pt>
                <c:pt idx="15">
                  <c:v>1.4125375446227712E-2</c:v>
                </c:pt>
                <c:pt idx="16">
                  <c:v>1.4454397707459266E-2</c:v>
                </c:pt>
                <c:pt idx="17">
                  <c:v>1.4791083881682071E-2</c:v>
                </c:pt>
                <c:pt idx="18">
                  <c:v>1.513561248436208E-2</c:v>
                </c:pt>
                <c:pt idx="19">
                  <c:v>1.5488166189124819E-2</c:v>
                </c:pt>
                <c:pt idx="20">
                  <c:v>1.5848931924611141E-2</c:v>
                </c:pt>
                <c:pt idx="21">
                  <c:v>1.6218100973589306E-2</c:v>
                </c:pt>
                <c:pt idx="22">
                  <c:v>1.6595869074375609E-2</c:v>
                </c:pt>
                <c:pt idx="23">
                  <c:v>1.6982436524617624E-2</c:v>
                </c:pt>
                <c:pt idx="24">
                  <c:v>1.7378008287493755E-2</c:v>
                </c:pt>
                <c:pt idx="25">
                  <c:v>1.7782794100389226E-2</c:v>
                </c:pt>
                <c:pt idx="26">
                  <c:v>1.8197008586099829E-2</c:v>
                </c:pt>
                <c:pt idx="27">
                  <c:v>1.8620871366629006E-2</c:v>
                </c:pt>
                <c:pt idx="28">
                  <c:v>1.9054607179632473E-2</c:v>
                </c:pt>
                <c:pt idx="29">
                  <c:v>1.9498445997580483E-2</c:v>
                </c:pt>
                <c:pt idx="30">
                  <c:v>1.9952623149689007E-2</c:v>
                </c:pt>
                <c:pt idx="31">
                  <c:v>2.0417379446695492E-2</c:v>
                </c:pt>
                <c:pt idx="32">
                  <c:v>2.0892961308540403E-2</c:v>
                </c:pt>
                <c:pt idx="33">
                  <c:v>2.1379620895022346E-2</c:v>
                </c:pt>
                <c:pt idx="34">
                  <c:v>2.1877616239495606E-2</c:v>
                </c:pt>
                <c:pt idx="35">
                  <c:v>2.2387211385683704E-2</c:v>
                </c:pt>
                <c:pt idx="36">
                  <c:v>2.2908676527678039E-2</c:v>
                </c:pt>
                <c:pt idx="37">
                  <c:v>2.344228815319924E-2</c:v>
                </c:pt>
                <c:pt idx="38">
                  <c:v>2.3988329190194908E-2</c:v>
                </c:pt>
                <c:pt idx="39">
                  <c:v>2.4547089156850308E-2</c:v>
                </c:pt>
                <c:pt idx="40">
                  <c:v>2.5118864315095787E-2</c:v>
                </c:pt>
                <c:pt idx="41">
                  <c:v>2.5703957827688681E-2</c:v>
                </c:pt>
                <c:pt idx="42">
                  <c:v>2.6302679918953832E-2</c:v>
                </c:pt>
                <c:pt idx="43">
                  <c:v>2.69153480392696E-2</c:v>
                </c:pt>
                <c:pt idx="44">
                  <c:v>2.7542287033381685E-2</c:v>
                </c:pt>
                <c:pt idx="45">
                  <c:v>2.8183829312644553E-2</c:v>
                </c:pt>
                <c:pt idx="46">
                  <c:v>2.8840315031266092E-2</c:v>
                </c:pt>
                <c:pt idx="47">
                  <c:v>2.9512092266663882E-2</c:v>
                </c:pt>
                <c:pt idx="48">
                  <c:v>3.0199517204020216E-2</c:v>
                </c:pt>
                <c:pt idx="49">
                  <c:v>3.0902954325135925E-2</c:v>
                </c:pt>
                <c:pt idx="50">
                  <c:v>3.1622776601683812E-2</c:v>
                </c:pt>
                <c:pt idx="51">
                  <c:v>3.2359365692962855E-2</c:v>
                </c:pt>
                <c:pt idx="52">
                  <c:v>3.3113112148259211E-2</c:v>
                </c:pt>
                <c:pt idx="53">
                  <c:v>3.3884415613920492E-2</c:v>
                </c:pt>
                <c:pt idx="54">
                  <c:v>3.4673685045253456E-2</c:v>
                </c:pt>
                <c:pt idx="55">
                  <c:v>3.5481338923358002E-2</c:v>
                </c:pt>
                <c:pt idx="56">
                  <c:v>3.6307805477010756E-2</c:v>
                </c:pt>
                <c:pt idx="57">
                  <c:v>3.7153522909717282E-2</c:v>
                </c:pt>
                <c:pt idx="58">
                  <c:v>3.8018939632056145E-2</c:v>
                </c:pt>
                <c:pt idx="59">
                  <c:v>3.8904514499428097E-2</c:v>
                </c:pt>
                <c:pt idx="60">
                  <c:v>3.9810717055350157E-2</c:v>
                </c:pt>
                <c:pt idx="61">
                  <c:v>4.0738027780411523E-2</c:v>
                </c:pt>
                <c:pt idx="62">
                  <c:v>4.1686938347033832E-2</c:v>
                </c:pt>
                <c:pt idx="63">
                  <c:v>4.2657951880159313E-2</c:v>
                </c:pt>
                <c:pt idx="64">
                  <c:v>4.3651583224016674E-2</c:v>
                </c:pt>
                <c:pt idx="65">
                  <c:v>4.4668359215096383E-2</c:v>
                </c:pt>
                <c:pt idx="66">
                  <c:v>4.5708818961487555E-2</c:v>
                </c:pt>
                <c:pt idx="67">
                  <c:v>4.6773514128719884E-2</c:v>
                </c:pt>
                <c:pt idx="68">
                  <c:v>4.7863009232263914E-2</c:v>
                </c:pt>
                <c:pt idx="69">
                  <c:v>4.8977881936844832E-2</c:v>
                </c:pt>
                <c:pt idx="70">
                  <c:v>5.0118723362727303E-2</c:v>
                </c:pt>
                <c:pt idx="71">
                  <c:v>5.1286138399136552E-2</c:v>
                </c:pt>
                <c:pt idx="72">
                  <c:v>5.2480746024977314E-2</c:v>
                </c:pt>
                <c:pt idx="73">
                  <c:v>5.3703179637025332E-2</c:v>
                </c:pt>
                <c:pt idx="74">
                  <c:v>5.4954087385762525E-2</c:v>
                </c:pt>
                <c:pt idx="75">
                  <c:v>5.6234132519034946E-2</c:v>
                </c:pt>
                <c:pt idx="76">
                  <c:v>5.7543993733715833E-2</c:v>
                </c:pt>
                <c:pt idx="77">
                  <c:v>5.8884365535558945E-2</c:v>
                </c:pt>
                <c:pt idx="78">
                  <c:v>6.0255958607435857E-2</c:v>
                </c:pt>
                <c:pt idx="79">
                  <c:v>6.1659500186148297E-2</c:v>
                </c:pt>
                <c:pt idx="80">
                  <c:v>6.3095734448019539E-2</c:v>
                </c:pt>
                <c:pt idx="81">
                  <c:v>6.4565422903465813E-2</c:v>
                </c:pt>
                <c:pt idx="82">
                  <c:v>6.6069344800759697E-2</c:v>
                </c:pt>
                <c:pt idx="83">
                  <c:v>6.7608297539198434E-2</c:v>
                </c:pt>
                <c:pt idx="84">
                  <c:v>6.9183097091894033E-2</c:v>
                </c:pt>
                <c:pt idx="85">
                  <c:v>7.0794578438413913E-2</c:v>
                </c:pt>
                <c:pt idx="86">
                  <c:v>7.2443596007499125E-2</c:v>
                </c:pt>
                <c:pt idx="87">
                  <c:v>7.4131024130092024E-2</c:v>
                </c:pt>
                <c:pt idx="88">
                  <c:v>7.585775750291851E-2</c:v>
                </c:pt>
                <c:pt idx="89">
                  <c:v>7.76247116628693E-2</c:v>
                </c:pt>
                <c:pt idx="90">
                  <c:v>7.943282347242904E-2</c:v>
                </c:pt>
                <c:pt idx="91">
                  <c:v>8.1283051616409419E-2</c:v>
                </c:pt>
                <c:pt idx="92">
                  <c:v>8.3176377110268498E-2</c:v>
                </c:pt>
                <c:pt idx="93">
                  <c:v>8.5113803820237782E-2</c:v>
                </c:pt>
                <c:pt idx="94">
                  <c:v>8.7096358995608747E-2</c:v>
                </c:pt>
                <c:pt idx="95">
                  <c:v>8.9125093813374745E-2</c:v>
                </c:pt>
                <c:pt idx="96">
                  <c:v>9.1201083935591135E-2</c:v>
                </c:pt>
                <c:pt idx="97">
                  <c:v>9.3325430079700067E-2</c:v>
                </c:pt>
                <c:pt idx="98">
                  <c:v>9.5499258602143686E-2</c:v>
                </c:pt>
                <c:pt idx="99">
                  <c:v>9.7723722095581222E-2</c:v>
                </c:pt>
                <c:pt idx="100">
                  <c:v>0.1000000000000002</c:v>
                </c:pt>
                <c:pt idx="101">
                  <c:v>0.1023292992280756</c:v>
                </c:pt>
                <c:pt idx="102">
                  <c:v>0.10471285480509014</c:v>
                </c:pt>
                <c:pt idx="103">
                  <c:v>0.10715193052376083</c:v>
                </c:pt>
                <c:pt idx="104">
                  <c:v>0.10964781961431773</c:v>
                </c:pt>
                <c:pt idx="105">
                  <c:v>0.11220184543019662</c:v>
                </c:pt>
                <c:pt idx="106">
                  <c:v>0.11481536214968845</c:v>
                </c:pt>
                <c:pt idx="107">
                  <c:v>0.11748975549395316</c:v>
                </c:pt>
                <c:pt idx="108">
                  <c:v>0.12022644346174319</c:v>
                </c:pt>
                <c:pt idx="109">
                  <c:v>0.12302687708124038</c:v>
                </c:pt>
                <c:pt idx="110">
                  <c:v>0.12589254117941695</c:v>
                </c:pt>
                <c:pt idx="111">
                  <c:v>0.12882495516931369</c:v>
                </c:pt>
                <c:pt idx="112">
                  <c:v>0.13182567385564087</c:v>
                </c:pt>
                <c:pt idx="113">
                  <c:v>0.13489628825916591</c:v>
                </c:pt>
                <c:pt idx="114">
                  <c:v>0.13803842646028891</c:v>
                </c:pt>
                <c:pt idx="115">
                  <c:v>0.14125375446227728</c:v>
                </c:pt>
                <c:pt idx="116">
                  <c:v>0.14454397707459321</c:v>
                </c:pt>
                <c:pt idx="117">
                  <c:v>0.14791083881682446</c:v>
                </c:pt>
                <c:pt idx="118">
                  <c:v>0.15135612484362121</c:v>
                </c:pt>
                <c:pt idx="119">
                  <c:v>0.15488166189124891</c:v>
                </c:pt>
                <c:pt idx="120">
                  <c:v>0.15848931924611331</c:v>
                </c:pt>
                <c:pt idx="121">
                  <c:v>0.16218100973589336</c:v>
                </c:pt>
                <c:pt idx="122">
                  <c:v>0.16595869074375638</c:v>
                </c:pt>
                <c:pt idx="123">
                  <c:v>0.16982436524617484</c:v>
                </c:pt>
                <c:pt idx="124">
                  <c:v>0.17378008287493982</c:v>
                </c:pt>
                <c:pt idx="125">
                  <c:v>0.17782794100389271</c:v>
                </c:pt>
                <c:pt idx="126">
                  <c:v>0.18197008586100125</c:v>
                </c:pt>
                <c:pt idx="127">
                  <c:v>0.18620871366628741</c:v>
                </c:pt>
                <c:pt idx="128">
                  <c:v>0.19054607179632743</c:v>
                </c:pt>
                <c:pt idx="129">
                  <c:v>0.19498445997580521</c:v>
                </c:pt>
                <c:pt idx="130">
                  <c:v>0.19952623149688894</c:v>
                </c:pt>
                <c:pt idx="131">
                  <c:v>0.20417379446695347</c:v>
                </c:pt>
                <c:pt idx="132">
                  <c:v>0.20892961308540592</c:v>
                </c:pt>
                <c:pt idx="133">
                  <c:v>0.21379620895022625</c:v>
                </c:pt>
                <c:pt idx="134">
                  <c:v>0.21877616239495584</c:v>
                </c:pt>
                <c:pt idx="135">
                  <c:v>0.22387211385683456</c:v>
                </c:pt>
                <c:pt idx="136">
                  <c:v>0.22908676527677788</c:v>
                </c:pt>
                <c:pt idx="137">
                  <c:v>0.2344228815319957</c:v>
                </c:pt>
                <c:pt idx="138">
                  <c:v>0.23988329190194971</c:v>
                </c:pt>
                <c:pt idx="139">
                  <c:v>0.24547089156850371</c:v>
                </c:pt>
                <c:pt idx="140">
                  <c:v>0.25118864315096173</c:v>
                </c:pt>
                <c:pt idx="141">
                  <c:v>0.25703957827688712</c:v>
                </c:pt>
                <c:pt idx="142">
                  <c:v>0.26302679918954447</c:v>
                </c:pt>
                <c:pt idx="143">
                  <c:v>0.26915348039269232</c:v>
                </c:pt>
                <c:pt idx="144">
                  <c:v>0.27542287033382357</c:v>
                </c:pt>
                <c:pt idx="145">
                  <c:v>0.28183829312645053</c:v>
                </c:pt>
                <c:pt idx="146">
                  <c:v>0.28840315031266445</c:v>
                </c:pt>
                <c:pt idx="147">
                  <c:v>0.29512092266663942</c:v>
                </c:pt>
                <c:pt idx="148">
                  <c:v>0.30199517204020282</c:v>
                </c:pt>
                <c:pt idx="149">
                  <c:v>0.309029543251363</c:v>
                </c:pt>
                <c:pt idx="150">
                  <c:v>0.31622776601683888</c:v>
                </c:pt>
                <c:pt idx="151">
                  <c:v>0.32359365692962938</c:v>
                </c:pt>
                <c:pt idx="152">
                  <c:v>0.33113112148259211</c:v>
                </c:pt>
                <c:pt idx="153">
                  <c:v>0.33884415613920843</c:v>
                </c:pt>
                <c:pt idx="154">
                  <c:v>0.34673685045253</c:v>
                </c:pt>
                <c:pt idx="155">
                  <c:v>0.35481338923358025</c:v>
                </c:pt>
                <c:pt idx="156">
                  <c:v>0.36307805477010247</c:v>
                </c:pt>
                <c:pt idx="157">
                  <c:v>0.37153522909717385</c:v>
                </c:pt>
                <c:pt idx="158">
                  <c:v>0.38018939632056642</c:v>
                </c:pt>
                <c:pt idx="159">
                  <c:v>0.3890451449942845</c:v>
                </c:pt>
                <c:pt idx="160">
                  <c:v>0.39810717055349881</c:v>
                </c:pt>
                <c:pt idx="161">
                  <c:v>0.40738027780412012</c:v>
                </c:pt>
                <c:pt idx="162">
                  <c:v>0.41686938347033681</c:v>
                </c:pt>
                <c:pt idx="163">
                  <c:v>0.42657951880159406</c:v>
                </c:pt>
                <c:pt idx="164">
                  <c:v>0.43651583224016738</c:v>
                </c:pt>
                <c:pt idx="165">
                  <c:v>0.44668359215096481</c:v>
                </c:pt>
                <c:pt idx="166">
                  <c:v>0.45708818961488268</c:v>
                </c:pt>
                <c:pt idx="167">
                  <c:v>0.46773514128719973</c:v>
                </c:pt>
                <c:pt idx="168">
                  <c:v>0.47863009232263992</c:v>
                </c:pt>
                <c:pt idx="169">
                  <c:v>0.48977881936845397</c:v>
                </c:pt>
                <c:pt idx="170">
                  <c:v>0.50118723362727402</c:v>
                </c:pt>
                <c:pt idx="171">
                  <c:v>0.51286138399135839</c:v>
                </c:pt>
                <c:pt idx="172">
                  <c:v>0.52480746024977465</c:v>
                </c:pt>
                <c:pt idx="173">
                  <c:v>0.53703179637025455</c:v>
                </c:pt>
                <c:pt idx="174">
                  <c:v>0.5495408738576264</c:v>
                </c:pt>
                <c:pt idx="175">
                  <c:v>0.56234132519035107</c:v>
                </c:pt>
                <c:pt idx="176">
                  <c:v>0.57543993733715892</c:v>
                </c:pt>
                <c:pt idx="177">
                  <c:v>0.58884365535559724</c:v>
                </c:pt>
                <c:pt idx="178">
                  <c:v>0.60255958607435989</c:v>
                </c:pt>
                <c:pt idx="179">
                  <c:v>0.61659500186148464</c:v>
                </c:pt>
                <c:pt idx="180">
                  <c:v>0.63095734448020002</c:v>
                </c:pt>
                <c:pt idx="181">
                  <c:v>0.64565422903465863</c:v>
                </c:pt>
                <c:pt idx="182">
                  <c:v>0.66069344800760477</c:v>
                </c:pt>
                <c:pt idx="183">
                  <c:v>0.67608297539198425</c:v>
                </c:pt>
                <c:pt idx="184">
                  <c:v>0.69183097091893908</c:v>
                </c:pt>
                <c:pt idx="185">
                  <c:v>0.70794578438414679</c:v>
                </c:pt>
                <c:pt idx="186">
                  <c:v>0.72443596007499278</c:v>
                </c:pt>
                <c:pt idx="187">
                  <c:v>0.74131024130092038</c:v>
                </c:pt>
                <c:pt idx="188">
                  <c:v>0.75857757502918965</c:v>
                </c:pt>
                <c:pt idx="189">
                  <c:v>0.77624711662870705</c:v>
                </c:pt>
                <c:pt idx="190">
                  <c:v>0.7943282347242846</c:v>
                </c:pt>
                <c:pt idx="191">
                  <c:v>0.81283051616411051</c:v>
                </c:pt>
                <c:pt idx="192">
                  <c:v>0.83176377110267419</c:v>
                </c:pt>
                <c:pt idx="193">
                  <c:v>0.85113803820237965</c:v>
                </c:pt>
                <c:pt idx="194">
                  <c:v>0.87096358995608358</c:v>
                </c:pt>
                <c:pt idx="195">
                  <c:v>0.891250938133749</c:v>
                </c:pt>
                <c:pt idx="196">
                  <c:v>0.91201083935591321</c:v>
                </c:pt>
                <c:pt idx="197">
                  <c:v>0.93325430079699456</c:v>
                </c:pt>
                <c:pt idx="198">
                  <c:v>0.95499258602143955</c:v>
                </c:pt>
                <c:pt idx="199">
                  <c:v>0.97723722095581433</c:v>
                </c:pt>
                <c:pt idx="200">
                  <c:v>1.000000000000004</c:v>
                </c:pt>
                <c:pt idx="201">
                  <c:v>1.0232929922807579</c:v>
                </c:pt>
                <c:pt idx="202">
                  <c:v>1.0471285480509036</c:v>
                </c:pt>
                <c:pt idx="203">
                  <c:v>1.0715193052375998</c:v>
                </c:pt>
                <c:pt idx="204">
                  <c:v>1.0964781961431891</c:v>
                </c:pt>
              </c:numCache>
            </c:numRef>
          </c:xVal>
          <c:yVal>
            <c:numRef>
              <c:f>ImprovedGravel!$C$6:$C$250</c:f>
              <c:numCache>
                <c:formatCode>0.00E+00</c:formatCode>
                <c:ptCount val="245"/>
                <c:pt idx="0">
                  <c:v>9.6153846153848067E-3</c:v>
                </c:pt>
                <c:pt idx="1">
                  <c:v>9.1985441996982765E-3</c:v>
                </c:pt>
                <c:pt idx="2">
                  <c:v>8.7991129384941708E-3</c:v>
                </c:pt>
                <c:pt idx="3">
                  <c:v>8.4164200816067066E-3</c:v>
                </c:pt>
                <c:pt idx="4">
                  <c:v>8.0498159017808116E-3</c:v>
                </c:pt>
                <c:pt idx="5">
                  <c:v>7.6986714627342622E-3</c:v>
                </c:pt>
                <c:pt idx="6">
                  <c:v>7.3623783458113918E-3</c:v>
                </c:pt>
                <c:pt idx="7">
                  <c:v>7.0403483403809319E-3</c:v>
                </c:pt>
                <c:pt idx="8">
                  <c:v>6.7320131027450176E-3</c:v>
                </c:pt>
                <c:pt idx="9">
                  <c:v>6.436823787968479E-3</c:v>
                </c:pt>
                <c:pt idx="10">
                  <c:v>6.1542506586871127E-3</c:v>
                </c:pt>
                <c:pt idx="11">
                  <c:v>5.8837826746247204E-3</c:v>
                </c:pt>
                <c:pt idx="12">
                  <c:v>5.6249270662308455E-3</c:v>
                </c:pt>
                <c:pt idx="13">
                  <c:v>5.3772088955610581E-3</c:v>
                </c:pt>
                <c:pt idx="14">
                  <c:v>5.1401706072324409E-3</c:v>
                </c:pt>
                <c:pt idx="15">
                  <c:v>4.9133715720339104E-3</c:v>
                </c:pt>
                <c:pt idx="16">
                  <c:v>4.6963876255150588E-3</c:v>
                </c:pt>
                <c:pt idx="17">
                  <c:v>4.4888106036548789E-3</c:v>
                </c:pt>
                <c:pt idx="18">
                  <c:v>4.2902478774912763E-3</c:v>
                </c:pt>
                <c:pt idx="19">
                  <c:v>4.1003218883975054E-3</c:v>
                </c:pt>
                <c:pt idx="20">
                  <c:v>3.9186696855018155E-3</c:v>
                </c:pt>
                <c:pt idx="21">
                  <c:v>3.7449424665806593E-3</c:v>
                </c:pt>
                <c:pt idx="22">
                  <c:v>3.5788051235939797E-3</c:v>
                </c:pt>
                <c:pt idx="23">
                  <c:v>3.4199357938884062E-3</c:v>
                </c:pt>
                <c:pt idx="24">
                  <c:v>3.2680254179586216E-3</c:v>
                </c:pt>
                <c:pt idx="25">
                  <c:v>3.1227773045371414E-3</c:v>
                </c:pt>
                <c:pt idx="26">
                  <c:v>2.983906703668996E-3</c:v>
                </c:pt>
                <c:pt idx="27">
                  <c:v>2.8511403883275371E-3</c:v>
                </c:pt>
                <c:pt idx="28">
                  <c:v>2.7242162450335249E-3</c:v>
                </c:pt>
                <c:pt idx="29">
                  <c:v>2.6028828738563652E-3</c:v>
                </c:pt>
                <c:pt idx="30">
                  <c:v>2.4868991981006152E-3</c:v>
                </c:pt>
                <c:pt idx="31">
                  <c:v>2.3760340839107004E-3</c:v>
                </c:pt>
                <c:pt idx="32">
                  <c:v>2.2700659699667878E-3</c:v>
                </c:pt>
                <c:pt idx="33">
                  <c:v>2.1687825073881412E-3</c:v>
                </c:pt>
                <c:pt idx="34">
                  <c:v>2.0719802099109612E-3</c:v>
                </c:pt>
                <c:pt idx="35">
                  <c:v>1.9794641143639881E-3</c:v>
                </c:pt>
                <c:pt idx="36">
                  <c:v>1.8910474514252905E-3</c:v>
                </c:pt>
                <c:pt idx="37">
                  <c:v>1.8065513266093819E-3</c:v>
                </c:pt>
                <c:pt idx="38">
                  <c:v>1.7258044114037867E-3</c:v>
                </c:pt>
                <c:pt idx="39">
                  <c:v>1.6486426444465199E-3</c:v>
                </c:pt>
                <c:pt idx="40">
                  <c:v>1.5749089426135526E-3</c:v>
                </c:pt>
                <c:pt idx="41">
                  <c:v>1.5044529218657106E-3</c:v>
                </c:pt>
                <c:pt idx="42">
                  <c:v>1.4371306276858692E-3</c:v>
                </c:pt>
                <c:pt idx="43">
                  <c:v>1.3728042749249403E-3</c:v>
                </c:pt>
                <c:pt idx="44">
                  <c:v>1.3113419968607647E-3</c:v>
                </c:pt>
                <c:pt idx="45">
                  <c:v>1.2526176032661201E-3</c:v>
                </c:pt>
                <c:pt idx="46">
                  <c:v>1.1965103472727171E-3</c:v>
                </c:pt>
                <c:pt idx="47">
                  <c:v>1.1429047008118401E-3</c:v>
                </c:pt>
                <c:pt idx="48">
                  <c:v>1.0916901384083481E-3</c:v>
                </c:pt>
                <c:pt idx="49">
                  <c:v>1.0427609291003039E-3</c:v>
                </c:pt>
                <c:pt idx="50">
                  <c:v>9.9601593625499459E-4</c:v>
                </c:pt>
                <c:pt idx="51">
                  <c:v>9.5135842505115868E-4</c:v>
                </c:pt>
                <c:pt idx="52">
                  <c:v>9.0869587739645394E-4</c:v>
                </c:pt>
                <c:pt idx="53">
                  <c:v>8.6793981405083344E-4</c:v>
                </c:pt>
                <c:pt idx="54">
                  <c:v>8.2900562372725068E-4</c:v>
                </c:pt>
                <c:pt idx="55">
                  <c:v>7.9181239894394724E-4</c:v>
                </c:pt>
                <c:pt idx="56">
                  <c:v>7.5628277840487717E-4</c:v>
                </c:pt>
                <c:pt idx="57">
                  <c:v>7.2234279568819909E-4</c:v>
                </c:pt>
                <c:pt idx="58">
                  <c:v>6.8992173402650139E-4</c:v>
                </c:pt>
                <c:pt idx="59">
                  <c:v>6.5895198696623504E-4</c:v>
                </c:pt>
                <c:pt idx="60">
                  <c:v>6.2936892469849122E-4</c:v>
                </c:pt>
                <c:pt idx="61">
                  <c:v>6.0111076585732013E-4</c:v>
                </c:pt>
                <c:pt idx="62">
                  <c:v>5.7411845458702935E-4</c:v>
                </c:pt>
                <c:pt idx="63">
                  <c:v>5.4833554268445537E-4</c:v>
                </c:pt>
                <c:pt idx="64">
                  <c:v>5.2370807662734304E-4</c:v>
                </c:pt>
                <c:pt idx="65">
                  <c:v>5.0018448930528735E-4</c:v>
                </c:pt>
                <c:pt idx="66">
                  <c:v>4.7771549627429426E-4</c:v>
                </c:pt>
                <c:pt idx="67">
                  <c:v>4.5625399636206723E-4</c:v>
                </c:pt>
                <c:pt idx="68">
                  <c:v>4.3575497645537034E-4</c:v>
                </c:pt>
                <c:pt idx="69">
                  <c:v>4.1617542030681937E-4</c:v>
                </c:pt>
                <c:pt idx="70">
                  <c:v>3.9747422120321572E-4</c:v>
                </c:pt>
                <c:pt idx="71">
                  <c:v>3.7961209834254487E-4</c:v>
                </c:pt>
                <c:pt idx="72">
                  <c:v>3.6255151677225245E-4</c:v>
                </c:pt>
                <c:pt idx="73">
                  <c:v>3.4625661074589816E-4</c:v>
                </c:pt>
                <c:pt idx="74">
                  <c:v>3.3069311036058982E-4</c:v>
                </c:pt>
                <c:pt idx="75">
                  <c:v>3.1582827134207206E-4</c:v>
                </c:pt>
                <c:pt idx="76">
                  <c:v>3.0163080784936455E-4</c:v>
                </c:pt>
                <c:pt idx="77">
                  <c:v>2.8807082817522818E-4</c:v>
                </c:pt>
                <c:pt idx="78">
                  <c:v>2.7511977322331377E-4</c:v>
                </c:pt>
                <c:pt idx="79">
                  <c:v>2.6275035764731087E-4</c:v>
                </c:pt>
                <c:pt idx="80">
                  <c:v>2.5093651354154381E-4</c:v>
                </c:pt>
                <c:pt idx="81">
                  <c:v>2.3965333657677612E-4</c:v>
                </c:pt>
                <c:pt idx="82">
                  <c:v>2.2887703447888096E-4</c:v>
                </c:pt>
                <c:pt idx="83">
                  <c:v>2.1858487775210881E-4</c:v>
                </c:pt>
                <c:pt idx="84">
                  <c:v>2.0875515255239815E-4</c:v>
                </c:pt>
                <c:pt idx="85">
                  <c:v>1.9936711561983371E-4</c:v>
                </c:pt>
                <c:pt idx="86">
                  <c:v>1.9040095118307026E-4</c:v>
                </c:pt>
                <c:pt idx="87">
                  <c:v>1.8183772975181503E-4</c:v>
                </c:pt>
                <c:pt idx="88">
                  <c:v>1.7365936871698647E-4</c:v>
                </c:pt>
                <c:pt idx="89">
                  <c:v>1.6584859468121867E-4</c:v>
                </c:pt>
                <c:pt idx="90">
                  <c:v>1.583889074456441E-4</c:v>
                </c:pt>
                <c:pt idx="91">
                  <c:v>1.5126454558183993E-4</c:v>
                </c:pt>
                <c:pt idx="92">
                  <c:v>1.4446045352066485E-4</c:v>
                </c:pt>
                <c:pt idx="93">
                  <c:v>1.3796225009263526E-4</c:v>
                </c:pt>
                <c:pt idx="94">
                  <c:v>1.3175619845705541E-4</c:v>
                </c:pt>
                <c:pt idx="95">
                  <c:v>1.2582917735984701E-4</c:v>
                </c:pt>
                <c:pt idx="96">
                  <c:v>1.2016865366236086E-4</c:v>
                </c:pt>
                <c:pt idx="97">
                  <c:v>1.1476265608601005E-4</c:v>
                </c:pt>
                <c:pt idx="98">
                  <c:v>1.0959975011979461E-4</c:v>
                </c:pt>
                <c:pt idx="99">
                  <c:v>1.0466901404001061E-4</c:v>
                </c:pt>
                <c:pt idx="100">
                  <c:v>9.9960015993604321E-5</c:v>
                </c:pt>
                <c:pt idx="101">
                  <c:v>9.5462792098665266E-5</c:v>
                </c:pt>
                <c:pt idx="102">
                  <c:v>9.1167825517563694E-5</c:v>
                </c:pt>
                <c:pt idx="103">
                  <c:v>8.7066026460021575E-5</c:v>
                </c:pt>
                <c:pt idx="104">
                  <c:v>8.3148713075406798E-5</c:v>
                </c:pt>
                <c:pt idx="105">
                  <c:v>7.940759319509868E-5</c:v>
                </c:pt>
                <c:pt idx="106">
                  <c:v>7.5834746887559523E-5</c:v>
                </c:pt>
                <c:pt idx="107">
                  <c:v>7.2422609790357713E-5</c:v>
                </c:pt>
                <c:pt idx="108">
                  <c:v>6.9163957184833973E-5</c:v>
                </c:pt>
                <c:pt idx="109">
                  <c:v>6.6051888780700941E-5</c:v>
                </c:pt>
                <c:pt idx="110">
                  <c:v>6.3079814179201174E-5</c:v>
                </c:pt>
                <c:pt idx="111">
                  <c:v>6.0241438984819823E-5</c:v>
                </c:pt>
                <c:pt idx="112">
                  <c:v>5.7530751536892546E-5</c:v>
                </c:pt>
                <c:pt idx="113">
                  <c:v>5.4942010233637421E-5</c:v>
                </c:pt>
                <c:pt idx="114">
                  <c:v>5.2469731422382888E-5</c:v>
                </c:pt>
                <c:pt idx="115">
                  <c:v>5.0108677830879027E-5</c:v>
                </c:pt>
                <c:pt idx="116">
                  <c:v>4.7853847515681933E-5</c:v>
                </c:pt>
                <c:pt idx="117">
                  <c:v>4.5700463304672933E-5</c:v>
                </c:pt>
                <c:pt idx="118">
                  <c:v>4.3643962711734254E-5</c:v>
                </c:pt>
                <c:pt idx="119">
                  <c:v>4.1679988302622661E-5</c:v>
                </c:pt>
                <c:pt idx="120">
                  <c:v>3.9804378491951451E-5</c:v>
                </c:pt>
                <c:pt idx="121">
                  <c:v>3.8013158752105201E-5</c:v>
                </c:pt>
                <c:pt idx="122">
                  <c:v>3.6302533215752692E-5</c:v>
                </c:pt>
                <c:pt idx="123">
                  <c:v>3.4668876654413661E-5</c:v>
                </c:pt>
                <c:pt idx="124">
                  <c:v>3.3108726816322346E-5</c:v>
                </c:pt>
                <c:pt idx="125">
                  <c:v>3.1618777107584677E-5</c:v>
                </c:pt>
                <c:pt idx="126">
                  <c:v>3.0195869601286092E-5</c:v>
                </c:pt>
                <c:pt idx="127">
                  <c:v>2.8836988359950817E-5</c:v>
                </c:pt>
                <c:pt idx="128">
                  <c:v>2.753925305733229E-5</c:v>
                </c:pt>
                <c:pt idx="129">
                  <c:v>2.6299912886192217E-5</c:v>
                </c:pt>
                <c:pt idx="130">
                  <c:v>2.5116340739275613E-5</c:v>
                </c:pt>
                <c:pt idx="131">
                  <c:v>2.3986027651285752E-5</c:v>
                </c:pt>
                <c:pt idx="132">
                  <c:v>2.2906577490181621E-5</c:v>
                </c:pt>
                <c:pt idx="133">
                  <c:v>2.1875701886652596E-5</c:v>
                </c:pt>
                <c:pt idx="134">
                  <c:v>2.0891215391121392E-5</c:v>
                </c:pt>
                <c:pt idx="135">
                  <c:v>1.9951030848089209E-5</c:v>
                </c:pt>
                <c:pt idx="136">
                  <c:v>1.9053154978098085E-5</c:v>
                </c:pt>
                <c:pt idx="137">
                  <c:v>1.8195684158016529E-5</c:v>
                </c:pt>
                <c:pt idx="138">
                  <c:v>1.7376800390769173E-5</c:v>
                </c:pt>
                <c:pt idx="139">
                  <c:v>1.6594767456023523E-5</c:v>
                </c:pt>
                <c:pt idx="140">
                  <c:v>1.5847927233731808E-5</c:v>
                </c:pt>
                <c:pt idx="141">
                  <c:v>1.5134696192775429E-5</c:v>
                </c:pt>
                <c:pt idx="142">
                  <c:v>1.4453562037323303E-5</c:v>
                </c:pt>
                <c:pt idx="143">
                  <c:v>1.380308050382372E-5</c:v>
                </c:pt>
                <c:pt idx="144">
                  <c:v>1.3181872301884684E-5</c:v>
                </c:pt>
                <c:pt idx="145">
                  <c:v>1.258862019258744E-5</c:v>
                </c:pt>
                <c:pt idx="146">
                  <c:v>1.2022066198069281E-5</c:v>
                </c:pt>
                <c:pt idx="147">
                  <c:v>1.1481008936489434E-5</c:v>
                </c:pt>
                <c:pt idx="148">
                  <c:v>1.0964301076749161E-5</c:v>
                </c:pt>
                <c:pt idx="149">
                  <c:v>1.0470846907600169E-5</c:v>
                </c:pt>
                <c:pt idx="150">
                  <c:v>9.9996000159995494E-6</c:v>
                </c:pt>
                <c:pt idx="151">
                  <c:v>9.5495610698134508E-6</c:v>
                </c:pt>
                <c:pt idx="152">
                  <c:v>9.1197757001874008E-6</c:v>
                </c:pt>
                <c:pt idx="153">
                  <c:v>8.7093324791015766E-6</c:v>
                </c:pt>
                <c:pt idx="154">
                  <c:v>8.3173609878450748E-6</c:v>
                </c:pt>
                <c:pt idx="155">
                  <c:v>7.9430299723238934E-6</c:v>
                </c:pt>
                <c:pt idx="156">
                  <c:v>7.5855455813009988E-6</c:v>
                </c:pt>
                <c:pt idx="157">
                  <c:v>7.244149683848764E-6</c:v>
                </c:pt>
                <c:pt idx="158">
                  <c:v>6.9181182624504134E-6</c:v>
                </c:pt>
                <c:pt idx="159">
                  <c:v>6.6067598783573534E-6</c:v>
                </c:pt>
                <c:pt idx="160">
                  <c:v>6.3094142059526934E-6</c:v>
                </c:pt>
                <c:pt idx="161">
                  <c:v>6.0254506330219933E-6</c:v>
                </c:pt>
                <c:pt idx="162">
                  <c:v>5.7542669239717387E-6</c:v>
                </c:pt>
                <c:pt idx="163">
                  <c:v>5.4952879431627808E-6</c:v>
                </c:pt>
                <c:pt idx="164">
                  <c:v>5.2479644356623131E-6</c:v>
                </c:pt>
                <c:pt idx="165">
                  <c:v>5.0117718628297431E-6</c:v>
                </c:pt>
                <c:pt idx="166">
                  <c:v>4.7862092902747407E-6</c:v>
                </c:pt>
                <c:pt idx="167">
                  <c:v>4.5707983258315764E-6</c:v>
                </c:pt>
                <c:pt idx="168">
                  <c:v>4.3650821053037906E-6</c:v>
                </c:pt>
                <c:pt idx="169">
                  <c:v>4.1686243238292584E-6</c:v>
                </c:pt>
                <c:pt idx="170">
                  <c:v>3.9810083108168061E-6</c:v>
                </c:pt>
                <c:pt idx="171">
                  <c:v>3.8018361464940686E-6</c:v>
                </c:pt>
                <c:pt idx="172">
                  <c:v>3.6307278181973376E-6</c:v>
                </c:pt>
                <c:pt idx="173">
                  <c:v>3.4673204146149535E-6</c:v>
                </c:pt>
                <c:pt idx="174">
                  <c:v>3.3112673562790005E-6</c:v>
                </c:pt>
                <c:pt idx="175">
                  <c:v>3.1622376606743884E-6</c:v>
                </c:pt>
                <c:pt idx="176">
                  <c:v>3.0199152404091418E-6</c:v>
                </c:pt>
                <c:pt idx="177">
                  <c:v>2.883998232959611E-6</c:v>
                </c:pt>
                <c:pt idx="178">
                  <c:v>2.7541983605694901E-6</c:v>
                </c:pt>
                <c:pt idx="179">
                  <c:v>2.6302403189477208E-6</c:v>
                </c:pt>
                <c:pt idx="180">
                  <c:v>2.5118611934693636E-6</c:v>
                </c:pt>
                <c:pt idx="181">
                  <c:v>2.3988099016428392E-6</c:v>
                </c:pt>
                <c:pt idx="182">
                  <c:v>2.2908466606617212E-6</c:v>
                </c:pt>
                <c:pt idx="183">
                  <c:v>2.1877424789134293E-6</c:v>
                </c:pt>
                <c:pt idx="184">
                  <c:v>2.0892786703666602E-6</c:v>
                </c:pt>
                <c:pt idx="185">
                  <c:v>1.9952463908091561E-6</c:v>
                </c:pt>
                <c:pt idx="186">
                  <c:v>1.9054461949517803E-6</c:v>
                </c:pt>
                <c:pt idx="187">
                  <c:v>1.8196876134615548E-6</c:v>
                </c:pt>
                <c:pt idx="188">
                  <c:v>1.7377887490264728E-6</c:v>
                </c:pt>
                <c:pt idx="189">
                  <c:v>1.6595758905958963E-6</c:v>
                </c:pt>
                <c:pt idx="190">
                  <c:v>1.5848831449791052E-6</c:v>
                </c:pt>
                <c:pt idx="191">
                  <c:v>1.5135520850210885E-6</c:v>
                </c:pt>
                <c:pt idx="192">
                  <c:v>1.4454314136097141E-6</c:v>
                </c:pt>
                <c:pt idx="193">
                  <c:v>1.3803766428021009E-6</c:v>
                </c:pt>
                <c:pt idx="194">
                  <c:v>1.3182497873897527E-6</c:v>
                </c:pt>
                <c:pt idx="195">
                  <c:v>1.2589190722533273E-6</c:v>
                </c:pt>
                <c:pt idx="196">
                  <c:v>1.2022586528861403E-6</c:v>
                </c:pt>
                <c:pt idx="197">
                  <c:v>1.1481483484941528E-6</c:v>
                </c:pt>
                <c:pt idx="198">
                  <c:v>1.0964733871065473E-6</c:v>
                </c:pt>
                <c:pt idx="199">
                  <c:v>1.0471241621564801E-6</c:v>
                </c:pt>
                <c:pt idx="200">
                  <c:v>9.9999600001601088E-7</c:v>
                </c:pt>
                <c:pt idx="201">
                  <c:v>9.5498893799203118E-7</c:v>
                </c:pt>
                <c:pt idx="202">
                  <c:v>9.1200751231295543E-7</c:v>
                </c:pt>
                <c:pt idx="203">
                  <c:v>8.7096055565636876E-7</c:v>
                </c:pt>
                <c:pt idx="204">
                  <c:v>8.3176100378801224E-7</c:v>
                </c:pt>
              </c:numCache>
            </c:numRef>
          </c:yVal>
        </c:ser>
        <c:axId val="109110016"/>
        <c:axId val="111445888"/>
      </c:scatterChart>
      <c:valAx>
        <c:axId val="109110016"/>
        <c:scaling>
          <c:logBase val="10"/>
          <c:orientation val="minMax"/>
          <c:max val="0.5"/>
          <c:min val="1.0000000000000005E-2"/>
        </c:scaling>
        <c:axPos val="b"/>
        <c:title>
          <c:tx>
            <c:rich>
              <a:bodyPr/>
              <a:lstStyle/>
              <a:p>
                <a:pPr>
                  <a:defRPr/>
                </a:pPr>
                <a:r>
                  <a:rPr lang="en-US"/>
                  <a:t>Wavenumber</a:t>
                </a:r>
              </a:p>
            </c:rich>
          </c:tx>
          <c:layout/>
        </c:title>
        <c:numFmt formatCode="General" sourceLinked="1"/>
        <c:tickLblPos val="nextTo"/>
        <c:spPr>
          <a:ln>
            <a:noFill/>
          </a:ln>
        </c:spPr>
        <c:txPr>
          <a:bodyPr/>
          <a:lstStyle/>
          <a:p>
            <a:pPr>
              <a:defRPr sz="900"/>
            </a:pPr>
            <a:endParaRPr lang="en-US"/>
          </a:p>
        </c:txPr>
        <c:crossAx val="111445888"/>
        <c:crossesAt val="1.0000000000000226E-7"/>
        <c:crossBetween val="midCat"/>
      </c:valAx>
      <c:valAx>
        <c:axId val="111445888"/>
        <c:scaling>
          <c:logBase val="10"/>
          <c:orientation val="minMax"/>
          <c:max val="0.1"/>
          <c:min val="1.0000000000000226E-7"/>
        </c:scaling>
        <c:axPos val="l"/>
        <c:title>
          <c:tx>
            <c:rich>
              <a:bodyPr rot="-5400000" vert="horz"/>
              <a:lstStyle/>
              <a:p>
                <a:pPr>
                  <a:defRPr/>
                </a:pPr>
                <a:r>
                  <a:rPr lang="en-US"/>
                  <a:t>Power</a:t>
                </a:r>
              </a:p>
            </c:rich>
          </c:tx>
          <c:layout/>
        </c:title>
        <c:numFmt formatCode="0E+00" sourceLinked="0"/>
        <c:tickLblPos val="nextTo"/>
        <c:spPr>
          <a:ln>
            <a:noFill/>
          </a:ln>
        </c:spPr>
        <c:txPr>
          <a:bodyPr/>
          <a:lstStyle/>
          <a:p>
            <a:pPr>
              <a:defRPr sz="900"/>
            </a:pPr>
            <a:endParaRPr lang="en-US"/>
          </a:p>
        </c:txPr>
        <c:crossAx val="109110016"/>
        <c:crossesAt val="1.0000000000000143E-4"/>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plotVisOnly val="1"/>
  </c:chart>
  <c:spPr>
    <a:effectLst>
      <a:outerShdw blurRad="50800" dist="38100" dir="2700000" algn="tl" rotWithShape="0">
        <a:prstClr val="black">
          <a:alpha val="40000"/>
        </a:prstClr>
      </a:outerShdw>
    </a:effectLst>
  </c:spPr>
  <c:txPr>
    <a:bodyPr/>
    <a:lstStyle/>
    <a:p>
      <a:pPr>
        <a:defRPr sz="100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000"/>
            </a:pPr>
            <a:r>
              <a:rPr lang="en-US" sz="1000"/>
              <a:t>Gerotek Rough Track Rock Bed</a:t>
            </a:r>
          </a:p>
        </c:rich>
      </c:tx>
      <c:layout>
        <c:manualLayout>
          <c:xMode val="edge"/>
          <c:yMode val="edge"/>
          <c:x val="0.33596344351987389"/>
          <c:y val="3.8647328636048611E-2"/>
        </c:manualLayout>
      </c:layout>
      <c:overlay val="1"/>
    </c:title>
    <c:plotArea>
      <c:layout>
        <c:manualLayout>
          <c:layoutTarget val="inner"/>
          <c:xMode val="edge"/>
          <c:yMode val="edge"/>
          <c:x val="0.19782941828879047"/>
          <c:y val="4.959246769935597E-2"/>
          <c:w val="0.72951480540050162"/>
          <c:h val="0.75475933227419134"/>
        </c:manualLayout>
      </c:layout>
      <c:scatterChart>
        <c:scatterStyle val="lineMarker"/>
        <c:ser>
          <c:idx val="0"/>
          <c:order val="0"/>
          <c:tx>
            <c:strRef>
              <c:f>rough_road!$B$1</c:f>
              <c:strCache>
                <c:ptCount val="1"/>
                <c:pt idx="0">
                  <c:v>MC</c:v>
                </c:pt>
              </c:strCache>
            </c:strRef>
          </c:tx>
          <c:spPr>
            <a:ln w="6350">
              <a:noFill/>
            </a:ln>
          </c:spPr>
          <c:marker>
            <c:symbol val="none"/>
          </c:marker>
          <c:xVal>
            <c:numRef>
              <c:f>rough_road!$A$2:$A$2048</c:f>
              <c:numCache>
                <c:formatCode>General</c:formatCode>
                <c:ptCount val="2047"/>
                <c:pt idx="0">
                  <c:v>0.5578111955935563</c:v>
                </c:pt>
                <c:pt idx="1">
                  <c:v>0.836716793390334</c:v>
                </c:pt>
                <c:pt idx="2">
                  <c:v>1.1156223911871093</c:v>
                </c:pt>
                <c:pt idx="3">
                  <c:v>1.3945279889838906</c:v>
                </c:pt>
                <c:pt idx="4">
                  <c:v>1.67343358678066</c:v>
                </c:pt>
                <c:pt idx="5">
                  <c:v>1.95233918457744</c:v>
                </c:pt>
                <c:pt idx="6">
                  <c:v>2.2312447823742199</c:v>
                </c:pt>
                <c:pt idx="7">
                  <c:v>2.5101503801709999</c:v>
                </c:pt>
                <c:pt idx="8">
                  <c:v>2.7890559779677799</c:v>
                </c:pt>
                <c:pt idx="9">
                  <c:v>3.0679615757645613</c:v>
                </c:pt>
                <c:pt idx="10">
                  <c:v>3.3468671735613285</c:v>
                </c:pt>
                <c:pt idx="11">
                  <c:v>3.6257727713581098</c:v>
                </c:pt>
                <c:pt idx="12">
                  <c:v>3.9046783691548872</c:v>
                </c:pt>
                <c:pt idx="13">
                  <c:v>4.1835839669516695</c:v>
                </c:pt>
                <c:pt idx="14">
                  <c:v>4.4624895647484468</c:v>
                </c:pt>
                <c:pt idx="15">
                  <c:v>4.7413951625452198</c:v>
                </c:pt>
                <c:pt idx="16">
                  <c:v>5.0203007603419971</c:v>
                </c:pt>
                <c:pt idx="17">
                  <c:v>5.2992063581387798</c:v>
                </c:pt>
                <c:pt idx="18">
                  <c:v>5.5781119559355572</c:v>
                </c:pt>
                <c:pt idx="19">
                  <c:v>5.8570175537323372</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46</c:v>
                </c:pt>
                <c:pt idx="29">
                  <c:v>8.6460735317001181</c:v>
                </c:pt>
                <c:pt idx="30">
                  <c:v>8.9249791294968954</c:v>
                </c:pt>
                <c:pt idx="31">
                  <c:v>9.2038847272936692</c:v>
                </c:pt>
                <c:pt idx="32">
                  <c:v>9.4827903250904502</c:v>
                </c:pt>
                <c:pt idx="33">
                  <c:v>9.7616959228872293</c:v>
                </c:pt>
                <c:pt idx="34">
                  <c:v>10.040601520684</c:v>
                </c:pt>
                <c:pt idx="35">
                  <c:v>10.319507118480708</c:v>
                </c:pt>
                <c:pt idx="36">
                  <c:v>10.598412716277499</c:v>
                </c:pt>
                <c:pt idx="37">
                  <c:v>10.8773183140743</c:v>
                </c:pt>
                <c:pt idx="38">
                  <c:v>11.156223911871098</c:v>
                </c:pt>
                <c:pt idx="39">
                  <c:v>11.435129509667805</c:v>
                </c:pt>
                <c:pt idx="40">
                  <c:v>11.7140351074646</c:v>
                </c:pt>
                <c:pt idx="41">
                  <c:v>11.9929407052614</c:v>
                </c:pt>
                <c:pt idx="42">
                  <c:v>12.271846303058204</c:v>
                </c:pt>
                <c:pt idx="43">
                  <c:v>12.550751900854999</c:v>
                </c:pt>
                <c:pt idx="44">
                  <c:v>12.8296574986517</c:v>
                </c:pt>
                <c:pt idx="45">
                  <c:v>13.108563096448499</c:v>
                </c:pt>
                <c:pt idx="46">
                  <c:v>13.387468694245305</c:v>
                </c:pt>
                <c:pt idx="47">
                  <c:v>13.6663742920421</c:v>
                </c:pt>
                <c:pt idx="48">
                  <c:v>13.945279889838799</c:v>
                </c:pt>
                <c:pt idx="49">
                  <c:v>14.224185487635593</c:v>
                </c:pt>
                <c:pt idx="50">
                  <c:v>14.503091085432398</c:v>
                </c:pt>
                <c:pt idx="51">
                  <c:v>14.781996683229202</c:v>
                </c:pt>
                <c:pt idx="52">
                  <c:v>15.060902281026005</c:v>
                </c:pt>
                <c:pt idx="53">
                  <c:v>15.339807878822706</c:v>
                </c:pt>
                <c:pt idx="54">
                  <c:v>15.618713476619495</c:v>
                </c:pt>
                <c:pt idx="55">
                  <c:v>15.897619074416305</c:v>
                </c:pt>
                <c:pt idx="56">
                  <c:v>16.176524672213102</c:v>
                </c:pt>
                <c:pt idx="57">
                  <c:v>16.455430270009778</c:v>
                </c:pt>
                <c:pt idx="58">
                  <c:v>16.73433586780661</c:v>
                </c:pt>
                <c:pt idx="59">
                  <c:v>17.013241465603411</c:v>
                </c:pt>
                <c:pt idx="60">
                  <c:v>17.29214706340019</c:v>
                </c:pt>
                <c:pt idx="61">
                  <c:v>17.571052661197001</c:v>
                </c:pt>
                <c:pt idx="62">
                  <c:v>17.849958258993698</c:v>
                </c:pt>
                <c:pt idx="63">
                  <c:v>18.12886385679051</c:v>
                </c:pt>
                <c:pt idx="64">
                  <c:v>18.407769454587289</c:v>
                </c:pt>
                <c:pt idx="65">
                  <c:v>18.6866750523841</c:v>
                </c:pt>
                <c:pt idx="66">
                  <c:v>18.965580650180883</c:v>
                </c:pt>
                <c:pt idx="67">
                  <c:v>19.244486247977584</c:v>
                </c:pt>
                <c:pt idx="68">
                  <c:v>19.52339184577438</c:v>
                </c:pt>
                <c:pt idx="69">
                  <c:v>19.802297443571184</c:v>
                </c:pt>
                <c:pt idx="70">
                  <c:v>20.081203041367978</c:v>
                </c:pt>
                <c:pt idx="71">
                  <c:v>20.360108639164789</c:v>
                </c:pt>
                <c:pt idx="72">
                  <c:v>20.63901423696149</c:v>
                </c:pt>
                <c:pt idx="73">
                  <c:v>20.91791983475829</c:v>
                </c:pt>
                <c:pt idx="74">
                  <c:v>21.196825432555105</c:v>
                </c:pt>
                <c:pt idx="75">
                  <c:v>21.475731030351874</c:v>
                </c:pt>
                <c:pt idx="76">
                  <c:v>21.754636628148599</c:v>
                </c:pt>
                <c:pt idx="77">
                  <c:v>22.033542225945386</c:v>
                </c:pt>
                <c:pt idx="78">
                  <c:v>22.31244782374219</c:v>
                </c:pt>
                <c:pt idx="79">
                  <c:v>22.591353421539001</c:v>
                </c:pt>
                <c:pt idx="80">
                  <c:v>22.870259019335791</c:v>
                </c:pt>
                <c:pt idx="81">
                  <c:v>23.149164617132509</c:v>
                </c:pt>
                <c:pt idx="82">
                  <c:v>23.428070214929278</c:v>
                </c:pt>
                <c:pt idx="83">
                  <c:v>23.7069758127261</c:v>
                </c:pt>
                <c:pt idx="84">
                  <c:v>23.985881410522889</c:v>
                </c:pt>
                <c:pt idx="85">
                  <c:v>24.26478700831969</c:v>
                </c:pt>
                <c:pt idx="86">
                  <c:v>24.543692606116402</c:v>
                </c:pt>
                <c:pt idx="87">
                  <c:v>24.822598203913181</c:v>
                </c:pt>
                <c:pt idx="88">
                  <c:v>25.101503801709985</c:v>
                </c:pt>
                <c:pt idx="89">
                  <c:v>25.380409399506789</c:v>
                </c:pt>
                <c:pt idx="90">
                  <c:v>25.6593149973036</c:v>
                </c:pt>
                <c:pt idx="91">
                  <c:v>25.938220595100283</c:v>
                </c:pt>
                <c:pt idx="92">
                  <c:v>26.217126192897101</c:v>
                </c:pt>
                <c:pt idx="93">
                  <c:v>26.496031790693888</c:v>
                </c:pt>
                <c:pt idx="94">
                  <c:v>26.774937388490709</c:v>
                </c:pt>
                <c:pt idx="95">
                  <c:v>27.053842986287499</c:v>
                </c:pt>
                <c:pt idx="96">
                  <c:v>27.33274858408419</c:v>
                </c:pt>
                <c:pt idx="97">
                  <c:v>27.611654181881011</c:v>
                </c:pt>
                <c:pt idx="98">
                  <c:v>27.89055977967779</c:v>
                </c:pt>
                <c:pt idx="99">
                  <c:v>28.169465377474605</c:v>
                </c:pt>
                <c:pt idx="100">
                  <c:v>28.448370975271278</c:v>
                </c:pt>
                <c:pt idx="101">
                  <c:v>28.727276573068089</c:v>
                </c:pt>
                <c:pt idx="102">
                  <c:v>29.006182170864889</c:v>
                </c:pt>
                <c:pt idx="103">
                  <c:v>29.28508776866169</c:v>
                </c:pt>
                <c:pt idx="104">
                  <c:v>29.563993366458512</c:v>
                </c:pt>
                <c:pt idx="105">
                  <c:v>29.842898964255198</c:v>
                </c:pt>
                <c:pt idx="106">
                  <c:v>30.121804562052017</c:v>
                </c:pt>
                <c:pt idx="107">
                  <c:v>30.400710159848799</c:v>
                </c:pt>
                <c:pt idx="108">
                  <c:v>30.67961575764561</c:v>
                </c:pt>
                <c:pt idx="109">
                  <c:v>30.9585213554424</c:v>
                </c:pt>
                <c:pt idx="110">
                  <c:v>31.23742695323909</c:v>
                </c:pt>
                <c:pt idx="111">
                  <c:v>31.516332551035884</c:v>
                </c:pt>
                <c:pt idx="112">
                  <c:v>31.795238148832688</c:v>
                </c:pt>
                <c:pt idx="113">
                  <c:v>32.074143746629503</c:v>
                </c:pt>
                <c:pt idx="114">
                  <c:v>32.353049344426296</c:v>
                </c:pt>
                <c:pt idx="115">
                  <c:v>32.631954942223011</c:v>
                </c:pt>
                <c:pt idx="116">
                  <c:v>32.910860540019797</c:v>
                </c:pt>
                <c:pt idx="117">
                  <c:v>33.189766137816576</c:v>
                </c:pt>
                <c:pt idx="118">
                  <c:v>33.468671735613377</c:v>
                </c:pt>
                <c:pt idx="119">
                  <c:v>33.747577333410199</c:v>
                </c:pt>
                <c:pt idx="120">
                  <c:v>34.0264829312069</c:v>
                </c:pt>
                <c:pt idx="121">
                  <c:v>34.3053885290037</c:v>
                </c:pt>
                <c:pt idx="122">
                  <c:v>34.584294126800494</c:v>
                </c:pt>
                <c:pt idx="123">
                  <c:v>34.863199724597301</c:v>
                </c:pt>
                <c:pt idx="124">
                  <c:v>35.142105322394023</c:v>
                </c:pt>
                <c:pt idx="125">
                  <c:v>35.421010920190824</c:v>
                </c:pt>
                <c:pt idx="126">
                  <c:v>35.699916517987603</c:v>
                </c:pt>
                <c:pt idx="127">
                  <c:v>35.978822115784396</c:v>
                </c:pt>
                <c:pt idx="128">
                  <c:v>36.257727713581197</c:v>
                </c:pt>
                <c:pt idx="129">
                  <c:v>36.536633311377912</c:v>
                </c:pt>
                <c:pt idx="130">
                  <c:v>36.815538909174734</c:v>
                </c:pt>
                <c:pt idx="131">
                  <c:v>37.094444506971499</c:v>
                </c:pt>
                <c:pt idx="132">
                  <c:v>37.373350104768299</c:v>
                </c:pt>
                <c:pt idx="133">
                  <c:v>37.652255702565121</c:v>
                </c:pt>
                <c:pt idx="134">
                  <c:v>37.931161300361801</c:v>
                </c:pt>
                <c:pt idx="135">
                  <c:v>38.210066898158601</c:v>
                </c:pt>
                <c:pt idx="136">
                  <c:v>38.488972495955402</c:v>
                </c:pt>
                <c:pt idx="137">
                  <c:v>38.767878093752195</c:v>
                </c:pt>
                <c:pt idx="138">
                  <c:v>39.046783691548995</c:v>
                </c:pt>
                <c:pt idx="139">
                  <c:v>39.325689289345704</c:v>
                </c:pt>
                <c:pt idx="140">
                  <c:v>39.604594887142468</c:v>
                </c:pt>
                <c:pt idx="141">
                  <c:v>39.883500484939297</c:v>
                </c:pt>
                <c:pt idx="142">
                  <c:v>40.162406082736098</c:v>
                </c:pt>
                <c:pt idx="143">
                  <c:v>40.441311680532898</c:v>
                </c:pt>
                <c:pt idx="144">
                  <c:v>40.720217278329613</c:v>
                </c:pt>
                <c:pt idx="145">
                  <c:v>40.999122876126421</c:v>
                </c:pt>
                <c:pt idx="146">
                  <c:v>41.2780284739232</c:v>
                </c:pt>
                <c:pt idx="147">
                  <c:v>41.556934071719994</c:v>
                </c:pt>
                <c:pt idx="148">
                  <c:v>41.835839669516673</c:v>
                </c:pt>
                <c:pt idx="149">
                  <c:v>42.114745267313467</c:v>
                </c:pt>
                <c:pt idx="150">
                  <c:v>42.393650865110295</c:v>
                </c:pt>
                <c:pt idx="151">
                  <c:v>42.672556462907103</c:v>
                </c:pt>
                <c:pt idx="152">
                  <c:v>42.951462060703868</c:v>
                </c:pt>
                <c:pt idx="153">
                  <c:v>43.230367658500597</c:v>
                </c:pt>
                <c:pt idx="154">
                  <c:v>43.509273256297377</c:v>
                </c:pt>
                <c:pt idx="155">
                  <c:v>43.788178854094213</c:v>
                </c:pt>
                <c:pt idx="156">
                  <c:v>44.067084451890956</c:v>
                </c:pt>
                <c:pt idx="157">
                  <c:v>44.345990049687799</c:v>
                </c:pt>
                <c:pt idx="158">
                  <c:v>44.6248956474845</c:v>
                </c:pt>
                <c:pt idx="159">
                  <c:v>44.903801245281294</c:v>
                </c:pt>
                <c:pt idx="160">
                  <c:v>45.182706843078122</c:v>
                </c:pt>
                <c:pt idx="161">
                  <c:v>45.461612440874923</c:v>
                </c:pt>
                <c:pt idx="162">
                  <c:v>45.740518038671745</c:v>
                </c:pt>
                <c:pt idx="163">
                  <c:v>46.019423636468396</c:v>
                </c:pt>
                <c:pt idx="164">
                  <c:v>46.298329234265239</c:v>
                </c:pt>
                <c:pt idx="165">
                  <c:v>46.577234832062004</c:v>
                </c:pt>
                <c:pt idx="166">
                  <c:v>46.856140429858797</c:v>
                </c:pt>
                <c:pt idx="167">
                  <c:v>47.135046027655598</c:v>
                </c:pt>
                <c:pt idx="168">
                  <c:v>47.413951625452277</c:v>
                </c:pt>
                <c:pt idx="169">
                  <c:v>47.692857223249099</c:v>
                </c:pt>
                <c:pt idx="170">
                  <c:v>47.9717628210459</c:v>
                </c:pt>
                <c:pt idx="171">
                  <c:v>48.250668418842665</c:v>
                </c:pt>
                <c:pt idx="172">
                  <c:v>48.529574016639401</c:v>
                </c:pt>
                <c:pt idx="173">
                  <c:v>48.808479614436195</c:v>
                </c:pt>
                <c:pt idx="174">
                  <c:v>49.087385212232995</c:v>
                </c:pt>
                <c:pt idx="175">
                  <c:v>49.366290810029824</c:v>
                </c:pt>
                <c:pt idx="176">
                  <c:v>49.645196407826596</c:v>
                </c:pt>
                <c:pt idx="177">
                  <c:v>49.924102005623297</c:v>
                </c:pt>
                <c:pt idx="178">
                  <c:v>50.203007603420097</c:v>
                </c:pt>
                <c:pt idx="179">
                  <c:v>50.481913201216877</c:v>
                </c:pt>
                <c:pt idx="180">
                  <c:v>50.760818799013698</c:v>
                </c:pt>
                <c:pt idx="181">
                  <c:v>51.039724396810499</c:v>
                </c:pt>
                <c:pt idx="182">
                  <c:v>51.318629994607178</c:v>
                </c:pt>
                <c:pt idx="183">
                  <c:v>51.597535592404022</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78</c:v>
                </c:pt>
                <c:pt idx="196">
                  <c:v>55.223308363762101</c:v>
                </c:pt>
                <c:pt idx="197">
                  <c:v>55.502213961558923</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21</c:v>
                </c:pt>
                <c:pt idx="207">
                  <c:v>58.291269939526721</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25</c:v>
                </c:pt>
                <c:pt idx="216">
                  <c:v>60.801420319697648</c:v>
                </c:pt>
                <c:pt idx="217">
                  <c:v>61.080325917494498</c:v>
                </c:pt>
                <c:pt idx="218">
                  <c:v>61.359231515291256</c:v>
                </c:pt>
                <c:pt idx="219">
                  <c:v>61.638137113088113</c:v>
                </c:pt>
                <c:pt idx="220">
                  <c:v>61.9170427108848</c:v>
                </c:pt>
                <c:pt idx="221">
                  <c:v>62.195948308681622</c:v>
                </c:pt>
                <c:pt idx="222">
                  <c:v>62.474853906478401</c:v>
                </c:pt>
                <c:pt idx="223">
                  <c:v>62.753759504275202</c:v>
                </c:pt>
                <c:pt idx="224">
                  <c:v>63.032665102072002</c:v>
                </c:pt>
                <c:pt idx="225">
                  <c:v>63.311570699868675</c:v>
                </c:pt>
                <c:pt idx="226">
                  <c:v>63.590476297665496</c:v>
                </c:pt>
                <c:pt idx="227">
                  <c:v>63.869381895462269</c:v>
                </c:pt>
                <c:pt idx="228">
                  <c:v>64.148287493259062</c:v>
                </c:pt>
                <c:pt idx="229">
                  <c:v>64.427193091055926</c:v>
                </c:pt>
                <c:pt idx="230">
                  <c:v>64.706098688852606</c:v>
                </c:pt>
                <c:pt idx="231">
                  <c:v>64.985004286649399</c:v>
                </c:pt>
                <c:pt idx="232">
                  <c:v>65.263909884446207</c:v>
                </c:pt>
                <c:pt idx="233">
                  <c:v>65.542815482243043</c:v>
                </c:pt>
                <c:pt idx="234">
                  <c:v>65.821721080039779</c:v>
                </c:pt>
                <c:pt idx="235">
                  <c:v>66.100626677836502</c:v>
                </c:pt>
                <c:pt idx="236">
                  <c:v>66.379532275633224</c:v>
                </c:pt>
                <c:pt idx="237">
                  <c:v>66.658437873429975</c:v>
                </c:pt>
                <c:pt idx="238">
                  <c:v>66.937343471226896</c:v>
                </c:pt>
                <c:pt idx="239">
                  <c:v>67.216249069023661</c:v>
                </c:pt>
                <c:pt idx="240">
                  <c:v>67.495154666820397</c:v>
                </c:pt>
                <c:pt idx="241">
                  <c:v>67.774060264617276</c:v>
                </c:pt>
                <c:pt idx="242">
                  <c:v>68.052965862413956</c:v>
                </c:pt>
                <c:pt idx="243">
                  <c:v>68.331871460210806</c:v>
                </c:pt>
                <c:pt idx="244">
                  <c:v>68.610777058007457</c:v>
                </c:pt>
                <c:pt idx="245">
                  <c:v>68.889682655804279</c:v>
                </c:pt>
                <c:pt idx="246">
                  <c:v>69.168588253601015</c:v>
                </c:pt>
                <c:pt idx="247">
                  <c:v>69.447493851397951</c:v>
                </c:pt>
                <c:pt idx="248">
                  <c:v>69.726399449194702</c:v>
                </c:pt>
                <c:pt idx="249">
                  <c:v>70.005305046991325</c:v>
                </c:pt>
                <c:pt idx="250">
                  <c:v>70.284210644788246</c:v>
                </c:pt>
                <c:pt idx="251">
                  <c:v>70.56311624258494</c:v>
                </c:pt>
                <c:pt idx="252">
                  <c:v>70.842021840381761</c:v>
                </c:pt>
                <c:pt idx="253">
                  <c:v>71.120927438178583</c:v>
                </c:pt>
                <c:pt idx="254">
                  <c:v>71.399833035975306</c:v>
                </c:pt>
                <c:pt idx="255">
                  <c:v>71.678738633772014</c:v>
                </c:pt>
                <c:pt idx="256">
                  <c:v>71.957644231568906</c:v>
                </c:pt>
                <c:pt idx="257">
                  <c:v>72.236549829365742</c:v>
                </c:pt>
                <c:pt idx="258">
                  <c:v>72.515455427162493</c:v>
                </c:pt>
                <c:pt idx="259">
                  <c:v>72.794361024959201</c:v>
                </c:pt>
                <c:pt idx="260">
                  <c:v>73.07326662275598</c:v>
                </c:pt>
                <c:pt idx="261">
                  <c:v>73.352172220552717</c:v>
                </c:pt>
                <c:pt idx="262">
                  <c:v>73.631077818349524</c:v>
                </c:pt>
                <c:pt idx="263">
                  <c:v>73.909983416146304</c:v>
                </c:pt>
                <c:pt idx="264">
                  <c:v>74.18888901394304</c:v>
                </c:pt>
                <c:pt idx="265">
                  <c:v>74.467794611739905</c:v>
                </c:pt>
                <c:pt idx="266">
                  <c:v>74.746700209536698</c:v>
                </c:pt>
                <c:pt idx="267">
                  <c:v>75.025605807333463</c:v>
                </c:pt>
                <c:pt idx="268">
                  <c:v>75.304511405130242</c:v>
                </c:pt>
                <c:pt idx="269">
                  <c:v>75.583417002926936</c:v>
                </c:pt>
                <c:pt idx="270">
                  <c:v>75.862322600723758</c:v>
                </c:pt>
                <c:pt idx="271">
                  <c:v>76.141228198520579</c:v>
                </c:pt>
                <c:pt idx="272">
                  <c:v>76.420133796317444</c:v>
                </c:pt>
                <c:pt idx="273">
                  <c:v>76.699039394114081</c:v>
                </c:pt>
                <c:pt idx="274">
                  <c:v>76.977944991910945</c:v>
                </c:pt>
                <c:pt idx="275">
                  <c:v>77.256850589707696</c:v>
                </c:pt>
                <c:pt idx="276">
                  <c:v>77.535756187504418</c:v>
                </c:pt>
                <c:pt idx="277">
                  <c:v>77.814661785301368</c:v>
                </c:pt>
                <c:pt idx="278">
                  <c:v>78.093567383098005</c:v>
                </c:pt>
                <c:pt idx="279">
                  <c:v>78.372472980894713</c:v>
                </c:pt>
                <c:pt idx="280">
                  <c:v>78.651378578691478</c:v>
                </c:pt>
                <c:pt idx="281">
                  <c:v>78.930284176488357</c:v>
                </c:pt>
                <c:pt idx="282">
                  <c:v>79.209189774285093</c:v>
                </c:pt>
                <c:pt idx="283">
                  <c:v>79.488095372081816</c:v>
                </c:pt>
                <c:pt idx="284">
                  <c:v>79.767000969878751</c:v>
                </c:pt>
                <c:pt idx="285">
                  <c:v>80.045906567675502</c:v>
                </c:pt>
                <c:pt idx="286">
                  <c:v>80.324812165472281</c:v>
                </c:pt>
                <c:pt idx="287">
                  <c:v>80.603717763268989</c:v>
                </c:pt>
                <c:pt idx="288">
                  <c:v>80.882623361065797</c:v>
                </c:pt>
                <c:pt idx="289">
                  <c:v>81.161528958862604</c:v>
                </c:pt>
                <c:pt idx="290">
                  <c:v>81.440434556659341</c:v>
                </c:pt>
                <c:pt idx="291">
                  <c:v>81.7193401544561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84</c:v>
                </c:pt>
                <c:pt idx="302">
                  <c:v>84.787301730220662</c:v>
                </c:pt>
                <c:pt idx="303">
                  <c:v>85.066207328017526</c:v>
                </c:pt>
                <c:pt idx="304">
                  <c:v>85.345112925814306</c:v>
                </c:pt>
                <c:pt idx="305">
                  <c:v>85.624018523611056</c:v>
                </c:pt>
                <c:pt idx="306">
                  <c:v>85.902924121407807</c:v>
                </c:pt>
                <c:pt idx="307">
                  <c:v>86.1818297192046</c:v>
                </c:pt>
                <c:pt idx="308">
                  <c:v>86.460735317001308</c:v>
                </c:pt>
                <c:pt idx="309">
                  <c:v>86.739640914798201</c:v>
                </c:pt>
                <c:pt idx="310">
                  <c:v>87.018546512594881</c:v>
                </c:pt>
                <c:pt idx="311">
                  <c:v>87.297452110391689</c:v>
                </c:pt>
                <c:pt idx="312">
                  <c:v>87.576357708188439</c:v>
                </c:pt>
                <c:pt idx="313">
                  <c:v>87.855263305985304</c:v>
                </c:pt>
                <c:pt idx="314">
                  <c:v>88.134168903782083</c:v>
                </c:pt>
                <c:pt idx="315">
                  <c:v>88.413074501578905</c:v>
                </c:pt>
                <c:pt idx="316">
                  <c:v>88.691980099375627</c:v>
                </c:pt>
                <c:pt idx="317">
                  <c:v>88.970885697172406</c:v>
                </c:pt>
                <c:pt idx="318">
                  <c:v>89.249791294969199</c:v>
                </c:pt>
                <c:pt idx="319">
                  <c:v>89.528696892765936</c:v>
                </c:pt>
                <c:pt idx="320">
                  <c:v>89.8076024905628</c:v>
                </c:pt>
                <c:pt idx="321">
                  <c:v>90.08650808835948</c:v>
                </c:pt>
                <c:pt idx="322">
                  <c:v>90.365413686156302</c:v>
                </c:pt>
                <c:pt idx="323">
                  <c:v>90.644319283953095</c:v>
                </c:pt>
                <c:pt idx="324">
                  <c:v>90.923224881749945</c:v>
                </c:pt>
                <c:pt idx="325">
                  <c:v>91.202130479546682</c:v>
                </c:pt>
                <c:pt idx="326">
                  <c:v>91.481036077343404</c:v>
                </c:pt>
                <c:pt idx="327">
                  <c:v>91.759941675140226</c:v>
                </c:pt>
                <c:pt idx="328">
                  <c:v>92.038847272936934</c:v>
                </c:pt>
                <c:pt idx="329">
                  <c:v>92.317752870733756</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519</c:v>
                </c:pt>
                <c:pt idx="340">
                  <c:v>95.385714446498255</c:v>
                </c:pt>
                <c:pt idx="341">
                  <c:v>95.664620044295148</c:v>
                </c:pt>
                <c:pt idx="342">
                  <c:v>95.943525642091927</c:v>
                </c:pt>
                <c:pt idx="343">
                  <c:v>96.222431239888635</c:v>
                </c:pt>
                <c:pt idx="344">
                  <c:v>96.501336837685415</c:v>
                </c:pt>
                <c:pt idx="345">
                  <c:v>96.78024243548218</c:v>
                </c:pt>
                <c:pt idx="346">
                  <c:v>97.059148033278959</c:v>
                </c:pt>
                <c:pt idx="347">
                  <c:v>97.338053631075795</c:v>
                </c:pt>
                <c:pt idx="348">
                  <c:v>97.616959228872645</c:v>
                </c:pt>
                <c:pt idx="349">
                  <c:v>97.895864826669325</c:v>
                </c:pt>
                <c:pt idx="350">
                  <c:v>98.174770424466018</c:v>
                </c:pt>
                <c:pt idx="351">
                  <c:v>98.453676022262883</c:v>
                </c:pt>
                <c:pt idx="352">
                  <c:v>98.732581620059662</c:v>
                </c:pt>
                <c:pt idx="353">
                  <c:v>99.011487217856455</c:v>
                </c:pt>
                <c:pt idx="354">
                  <c:v>99.290392815653135</c:v>
                </c:pt>
                <c:pt idx="355">
                  <c:v>99.569298413449957</c:v>
                </c:pt>
                <c:pt idx="356">
                  <c:v>99.848204011246807</c:v>
                </c:pt>
                <c:pt idx="357">
                  <c:v>100.12710960904305</c:v>
                </c:pt>
                <c:pt idx="358">
                  <c:v>100.40601520684002</c:v>
                </c:pt>
                <c:pt idx="359">
                  <c:v>100.684920804637</c:v>
                </c:pt>
                <c:pt idx="360">
                  <c:v>100.963826402433</c:v>
                </c:pt>
                <c:pt idx="361">
                  <c:v>101.24273200023001</c:v>
                </c:pt>
                <c:pt idx="362">
                  <c:v>101.521637598027</c:v>
                </c:pt>
                <c:pt idx="363">
                  <c:v>101.80054319582401</c:v>
                </c:pt>
                <c:pt idx="364">
                  <c:v>102.07944879362091</c:v>
                </c:pt>
                <c:pt idx="365">
                  <c:v>102.358354391417</c:v>
                </c:pt>
                <c:pt idx="366">
                  <c:v>102.63725998921409</c:v>
                </c:pt>
                <c:pt idx="367">
                  <c:v>102.91616558701106</c:v>
                </c:pt>
                <c:pt idx="368">
                  <c:v>103.19507118480796</c:v>
                </c:pt>
                <c:pt idx="369">
                  <c:v>103.47397678260396</c:v>
                </c:pt>
                <c:pt idx="370">
                  <c:v>103.75288238040093</c:v>
                </c:pt>
                <c:pt idx="371">
                  <c:v>104.031787978198</c:v>
                </c:pt>
                <c:pt idx="372">
                  <c:v>104.31069357599505</c:v>
                </c:pt>
                <c:pt idx="373">
                  <c:v>104.589599173792</c:v>
                </c:pt>
                <c:pt idx="374">
                  <c:v>104.86850477158798</c:v>
                </c:pt>
                <c:pt idx="375">
                  <c:v>105.14741036938504</c:v>
                </c:pt>
                <c:pt idx="376">
                  <c:v>105.42631596718202</c:v>
                </c:pt>
                <c:pt idx="377">
                  <c:v>105.70522156497904</c:v>
                </c:pt>
                <c:pt idx="378">
                  <c:v>105.98412716277502</c:v>
                </c:pt>
                <c:pt idx="379">
                  <c:v>106.263032760572</c:v>
                </c:pt>
                <c:pt idx="380">
                  <c:v>106.54193835836898</c:v>
                </c:pt>
                <c:pt idx="381">
                  <c:v>106.82084395616596</c:v>
                </c:pt>
                <c:pt idx="382">
                  <c:v>107.09974955396298</c:v>
                </c:pt>
                <c:pt idx="383">
                  <c:v>107.37865515175893</c:v>
                </c:pt>
                <c:pt idx="384">
                  <c:v>107.657560749556</c:v>
                </c:pt>
                <c:pt idx="385">
                  <c:v>107.936466347353</c:v>
                </c:pt>
                <c:pt idx="386">
                  <c:v>108.21537194515</c:v>
                </c:pt>
                <c:pt idx="387">
                  <c:v>108.49427754294705</c:v>
                </c:pt>
                <c:pt idx="388">
                  <c:v>108.773183140743</c:v>
                </c:pt>
                <c:pt idx="389">
                  <c:v>109.05208873853988</c:v>
                </c:pt>
                <c:pt idx="390">
                  <c:v>109.330994336337</c:v>
                </c:pt>
                <c:pt idx="391">
                  <c:v>109.60989993413401</c:v>
                </c:pt>
                <c:pt idx="392">
                  <c:v>109.88880553192993</c:v>
                </c:pt>
                <c:pt idx="393">
                  <c:v>110.167711129727</c:v>
                </c:pt>
                <c:pt idx="394">
                  <c:v>110.446616727524</c:v>
                </c:pt>
                <c:pt idx="395">
                  <c:v>110.72552232532098</c:v>
                </c:pt>
                <c:pt idx="396">
                  <c:v>111.00442792311804</c:v>
                </c:pt>
                <c:pt idx="397">
                  <c:v>111.283333520914</c:v>
                </c:pt>
                <c:pt idx="398">
                  <c:v>111.56223911871101</c:v>
                </c:pt>
                <c:pt idx="399">
                  <c:v>111.841144716508</c:v>
                </c:pt>
                <c:pt idx="400">
                  <c:v>112.12005031430493</c:v>
                </c:pt>
                <c:pt idx="401">
                  <c:v>112.39895591210096</c:v>
                </c:pt>
                <c:pt idx="402">
                  <c:v>112.67786150989798</c:v>
                </c:pt>
                <c:pt idx="403">
                  <c:v>112.95676710769493</c:v>
                </c:pt>
                <c:pt idx="404">
                  <c:v>113.23567270549192</c:v>
                </c:pt>
                <c:pt idx="405">
                  <c:v>113.51457830328896</c:v>
                </c:pt>
                <c:pt idx="406">
                  <c:v>113.79348390108504</c:v>
                </c:pt>
                <c:pt idx="407">
                  <c:v>114.07238949888193</c:v>
                </c:pt>
                <c:pt idx="408">
                  <c:v>114.351295096679</c:v>
                </c:pt>
                <c:pt idx="409">
                  <c:v>114.630200694476</c:v>
                </c:pt>
                <c:pt idx="410">
                  <c:v>114.90910629227204</c:v>
                </c:pt>
                <c:pt idx="411">
                  <c:v>115.18801189006894</c:v>
                </c:pt>
                <c:pt idx="412">
                  <c:v>115.46691748786604</c:v>
                </c:pt>
                <c:pt idx="413">
                  <c:v>115.74582308566308</c:v>
                </c:pt>
                <c:pt idx="414">
                  <c:v>116.02472868346</c:v>
                </c:pt>
                <c:pt idx="415">
                  <c:v>116.30363428125602</c:v>
                </c:pt>
                <c:pt idx="416">
                  <c:v>116.58253987905296</c:v>
                </c:pt>
                <c:pt idx="417">
                  <c:v>116.86144547684998</c:v>
                </c:pt>
                <c:pt idx="418">
                  <c:v>117.140351074647</c:v>
                </c:pt>
                <c:pt idx="419">
                  <c:v>117.41925667244304</c:v>
                </c:pt>
                <c:pt idx="420">
                  <c:v>117.69816227024</c:v>
                </c:pt>
                <c:pt idx="421">
                  <c:v>117.97706786803704</c:v>
                </c:pt>
                <c:pt idx="422">
                  <c:v>118.255973465834</c:v>
                </c:pt>
                <c:pt idx="423">
                  <c:v>118.534879063631</c:v>
                </c:pt>
                <c:pt idx="424">
                  <c:v>118.81378466142698</c:v>
                </c:pt>
                <c:pt idx="425">
                  <c:v>119.092690259224</c:v>
                </c:pt>
                <c:pt idx="426">
                  <c:v>119.37159585702094</c:v>
                </c:pt>
                <c:pt idx="427">
                  <c:v>119.650501454818</c:v>
                </c:pt>
                <c:pt idx="428">
                  <c:v>119.92940705261395</c:v>
                </c:pt>
                <c:pt idx="429">
                  <c:v>120.20831265041096</c:v>
                </c:pt>
                <c:pt idx="430">
                  <c:v>120.48721824820807</c:v>
                </c:pt>
                <c:pt idx="431">
                  <c:v>120.76612384600504</c:v>
                </c:pt>
                <c:pt idx="432">
                  <c:v>121.04502944380199</c:v>
                </c:pt>
                <c:pt idx="433">
                  <c:v>121.32393504159801</c:v>
                </c:pt>
                <c:pt idx="434">
                  <c:v>121.602840639395</c:v>
                </c:pt>
                <c:pt idx="435">
                  <c:v>121.88174623719193</c:v>
                </c:pt>
                <c:pt idx="436">
                  <c:v>122.16065183498895</c:v>
                </c:pt>
                <c:pt idx="437">
                  <c:v>122.43955743278494</c:v>
                </c:pt>
                <c:pt idx="438">
                  <c:v>122.718463030582</c:v>
                </c:pt>
                <c:pt idx="439">
                  <c:v>122.99736862837906</c:v>
                </c:pt>
                <c:pt idx="440">
                  <c:v>123.276274226176</c:v>
                </c:pt>
                <c:pt idx="441">
                  <c:v>123.55517982397301</c:v>
                </c:pt>
                <c:pt idx="442">
                  <c:v>123.834085421769</c:v>
                </c:pt>
                <c:pt idx="443">
                  <c:v>124.11299101956595</c:v>
                </c:pt>
                <c:pt idx="444">
                  <c:v>124.391896617363</c:v>
                </c:pt>
                <c:pt idx="445">
                  <c:v>124.67080221515988</c:v>
                </c:pt>
                <c:pt idx="446">
                  <c:v>124.94970781295594</c:v>
                </c:pt>
                <c:pt idx="447">
                  <c:v>125.228613410753</c:v>
                </c:pt>
                <c:pt idx="448">
                  <c:v>125.50751900855002</c:v>
                </c:pt>
                <c:pt idx="449">
                  <c:v>125.78642460634708</c:v>
                </c:pt>
                <c:pt idx="450">
                  <c:v>126.06533020414398</c:v>
                </c:pt>
                <c:pt idx="451">
                  <c:v>126.34423580194004</c:v>
                </c:pt>
                <c:pt idx="452">
                  <c:v>126.62314139973694</c:v>
                </c:pt>
                <c:pt idx="453">
                  <c:v>126.90204699753396</c:v>
                </c:pt>
                <c:pt idx="454">
                  <c:v>127.18095259533098</c:v>
                </c:pt>
                <c:pt idx="455">
                  <c:v>127.45985819312693</c:v>
                </c:pt>
                <c:pt idx="456">
                  <c:v>127.738763790924</c:v>
                </c:pt>
                <c:pt idx="457">
                  <c:v>128.017669388721</c:v>
                </c:pt>
                <c:pt idx="458">
                  <c:v>128.2965749865179</c:v>
                </c:pt>
                <c:pt idx="459">
                  <c:v>128.57548058431499</c:v>
                </c:pt>
                <c:pt idx="460">
                  <c:v>128.85438618211109</c:v>
                </c:pt>
                <c:pt idx="461">
                  <c:v>129.13329177990789</c:v>
                </c:pt>
                <c:pt idx="462">
                  <c:v>129.4121973777051</c:v>
                </c:pt>
                <c:pt idx="463">
                  <c:v>129.69110297550199</c:v>
                </c:pt>
                <c:pt idx="464">
                  <c:v>129.97000857329908</c:v>
                </c:pt>
                <c:pt idx="465">
                  <c:v>130.24891417109498</c:v>
                </c:pt>
                <c:pt idx="466">
                  <c:v>130.52781976889199</c:v>
                </c:pt>
                <c:pt idx="467">
                  <c:v>130.80672536668899</c:v>
                </c:pt>
                <c:pt idx="468">
                  <c:v>131.085630964486</c:v>
                </c:pt>
                <c:pt idx="469">
                  <c:v>131.36453656228201</c:v>
                </c:pt>
                <c:pt idx="470">
                  <c:v>131.64344216007891</c:v>
                </c:pt>
                <c:pt idx="471">
                  <c:v>131.92234775787617</c:v>
                </c:pt>
                <c:pt idx="472">
                  <c:v>132.20125335567309</c:v>
                </c:pt>
                <c:pt idx="473">
                  <c:v>132.4801589534701</c:v>
                </c:pt>
                <c:pt idx="474">
                  <c:v>132.75906455126591</c:v>
                </c:pt>
                <c:pt idx="475">
                  <c:v>133.037970149063</c:v>
                </c:pt>
                <c:pt idx="476">
                  <c:v>133.31687574685989</c:v>
                </c:pt>
                <c:pt idx="477">
                  <c:v>133.59578134465698</c:v>
                </c:pt>
                <c:pt idx="478">
                  <c:v>133.87468694245308</c:v>
                </c:pt>
                <c:pt idx="479">
                  <c:v>134.15359254024995</c:v>
                </c:pt>
                <c:pt idx="480">
                  <c:v>134.43249813804701</c:v>
                </c:pt>
                <c:pt idx="481">
                  <c:v>134.7114037358439</c:v>
                </c:pt>
                <c:pt idx="482">
                  <c:v>134.99030933364108</c:v>
                </c:pt>
                <c:pt idx="483">
                  <c:v>135.26921493143698</c:v>
                </c:pt>
                <c:pt idx="484">
                  <c:v>135.54812052923401</c:v>
                </c:pt>
                <c:pt idx="485">
                  <c:v>135.82702612703116</c:v>
                </c:pt>
                <c:pt idx="486">
                  <c:v>136.10593172482783</c:v>
                </c:pt>
                <c:pt idx="487">
                  <c:v>136.38483732262421</c:v>
                </c:pt>
                <c:pt idx="488">
                  <c:v>136.66374292042099</c:v>
                </c:pt>
                <c:pt idx="489">
                  <c:v>136.94264851821808</c:v>
                </c:pt>
                <c:pt idx="490">
                  <c:v>137.22155411601491</c:v>
                </c:pt>
                <c:pt idx="491">
                  <c:v>137.50045971381198</c:v>
                </c:pt>
                <c:pt idx="492">
                  <c:v>137.7793653116079</c:v>
                </c:pt>
                <c:pt idx="493">
                  <c:v>138.05827090940508</c:v>
                </c:pt>
                <c:pt idx="494">
                  <c:v>138.33717650720209</c:v>
                </c:pt>
                <c:pt idx="495">
                  <c:v>138.61608210499892</c:v>
                </c:pt>
                <c:pt idx="496">
                  <c:v>138.89498770279508</c:v>
                </c:pt>
                <c:pt idx="497">
                  <c:v>139.17389330059191</c:v>
                </c:pt>
                <c:pt idx="498">
                  <c:v>139.45279889838909</c:v>
                </c:pt>
                <c:pt idx="499">
                  <c:v>139.7317044961859</c:v>
                </c:pt>
                <c:pt idx="500">
                  <c:v>140.0106100939829</c:v>
                </c:pt>
                <c:pt idx="501">
                  <c:v>140.28951569177877</c:v>
                </c:pt>
                <c:pt idx="502">
                  <c:v>140.56842128957601</c:v>
                </c:pt>
                <c:pt idx="503">
                  <c:v>140.84732688737319</c:v>
                </c:pt>
                <c:pt idx="504">
                  <c:v>141.12623248517008</c:v>
                </c:pt>
                <c:pt idx="505">
                  <c:v>141.40513808296609</c:v>
                </c:pt>
                <c:pt idx="506">
                  <c:v>141.68404368076301</c:v>
                </c:pt>
                <c:pt idx="507">
                  <c:v>141.96294927856007</c:v>
                </c:pt>
                <c:pt idx="508">
                  <c:v>142.24185487635683</c:v>
                </c:pt>
                <c:pt idx="509">
                  <c:v>142.52076047415395</c:v>
                </c:pt>
                <c:pt idx="510">
                  <c:v>142.7996660719499</c:v>
                </c:pt>
                <c:pt idx="511">
                  <c:v>143.07857166974682</c:v>
                </c:pt>
                <c:pt idx="512">
                  <c:v>143.35747726754408</c:v>
                </c:pt>
                <c:pt idx="513">
                  <c:v>143.63638286534098</c:v>
                </c:pt>
                <c:pt idx="514">
                  <c:v>143.91528846313699</c:v>
                </c:pt>
                <c:pt idx="515">
                  <c:v>144.194194060934</c:v>
                </c:pt>
                <c:pt idx="516">
                  <c:v>144.473099658731</c:v>
                </c:pt>
                <c:pt idx="517">
                  <c:v>144.75200525652798</c:v>
                </c:pt>
                <c:pt idx="518">
                  <c:v>145.03091085432501</c:v>
                </c:pt>
                <c:pt idx="519">
                  <c:v>145.30981645212108</c:v>
                </c:pt>
                <c:pt idx="520">
                  <c:v>145.588722049918</c:v>
                </c:pt>
                <c:pt idx="521">
                  <c:v>145.8676276477151</c:v>
                </c:pt>
                <c:pt idx="522">
                  <c:v>146.1465332455119</c:v>
                </c:pt>
                <c:pt idx="523">
                  <c:v>146.42543884330809</c:v>
                </c:pt>
                <c:pt idx="524">
                  <c:v>146.70434444110498</c:v>
                </c:pt>
                <c:pt idx="525">
                  <c:v>146.98325003890199</c:v>
                </c:pt>
                <c:pt idx="526">
                  <c:v>147.26215563669891</c:v>
                </c:pt>
                <c:pt idx="527">
                  <c:v>147.54106123449591</c:v>
                </c:pt>
                <c:pt idx="528">
                  <c:v>147.81996683229201</c:v>
                </c:pt>
                <c:pt idx="529">
                  <c:v>148.09887243008899</c:v>
                </c:pt>
                <c:pt idx="530">
                  <c:v>148.377778027886</c:v>
                </c:pt>
                <c:pt idx="531">
                  <c:v>148.656683625683</c:v>
                </c:pt>
                <c:pt idx="532">
                  <c:v>148.93558922347893</c:v>
                </c:pt>
                <c:pt idx="533">
                  <c:v>149.21449482127591</c:v>
                </c:pt>
                <c:pt idx="534">
                  <c:v>149.49340041907308</c:v>
                </c:pt>
                <c:pt idx="535">
                  <c:v>149.77230601687</c:v>
                </c:pt>
                <c:pt idx="536">
                  <c:v>150.05121161466701</c:v>
                </c:pt>
                <c:pt idx="537">
                  <c:v>150.33011721246314</c:v>
                </c:pt>
                <c:pt idx="538">
                  <c:v>150.60902281026</c:v>
                </c:pt>
                <c:pt idx="539">
                  <c:v>150.88792840805709</c:v>
                </c:pt>
                <c:pt idx="540">
                  <c:v>151.16683400585399</c:v>
                </c:pt>
                <c:pt idx="541">
                  <c:v>151.44573960365099</c:v>
                </c:pt>
                <c:pt idx="542">
                  <c:v>151.72464520144689</c:v>
                </c:pt>
                <c:pt idx="543">
                  <c:v>152.00355079924378</c:v>
                </c:pt>
                <c:pt idx="544">
                  <c:v>152.28245639704107</c:v>
                </c:pt>
                <c:pt idx="545">
                  <c:v>152.56136199483791</c:v>
                </c:pt>
                <c:pt idx="546">
                  <c:v>152.84026759263409</c:v>
                </c:pt>
                <c:pt idx="547">
                  <c:v>153.1191731904309</c:v>
                </c:pt>
                <c:pt idx="548">
                  <c:v>153.39807878822808</c:v>
                </c:pt>
                <c:pt idx="549">
                  <c:v>153.676984386025</c:v>
                </c:pt>
                <c:pt idx="550">
                  <c:v>153.955889983822</c:v>
                </c:pt>
                <c:pt idx="551">
                  <c:v>154.2347955816179</c:v>
                </c:pt>
                <c:pt idx="552">
                  <c:v>154.51370117941491</c:v>
                </c:pt>
                <c:pt idx="553">
                  <c:v>154.792606777212</c:v>
                </c:pt>
                <c:pt idx="554">
                  <c:v>155.07151237500901</c:v>
                </c:pt>
                <c:pt idx="555">
                  <c:v>155.35041797280516</c:v>
                </c:pt>
                <c:pt idx="556">
                  <c:v>155.629323570602</c:v>
                </c:pt>
                <c:pt idx="557">
                  <c:v>155.90822916839909</c:v>
                </c:pt>
                <c:pt idx="558">
                  <c:v>156.18713476619598</c:v>
                </c:pt>
                <c:pt idx="559">
                  <c:v>156.4660403639931</c:v>
                </c:pt>
                <c:pt idx="560">
                  <c:v>156.74494596178886</c:v>
                </c:pt>
                <c:pt idx="561">
                  <c:v>157.02385155958598</c:v>
                </c:pt>
                <c:pt idx="562">
                  <c:v>157.3027571573831</c:v>
                </c:pt>
                <c:pt idx="563">
                  <c:v>157.58166275517999</c:v>
                </c:pt>
                <c:pt idx="564">
                  <c:v>157.86056835297609</c:v>
                </c:pt>
                <c:pt idx="565">
                  <c:v>158.13947395077301</c:v>
                </c:pt>
                <c:pt idx="566">
                  <c:v>158.41837954857004</c:v>
                </c:pt>
                <c:pt idx="567">
                  <c:v>158.69728514636691</c:v>
                </c:pt>
                <c:pt idx="568">
                  <c:v>158.97619074416392</c:v>
                </c:pt>
                <c:pt idx="569">
                  <c:v>159.25509634196001</c:v>
                </c:pt>
                <c:pt idx="570">
                  <c:v>159.53400193975691</c:v>
                </c:pt>
                <c:pt idx="571">
                  <c:v>159.81290753755408</c:v>
                </c:pt>
                <c:pt idx="572">
                  <c:v>160.09181313535098</c:v>
                </c:pt>
                <c:pt idx="573">
                  <c:v>160.3707187331469</c:v>
                </c:pt>
                <c:pt idx="574">
                  <c:v>160.64962433094391</c:v>
                </c:pt>
                <c:pt idx="575">
                  <c:v>160.928529928741</c:v>
                </c:pt>
                <c:pt idx="576">
                  <c:v>161.20743552653798</c:v>
                </c:pt>
                <c:pt idx="577">
                  <c:v>161.48634112433501</c:v>
                </c:pt>
                <c:pt idx="578">
                  <c:v>161.765246722131</c:v>
                </c:pt>
                <c:pt idx="579">
                  <c:v>162.04415231992795</c:v>
                </c:pt>
                <c:pt idx="580">
                  <c:v>162.32305791772509</c:v>
                </c:pt>
                <c:pt idx="581">
                  <c:v>162.60196351552199</c:v>
                </c:pt>
                <c:pt idx="582">
                  <c:v>162.880869113318</c:v>
                </c:pt>
                <c:pt idx="583">
                  <c:v>163.15977471111489</c:v>
                </c:pt>
                <c:pt idx="584">
                  <c:v>163.43868030891201</c:v>
                </c:pt>
                <c:pt idx="585">
                  <c:v>163.71758590670882</c:v>
                </c:pt>
                <c:pt idx="586">
                  <c:v>163.996491504506</c:v>
                </c:pt>
                <c:pt idx="587">
                  <c:v>164.27539710230198</c:v>
                </c:pt>
                <c:pt idx="588">
                  <c:v>164.55430270009899</c:v>
                </c:pt>
                <c:pt idx="589">
                  <c:v>164.83320829789599</c:v>
                </c:pt>
                <c:pt idx="590">
                  <c:v>165.11211389569308</c:v>
                </c:pt>
                <c:pt idx="591">
                  <c:v>165.3910194934891</c:v>
                </c:pt>
                <c:pt idx="592">
                  <c:v>165.6699250912859</c:v>
                </c:pt>
                <c:pt idx="593">
                  <c:v>165.94883068908308</c:v>
                </c:pt>
                <c:pt idx="594">
                  <c:v>166.22773628688</c:v>
                </c:pt>
                <c:pt idx="595">
                  <c:v>166.50664188467701</c:v>
                </c:pt>
                <c:pt idx="596">
                  <c:v>166.78554748247313</c:v>
                </c:pt>
                <c:pt idx="597">
                  <c:v>167.06445308027</c:v>
                </c:pt>
                <c:pt idx="598">
                  <c:v>167.34335867806698</c:v>
                </c:pt>
                <c:pt idx="599">
                  <c:v>167.62226427586398</c:v>
                </c:pt>
                <c:pt idx="600">
                  <c:v>167.90116987366008</c:v>
                </c:pt>
                <c:pt idx="601">
                  <c:v>168.18007547145695</c:v>
                </c:pt>
                <c:pt idx="602">
                  <c:v>168.45898106925401</c:v>
                </c:pt>
                <c:pt idx="603">
                  <c:v>168.73788666705099</c:v>
                </c:pt>
                <c:pt idx="604">
                  <c:v>169.01679226484774</c:v>
                </c:pt>
                <c:pt idx="605">
                  <c:v>169.295697862644</c:v>
                </c:pt>
                <c:pt idx="606">
                  <c:v>169.5746034604409</c:v>
                </c:pt>
                <c:pt idx="607">
                  <c:v>169.85350905823807</c:v>
                </c:pt>
                <c:pt idx="608">
                  <c:v>170.13241465603508</c:v>
                </c:pt>
                <c:pt idx="609">
                  <c:v>170.41132025383101</c:v>
                </c:pt>
                <c:pt idx="610">
                  <c:v>170.69022585162801</c:v>
                </c:pt>
                <c:pt idx="611">
                  <c:v>170.96913144942508</c:v>
                </c:pt>
                <c:pt idx="612">
                  <c:v>171.24803704722208</c:v>
                </c:pt>
                <c:pt idx="613">
                  <c:v>171.52694264501909</c:v>
                </c:pt>
                <c:pt idx="614">
                  <c:v>171.80584824281507</c:v>
                </c:pt>
                <c:pt idx="615">
                  <c:v>172.084753840612</c:v>
                </c:pt>
                <c:pt idx="616">
                  <c:v>172.363659438409</c:v>
                </c:pt>
                <c:pt idx="617">
                  <c:v>172.64256503620589</c:v>
                </c:pt>
                <c:pt idx="618">
                  <c:v>172.92147063400299</c:v>
                </c:pt>
                <c:pt idx="619">
                  <c:v>173.200376231799</c:v>
                </c:pt>
                <c:pt idx="620">
                  <c:v>173.47928182959598</c:v>
                </c:pt>
                <c:pt idx="621">
                  <c:v>173.7581874273931</c:v>
                </c:pt>
                <c:pt idx="622">
                  <c:v>174.03709302518999</c:v>
                </c:pt>
                <c:pt idx="623">
                  <c:v>174.315998622986</c:v>
                </c:pt>
                <c:pt idx="624">
                  <c:v>174.59490422078292</c:v>
                </c:pt>
                <c:pt idx="625">
                  <c:v>174.87380981858001</c:v>
                </c:pt>
                <c:pt idx="626">
                  <c:v>175.15271541637699</c:v>
                </c:pt>
                <c:pt idx="627">
                  <c:v>175.431621014174</c:v>
                </c:pt>
                <c:pt idx="628">
                  <c:v>175.71052661196998</c:v>
                </c:pt>
                <c:pt idx="629">
                  <c:v>175.98943220976699</c:v>
                </c:pt>
                <c:pt idx="630">
                  <c:v>176.26833780756417</c:v>
                </c:pt>
                <c:pt idx="631">
                  <c:v>176.547243405361</c:v>
                </c:pt>
                <c:pt idx="632">
                  <c:v>176.82614900315701</c:v>
                </c:pt>
                <c:pt idx="633">
                  <c:v>177.10505460095391</c:v>
                </c:pt>
                <c:pt idx="634">
                  <c:v>177.38396019875091</c:v>
                </c:pt>
                <c:pt idx="635">
                  <c:v>177.66286579654778</c:v>
                </c:pt>
                <c:pt idx="636">
                  <c:v>177.9417713943449</c:v>
                </c:pt>
                <c:pt idx="637">
                  <c:v>178.22067699214091</c:v>
                </c:pt>
                <c:pt idx="638">
                  <c:v>178.49958258993792</c:v>
                </c:pt>
                <c:pt idx="639">
                  <c:v>178.77848818773509</c:v>
                </c:pt>
                <c:pt idx="640">
                  <c:v>179.05739378553201</c:v>
                </c:pt>
                <c:pt idx="641">
                  <c:v>179.33629938332808</c:v>
                </c:pt>
                <c:pt idx="642">
                  <c:v>179.61520498112498</c:v>
                </c:pt>
                <c:pt idx="643">
                  <c:v>179.89411057892201</c:v>
                </c:pt>
                <c:pt idx="644">
                  <c:v>180.1730161767189</c:v>
                </c:pt>
                <c:pt idx="645">
                  <c:v>180.45192177451599</c:v>
                </c:pt>
                <c:pt idx="646">
                  <c:v>180.73082737231201</c:v>
                </c:pt>
                <c:pt idx="647">
                  <c:v>181.00973297010893</c:v>
                </c:pt>
                <c:pt idx="648">
                  <c:v>181.28863856790608</c:v>
                </c:pt>
                <c:pt idx="649">
                  <c:v>181.567544165703</c:v>
                </c:pt>
                <c:pt idx="650">
                  <c:v>181.8464497634990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08</c:v>
                </c:pt>
                <c:pt idx="660">
                  <c:v>184.63550574146683</c:v>
                </c:pt>
                <c:pt idx="661">
                  <c:v>184.91441133926401</c:v>
                </c:pt>
                <c:pt idx="662">
                  <c:v>185.19331693706101</c:v>
                </c:pt>
                <c:pt idx="663">
                  <c:v>185.47222253485791</c:v>
                </c:pt>
                <c:pt idx="664">
                  <c:v>185.75112813265409</c:v>
                </c:pt>
                <c:pt idx="665">
                  <c:v>186.03003373045098</c:v>
                </c:pt>
                <c:pt idx="666">
                  <c:v>186.30893932824804</c:v>
                </c:pt>
                <c:pt idx="667">
                  <c:v>186.58784492604499</c:v>
                </c:pt>
                <c:pt idx="668">
                  <c:v>186.86675052384089</c:v>
                </c:pt>
                <c:pt idx="669">
                  <c:v>187.1456561216379</c:v>
                </c:pt>
                <c:pt idx="670">
                  <c:v>187.42456171943499</c:v>
                </c:pt>
                <c:pt idx="671">
                  <c:v>187.70346731723208</c:v>
                </c:pt>
                <c:pt idx="672">
                  <c:v>187.982372915029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92</c:v>
                </c:pt>
                <c:pt idx="681">
                  <c:v>190.49252329519999</c:v>
                </c:pt>
                <c:pt idx="682">
                  <c:v>190.77142889299608</c:v>
                </c:pt>
                <c:pt idx="683">
                  <c:v>191.05033449079309</c:v>
                </c:pt>
                <c:pt idx="684">
                  <c:v>191.3292400885901</c:v>
                </c:pt>
                <c:pt idx="685">
                  <c:v>191.60814568638699</c:v>
                </c:pt>
                <c:pt idx="686">
                  <c:v>191.887051284183</c:v>
                </c:pt>
                <c:pt idx="687">
                  <c:v>192.16595688198001</c:v>
                </c:pt>
                <c:pt idx="688">
                  <c:v>192.4448624797769</c:v>
                </c:pt>
                <c:pt idx="689">
                  <c:v>192.72376807757399</c:v>
                </c:pt>
                <c:pt idx="690">
                  <c:v>193.00267367537091</c:v>
                </c:pt>
                <c:pt idx="691">
                  <c:v>193.2815792731669</c:v>
                </c:pt>
                <c:pt idx="692">
                  <c:v>193.56048487096407</c:v>
                </c:pt>
                <c:pt idx="693">
                  <c:v>193.839390468761</c:v>
                </c:pt>
                <c:pt idx="694">
                  <c:v>194.11829606655795</c:v>
                </c:pt>
                <c:pt idx="695">
                  <c:v>194.39720166435399</c:v>
                </c:pt>
                <c:pt idx="696">
                  <c:v>194.67610726215091</c:v>
                </c:pt>
                <c:pt idx="697">
                  <c:v>194.955012859948</c:v>
                </c:pt>
                <c:pt idx="698">
                  <c:v>195.23391845774501</c:v>
                </c:pt>
                <c:pt idx="699">
                  <c:v>195.51282405554198</c:v>
                </c:pt>
                <c:pt idx="700">
                  <c:v>195.791729653338</c:v>
                </c:pt>
                <c:pt idx="701">
                  <c:v>196.07063525113495</c:v>
                </c:pt>
                <c:pt idx="702">
                  <c:v>196.34954084893201</c:v>
                </c:pt>
                <c:pt idx="703">
                  <c:v>196.62844644672919</c:v>
                </c:pt>
                <c:pt idx="704">
                  <c:v>196.90735204452599</c:v>
                </c:pt>
                <c:pt idx="705">
                  <c:v>197.186257642322</c:v>
                </c:pt>
                <c:pt idx="706">
                  <c:v>197.46516324011893</c:v>
                </c:pt>
                <c:pt idx="707">
                  <c:v>197.74406883791599</c:v>
                </c:pt>
                <c:pt idx="708">
                  <c:v>198.02297443571308</c:v>
                </c:pt>
                <c:pt idx="709">
                  <c:v>198.30188003350901</c:v>
                </c:pt>
                <c:pt idx="710">
                  <c:v>198.5807856313059</c:v>
                </c:pt>
                <c:pt idx="711">
                  <c:v>198.85969122910282</c:v>
                </c:pt>
                <c:pt idx="712">
                  <c:v>199.1385968269</c:v>
                </c:pt>
                <c:pt idx="713">
                  <c:v>199.41750242469698</c:v>
                </c:pt>
                <c:pt idx="714">
                  <c:v>199.6964080224931</c:v>
                </c:pt>
                <c:pt idx="715">
                  <c:v>199.97531362029</c:v>
                </c:pt>
                <c:pt idx="716">
                  <c:v>200.254219218087</c:v>
                </c:pt>
                <c:pt idx="717">
                  <c:v>200.53312481588401</c:v>
                </c:pt>
                <c:pt idx="718">
                  <c:v>200.81203041368016</c:v>
                </c:pt>
                <c:pt idx="719">
                  <c:v>201.09093601147708</c:v>
                </c:pt>
                <c:pt idx="720">
                  <c:v>201.369841609274</c:v>
                </c:pt>
                <c:pt idx="721">
                  <c:v>201.64874720707101</c:v>
                </c:pt>
                <c:pt idx="722">
                  <c:v>201.9276528048679</c:v>
                </c:pt>
                <c:pt idx="723">
                  <c:v>202.206558402664</c:v>
                </c:pt>
                <c:pt idx="724">
                  <c:v>202.48546400046101</c:v>
                </c:pt>
                <c:pt idx="725">
                  <c:v>202.7643695982579</c:v>
                </c:pt>
                <c:pt idx="726">
                  <c:v>203.04327519605482</c:v>
                </c:pt>
                <c:pt idx="727">
                  <c:v>203.32218079385098</c:v>
                </c:pt>
                <c:pt idx="728">
                  <c:v>203.60108639164798</c:v>
                </c:pt>
                <c:pt idx="729">
                  <c:v>203.87999198944499</c:v>
                </c:pt>
                <c:pt idx="730">
                  <c:v>204.15889758724208</c:v>
                </c:pt>
                <c:pt idx="731">
                  <c:v>204.43780318503909</c:v>
                </c:pt>
                <c:pt idx="732">
                  <c:v>204.71670878283498</c:v>
                </c:pt>
                <c:pt idx="733">
                  <c:v>204.99561438063208</c:v>
                </c:pt>
                <c:pt idx="734">
                  <c:v>205.274519978429</c:v>
                </c:pt>
                <c:pt idx="735">
                  <c:v>205.553425576226</c:v>
                </c:pt>
                <c:pt idx="736">
                  <c:v>205.83233117402204</c:v>
                </c:pt>
                <c:pt idx="737">
                  <c:v>206.11123677181891</c:v>
                </c:pt>
                <c:pt idx="738">
                  <c:v>206.39014236961609</c:v>
                </c:pt>
                <c:pt idx="739">
                  <c:v>206.66904796741309</c:v>
                </c:pt>
                <c:pt idx="740">
                  <c:v>206.94795356520999</c:v>
                </c:pt>
                <c:pt idx="741">
                  <c:v>207.22685916300591</c:v>
                </c:pt>
                <c:pt idx="742">
                  <c:v>207.5057647608028</c:v>
                </c:pt>
                <c:pt idx="743">
                  <c:v>207.78467035860001</c:v>
                </c:pt>
                <c:pt idx="744">
                  <c:v>208.0635759563969</c:v>
                </c:pt>
                <c:pt idx="745">
                  <c:v>208.34248155419309</c:v>
                </c:pt>
                <c:pt idx="746">
                  <c:v>208.62138715199009</c:v>
                </c:pt>
                <c:pt idx="747">
                  <c:v>208.90029274978698</c:v>
                </c:pt>
                <c:pt idx="748">
                  <c:v>209.17919834758408</c:v>
                </c:pt>
                <c:pt idx="749">
                  <c:v>209.45810394538108</c:v>
                </c:pt>
                <c:pt idx="750">
                  <c:v>209.73700954317698</c:v>
                </c:pt>
                <c:pt idx="751">
                  <c:v>210.01591514097399</c:v>
                </c:pt>
                <c:pt idx="752">
                  <c:v>210.29482073877091</c:v>
                </c:pt>
                <c:pt idx="753">
                  <c:v>210.57372633656792</c:v>
                </c:pt>
                <c:pt idx="754">
                  <c:v>210.85263193436401</c:v>
                </c:pt>
                <c:pt idx="755">
                  <c:v>211.13153753216099</c:v>
                </c:pt>
                <c:pt idx="756">
                  <c:v>211.41044312995791</c:v>
                </c:pt>
                <c:pt idx="757">
                  <c:v>211.689348727755</c:v>
                </c:pt>
                <c:pt idx="758">
                  <c:v>211.96825432555198</c:v>
                </c:pt>
                <c:pt idx="759">
                  <c:v>212.24715992334782</c:v>
                </c:pt>
                <c:pt idx="760">
                  <c:v>212.52606552114483</c:v>
                </c:pt>
                <c:pt idx="761">
                  <c:v>212.80497111894198</c:v>
                </c:pt>
                <c:pt idx="762">
                  <c:v>213.08387671673901</c:v>
                </c:pt>
                <c:pt idx="763">
                  <c:v>213.36278231453508</c:v>
                </c:pt>
                <c:pt idx="764">
                  <c:v>213.641687912332</c:v>
                </c:pt>
                <c:pt idx="765">
                  <c:v>213.92059351012901</c:v>
                </c:pt>
                <c:pt idx="766">
                  <c:v>214.19949910792604</c:v>
                </c:pt>
                <c:pt idx="767">
                  <c:v>214.47840470572299</c:v>
                </c:pt>
                <c:pt idx="768">
                  <c:v>214.75731030351909</c:v>
                </c:pt>
                <c:pt idx="769">
                  <c:v>215.03621590131598</c:v>
                </c:pt>
                <c:pt idx="770">
                  <c:v>215.31512149911291</c:v>
                </c:pt>
                <c:pt idx="771">
                  <c:v>215.59402709691</c:v>
                </c:pt>
                <c:pt idx="772">
                  <c:v>215.87293269470598</c:v>
                </c:pt>
                <c:pt idx="773">
                  <c:v>216.15183829250299</c:v>
                </c:pt>
                <c:pt idx="774">
                  <c:v>216.43074389030002</c:v>
                </c:pt>
                <c:pt idx="775">
                  <c:v>216.709649488097</c:v>
                </c:pt>
                <c:pt idx="776">
                  <c:v>216.98855508589401</c:v>
                </c:pt>
                <c:pt idx="777">
                  <c:v>217.26746068369008</c:v>
                </c:pt>
                <c:pt idx="778">
                  <c:v>217.546366281487</c:v>
                </c:pt>
                <c:pt idx="779">
                  <c:v>217.82527187928409</c:v>
                </c:pt>
                <c:pt idx="780">
                  <c:v>218.10417747708101</c:v>
                </c:pt>
                <c:pt idx="781">
                  <c:v>218.3830830748779</c:v>
                </c:pt>
                <c:pt idx="782">
                  <c:v>218.66198867267408</c:v>
                </c:pt>
                <c:pt idx="783">
                  <c:v>218.94089427047098</c:v>
                </c:pt>
                <c:pt idx="784">
                  <c:v>219.2197998682679</c:v>
                </c:pt>
                <c:pt idx="785">
                  <c:v>219.49870546606499</c:v>
                </c:pt>
                <c:pt idx="786">
                  <c:v>219.77761106386089</c:v>
                </c:pt>
                <c:pt idx="787">
                  <c:v>220.05651666165798</c:v>
                </c:pt>
                <c:pt idx="788">
                  <c:v>220.33542225945504</c:v>
                </c:pt>
                <c:pt idx="789">
                  <c:v>220.61432785725208</c:v>
                </c:pt>
                <c:pt idx="790">
                  <c:v>220.89323345504909</c:v>
                </c:pt>
                <c:pt idx="791">
                  <c:v>221.17213905284501</c:v>
                </c:pt>
                <c:pt idx="792">
                  <c:v>221.45104465064207</c:v>
                </c:pt>
                <c:pt idx="793">
                  <c:v>221.729950248439</c:v>
                </c:pt>
                <c:pt idx="794">
                  <c:v>222.008855846236</c:v>
                </c:pt>
                <c:pt idx="795">
                  <c:v>222.28776144403199</c:v>
                </c:pt>
                <c:pt idx="796">
                  <c:v>222.56666704182891</c:v>
                </c:pt>
                <c:pt idx="797">
                  <c:v>222.84557263962591</c:v>
                </c:pt>
                <c:pt idx="798">
                  <c:v>223.12447823742309</c:v>
                </c:pt>
                <c:pt idx="799">
                  <c:v>223.40338383522001</c:v>
                </c:pt>
                <c:pt idx="800">
                  <c:v>223.68228943301608</c:v>
                </c:pt>
                <c:pt idx="801">
                  <c:v>223.961195030813</c:v>
                </c:pt>
                <c:pt idx="802">
                  <c:v>224.24010062860998</c:v>
                </c:pt>
                <c:pt idx="803">
                  <c:v>224.5190062264069</c:v>
                </c:pt>
                <c:pt idx="804">
                  <c:v>224.797911824203</c:v>
                </c:pt>
                <c:pt idx="805">
                  <c:v>225.076817422</c:v>
                </c:pt>
                <c:pt idx="806">
                  <c:v>225.35572301979701</c:v>
                </c:pt>
                <c:pt idx="807">
                  <c:v>225.63462861759407</c:v>
                </c:pt>
                <c:pt idx="808">
                  <c:v>225.91353421539091</c:v>
                </c:pt>
                <c:pt idx="809">
                  <c:v>226.19243981318709</c:v>
                </c:pt>
                <c:pt idx="810">
                  <c:v>226.4713454109841</c:v>
                </c:pt>
                <c:pt idx="811">
                  <c:v>226.75025100878099</c:v>
                </c:pt>
                <c:pt idx="812">
                  <c:v>227.02915660657791</c:v>
                </c:pt>
                <c:pt idx="813">
                  <c:v>227.30806220437398</c:v>
                </c:pt>
                <c:pt idx="814">
                  <c:v>227.58696780217107</c:v>
                </c:pt>
                <c:pt idx="815">
                  <c:v>227.86587339996791</c:v>
                </c:pt>
                <c:pt idx="816">
                  <c:v>228.14477899776492</c:v>
                </c:pt>
                <c:pt idx="817">
                  <c:v>228.42368459556189</c:v>
                </c:pt>
                <c:pt idx="818">
                  <c:v>228.70259019335782</c:v>
                </c:pt>
                <c:pt idx="819">
                  <c:v>228.98149579115491</c:v>
                </c:pt>
                <c:pt idx="820">
                  <c:v>229.260401388952</c:v>
                </c:pt>
                <c:pt idx="821">
                  <c:v>229.53930698674901</c:v>
                </c:pt>
                <c:pt idx="822">
                  <c:v>229.81821258454499</c:v>
                </c:pt>
                <c:pt idx="823">
                  <c:v>230.097118182342</c:v>
                </c:pt>
                <c:pt idx="824">
                  <c:v>230.37602378013901</c:v>
                </c:pt>
                <c:pt idx="825">
                  <c:v>230.6549293779361</c:v>
                </c:pt>
                <c:pt idx="826">
                  <c:v>230.93383497573299</c:v>
                </c:pt>
                <c:pt idx="827">
                  <c:v>231.212740573529</c:v>
                </c:pt>
                <c:pt idx="828">
                  <c:v>231.49164617132601</c:v>
                </c:pt>
                <c:pt idx="829">
                  <c:v>231.77055176912273</c:v>
                </c:pt>
                <c:pt idx="830">
                  <c:v>232.04945736692</c:v>
                </c:pt>
                <c:pt idx="831">
                  <c:v>232.32836296471601</c:v>
                </c:pt>
                <c:pt idx="832">
                  <c:v>232.60726856251301</c:v>
                </c:pt>
                <c:pt idx="833">
                  <c:v>232.88617416030999</c:v>
                </c:pt>
                <c:pt idx="834">
                  <c:v>233.16507975810691</c:v>
                </c:pt>
                <c:pt idx="835">
                  <c:v>233.443985355904</c:v>
                </c:pt>
                <c:pt idx="836">
                  <c:v>233.72289095370004</c:v>
                </c:pt>
                <c:pt idx="837">
                  <c:v>234.00179655149708</c:v>
                </c:pt>
                <c:pt idx="838">
                  <c:v>234.280702149294</c:v>
                </c:pt>
                <c:pt idx="839">
                  <c:v>234.55960774709101</c:v>
                </c:pt>
                <c:pt idx="840">
                  <c:v>234.83851334488699</c:v>
                </c:pt>
                <c:pt idx="841">
                  <c:v>235.11741894268417</c:v>
                </c:pt>
                <c:pt idx="842">
                  <c:v>235.39632454048109</c:v>
                </c:pt>
                <c:pt idx="843">
                  <c:v>235.67523013827798</c:v>
                </c:pt>
                <c:pt idx="844">
                  <c:v>235.95413573607499</c:v>
                </c:pt>
                <c:pt idx="845">
                  <c:v>236.23304133387091</c:v>
                </c:pt>
                <c:pt idx="846">
                  <c:v>236.51194693166801</c:v>
                </c:pt>
                <c:pt idx="847">
                  <c:v>236.7908525294649</c:v>
                </c:pt>
                <c:pt idx="848">
                  <c:v>237.06975812726191</c:v>
                </c:pt>
                <c:pt idx="849">
                  <c:v>237.34866372505789</c:v>
                </c:pt>
                <c:pt idx="850">
                  <c:v>237.62756932285498</c:v>
                </c:pt>
                <c:pt idx="851">
                  <c:v>237.90647492065199</c:v>
                </c:pt>
                <c:pt idx="852">
                  <c:v>238.18538051844899</c:v>
                </c:pt>
                <c:pt idx="853">
                  <c:v>238.464286116246</c:v>
                </c:pt>
                <c:pt idx="854">
                  <c:v>238.74319171404179</c:v>
                </c:pt>
                <c:pt idx="855">
                  <c:v>239.02209731183913</c:v>
                </c:pt>
                <c:pt idx="856">
                  <c:v>239.30100290963608</c:v>
                </c:pt>
                <c:pt idx="857">
                  <c:v>239.57990850743309</c:v>
                </c:pt>
                <c:pt idx="858">
                  <c:v>239.8588141052291</c:v>
                </c:pt>
                <c:pt idx="859">
                  <c:v>240.13771970302599</c:v>
                </c:pt>
                <c:pt idx="860">
                  <c:v>240.416625300823</c:v>
                </c:pt>
                <c:pt idx="861">
                  <c:v>240.69553089862001</c:v>
                </c:pt>
                <c:pt idx="862">
                  <c:v>240.97443649641701</c:v>
                </c:pt>
                <c:pt idx="863">
                  <c:v>241.253342094213</c:v>
                </c:pt>
                <c:pt idx="864">
                  <c:v>241.53224769201009</c:v>
                </c:pt>
                <c:pt idx="865">
                  <c:v>241.8111532898069</c:v>
                </c:pt>
                <c:pt idx="866">
                  <c:v>242.0900588876041</c:v>
                </c:pt>
                <c:pt idx="867">
                  <c:v>242.36896448540108</c:v>
                </c:pt>
                <c:pt idx="868">
                  <c:v>242.64787008319698</c:v>
                </c:pt>
                <c:pt idx="869">
                  <c:v>242.92677568099401</c:v>
                </c:pt>
                <c:pt idx="870">
                  <c:v>243.20568127879091</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91</c:v>
                </c:pt>
                <c:pt idx="882">
                  <c:v>246.55254845235208</c:v>
                </c:pt>
                <c:pt idx="883">
                  <c:v>246.83145405014901</c:v>
                </c:pt>
                <c:pt idx="884">
                  <c:v>247.11035964794598</c:v>
                </c:pt>
                <c:pt idx="885">
                  <c:v>247.38926524574291</c:v>
                </c:pt>
                <c:pt idx="886">
                  <c:v>247.66817084353909</c:v>
                </c:pt>
                <c:pt idx="887">
                  <c:v>247.94707644133601</c:v>
                </c:pt>
                <c:pt idx="888">
                  <c:v>248.2259820391329</c:v>
                </c:pt>
                <c:pt idx="889">
                  <c:v>248.50488763692999</c:v>
                </c:pt>
                <c:pt idx="890">
                  <c:v>248.78379323472589</c:v>
                </c:pt>
                <c:pt idx="891">
                  <c:v>249.0626988325231</c:v>
                </c:pt>
                <c:pt idx="892">
                  <c:v>249.34160443031999</c:v>
                </c:pt>
                <c:pt idx="893">
                  <c:v>249.62051002811691</c:v>
                </c:pt>
                <c:pt idx="894">
                  <c:v>249.899415625914</c:v>
                </c:pt>
                <c:pt idx="895">
                  <c:v>250.17832122370999</c:v>
                </c:pt>
                <c:pt idx="896">
                  <c:v>250.45722682150708</c:v>
                </c:pt>
                <c:pt idx="897">
                  <c:v>250.736132419304</c:v>
                </c:pt>
                <c:pt idx="898">
                  <c:v>251.01503801710101</c:v>
                </c:pt>
                <c:pt idx="899">
                  <c:v>251.2939436148969</c:v>
                </c:pt>
                <c:pt idx="900">
                  <c:v>251.57284921269417</c:v>
                </c:pt>
                <c:pt idx="901">
                  <c:v>251.85175481049109</c:v>
                </c:pt>
                <c:pt idx="902">
                  <c:v>252.13066040828798</c:v>
                </c:pt>
                <c:pt idx="903">
                  <c:v>252.40956600608499</c:v>
                </c:pt>
                <c:pt idx="904">
                  <c:v>252.688471603881</c:v>
                </c:pt>
                <c:pt idx="905">
                  <c:v>252.967377201678</c:v>
                </c:pt>
                <c:pt idx="906">
                  <c:v>253.2462827994749</c:v>
                </c:pt>
                <c:pt idx="907">
                  <c:v>253.52518839727207</c:v>
                </c:pt>
                <c:pt idx="908">
                  <c:v>253.80409399506792</c:v>
                </c:pt>
                <c:pt idx="909">
                  <c:v>254.08299959286501</c:v>
                </c:pt>
                <c:pt idx="910">
                  <c:v>254.36190519066199</c:v>
                </c:pt>
                <c:pt idx="911">
                  <c:v>254.64081078845891</c:v>
                </c:pt>
                <c:pt idx="912">
                  <c:v>254.919716386256</c:v>
                </c:pt>
                <c:pt idx="913">
                  <c:v>255.19862198405198</c:v>
                </c:pt>
                <c:pt idx="914">
                  <c:v>255.4775275818489</c:v>
                </c:pt>
                <c:pt idx="915">
                  <c:v>255.756433179646</c:v>
                </c:pt>
                <c:pt idx="916">
                  <c:v>256.03533877744263</c:v>
                </c:pt>
                <c:pt idx="917">
                  <c:v>256.31424437523901</c:v>
                </c:pt>
                <c:pt idx="918">
                  <c:v>256.59314997303585</c:v>
                </c:pt>
                <c:pt idx="919">
                  <c:v>256.87205557083308</c:v>
                </c:pt>
                <c:pt idx="920">
                  <c:v>257.15096116862998</c:v>
                </c:pt>
                <c:pt idx="921">
                  <c:v>257.42986676642698</c:v>
                </c:pt>
                <c:pt idx="922">
                  <c:v>257.70877236422285</c:v>
                </c:pt>
                <c:pt idx="923">
                  <c:v>257.98767796201963</c:v>
                </c:pt>
                <c:pt idx="924">
                  <c:v>258.26658355981698</c:v>
                </c:pt>
                <c:pt idx="925">
                  <c:v>258.54548915761404</c:v>
                </c:pt>
                <c:pt idx="926">
                  <c:v>258.82439475541003</c:v>
                </c:pt>
                <c:pt idx="927">
                  <c:v>259.10330035320698</c:v>
                </c:pt>
                <c:pt idx="928">
                  <c:v>259.38220595100393</c:v>
                </c:pt>
                <c:pt idx="929">
                  <c:v>259.66111154880076</c:v>
                </c:pt>
                <c:pt idx="930">
                  <c:v>259.94001714659777</c:v>
                </c:pt>
                <c:pt idx="931">
                  <c:v>260.21892274439381</c:v>
                </c:pt>
                <c:pt idx="932">
                  <c:v>260.49782834219076</c:v>
                </c:pt>
                <c:pt idx="933">
                  <c:v>260.77673393998776</c:v>
                </c:pt>
                <c:pt idx="934">
                  <c:v>261.055639537785</c:v>
                </c:pt>
                <c:pt idx="935">
                  <c:v>261.33454513558098</c:v>
                </c:pt>
                <c:pt idx="936">
                  <c:v>261.61345073337816</c:v>
                </c:pt>
                <c:pt idx="937">
                  <c:v>261.89235633117477</c:v>
                </c:pt>
                <c:pt idx="938">
                  <c:v>262.17126192897194</c:v>
                </c:pt>
                <c:pt idx="939">
                  <c:v>262.45016752676901</c:v>
                </c:pt>
                <c:pt idx="940">
                  <c:v>262.72907312456516</c:v>
                </c:pt>
                <c:pt idx="941">
                  <c:v>263.007978722362</c:v>
                </c:pt>
                <c:pt idx="942">
                  <c:v>263.286884320159</c:v>
                </c:pt>
                <c:pt idx="943">
                  <c:v>263.56578991795601</c:v>
                </c:pt>
                <c:pt idx="944">
                  <c:v>263.84469551575239</c:v>
                </c:pt>
                <c:pt idx="945">
                  <c:v>264.12360111354917</c:v>
                </c:pt>
                <c:pt idx="946">
                  <c:v>264.40250671134601</c:v>
                </c:pt>
                <c:pt idx="947">
                  <c:v>264.68141230914301</c:v>
                </c:pt>
                <c:pt idx="948">
                  <c:v>264.96031790693968</c:v>
                </c:pt>
                <c:pt idx="949">
                  <c:v>265.23922350473617</c:v>
                </c:pt>
                <c:pt idx="950">
                  <c:v>265.51812910253284</c:v>
                </c:pt>
                <c:pt idx="951">
                  <c:v>265.79703470032985</c:v>
                </c:pt>
                <c:pt idx="952">
                  <c:v>266.07594029812697</c:v>
                </c:pt>
                <c:pt idx="953">
                  <c:v>266.35484589592431</c:v>
                </c:pt>
                <c:pt idx="954">
                  <c:v>266.63375149372001</c:v>
                </c:pt>
                <c:pt idx="955">
                  <c:v>266.91265709151696</c:v>
                </c:pt>
                <c:pt idx="956">
                  <c:v>267.19156268931408</c:v>
                </c:pt>
                <c:pt idx="957">
                  <c:v>267.4704682871108</c:v>
                </c:pt>
                <c:pt idx="958">
                  <c:v>267.74937388490702</c:v>
                </c:pt>
                <c:pt idx="959">
                  <c:v>268.02827948270379</c:v>
                </c:pt>
                <c:pt idx="960">
                  <c:v>268.30718508050097</c:v>
                </c:pt>
                <c:pt idx="961">
                  <c:v>268.58609067829764</c:v>
                </c:pt>
                <c:pt idx="962">
                  <c:v>268.86499627609493</c:v>
                </c:pt>
                <c:pt idx="963">
                  <c:v>269.14390187389125</c:v>
                </c:pt>
                <c:pt idx="964">
                  <c:v>269.42280747168763</c:v>
                </c:pt>
                <c:pt idx="965">
                  <c:v>269.70171306948464</c:v>
                </c:pt>
                <c:pt idx="966">
                  <c:v>269.98061866728176</c:v>
                </c:pt>
                <c:pt idx="967">
                  <c:v>270.25952426507803</c:v>
                </c:pt>
                <c:pt idx="968">
                  <c:v>270.53842986287464</c:v>
                </c:pt>
                <c:pt idx="969">
                  <c:v>270.81733546067164</c:v>
                </c:pt>
                <c:pt idx="970">
                  <c:v>271.09624105846899</c:v>
                </c:pt>
                <c:pt idx="971">
                  <c:v>271.375146656266</c:v>
                </c:pt>
                <c:pt idx="972">
                  <c:v>271.65405225406215</c:v>
                </c:pt>
                <c:pt idx="973">
                  <c:v>271.93295785185899</c:v>
                </c:pt>
                <c:pt idx="974">
                  <c:v>272.21186344965599</c:v>
                </c:pt>
                <c:pt idx="975">
                  <c:v>272.49076904745283</c:v>
                </c:pt>
                <c:pt idx="976">
                  <c:v>272.76967464524898</c:v>
                </c:pt>
                <c:pt idx="977">
                  <c:v>273.04858024304616</c:v>
                </c:pt>
                <c:pt idx="978">
                  <c:v>273.32748584084317</c:v>
                </c:pt>
                <c:pt idx="979">
                  <c:v>273.60639143863983</c:v>
                </c:pt>
                <c:pt idx="980">
                  <c:v>273.88529703643701</c:v>
                </c:pt>
                <c:pt idx="981">
                  <c:v>274.16420263423333</c:v>
                </c:pt>
                <c:pt idx="982">
                  <c:v>274.44310823202983</c:v>
                </c:pt>
                <c:pt idx="983">
                  <c:v>274.72201382982701</c:v>
                </c:pt>
                <c:pt idx="984">
                  <c:v>275.00091942762378</c:v>
                </c:pt>
                <c:pt idx="985">
                  <c:v>275.27982502542017</c:v>
                </c:pt>
                <c:pt idx="986">
                  <c:v>275.558730623217</c:v>
                </c:pt>
                <c:pt idx="987">
                  <c:v>275.83763622101395</c:v>
                </c:pt>
                <c:pt idx="988">
                  <c:v>276.11654181881102</c:v>
                </c:pt>
                <c:pt idx="989">
                  <c:v>276.39544741660785</c:v>
                </c:pt>
                <c:pt idx="990">
                  <c:v>276.67435301440401</c:v>
                </c:pt>
                <c:pt idx="991">
                  <c:v>276.95325861220084</c:v>
                </c:pt>
                <c:pt idx="992">
                  <c:v>277.23216420999785</c:v>
                </c:pt>
                <c:pt idx="993">
                  <c:v>277.51106980779485</c:v>
                </c:pt>
                <c:pt idx="994">
                  <c:v>277.78997540559084</c:v>
                </c:pt>
                <c:pt idx="995">
                  <c:v>278.06888100338824</c:v>
                </c:pt>
                <c:pt idx="996">
                  <c:v>278.34778660118502</c:v>
                </c:pt>
                <c:pt idx="997">
                  <c:v>278.62669219898203</c:v>
                </c:pt>
                <c:pt idx="998">
                  <c:v>278.90559779677881</c:v>
                </c:pt>
                <c:pt idx="999">
                  <c:v>279.18450339457502</c:v>
                </c:pt>
                <c:pt idx="1000">
                  <c:v>279.4634089923718</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26</c:v>
                </c:pt>
                <c:pt idx="1009">
                  <c:v>281.97355937254264</c:v>
                </c:pt>
                <c:pt idx="1010">
                  <c:v>282.25246497034016</c:v>
                </c:pt>
                <c:pt idx="1011">
                  <c:v>282.53137056813677</c:v>
                </c:pt>
                <c:pt idx="1012">
                  <c:v>282.81027616593298</c:v>
                </c:pt>
                <c:pt idx="1013">
                  <c:v>283.08918176372998</c:v>
                </c:pt>
                <c:pt idx="1014">
                  <c:v>283.36808736152705</c:v>
                </c:pt>
                <c:pt idx="1015">
                  <c:v>283.646992959324</c:v>
                </c:pt>
                <c:pt idx="1016">
                  <c:v>283.92589855712083</c:v>
                </c:pt>
                <c:pt idx="1017">
                  <c:v>284.20480415491721</c:v>
                </c:pt>
                <c:pt idx="1018">
                  <c:v>284.48370975271376</c:v>
                </c:pt>
                <c:pt idx="1019">
                  <c:v>284.762615350511</c:v>
                </c:pt>
                <c:pt idx="1020">
                  <c:v>285.04152094830783</c:v>
                </c:pt>
                <c:pt idx="1021">
                  <c:v>285.32042654610399</c:v>
                </c:pt>
                <c:pt idx="1022">
                  <c:v>285.59933214390099</c:v>
                </c:pt>
                <c:pt idx="1023">
                  <c:v>285.8782377416976</c:v>
                </c:pt>
                <c:pt idx="1024">
                  <c:v>286.15714333949518</c:v>
                </c:pt>
                <c:pt idx="1025">
                  <c:v>286.43604893729162</c:v>
                </c:pt>
                <c:pt idx="1026">
                  <c:v>286.714954535088</c:v>
                </c:pt>
                <c:pt idx="1027">
                  <c:v>286.993860132885</c:v>
                </c:pt>
                <c:pt idx="1028">
                  <c:v>287.27276573068195</c:v>
                </c:pt>
                <c:pt idx="1029">
                  <c:v>287.55167132847896</c:v>
                </c:pt>
                <c:pt idx="1030">
                  <c:v>287.8305769262746</c:v>
                </c:pt>
                <c:pt idx="1031">
                  <c:v>288.10948252407218</c:v>
                </c:pt>
                <c:pt idx="1032">
                  <c:v>288.38838812186901</c:v>
                </c:pt>
                <c:pt idx="1033">
                  <c:v>288.66729371966625</c:v>
                </c:pt>
                <c:pt idx="1034">
                  <c:v>288.94619931746303</c:v>
                </c:pt>
                <c:pt idx="1035">
                  <c:v>289.22510491525878</c:v>
                </c:pt>
                <c:pt idx="1036">
                  <c:v>289.50401051305624</c:v>
                </c:pt>
                <c:pt idx="1037">
                  <c:v>289.78291611085302</c:v>
                </c:pt>
                <c:pt idx="1038">
                  <c:v>290.0618217086498</c:v>
                </c:pt>
                <c:pt idx="1039">
                  <c:v>290.34072730644715</c:v>
                </c:pt>
                <c:pt idx="1040">
                  <c:v>290.61963290424302</c:v>
                </c:pt>
                <c:pt idx="1041">
                  <c:v>290.89853850203974</c:v>
                </c:pt>
                <c:pt idx="1042">
                  <c:v>291.17744409983732</c:v>
                </c:pt>
                <c:pt idx="1043">
                  <c:v>291.45634969763393</c:v>
                </c:pt>
                <c:pt idx="1044">
                  <c:v>291.73525529542985</c:v>
                </c:pt>
                <c:pt idx="1045">
                  <c:v>292.01416089322714</c:v>
                </c:pt>
                <c:pt idx="1046">
                  <c:v>292.29306649102381</c:v>
                </c:pt>
                <c:pt idx="1047">
                  <c:v>292.57197208882093</c:v>
                </c:pt>
                <c:pt idx="1048">
                  <c:v>292.85087768661816</c:v>
                </c:pt>
                <c:pt idx="1049">
                  <c:v>293.12978328441415</c:v>
                </c:pt>
                <c:pt idx="1050">
                  <c:v>293.40868888221081</c:v>
                </c:pt>
                <c:pt idx="1051">
                  <c:v>293.68759448000799</c:v>
                </c:pt>
                <c:pt idx="1052">
                  <c:v>293.96650007780477</c:v>
                </c:pt>
                <c:pt idx="1053">
                  <c:v>294.24540567560098</c:v>
                </c:pt>
                <c:pt idx="1054">
                  <c:v>294.52431127339793</c:v>
                </c:pt>
                <c:pt idx="1055">
                  <c:v>294.80321687119476</c:v>
                </c:pt>
                <c:pt idx="1056">
                  <c:v>295.08212246899166</c:v>
                </c:pt>
                <c:pt idx="1057">
                  <c:v>295.36102806678895</c:v>
                </c:pt>
                <c:pt idx="1058">
                  <c:v>295.63993366458499</c:v>
                </c:pt>
                <c:pt idx="1059">
                  <c:v>295.91883926238177</c:v>
                </c:pt>
                <c:pt idx="1060">
                  <c:v>296.19774486017894</c:v>
                </c:pt>
                <c:pt idx="1061">
                  <c:v>296.47665045797561</c:v>
                </c:pt>
                <c:pt idx="1062">
                  <c:v>296.75555605577199</c:v>
                </c:pt>
                <c:pt idx="1063">
                  <c:v>297.03446165356917</c:v>
                </c:pt>
                <c:pt idx="1064">
                  <c:v>297.313367251366</c:v>
                </c:pt>
                <c:pt idx="1065">
                  <c:v>297.59227284916301</c:v>
                </c:pt>
                <c:pt idx="1066">
                  <c:v>297.87117844695968</c:v>
                </c:pt>
                <c:pt idx="1067">
                  <c:v>298.1500840447564</c:v>
                </c:pt>
                <c:pt idx="1068">
                  <c:v>298.42898964255284</c:v>
                </c:pt>
                <c:pt idx="1069">
                  <c:v>298.70789524035001</c:v>
                </c:pt>
                <c:pt idx="1070">
                  <c:v>298.98680083814696</c:v>
                </c:pt>
                <c:pt idx="1071">
                  <c:v>299.265706435943</c:v>
                </c:pt>
                <c:pt idx="1072">
                  <c:v>299.54461203374041</c:v>
                </c:pt>
                <c:pt idx="1073">
                  <c:v>299.82351763153696</c:v>
                </c:pt>
                <c:pt idx="1074">
                  <c:v>300.10242322933425</c:v>
                </c:pt>
                <c:pt idx="1075">
                  <c:v>300.3813288271308</c:v>
                </c:pt>
                <c:pt idx="1076">
                  <c:v>300.66023442492701</c:v>
                </c:pt>
                <c:pt idx="1077">
                  <c:v>300.93914002272396</c:v>
                </c:pt>
                <c:pt idx="1078">
                  <c:v>301.21804562052102</c:v>
                </c:pt>
                <c:pt idx="1079">
                  <c:v>301.49695121831763</c:v>
                </c:pt>
                <c:pt idx="1080">
                  <c:v>301.77585681611396</c:v>
                </c:pt>
                <c:pt idx="1081">
                  <c:v>302.05476241391125</c:v>
                </c:pt>
                <c:pt idx="1082">
                  <c:v>302.33366801170808</c:v>
                </c:pt>
                <c:pt idx="1083">
                  <c:v>302.61257360950498</c:v>
                </c:pt>
                <c:pt idx="1084">
                  <c:v>302.89147920730193</c:v>
                </c:pt>
                <c:pt idx="1085">
                  <c:v>303.17038480509802</c:v>
                </c:pt>
                <c:pt idx="1086">
                  <c:v>303.4492904028948</c:v>
                </c:pt>
                <c:pt idx="1087">
                  <c:v>303.72819600069164</c:v>
                </c:pt>
                <c:pt idx="1088">
                  <c:v>304.00710159848899</c:v>
                </c:pt>
                <c:pt idx="1089">
                  <c:v>304.28600719628474</c:v>
                </c:pt>
                <c:pt idx="1090">
                  <c:v>304.56491279408198</c:v>
                </c:pt>
                <c:pt idx="1091">
                  <c:v>304.84381839187898</c:v>
                </c:pt>
                <c:pt idx="1092">
                  <c:v>305.12272398967599</c:v>
                </c:pt>
                <c:pt idx="1093">
                  <c:v>305.40162958747277</c:v>
                </c:pt>
                <c:pt idx="1094">
                  <c:v>305.68053518526898</c:v>
                </c:pt>
                <c:pt idx="1095">
                  <c:v>305.95944078306633</c:v>
                </c:pt>
                <c:pt idx="1096">
                  <c:v>306.23834638086299</c:v>
                </c:pt>
                <c:pt idx="1097">
                  <c:v>306.51725197865983</c:v>
                </c:pt>
                <c:pt idx="1098">
                  <c:v>306.79615757645564</c:v>
                </c:pt>
                <c:pt idx="1099">
                  <c:v>307.07506317425316</c:v>
                </c:pt>
                <c:pt idx="1100">
                  <c:v>307.35396877205</c:v>
                </c:pt>
                <c:pt idx="1101">
                  <c:v>307.63287436984717</c:v>
                </c:pt>
                <c:pt idx="1102">
                  <c:v>307.91177996764355</c:v>
                </c:pt>
                <c:pt idx="1103">
                  <c:v>308.19068556544016</c:v>
                </c:pt>
                <c:pt idx="1104">
                  <c:v>308.469591163237</c:v>
                </c:pt>
                <c:pt idx="1105">
                  <c:v>308.74849676103395</c:v>
                </c:pt>
                <c:pt idx="1106">
                  <c:v>309.02740235883101</c:v>
                </c:pt>
                <c:pt idx="1107">
                  <c:v>309.30630795662677</c:v>
                </c:pt>
                <c:pt idx="1108">
                  <c:v>309.58521355442394</c:v>
                </c:pt>
                <c:pt idx="1109">
                  <c:v>309.86411915222084</c:v>
                </c:pt>
                <c:pt idx="1110">
                  <c:v>310.14302475001801</c:v>
                </c:pt>
                <c:pt idx="1111">
                  <c:v>310.42193034781468</c:v>
                </c:pt>
                <c:pt idx="1112">
                  <c:v>310.70083594561083</c:v>
                </c:pt>
                <c:pt idx="1113">
                  <c:v>310.97974154340801</c:v>
                </c:pt>
                <c:pt idx="1114">
                  <c:v>311.25864714120485</c:v>
                </c:pt>
                <c:pt idx="1115">
                  <c:v>311.53755273900197</c:v>
                </c:pt>
                <c:pt idx="1116">
                  <c:v>311.81645833679897</c:v>
                </c:pt>
                <c:pt idx="1117">
                  <c:v>312.09536393459484</c:v>
                </c:pt>
                <c:pt idx="1118">
                  <c:v>312.37426953239202</c:v>
                </c:pt>
                <c:pt idx="1119">
                  <c:v>312.65317513018903</c:v>
                </c:pt>
                <c:pt idx="1120">
                  <c:v>312.93208072798581</c:v>
                </c:pt>
                <c:pt idx="1121">
                  <c:v>313.21098632578202</c:v>
                </c:pt>
                <c:pt idx="1122">
                  <c:v>313.48989192357897</c:v>
                </c:pt>
                <c:pt idx="1123">
                  <c:v>313.7687975213758</c:v>
                </c:pt>
                <c:pt idx="1124">
                  <c:v>314.04770311917298</c:v>
                </c:pt>
                <c:pt idx="1125">
                  <c:v>314.32660871696999</c:v>
                </c:pt>
                <c:pt idx="1126">
                  <c:v>314.60551431476637</c:v>
                </c:pt>
                <c:pt idx="1127">
                  <c:v>314.88441991256281</c:v>
                </c:pt>
                <c:pt idx="1128">
                  <c:v>315.16332551035998</c:v>
                </c:pt>
                <c:pt idx="1129">
                  <c:v>315.44223110815705</c:v>
                </c:pt>
                <c:pt idx="1130">
                  <c:v>315.72113670595263</c:v>
                </c:pt>
                <c:pt idx="1131">
                  <c:v>316.00004230375026</c:v>
                </c:pt>
                <c:pt idx="1132">
                  <c:v>316.27894790154699</c:v>
                </c:pt>
                <c:pt idx="1133">
                  <c:v>316.55785349934422</c:v>
                </c:pt>
                <c:pt idx="1134">
                  <c:v>316.83675909714077</c:v>
                </c:pt>
                <c:pt idx="1135">
                  <c:v>317.11566469493732</c:v>
                </c:pt>
                <c:pt idx="1136">
                  <c:v>317.39457029273404</c:v>
                </c:pt>
                <c:pt idx="1137">
                  <c:v>317.67347589053117</c:v>
                </c:pt>
                <c:pt idx="1138">
                  <c:v>317.952381488328</c:v>
                </c:pt>
                <c:pt idx="1139">
                  <c:v>318.23128708612393</c:v>
                </c:pt>
                <c:pt idx="1140">
                  <c:v>318.51019268392116</c:v>
                </c:pt>
                <c:pt idx="1141">
                  <c:v>318.789098281718</c:v>
                </c:pt>
                <c:pt idx="1142">
                  <c:v>319.068003879515</c:v>
                </c:pt>
                <c:pt idx="1143">
                  <c:v>319.34690947731195</c:v>
                </c:pt>
                <c:pt idx="1144">
                  <c:v>319.62581507510799</c:v>
                </c:pt>
                <c:pt idx="1145">
                  <c:v>319.904720672905</c:v>
                </c:pt>
                <c:pt idx="1146">
                  <c:v>320.18362627070201</c:v>
                </c:pt>
                <c:pt idx="1147">
                  <c:v>320.46253186849879</c:v>
                </c:pt>
                <c:pt idx="1148">
                  <c:v>320.74143746629454</c:v>
                </c:pt>
                <c:pt idx="1149">
                  <c:v>321.02034306409195</c:v>
                </c:pt>
                <c:pt idx="1150">
                  <c:v>321.29924866188895</c:v>
                </c:pt>
                <c:pt idx="1151">
                  <c:v>321.57815425968568</c:v>
                </c:pt>
                <c:pt idx="1152">
                  <c:v>321.85705985748285</c:v>
                </c:pt>
                <c:pt idx="1153">
                  <c:v>322.13596545527878</c:v>
                </c:pt>
                <c:pt idx="1154">
                  <c:v>322.41487105307601</c:v>
                </c:pt>
                <c:pt idx="1155">
                  <c:v>322.69377665087285</c:v>
                </c:pt>
                <c:pt idx="1156">
                  <c:v>322.97268224866986</c:v>
                </c:pt>
                <c:pt idx="1157">
                  <c:v>323.25158784646601</c:v>
                </c:pt>
                <c:pt idx="1158">
                  <c:v>323.53049344426285</c:v>
                </c:pt>
                <c:pt idx="1159">
                  <c:v>323.80939904205985</c:v>
                </c:pt>
                <c:pt idx="1160">
                  <c:v>324.08830463985714</c:v>
                </c:pt>
                <c:pt idx="1161">
                  <c:v>324.36721023765398</c:v>
                </c:pt>
                <c:pt idx="1162">
                  <c:v>324.64611583545002</c:v>
                </c:pt>
                <c:pt idx="1163">
                  <c:v>324.92502143324703</c:v>
                </c:pt>
                <c:pt idx="1164">
                  <c:v>325.20392703104397</c:v>
                </c:pt>
                <c:pt idx="1165">
                  <c:v>325.48283262884098</c:v>
                </c:pt>
                <c:pt idx="1166">
                  <c:v>325.76173822663679</c:v>
                </c:pt>
                <c:pt idx="1167">
                  <c:v>326.04064382443437</c:v>
                </c:pt>
                <c:pt idx="1168">
                  <c:v>326.31954942223081</c:v>
                </c:pt>
                <c:pt idx="1169">
                  <c:v>326.59845502002793</c:v>
                </c:pt>
                <c:pt idx="1170">
                  <c:v>326.87736061782516</c:v>
                </c:pt>
                <c:pt idx="1171">
                  <c:v>327.15626621562097</c:v>
                </c:pt>
                <c:pt idx="1172">
                  <c:v>327.43517181341781</c:v>
                </c:pt>
                <c:pt idx="1173">
                  <c:v>327.71407741121476</c:v>
                </c:pt>
                <c:pt idx="1174">
                  <c:v>327.99298300901205</c:v>
                </c:pt>
                <c:pt idx="1175">
                  <c:v>328.27188860680798</c:v>
                </c:pt>
                <c:pt idx="1176">
                  <c:v>328.55079420460493</c:v>
                </c:pt>
                <c:pt idx="1177">
                  <c:v>328.82969980240205</c:v>
                </c:pt>
                <c:pt idx="1178">
                  <c:v>329.10860540019894</c:v>
                </c:pt>
                <c:pt idx="1179">
                  <c:v>329.38751099799583</c:v>
                </c:pt>
                <c:pt idx="1180">
                  <c:v>329.66641659579204</c:v>
                </c:pt>
                <c:pt idx="1181">
                  <c:v>329.94532219358905</c:v>
                </c:pt>
                <c:pt idx="1182">
                  <c:v>330.224227791386</c:v>
                </c:pt>
                <c:pt idx="1183">
                  <c:v>330.50313338918284</c:v>
                </c:pt>
                <c:pt idx="1184">
                  <c:v>330.78203898697876</c:v>
                </c:pt>
                <c:pt idx="1185">
                  <c:v>331.06094458477617</c:v>
                </c:pt>
                <c:pt idx="1186">
                  <c:v>331.339850182573</c:v>
                </c:pt>
                <c:pt idx="1187">
                  <c:v>331.61875578036995</c:v>
                </c:pt>
                <c:pt idx="1188">
                  <c:v>331.89766137816702</c:v>
                </c:pt>
                <c:pt idx="1189">
                  <c:v>332.176566975963</c:v>
                </c:pt>
                <c:pt idx="1190">
                  <c:v>332.45547257376018</c:v>
                </c:pt>
                <c:pt idx="1191">
                  <c:v>332.73437817155695</c:v>
                </c:pt>
                <c:pt idx="1192">
                  <c:v>333.01328376935402</c:v>
                </c:pt>
                <c:pt idx="1193">
                  <c:v>333.29218936714983</c:v>
                </c:pt>
                <c:pt idx="1194">
                  <c:v>333.57109496494695</c:v>
                </c:pt>
                <c:pt idx="1195">
                  <c:v>333.85000056274401</c:v>
                </c:pt>
                <c:pt idx="1196">
                  <c:v>334.12890616054102</c:v>
                </c:pt>
                <c:pt idx="1197">
                  <c:v>334.40781175833803</c:v>
                </c:pt>
                <c:pt idx="1198">
                  <c:v>334.68671735613378</c:v>
                </c:pt>
                <c:pt idx="1199">
                  <c:v>334.96562295393102</c:v>
                </c:pt>
                <c:pt idx="1200">
                  <c:v>335.24452855172802</c:v>
                </c:pt>
                <c:pt idx="1201">
                  <c:v>335.5234341495248</c:v>
                </c:pt>
                <c:pt idx="1202">
                  <c:v>335.80233974732181</c:v>
                </c:pt>
                <c:pt idx="1203">
                  <c:v>336.08124534511785</c:v>
                </c:pt>
                <c:pt idx="1204">
                  <c:v>336.36015094291474</c:v>
                </c:pt>
                <c:pt idx="1205">
                  <c:v>336.63905654071198</c:v>
                </c:pt>
                <c:pt idx="1206">
                  <c:v>336.91796213850898</c:v>
                </c:pt>
                <c:pt idx="1207">
                  <c:v>337.19686773630502</c:v>
                </c:pt>
                <c:pt idx="1208">
                  <c:v>337.47577333410197</c:v>
                </c:pt>
                <c:pt idx="1209">
                  <c:v>337.75467893189898</c:v>
                </c:pt>
                <c:pt idx="1210">
                  <c:v>338.03358452969599</c:v>
                </c:pt>
                <c:pt idx="1211">
                  <c:v>338.31249012749316</c:v>
                </c:pt>
                <c:pt idx="1212">
                  <c:v>338.59139572528863</c:v>
                </c:pt>
                <c:pt idx="1213">
                  <c:v>338.87030132308598</c:v>
                </c:pt>
                <c:pt idx="1214">
                  <c:v>339.14920692088316</c:v>
                </c:pt>
                <c:pt idx="1215">
                  <c:v>339.42811251867943</c:v>
                </c:pt>
                <c:pt idx="1216">
                  <c:v>339.70701811647581</c:v>
                </c:pt>
                <c:pt idx="1217">
                  <c:v>339.98592371427276</c:v>
                </c:pt>
                <c:pt idx="1218">
                  <c:v>340.26482931207005</c:v>
                </c:pt>
                <c:pt idx="1219">
                  <c:v>340.543734909867</c:v>
                </c:pt>
                <c:pt idx="1220">
                  <c:v>340.822640507664</c:v>
                </c:pt>
                <c:pt idx="1221">
                  <c:v>341.10154610546016</c:v>
                </c:pt>
                <c:pt idx="1222">
                  <c:v>341.38045170325705</c:v>
                </c:pt>
                <c:pt idx="1223">
                  <c:v>341.659357301054</c:v>
                </c:pt>
                <c:pt idx="1224">
                  <c:v>341.93826289885101</c:v>
                </c:pt>
                <c:pt idx="1225">
                  <c:v>342.21716849664699</c:v>
                </c:pt>
                <c:pt idx="1226">
                  <c:v>342.49607409444394</c:v>
                </c:pt>
                <c:pt idx="1227">
                  <c:v>342.774979692241</c:v>
                </c:pt>
                <c:pt idx="1228">
                  <c:v>343.05388529003818</c:v>
                </c:pt>
                <c:pt idx="1229">
                  <c:v>343.33279088783502</c:v>
                </c:pt>
                <c:pt idx="1230">
                  <c:v>343.611696485631</c:v>
                </c:pt>
                <c:pt idx="1231">
                  <c:v>343.89060208342818</c:v>
                </c:pt>
                <c:pt idx="1232">
                  <c:v>344.16950768122501</c:v>
                </c:pt>
                <c:pt idx="1233">
                  <c:v>344.44841327902196</c:v>
                </c:pt>
                <c:pt idx="1234">
                  <c:v>344.72731887681783</c:v>
                </c:pt>
                <c:pt idx="1235">
                  <c:v>345.00622447461484</c:v>
                </c:pt>
                <c:pt idx="1236">
                  <c:v>345.28513007241179</c:v>
                </c:pt>
                <c:pt idx="1237">
                  <c:v>345.56403567020897</c:v>
                </c:pt>
                <c:pt idx="1238">
                  <c:v>345.84294126800597</c:v>
                </c:pt>
                <c:pt idx="1239">
                  <c:v>346.12184686580201</c:v>
                </c:pt>
                <c:pt idx="1240">
                  <c:v>346.40075246359879</c:v>
                </c:pt>
                <c:pt idx="1241">
                  <c:v>346.67965806139608</c:v>
                </c:pt>
                <c:pt idx="1242">
                  <c:v>346.95856365919281</c:v>
                </c:pt>
                <c:pt idx="1243">
                  <c:v>347.23746925698879</c:v>
                </c:pt>
                <c:pt idx="1244">
                  <c:v>347.51637485478585</c:v>
                </c:pt>
                <c:pt idx="1245">
                  <c:v>347.79528045258263</c:v>
                </c:pt>
                <c:pt idx="1246">
                  <c:v>348.07418605037981</c:v>
                </c:pt>
                <c:pt idx="1247">
                  <c:v>348.35309164817699</c:v>
                </c:pt>
                <c:pt idx="1248">
                  <c:v>348.63199724597274</c:v>
                </c:pt>
                <c:pt idx="1249">
                  <c:v>348.91090284376997</c:v>
                </c:pt>
                <c:pt idx="1250">
                  <c:v>349.18980844156698</c:v>
                </c:pt>
                <c:pt idx="1251">
                  <c:v>349.46871403936404</c:v>
                </c:pt>
                <c:pt idx="1252">
                  <c:v>349.74761963716008</c:v>
                </c:pt>
                <c:pt idx="1253">
                  <c:v>350.02652523495698</c:v>
                </c:pt>
                <c:pt idx="1254">
                  <c:v>350.30543083275415</c:v>
                </c:pt>
                <c:pt idx="1255">
                  <c:v>350.58433643055099</c:v>
                </c:pt>
                <c:pt idx="1256">
                  <c:v>350.86324202834817</c:v>
                </c:pt>
                <c:pt idx="1257">
                  <c:v>351.14214762614415</c:v>
                </c:pt>
                <c:pt idx="1258">
                  <c:v>351.42105322394099</c:v>
                </c:pt>
                <c:pt idx="1259">
                  <c:v>351.69995882173816</c:v>
                </c:pt>
                <c:pt idx="1260">
                  <c:v>351.978864419535</c:v>
                </c:pt>
                <c:pt idx="1261">
                  <c:v>352.25777001733098</c:v>
                </c:pt>
                <c:pt idx="1262">
                  <c:v>352.53667561512799</c:v>
                </c:pt>
                <c:pt idx="1263">
                  <c:v>352.815581212925</c:v>
                </c:pt>
                <c:pt idx="1264">
                  <c:v>353.09448681072217</c:v>
                </c:pt>
                <c:pt idx="1265">
                  <c:v>353.37339240851878</c:v>
                </c:pt>
                <c:pt idx="1266">
                  <c:v>353.65229800631516</c:v>
                </c:pt>
                <c:pt idx="1267">
                  <c:v>353.93120360411194</c:v>
                </c:pt>
                <c:pt idx="1268">
                  <c:v>354.21010920190878</c:v>
                </c:pt>
                <c:pt idx="1269">
                  <c:v>354.48901479970601</c:v>
                </c:pt>
                <c:pt idx="1270">
                  <c:v>354.767920397502</c:v>
                </c:pt>
                <c:pt idx="1271">
                  <c:v>355.04682599529895</c:v>
                </c:pt>
                <c:pt idx="1272">
                  <c:v>355.32573159309601</c:v>
                </c:pt>
                <c:pt idx="1273">
                  <c:v>355.60463719089324</c:v>
                </c:pt>
                <c:pt idx="1274">
                  <c:v>355.88354278868968</c:v>
                </c:pt>
                <c:pt idx="1275">
                  <c:v>356.16244838648618</c:v>
                </c:pt>
                <c:pt idx="1276">
                  <c:v>356.44135398428261</c:v>
                </c:pt>
                <c:pt idx="1277">
                  <c:v>356.72025958207968</c:v>
                </c:pt>
                <c:pt idx="1278">
                  <c:v>356.99916517987697</c:v>
                </c:pt>
                <c:pt idx="1279">
                  <c:v>357.27807077767363</c:v>
                </c:pt>
                <c:pt idx="1280">
                  <c:v>357.55697637546996</c:v>
                </c:pt>
                <c:pt idx="1281">
                  <c:v>357.83588197326702</c:v>
                </c:pt>
                <c:pt idx="1282">
                  <c:v>358.11478757106408</c:v>
                </c:pt>
                <c:pt idx="1283">
                  <c:v>358.39369316886098</c:v>
                </c:pt>
                <c:pt idx="1284">
                  <c:v>358.67259876665696</c:v>
                </c:pt>
                <c:pt idx="1285">
                  <c:v>358.95150436445397</c:v>
                </c:pt>
                <c:pt idx="1286">
                  <c:v>359.23040996225063</c:v>
                </c:pt>
                <c:pt idx="1287">
                  <c:v>359.50931556004781</c:v>
                </c:pt>
                <c:pt idx="1288">
                  <c:v>359.78822115784499</c:v>
                </c:pt>
                <c:pt idx="1289">
                  <c:v>360.06712675564103</c:v>
                </c:pt>
                <c:pt idx="1290">
                  <c:v>360.34603235343798</c:v>
                </c:pt>
                <c:pt idx="1291">
                  <c:v>360.62493795123464</c:v>
                </c:pt>
                <c:pt idx="1292">
                  <c:v>360.90384354903205</c:v>
                </c:pt>
                <c:pt idx="1293">
                  <c:v>361.18274914682797</c:v>
                </c:pt>
                <c:pt idx="1294">
                  <c:v>361.46165474462464</c:v>
                </c:pt>
                <c:pt idx="1295">
                  <c:v>361.74056034242204</c:v>
                </c:pt>
                <c:pt idx="1296">
                  <c:v>362.01946594021899</c:v>
                </c:pt>
                <c:pt idx="1297">
                  <c:v>362.29837153801583</c:v>
                </c:pt>
                <c:pt idx="1298">
                  <c:v>362.57727713581215</c:v>
                </c:pt>
                <c:pt idx="1299">
                  <c:v>362.85618273360905</c:v>
                </c:pt>
                <c:pt idx="1300">
                  <c:v>363.13508833140617</c:v>
                </c:pt>
                <c:pt idx="1301">
                  <c:v>363.41399392920283</c:v>
                </c:pt>
                <c:pt idx="1302">
                  <c:v>363.69289952699904</c:v>
                </c:pt>
                <c:pt idx="1303">
                  <c:v>363.97180512479616</c:v>
                </c:pt>
                <c:pt idx="1304">
                  <c:v>364.25071072259277</c:v>
                </c:pt>
                <c:pt idx="1305">
                  <c:v>364.52961632039001</c:v>
                </c:pt>
                <c:pt idx="1306">
                  <c:v>364.80852191818678</c:v>
                </c:pt>
                <c:pt idx="1307">
                  <c:v>365.08742751598299</c:v>
                </c:pt>
                <c:pt idx="1308">
                  <c:v>365.36633311378</c:v>
                </c:pt>
                <c:pt idx="1309">
                  <c:v>365.64523871157695</c:v>
                </c:pt>
                <c:pt idx="1310">
                  <c:v>365.92414430937396</c:v>
                </c:pt>
                <c:pt idx="1311">
                  <c:v>366.20304990716966</c:v>
                </c:pt>
                <c:pt idx="1312">
                  <c:v>366.48195550496695</c:v>
                </c:pt>
                <c:pt idx="1313">
                  <c:v>366.76086110276418</c:v>
                </c:pt>
                <c:pt idx="1314">
                  <c:v>367.03976670056102</c:v>
                </c:pt>
                <c:pt idx="1315">
                  <c:v>367.31867229835802</c:v>
                </c:pt>
                <c:pt idx="1316">
                  <c:v>367.59757789615395</c:v>
                </c:pt>
                <c:pt idx="1317">
                  <c:v>367.87648349395124</c:v>
                </c:pt>
                <c:pt idx="1318">
                  <c:v>368.15538909174825</c:v>
                </c:pt>
                <c:pt idx="1319">
                  <c:v>368.43429468954508</c:v>
                </c:pt>
                <c:pt idx="1320">
                  <c:v>368.71320028734101</c:v>
                </c:pt>
                <c:pt idx="1321">
                  <c:v>368.99210588513785</c:v>
                </c:pt>
                <c:pt idx="1322">
                  <c:v>369.27101148293468</c:v>
                </c:pt>
                <c:pt idx="1323">
                  <c:v>369.54991708073214</c:v>
                </c:pt>
                <c:pt idx="1324">
                  <c:v>369.82882267852898</c:v>
                </c:pt>
                <c:pt idx="1325">
                  <c:v>370.10772827632502</c:v>
                </c:pt>
                <c:pt idx="1326">
                  <c:v>370.38663387412203</c:v>
                </c:pt>
                <c:pt idx="1327">
                  <c:v>370.66553947191881</c:v>
                </c:pt>
                <c:pt idx="1328">
                  <c:v>370.94444506971627</c:v>
                </c:pt>
                <c:pt idx="1329">
                  <c:v>371.2233506675118</c:v>
                </c:pt>
                <c:pt idx="1330">
                  <c:v>371.50225626530897</c:v>
                </c:pt>
                <c:pt idx="1331">
                  <c:v>371.78116186310581</c:v>
                </c:pt>
                <c:pt idx="1332">
                  <c:v>372.06006746090299</c:v>
                </c:pt>
                <c:pt idx="1333">
                  <c:v>372.33897305869954</c:v>
                </c:pt>
                <c:pt idx="1334">
                  <c:v>372.61787865649598</c:v>
                </c:pt>
                <c:pt idx="1335">
                  <c:v>372.89678425429264</c:v>
                </c:pt>
                <c:pt idx="1336">
                  <c:v>373.17568985208999</c:v>
                </c:pt>
                <c:pt idx="1337">
                  <c:v>373.45459544988699</c:v>
                </c:pt>
                <c:pt idx="1338">
                  <c:v>373.73350104768252</c:v>
                </c:pt>
                <c:pt idx="1339">
                  <c:v>374.01240664547993</c:v>
                </c:pt>
                <c:pt idx="1340">
                  <c:v>374.29131224327654</c:v>
                </c:pt>
                <c:pt idx="1341">
                  <c:v>374.57021784107366</c:v>
                </c:pt>
                <c:pt idx="1342">
                  <c:v>374.849123438871</c:v>
                </c:pt>
                <c:pt idx="1343">
                  <c:v>375.12802903666704</c:v>
                </c:pt>
                <c:pt idx="1344">
                  <c:v>375.40693463446405</c:v>
                </c:pt>
                <c:pt idx="1345">
                  <c:v>375.68584023226117</c:v>
                </c:pt>
                <c:pt idx="1346">
                  <c:v>375.96474583005818</c:v>
                </c:pt>
                <c:pt idx="1347">
                  <c:v>376.24365142785405</c:v>
                </c:pt>
                <c:pt idx="1348">
                  <c:v>376.522557025651</c:v>
                </c:pt>
                <c:pt idx="1349">
                  <c:v>376.8014626234484</c:v>
                </c:pt>
                <c:pt idx="1350">
                  <c:v>377.08036822124484</c:v>
                </c:pt>
                <c:pt idx="1351">
                  <c:v>377.35927381904224</c:v>
                </c:pt>
                <c:pt idx="1352">
                  <c:v>377.63817941683783</c:v>
                </c:pt>
                <c:pt idx="1353">
                  <c:v>377.91708501463501</c:v>
                </c:pt>
                <c:pt idx="1354">
                  <c:v>378.19599061243201</c:v>
                </c:pt>
                <c:pt idx="1355">
                  <c:v>378.47489621022896</c:v>
                </c:pt>
                <c:pt idx="1356">
                  <c:v>378.753801808025</c:v>
                </c:pt>
                <c:pt idx="1357">
                  <c:v>379.03270740582195</c:v>
                </c:pt>
                <c:pt idx="1358">
                  <c:v>379.31161300361896</c:v>
                </c:pt>
                <c:pt idx="1359">
                  <c:v>379.59051860141585</c:v>
                </c:pt>
                <c:pt idx="1360">
                  <c:v>379.86942419921326</c:v>
                </c:pt>
                <c:pt idx="1361">
                  <c:v>380.14832979700896</c:v>
                </c:pt>
                <c:pt idx="1362">
                  <c:v>380.42723539480602</c:v>
                </c:pt>
                <c:pt idx="1363">
                  <c:v>380.70614099260274</c:v>
                </c:pt>
                <c:pt idx="1364">
                  <c:v>380.9850465903998</c:v>
                </c:pt>
                <c:pt idx="1365">
                  <c:v>381.26395218819681</c:v>
                </c:pt>
                <c:pt idx="1366">
                  <c:v>381.54285778599302</c:v>
                </c:pt>
                <c:pt idx="1367">
                  <c:v>381.82176338379008</c:v>
                </c:pt>
                <c:pt idx="1368">
                  <c:v>382.10066898158698</c:v>
                </c:pt>
                <c:pt idx="1369">
                  <c:v>382.37957457938398</c:v>
                </c:pt>
                <c:pt idx="1370">
                  <c:v>382.65848017718002</c:v>
                </c:pt>
                <c:pt idx="1371">
                  <c:v>382.9373857749768</c:v>
                </c:pt>
                <c:pt idx="1372">
                  <c:v>383.21629137277381</c:v>
                </c:pt>
                <c:pt idx="1373">
                  <c:v>383.49519697057053</c:v>
                </c:pt>
                <c:pt idx="1374">
                  <c:v>383.77410256836799</c:v>
                </c:pt>
                <c:pt idx="1375">
                  <c:v>384.05300816616398</c:v>
                </c:pt>
                <c:pt idx="1376">
                  <c:v>384.33191376396093</c:v>
                </c:pt>
                <c:pt idx="1377">
                  <c:v>384.61081936175816</c:v>
                </c:pt>
                <c:pt idx="1378">
                  <c:v>384.889724959555</c:v>
                </c:pt>
                <c:pt idx="1379">
                  <c:v>385.16863055735098</c:v>
                </c:pt>
                <c:pt idx="1380">
                  <c:v>385.44753615514799</c:v>
                </c:pt>
                <c:pt idx="1381">
                  <c:v>385.72644175294477</c:v>
                </c:pt>
                <c:pt idx="1382">
                  <c:v>386.005347350742</c:v>
                </c:pt>
                <c:pt idx="1383">
                  <c:v>386.28425294853878</c:v>
                </c:pt>
                <c:pt idx="1384">
                  <c:v>386.56315854633476</c:v>
                </c:pt>
                <c:pt idx="1385">
                  <c:v>386.84206414413217</c:v>
                </c:pt>
                <c:pt idx="1386">
                  <c:v>387.12096974192895</c:v>
                </c:pt>
                <c:pt idx="1387">
                  <c:v>387.39987533972641</c:v>
                </c:pt>
                <c:pt idx="1388">
                  <c:v>387.67878093752205</c:v>
                </c:pt>
                <c:pt idx="1389">
                  <c:v>387.95768653531917</c:v>
                </c:pt>
                <c:pt idx="1390">
                  <c:v>388.23659213311601</c:v>
                </c:pt>
                <c:pt idx="1391">
                  <c:v>388.51549773091301</c:v>
                </c:pt>
                <c:pt idx="1392">
                  <c:v>388.79440332871002</c:v>
                </c:pt>
                <c:pt idx="1393">
                  <c:v>389.07330892650583</c:v>
                </c:pt>
                <c:pt idx="1394">
                  <c:v>389.35221452430318</c:v>
                </c:pt>
                <c:pt idx="1395">
                  <c:v>389.63112012209984</c:v>
                </c:pt>
                <c:pt idx="1396">
                  <c:v>389.91002571989696</c:v>
                </c:pt>
                <c:pt idx="1397">
                  <c:v>390.18893131769283</c:v>
                </c:pt>
                <c:pt idx="1398">
                  <c:v>390.46783691548984</c:v>
                </c:pt>
                <c:pt idx="1399">
                  <c:v>390.74674251328696</c:v>
                </c:pt>
                <c:pt idx="1400">
                  <c:v>391.02564811108397</c:v>
                </c:pt>
                <c:pt idx="1401">
                  <c:v>391.3045537088808</c:v>
                </c:pt>
                <c:pt idx="1402">
                  <c:v>391.58345930667679</c:v>
                </c:pt>
                <c:pt idx="1403">
                  <c:v>391.86236490447396</c:v>
                </c:pt>
                <c:pt idx="1404">
                  <c:v>392.14127050227103</c:v>
                </c:pt>
                <c:pt idx="1405">
                  <c:v>392.42017610006781</c:v>
                </c:pt>
                <c:pt idx="1406">
                  <c:v>392.69908169786424</c:v>
                </c:pt>
                <c:pt idx="1407">
                  <c:v>392.97798729566102</c:v>
                </c:pt>
                <c:pt idx="1408">
                  <c:v>393.25689289345826</c:v>
                </c:pt>
                <c:pt idx="1409">
                  <c:v>393.53579849125464</c:v>
                </c:pt>
                <c:pt idx="1410">
                  <c:v>393.81470408905221</c:v>
                </c:pt>
                <c:pt idx="1411">
                  <c:v>394.09360968684808</c:v>
                </c:pt>
                <c:pt idx="1412">
                  <c:v>394.37251528464481</c:v>
                </c:pt>
                <c:pt idx="1413">
                  <c:v>394.65142088244215</c:v>
                </c:pt>
                <c:pt idx="1414">
                  <c:v>394.93032648023876</c:v>
                </c:pt>
                <c:pt idx="1415">
                  <c:v>395.2092320780348</c:v>
                </c:pt>
                <c:pt idx="1416">
                  <c:v>395.48813767583181</c:v>
                </c:pt>
                <c:pt idx="1417">
                  <c:v>395.76704327362904</c:v>
                </c:pt>
                <c:pt idx="1418">
                  <c:v>396.04594887142616</c:v>
                </c:pt>
                <c:pt idx="1419">
                  <c:v>396.324854469223</c:v>
                </c:pt>
                <c:pt idx="1420">
                  <c:v>396.60376006701898</c:v>
                </c:pt>
                <c:pt idx="1421">
                  <c:v>396.88266566481633</c:v>
                </c:pt>
                <c:pt idx="1422">
                  <c:v>397.16157126261277</c:v>
                </c:pt>
                <c:pt idx="1423">
                  <c:v>397.44047686041</c:v>
                </c:pt>
                <c:pt idx="1424">
                  <c:v>397.71938245820564</c:v>
                </c:pt>
                <c:pt idx="1425">
                  <c:v>397.99828805600276</c:v>
                </c:pt>
                <c:pt idx="1426">
                  <c:v>398.2771936538</c:v>
                </c:pt>
                <c:pt idx="1427">
                  <c:v>398.55609925159678</c:v>
                </c:pt>
                <c:pt idx="1428">
                  <c:v>398.83500484939395</c:v>
                </c:pt>
                <c:pt idx="1429">
                  <c:v>399.11391044718954</c:v>
                </c:pt>
                <c:pt idx="1430">
                  <c:v>399.39281604498694</c:v>
                </c:pt>
                <c:pt idx="1431">
                  <c:v>399.67172164278395</c:v>
                </c:pt>
                <c:pt idx="1432">
                  <c:v>399.95062724058084</c:v>
                </c:pt>
                <c:pt idx="1433">
                  <c:v>400.22953283837694</c:v>
                </c:pt>
                <c:pt idx="1434">
                  <c:v>400.50843843617378</c:v>
                </c:pt>
                <c:pt idx="1435">
                  <c:v>400.78734403397101</c:v>
                </c:pt>
                <c:pt idx="1436">
                  <c:v>401.06624963176824</c:v>
                </c:pt>
                <c:pt idx="1437">
                  <c:v>401.34515522956502</c:v>
                </c:pt>
                <c:pt idx="1438">
                  <c:v>401.6240608273614</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26</c:v>
                </c:pt>
                <c:pt idx="1447">
                  <c:v>404.13421120753196</c:v>
                </c:pt>
                <c:pt idx="1448">
                  <c:v>404.41311680532885</c:v>
                </c:pt>
                <c:pt idx="1449">
                  <c:v>404.69202240312597</c:v>
                </c:pt>
                <c:pt idx="1450">
                  <c:v>404.97092800092281</c:v>
                </c:pt>
                <c:pt idx="1451">
                  <c:v>405.24983359872016</c:v>
                </c:pt>
                <c:pt idx="1452">
                  <c:v>405.52873919651603</c:v>
                </c:pt>
                <c:pt idx="1453">
                  <c:v>405.80764479431326</c:v>
                </c:pt>
                <c:pt idx="1454">
                  <c:v>406.08655039210964</c:v>
                </c:pt>
                <c:pt idx="1455">
                  <c:v>406.36545598990705</c:v>
                </c:pt>
                <c:pt idx="1456">
                  <c:v>406.64436158770326</c:v>
                </c:pt>
                <c:pt idx="1457">
                  <c:v>406.92326718549981</c:v>
                </c:pt>
                <c:pt idx="1458">
                  <c:v>407.20217278329699</c:v>
                </c:pt>
                <c:pt idx="1459">
                  <c:v>407.48107838109377</c:v>
                </c:pt>
                <c:pt idx="1460">
                  <c:v>407.759983978891</c:v>
                </c:pt>
                <c:pt idx="1461">
                  <c:v>408.03888957668693</c:v>
                </c:pt>
                <c:pt idx="1462">
                  <c:v>408.31779517448405</c:v>
                </c:pt>
                <c:pt idx="1463">
                  <c:v>408.59670077228054</c:v>
                </c:pt>
                <c:pt idx="1464">
                  <c:v>408.875606370078</c:v>
                </c:pt>
                <c:pt idx="1465">
                  <c:v>409.15451196787399</c:v>
                </c:pt>
                <c:pt idx="1466">
                  <c:v>409.43341756567054</c:v>
                </c:pt>
                <c:pt idx="1467">
                  <c:v>409.71232316346817</c:v>
                </c:pt>
                <c:pt idx="1468">
                  <c:v>409.99122876126461</c:v>
                </c:pt>
                <c:pt idx="1469">
                  <c:v>410.27013435906196</c:v>
                </c:pt>
                <c:pt idx="1470">
                  <c:v>410.549039956858</c:v>
                </c:pt>
                <c:pt idx="1471">
                  <c:v>410.827945554655</c:v>
                </c:pt>
                <c:pt idx="1472">
                  <c:v>411.10685115245201</c:v>
                </c:pt>
                <c:pt idx="1473">
                  <c:v>411.38575675024879</c:v>
                </c:pt>
                <c:pt idx="1474">
                  <c:v>411.66466234804517</c:v>
                </c:pt>
                <c:pt idx="1475">
                  <c:v>411.94356794584195</c:v>
                </c:pt>
                <c:pt idx="1476">
                  <c:v>412.22247354363896</c:v>
                </c:pt>
                <c:pt idx="1477">
                  <c:v>412.50137914143585</c:v>
                </c:pt>
                <c:pt idx="1478">
                  <c:v>412.78028473923302</c:v>
                </c:pt>
                <c:pt idx="1479">
                  <c:v>413.05919033702901</c:v>
                </c:pt>
                <c:pt idx="1480">
                  <c:v>413.33809593482601</c:v>
                </c:pt>
                <c:pt idx="1481">
                  <c:v>413.61700153262302</c:v>
                </c:pt>
                <c:pt idx="1482">
                  <c:v>413.89590713042008</c:v>
                </c:pt>
                <c:pt idx="1483">
                  <c:v>414.17481272821601</c:v>
                </c:pt>
                <c:pt idx="1484">
                  <c:v>414.45371832601285</c:v>
                </c:pt>
                <c:pt idx="1485">
                  <c:v>414.73262392381002</c:v>
                </c:pt>
                <c:pt idx="1486">
                  <c:v>415.0115295216068</c:v>
                </c:pt>
                <c:pt idx="1487">
                  <c:v>415.29043511940398</c:v>
                </c:pt>
                <c:pt idx="1488">
                  <c:v>415.56934071719985</c:v>
                </c:pt>
                <c:pt idx="1489">
                  <c:v>415.84824631499708</c:v>
                </c:pt>
                <c:pt idx="1490">
                  <c:v>416.12715191279381</c:v>
                </c:pt>
                <c:pt idx="1491">
                  <c:v>416.40605751059064</c:v>
                </c:pt>
                <c:pt idx="1492">
                  <c:v>416.68496310838702</c:v>
                </c:pt>
                <c:pt idx="1493">
                  <c:v>416.9638687061838</c:v>
                </c:pt>
                <c:pt idx="1494">
                  <c:v>417.24277430398098</c:v>
                </c:pt>
                <c:pt idx="1495">
                  <c:v>417.52167990177776</c:v>
                </c:pt>
                <c:pt idx="1496">
                  <c:v>417.80058549957499</c:v>
                </c:pt>
                <c:pt idx="1497">
                  <c:v>418.07949109737098</c:v>
                </c:pt>
                <c:pt idx="1498">
                  <c:v>418.35839669516798</c:v>
                </c:pt>
                <c:pt idx="1499">
                  <c:v>418.63730229296499</c:v>
                </c:pt>
                <c:pt idx="1500">
                  <c:v>418.916207890762</c:v>
                </c:pt>
                <c:pt idx="1501">
                  <c:v>419.19511348855764</c:v>
                </c:pt>
                <c:pt idx="1502">
                  <c:v>419.47401908635499</c:v>
                </c:pt>
                <c:pt idx="1503">
                  <c:v>419.75292468415222</c:v>
                </c:pt>
                <c:pt idx="1504">
                  <c:v>420.03183028194894</c:v>
                </c:pt>
                <c:pt idx="1505">
                  <c:v>420.31073587974618</c:v>
                </c:pt>
                <c:pt idx="1506">
                  <c:v>420.58964147754205</c:v>
                </c:pt>
                <c:pt idx="1507">
                  <c:v>420.868547075339</c:v>
                </c:pt>
                <c:pt idx="1508">
                  <c:v>421.1474526731364</c:v>
                </c:pt>
                <c:pt idx="1509">
                  <c:v>421.42635827093261</c:v>
                </c:pt>
                <c:pt idx="1510">
                  <c:v>421.70526386872905</c:v>
                </c:pt>
                <c:pt idx="1511">
                  <c:v>421.98416946652577</c:v>
                </c:pt>
                <c:pt idx="1512">
                  <c:v>422.263075064323</c:v>
                </c:pt>
                <c:pt idx="1513">
                  <c:v>422.54198066212001</c:v>
                </c:pt>
                <c:pt idx="1514">
                  <c:v>422.82088625991702</c:v>
                </c:pt>
                <c:pt idx="1515">
                  <c:v>423.099791857713</c:v>
                </c:pt>
                <c:pt idx="1516">
                  <c:v>423.37869745550984</c:v>
                </c:pt>
                <c:pt idx="1517">
                  <c:v>423.65760305330724</c:v>
                </c:pt>
                <c:pt idx="1518">
                  <c:v>423.93650865110362</c:v>
                </c:pt>
                <c:pt idx="1519">
                  <c:v>424.21541424889961</c:v>
                </c:pt>
                <c:pt idx="1520">
                  <c:v>424.49431984669661</c:v>
                </c:pt>
                <c:pt idx="1521">
                  <c:v>424.77322544449379</c:v>
                </c:pt>
                <c:pt idx="1522">
                  <c:v>425.05213104229068</c:v>
                </c:pt>
                <c:pt idx="1523">
                  <c:v>425.33103664008763</c:v>
                </c:pt>
                <c:pt idx="1524">
                  <c:v>425.60994223788401</c:v>
                </c:pt>
                <c:pt idx="1525">
                  <c:v>425.88884783568102</c:v>
                </c:pt>
                <c:pt idx="1526">
                  <c:v>426.16775343347808</c:v>
                </c:pt>
                <c:pt idx="1527">
                  <c:v>426.44665903127463</c:v>
                </c:pt>
                <c:pt idx="1528">
                  <c:v>426.72556462907198</c:v>
                </c:pt>
                <c:pt idx="1529">
                  <c:v>427.00447022686825</c:v>
                </c:pt>
                <c:pt idx="1530">
                  <c:v>427.2833758246648</c:v>
                </c:pt>
                <c:pt idx="1531">
                  <c:v>427.56228142246215</c:v>
                </c:pt>
                <c:pt idx="1532">
                  <c:v>427.84118702025904</c:v>
                </c:pt>
                <c:pt idx="1533">
                  <c:v>428.12009261805508</c:v>
                </c:pt>
                <c:pt idx="1534">
                  <c:v>428.39899821585198</c:v>
                </c:pt>
                <c:pt idx="1535">
                  <c:v>428.67790381364915</c:v>
                </c:pt>
                <c:pt idx="1536">
                  <c:v>428.95680941144599</c:v>
                </c:pt>
                <c:pt idx="1537">
                  <c:v>429.23571500924277</c:v>
                </c:pt>
                <c:pt idx="1538">
                  <c:v>429.51462060703915</c:v>
                </c:pt>
                <c:pt idx="1539">
                  <c:v>429.79352620483593</c:v>
                </c:pt>
                <c:pt idx="1540">
                  <c:v>430.07243180263299</c:v>
                </c:pt>
                <c:pt idx="1541">
                  <c:v>430.35133740042977</c:v>
                </c:pt>
                <c:pt idx="1542">
                  <c:v>430.63024299822581</c:v>
                </c:pt>
                <c:pt idx="1543">
                  <c:v>430.90914859602299</c:v>
                </c:pt>
                <c:pt idx="1544">
                  <c:v>431.18805419382016</c:v>
                </c:pt>
                <c:pt idx="1545">
                  <c:v>431.46695979161677</c:v>
                </c:pt>
                <c:pt idx="1546">
                  <c:v>431.74586538941418</c:v>
                </c:pt>
                <c:pt idx="1547">
                  <c:v>432.02477098720976</c:v>
                </c:pt>
                <c:pt idx="1548">
                  <c:v>432.303676585007</c:v>
                </c:pt>
                <c:pt idx="1549">
                  <c:v>432.582582182804</c:v>
                </c:pt>
                <c:pt idx="1550">
                  <c:v>432.86148778060101</c:v>
                </c:pt>
                <c:pt idx="1551">
                  <c:v>433.14039337839705</c:v>
                </c:pt>
                <c:pt idx="1552">
                  <c:v>433.41929897619377</c:v>
                </c:pt>
                <c:pt idx="1553">
                  <c:v>433.69820457399101</c:v>
                </c:pt>
                <c:pt idx="1554">
                  <c:v>433.97711017178784</c:v>
                </c:pt>
                <c:pt idx="1555">
                  <c:v>434.25601576958468</c:v>
                </c:pt>
                <c:pt idx="1556">
                  <c:v>434.534921367381</c:v>
                </c:pt>
                <c:pt idx="1557">
                  <c:v>434.81382696517784</c:v>
                </c:pt>
                <c:pt idx="1558">
                  <c:v>435.09273256297467</c:v>
                </c:pt>
                <c:pt idx="1559">
                  <c:v>435.37163816077197</c:v>
                </c:pt>
                <c:pt idx="1560">
                  <c:v>435.65054375856801</c:v>
                </c:pt>
                <c:pt idx="1561">
                  <c:v>435.92944935636501</c:v>
                </c:pt>
                <c:pt idx="1562">
                  <c:v>436.20835495416179</c:v>
                </c:pt>
                <c:pt idx="1563">
                  <c:v>436.48726055195903</c:v>
                </c:pt>
                <c:pt idx="1564">
                  <c:v>436.76616614975597</c:v>
                </c:pt>
                <c:pt idx="1565">
                  <c:v>437.04507174755196</c:v>
                </c:pt>
                <c:pt idx="1566">
                  <c:v>437.32397734534896</c:v>
                </c:pt>
                <c:pt idx="1567">
                  <c:v>437.60288294314637</c:v>
                </c:pt>
                <c:pt idx="1568">
                  <c:v>437.88178854094281</c:v>
                </c:pt>
                <c:pt idx="1569">
                  <c:v>438.16069413873925</c:v>
                </c:pt>
                <c:pt idx="1570">
                  <c:v>438.43959973653585</c:v>
                </c:pt>
                <c:pt idx="1571">
                  <c:v>438.71850533433297</c:v>
                </c:pt>
                <c:pt idx="1572">
                  <c:v>438.99741093212964</c:v>
                </c:pt>
                <c:pt idx="1573">
                  <c:v>439.27631652992699</c:v>
                </c:pt>
                <c:pt idx="1574">
                  <c:v>439.55522212772337</c:v>
                </c:pt>
                <c:pt idx="1575">
                  <c:v>439.83412772551981</c:v>
                </c:pt>
                <c:pt idx="1576">
                  <c:v>440.11303332331715</c:v>
                </c:pt>
                <c:pt idx="1577">
                  <c:v>440.39193892111376</c:v>
                </c:pt>
                <c:pt idx="1578">
                  <c:v>440.67084451890997</c:v>
                </c:pt>
                <c:pt idx="1579">
                  <c:v>440.94975011670715</c:v>
                </c:pt>
                <c:pt idx="1580">
                  <c:v>441.22865571450399</c:v>
                </c:pt>
                <c:pt idx="1581">
                  <c:v>441.50756131230116</c:v>
                </c:pt>
                <c:pt idx="1582">
                  <c:v>441.78646691009783</c:v>
                </c:pt>
                <c:pt idx="1583">
                  <c:v>442.06537250789393</c:v>
                </c:pt>
                <c:pt idx="1584">
                  <c:v>442.34427810569116</c:v>
                </c:pt>
                <c:pt idx="1585">
                  <c:v>442.623183703488</c:v>
                </c:pt>
                <c:pt idx="1586">
                  <c:v>442.90208930128483</c:v>
                </c:pt>
                <c:pt idx="1587">
                  <c:v>443.18099489908116</c:v>
                </c:pt>
                <c:pt idx="1588">
                  <c:v>443.45990049687799</c:v>
                </c:pt>
                <c:pt idx="1589">
                  <c:v>443.73880609467483</c:v>
                </c:pt>
                <c:pt idx="1590">
                  <c:v>444.01771169247195</c:v>
                </c:pt>
                <c:pt idx="1591">
                  <c:v>444.29661729026878</c:v>
                </c:pt>
                <c:pt idx="1592">
                  <c:v>444.575522888065</c:v>
                </c:pt>
                <c:pt idx="1593">
                  <c:v>444.85442848586217</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84</c:v>
                </c:pt>
                <c:pt idx="1602">
                  <c:v>447.36457886603301</c:v>
                </c:pt>
                <c:pt idx="1603">
                  <c:v>447.64348446383025</c:v>
                </c:pt>
                <c:pt idx="1604">
                  <c:v>447.92239006162686</c:v>
                </c:pt>
                <c:pt idx="1605">
                  <c:v>448.20129565942398</c:v>
                </c:pt>
                <c:pt idx="1606">
                  <c:v>448.48020125721968</c:v>
                </c:pt>
                <c:pt idx="1607">
                  <c:v>448.75910685501697</c:v>
                </c:pt>
                <c:pt idx="1608">
                  <c:v>449.03801245281363</c:v>
                </c:pt>
                <c:pt idx="1609">
                  <c:v>449.31691805061064</c:v>
                </c:pt>
                <c:pt idx="1610">
                  <c:v>449.59582364840696</c:v>
                </c:pt>
                <c:pt idx="1611">
                  <c:v>449.87472924620386</c:v>
                </c:pt>
                <c:pt idx="1612">
                  <c:v>450.15363484400098</c:v>
                </c:pt>
                <c:pt idx="1613">
                  <c:v>450.43254044179764</c:v>
                </c:pt>
                <c:pt idx="1614">
                  <c:v>450.71144603959499</c:v>
                </c:pt>
                <c:pt idx="1615">
                  <c:v>450.9903516373908</c:v>
                </c:pt>
                <c:pt idx="1616">
                  <c:v>451.26925723518781</c:v>
                </c:pt>
                <c:pt idx="1617">
                  <c:v>451.54816283298499</c:v>
                </c:pt>
                <c:pt idx="1618">
                  <c:v>451.82706843078205</c:v>
                </c:pt>
                <c:pt idx="1619">
                  <c:v>452.1059740285778</c:v>
                </c:pt>
                <c:pt idx="1620">
                  <c:v>452.38487962637498</c:v>
                </c:pt>
                <c:pt idx="1621">
                  <c:v>452.66378522417205</c:v>
                </c:pt>
                <c:pt idx="1622">
                  <c:v>452.94269082196922</c:v>
                </c:pt>
                <c:pt idx="1623">
                  <c:v>453.221596419766</c:v>
                </c:pt>
                <c:pt idx="1624">
                  <c:v>453.50050201756198</c:v>
                </c:pt>
                <c:pt idx="1625">
                  <c:v>453.77940761535922</c:v>
                </c:pt>
                <c:pt idx="1626">
                  <c:v>454.058313213156</c:v>
                </c:pt>
                <c:pt idx="1627">
                  <c:v>454.337218810953</c:v>
                </c:pt>
                <c:pt idx="1628">
                  <c:v>454.61612440874899</c:v>
                </c:pt>
                <c:pt idx="1629">
                  <c:v>454.89503000654599</c:v>
                </c:pt>
                <c:pt idx="1630">
                  <c:v>455.17393560434317</c:v>
                </c:pt>
                <c:pt idx="1631">
                  <c:v>455.45284120214001</c:v>
                </c:pt>
                <c:pt idx="1632">
                  <c:v>455.73174679993696</c:v>
                </c:pt>
                <c:pt idx="1633">
                  <c:v>456.01065239773317</c:v>
                </c:pt>
                <c:pt idx="1634">
                  <c:v>456.28955799552983</c:v>
                </c:pt>
                <c:pt idx="1635">
                  <c:v>456.56846359332718</c:v>
                </c:pt>
                <c:pt idx="1636">
                  <c:v>456.84736919112402</c:v>
                </c:pt>
                <c:pt idx="1637">
                  <c:v>457.12627478891983</c:v>
                </c:pt>
                <c:pt idx="1638">
                  <c:v>457.40518038671701</c:v>
                </c:pt>
                <c:pt idx="1639">
                  <c:v>457.68408598451401</c:v>
                </c:pt>
                <c:pt idx="1640">
                  <c:v>457.96299158231102</c:v>
                </c:pt>
                <c:pt idx="1641">
                  <c:v>458.24189718010808</c:v>
                </c:pt>
                <c:pt idx="1642">
                  <c:v>458.52080277790395</c:v>
                </c:pt>
                <c:pt idx="1643">
                  <c:v>458.79970837570102</c:v>
                </c:pt>
                <c:pt idx="1644">
                  <c:v>459.07861397349785</c:v>
                </c:pt>
                <c:pt idx="1645">
                  <c:v>459.35751957129463</c:v>
                </c:pt>
                <c:pt idx="1646">
                  <c:v>459.63642516909101</c:v>
                </c:pt>
                <c:pt idx="1647">
                  <c:v>459.91533076688768</c:v>
                </c:pt>
                <c:pt idx="1648">
                  <c:v>460.19423636468503</c:v>
                </c:pt>
                <c:pt idx="1649">
                  <c:v>460.47314196248163</c:v>
                </c:pt>
                <c:pt idx="1650">
                  <c:v>460.75204756027881</c:v>
                </c:pt>
                <c:pt idx="1651">
                  <c:v>461.03095315807468</c:v>
                </c:pt>
                <c:pt idx="1652">
                  <c:v>461.30985875587203</c:v>
                </c:pt>
                <c:pt idx="1653">
                  <c:v>461.58876435366898</c:v>
                </c:pt>
                <c:pt idx="1654">
                  <c:v>461.86766995146598</c:v>
                </c:pt>
                <c:pt idx="1655">
                  <c:v>462.14657554926197</c:v>
                </c:pt>
                <c:pt idx="1656">
                  <c:v>462.42548114705897</c:v>
                </c:pt>
                <c:pt idx="1657">
                  <c:v>462.70438674485598</c:v>
                </c:pt>
                <c:pt idx="1658">
                  <c:v>462.98329234265276</c:v>
                </c:pt>
                <c:pt idx="1659">
                  <c:v>463.26219794044977</c:v>
                </c:pt>
                <c:pt idx="1660">
                  <c:v>463.54110353824581</c:v>
                </c:pt>
                <c:pt idx="1661">
                  <c:v>463.82000913604298</c:v>
                </c:pt>
                <c:pt idx="1662">
                  <c:v>464.09891473383999</c:v>
                </c:pt>
                <c:pt idx="1663">
                  <c:v>464.37782033163717</c:v>
                </c:pt>
                <c:pt idx="1664">
                  <c:v>464.65672592943298</c:v>
                </c:pt>
                <c:pt idx="1665">
                  <c:v>464.93563152722976</c:v>
                </c:pt>
                <c:pt idx="1666">
                  <c:v>465.21453712502705</c:v>
                </c:pt>
                <c:pt idx="1667">
                  <c:v>465.49344272282394</c:v>
                </c:pt>
                <c:pt idx="1668">
                  <c:v>465.77234832062101</c:v>
                </c:pt>
                <c:pt idx="1669">
                  <c:v>466.05125391841699</c:v>
                </c:pt>
                <c:pt idx="1670">
                  <c:v>466.33015951621366</c:v>
                </c:pt>
                <c:pt idx="1671">
                  <c:v>466.6090651140114</c:v>
                </c:pt>
                <c:pt idx="1672">
                  <c:v>466.88797071180801</c:v>
                </c:pt>
                <c:pt idx="1673">
                  <c:v>467.16687630960405</c:v>
                </c:pt>
                <c:pt idx="1674">
                  <c:v>467.445781907401</c:v>
                </c:pt>
                <c:pt idx="1675">
                  <c:v>467.72468750519801</c:v>
                </c:pt>
                <c:pt idx="1676">
                  <c:v>468.00359310299484</c:v>
                </c:pt>
                <c:pt idx="1677">
                  <c:v>468.28249870079196</c:v>
                </c:pt>
                <c:pt idx="1678">
                  <c:v>468.56140429858783</c:v>
                </c:pt>
                <c:pt idx="1679">
                  <c:v>468.84030989638501</c:v>
                </c:pt>
                <c:pt idx="1680">
                  <c:v>469.11921549418196</c:v>
                </c:pt>
                <c:pt idx="1681">
                  <c:v>469.39812109197879</c:v>
                </c:pt>
                <c:pt idx="1682">
                  <c:v>469.67702668977518</c:v>
                </c:pt>
                <c:pt idx="1683">
                  <c:v>469.95593228757178</c:v>
                </c:pt>
                <c:pt idx="1684">
                  <c:v>470.23483788536902</c:v>
                </c:pt>
                <c:pt idx="1685">
                  <c:v>470.51374348316602</c:v>
                </c:pt>
                <c:pt idx="1686">
                  <c:v>470.79264908096297</c:v>
                </c:pt>
                <c:pt idx="1687">
                  <c:v>471.07155467875896</c:v>
                </c:pt>
                <c:pt idx="1688">
                  <c:v>471.35046027655625</c:v>
                </c:pt>
                <c:pt idx="1689">
                  <c:v>471.62936587435337</c:v>
                </c:pt>
                <c:pt idx="1690">
                  <c:v>471.90827147214964</c:v>
                </c:pt>
                <c:pt idx="1691">
                  <c:v>472.18717706994698</c:v>
                </c:pt>
                <c:pt idx="1692">
                  <c:v>472.46608266774302</c:v>
                </c:pt>
                <c:pt idx="1693">
                  <c:v>472.74498826553997</c:v>
                </c:pt>
                <c:pt idx="1694">
                  <c:v>473.02389386333715</c:v>
                </c:pt>
                <c:pt idx="1695">
                  <c:v>473.30279946113399</c:v>
                </c:pt>
                <c:pt idx="1696">
                  <c:v>473.58170505892974</c:v>
                </c:pt>
                <c:pt idx="1697">
                  <c:v>473.86061065672715</c:v>
                </c:pt>
                <c:pt idx="1698">
                  <c:v>474.13951625452393</c:v>
                </c:pt>
                <c:pt idx="1699">
                  <c:v>474.41842185232099</c:v>
                </c:pt>
                <c:pt idx="1700">
                  <c:v>474.69732745011777</c:v>
                </c:pt>
                <c:pt idx="1701">
                  <c:v>474.97623304791364</c:v>
                </c:pt>
                <c:pt idx="1702">
                  <c:v>475.25513864571099</c:v>
                </c:pt>
                <c:pt idx="1703">
                  <c:v>475.53404424350799</c:v>
                </c:pt>
                <c:pt idx="1704">
                  <c:v>475.812949841305</c:v>
                </c:pt>
                <c:pt idx="1705">
                  <c:v>476.09185543910093</c:v>
                </c:pt>
                <c:pt idx="1706">
                  <c:v>476.37076103689816</c:v>
                </c:pt>
                <c:pt idx="1707">
                  <c:v>476.64966663469534</c:v>
                </c:pt>
                <c:pt idx="1708">
                  <c:v>476.92857223249177</c:v>
                </c:pt>
                <c:pt idx="1709">
                  <c:v>477.20747783028895</c:v>
                </c:pt>
                <c:pt idx="1710">
                  <c:v>477.48638342808454</c:v>
                </c:pt>
                <c:pt idx="1711">
                  <c:v>477.765289025882</c:v>
                </c:pt>
                <c:pt idx="1712">
                  <c:v>478.044194623679</c:v>
                </c:pt>
                <c:pt idx="1713">
                  <c:v>478.32310022147584</c:v>
                </c:pt>
                <c:pt idx="1714">
                  <c:v>478.60200581927205</c:v>
                </c:pt>
                <c:pt idx="1715">
                  <c:v>478.88091141706894</c:v>
                </c:pt>
                <c:pt idx="1716">
                  <c:v>479.15981701486641</c:v>
                </c:pt>
                <c:pt idx="1717">
                  <c:v>479.43872261266284</c:v>
                </c:pt>
                <c:pt idx="1718">
                  <c:v>479.71762821046002</c:v>
                </c:pt>
                <c:pt idx="1719">
                  <c:v>479.99653380825561</c:v>
                </c:pt>
                <c:pt idx="1720">
                  <c:v>480.27543940605284</c:v>
                </c:pt>
                <c:pt idx="1721">
                  <c:v>480.55434500385024</c:v>
                </c:pt>
                <c:pt idx="1722">
                  <c:v>480.83325060164697</c:v>
                </c:pt>
                <c:pt idx="1723">
                  <c:v>481.11215619944318</c:v>
                </c:pt>
                <c:pt idx="1724">
                  <c:v>481.39106179723984</c:v>
                </c:pt>
                <c:pt idx="1725">
                  <c:v>481.66996739503725</c:v>
                </c:pt>
                <c:pt idx="1726">
                  <c:v>481.94887299283403</c:v>
                </c:pt>
                <c:pt idx="1727">
                  <c:v>482.22777859063081</c:v>
                </c:pt>
                <c:pt idx="1728">
                  <c:v>482.50668418842702</c:v>
                </c:pt>
                <c:pt idx="1729">
                  <c:v>482.7855897862238</c:v>
                </c:pt>
                <c:pt idx="1730">
                  <c:v>483.06449538402126</c:v>
                </c:pt>
                <c:pt idx="1731">
                  <c:v>483.34340098181798</c:v>
                </c:pt>
                <c:pt idx="1732">
                  <c:v>483.62230657961396</c:v>
                </c:pt>
                <c:pt idx="1733">
                  <c:v>483.90121217741103</c:v>
                </c:pt>
                <c:pt idx="1734">
                  <c:v>484.18011777520763</c:v>
                </c:pt>
                <c:pt idx="1735">
                  <c:v>484.45902337300498</c:v>
                </c:pt>
                <c:pt idx="1736">
                  <c:v>484.73792897080199</c:v>
                </c:pt>
                <c:pt idx="1737">
                  <c:v>485.01683456859763</c:v>
                </c:pt>
                <c:pt idx="1738">
                  <c:v>485.29574016639481</c:v>
                </c:pt>
                <c:pt idx="1739">
                  <c:v>485.57464576419198</c:v>
                </c:pt>
                <c:pt idx="1740">
                  <c:v>485.85355136198899</c:v>
                </c:pt>
                <c:pt idx="1741">
                  <c:v>486.1324569597848</c:v>
                </c:pt>
                <c:pt idx="1742">
                  <c:v>486.41136255758164</c:v>
                </c:pt>
                <c:pt idx="1743">
                  <c:v>486.69026815537904</c:v>
                </c:pt>
                <c:pt idx="1744">
                  <c:v>486.96917375317577</c:v>
                </c:pt>
                <c:pt idx="1745">
                  <c:v>487.24807935097283</c:v>
                </c:pt>
                <c:pt idx="1746">
                  <c:v>487.52698494876893</c:v>
                </c:pt>
                <c:pt idx="1747">
                  <c:v>487.80589054656616</c:v>
                </c:pt>
                <c:pt idx="1748">
                  <c:v>488.08479614436317</c:v>
                </c:pt>
                <c:pt idx="1749">
                  <c:v>488.36370174215983</c:v>
                </c:pt>
                <c:pt idx="1750">
                  <c:v>488.6426073399565</c:v>
                </c:pt>
                <c:pt idx="1751">
                  <c:v>488.92151293775277</c:v>
                </c:pt>
                <c:pt idx="1752">
                  <c:v>489.20041853555</c:v>
                </c:pt>
                <c:pt idx="1753">
                  <c:v>489.47932413334718</c:v>
                </c:pt>
                <c:pt idx="1754">
                  <c:v>489.75822973114396</c:v>
                </c:pt>
                <c:pt idx="1755">
                  <c:v>490.03713532893977</c:v>
                </c:pt>
                <c:pt idx="1756">
                  <c:v>490.316040926737</c:v>
                </c:pt>
                <c:pt idx="1757">
                  <c:v>490.59494652453401</c:v>
                </c:pt>
                <c:pt idx="1758">
                  <c:v>490.87385212233124</c:v>
                </c:pt>
                <c:pt idx="1759">
                  <c:v>491.152757720127</c:v>
                </c:pt>
                <c:pt idx="1760">
                  <c:v>491.43166331792395</c:v>
                </c:pt>
                <c:pt idx="1761">
                  <c:v>491.71056891572101</c:v>
                </c:pt>
                <c:pt idx="1762">
                  <c:v>491.98947451351802</c:v>
                </c:pt>
                <c:pt idx="1763">
                  <c:v>492.26838011131508</c:v>
                </c:pt>
                <c:pt idx="1764">
                  <c:v>492.54728570911118</c:v>
                </c:pt>
                <c:pt idx="1765">
                  <c:v>492.82619130690784</c:v>
                </c:pt>
                <c:pt idx="1766">
                  <c:v>493.10509690470502</c:v>
                </c:pt>
                <c:pt idx="1767">
                  <c:v>493.38400250250203</c:v>
                </c:pt>
                <c:pt idx="1768">
                  <c:v>493.66290810029898</c:v>
                </c:pt>
                <c:pt idx="1769">
                  <c:v>493.94181369809485</c:v>
                </c:pt>
                <c:pt idx="1770">
                  <c:v>494.2207192958918</c:v>
                </c:pt>
                <c:pt idx="1771">
                  <c:v>494.49962489368897</c:v>
                </c:pt>
                <c:pt idx="1772">
                  <c:v>494.77853049148564</c:v>
                </c:pt>
                <c:pt idx="1773">
                  <c:v>495.05743608928196</c:v>
                </c:pt>
                <c:pt idx="1774">
                  <c:v>495.33634168707886</c:v>
                </c:pt>
                <c:pt idx="1775">
                  <c:v>495.61524728487598</c:v>
                </c:pt>
                <c:pt idx="1776">
                  <c:v>495.89415288267264</c:v>
                </c:pt>
                <c:pt idx="1777">
                  <c:v>496.17305848046999</c:v>
                </c:pt>
                <c:pt idx="1778">
                  <c:v>496.4519640782658</c:v>
                </c:pt>
                <c:pt idx="1779">
                  <c:v>496.73086967606298</c:v>
                </c:pt>
                <c:pt idx="1780">
                  <c:v>497.00977527386016</c:v>
                </c:pt>
                <c:pt idx="1781">
                  <c:v>497.28868087165705</c:v>
                </c:pt>
                <c:pt idx="1782">
                  <c:v>497.56758646945298</c:v>
                </c:pt>
                <c:pt idx="1783">
                  <c:v>497.84649206724993</c:v>
                </c:pt>
                <c:pt idx="1784">
                  <c:v>498.12539766504705</c:v>
                </c:pt>
                <c:pt idx="1785">
                  <c:v>498.40430326284394</c:v>
                </c:pt>
                <c:pt idx="1786">
                  <c:v>498.683208860641</c:v>
                </c:pt>
                <c:pt idx="1787">
                  <c:v>498.96211445843676</c:v>
                </c:pt>
                <c:pt idx="1788">
                  <c:v>499.24102005623399</c:v>
                </c:pt>
                <c:pt idx="1789">
                  <c:v>499.51992565403117</c:v>
                </c:pt>
                <c:pt idx="1790">
                  <c:v>499.79883125182783</c:v>
                </c:pt>
                <c:pt idx="1791">
                  <c:v>500.07773684962399</c:v>
                </c:pt>
                <c:pt idx="1792">
                  <c:v>500.356642447421</c:v>
                </c:pt>
                <c:pt idx="1793">
                  <c:v>500.63554804521783</c:v>
                </c:pt>
                <c:pt idx="1794">
                  <c:v>500.91445364301501</c:v>
                </c:pt>
                <c:pt idx="1795">
                  <c:v>501.19335924081179</c:v>
                </c:pt>
                <c:pt idx="1796">
                  <c:v>501.472264838608</c:v>
                </c:pt>
                <c:pt idx="1797">
                  <c:v>501.75117043640483</c:v>
                </c:pt>
                <c:pt idx="1798">
                  <c:v>502.03007603420195</c:v>
                </c:pt>
                <c:pt idx="1799">
                  <c:v>502.30898163199902</c:v>
                </c:pt>
                <c:pt idx="1800">
                  <c:v>502.58788722979517</c:v>
                </c:pt>
                <c:pt idx="1801">
                  <c:v>502.86679282759195</c:v>
                </c:pt>
                <c:pt idx="1802">
                  <c:v>503.14569842538901</c:v>
                </c:pt>
                <c:pt idx="1803">
                  <c:v>503.42460402318602</c:v>
                </c:pt>
                <c:pt idx="1804">
                  <c:v>503.70350962098303</c:v>
                </c:pt>
                <c:pt idx="1805">
                  <c:v>503.98241521877878</c:v>
                </c:pt>
                <c:pt idx="1806">
                  <c:v>504.26132081657585</c:v>
                </c:pt>
                <c:pt idx="1807">
                  <c:v>504.54022641437302</c:v>
                </c:pt>
                <c:pt idx="1808">
                  <c:v>504.8191320121698</c:v>
                </c:pt>
                <c:pt idx="1809">
                  <c:v>505.09803760996601</c:v>
                </c:pt>
                <c:pt idx="1810">
                  <c:v>505.37694320776302</c:v>
                </c:pt>
                <c:pt idx="1811">
                  <c:v>505.65584880556037</c:v>
                </c:pt>
                <c:pt idx="1812">
                  <c:v>505.93475440335698</c:v>
                </c:pt>
                <c:pt idx="1813">
                  <c:v>506.21366000115398</c:v>
                </c:pt>
                <c:pt idx="1814">
                  <c:v>506.49256559894985</c:v>
                </c:pt>
                <c:pt idx="1815">
                  <c:v>506.77147119674714</c:v>
                </c:pt>
                <c:pt idx="1816">
                  <c:v>507.05037679454398</c:v>
                </c:pt>
                <c:pt idx="1817">
                  <c:v>507.32928239234133</c:v>
                </c:pt>
                <c:pt idx="1818">
                  <c:v>507.60818799013703</c:v>
                </c:pt>
                <c:pt idx="1819">
                  <c:v>507.88709358793398</c:v>
                </c:pt>
                <c:pt idx="1820">
                  <c:v>508.16599918573127</c:v>
                </c:pt>
                <c:pt idx="1821">
                  <c:v>508.44490478352816</c:v>
                </c:pt>
                <c:pt idx="1822">
                  <c:v>508.72381038132499</c:v>
                </c:pt>
                <c:pt idx="1823">
                  <c:v>509.00271597912081</c:v>
                </c:pt>
                <c:pt idx="1824">
                  <c:v>509.28162157691793</c:v>
                </c:pt>
                <c:pt idx="1825">
                  <c:v>509.56052717471516</c:v>
                </c:pt>
                <c:pt idx="1826">
                  <c:v>509.83943277251194</c:v>
                </c:pt>
                <c:pt idx="1827">
                  <c:v>510.11833837030781</c:v>
                </c:pt>
                <c:pt idx="1828">
                  <c:v>510.39724396810476</c:v>
                </c:pt>
                <c:pt idx="1829">
                  <c:v>510.67614956590199</c:v>
                </c:pt>
                <c:pt idx="1830">
                  <c:v>510.95505516369894</c:v>
                </c:pt>
                <c:pt idx="1831">
                  <c:v>511.23396076149584</c:v>
                </c:pt>
                <c:pt idx="1832">
                  <c:v>511.51286635929205</c:v>
                </c:pt>
                <c:pt idx="1833">
                  <c:v>511.79177195708854</c:v>
                </c:pt>
                <c:pt idx="1834">
                  <c:v>512.07067755488652</c:v>
                </c:pt>
                <c:pt idx="1835">
                  <c:v>512.34958315268295</c:v>
                </c:pt>
                <c:pt idx="1836">
                  <c:v>512.6284887504803</c:v>
                </c:pt>
                <c:pt idx="1837">
                  <c:v>512.90739434827594</c:v>
                </c:pt>
                <c:pt idx="1838">
                  <c:v>513.18629994607329</c:v>
                </c:pt>
                <c:pt idx="1839">
                  <c:v>513.46520554386996</c:v>
                </c:pt>
                <c:pt idx="1840">
                  <c:v>513.7441111416673</c:v>
                </c:pt>
                <c:pt idx="1841">
                  <c:v>514.02301673946295</c:v>
                </c:pt>
                <c:pt idx="1842">
                  <c:v>514.30192233725961</c:v>
                </c:pt>
                <c:pt idx="1843">
                  <c:v>514.5808279350573</c:v>
                </c:pt>
                <c:pt idx="1844">
                  <c:v>514.85973353285431</c:v>
                </c:pt>
                <c:pt idx="1845">
                  <c:v>515.13863913065131</c:v>
                </c:pt>
                <c:pt idx="1846">
                  <c:v>515.41754472844696</c:v>
                </c:pt>
                <c:pt idx="1847">
                  <c:v>515.6964503262443</c:v>
                </c:pt>
                <c:pt idx="1848">
                  <c:v>515.97535592404131</c:v>
                </c:pt>
                <c:pt idx="1849">
                  <c:v>516.25426152183809</c:v>
                </c:pt>
                <c:pt idx="1850">
                  <c:v>516.53316711963396</c:v>
                </c:pt>
                <c:pt idx="1851">
                  <c:v>516.81207271743096</c:v>
                </c:pt>
                <c:pt idx="1852">
                  <c:v>517.09097831522809</c:v>
                </c:pt>
                <c:pt idx="1853">
                  <c:v>517.36988391302498</c:v>
                </c:pt>
                <c:pt idx="1854">
                  <c:v>517.64878951082267</c:v>
                </c:pt>
                <c:pt idx="1855">
                  <c:v>517.92769510861797</c:v>
                </c:pt>
                <c:pt idx="1856">
                  <c:v>518.20660070641497</c:v>
                </c:pt>
                <c:pt idx="1857">
                  <c:v>518.48550630421198</c:v>
                </c:pt>
                <c:pt idx="1858">
                  <c:v>518.76441190200899</c:v>
                </c:pt>
                <c:pt idx="1859">
                  <c:v>519.04331749980497</c:v>
                </c:pt>
                <c:pt idx="1860">
                  <c:v>519.32222309760152</c:v>
                </c:pt>
                <c:pt idx="1861">
                  <c:v>519.60112869539864</c:v>
                </c:pt>
                <c:pt idx="1862">
                  <c:v>519.88003429319633</c:v>
                </c:pt>
                <c:pt idx="1863">
                  <c:v>520.15893989099288</c:v>
                </c:pt>
                <c:pt idx="1864">
                  <c:v>520.43784548878853</c:v>
                </c:pt>
                <c:pt idx="1865">
                  <c:v>520.71675108658633</c:v>
                </c:pt>
                <c:pt idx="1866">
                  <c:v>520.99565668438299</c:v>
                </c:pt>
                <c:pt idx="1867">
                  <c:v>521.27456228218034</c:v>
                </c:pt>
                <c:pt idx="1868">
                  <c:v>521.55346787997598</c:v>
                </c:pt>
                <c:pt idx="1869">
                  <c:v>521.8323734777731</c:v>
                </c:pt>
                <c:pt idx="1870">
                  <c:v>522.11127907557</c:v>
                </c:pt>
                <c:pt idx="1871">
                  <c:v>522.39018467336734</c:v>
                </c:pt>
                <c:pt idx="1872">
                  <c:v>522.66909027116435</c:v>
                </c:pt>
                <c:pt idx="1873">
                  <c:v>522.94799586895965</c:v>
                </c:pt>
                <c:pt idx="1874">
                  <c:v>523.22690146675734</c:v>
                </c:pt>
                <c:pt idx="1875">
                  <c:v>523.50580706455401</c:v>
                </c:pt>
                <c:pt idx="1876">
                  <c:v>523.78471266235181</c:v>
                </c:pt>
                <c:pt idx="1877">
                  <c:v>524.06361826014734</c:v>
                </c:pt>
                <c:pt idx="1878">
                  <c:v>524.34252385794321</c:v>
                </c:pt>
                <c:pt idx="1879">
                  <c:v>524.62142945574067</c:v>
                </c:pt>
                <c:pt idx="1880">
                  <c:v>524.90033505353802</c:v>
                </c:pt>
                <c:pt idx="1881">
                  <c:v>525.17924065133536</c:v>
                </c:pt>
                <c:pt idx="1882">
                  <c:v>525.45814624913135</c:v>
                </c:pt>
                <c:pt idx="1883">
                  <c:v>525.7370518469279</c:v>
                </c:pt>
                <c:pt idx="1884">
                  <c:v>526.01595744472468</c:v>
                </c:pt>
                <c:pt idx="1885">
                  <c:v>526.29486304252237</c:v>
                </c:pt>
                <c:pt idx="1886">
                  <c:v>526.57376864031835</c:v>
                </c:pt>
                <c:pt idx="1887">
                  <c:v>526.85267423811501</c:v>
                </c:pt>
                <c:pt idx="1888">
                  <c:v>527.13157983591168</c:v>
                </c:pt>
                <c:pt idx="1889">
                  <c:v>527.41048543370869</c:v>
                </c:pt>
                <c:pt idx="1890">
                  <c:v>527.68939103150649</c:v>
                </c:pt>
                <c:pt idx="1891">
                  <c:v>527.96829662930202</c:v>
                </c:pt>
                <c:pt idx="1892">
                  <c:v>528.24720222709902</c:v>
                </c:pt>
                <c:pt idx="1893">
                  <c:v>528.52610782489569</c:v>
                </c:pt>
                <c:pt idx="1894">
                  <c:v>528.80501342269292</c:v>
                </c:pt>
                <c:pt idx="1895">
                  <c:v>529.08391902048902</c:v>
                </c:pt>
                <c:pt idx="1896">
                  <c:v>529.36282461828569</c:v>
                </c:pt>
                <c:pt idx="1897">
                  <c:v>529.64173021608349</c:v>
                </c:pt>
                <c:pt idx="1898">
                  <c:v>529.9206358138797</c:v>
                </c:pt>
                <c:pt idx="1899">
                  <c:v>530.19954141167761</c:v>
                </c:pt>
                <c:pt idx="1900">
                  <c:v>530.47844700947303</c:v>
                </c:pt>
                <c:pt idx="1901">
                  <c:v>530.75735260727004</c:v>
                </c:pt>
                <c:pt idx="1902">
                  <c:v>531.0362582050667</c:v>
                </c:pt>
                <c:pt idx="1903">
                  <c:v>531.31516380286337</c:v>
                </c:pt>
                <c:pt idx="1904">
                  <c:v>531.59406940066003</c:v>
                </c:pt>
                <c:pt idx="1905">
                  <c:v>531.87297499845704</c:v>
                </c:pt>
                <c:pt idx="1906">
                  <c:v>532.15188059625405</c:v>
                </c:pt>
                <c:pt idx="1907">
                  <c:v>532.43078619405071</c:v>
                </c:pt>
                <c:pt idx="1908">
                  <c:v>532.70969179184794</c:v>
                </c:pt>
                <c:pt idx="1909">
                  <c:v>532.98859738964404</c:v>
                </c:pt>
                <c:pt idx="1910">
                  <c:v>533.26750298744071</c:v>
                </c:pt>
                <c:pt idx="1911">
                  <c:v>533.5464085852376</c:v>
                </c:pt>
                <c:pt idx="1912">
                  <c:v>533.82531418303438</c:v>
                </c:pt>
                <c:pt idx="1913">
                  <c:v>534.10421978083161</c:v>
                </c:pt>
                <c:pt idx="1914">
                  <c:v>534.38312537862805</c:v>
                </c:pt>
                <c:pt idx="1915">
                  <c:v>534.66203097642494</c:v>
                </c:pt>
                <c:pt idx="1916">
                  <c:v>534.94093657422195</c:v>
                </c:pt>
                <c:pt idx="1917">
                  <c:v>535.2198421720193</c:v>
                </c:pt>
                <c:pt idx="1918">
                  <c:v>535.49874776981562</c:v>
                </c:pt>
                <c:pt idx="1919">
                  <c:v>535.77765336761252</c:v>
                </c:pt>
                <c:pt idx="1920">
                  <c:v>536.05655896540827</c:v>
                </c:pt>
                <c:pt idx="1921">
                  <c:v>536.33546456320596</c:v>
                </c:pt>
                <c:pt idx="1922">
                  <c:v>536.61437016100342</c:v>
                </c:pt>
                <c:pt idx="1923">
                  <c:v>536.89327575879895</c:v>
                </c:pt>
                <c:pt idx="1924">
                  <c:v>537.17218135659664</c:v>
                </c:pt>
                <c:pt idx="1925">
                  <c:v>537.45108695439308</c:v>
                </c:pt>
                <c:pt idx="1926">
                  <c:v>537.72999255219065</c:v>
                </c:pt>
                <c:pt idx="1927">
                  <c:v>538.00889814998595</c:v>
                </c:pt>
                <c:pt idx="1928">
                  <c:v>538.28780374778341</c:v>
                </c:pt>
                <c:pt idx="1929">
                  <c:v>538.56670934557997</c:v>
                </c:pt>
                <c:pt idx="1930">
                  <c:v>538.84561494337697</c:v>
                </c:pt>
                <c:pt idx="1931">
                  <c:v>539.12452054117432</c:v>
                </c:pt>
                <c:pt idx="1932">
                  <c:v>539.40342613896996</c:v>
                </c:pt>
                <c:pt idx="1933">
                  <c:v>539.68233173676765</c:v>
                </c:pt>
                <c:pt idx="1934">
                  <c:v>539.96123733456352</c:v>
                </c:pt>
                <c:pt idx="1935">
                  <c:v>540.24014293236132</c:v>
                </c:pt>
                <c:pt idx="1936">
                  <c:v>540.51904853015765</c:v>
                </c:pt>
                <c:pt idx="1937">
                  <c:v>540.79795412795397</c:v>
                </c:pt>
                <c:pt idx="1938">
                  <c:v>541.07685972575098</c:v>
                </c:pt>
                <c:pt idx="1939">
                  <c:v>541.35576532354798</c:v>
                </c:pt>
                <c:pt idx="1940">
                  <c:v>541.63467092134533</c:v>
                </c:pt>
                <c:pt idx="1941">
                  <c:v>541.91357651914166</c:v>
                </c:pt>
                <c:pt idx="1942">
                  <c:v>542.19248211693809</c:v>
                </c:pt>
                <c:pt idx="1943">
                  <c:v>542.47138771473499</c:v>
                </c:pt>
                <c:pt idx="1944">
                  <c:v>542.75029331253199</c:v>
                </c:pt>
                <c:pt idx="1945">
                  <c:v>543.02919891032809</c:v>
                </c:pt>
                <c:pt idx="1946">
                  <c:v>543.30810450812533</c:v>
                </c:pt>
                <c:pt idx="1947">
                  <c:v>543.58701010592165</c:v>
                </c:pt>
                <c:pt idx="1948">
                  <c:v>543.8659157037182</c:v>
                </c:pt>
                <c:pt idx="1949">
                  <c:v>544.144821301516</c:v>
                </c:pt>
                <c:pt idx="1950">
                  <c:v>544.42372689931199</c:v>
                </c:pt>
                <c:pt idx="1951">
                  <c:v>544.70263249710899</c:v>
                </c:pt>
                <c:pt idx="1952">
                  <c:v>544.98153809490566</c:v>
                </c:pt>
                <c:pt idx="1953">
                  <c:v>545.26044369270289</c:v>
                </c:pt>
                <c:pt idx="1954">
                  <c:v>545.53934929049899</c:v>
                </c:pt>
                <c:pt idx="1955">
                  <c:v>545.81825488829566</c:v>
                </c:pt>
                <c:pt idx="1956">
                  <c:v>546.09716048609289</c:v>
                </c:pt>
                <c:pt idx="1957">
                  <c:v>546.37606608388967</c:v>
                </c:pt>
                <c:pt idx="1958">
                  <c:v>546.65497168168736</c:v>
                </c:pt>
                <c:pt idx="1959">
                  <c:v>546.93387727948334</c:v>
                </c:pt>
                <c:pt idx="1960">
                  <c:v>547.21278287728035</c:v>
                </c:pt>
                <c:pt idx="1961">
                  <c:v>547.49168847507701</c:v>
                </c:pt>
                <c:pt idx="1962">
                  <c:v>547.77059407287436</c:v>
                </c:pt>
                <c:pt idx="1963">
                  <c:v>548.04949967067034</c:v>
                </c:pt>
                <c:pt idx="1964">
                  <c:v>548.32840526846735</c:v>
                </c:pt>
                <c:pt idx="1965">
                  <c:v>548.60731086626402</c:v>
                </c:pt>
                <c:pt idx="1966">
                  <c:v>548.88621646406068</c:v>
                </c:pt>
                <c:pt idx="1967">
                  <c:v>549.16512206185791</c:v>
                </c:pt>
                <c:pt idx="1968">
                  <c:v>549.44402765965401</c:v>
                </c:pt>
                <c:pt idx="1969">
                  <c:v>549.72293325745136</c:v>
                </c:pt>
                <c:pt idx="1970">
                  <c:v>550.00183885524791</c:v>
                </c:pt>
                <c:pt idx="1971">
                  <c:v>550.28074445304549</c:v>
                </c:pt>
                <c:pt idx="1972">
                  <c:v>550.55965005084101</c:v>
                </c:pt>
                <c:pt idx="1973">
                  <c:v>550.83855564863802</c:v>
                </c:pt>
                <c:pt idx="1974">
                  <c:v>551.11746124643503</c:v>
                </c:pt>
                <c:pt idx="1975">
                  <c:v>551.39636684423169</c:v>
                </c:pt>
                <c:pt idx="1976">
                  <c:v>551.67527244202904</c:v>
                </c:pt>
                <c:pt idx="1977">
                  <c:v>551.95417803982502</c:v>
                </c:pt>
                <c:pt idx="1978">
                  <c:v>552.23308363762283</c:v>
                </c:pt>
                <c:pt idx="1979">
                  <c:v>552.5119892354187</c:v>
                </c:pt>
                <c:pt idx="1980">
                  <c:v>552.79089483321604</c:v>
                </c:pt>
                <c:pt idx="1981">
                  <c:v>553.06980043101203</c:v>
                </c:pt>
                <c:pt idx="1982">
                  <c:v>553.34870602880903</c:v>
                </c:pt>
                <c:pt idx="1983">
                  <c:v>553.62761162660604</c:v>
                </c:pt>
                <c:pt idx="1984">
                  <c:v>553.90651722440259</c:v>
                </c:pt>
                <c:pt idx="1985">
                  <c:v>554.18542282219994</c:v>
                </c:pt>
                <c:pt idx="1986">
                  <c:v>554.4643284199957</c:v>
                </c:pt>
                <c:pt idx="1987">
                  <c:v>554.74323401779304</c:v>
                </c:pt>
                <c:pt idx="1988">
                  <c:v>555.02213961558971</c:v>
                </c:pt>
                <c:pt idx="1989">
                  <c:v>555.3010452133874</c:v>
                </c:pt>
                <c:pt idx="1990">
                  <c:v>555.57995081118395</c:v>
                </c:pt>
                <c:pt idx="1991">
                  <c:v>555.8588564089797</c:v>
                </c:pt>
                <c:pt idx="1992">
                  <c:v>556.13776200677705</c:v>
                </c:pt>
                <c:pt idx="1993">
                  <c:v>556.41666760457338</c:v>
                </c:pt>
                <c:pt idx="1994">
                  <c:v>556.69557320237152</c:v>
                </c:pt>
                <c:pt idx="1995">
                  <c:v>556.97447880016762</c:v>
                </c:pt>
                <c:pt idx="1996">
                  <c:v>557.2533843979644</c:v>
                </c:pt>
                <c:pt idx="1997">
                  <c:v>557.53228999576038</c:v>
                </c:pt>
                <c:pt idx="1998">
                  <c:v>557.81119559355761</c:v>
                </c:pt>
                <c:pt idx="1999">
                  <c:v>558.09010119135496</c:v>
                </c:pt>
                <c:pt idx="2000">
                  <c:v>558.3690067891506</c:v>
                </c:pt>
                <c:pt idx="2001">
                  <c:v>558.64791238694761</c:v>
                </c:pt>
                <c:pt idx="2002">
                  <c:v>558.92681798474439</c:v>
                </c:pt>
                <c:pt idx="2003">
                  <c:v>559.2057235825423</c:v>
                </c:pt>
                <c:pt idx="2004">
                  <c:v>559.48462918033761</c:v>
                </c:pt>
                <c:pt idx="2005">
                  <c:v>559.76353477813552</c:v>
                </c:pt>
                <c:pt idx="2006">
                  <c:v>560.04244037593196</c:v>
                </c:pt>
                <c:pt idx="2007">
                  <c:v>560.32134597372897</c:v>
                </c:pt>
                <c:pt idx="2008">
                  <c:v>560.60025157152631</c:v>
                </c:pt>
                <c:pt idx="2009">
                  <c:v>560.8791571693223</c:v>
                </c:pt>
                <c:pt idx="2010">
                  <c:v>561.1580627671193</c:v>
                </c:pt>
                <c:pt idx="2011">
                  <c:v>561.43696836491551</c:v>
                </c:pt>
                <c:pt idx="2012">
                  <c:v>561.71587396271343</c:v>
                </c:pt>
                <c:pt idx="2013">
                  <c:v>561.99477956050964</c:v>
                </c:pt>
                <c:pt idx="2014">
                  <c:v>562.27368515830665</c:v>
                </c:pt>
                <c:pt idx="2015">
                  <c:v>562.55259075610309</c:v>
                </c:pt>
                <c:pt idx="2016">
                  <c:v>562.83149635389998</c:v>
                </c:pt>
                <c:pt idx="2017">
                  <c:v>563.11040195169767</c:v>
                </c:pt>
                <c:pt idx="2018">
                  <c:v>563.38930754949342</c:v>
                </c:pt>
                <c:pt idx="2019">
                  <c:v>563.66821314728998</c:v>
                </c:pt>
                <c:pt idx="2020">
                  <c:v>563.94711874508653</c:v>
                </c:pt>
                <c:pt idx="2021">
                  <c:v>564.22602434288399</c:v>
                </c:pt>
                <c:pt idx="2022">
                  <c:v>564.50492994068031</c:v>
                </c:pt>
                <c:pt idx="2023">
                  <c:v>564.783835538478</c:v>
                </c:pt>
                <c:pt idx="2024">
                  <c:v>565.06274113627398</c:v>
                </c:pt>
                <c:pt idx="2025">
                  <c:v>565.34164673407065</c:v>
                </c:pt>
                <c:pt idx="2026">
                  <c:v>565.620552331868</c:v>
                </c:pt>
                <c:pt idx="2027">
                  <c:v>565.89945792966432</c:v>
                </c:pt>
                <c:pt idx="2028">
                  <c:v>566.17836352746167</c:v>
                </c:pt>
                <c:pt idx="2029">
                  <c:v>566.4572691252572</c:v>
                </c:pt>
                <c:pt idx="2030">
                  <c:v>566.736174723055</c:v>
                </c:pt>
                <c:pt idx="2031">
                  <c:v>567.01508032085133</c:v>
                </c:pt>
                <c:pt idx="2032">
                  <c:v>567.29398591864879</c:v>
                </c:pt>
                <c:pt idx="2033">
                  <c:v>567.57289151644534</c:v>
                </c:pt>
                <c:pt idx="2034">
                  <c:v>567.85179711424166</c:v>
                </c:pt>
                <c:pt idx="2035">
                  <c:v>568.13070271203901</c:v>
                </c:pt>
                <c:pt idx="2036">
                  <c:v>568.40960830983499</c:v>
                </c:pt>
                <c:pt idx="2037">
                  <c:v>568.68851390763268</c:v>
                </c:pt>
                <c:pt idx="2038">
                  <c:v>568.96741950542821</c:v>
                </c:pt>
                <c:pt idx="2039">
                  <c:v>569.24632510322567</c:v>
                </c:pt>
                <c:pt idx="2040">
                  <c:v>569.525230701022</c:v>
                </c:pt>
                <c:pt idx="2041">
                  <c:v>569.804136298819</c:v>
                </c:pt>
                <c:pt idx="2042">
                  <c:v>570.08304189661635</c:v>
                </c:pt>
                <c:pt idx="2043">
                  <c:v>570.36194749441222</c:v>
                </c:pt>
                <c:pt idx="2044">
                  <c:v>570.64085309220968</c:v>
                </c:pt>
                <c:pt idx="2045">
                  <c:v>570.91975869000601</c:v>
                </c:pt>
                <c:pt idx="2046">
                  <c:v>571.19866428780301</c:v>
                </c:pt>
              </c:numCache>
            </c:numRef>
          </c:xVal>
          <c:yVal>
            <c:numRef>
              <c:f>rough_road!$B$2:$B$2048</c:f>
              <c:numCache>
                <c:formatCode>General</c:formatCode>
                <c:ptCount val="2047"/>
                <c:pt idx="0">
                  <c:v>2.2858933991149502</c:v>
                </c:pt>
                <c:pt idx="1">
                  <c:v>0.15926872298226513</c:v>
                </c:pt>
                <c:pt idx="2">
                  <c:v>0.70420695668969835</c:v>
                </c:pt>
                <c:pt idx="3">
                  <c:v>0.27391642567150498</c:v>
                </c:pt>
                <c:pt idx="4">
                  <c:v>1.1265416554231793</c:v>
                </c:pt>
                <c:pt idx="5">
                  <c:v>0.24581332577323209</c:v>
                </c:pt>
                <c:pt idx="6">
                  <c:v>0.16380883560609399</c:v>
                </c:pt>
                <c:pt idx="7">
                  <c:v>1.1082750247130513</c:v>
                </c:pt>
                <c:pt idx="8">
                  <c:v>8.4648342763406395E-2</c:v>
                </c:pt>
                <c:pt idx="9">
                  <c:v>5.2360530216282127E-2</c:v>
                </c:pt>
                <c:pt idx="10">
                  <c:v>8.1665081999873074E-2</c:v>
                </c:pt>
                <c:pt idx="11">
                  <c:v>0.20112329071084201</c:v>
                </c:pt>
                <c:pt idx="12">
                  <c:v>6.9959010924031839E-2</c:v>
                </c:pt>
                <c:pt idx="13">
                  <c:v>0.527474902666211</c:v>
                </c:pt>
                <c:pt idx="14">
                  <c:v>0.39611182708279524</c:v>
                </c:pt>
                <c:pt idx="15">
                  <c:v>0.24477550308537399</c:v>
                </c:pt>
                <c:pt idx="16">
                  <c:v>6.3479371271698296E-2</c:v>
                </c:pt>
                <c:pt idx="17">
                  <c:v>5.4911650947591768E-2</c:v>
                </c:pt>
                <c:pt idx="18">
                  <c:v>0.15105814255553213</c:v>
                </c:pt>
                <c:pt idx="19">
                  <c:v>0.63899107015154366</c:v>
                </c:pt>
                <c:pt idx="20">
                  <c:v>5.3475886166151163E-2</c:v>
                </c:pt>
                <c:pt idx="21">
                  <c:v>0.28080096840534124</c:v>
                </c:pt>
                <c:pt idx="22">
                  <c:v>0.1842492305763003</c:v>
                </c:pt>
                <c:pt idx="23">
                  <c:v>6.364820793345663E-2</c:v>
                </c:pt>
                <c:pt idx="24">
                  <c:v>0.153154761921246</c:v>
                </c:pt>
                <c:pt idx="25">
                  <c:v>1.3265118228662312E-2</c:v>
                </c:pt>
                <c:pt idx="26">
                  <c:v>3.2990224973275098E-2</c:v>
                </c:pt>
                <c:pt idx="27">
                  <c:v>2.0929466373792279E-2</c:v>
                </c:pt>
                <c:pt idx="28">
                  <c:v>1.4404153514807108E-2</c:v>
                </c:pt>
                <c:pt idx="29">
                  <c:v>1.9164967480835203E-2</c:v>
                </c:pt>
                <c:pt idx="30">
                  <c:v>5.5647316621285386E-2</c:v>
                </c:pt>
                <c:pt idx="31">
                  <c:v>2.8256227488387606E-2</c:v>
                </c:pt>
                <c:pt idx="32">
                  <c:v>0.166144674865119</c:v>
                </c:pt>
                <c:pt idx="33">
                  <c:v>1.2305065940048199E-2</c:v>
                </c:pt>
                <c:pt idx="34">
                  <c:v>6.1598937017801135E-2</c:v>
                </c:pt>
                <c:pt idx="35">
                  <c:v>9.4255599016756078E-2</c:v>
                </c:pt>
                <c:pt idx="36">
                  <c:v>7.1616222277861311E-2</c:v>
                </c:pt>
                <c:pt idx="37">
                  <c:v>5.68917605716764E-2</c:v>
                </c:pt>
                <c:pt idx="38">
                  <c:v>6.4462701483551542E-3</c:v>
                </c:pt>
                <c:pt idx="39">
                  <c:v>2.0620840155950514E-2</c:v>
                </c:pt>
                <c:pt idx="40">
                  <c:v>6.8592967749367434E-2</c:v>
                </c:pt>
                <c:pt idx="41">
                  <c:v>3.2317573867015122E-2</c:v>
                </c:pt>
                <c:pt idx="42">
                  <c:v>4.4613474696209514E-2</c:v>
                </c:pt>
                <c:pt idx="43">
                  <c:v>2.4067193032224314E-2</c:v>
                </c:pt>
                <c:pt idx="44">
                  <c:v>2.1639787162369025E-2</c:v>
                </c:pt>
                <c:pt idx="45">
                  <c:v>1.2127290448123499E-2</c:v>
                </c:pt>
                <c:pt idx="46">
                  <c:v>2.1103933063302011E-2</c:v>
                </c:pt>
                <c:pt idx="47">
                  <c:v>4.6916570207907231E-2</c:v>
                </c:pt>
                <c:pt idx="48">
                  <c:v>5.5538201489923424E-2</c:v>
                </c:pt>
                <c:pt idx="49">
                  <c:v>4.008322016630133E-2</c:v>
                </c:pt>
                <c:pt idx="50">
                  <c:v>1.11175878502061E-2</c:v>
                </c:pt>
                <c:pt idx="51">
                  <c:v>3.8197740311970126E-3</c:v>
                </c:pt>
                <c:pt idx="52">
                  <c:v>1.2610210752448893E-2</c:v>
                </c:pt>
                <c:pt idx="53">
                  <c:v>8.5082825364846525E-3</c:v>
                </c:pt>
                <c:pt idx="54">
                  <c:v>4.5192034228208056E-3</c:v>
                </c:pt>
                <c:pt idx="55">
                  <c:v>7.4562771869883882E-3</c:v>
                </c:pt>
                <c:pt idx="56">
                  <c:v>1.9509159840787424E-3</c:v>
                </c:pt>
                <c:pt idx="57">
                  <c:v>3.5456116395752302E-2</c:v>
                </c:pt>
                <c:pt idx="58">
                  <c:v>3.5999370799073439E-3</c:v>
                </c:pt>
                <c:pt idx="59">
                  <c:v>2.0190064702848482E-3</c:v>
                </c:pt>
                <c:pt idx="60">
                  <c:v>3.0533448250351099E-2</c:v>
                </c:pt>
                <c:pt idx="61">
                  <c:v>1.7197655495861303E-2</c:v>
                </c:pt>
                <c:pt idx="62">
                  <c:v>1.9960039071991401E-2</c:v>
                </c:pt>
                <c:pt idx="63">
                  <c:v>3.3744192571062898E-2</c:v>
                </c:pt>
                <c:pt idx="64">
                  <c:v>1.48450410930986E-2</c:v>
                </c:pt>
                <c:pt idx="65">
                  <c:v>1.80787582723409E-2</c:v>
                </c:pt>
                <c:pt idx="66">
                  <c:v>8.7123954283924755E-3</c:v>
                </c:pt>
                <c:pt idx="67">
                  <c:v>1.7608650759589701E-3</c:v>
                </c:pt>
                <c:pt idx="68">
                  <c:v>2.3160654548938571E-2</c:v>
                </c:pt>
                <c:pt idx="69">
                  <c:v>1.7390941097671499E-2</c:v>
                </c:pt>
                <c:pt idx="70">
                  <c:v>3.2740759703042801E-3</c:v>
                </c:pt>
                <c:pt idx="71">
                  <c:v>1.10324823784325E-2</c:v>
                </c:pt>
                <c:pt idx="72">
                  <c:v>2.0869850581736914E-2</c:v>
                </c:pt>
                <c:pt idx="73">
                  <c:v>1.4349897006650601E-4</c:v>
                </c:pt>
                <c:pt idx="74">
                  <c:v>3.3488647929696802E-2</c:v>
                </c:pt>
                <c:pt idx="75">
                  <c:v>3.2631331697797533E-3</c:v>
                </c:pt>
                <c:pt idx="76">
                  <c:v>5.4683063505344904E-3</c:v>
                </c:pt>
                <c:pt idx="77">
                  <c:v>2.3980215264769015E-2</c:v>
                </c:pt>
                <c:pt idx="78">
                  <c:v>2.7408292342658014E-4</c:v>
                </c:pt>
                <c:pt idx="79">
                  <c:v>1.1597934756380601E-3</c:v>
                </c:pt>
                <c:pt idx="80">
                  <c:v>6.3467886649157101E-3</c:v>
                </c:pt>
                <c:pt idx="81">
                  <c:v>8.2271156078369996E-3</c:v>
                </c:pt>
                <c:pt idx="82">
                  <c:v>3.8658822391912297E-2</c:v>
                </c:pt>
                <c:pt idx="83">
                  <c:v>2.9477451490176401E-3</c:v>
                </c:pt>
                <c:pt idx="84">
                  <c:v>3.5211908088409544E-2</c:v>
                </c:pt>
                <c:pt idx="85">
                  <c:v>3.5373539220891412E-3</c:v>
                </c:pt>
                <c:pt idx="86">
                  <c:v>2.0619962723413723E-2</c:v>
                </c:pt>
                <c:pt idx="87">
                  <c:v>4.0181692451132026E-3</c:v>
                </c:pt>
                <c:pt idx="88">
                  <c:v>2.3792757909600298E-3</c:v>
                </c:pt>
                <c:pt idx="89">
                  <c:v>1.3517865735685513E-4</c:v>
                </c:pt>
                <c:pt idx="90">
                  <c:v>9.2739357156788674E-3</c:v>
                </c:pt>
                <c:pt idx="91">
                  <c:v>7.1692299256843391E-3</c:v>
                </c:pt>
                <c:pt idx="92">
                  <c:v>7.1514481622606853E-3</c:v>
                </c:pt>
                <c:pt idx="93">
                  <c:v>1.160442847126791E-2</c:v>
                </c:pt>
                <c:pt idx="94">
                  <c:v>4.4251366943846335E-2</c:v>
                </c:pt>
                <c:pt idx="95">
                  <c:v>7.7869695305421054E-3</c:v>
                </c:pt>
                <c:pt idx="96">
                  <c:v>3.7710900632606299E-2</c:v>
                </c:pt>
                <c:pt idx="97">
                  <c:v>1.2171048874619298E-3</c:v>
                </c:pt>
                <c:pt idx="98">
                  <c:v>1.8708564128167113E-2</c:v>
                </c:pt>
                <c:pt idx="99">
                  <c:v>4.3024497061861632E-3</c:v>
                </c:pt>
                <c:pt idx="100">
                  <c:v>1.7851086640103001E-2</c:v>
                </c:pt>
                <c:pt idx="101">
                  <c:v>1.9663310207789415E-3</c:v>
                </c:pt>
                <c:pt idx="102">
                  <c:v>1.03436650619436E-2</c:v>
                </c:pt>
                <c:pt idx="103">
                  <c:v>2.2275112296131221E-3</c:v>
                </c:pt>
                <c:pt idx="104">
                  <c:v>3.4202482903245499E-3</c:v>
                </c:pt>
                <c:pt idx="105">
                  <c:v>1.0064307297739212E-4</c:v>
                </c:pt>
                <c:pt idx="106">
                  <c:v>6.1805505753225116E-4</c:v>
                </c:pt>
                <c:pt idx="107" formatCode="0.00E+00">
                  <c:v>3.8916957116362123E-5</c:v>
                </c:pt>
                <c:pt idx="108">
                  <c:v>1.7443360203664902E-2</c:v>
                </c:pt>
                <c:pt idx="109">
                  <c:v>2.4458245127666513E-2</c:v>
                </c:pt>
                <c:pt idx="110">
                  <c:v>1.5187908099404301E-2</c:v>
                </c:pt>
                <c:pt idx="111">
                  <c:v>2.4080459808757701E-3</c:v>
                </c:pt>
                <c:pt idx="112">
                  <c:v>1.3346122470370101E-2</c:v>
                </c:pt>
                <c:pt idx="113">
                  <c:v>4.1376713864159703E-3</c:v>
                </c:pt>
                <c:pt idx="114">
                  <c:v>4.5456253246077228E-3</c:v>
                </c:pt>
                <c:pt idx="115">
                  <c:v>1.1485478669683118E-2</c:v>
                </c:pt>
                <c:pt idx="116">
                  <c:v>5.3142769691143414E-3</c:v>
                </c:pt>
                <c:pt idx="117">
                  <c:v>2.8062313464123226E-3</c:v>
                </c:pt>
                <c:pt idx="118">
                  <c:v>1.1386330815926401E-2</c:v>
                </c:pt>
                <c:pt idx="119">
                  <c:v>1.1618178073959306E-2</c:v>
                </c:pt>
                <c:pt idx="120">
                  <c:v>6.8994963561059795E-3</c:v>
                </c:pt>
                <c:pt idx="121">
                  <c:v>2.6417204422446933E-3</c:v>
                </c:pt>
                <c:pt idx="122">
                  <c:v>2.9940670510474826E-3</c:v>
                </c:pt>
                <c:pt idx="123">
                  <c:v>1.0016111049774601E-2</c:v>
                </c:pt>
                <c:pt idx="124">
                  <c:v>4.8500366765979568E-3</c:v>
                </c:pt>
                <c:pt idx="125">
                  <c:v>3.3763864857871114E-3</c:v>
                </c:pt>
                <c:pt idx="126">
                  <c:v>2.7281343733168422E-4</c:v>
                </c:pt>
                <c:pt idx="127">
                  <c:v>2.6420521257511597E-3</c:v>
                </c:pt>
                <c:pt idx="128">
                  <c:v>7.3782959009598553E-3</c:v>
                </c:pt>
                <c:pt idx="129">
                  <c:v>6.9870498708214128E-3</c:v>
                </c:pt>
                <c:pt idx="130">
                  <c:v>1.9182789125253414E-3</c:v>
                </c:pt>
                <c:pt idx="131">
                  <c:v>1.6261003878023806E-3</c:v>
                </c:pt>
                <c:pt idx="132">
                  <c:v>2.7144714277194813E-3</c:v>
                </c:pt>
                <c:pt idx="133">
                  <c:v>3.2224544151372714E-3</c:v>
                </c:pt>
                <c:pt idx="134">
                  <c:v>1.1080100047821707E-3</c:v>
                </c:pt>
                <c:pt idx="135">
                  <c:v>1.4000924235271306E-3</c:v>
                </c:pt>
                <c:pt idx="136">
                  <c:v>2.3215519453751898E-3</c:v>
                </c:pt>
                <c:pt idx="137">
                  <c:v>2.5230194385160716E-3</c:v>
                </c:pt>
                <c:pt idx="138">
                  <c:v>6.2285302571045203E-3</c:v>
                </c:pt>
                <c:pt idx="139">
                  <c:v>6.4067647886990155E-3</c:v>
                </c:pt>
                <c:pt idx="140">
                  <c:v>5.0518245674454273E-3</c:v>
                </c:pt>
                <c:pt idx="141">
                  <c:v>1.5065994175942298E-2</c:v>
                </c:pt>
                <c:pt idx="142">
                  <c:v>6.549347611006083E-3</c:v>
                </c:pt>
                <c:pt idx="143">
                  <c:v>1.4276113921272792E-2</c:v>
                </c:pt>
                <c:pt idx="144">
                  <c:v>1.9548374664889725E-3</c:v>
                </c:pt>
                <c:pt idx="145">
                  <c:v>3.1212816695783026E-3</c:v>
                </c:pt>
                <c:pt idx="146">
                  <c:v>1.6214929825243205E-4</c:v>
                </c:pt>
                <c:pt idx="147">
                  <c:v>2.3321296069261799E-3</c:v>
                </c:pt>
                <c:pt idx="148">
                  <c:v>5.9880624221071179E-4</c:v>
                </c:pt>
                <c:pt idx="149">
                  <c:v>6.2047003738213138E-4</c:v>
                </c:pt>
                <c:pt idx="150">
                  <c:v>1.0338262000864193E-3</c:v>
                </c:pt>
                <c:pt idx="151">
                  <c:v>2.0400367109655133E-3</c:v>
                </c:pt>
                <c:pt idx="152">
                  <c:v>2.5052093775186999E-3</c:v>
                </c:pt>
                <c:pt idx="153">
                  <c:v>1.4619797427786198E-3</c:v>
                </c:pt>
                <c:pt idx="154">
                  <c:v>3.5551353207382099E-3</c:v>
                </c:pt>
                <c:pt idx="155">
                  <c:v>2.7353974798718515E-4</c:v>
                </c:pt>
                <c:pt idx="156">
                  <c:v>2.2580863635906913E-3</c:v>
                </c:pt>
                <c:pt idx="157">
                  <c:v>8.4293651677012525E-4</c:v>
                </c:pt>
                <c:pt idx="158">
                  <c:v>1.3869232840716403E-4</c:v>
                </c:pt>
                <c:pt idx="159">
                  <c:v>8.9039679793096805E-4</c:v>
                </c:pt>
                <c:pt idx="160">
                  <c:v>1.8999828779444207E-3</c:v>
                </c:pt>
                <c:pt idx="161">
                  <c:v>5.0335458444553498E-3</c:v>
                </c:pt>
                <c:pt idx="162">
                  <c:v>4.1928030653886113E-3</c:v>
                </c:pt>
                <c:pt idx="163">
                  <c:v>1.1647327292295607E-2</c:v>
                </c:pt>
                <c:pt idx="164" formatCode="0.00E+00">
                  <c:v>6.2842198321407742E-6</c:v>
                </c:pt>
                <c:pt idx="165">
                  <c:v>4.0983074910917053E-3</c:v>
                </c:pt>
                <c:pt idx="166">
                  <c:v>1.9980758747050425E-3</c:v>
                </c:pt>
                <c:pt idx="167">
                  <c:v>2.5899612237776926E-3</c:v>
                </c:pt>
                <c:pt idx="168">
                  <c:v>1.5359062399235806E-3</c:v>
                </c:pt>
                <c:pt idx="169">
                  <c:v>9.0851652899718305E-3</c:v>
                </c:pt>
                <c:pt idx="170">
                  <c:v>1.7269253856174698E-3</c:v>
                </c:pt>
                <c:pt idx="171">
                  <c:v>2.8858556384652886E-3</c:v>
                </c:pt>
                <c:pt idx="172">
                  <c:v>6.3287773287107798E-3</c:v>
                </c:pt>
                <c:pt idx="173">
                  <c:v>5.5565935599250816E-4</c:v>
                </c:pt>
                <c:pt idx="174">
                  <c:v>1.1763548252307619E-3</c:v>
                </c:pt>
                <c:pt idx="175">
                  <c:v>2.2368151591206688E-4</c:v>
                </c:pt>
                <c:pt idx="176">
                  <c:v>2.1111609750733913E-3</c:v>
                </c:pt>
                <c:pt idx="177">
                  <c:v>1.4798330382118701E-3</c:v>
                </c:pt>
                <c:pt idx="178">
                  <c:v>3.5353358445039213E-3</c:v>
                </c:pt>
                <c:pt idx="179">
                  <c:v>4.1114948903000301E-3</c:v>
                </c:pt>
                <c:pt idx="180">
                  <c:v>9.5423475848487507E-3</c:v>
                </c:pt>
                <c:pt idx="181">
                  <c:v>1.13824321427414E-3</c:v>
                </c:pt>
                <c:pt idx="182">
                  <c:v>4.217518363428371E-4</c:v>
                </c:pt>
                <c:pt idx="183" formatCode="0.00E+00">
                  <c:v>5.695731772582564E-5</c:v>
                </c:pt>
                <c:pt idx="184">
                  <c:v>6.2243988443369807E-4</c:v>
                </c:pt>
                <c:pt idx="185">
                  <c:v>1.7092478684372912E-4</c:v>
                </c:pt>
                <c:pt idx="186">
                  <c:v>2.4834557949405902E-3</c:v>
                </c:pt>
                <c:pt idx="187">
                  <c:v>1.8948160396154707E-3</c:v>
                </c:pt>
                <c:pt idx="188">
                  <c:v>4.6167415905360729E-3</c:v>
                </c:pt>
                <c:pt idx="189">
                  <c:v>9.9253648569057546E-4</c:v>
                </c:pt>
                <c:pt idx="190">
                  <c:v>6.4677373054286428E-3</c:v>
                </c:pt>
                <c:pt idx="191">
                  <c:v>2.8884704487661516E-3</c:v>
                </c:pt>
                <c:pt idx="192">
                  <c:v>1.7337404252771001E-3</c:v>
                </c:pt>
                <c:pt idx="193">
                  <c:v>1.09574194316225E-3</c:v>
                </c:pt>
                <c:pt idx="194">
                  <c:v>1.5662288135454901E-3</c:v>
                </c:pt>
                <c:pt idx="195" formatCode="0.00E+00">
                  <c:v>3.7769116553713753E-5</c:v>
                </c:pt>
                <c:pt idx="196">
                  <c:v>3.3550043308930305E-4</c:v>
                </c:pt>
                <c:pt idx="197">
                  <c:v>1.848254722915522E-4</c:v>
                </c:pt>
                <c:pt idx="198">
                  <c:v>4.7614107072687E-3</c:v>
                </c:pt>
                <c:pt idx="199">
                  <c:v>1.8939959605321706E-3</c:v>
                </c:pt>
                <c:pt idx="200">
                  <c:v>7.2741155197293098E-4</c:v>
                </c:pt>
                <c:pt idx="201">
                  <c:v>1.6446305466911316E-3</c:v>
                </c:pt>
                <c:pt idx="202">
                  <c:v>1.57187377243566E-3</c:v>
                </c:pt>
                <c:pt idx="203">
                  <c:v>1.7910391743940501E-3</c:v>
                </c:pt>
                <c:pt idx="204">
                  <c:v>6.0434791333839144E-4</c:v>
                </c:pt>
                <c:pt idx="205">
                  <c:v>3.6569703090967502E-3</c:v>
                </c:pt>
                <c:pt idx="206">
                  <c:v>1.19679601287898E-3</c:v>
                </c:pt>
                <c:pt idx="207">
                  <c:v>8.565634779421782E-4</c:v>
                </c:pt>
                <c:pt idx="208">
                  <c:v>1.5728485695194713E-3</c:v>
                </c:pt>
                <c:pt idx="209">
                  <c:v>1.0191295693090399E-3</c:v>
                </c:pt>
                <c:pt idx="210">
                  <c:v>5.6215221624336448E-4</c:v>
                </c:pt>
                <c:pt idx="211">
                  <c:v>5.0506159075545509E-4</c:v>
                </c:pt>
                <c:pt idx="212">
                  <c:v>5.2220164160086101E-4</c:v>
                </c:pt>
                <c:pt idx="213">
                  <c:v>8.8826926345103238E-4</c:v>
                </c:pt>
                <c:pt idx="214">
                  <c:v>2.4315590102459502E-3</c:v>
                </c:pt>
                <c:pt idx="215">
                  <c:v>2.0313358467911814E-3</c:v>
                </c:pt>
                <c:pt idx="216">
                  <c:v>1.0440284466781306E-4</c:v>
                </c:pt>
                <c:pt idx="217">
                  <c:v>3.7540749173745327E-3</c:v>
                </c:pt>
                <c:pt idx="218">
                  <c:v>3.9537500146452414E-4</c:v>
                </c:pt>
                <c:pt idx="219">
                  <c:v>3.7023875023633551E-4</c:v>
                </c:pt>
                <c:pt idx="220">
                  <c:v>2.7050664611867614E-4</c:v>
                </c:pt>
                <c:pt idx="221">
                  <c:v>2.7530782036579928E-3</c:v>
                </c:pt>
                <c:pt idx="222">
                  <c:v>1.9606103991175214E-3</c:v>
                </c:pt>
                <c:pt idx="223">
                  <c:v>1.7469196654327108E-4</c:v>
                </c:pt>
                <c:pt idx="224">
                  <c:v>4.2232834723449829E-4</c:v>
                </c:pt>
                <c:pt idx="225">
                  <c:v>8.4145972764138488E-4</c:v>
                </c:pt>
                <c:pt idx="226">
                  <c:v>2.8615194984968117E-4</c:v>
                </c:pt>
                <c:pt idx="227">
                  <c:v>2.3922723822799199E-3</c:v>
                </c:pt>
                <c:pt idx="228" formatCode="0.00E+00">
                  <c:v>2.0002759225063324E-5</c:v>
                </c:pt>
                <c:pt idx="229">
                  <c:v>6.3259189308412093E-4</c:v>
                </c:pt>
                <c:pt idx="230">
                  <c:v>1.0433340407289299E-3</c:v>
                </c:pt>
                <c:pt idx="231">
                  <c:v>1.41096277145443E-3</c:v>
                </c:pt>
                <c:pt idx="232">
                  <c:v>1.2642989301529803E-4</c:v>
                </c:pt>
                <c:pt idx="233">
                  <c:v>1.1233302493662306E-3</c:v>
                </c:pt>
                <c:pt idx="234" formatCode="0.00E+00">
                  <c:v>1.7012088999140501E-5</c:v>
                </c:pt>
                <c:pt idx="235">
                  <c:v>1.0662307185208201E-3</c:v>
                </c:pt>
                <c:pt idx="236">
                  <c:v>5.0540306786848999E-4</c:v>
                </c:pt>
                <c:pt idx="237">
                  <c:v>2.3207842705504935E-4</c:v>
                </c:pt>
                <c:pt idx="238">
                  <c:v>2.9123328725389315E-4</c:v>
                </c:pt>
                <c:pt idx="239">
                  <c:v>6.7312278398864848E-4</c:v>
                </c:pt>
                <c:pt idx="240">
                  <c:v>3.10484712133678E-3</c:v>
                </c:pt>
                <c:pt idx="241">
                  <c:v>1.5364992198121199E-3</c:v>
                </c:pt>
                <c:pt idx="242">
                  <c:v>1.4776972437258501E-3</c:v>
                </c:pt>
                <c:pt idx="243">
                  <c:v>1.9452415664488419E-3</c:v>
                </c:pt>
                <c:pt idx="244">
                  <c:v>9.9477039827377775E-4</c:v>
                </c:pt>
                <c:pt idx="245">
                  <c:v>2.440534003320722E-3</c:v>
                </c:pt>
                <c:pt idx="246">
                  <c:v>2.0128052824551399E-3</c:v>
                </c:pt>
                <c:pt idx="247">
                  <c:v>3.5045199949545716E-3</c:v>
                </c:pt>
                <c:pt idx="248" formatCode="0.00E+00">
                  <c:v>1.837466428559171E-5</c:v>
                </c:pt>
                <c:pt idx="249">
                  <c:v>2.0335605063907213E-3</c:v>
                </c:pt>
                <c:pt idx="250">
                  <c:v>1.22375810280537E-3</c:v>
                </c:pt>
                <c:pt idx="251" formatCode="0.00E+00">
                  <c:v>5.0302123786839646E-5</c:v>
                </c:pt>
                <c:pt idx="252">
                  <c:v>5.2951796671630597E-3</c:v>
                </c:pt>
                <c:pt idx="253">
                  <c:v>3.0169064007514314E-4</c:v>
                </c:pt>
                <c:pt idx="254">
                  <c:v>3.5767865332291898E-4</c:v>
                </c:pt>
                <c:pt idx="255">
                  <c:v>5.6375493646811841E-4</c:v>
                </c:pt>
                <c:pt idx="256">
                  <c:v>5.8732984608161692E-4</c:v>
                </c:pt>
                <c:pt idx="257">
                  <c:v>1.4479686036788101E-3</c:v>
                </c:pt>
                <c:pt idx="258">
                  <c:v>4.6494015970741029E-3</c:v>
                </c:pt>
                <c:pt idx="259">
                  <c:v>2.1240294497791913E-3</c:v>
                </c:pt>
                <c:pt idx="260">
                  <c:v>5.4223673343527928E-3</c:v>
                </c:pt>
                <c:pt idx="261">
                  <c:v>4.3018560695130504E-3</c:v>
                </c:pt>
                <c:pt idx="262">
                  <c:v>1.25357958359669E-3</c:v>
                </c:pt>
                <c:pt idx="263">
                  <c:v>7.6092580257115967E-3</c:v>
                </c:pt>
                <c:pt idx="264">
                  <c:v>3.8937658068493024E-4</c:v>
                </c:pt>
                <c:pt idx="265" formatCode="0.00E+00">
                  <c:v>7.4422883247723888E-5</c:v>
                </c:pt>
                <c:pt idx="266">
                  <c:v>1.1275304386700901E-3</c:v>
                </c:pt>
                <c:pt idx="267">
                  <c:v>4.7783688704430843E-4</c:v>
                </c:pt>
                <c:pt idx="268">
                  <c:v>3.4903374135408401E-3</c:v>
                </c:pt>
                <c:pt idx="269">
                  <c:v>9.6139321600639675E-4</c:v>
                </c:pt>
                <c:pt idx="270">
                  <c:v>5.3985872842627031E-4</c:v>
                </c:pt>
                <c:pt idx="271">
                  <c:v>7.7960951386156843E-4</c:v>
                </c:pt>
                <c:pt idx="272">
                  <c:v>2.9366781004550502E-4</c:v>
                </c:pt>
                <c:pt idx="273">
                  <c:v>2.6449562154781414E-3</c:v>
                </c:pt>
                <c:pt idx="274" formatCode="0.00E+00">
                  <c:v>8.252572760003308E-5</c:v>
                </c:pt>
                <c:pt idx="275">
                  <c:v>1.0754410583854899E-3</c:v>
                </c:pt>
                <c:pt idx="276" formatCode="0.00E+00">
                  <c:v>1.3953417093291901E-5</c:v>
                </c:pt>
                <c:pt idx="277">
                  <c:v>1.9734288772872703E-3</c:v>
                </c:pt>
                <c:pt idx="278">
                  <c:v>3.2460019231896802E-3</c:v>
                </c:pt>
                <c:pt idx="279">
                  <c:v>4.601863309976933E-4</c:v>
                </c:pt>
                <c:pt idx="280">
                  <c:v>1.2387228054805307E-4</c:v>
                </c:pt>
                <c:pt idx="281">
                  <c:v>3.0214668470025232E-4</c:v>
                </c:pt>
                <c:pt idx="282">
                  <c:v>8.7113960148647667E-4</c:v>
                </c:pt>
                <c:pt idx="283" formatCode="0.00E+00">
                  <c:v>3.0126387641933116E-5</c:v>
                </c:pt>
                <c:pt idx="284">
                  <c:v>4.2488534247341389E-4</c:v>
                </c:pt>
                <c:pt idx="285">
                  <c:v>6.7302081051119178E-4</c:v>
                </c:pt>
                <c:pt idx="286">
                  <c:v>2.1942677689332528E-4</c:v>
                </c:pt>
                <c:pt idx="287" formatCode="0.00E+00">
                  <c:v>4.1852454538694029E-5</c:v>
                </c:pt>
                <c:pt idx="288">
                  <c:v>1.2082883229719112E-3</c:v>
                </c:pt>
                <c:pt idx="289">
                  <c:v>1.3325888632183113E-3</c:v>
                </c:pt>
                <c:pt idx="290">
                  <c:v>2.576537071246473E-3</c:v>
                </c:pt>
                <c:pt idx="291">
                  <c:v>3.5066079171646114E-4</c:v>
                </c:pt>
                <c:pt idx="292">
                  <c:v>5.3905135103245801E-4</c:v>
                </c:pt>
                <c:pt idx="293">
                  <c:v>2.7698982145667899E-3</c:v>
                </c:pt>
                <c:pt idx="294">
                  <c:v>1.5027756209403307E-3</c:v>
                </c:pt>
                <c:pt idx="295" formatCode="0.00E+00">
                  <c:v>2.4677619280507128E-5</c:v>
                </c:pt>
                <c:pt idx="296">
                  <c:v>3.5346628164258201E-4</c:v>
                </c:pt>
                <c:pt idx="297">
                  <c:v>1.2422559959594001E-3</c:v>
                </c:pt>
                <c:pt idx="298">
                  <c:v>2.4714942886605415E-3</c:v>
                </c:pt>
                <c:pt idx="299">
                  <c:v>1.2927455002213311E-4</c:v>
                </c:pt>
                <c:pt idx="300">
                  <c:v>2.4636633672390413E-3</c:v>
                </c:pt>
                <c:pt idx="301">
                  <c:v>1.8046514308177313E-3</c:v>
                </c:pt>
                <c:pt idx="302">
                  <c:v>2.2905121266028714E-4</c:v>
                </c:pt>
                <c:pt idx="303">
                  <c:v>1.2383342808891698E-3</c:v>
                </c:pt>
                <c:pt idx="304">
                  <c:v>2.7887893410447133E-4</c:v>
                </c:pt>
                <c:pt idx="305">
                  <c:v>4.3467787643693248E-4</c:v>
                </c:pt>
                <c:pt idx="306">
                  <c:v>1.8175071321386007E-3</c:v>
                </c:pt>
                <c:pt idx="307">
                  <c:v>1.7743808645881915E-3</c:v>
                </c:pt>
                <c:pt idx="308">
                  <c:v>3.5195417446618814E-3</c:v>
                </c:pt>
                <c:pt idx="309">
                  <c:v>2.3012038832941599E-4</c:v>
                </c:pt>
                <c:pt idx="310">
                  <c:v>6.6121217550543549E-4</c:v>
                </c:pt>
                <c:pt idx="311">
                  <c:v>1.9004710789843806E-3</c:v>
                </c:pt>
                <c:pt idx="312">
                  <c:v>1.2066404528380701E-3</c:v>
                </c:pt>
                <c:pt idx="313">
                  <c:v>4.0520330834465523E-4</c:v>
                </c:pt>
                <c:pt idx="314">
                  <c:v>1.7092371455700206E-3</c:v>
                </c:pt>
                <c:pt idx="315">
                  <c:v>3.0294435603233315E-4</c:v>
                </c:pt>
                <c:pt idx="316" formatCode="0.00E+00">
                  <c:v>3.2303534837924137E-6</c:v>
                </c:pt>
                <c:pt idx="317">
                  <c:v>5.0162754946705783E-4</c:v>
                </c:pt>
                <c:pt idx="318">
                  <c:v>9.2464361138305654E-4</c:v>
                </c:pt>
                <c:pt idx="319" formatCode="0.00E+00">
                  <c:v>7.3426407430353071E-5</c:v>
                </c:pt>
                <c:pt idx="320">
                  <c:v>3.7610369586300342E-4</c:v>
                </c:pt>
                <c:pt idx="321">
                  <c:v>1.8239016154461499E-3</c:v>
                </c:pt>
                <c:pt idx="322">
                  <c:v>1.3983462048965916E-3</c:v>
                </c:pt>
                <c:pt idx="323">
                  <c:v>8.0535905732822676E-4</c:v>
                </c:pt>
                <c:pt idx="324" formatCode="0.00E+00">
                  <c:v>2.6127347406902544E-5</c:v>
                </c:pt>
                <c:pt idx="325">
                  <c:v>1.4657947021252792E-3</c:v>
                </c:pt>
                <c:pt idx="326">
                  <c:v>4.8986825241176734E-4</c:v>
                </c:pt>
                <c:pt idx="327">
                  <c:v>4.429347197047876E-4</c:v>
                </c:pt>
                <c:pt idx="328">
                  <c:v>4.2959720423900504E-4</c:v>
                </c:pt>
                <c:pt idx="329">
                  <c:v>4.8176828825212729E-4</c:v>
                </c:pt>
                <c:pt idx="330">
                  <c:v>5.251538323517743E-4</c:v>
                </c:pt>
                <c:pt idx="331">
                  <c:v>2.5518879068370324E-4</c:v>
                </c:pt>
                <c:pt idx="332" formatCode="0.00E+00">
                  <c:v>6.4483537214407086E-5</c:v>
                </c:pt>
                <c:pt idx="333">
                  <c:v>1.1742838347818825E-4</c:v>
                </c:pt>
                <c:pt idx="334">
                  <c:v>2.3905425333498385E-3</c:v>
                </c:pt>
                <c:pt idx="335">
                  <c:v>5.8045077382461304E-4</c:v>
                </c:pt>
                <c:pt idx="336">
                  <c:v>5.1352108526344427E-4</c:v>
                </c:pt>
                <c:pt idx="337">
                  <c:v>1.4200428795159116E-4</c:v>
                </c:pt>
                <c:pt idx="338">
                  <c:v>2.564733095889552E-3</c:v>
                </c:pt>
                <c:pt idx="339">
                  <c:v>5.5386695384122863E-4</c:v>
                </c:pt>
                <c:pt idx="340">
                  <c:v>4.3236383657218333E-4</c:v>
                </c:pt>
                <c:pt idx="341">
                  <c:v>2.1759671544920321E-4</c:v>
                </c:pt>
                <c:pt idx="342">
                  <c:v>1.8770436571403E-3</c:v>
                </c:pt>
                <c:pt idx="343">
                  <c:v>4.5565317756174312E-4</c:v>
                </c:pt>
                <c:pt idx="344" formatCode="0.00E+00">
                  <c:v>5.2935883920802838E-5</c:v>
                </c:pt>
                <c:pt idx="345">
                  <c:v>8.4369044087727655E-4</c:v>
                </c:pt>
                <c:pt idx="346">
                  <c:v>7.7111697675282345E-4</c:v>
                </c:pt>
                <c:pt idx="347">
                  <c:v>3.784241700208233E-4</c:v>
                </c:pt>
                <c:pt idx="348">
                  <c:v>1.7739902849534799E-3</c:v>
                </c:pt>
                <c:pt idx="349">
                  <c:v>4.4179088100487497E-4</c:v>
                </c:pt>
                <c:pt idx="350">
                  <c:v>8.0398151434116693E-4</c:v>
                </c:pt>
                <c:pt idx="351">
                  <c:v>4.3866393660185504E-4</c:v>
                </c:pt>
                <c:pt idx="352">
                  <c:v>1.3117306411798899E-3</c:v>
                </c:pt>
                <c:pt idx="353" formatCode="0.00E+00">
                  <c:v>2.2606125386743228E-5</c:v>
                </c:pt>
                <c:pt idx="354">
                  <c:v>1.3766237120758E-3</c:v>
                </c:pt>
                <c:pt idx="355">
                  <c:v>3.3233063122632917E-4</c:v>
                </c:pt>
                <c:pt idx="356">
                  <c:v>5.7305494285151831E-3</c:v>
                </c:pt>
                <c:pt idx="357">
                  <c:v>3.3392880171678719E-4</c:v>
                </c:pt>
                <c:pt idx="358">
                  <c:v>9.0876752649380796E-4</c:v>
                </c:pt>
                <c:pt idx="359" formatCode="0.00E+00">
                  <c:v>2.0725758155683499E-5</c:v>
                </c:pt>
                <c:pt idx="360">
                  <c:v>2.5472560617327133E-4</c:v>
                </c:pt>
                <c:pt idx="361">
                  <c:v>3.9312166011412815E-4</c:v>
                </c:pt>
                <c:pt idx="362">
                  <c:v>1.384050669110752E-3</c:v>
                </c:pt>
                <c:pt idx="363">
                  <c:v>5.0239521705704702E-4</c:v>
                </c:pt>
                <c:pt idx="364">
                  <c:v>1.3499492349889109E-4</c:v>
                </c:pt>
                <c:pt idx="365">
                  <c:v>9.0487263333668706E-4</c:v>
                </c:pt>
                <c:pt idx="366">
                  <c:v>2.0984178109974025E-4</c:v>
                </c:pt>
                <c:pt idx="367">
                  <c:v>4.8479721303942922E-4</c:v>
                </c:pt>
                <c:pt idx="368">
                  <c:v>2.1133534610214715E-3</c:v>
                </c:pt>
                <c:pt idx="369">
                  <c:v>5.1134009602371599E-4</c:v>
                </c:pt>
                <c:pt idx="370">
                  <c:v>1.5848627082461907E-3</c:v>
                </c:pt>
                <c:pt idx="371">
                  <c:v>6.5536260451869838E-4</c:v>
                </c:pt>
                <c:pt idx="372" formatCode="0.00E+00">
                  <c:v>6.3457682442448078E-5</c:v>
                </c:pt>
                <c:pt idx="373">
                  <c:v>2.9365624760090597E-4</c:v>
                </c:pt>
                <c:pt idx="374">
                  <c:v>5.9841714558538052E-4</c:v>
                </c:pt>
                <c:pt idx="375">
                  <c:v>2.9237794183554735E-4</c:v>
                </c:pt>
                <c:pt idx="376">
                  <c:v>1.8106324481062416E-4</c:v>
                </c:pt>
                <c:pt idx="377">
                  <c:v>7.080574186055363E-4</c:v>
                </c:pt>
                <c:pt idx="378">
                  <c:v>2.6749295393072915E-4</c:v>
                </c:pt>
                <c:pt idx="379" formatCode="0.00E+00">
                  <c:v>2.3835884043054327E-6</c:v>
                </c:pt>
                <c:pt idx="380">
                  <c:v>6.6427149732989897E-4</c:v>
                </c:pt>
                <c:pt idx="381">
                  <c:v>8.3318419772677554E-4</c:v>
                </c:pt>
                <c:pt idx="382">
                  <c:v>3.6750756323434099E-4</c:v>
                </c:pt>
                <c:pt idx="383">
                  <c:v>8.8949094270980155E-4</c:v>
                </c:pt>
                <c:pt idx="384">
                  <c:v>2.2763883155539114E-3</c:v>
                </c:pt>
                <c:pt idx="385" formatCode="0.00E+00">
                  <c:v>3.2736438030459818E-5</c:v>
                </c:pt>
                <c:pt idx="386">
                  <c:v>2.1562576581614316E-3</c:v>
                </c:pt>
                <c:pt idx="387">
                  <c:v>6.0937832565683011E-4</c:v>
                </c:pt>
                <c:pt idx="388">
                  <c:v>1.8726710189376006E-3</c:v>
                </c:pt>
                <c:pt idx="389">
                  <c:v>2.5521029031953598E-3</c:v>
                </c:pt>
                <c:pt idx="390">
                  <c:v>8.0271633909701542E-4</c:v>
                </c:pt>
                <c:pt idx="391">
                  <c:v>1.1660002152308407E-3</c:v>
                </c:pt>
                <c:pt idx="392">
                  <c:v>2.9384793738244008E-4</c:v>
                </c:pt>
                <c:pt idx="393" formatCode="0.00E+00">
                  <c:v>2.5780815771136528E-5</c:v>
                </c:pt>
                <c:pt idx="394">
                  <c:v>4.7520079356755504E-4</c:v>
                </c:pt>
                <c:pt idx="395" formatCode="0.00E+00">
                  <c:v>5.6584572500561503E-5</c:v>
                </c:pt>
                <c:pt idx="396">
                  <c:v>8.5164731115011064E-4</c:v>
                </c:pt>
                <c:pt idx="397" formatCode="0.00E+00">
                  <c:v>3.4458122204788702E-5</c:v>
                </c:pt>
                <c:pt idx="398">
                  <c:v>1.5974810316893211E-4</c:v>
                </c:pt>
                <c:pt idx="399" formatCode="0.00E+00">
                  <c:v>3.7304279545927538E-5</c:v>
                </c:pt>
                <c:pt idx="400">
                  <c:v>1.1542786978157607E-4</c:v>
                </c:pt>
                <c:pt idx="401">
                  <c:v>1.1292932312864601E-4</c:v>
                </c:pt>
                <c:pt idx="402">
                  <c:v>8.3393945585462674E-4</c:v>
                </c:pt>
                <c:pt idx="403" formatCode="0.00E+00">
                  <c:v>2.9254643060795916E-5</c:v>
                </c:pt>
                <c:pt idx="404">
                  <c:v>2.6944069610705516E-4</c:v>
                </c:pt>
                <c:pt idx="405">
                  <c:v>3.583432332520634E-4</c:v>
                </c:pt>
                <c:pt idx="406">
                  <c:v>7.788227432068398E-4</c:v>
                </c:pt>
                <c:pt idx="407">
                  <c:v>1.1961166187475407E-3</c:v>
                </c:pt>
                <c:pt idx="408">
                  <c:v>3.0745097398565419E-4</c:v>
                </c:pt>
                <c:pt idx="409">
                  <c:v>8.1794545116278046E-4</c:v>
                </c:pt>
                <c:pt idx="410" formatCode="0.00E+00">
                  <c:v>5.2551334162680124E-5</c:v>
                </c:pt>
                <c:pt idx="411" formatCode="0.00E+00">
                  <c:v>8.4855259216184379E-5</c:v>
                </c:pt>
                <c:pt idx="412">
                  <c:v>2.5316332509674422E-4</c:v>
                </c:pt>
                <c:pt idx="413">
                  <c:v>2.8717536982655699E-4</c:v>
                </c:pt>
                <c:pt idx="414" formatCode="0.00E+00">
                  <c:v>6.2830264837915588E-5</c:v>
                </c:pt>
                <c:pt idx="415">
                  <c:v>3.358293061263942E-4</c:v>
                </c:pt>
                <c:pt idx="416">
                  <c:v>3.5097389625803136E-4</c:v>
                </c:pt>
                <c:pt idx="417">
                  <c:v>1.8749335729153913E-4</c:v>
                </c:pt>
                <c:pt idx="418">
                  <c:v>7.7895843285905736E-4</c:v>
                </c:pt>
                <c:pt idx="419">
                  <c:v>3.0019023419894424E-4</c:v>
                </c:pt>
                <c:pt idx="420">
                  <c:v>4.1018578801927514E-4</c:v>
                </c:pt>
                <c:pt idx="421">
                  <c:v>4.2373758810253904E-4</c:v>
                </c:pt>
                <c:pt idx="422">
                  <c:v>2.2433325988410543E-4</c:v>
                </c:pt>
                <c:pt idx="423">
                  <c:v>7.1363353329427243E-4</c:v>
                </c:pt>
                <c:pt idx="424">
                  <c:v>7.3765577696799248E-4</c:v>
                </c:pt>
                <c:pt idx="425">
                  <c:v>4.0098336326027526E-4</c:v>
                </c:pt>
                <c:pt idx="426">
                  <c:v>5.4566046686177028E-4</c:v>
                </c:pt>
                <c:pt idx="427">
                  <c:v>6.5295026511470722E-4</c:v>
                </c:pt>
                <c:pt idx="428">
                  <c:v>3.5553832625232623E-4</c:v>
                </c:pt>
                <c:pt idx="429" formatCode="0.00E+00">
                  <c:v>4.232232414558029E-5</c:v>
                </c:pt>
                <c:pt idx="430">
                  <c:v>3.5612639324572218E-4</c:v>
                </c:pt>
                <c:pt idx="431">
                  <c:v>3.5662317415608542E-4</c:v>
                </c:pt>
                <c:pt idx="432">
                  <c:v>2.2842905127956538E-4</c:v>
                </c:pt>
                <c:pt idx="433">
                  <c:v>2.6646331658702617E-4</c:v>
                </c:pt>
                <c:pt idx="434" formatCode="0.00E+00">
                  <c:v>1.5955655742307119E-5</c:v>
                </c:pt>
                <c:pt idx="435">
                  <c:v>3.6134901835253223E-4</c:v>
                </c:pt>
                <c:pt idx="436">
                  <c:v>1.0702634518658107E-3</c:v>
                </c:pt>
                <c:pt idx="437">
                  <c:v>2.5980836300330899E-4</c:v>
                </c:pt>
                <c:pt idx="438">
                  <c:v>1.0178055636544899E-3</c:v>
                </c:pt>
                <c:pt idx="439">
                  <c:v>1.0607478610464313E-3</c:v>
                </c:pt>
                <c:pt idx="440">
                  <c:v>4.576266593538547E-4</c:v>
                </c:pt>
                <c:pt idx="441">
                  <c:v>1.5936038436374501E-3</c:v>
                </c:pt>
                <c:pt idx="442">
                  <c:v>1.6516584747923116E-4</c:v>
                </c:pt>
                <c:pt idx="443">
                  <c:v>4.3003951082042828E-4</c:v>
                </c:pt>
                <c:pt idx="444" formatCode="0.00E+00">
                  <c:v>6.6574457893278337E-5</c:v>
                </c:pt>
                <c:pt idx="445">
                  <c:v>1.1889290362631506E-4</c:v>
                </c:pt>
                <c:pt idx="446">
                  <c:v>2.7736091875615415E-4</c:v>
                </c:pt>
                <c:pt idx="447" formatCode="0.00E+00">
                  <c:v>9.7674295399734893E-5</c:v>
                </c:pt>
                <c:pt idx="448" formatCode="0.00E+00">
                  <c:v>1.5632097699731018E-6</c:v>
                </c:pt>
                <c:pt idx="449">
                  <c:v>4.0050826236749426E-4</c:v>
                </c:pt>
                <c:pt idx="450">
                  <c:v>2.2260802197102811E-4</c:v>
                </c:pt>
                <c:pt idx="451">
                  <c:v>6.3614735426071429E-4</c:v>
                </c:pt>
                <c:pt idx="452">
                  <c:v>3.3326069041051087E-4</c:v>
                </c:pt>
                <c:pt idx="453" formatCode="0.00E+00">
                  <c:v>7.1684529217907493E-5</c:v>
                </c:pt>
                <c:pt idx="454">
                  <c:v>3.39927845961329E-4</c:v>
                </c:pt>
                <c:pt idx="455" formatCode="0.00E+00">
                  <c:v>4.7437108612685021E-5</c:v>
                </c:pt>
                <c:pt idx="456" formatCode="0.00E+00">
                  <c:v>7.6347275742386938E-5</c:v>
                </c:pt>
                <c:pt idx="457">
                  <c:v>1.9573315296011321E-4</c:v>
                </c:pt>
                <c:pt idx="458" formatCode="0.00E+00">
                  <c:v>7.6150115086998004E-5</c:v>
                </c:pt>
                <c:pt idx="459">
                  <c:v>2.3847880636204214E-4</c:v>
                </c:pt>
                <c:pt idx="460">
                  <c:v>1.1344284693861514E-4</c:v>
                </c:pt>
                <c:pt idx="461" formatCode="0.00E+00">
                  <c:v>4.314790465102923E-5</c:v>
                </c:pt>
                <c:pt idx="462" formatCode="0.00E+00">
                  <c:v>6.2651464669201439E-5</c:v>
                </c:pt>
                <c:pt idx="463">
                  <c:v>6.3560360014357632E-4</c:v>
                </c:pt>
                <c:pt idx="464">
                  <c:v>5.8953945952979403E-4</c:v>
                </c:pt>
                <c:pt idx="465">
                  <c:v>9.4231078911082629E-4</c:v>
                </c:pt>
                <c:pt idx="466">
                  <c:v>2.4063563845178111E-4</c:v>
                </c:pt>
                <c:pt idx="467">
                  <c:v>1.627767423799471E-4</c:v>
                </c:pt>
                <c:pt idx="468">
                  <c:v>2.6465685735663018E-4</c:v>
                </c:pt>
                <c:pt idx="469">
                  <c:v>1.1762676845363416E-3</c:v>
                </c:pt>
                <c:pt idx="470">
                  <c:v>4.3632474446831775E-4</c:v>
                </c:pt>
                <c:pt idx="471">
                  <c:v>5.6579733540611731E-4</c:v>
                </c:pt>
                <c:pt idx="472">
                  <c:v>3.6350671234730602E-4</c:v>
                </c:pt>
                <c:pt idx="473">
                  <c:v>2.141633193244E-4</c:v>
                </c:pt>
                <c:pt idx="474">
                  <c:v>2.1525688346562397E-4</c:v>
                </c:pt>
                <c:pt idx="475" formatCode="0.00E+00">
                  <c:v>3.7326642248420131E-5</c:v>
                </c:pt>
                <c:pt idx="476">
                  <c:v>4.7248075716070697E-4</c:v>
                </c:pt>
                <c:pt idx="477" formatCode="0.00E+00">
                  <c:v>9.4931392316858907E-5</c:v>
                </c:pt>
                <c:pt idx="478">
                  <c:v>3.7317755610179545E-4</c:v>
                </c:pt>
                <c:pt idx="479">
                  <c:v>3.236117790125543E-4</c:v>
                </c:pt>
                <c:pt idx="480">
                  <c:v>9.7321400056079492E-4</c:v>
                </c:pt>
                <c:pt idx="481">
                  <c:v>3.9099393654913546E-4</c:v>
                </c:pt>
                <c:pt idx="482">
                  <c:v>2.4995842693980517E-4</c:v>
                </c:pt>
                <c:pt idx="483">
                  <c:v>2.456787338231201E-4</c:v>
                </c:pt>
                <c:pt idx="484" formatCode="0.00E+00">
                  <c:v>2.8304090317279123E-5</c:v>
                </c:pt>
                <c:pt idx="485">
                  <c:v>1.3076217806600899E-3</c:v>
                </c:pt>
                <c:pt idx="486">
                  <c:v>1.2810217265968009E-4</c:v>
                </c:pt>
                <c:pt idx="487" formatCode="0.00E+00">
                  <c:v>8.6702973570339755E-5</c:v>
                </c:pt>
                <c:pt idx="488">
                  <c:v>6.8712604792990162E-4</c:v>
                </c:pt>
                <c:pt idx="489">
                  <c:v>1.5040850788494508E-4</c:v>
                </c:pt>
                <c:pt idx="490">
                  <c:v>2.2633884508152421E-4</c:v>
                </c:pt>
                <c:pt idx="491" formatCode="0.00E+00">
                  <c:v>5.9302690547005417E-5</c:v>
                </c:pt>
                <c:pt idx="492" formatCode="0.00E+00">
                  <c:v>4.3347574125755221E-6</c:v>
                </c:pt>
                <c:pt idx="493" formatCode="0.00E+00">
                  <c:v>2.0506148528209629E-5</c:v>
                </c:pt>
                <c:pt idx="494">
                  <c:v>1.0512886919865306E-3</c:v>
                </c:pt>
                <c:pt idx="495">
                  <c:v>1.0936265294221401E-3</c:v>
                </c:pt>
                <c:pt idx="496" formatCode="0.00E+00">
                  <c:v>7.2077533643066972E-5</c:v>
                </c:pt>
                <c:pt idx="497">
                  <c:v>1.2162971617080912E-3</c:v>
                </c:pt>
                <c:pt idx="498">
                  <c:v>1.1295305724184303E-4</c:v>
                </c:pt>
                <c:pt idx="499">
                  <c:v>1.2826661790667313E-3</c:v>
                </c:pt>
                <c:pt idx="500">
                  <c:v>1.108295674815771E-3</c:v>
                </c:pt>
                <c:pt idx="501">
                  <c:v>4.3581818292135578E-4</c:v>
                </c:pt>
                <c:pt idx="502">
                  <c:v>2.6159248494163936E-4</c:v>
                </c:pt>
                <c:pt idx="503" formatCode="0.00E+00">
                  <c:v>3.6068129094431801E-5</c:v>
                </c:pt>
                <c:pt idx="504">
                  <c:v>1.0861848024208006E-3</c:v>
                </c:pt>
                <c:pt idx="505">
                  <c:v>1.7319642356608599E-4</c:v>
                </c:pt>
                <c:pt idx="506">
                  <c:v>1.4165321333107012E-4</c:v>
                </c:pt>
                <c:pt idx="507" formatCode="0.00E+00">
                  <c:v>3.5765648702703825E-5</c:v>
                </c:pt>
                <c:pt idx="508">
                  <c:v>4.9200657450940849E-4</c:v>
                </c:pt>
                <c:pt idx="509">
                  <c:v>2.2365445078238201E-4</c:v>
                </c:pt>
                <c:pt idx="510">
                  <c:v>2.0564311068128411E-4</c:v>
                </c:pt>
                <c:pt idx="511">
                  <c:v>1.6280300274589513E-3</c:v>
                </c:pt>
                <c:pt idx="512">
                  <c:v>1.3997945284120308E-4</c:v>
                </c:pt>
                <c:pt idx="513">
                  <c:v>4.0274627176559098E-4</c:v>
                </c:pt>
                <c:pt idx="514">
                  <c:v>1.8350191370040101E-4</c:v>
                </c:pt>
                <c:pt idx="515">
                  <c:v>2.7662677948327722E-4</c:v>
                </c:pt>
                <c:pt idx="516">
                  <c:v>1.49699525432981E-4</c:v>
                </c:pt>
                <c:pt idx="517">
                  <c:v>3.282459260574072E-4</c:v>
                </c:pt>
                <c:pt idx="518" formatCode="0.00E+00">
                  <c:v>8.2420576797155096E-5</c:v>
                </c:pt>
                <c:pt idx="519">
                  <c:v>2.7520437160202002E-4</c:v>
                </c:pt>
                <c:pt idx="520">
                  <c:v>6.1932935911083163E-4</c:v>
                </c:pt>
                <c:pt idx="521">
                  <c:v>3.2033740992648134E-4</c:v>
                </c:pt>
                <c:pt idx="522" formatCode="0.00E+00">
                  <c:v>3.9264848229180222E-5</c:v>
                </c:pt>
                <c:pt idx="523">
                  <c:v>5.0791277901661165E-4</c:v>
                </c:pt>
                <c:pt idx="524">
                  <c:v>1.791525809696981E-4</c:v>
                </c:pt>
                <c:pt idx="525" formatCode="0.00E+00">
                  <c:v>7.8931810860935749E-5</c:v>
                </c:pt>
                <c:pt idx="526">
                  <c:v>4.9472496322539364E-4</c:v>
                </c:pt>
                <c:pt idx="527">
                  <c:v>4.8112526624515532E-4</c:v>
                </c:pt>
                <c:pt idx="528">
                  <c:v>2.1253347965333939E-4</c:v>
                </c:pt>
                <c:pt idx="529">
                  <c:v>2.5578270065754617E-4</c:v>
                </c:pt>
                <c:pt idx="530" formatCode="0.00E+00">
                  <c:v>4.5625230826665654E-6</c:v>
                </c:pt>
                <c:pt idx="531">
                  <c:v>1.2926817122476899E-4</c:v>
                </c:pt>
                <c:pt idx="532">
                  <c:v>2.1218254989183118E-4</c:v>
                </c:pt>
                <c:pt idx="533">
                  <c:v>5.073791322742937E-4</c:v>
                </c:pt>
                <c:pt idx="534">
                  <c:v>2.0398708439925916E-4</c:v>
                </c:pt>
                <c:pt idx="535">
                  <c:v>1.3495740763925601E-4</c:v>
                </c:pt>
                <c:pt idx="536">
                  <c:v>2.8067779825795806E-4</c:v>
                </c:pt>
                <c:pt idx="537">
                  <c:v>4.3263613645885129E-4</c:v>
                </c:pt>
                <c:pt idx="538">
                  <c:v>3.5968551394434476E-4</c:v>
                </c:pt>
                <c:pt idx="539" formatCode="0.00E+00">
                  <c:v>9.8800748659656542E-5</c:v>
                </c:pt>
                <c:pt idx="540">
                  <c:v>2.2155899711816414E-4</c:v>
                </c:pt>
                <c:pt idx="541">
                  <c:v>3.3843240669288624E-4</c:v>
                </c:pt>
                <c:pt idx="542">
                  <c:v>1.8332683560511108E-4</c:v>
                </c:pt>
                <c:pt idx="543">
                  <c:v>8.8499586857300103E-4</c:v>
                </c:pt>
                <c:pt idx="544">
                  <c:v>2.5781492149028114E-4</c:v>
                </c:pt>
                <c:pt idx="545">
                  <c:v>6.9198039756495277E-4</c:v>
                </c:pt>
                <c:pt idx="546">
                  <c:v>1.1274648434394499E-4</c:v>
                </c:pt>
                <c:pt idx="547">
                  <c:v>1.4527125590568815E-4</c:v>
                </c:pt>
                <c:pt idx="548">
                  <c:v>1.41783599966438E-4</c:v>
                </c:pt>
                <c:pt idx="549" formatCode="0.00E+00">
                  <c:v>1.3704423153002514E-5</c:v>
                </c:pt>
                <c:pt idx="550">
                  <c:v>3.164757603137953E-4</c:v>
                </c:pt>
                <c:pt idx="551">
                  <c:v>1.9516579758257723E-4</c:v>
                </c:pt>
                <c:pt idx="552">
                  <c:v>9.9242685839760801E-4</c:v>
                </c:pt>
                <c:pt idx="553" formatCode="0.00E+00">
                  <c:v>8.6670564753864898E-5</c:v>
                </c:pt>
                <c:pt idx="554" formatCode="0.00E+00">
                  <c:v>6.8083319198007942E-5</c:v>
                </c:pt>
                <c:pt idx="555">
                  <c:v>2.7544918025874043E-4</c:v>
                </c:pt>
                <c:pt idx="556">
                  <c:v>2.1243349525223052E-4</c:v>
                </c:pt>
                <c:pt idx="557" formatCode="0.00E+00">
                  <c:v>1.4847951015943708E-5</c:v>
                </c:pt>
                <c:pt idx="558">
                  <c:v>3.6528512270602717E-4</c:v>
                </c:pt>
                <c:pt idx="559">
                  <c:v>1.35571635713402E-4</c:v>
                </c:pt>
                <c:pt idx="560">
                  <c:v>1.0595037200618008E-4</c:v>
                </c:pt>
                <c:pt idx="561">
                  <c:v>7.8716587293390782E-4</c:v>
                </c:pt>
                <c:pt idx="562" formatCode="0.00E+00">
                  <c:v>7.1763980362025471E-5</c:v>
                </c:pt>
                <c:pt idx="563">
                  <c:v>1.0118923467364E-4</c:v>
                </c:pt>
                <c:pt idx="564" formatCode="0.00E+00">
                  <c:v>3.6381628531068937E-5</c:v>
                </c:pt>
                <c:pt idx="565">
                  <c:v>7.9101358438177303E-4</c:v>
                </c:pt>
                <c:pt idx="566">
                  <c:v>4.1397183933290435E-4</c:v>
                </c:pt>
                <c:pt idx="567" formatCode="0.00E+00">
                  <c:v>8.0618691760023754E-5</c:v>
                </c:pt>
                <c:pt idx="568" formatCode="0.00E+00">
                  <c:v>2.9212216823515144E-5</c:v>
                </c:pt>
                <c:pt idx="569">
                  <c:v>5.6320109764762462E-4</c:v>
                </c:pt>
                <c:pt idx="570">
                  <c:v>4.7330750006042445E-4</c:v>
                </c:pt>
                <c:pt idx="571">
                  <c:v>2.683348400851442E-4</c:v>
                </c:pt>
                <c:pt idx="572">
                  <c:v>1.7329733149485708E-4</c:v>
                </c:pt>
                <c:pt idx="573" formatCode="0.00E+00">
                  <c:v>2.0700684988811713E-5</c:v>
                </c:pt>
                <c:pt idx="574">
                  <c:v>2.4103163348165499E-4</c:v>
                </c:pt>
                <c:pt idx="575">
                  <c:v>1.5316302883163402E-4</c:v>
                </c:pt>
                <c:pt idx="576">
                  <c:v>2.7476359729665829E-4</c:v>
                </c:pt>
                <c:pt idx="577">
                  <c:v>3.0522679953897498E-4</c:v>
                </c:pt>
                <c:pt idx="578" formatCode="0.00E+00">
                  <c:v>7.0539310053766363E-5</c:v>
                </c:pt>
                <c:pt idx="579" formatCode="0.00E+00">
                  <c:v>6.1480551055685553E-6</c:v>
                </c:pt>
                <c:pt idx="580">
                  <c:v>1.4007660940590499E-4</c:v>
                </c:pt>
                <c:pt idx="581">
                  <c:v>5.8195577236225249E-4</c:v>
                </c:pt>
                <c:pt idx="582" formatCode="0.00E+00">
                  <c:v>6.412084562563591E-5</c:v>
                </c:pt>
                <c:pt idx="583" formatCode="0.00E+00">
                  <c:v>5.0316525811185869E-5</c:v>
                </c:pt>
                <c:pt idx="584">
                  <c:v>1.6229515390279913E-4</c:v>
                </c:pt>
                <c:pt idx="585">
                  <c:v>6.787717040726512E-4</c:v>
                </c:pt>
                <c:pt idx="586" formatCode="0.00E+00">
                  <c:v>4.5981384760161312E-5</c:v>
                </c:pt>
                <c:pt idx="587" formatCode="0.00E+00">
                  <c:v>6.8602951745908773E-5</c:v>
                </c:pt>
                <c:pt idx="588" formatCode="0.00E+00">
                  <c:v>2.3129854260057788E-5</c:v>
                </c:pt>
                <c:pt idx="589" formatCode="0.00E+00">
                  <c:v>8.6271421753142746E-5</c:v>
                </c:pt>
                <c:pt idx="590">
                  <c:v>3.4224477548993329E-4</c:v>
                </c:pt>
                <c:pt idx="591">
                  <c:v>8.1434291246492753E-4</c:v>
                </c:pt>
                <c:pt idx="592" formatCode="0.00E+00">
                  <c:v>2.9115199724345215E-5</c:v>
                </c:pt>
                <c:pt idx="593">
                  <c:v>1.06693908812702E-4</c:v>
                </c:pt>
                <c:pt idx="594">
                  <c:v>1.8321077874598908E-4</c:v>
                </c:pt>
                <c:pt idx="595" formatCode="0.00E+00">
                  <c:v>7.4569768728269632E-6</c:v>
                </c:pt>
                <c:pt idx="596">
                  <c:v>2.234196249102623E-4</c:v>
                </c:pt>
                <c:pt idx="597">
                  <c:v>1.4191138827040201E-4</c:v>
                </c:pt>
                <c:pt idx="598" formatCode="0.00E+00">
                  <c:v>5.5690408718706927E-5</c:v>
                </c:pt>
                <c:pt idx="599">
                  <c:v>1.502995528917671E-4</c:v>
                </c:pt>
                <c:pt idx="600">
                  <c:v>1.3396942661471199E-4</c:v>
                </c:pt>
                <c:pt idx="601">
                  <c:v>4.2372239345893467E-4</c:v>
                </c:pt>
                <c:pt idx="602">
                  <c:v>7.2880383317219257E-4</c:v>
                </c:pt>
                <c:pt idx="603" formatCode="0.00E+00">
                  <c:v>3.181673246973624E-5</c:v>
                </c:pt>
                <c:pt idx="604" formatCode="0.00E+00">
                  <c:v>5.787677364951468E-6</c:v>
                </c:pt>
                <c:pt idx="605">
                  <c:v>1.0290356848656003E-4</c:v>
                </c:pt>
                <c:pt idx="606">
                  <c:v>3.9352561094520608E-4</c:v>
                </c:pt>
                <c:pt idx="607">
                  <c:v>1.8177501477482913E-4</c:v>
                </c:pt>
                <c:pt idx="608">
                  <c:v>2.7770900413334938E-4</c:v>
                </c:pt>
                <c:pt idx="609" formatCode="0.00E+00">
                  <c:v>1.3780132743140314E-5</c:v>
                </c:pt>
                <c:pt idx="610" formatCode="0.00E+00">
                  <c:v>2.7869049022986934E-5</c:v>
                </c:pt>
                <c:pt idx="611">
                  <c:v>5.0088020997459998E-4</c:v>
                </c:pt>
                <c:pt idx="612" formatCode="0.00E+00">
                  <c:v>4.0659600518938733E-5</c:v>
                </c:pt>
                <c:pt idx="613">
                  <c:v>1.5724161812964114E-4</c:v>
                </c:pt>
                <c:pt idx="614">
                  <c:v>3.3243339235693615E-4</c:v>
                </c:pt>
                <c:pt idx="615" formatCode="0.00E+00">
                  <c:v>2.4451664320624024E-5</c:v>
                </c:pt>
                <c:pt idx="616">
                  <c:v>2.623589036579232E-4</c:v>
                </c:pt>
                <c:pt idx="617" formatCode="0.00E+00">
                  <c:v>1.7399536063114411E-5</c:v>
                </c:pt>
                <c:pt idx="618" formatCode="0.00E+00">
                  <c:v>9.3340572118297128E-6</c:v>
                </c:pt>
                <c:pt idx="619">
                  <c:v>3.1504861630971123E-4</c:v>
                </c:pt>
                <c:pt idx="620" formatCode="0.00E+00">
                  <c:v>5.7284268646825349E-5</c:v>
                </c:pt>
                <c:pt idx="621" formatCode="0.00E+00">
                  <c:v>7.3753386644997835E-5</c:v>
                </c:pt>
                <c:pt idx="622">
                  <c:v>1.2752276186195E-4</c:v>
                </c:pt>
                <c:pt idx="623" formatCode="0.00E+00">
                  <c:v>8.8912835681980015E-5</c:v>
                </c:pt>
                <c:pt idx="624" formatCode="0.00E+00">
                  <c:v>4.950538183093738E-5</c:v>
                </c:pt>
                <c:pt idx="625">
                  <c:v>3.3753525018966719E-4</c:v>
                </c:pt>
                <c:pt idx="626" formatCode="0.00E+00">
                  <c:v>1.4073135279961313E-5</c:v>
                </c:pt>
                <c:pt idx="627">
                  <c:v>1.8391527371895911E-4</c:v>
                </c:pt>
                <c:pt idx="628">
                  <c:v>2.0134652846075802E-4</c:v>
                </c:pt>
                <c:pt idx="629" formatCode="0.00E+00">
                  <c:v>2.5164162762757802E-5</c:v>
                </c:pt>
                <c:pt idx="630">
                  <c:v>2.4495414704072614E-4</c:v>
                </c:pt>
                <c:pt idx="631">
                  <c:v>3.4161677468316228E-4</c:v>
                </c:pt>
                <c:pt idx="632" formatCode="0.00E+00">
                  <c:v>4.3760063408996134E-5</c:v>
                </c:pt>
                <c:pt idx="633" formatCode="0.00E+00">
                  <c:v>7.7155217212951851E-5</c:v>
                </c:pt>
                <c:pt idx="634">
                  <c:v>2.0932773126814625E-4</c:v>
                </c:pt>
                <c:pt idx="635">
                  <c:v>1.0126845365878908E-4</c:v>
                </c:pt>
                <c:pt idx="636">
                  <c:v>2.4422053824324117E-4</c:v>
                </c:pt>
                <c:pt idx="637">
                  <c:v>2.4215233558310022E-4</c:v>
                </c:pt>
                <c:pt idx="638">
                  <c:v>3.0571152660788616E-4</c:v>
                </c:pt>
                <c:pt idx="639">
                  <c:v>1.7547520066278416E-4</c:v>
                </c:pt>
                <c:pt idx="640">
                  <c:v>1.8997389729556011E-4</c:v>
                </c:pt>
                <c:pt idx="641">
                  <c:v>1.4706374080695805E-4</c:v>
                </c:pt>
                <c:pt idx="642">
                  <c:v>1.42237167885608E-4</c:v>
                </c:pt>
                <c:pt idx="643" formatCode="0.00E+00">
                  <c:v>3.8804307573697146E-5</c:v>
                </c:pt>
                <c:pt idx="644">
                  <c:v>3.1849610868637021E-4</c:v>
                </c:pt>
                <c:pt idx="645">
                  <c:v>2.6222003905397519E-4</c:v>
                </c:pt>
                <c:pt idx="646">
                  <c:v>2.0396242340243499E-4</c:v>
                </c:pt>
                <c:pt idx="647" formatCode="0.00E+00">
                  <c:v>6.3994482486559993E-5</c:v>
                </c:pt>
                <c:pt idx="648" formatCode="0.00E+00">
                  <c:v>8.2719257854005341E-6</c:v>
                </c:pt>
                <c:pt idx="649" formatCode="0.00E+00">
                  <c:v>4.3589223217463826E-5</c:v>
                </c:pt>
                <c:pt idx="650">
                  <c:v>2.9008443513579531E-4</c:v>
                </c:pt>
                <c:pt idx="651">
                  <c:v>2.2398598400550602E-4</c:v>
                </c:pt>
                <c:pt idx="652" formatCode="0.00E+00">
                  <c:v>6.9312424661066989E-5</c:v>
                </c:pt>
                <c:pt idx="653" formatCode="0.00E+00">
                  <c:v>8.703149114695075E-6</c:v>
                </c:pt>
                <c:pt idx="654">
                  <c:v>1.9781980012555122E-4</c:v>
                </c:pt>
                <c:pt idx="655" formatCode="0.00E+00">
                  <c:v>6.7093775794087936E-5</c:v>
                </c:pt>
                <c:pt idx="656" formatCode="0.00E+00">
                  <c:v>9.3194472716368439E-5</c:v>
                </c:pt>
                <c:pt idx="657" formatCode="0.00E+00">
                  <c:v>5.205827039165634E-5</c:v>
                </c:pt>
                <c:pt idx="658" formatCode="0.00E+00">
                  <c:v>9.4723362996250999E-5</c:v>
                </c:pt>
                <c:pt idx="659" formatCode="0.00E+00">
                  <c:v>4.1044554138176103E-5</c:v>
                </c:pt>
                <c:pt idx="660" formatCode="0.00E+00">
                  <c:v>3.8326684294308797E-5</c:v>
                </c:pt>
                <c:pt idx="661">
                  <c:v>5.5614700447598534E-4</c:v>
                </c:pt>
                <c:pt idx="662">
                  <c:v>1.3526187827766012E-4</c:v>
                </c:pt>
                <c:pt idx="663">
                  <c:v>5.79448467547023E-4</c:v>
                </c:pt>
                <c:pt idx="664">
                  <c:v>2.4034796725291914E-4</c:v>
                </c:pt>
                <c:pt idx="665">
                  <c:v>2.0235326246622717E-4</c:v>
                </c:pt>
                <c:pt idx="666" formatCode="0.00E+00">
                  <c:v>3.7493216239399943E-5</c:v>
                </c:pt>
                <c:pt idx="667" formatCode="0.00E+00">
                  <c:v>2.6203315960592545E-5</c:v>
                </c:pt>
                <c:pt idx="668">
                  <c:v>5.3634281462101234E-4</c:v>
                </c:pt>
                <c:pt idx="669" formatCode="0.00E+00">
                  <c:v>3.374226013320302E-5</c:v>
                </c:pt>
                <c:pt idx="670">
                  <c:v>1.2073049006458103E-4</c:v>
                </c:pt>
                <c:pt idx="671">
                  <c:v>7.6046203925471444E-4</c:v>
                </c:pt>
                <c:pt idx="672" formatCode="0.00E+00">
                  <c:v>4.915137101070903E-5</c:v>
                </c:pt>
                <c:pt idx="673">
                  <c:v>1.9572387905392408E-4</c:v>
                </c:pt>
                <c:pt idx="674" formatCode="0.00E+00">
                  <c:v>3.7074122443062238E-5</c:v>
                </c:pt>
                <c:pt idx="675" formatCode="0.00E+00">
                  <c:v>2.6262609613775323E-5</c:v>
                </c:pt>
                <c:pt idx="676">
                  <c:v>1.1563916042470501E-4</c:v>
                </c:pt>
                <c:pt idx="677">
                  <c:v>1.9052134367381716E-4</c:v>
                </c:pt>
                <c:pt idx="678" formatCode="0.00E+00">
                  <c:v>1.6868517432200516E-5</c:v>
                </c:pt>
                <c:pt idx="679">
                  <c:v>1.3337061675583508E-4</c:v>
                </c:pt>
                <c:pt idx="680">
                  <c:v>2.77696417374981E-4</c:v>
                </c:pt>
                <c:pt idx="681">
                  <c:v>5.9443042122191332E-4</c:v>
                </c:pt>
                <c:pt idx="682" formatCode="0.00E+00">
                  <c:v>5.2472387033607767E-5</c:v>
                </c:pt>
                <c:pt idx="683">
                  <c:v>3.5252009824641414E-4</c:v>
                </c:pt>
                <c:pt idx="684">
                  <c:v>2.0783672312158611E-4</c:v>
                </c:pt>
                <c:pt idx="685">
                  <c:v>2.5474175910838916E-4</c:v>
                </c:pt>
                <c:pt idx="686">
                  <c:v>4.7729965455254399E-4</c:v>
                </c:pt>
                <c:pt idx="687" formatCode="0.00E+00">
                  <c:v>6.0955612456795838E-5</c:v>
                </c:pt>
                <c:pt idx="688">
                  <c:v>3.1619930417754548E-4</c:v>
                </c:pt>
                <c:pt idx="689" formatCode="0.00E+00">
                  <c:v>8.3699976583152971E-6</c:v>
                </c:pt>
                <c:pt idx="690" formatCode="0.00E+00">
                  <c:v>3.9621485024680337E-5</c:v>
                </c:pt>
                <c:pt idx="691" formatCode="0.00E+00">
                  <c:v>7.2534342968951247E-5</c:v>
                </c:pt>
                <c:pt idx="692" formatCode="0.00E+00">
                  <c:v>4.418022872894943E-5</c:v>
                </c:pt>
                <c:pt idx="693" formatCode="0.00E+00">
                  <c:v>9.7734014907296598E-5</c:v>
                </c:pt>
                <c:pt idx="694" formatCode="0.00E+00">
                  <c:v>3.940837686212966E-7</c:v>
                </c:pt>
                <c:pt idx="695">
                  <c:v>1.08561946248448E-4</c:v>
                </c:pt>
                <c:pt idx="696">
                  <c:v>2.0835871212704932E-4</c:v>
                </c:pt>
                <c:pt idx="697">
                  <c:v>4.0378383087565404E-4</c:v>
                </c:pt>
                <c:pt idx="698">
                  <c:v>2.57043242963706E-4</c:v>
                </c:pt>
                <c:pt idx="699">
                  <c:v>2.3538980275141701E-4</c:v>
                </c:pt>
                <c:pt idx="700">
                  <c:v>2.8524629513600799E-4</c:v>
                </c:pt>
                <c:pt idx="701">
                  <c:v>1.0794069508314603E-4</c:v>
                </c:pt>
                <c:pt idx="702" formatCode="0.00E+00">
                  <c:v>3.7750273369102531E-5</c:v>
                </c:pt>
                <c:pt idx="703">
                  <c:v>2.6257427856298519E-4</c:v>
                </c:pt>
                <c:pt idx="704" formatCode="0.00E+00">
                  <c:v>7.7907555013213365E-5</c:v>
                </c:pt>
                <c:pt idx="705" formatCode="0.00E+00">
                  <c:v>4.1668292441768902E-5</c:v>
                </c:pt>
                <c:pt idx="706" formatCode="0.00E+00">
                  <c:v>6.3417750024498962E-5</c:v>
                </c:pt>
                <c:pt idx="707" formatCode="0.00E+00">
                  <c:v>3.9965580784337806E-5</c:v>
                </c:pt>
                <c:pt idx="708" formatCode="0.00E+00">
                  <c:v>2.4112601295235888E-5</c:v>
                </c:pt>
                <c:pt idx="709">
                  <c:v>1.6274038670117117E-4</c:v>
                </c:pt>
                <c:pt idx="710">
                  <c:v>4.3565461786712801E-4</c:v>
                </c:pt>
                <c:pt idx="711" formatCode="0.00E+00">
                  <c:v>2.4971298561715544E-5</c:v>
                </c:pt>
                <c:pt idx="712">
                  <c:v>1.7278144529236301E-4</c:v>
                </c:pt>
                <c:pt idx="713">
                  <c:v>1.41966085049524E-4</c:v>
                </c:pt>
                <c:pt idx="714" formatCode="0.00E+00">
                  <c:v>1.21159615788551E-5</c:v>
                </c:pt>
                <c:pt idx="715">
                  <c:v>1.5262724669847617E-4</c:v>
                </c:pt>
                <c:pt idx="716" formatCode="0.00E+00">
                  <c:v>1.22596352561937E-5</c:v>
                </c:pt>
                <c:pt idx="717" formatCode="0.00E+00">
                  <c:v>5.4141916257596544E-5</c:v>
                </c:pt>
                <c:pt idx="718">
                  <c:v>1.6298897291152714E-4</c:v>
                </c:pt>
                <c:pt idx="719" formatCode="0.00E+00">
                  <c:v>1.548052942693592E-5</c:v>
                </c:pt>
                <c:pt idx="720">
                  <c:v>1.937118698385801E-4</c:v>
                </c:pt>
                <c:pt idx="721" formatCode="0.00E+00">
                  <c:v>1.6806816669138024E-5</c:v>
                </c:pt>
                <c:pt idx="722">
                  <c:v>1.2685442088017308E-4</c:v>
                </c:pt>
                <c:pt idx="723" formatCode="0.00E+00">
                  <c:v>9.8188962049961534E-5</c:v>
                </c:pt>
                <c:pt idx="724" formatCode="0.00E+00">
                  <c:v>3.8798108187989929E-5</c:v>
                </c:pt>
                <c:pt idx="725" formatCode="0.00E+00">
                  <c:v>2.1574186015824824E-5</c:v>
                </c:pt>
                <c:pt idx="726">
                  <c:v>2.3178580226087788E-4</c:v>
                </c:pt>
                <c:pt idx="727">
                  <c:v>3.275937110787633E-4</c:v>
                </c:pt>
                <c:pt idx="728" formatCode="0.00E+00">
                  <c:v>9.9778843903374799E-5</c:v>
                </c:pt>
                <c:pt idx="729">
                  <c:v>1.3639828998385811E-4</c:v>
                </c:pt>
                <c:pt idx="730" formatCode="0.00E+00">
                  <c:v>6.0386105465811927E-5</c:v>
                </c:pt>
                <c:pt idx="731" formatCode="0.00E+00">
                  <c:v>7.0146924339161965E-6</c:v>
                </c:pt>
                <c:pt idx="732">
                  <c:v>1.0262479812623313E-3</c:v>
                </c:pt>
                <c:pt idx="733">
                  <c:v>2.0023511067078013E-4</c:v>
                </c:pt>
                <c:pt idx="734">
                  <c:v>2.0715041270444413E-4</c:v>
                </c:pt>
                <c:pt idx="735">
                  <c:v>1.7899655045698008E-4</c:v>
                </c:pt>
                <c:pt idx="736" formatCode="0.00E+00">
                  <c:v>9.6311220298954026E-5</c:v>
                </c:pt>
                <c:pt idx="737">
                  <c:v>2.3536904695204206E-4</c:v>
                </c:pt>
                <c:pt idx="738" formatCode="0.00E+00">
                  <c:v>9.4849010499397008E-7</c:v>
                </c:pt>
                <c:pt idx="739">
                  <c:v>4.042055410934103E-4</c:v>
                </c:pt>
                <c:pt idx="740" formatCode="0.00E+00">
                  <c:v>3.143977548647186E-5</c:v>
                </c:pt>
                <c:pt idx="741">
                  <c:v>1.2463969118698008E-4</c:v>
                </c:pt>
                <c:pt idx="742" formatCode="0.00E+00">
                  <c:v>2.2329399932340699E-6</c:v>
                </c:pt>
                <c:pt idx="743" formatCode="0.00E+00">
                  <c:v>6.2338400604700574E-5</c:v>
                </c:pt>
                <c:pt idx="744">
                  <c:v>3.4990144324836809E-4</c:v>
                </c:pt>
                <c:pt idx="745" formatCode="0.00E+00">
                  <c:v>2.9437131399609824E-5</c:v>
                </c:pt>
                <c:pt idx="746" formatCode="0.00E+00">
                  <c:v>3.0769054866124423E-5</c:v>
                </c:pt>
                <c:pt idx="747">
                  <c:v>1.2160372544052008E-4</c:v>
                </c:pt>
                <c:pt idx="748" formatCode="0.00E+00">
                  <c:v>3.4641921274737524E-5</c:v>
                </c:pt>
                <c:pt idx="749" formatCode="0.00E+00">
                  <c:v>8.5591836796252463E-5</c:v>
                </c:pt>
                <c:pt idx="750" formatCode="0.00E+00">
                  <c:v>1.150972374343842E-5</c:v>
                </c:pt>
                <c:pt idx="751">
                  <c:v>2.7466966104379621E-4</c:v>
                </c:pt>
                <c:pt idx="752">
                  <c:v>1.4653105844353212E-4</c:v>
                </c:pt>
                <c:pt idx="753" formatCode="0.00E+00">
                  <c:v>1.7448932181162701E-5</c:v>
                </c:pt>
                <c:pt idx="754">
                  <c:v>1.5550179203771317E-4</c:v>
                </c:pt>
                <c:pt idx="755">
                  <c:v>5.8323808141819437E-4</c:v>
                </c:pt>
                <c:pt idx="756" formatCode="0.00E+00">
                  <c:v>2.8294934850430114E-5</c:v>
                </c:pt>
                <c:pt idx="757">
                  <c:v>2.7922318927154136E-4</c:v>
                </c:pt>
                <c:pt idx="758" formatCode="0.00E+00">
                  <c:v>2.2311719432875934E-5</c:v>
                </c:pt>
                <c:pt idx="759">
                  <c:v>3.947753748909715E-4</c:v>
                </c:pt>
                <c:pt idx="760" formatCode="0.00E+00">
                  <c:v>5.8842844541451018E-5</c:v>
                </c:pt>
                <c:pt idx="761" formatCode="0.00E+00">
                  <c:v>8.4636272844265675E-5</c:v>
                </c:pt>
                <c:pt idx="762" formatCode="0.00E+00">
                  <c:v>8.1674514554905457E-5</c:v>
                </c:pt>
                <c:pt idx="763" formatCode="0.00E+00">
                  <c:v>3.4906822210350722E-5</c:v>
                </c:pt>
                <c:pt idx="764" formatCode="0.00E+00">
                  <c:v>2.8066371637050619E-6</c:v>
                </c:pt>
                <c:pt idx="765" formatCode="0.00E+00">
                  <c:v>1.7477986014016711E-5</c:v>
                </c:pt>
                <c:pt idx="766">
                  <c:v>1.4632868842018315E-4</c:v>
                </c:pt>
                <c:pt idx="767" formatCode="0.00E+00">
                  <c:v>6.6937173064314303E-5</c:v>
                </c:pt>
                <c:pt idx="768" formatCode="0.00E+00">
                  <c:v>5.3238911913214646E-5</c:v>
                </c:pt>
                <c:pt idx="769">
                  <c:v>2.6067478807245014E-4</c:v>
                </c:pt>
                <c:pt idx="770" formatCode="0.00E+00">
                  <c:v>1.7336733641157317E-5</c:v>
                </c:pt>
                <c:pt idx="771">
                  <c:v>2.6228849418418615E-4</c:v>
                </c:pt>
                <c:pt idx="772">
                  <c:v>1.7050132610398308E-4</c:v>
                </c:pt>
                <c:pt idx="773" formatCode="0.00E+00">
                  <c:v>4.6401150759025325E-5</c:v>
                </c:pt>
                <c:pt idx="774">
                  <c:v>1.076432829916112E-4</c:v>
                </c:pt>
                <c:pt idx="775" formatCode="0.00E+00">
                  <c:v>3.1415516338231811E-5</c:v>
                </c:pt>
                <c:pt idx="776">
                  <c:v>2.7903991420985232E-4</c:v>
                </c:pt>
                <c:pt idx="777">
                  <c:v>1.1170480802018907E-4</c:v>
                </c:pt>
                <c:pt idx="778">
                  <c:v>1.3468700582355408E-4</c:v>
                </c:pt>
                <c:pt idx="779" formatCode="0.00E+00">
                  <c:v>2.8169408038503899E-5</c:v>
                </c:pt>
                <c:pt idx="780" formatCode="0.00E+00">
                  <c:v>9.3620095458831162E-5</c:v>
                </c:pt>
                <c:pt idx="781">
                  <c:v>1.3752009859221008E-4</c:v>
                </c:pt>
                <c:pt idx="782">
                  <c:v>1.7252643715208501E-4</c:v>
                </c:pt>
                <c:pt idx="783" formatCode="0.00E+00">
                  <c:v>9.6774658142604602E-5</c:v>
                </c:pt>
                <c:pt idx="784" formatCode="0.00E+00">
                  <c:v>6.5900656392189913E-5</c:v>
                </c:pt>
                <c:pt idx="785">
                  <c:v>1.3088387498042707E-4</c:v>
                </c:pt>
                <c:pt idx="786" formatCode="0.00E+00">
                  <c:v>7.2741880635693844E-5</c:v>
                </c:pt>
                <c:pt idx="787" formatCode="0.00E+00">
                  <c:v>2.7077577725493359E-5</c:v>
                </c:pt>
                <c:pt idx="788">
                  <c:v>2.5547594348728799E-4</c:v>
                </c:pt>
                <c:pt idx="789">
                  <c:v>1.4886365418676308E-4</c:v>
                </c:pt>
                <c:pt idx="790" formatCode="0.00E+00">
                  <c:v>5.0875848051707895E-5</c:v>
                </c:pt>
                <c:pt idx="791" formatCode="0.00E+00">
                  <c:v>6.2035946164861928E-6</c:v>
                </c:pt>
                <c:pt idx="792">
                  <c:v>1.2454729122114702E-4</c:v>
                </c:pt>
                <c:pt idx="793" formatCode="0.00E+00">
                  <c:v>4.970935014990234E-5</c:v>
                </c:pt>
                <c:pt idx="794" formatCode="0.00E+00">
                  <c:v>5.0649003453448426E-5</c:v>
                </c:pt>
                <c:pt idx="795" formatCode="0.00E+00">
                  <c:v>8.0266020560363776E-5</c:v>
                </c:pt>
                <c:pt idx="796" formatCode="0.00E+00">
                  <c:v>4.8258503967813327E-5</c:v>
                </c:pt>
                <c:pt idx="797" formatCode="0.00E+00">
                  <c:v>8.1239463762471038E-5</c:v>
                </c:pt>
                <c:pt idx="798">
                  <c:v>3.5397265991167015E-4</c:v>
                </c:pt>
                <c:pt idx="799">
                  <c:v>1.8918404952447901E-4</c:v>
                </c:pt>
                <c:pt idx="800">
                  <c:v>6.1879342129699487E-4</c:v>
                </c:pt>
                <c:pt idx="801">
                  <c:v>1.026544126345021E-4</c:v>
                </c:pt>
                <c:pt idx="802" formatCode="0.00E+00">
                  <c:v>4.488803082069339E-5</c:v>
                </c:pt>
                <c:pt idx="803">
                  <c:v>4.0996474529030378E-4</c:v>
                </c:pt>
                <c:pt idx="804">
                  <c:v>1.7158498206150708E-4</c:v>
                </c:pt>
                <c:pt idx="805" formatCode="0.00E+00">
                  <c:v>3.1933766301519737E-5</c:v>
                </c:pt>
                <c:pt idx="806" formatCode="0.00E+00">
                  <c:v>5.2224217590716034E-5</c:v>
                </c:pt>
                <c:pt idx="807">
                  <c:v>2.7379794346456298E-4</c:v>
                </c:pt>
                <c:pt idx="808" formatCode="0.00E+00">
                  <c:v>7.247198270759884E-5</c:v>
                </c:pt>
                <c:pt idx="809">
                  <c:v>2.9754300256471514E-4</c:v>
                </c:pt>
                <c:pt idx="810" formatCode="0.00E+00">
                  <c:v>6.4788827536964549E-5</c:v>
                </c:pt>
                <c:pt idx="811" formatCode="0.00E+00">
                  <c:v>3.2455817373201844E-5</c:v>
                </c:pt>
                <c:pt idx="812">
                  <c:v>3.3333911193739814E-4</c:v>
                </c:pt>
                <c:pt idx="813" formatCode="0.00E+00">
                  <c:v>1.871739310246241E-5</c:v>
                </c:pt>
                <c:pt idx="814" formatCode="0.00E+00">
                  <c:v>6.0897607113807989E-6</c:v>
                </c:pt>
                <c:pt idx="815">
                  <c:v>1.135479029416661E-4</c:v>
                </c:pt>
                <c:pt idx="816">
                  <c:v>4.2937980654893454E-4</c:v>
                </c:pt>
                <c:pt idx="817">
                  <c:v>3.1620711049575224E-4</c:v>
                </c:pt>
                <c:pt idx="818" formatCode="0.00E+00">
                  <c:v>4.6957380905192727E-5</c:v>
                </c:pt>
                <c:pt idx="819">
                  <c:v>1.23325485854349E-4</c:v>
                </c:pt>
                <c:pt idx="820">
                  <c:v>1.0814988241894401E-4</c:v>
                </c:pt>
                <c:pt idx="821">
                  <c:v>1.1586979768025217E-4</c:v>
                </c:pt>
                <c:pt idx="822" formatCode="0.00E+00">
                  <c:v>6.3393035062565047E-6</c:v>
                </c:pt>
                <c:pt idx="823">
                  <c:v>2.1683370131246417E-4</c:v>
                </c:pt>
                <c:pt idx="824">
                  <c:v>1.3484148911003008E-4</c:v>
                </c:pt>
                <c:pt idx="825">
                  <c:v>1.3878685155260608E-4</c:v>
                </c:pt>
                <c:pt idx="826" formatCode="0.00E+00">
                  <c:v>9.0661499145815912E-5</c:v>
                </c:pt>
                <c:pt idx="827">
                  <c:v>5.1714791306357931E-4</c:v>
                </c:pt>
                <c:pt idx="828" formatCode="0.00E+00">
                  <c:v>5.4299316628818131E-5</c:v>
                </c:pt>
                <c:pt idx="829" formatCode="0.00E+00">
                  <c:v>6.5017422479385681E-5</c:v>
                </c:pt>
                <c:pt idx="830">
                  <c:v>6.5529474588340523E-4</c:v>
                </c:pt>
                <c:pt idx="831">
                  <c:v>1.8603508896687527E-4</c:v>
                </c:pt>
                <c:pt idx="832">
                  <c:v>2.0198740430621914E-4</c:v>
                </c:pt>
                <c:pt idx="833">
                  <c:v>4.9025846199779986E-4</c:v>
                </c:pt>
                <c:pt idx="834" formatCode="0.00E+00">
                  <c:v>2.3663454313392787E-5</c:v>
                </c:pt>
                <c:pt idx="835" formatCode="0.00E+00">
                  <c:v>4.6376376620872412E-5</c:v>
                </c:pt>
                <c:pt idx="836" formatCode="0.00E+00">
                  <c:v>1.2973887399519914E-5</c:v>
                </c:pt>
                <c:pt idx="837">
                  <c:v>1.2537510062348404E-4</c:v>
                </c:pt>
                <c:pt idx="838" formatCode="0.00E+00">
                  <c:v>6.6170875267407704E-5</c:v>
                </c:pt>
                <c:pt idx="839" formatCode="0.00E+00">
                  <c:v>1.7910941044592711E-5</c:v>
                </c:pt>
                <c:pt idx="840">
                  <c:v>1.8941121378133224E-4</c:v>
                </c:pt>
                <c:pt idx="841">
                  <c:v>6.2340494359483165E-4</c:v>
                </c:pt>
                <c:pt idx="842" formatCode="0.00E+00">
                  <c:v>2.4369162519044619E-5</c:v>
                </c:pt>
                <c:pt idx="843">
                  <c:v>1.5853411078672007E-4</c:v>
                </c:pt>
                <c:pt idx="844" formatCode="0.00E+00">
                  <c:v>4.5808073950655452E-6</c:v>
                </c:pt>
                <c:pt idx="845" formatCode="0.00E+00">
                  <c:v>6.7428337308365765E-6</c:v>
                </c:pt>
                <c:pt idx="846" formatCode="0.00E+00">
                  <c:v>3.7752464290288596E-5</c:v>
                </c:pt>
                <c:pt idx="847" formatCode="0.00E+00">
                  <c:v>6.6975815156857299E-5</c:v>
                </c:pt>
                <c:pt idx="848" formatCode="0.00E+00">
                  <c:v>1.6092568872193805E-5</c:v>
                </c:pt>
                <c:pt idx="849">
                  <c:v>2.0508677418359928E-4</c:v>
                </c:pt>
                <c:pt idx="850" formatCode="0.00E+00">
                  <c:v>9.4180873851815245E-5</c:v>
                </c:pt>
                <c:pt idx="851" formatCode="0.00E+00">
                  <c:v>7.3612929707285549E-5</c:v>
                </c:pt>
                <c:pt idx="852">
                  <c:v>3.9625840628497737E-4</c:v>
                </c:pt>
                <c:pt idx="853" formatCode="0.00E+00">
                  <c:v>2.0653907080084036E-5</c:v>
                </c:pt>
                <c:pt idx="854" formatCode="0.00E+00">
                  <c:v>2.8568727286459414E-5</c:v>
                </c:pt>
                <c:pt idx="855">
                  <c:v>2.5528657809495398E-4</c:v>
                </c:pt>
                <c:pt idx="856">
                  <c:v>2.7154880991299803E-4</c:v>
                </c:pt>
                <c:pt idx="857">
                  <c:v>1.0866420661731813E-4</c:v>
                </c:pt>
                <c:pt idx="858" formatCode="0.00E+00">
                  <c:v>2.0322930771344819E-6</c:v>
                </c:pt>
                <c:pt idx="859">
                  <c:v>3.7677447013277946E-4</c:v>
                </c:pt>
                <c:pt idx="860">
                  <c:v>2.0040098197022401E-4</c:v>
                </c:pt>
                <c:pt idx="861" formatCode="0.00E+00">
                  <c:v>8.5515295702340215E-5</c:v>
                </c:pt>
                <c:pt idx="862">
                  <c:v>2.2509594230995798E-4</c:v>
                </c:pt>
                <c:pt idx="863">
                  <c:v>1.0918530164364307E-4</c:v>
                </c:pt>
                <c:pt idx="864">
                  <c:v>3.7689027446787232E-4</c:v>
                </c:pt>
                <c:pt idx="865">
                  <c:v>1.7083784081686808E-4</c:v>
                </c:pt>
                <c:pt idx="866" formatCode="0.00E+00">
                  <c:v>5.7287493668715257E-5</c:v>
                </c:pt>
                <c:pt idx="867" formatCode="0.00E+00">
                  <c:v>4.8352949617818449E-5</c:v>
                </c:pt>
                <c:pt idx="868">
                  <c:v>1.2123575243048719E-4</c:v>
                </c:pt>
                <c:pt idx="869" formatCode="0.00E+00">
                  <c:v>3.4449137530015847E-5</c:v>
                </c:pt>
                <c:pt idx="870">
                  <c:v>1.7423532801848603E-4</c:v>
                </c:pt>
                <c:pt idx="871">
                  <c:v>3.52225836493877E-4</c:v>
                </c:pt>
                <c:pt idx="872" formatCode="0.00E+00">
                  <c:v>1.8750861207184022E-5</c:v>
                </c:pt>
                <c:pt idx="873">
                  <c:v>2.5751151923117605E-4</c:v>
                </c:pt>
                <c:pt idx="874" formatCode="0.00E+00">
                  <c:v>2.5767308314597213E-5</c:v>
                </c:pt>
                <c:pt idx="875">
                  <c:v>1.3577599865782116E-4</c:v>
                </c:pt>
                <c:pt idx="876">
                  <c:v>1.9038961420218809E-4</c:v>
                </c:pt>
                <c:pt idx="877" formatCode="0.00E+00">
                  <c:v>6.8873235811873976E-6</c:v>
                </c:pt>
                <c:pt idx="878">
                  <c:v>5.2549935685522399E-4</c:v>
                </c:pt>
                <c:pt idx="879" formatCode="0.00E+00">
                  <c:v>4.432369289412996E-5</c:v>
                </c:pt>
                <c:pt idx="880">
                  <c:v>3.5132283358165612E-4</c:v>
                </c:pt>
                <c:pt idx="881">
                  <c:v>1.1659181391895014E-4</c:v>
                </c:pt>
                <c:pt idx="882">
                  <c:v>1.6816080019392513E-4</c:v>
                </c:pt>
                <c:pt idx="883" formatCode="0.00E+00">
                  <c:v>5.7045245636946032E-5</c:v>
                </c:pt>
                <c:pt idx="884" formatCode="0.00E+00">
                  <c:v>6.3998477930123895E-5</c:v>
                </c:pt>
                <c:pt idx="885" formatCode="0.00E+00">
                  <c:v>5.6100377010288827E-5</c:v>
                </c:pt>
                <c:pt idx="886">
                  <c:v>1.9446077280065626E-4</c:v>
                </c:pt>
                <c:pt idx="887" formatCode="0.00E+00">
                  <c:v>9.6936316626685857E-5</c:v>
                </c:pt>
                <c:pt idx="888" formatCode="0.00E+00">
                  <c:v>6.9365906678270437E-5</c:v>
                </c:pt>
                <c:pt idx="889" formatCode="0.00E+00">
                  <c:v>6.3262718268141435E-5</c:v>
                </c:pt>
                <c:pt idx="890" formatCode="0.00E+00">
                  <c:v>5.0867512352725458E-5</c:v>
                </c:pt>
                <c:pt idx="891" formatCode="0.00E+00">
                  <c:v>5.4556566347130554E-6</c:v>
                </c:pt>
                <c:pt idx="892">
                  <c:v>1.4224977972282301E-4</c:v>
                </c:pt>
                <c:pt idx="893" formatCode="0.00E+00">
                  <c:v>1.6159804338466822E-5</c:v>
                </c:pt>
                <c:pt idx="894" formatCode="0.00E+00">
                  <c:v>8.0982201056197683E-5</c:v>
                </c:pt>
                <c:pt idx="895">
                  <c:v>3.9569019524973839E-4</c:v>
                </c:pt>
                <c:pt idx="896">
                  <c:v>3.8744381936177603E-4</c:v>
                </c:pt>
                <c:pt idx="897" formatCode="0.00E+00">
                  <c:v>1.160463809808712E-5</c:v>
                </c:pt>
                <c:pt idx="898">
                  <c:v>1.13481571884949E-4</c:v>
                </c:pt>
                <c:pt idx="899">
                  <c:v>1.2651529426073208E-4</c:v>
                </c:pt>
                <c:pt idx="900" formatCode="0.00E+00">
                  <c:v>4.9325833553123856E-5</c:v>
                </c:pt>
                <c:pt idx="901" formatCode="0.00E+00">
                  <c:v>7.2775116583323243E-5</c:v>
                </c:pt>
                <c:pt idx="902" formatCode="0.00E+00">
                  <c:v>1.3595415648850217E-5</c:v>
                </c:pt>
                <c:pt idx="903">
                  <c:v>1.0357967732340398E-4</c:v>
                </c:pt>
                <c:pt idx="904" formatCode="0.00E+00">
                  <c:v>6.4806976485828479E-5</c:v>
                </c:pt>
                <c:pt idx="905" formatCode="0.00E+00">
                  <c:v>6.3254867323634111E-5</c:v>
                </c:pt>
                <c:pt idx="906">
                  <c:v>1.6172287022651801E-4</c:v>
                </c:pt>
                <c:pt idx="907">
                  <c:v>1.6358924923259402E-4</c:v>
                </c:pt>
                <c:pt idx="908" formatCode="0.00E+00">
                  <c:v>8.095352865576418E-5</c:v>
                </c:pt>
                <c:pt idx="909">
                  <c:v>2.7719904292999918E-4</c:v>
                </c:pt>
                <c:pt idx="910">
                  <c:v>1.1840546473687812E-4</c:v>
                </c:pt>
                <c:pt idx="911" formatCode="0.00E+00">
                  <c:v>5.4757120728211958E-5</c:v>
                </c:pt>
                <c:pt idx="912" formatCode="0.00E+00">
                  <c:v>5.3203603520841367E-5</c:v>
                </c:pt>
                <c:pt idx="913" formatCode="0.00E+00">
                  <c:v>1.5201205846379513E-6</c:v>
                </c:pt>
                <c:pt idx="914">
                  <c:v>2.5317190426788014E-4</c:v>
                </c:pt>
                <c:pt idx="915">
                  <c:v>2.6294204743008401E-4</c:v>
                </c:pt>
                <c:pt idx="916">
                  <c:v>1.44928529362296E-4</c:v>
                </c:pt>
                <c:pt idx="917">
                  <c:v>2.4966159118130598E-4</c:v>
                </c:pt>
                <c:pt idx="918" formatCode="0.00E+00">
                  <c:v>2.3133645849761415E-5</c:v>
                </c:pt>
                <c:pt idx="919" formatCode="0.00E+00">
                  <c:v>4.4711144139563139E-5</c:v>
                </c:pt>
                <c:pt idx="920" formatCode="0.00E+00">
                  <c:v>5.6589852961425899E-5</c:v>
                </c:pt>
                <c:pt idx="921">
                  <c:v>1.1051760457640101E-4</c:v>
                </c:pt>
                <c:pt idx="922">
                  <c:v>1.9031198023562916E-4</c:v>
                </c:pt>
                <c:pt idx="923" formatCode="0.00E+00">
                  <c:v>4.2972818135269412E-5</c:v>
                </c:pt>
                <c:pt idx="924">
                  <c:v>1.0743374942571806E-4</c:v>
                </c:pt>
                <c:pt idx="925" formatCode="0.00E+00">
                  <c:v>7.2538874331472446E-5</c:v>
                </c:pt>
                <c:pt idx="926" formatCode="0.00E+00">
                  <c:v>8.1496756541917783E-5</c:v>
                </c:pt>
                <c:pt idx="927">
                  <c:v>3.297377692456415E-4</c:v>
                </c:pt>
                <c:pt idx="928" formatCode="0.00E+00">
                  <c:v>5.5668222630674112E-5</c:v>
                </c:pt>
                <c:pt idx="929" formatCode="0.00E+00">
                  <c:v>6.1288786723538122E-5</c:v>
                </c:pt>
                <c:pt idx="930" formatCode="0.00E+00">
                  <c:v>8.5394922389113442E-5</c:v>
                </c:pt>
                <c:pt idx="931" formatCode="0.00E+00">
                  <c:v>5.3439527293494231E-6</c:v>
                </c:pt>
                <c:pt idx="932" formatCode="0.00E+00">
                  <c:v>8.9563075487551088E-5</c:v>
                </c:pt>
                <c:pt idx="933" formatCode="0.00E+00">
                  <c:v>6.0800480921560382E-5</c:v>
                </c:pt>
                <c:pt idx="934" formatCode="0.00E+00">
                  <c:v>9.9867558396823607E-6</c:v>
                </c:pt>
                <c:pt idx="935" formatCode="0.00E+00">
                  <c:v>6.0021880689490512E-5</c:v>
                </c:pt>
                <c:pt idx="936" formatCode="0.00E+00">
                  <c:v>8.3987103589103404E-6</c:v>
                </c:pt>
                <c:pt idx="937">
                  <c:v>1.4035258134343899E-4</c:v>
                </c:pt>
                <c:pt idx="938" formatCode="0.00E+00">
                  <c:v>3.4318613259714223E-5</c:v>
                </c:pt>
                <c:pt idx="939" formatCode="0.00E+00">
                  <c:v>4.3168386873453904E-5</c:v>
                </c:pt>
                <c:pt idx="940">
                  <c:v>1.2131188619398312E-4</c:v>
                </c:pt>
                <c:pt idx="941">
                  <c:v>1.2957584928531001E-4</c:v>
                </c:pt>
                <c:pt idx="942" formatCode="0.00E+00">
                  <c:v>5.1543176871710103E-6</c:v>
                </c:pt>
                <c:pt idx="943" formatCode="0.00E+00">
                  <c:v>5.7421144443172428E-7</c:v>
                </c:pt>
                <c:pt idx="944" formatCode="0.00E+00">
                  <c:v>9.9766954397533802E-5</c:v>
                </c:pt>
                <c:pt idx="945">
                  <c:v>1.1641998830132908E-4</c:v>
                </c:pt>
                <c:pt idx="946">
                  <c:v>4.3916917802546698E-4</c:v>
                </c:pt>
                <c:pt idx="947" formatCode="0.00E+00">
                  <c:v>1.6440121252093522E-5</c:v>
                </c:pt>
                <c:pt idx="948">
                  <c:v>1.50719933329984E-4</c:v>
                </c:pt>
                <c:pt idx="949" formatCode="0.00E+00">
                  <c:v>1.2660330012062317E-5</c:v>
                </c:pt>
                <c:pt idx="950" formatCode="0.00E+00">
                  <c:v>6.1090855124866804E-5</c:v>
                </c:pt>
                <c:pt idx="951" formatCode="0.00E+00">
                  <c:v>2.2223433057222115E-5</c:v>
                </c:pt>
                <c:pt idx="952" formatCode="0.00E+00">
                  <c:v>5.3180336922941568E-5</c:v>
                </c:pt>
                <c:pt idx="953" formatCode="0.00E+00">
                  <c:v>1.8829916456076601E-5</c:v>
                </c:pt>
                <c:pt idx="954" formatCode="0.00E+00">
                  <c:v>2.7048134370115928E-5</c:v>
                </c:pt>
                <c:pt idx="955">
                  <c:v>1.8776142780963209E-4</c:v>
                </c:pt>
                <c:pt idx="956" formatCode="0.00E+00">
                  <c:v>5.2969365307731033E-5</c:v>
                </c:pt>
                <c:pt idx="957">
                  <c:v>1.2258170234458513E-4</c:v>
                </c:pt>
                <c:pt idx="958" formatCode="0.00E+00">
                  <c:v>1.6411187032402016E-5</c:v>
                </c:pt>
                <c:pt idx="959" formatCode="0.00E+00">
                  <c:v>4.1985113162793601E-5</c:v>
                </c:pt>
                <c:pt idx="960" formatCode="0.00E+00">
                  <c:v>5.479870171946178E-5</c:v>
                </c:pt>
                <c:pt idx="961">
                  <c:v>2.7169989694161801E-4</c:v>
                </c:pt>
                <c:pt idx="962">
                  <c:v>2.1282440340509811E-4</c:v>
                </c:pt>
                <c:pt idx="963">
                  <c:v>1.8996195490643712E-4</c:v>
                </c:pt>
                <c:pt idx="964" formatCode="0.00E+00">
                  <c:v>2.3342771621984211E-5</c:v>
                </c:pt>
                <c:pt idx="965" formatCode="0.00E+00">
                  <c:v>1.1377883036698813E-6</c:v>
                </c:pt>
                <c:pt idx="966" formatCode="0.00E+00">
                  <c:v>7.784001510197385E-6</c:v>
                </c:pt>
                <c:pt idx="967" formatCode="0.00E+00">
                  <c:v>9.473062657337082E-5</c:v>
                </c:pt>
                <c:pt idx="968" formatCode="0.00E+00">
                  <c:v>7.5574922651293669E-5</c:v>
                </c:pt>
                <c:pt idx="969" formatCode="0.00E+00">
                  <c:v>4.9955288514957414E-5</c:v>
                </c:pt>
                <c:pt idx="970" formatCode="0.00E+00">
                  <c:v>2.5667703593134614E-5</c:v>
                </c:pt>
                <c:pt idx="971" formatCode="0.00E+00">
                  <c:v>8.9705137725881761E-5</c:v>
                </c:pt>
                <c:pt idx="972" formatCode="0.00E+00">
                  <c:v>9.9996933779388905E-6</c:v>
                </c:pt>
                <c:pt idx="973" formatCode="0.00E+00">
                  <c:v>5.6077521755952921E-5</c:v>
                </c:pt>
                <c:pt idx="974" formatCode="0.00E+00">
                  <c:v>4.8207221456177128E-5</c:v>
                </c:pt>
                <c:pt idx="975">
                  <c:v>2.2865324819227128E-4</c:v>
                </c:pt>
                <c:pt idx="976">
                  <c:v>1.4647026546138608E-4</c:v>
                </c:pt>
                <c:pt idx="977">
                  <c:v>1.6160310889457212E-4</c:v>
                </c:pt>
                <c:pt idx="978">
                  <c:v>1.9989672567861016E-4</c:v>
                </c:pt>
                <c:pt idx="979" formatCode="0.00E+00">
                  <c:v>8.6195488407244387E-5</c:v>
                </c:pt>
                <c:pt idx="980">
                  <c:v>2.734503757036893E-4</c:v>
                </c:pt>
                <c:pt idx="981">
                  <c:v>2.2527357461936721E-4</c:v>
                </c:pt>
                <c:pt idx="982">
                  <c:v>2.3800166061796113E-4</c:v>
                </c:pt>
                <c:pt idx="983" formatCode="0.00E+00">
                  <c:v>5.4250081582457502E-5</c:v>
                </c:pt>
                <c:pt idx="984">
                  <c:v>1.8648800265195321E-4</c:v>
                </c:pt>
                <c:pt idx="985" formatCode="0.00E+00">
                  <c:v>3.5529986078261821E-5</c:v>
                </c:pt>
                <c:pt idx="986">
                  <c:v>2.7875710614362143E-4</c:v>
                </c:pt>
                <c:pt idx="987" formatCode="0.00E+00">
                  <c:v>8.2348290269184006E-5</c:v>
                </c:pt>
                <c:pt idx="988">
                  <c:v>2.7093769392735602E-4</c:v>
                </c:pt>
                <c:pt idx="989">
                  <c:v>3.4669718357012815E-4</c:v>
                </c:pt>
                <c:pt idx="990" formatCode="0.00E+00">
                  <c:v>3.9012370126990938E-5</c:v>
                </c:pt>
                <c:pt idx="991">
                  <c:v>1.3895928214595113E-4</c:v>
                </c:pt>
                <c:pt idx="992" formatCode="0.00E+00">
                  <c:v>6.3270395787984806E-5</c:v>
                </c:pt>
                <c:pt idx="993" formatCode="0.00E+00">
                  <c:v>7.2736189522705705E-6</c:v>
                </c:pt>
                <c:pt idx="994" formatCode="0.00E+00">
                  <c:v>2.3256930499303133E-5</c:v>
                </c:pt>
                <c:pt idx="995" formatCode="0.00E+00">
                  <c:v>5.6177700863401245E-5</c:v>
                </c:pt>
                <c:pt idx="996">
                  <c:v>4.0931772224961599E-4</c:v>
                </c:pt>
                <c:pt idx="997" formatCode="0.00E+00">
                  <c:v>5.2336722395801471E-5</c:v>
                </c:pt>
                <c:pt idx="998" formatCode="0.00E+00">
                  <c:v>2.0597109903507606E-5</c:v>
                </c:pt>
                <c:pt idx="999" formatCode="0.00E+00">
                  <c:v>2.3161603784368606E-5</c:v>
                </c:pt>
                <c:pt idx="1000" formatCode="0.00E+00">
                  <c:v>9.7200989945025643E-5</c:v>
                </c:pt>
                <c:pt idx="1001" formatCode="0.00E+00">
                  <c:v>5.1452113366887412E-5</c:v>
                </c:pt>
                <c:pt idx="1002" formatCode="0.00E+00">
                  <c:v>4.3808553249011035E-5</c:v>
                </c:pt>
                <c:pt idx="1003" formatCode="0.00E+00">
                  <c:v>4.081692272635375E-5</c:v>
                </c:pt>
                <c:pt idx="1004">
                  <c:v>1.0190570121277907E-4</c:v>
                </c:pt>
                <c:pt idx="1005">
                  <c:v>1.8466044134358311E-4</c:v>
                </c:pt>
                <c:pt idx="1006">
                  <c:v>5.0763707907773765E-4</c:v>
                </c:pt>
                <c:pt idx="1007" formatCode="0.00E+00">
                  <c:v>7.7992537901900425E-5</c:v>
                </c:pt>
                <c:pt idx="1008" formatCode="0.00E+00">
                  <c:v>6.7869065541089832E-5</c:v>
                </c:pt>
                <c:pt idx="1009">
                  <c:v>1.7812545743938816E-4</c:v>
                </c:pt>
                <c:pt idx="1010" formatCode="0.00E+00">
                  <c:v>5.5406164810808478E-5</c:v>
                </c:pt>
                <c:pt idx="1011" formatCode="0.00E+00">
                  <c:v>9.8067431787408991E-5</c:v>
                </c:pt>
                <c:pt idx="1012">
                  <c:v>1.3377698804915603E-4</c:v>
                </c:pt>
                <c:pt idx="1013">
                  <c:v>1.5834852713328111E-4</c:v>
                </c:pt>
                <c:pt idx="1014">
                  <c:v>3.0576276959569132E-4</c:v>
                </c:pt>
                <c:pt idx="1015">
                  <c:v>2.5879553136714812E-4</c:v>
                </c:pt>
                <c:pt idx="1016" formatCode="0.00E+00">
                  <c:v>1.8701875634077832E-5</c:v>
                </c:pt>
                <c:pt idx="1017" formatCode="0.00E+00">
                  <c:v>6.3031261174962245E-5</c:v>
                </c:pt>
                <c:pt idx="1018">
                  <c:v>1.6546975869894713E-4</c:v>
                </c:pt>
                <c:pt idx="1019">
                  <c:v>1.3375978315800213E-4</c:v>
                </c:pt>
                <c:pt idx="1020">
                  <c:v>3.6215717348990939E-4</c:v>
                </c:pt>
                <c:pt idx="1021">
                  <c:v>1.04082221532111E-4</c:v>
                </c:pt>
                <c:pt idx="1022" formatCode="0.00E+00">
                  <c:v>9.5830867974067263E-5</c:v>
                </c:pt>
                <c:pt idx="1023" formatCode="0.00E+00">
                  <c:v>3.4566382074637202E-5</c:v>
                </c:pt>
                <c:pt idx="1024">
                  <c:v>2.040415982424972E-4</c:v>
                </c:pt>
                <c:pt idx="1025">
                  <c:v>1.688015264077862E-4</c:v>
                </c:pt>
                <c:pt idx="1026">
                  <c:v>1.1777795392418513E-4</c:v>
                </c:pt>
                <c:pt idx="1027" formatCode="0.00E+00">
                  <c:v>3.8146211585185337E-5</c:v>
                </c:pt>
                <c:pt idx="1028" formatCode="0.00E+00">
                  <c:v>9.5924794733264737E-5</c:v>
                </c:pt>
                <c:pt idx="1029" formatCode="0.00E+00">
                  <c:v>9.3594508152479431E-5</c:v>
                </c:pt>
                <c:pt idx="1030" formatCode="0.00E+00">
                  <c:v>5.2454219463367323E-5</c:v>
                </c:pt>
                <c:pt idx="1031">
                  <c:v>3.1548527206956117E-4</c:v>
                </c:pt>
                <c:pt idx="1032" formatCode="0.00E+00">
                  <c:v>1.2301600271852608E-5</c:v>
                </c:pt>
                <c:pt idx="1033">
                  <c:v>1.3682557613051816E-4</c:v>
                </c:pt>
                <c:pt idx="1034" formatCode="0.00E+00">
                  <c:v>1.954369228620902E-5</c:v>
                </c:pt>
                <c:pt idx="1035" formatCode="0.00E+00">
                  <c:v>5.1874187522227013E-5</c:v>
                </c:pt>
                <c:pt idx="1036" formatCode="0.00E+00">
                  <c:v>2.5215945137317326E-5</c:v>
                </c:pt>
                <c:pt idx="1037" formatCode="0.00E+00">
                  <c:v>9.9278253693106155E-6</c:v>
                </c:pt>
                <c:pt idx="1038" formatCode="0.00E+00">
                  <c:v>1.0860727826134308E-5</c:v>
                </c:pt>
                <c:pt idx="1039">
                  <c:v>2.89541881101523E-4</c:v>
                </c:pt>
                <c:pt idx="1040" formatCode="0.00E+00">
                  <c:v>9.5767086612951328E-5</c:v>
                </c:pt>
                <c:pt idx="1041" formatCode="0.00E+00">
                  <c:v>8.3130796679986194E-5</c:v>
                </c:pt>
                <c:pt idx="1042" formatCode="0.00E+00">
                  <c:v>2.3506755385622202E-5</c:v>
                </c:pt>
                <c:pt idx="1043">
                  <c:v>1.4323717290403009E-4</c:v>
                </c:pt>
                <c:pt idx="1044">
                  <c:v>5.7426892245455833E-4</c:v>
                </c:pt>
                <c:pt idx="1045" formatCode="0.00E+00">
                  <c:v>2.9411992179154743E-5</c:v>
                </c:pt>
                <c:pt idx="1046">
                  <c:v>4.6035625363744003E-4</c:v>
                </c:pt>
                <c:pt idx="1047" formatCode="0.00E+00">
                  <c:v>1.4690323336848806E-5</c:v>
                </c:pt>
                <c:pt idx="1048">
                  <c:v>1.4914265503767303E-4</c:v>
                </c:pt>
                <c:pt idx="1049" formatCode="0.00E+00">
                  <c:v>5.8278937851443695E-5</c:v>
                </c:pt>
                <c:pt idx="1050" formatCode="0.00E+00">
                  <c:v>6.2444729335267839E-5</c:v>
                </c:pt>
                <c:pt idx="1051" formatCode="0.00E+00">
                  <c:v>8.6505048699788532E-5</c:v>
                </c:pt>
                <c:pt idx="1052">
                  <c:v>1.666001899979381E-4</c:v>
                </c:pt>
                <c:pt idx="1053" formatCode="0.00E+00">
                  <c:v>7.905082515167897E-5</c:v>
                </c:pt>
                <c:pt idx="1054">
                  <c:v>1.3960717054948307E-4</c:v>
                </c:pt>
                <c:pt idx="1055" formatCode="0.00E+00">
                  <c:v>2.233805816407672E-5</c:v>
                </c:pt>
                <c:pt idx="1056">
                  <c:v>1.9713269269355224E-4</c:v>
                </c:pt>
                <c:pt idx="1057" formatCode="0.00E+00">
                  <c:v>1.4547693020319801E-5</c:v>
                </c:pt>
                <c:pt idx="1058" formatCode="0.00E+00">
                  <c:v>1.5562485199784621E-5</c:v>
                </c:pt>
                <c:pt idx="1059" formatCode="0.00E+00">
                  <c:v>1.3724763200352913E-5</c:v>
                </c:pt>
                <c:pt idx="1060">
                  <c:v>2.0982078587586614E-4</c:v>
                </c:pt>
                <c:pt idx="1061" formatCode="0.00E+00">
                  <c:v>3.4336813796165531E-5</c:v>
                </c:pt>
                <c:pt idx="1062">
                  <c:v>1.4922412350562808E-4</c:v>
                </c:pt>
                <c:pt idx="1063" formatCode="0.00E+00">
                  <c:v>4.8613701252380149E-5</c:v>
                </c:pt>
                <c:pt idx="1064" formatCode="0.00E+00">
                  <c:v>9.8883616736045827E-5</c:v>
                </c:pt>
                <c:pt idx="1065" formatCode="0.00E+00">
                  <c:v>9.5448217243642507E-5</c:v>
                </c:pt>
                <c:pt idx="1066" formatCode="0.00E+00">
                  <c:v>7.0249781338413441E-5</c:v>
                </c:pt>
                <c:pt idx="1067" formatCode="0.00E+00">
                  <c:v>1.1066630777131901E-5</c:v>
                </c:pt>
                <c:pt idx="1068" formatCode="0.00E+00">
                  <c:v>3.3031545310708619E-5</c:v>
                </c:pt>
                <c:pt idx="1069" formatCode="0.00E+00">
                  <c:v>1.6873480167498819E-5</c:v>
                </c:pt>
                <c:pt idx="1070">
                  <c:v>3.0007656481150229E-4</c:v>
                </c:pt>
                <c:pt idx="1071" formatCode="0.00E+00">
                  <c:v>7.5990174985565774E-5</c:v>
                </c:pt>
                <c:pt idx="1072" formatCode="0.00E+00">
                  <c:v>1.301892529360391E-5</c:v>
                </c:pt>
                <c:pt idx="1073" formatCode="0.00E+00">
                  <c:v>9.9950944729628312E-5</c:v>
                </c:pt>
                <c:pt idx="1074" formatCode="0.00E+00">
                  <c:v>1.2783299202055516E-7</c:v>
                </c:pt>
                <c:pt idx="1075" formatCode="0.00E+00">
                  <c:v>3.5519723466513947E-5</c:v>
                </c:pt>
                <c:pt idx="1076" formatCode="0.00E+00">
                  <c:v>1.9888027659334326E-5</c:v>
                </c:pt>
                <c:pt idx="1077">
                  <c:v>2.0018528915953499E-4</c:v>
                </c:pt>
                <c:pt idx="1078" formatCode="0.00E+00">
                  <c:v>1.1851714081855509E-5</c:v>
                </c:pt>
                <c:pt idx="1079" formatCode="0.00E+00">
                  <c:v>2.9111843812860225E-5</c:v>
                </c:pt>
                <c:pt idx="1080" formatCode="0.00E+00">
                  <c:v>2.6192749696670323E-5</c:v>
                </c:pt>
                <c:pt idx="1081" formatCode="0.00E+00">
                  <c:v>6.2800242820969124E-5</c:v>
                </c:pt>
                <c:pt idx="1082" formatCode="0.00E+00">
                  <c:v>4.7850459539382334E-5</c:v>
                </c:pt>
                <c:pt idx="1083" formatCode="0.00E+00">
                  <c:v>7.7684584385391149E-5</c:v>
                </c:pt>
                <c:pt idx="1084" formatCode="0.00E+00">
                  <c:v>9.1805886569417695E-6</c:v>
                </c:pt>
                <c:pt idx="1085" formatCode="0.00E+00">
                  <c:v>8.040152451390245E-5</c:v>
                </c:pt>
                <c:pt idx="1086" formatCode="0.00E+00">
                  <c:v>3.6534675968679949E-5</c:v>
                </c:pt>
                <c:pt idx="1087">
                  <c:v>2.1031684385994814E-4</c:v>
                </c:pt>
                <c:pt idx="1088" formatCode="0.00E+00">
                  <c:v>6.3064941595367504E-5</c:v>
                </c:pt>
                <c:pt idx="1089" formatCode="0.00E+00">
                  <c:v>8.7161768006475461E-5</c:v>
                </c:pt>
                <c:pt idx="1090" formatCode="0.00E+00">
                  <c:v>9.9236449495781901E-5</c:v>
                </c:pt>
                <c:pt idx="1091" formatCode="0.00E+00">
                  <c:v>1.9459653150867719E-5</c:v>
                </c:pt>
                <c:pt idx="1092">
                  <c:v>2.9329611729173824E-4</c:v>
                </c:pt>
                <c:pt idx="1093">
                  <c:v>2.8880087284561921E-4</c:v>
                </c:pt>
                <c:pt idx="1094">
                  <c:v>2.4879162802886415E-4</c:v>
                </c:pt>
                <c:pt idx="1095" formatCode="0.00E+00">
                  <c:v>8.2178464597025549E-5</c:v>
                </c:pt>
                <c:pt idx="1096">
                  <c:v>1.0871858893665713E-4</c:v>
                </c:pt>
                <c:pt idx="1097" formatCode="0.00E+00">
                  <c:v>4.3782854848904664E-5</c:v>
                </c:pt>
                <c:pt idx="1098" formatCode="0.00E+00">
                  <c:v>5.2260888811314124E-5</c:v>
                </c:pt>
                <c:pt idx="1099">
                  <c:v>2.8859357589435539E-4</c:v>
                </c:pt>
                <c:pt idx="1100">
                  <c:v>1.0530138804532808E-4</c:v>
                </c:pt>
                <c:pt idx="1101">
                  <c:v>2.1265645537399324E-4</c:v>
                </c:pt>
                <c:pt idx="1102" formatCode="0.00E+00">
                  <c:v>2.5427877971317937E-5</c:v>
                </c:pt>
                <c:pt idx="1103" formatCode="0.00E+00">
                  <c:v>3.4830566970986317E-5</c:v>
                </c:pt>
                <c:pt idx="1104">
                  <c:v>1.9751975028577622E-4</c:v>
                </c:pt>
                <c:pt idx="1105" formatCode="0.00E+00">
                  <c:v>4.7558676301653928E-5</c:v>
                </c:pt>
                <c:pt idx="1106" formatCode="0.00E+00">
                  <c:v>9.1244681726307996E-6</c:v>
                </c:pt>
                <c:pt idx="1107">
                  <c:v>1.00553803566457E-4</c:v>
                </c:pt>
                <c:pt idx="1108" formatCode="0.00E+00">
                  <c:v>3.4844805431834536E-5</c:v>
                </c:pt>
                <c:pt idx="1109" formatCode="0.00E+00">
                  <c:v>3.7877381771182637E-5</c:v>
                </c:pt>
                <c:pt idx="1110" formatCode="0.00E+00">
                  <c:v>4.1956318282789301E-5</c:v>
                </c:pt>
                <c:pt idx="1111" formatCode="0.00E+00">
                  <c:v>7.838636269833578E-5</c:v>
                </c:pt>
                <c:pt idx="1112" formatCode="0.00E+00">
                  <c:v>3.9633427693542523E-6</c:v>
                </c:pt>
                <c:pt idx="1113">
                  <c:v>1.6834430100576701E-4</c:v>
                </c:pt>
                <c:pt idx="1114">
                  <c:v>1.2564187740276409E-4</c:v>
                </c:pt>
                <c:pt idx="1115">
                  <c:v>1.4648882540947507E-4</c:v>
                </c:pt>
                <c:pt idx="1116" formatCode="0.00E+00">
                  <c:v>8.5577750236651487E-5</c:v>
                </c:pt>
                <c:pt idx="1117" formatCode="0.00E+00">
                  <c:v>5.2690810153870136E-5</c:v>
                </c:pt>
                <c:pt idx="1118" formatCode="0.00E+00">
                  <c:v>9.4309389649850669E-5</c:v>
                </c:pt>
                <c:pt idx="1119">
                  <c:v>1.1031743789188407E-4</c:v>
                </c:pt>
                <c:pt idx="1120" formatCode="0.00E+00">
                  <c:v>2.5832610323643535E-5</c:v>
                </c:pt>
                <c:pt idx="1121" formatCode="0.00E+00">
                  <c:v>9.3472805947323303E-6</c:v>
                </c:pt>
                <c:pt idx="1122" formatCode="0.00E+00">
                  <c:v>9.7707896987322938E-5</c:v>
                </c:pt>
                <c:pt idx="1123" formatCode="0.00E+00">
                  <c:v>6.6948709368892494E-5</c:v>
                </c:pt>
                <c:pt idx="1124">
                  <c:v>1.0257396704901898E-4</c:v>
                </c:pt>
                <c:pt idx="1125">
                  <c:v>1.6724908617577023E-4</c:v>
                </c:pt>
                <c:pt idx="1126">
                  <c:v>1.3747813821863601E-4</c:v>
                </c:pt>
                <c:pt idx="1127" formatCode="0.00E+00">
                  <c:v>8.7840445514457993E-5</c:v>
                </c:pt>
                <c:pt idx="1128" formatCode="0.00E+00">
                  <c:v>6.8277707552877599E-5</c:v>
                </c:pt>
                <c:pt idx="1129" formatCode="0.00E+00">
                  <c:v>2.9870444111994528E-5</c:v>
                </c:pt>
                <c:pt idx="1130" formatCode="0.00E+00">
                  <c:v>4.3256494215355442E-5</c:v>
                </c:pt>
                <c:pt idx="1131" formatCode="0.00E+00">
                  <c:v>8.3879324610417188E-5</c:v>
                </c:pt>
                <c:pt idx="1132" formatCode="0.00E+00">
                  <c:v>6.9815714597342476E-5</c:v>
                </c:pt>
                <c:pt idx="1133">
                  <c:v>3.1952571323048203E-4</c:v>
                </c:pt>
                <c:pt idx="1134" formatCode="0.00E+00">
                  <c:v>7.4479423651558038E-5</c:v>
                </c:pt>
                <c:pt idx="1135">
                  <c:v>1.5391539414705318E-4</c:v>
                </c:pt>
                <c:pt idx="1136">
                  <c:v>1.08659360421765E-4</c:v>
                </c:pt>
                <c:pt idx="1137" formatCode="0.00E+00">
                  <c:v>1.9197068070635811E-5</c:v>
                </c:pt>
                <c:pt idx="1138" formatCode="0.00E+00">
                  <c:v>3.939531200978684E-5</c:v>
                </c:pt>
                <c:pt idx="1139" formatCode="0.00E+00">
                  <c:v>2.4139789240778099E-5</c:v>
                </c:pt>
                <c:pt idx="1140">
                  <c:v>1.25779188957067E-4</c:v>
                </c:pt>
                <c:pt idx="1141">
                  <c:v>1.1192834010273308E-4</c:v>
                </c:pt>
                <c:pt idx="1142">
                  <c:v>1.1853521499414219E-4</c:v>
                </c:pt>
                <c:pt idx="1143" formatCode="0.00E+00">
                  <c:v>7.9786922445745302E-5</c:v>
                </c:pt>
                <c:pt idx="1144" formatCode="0.00E+00">
                  <c:v>3.1657249662432626E-5</c:v>
                </c:pt>
                <c:pt idx="1145" formatCode="0.00E+00">
                  <c:v>3.218359060090484E-6</c:v>
                </c:pt>
                <c:pt idx="1146" formatCode="0.00E+00">
                  <c:v>6.8051248123310245E-5</c:v>
                </c:pt>
                <c:pt idx="1147" formatCode="0.00E+00">
                  <c:v>3.5792410600097521E-5</c:v>
                </c:pt>
                <c:pt idx="1148" formatCode="0.00E+00">
                  <c:v>4.0913923566499123E-5</c:v>
                </c:pt>
                <c:pt idx="1149">
                  <c:v>1.3214068898475601E-4</c:v>
                </c:pt>
                <c:pt idx="1150" formatCode="0.00E+00">
                  <c:v>2.789002557562883E-5</c:v>
                </c:pt>
                <c:pt idx="1151">
                  <c:v>1.0585139070027807E-4</c:v>
                </c:pt>
                <c:pt idx="1152" formatCode="0.00E+00">
                  <c:v>2.1451964680994034E-5</c:v>
                </c:pt>
                <c:pt idx="1153" formatCode="0.00E+00">
                  <c:v>1.1249741281061611E-5</c:v>
                </c:pt>
                <c:pt idx="1154" formatCode="0.00E+00">
                  <c:v>7.8542054334709154E-6</c:v>
                </c:pt>
                <c:pt idx="1155" formatCode="0.00E+00">
                  <c:v>1.8237242676665301E-5</c:v>
                </c:pt>
                <c:pt idx="1156" formatCode="0.00E+00">
                  <c:v>9.295927643396717E-6</c:v>
                </c:pt>
                <c:pt idx="1157" formatCode="0.00E+00">
                  <c:v>7.1482148165379804E-5</c:v>
                </c:pt>
                <c:pt idx="1158" formatCode="0.00E+00">
                  <c:v>6.5201945011440033E-5</c:v>
                </c:pt>
                <c:pt idx="1159">
                  <c:v>1.41006339695971E-4</c:v>
                </c:pt>
                <c:pt idx="1160" formatCode="0.00E+00">
                  <c:v>1.9567979591530028E-5</c:v>
                </c:pt>
                <c:pt idx="1161" formatCode="0.00E+00">
                  <c:v>6.6164254072770823E-5</c:v>
                </c:pt>
                <c:pt idx="1162">
                  <c:v>1.0514855449030514E-4</c:v>
                </c:pt>
                <c:pt idx="1163" formatCode="0.00E+00">
                  <c:v>1.7098901836035912E-6</c:v>
                </c:pt>
                <c:pt idx="1164" formatCode="0.00E+00">
                  <c:v>2.81541808582416E-5</c:v>
                </c:pt>
                <c:pt idx="1165" formatCode="0.00E+00">
                  <c:v>3.6003754046044335E-5</c:v>
                </c:pt>
                <c:pt idx="1166" formatCode="0.00E+00">
                  <c:v>4.0232387177762199E-5</c:v>
                </c:pt>
                <c:pt idx="1167" formatCode="0.00E+00">
                  <c:v>2.4248807971362222E-5</c:v>
                </c:pt>
                <c:pt idx="1168" formatCode="0.00E+00">
                  <c:v>7.0421163665994403E-6</c:v>
                </c:pt>
                <c:pt idx="1169" formatCode="0.00E+00">
                  <c:v>9.9484805312127189E-5</c:v>
                </c:pt>
                <c:pt idx="1170" formatCode="0.00E+00">
                  <c:v>1.4031755433864408E-5</c:v>
                </c:pt>
                <c:pt idx="1171">
                  <c:v>1.7008382126177502E-4</c:v>
                </c:pt>
                <c:pt idx="1172" formatCode="0.00E+00">
                  <c:v>1.0940991503038008E-5</c:v>
                </c:pt>
                <c:pt idx="1173" formatCode="0.00E+00">
                  <c:v>2.1155788095902001E-5</c:v>
                </c:pt>
                <c:pt idx="1174" formatCode="0.00E+00">
                  <c:v>1.1947367402553607E-5</c:v>
                </c:pt>
                <c:pt idx="1175" formatCode="0.00E+00">
                  <c:v>4.8602580499470826E-5</c:v>
                </c:pt>
                <c:pt idx="1176">
                  <c:v>1.8646829351213321E-4</c:v>
                </c:pt>
                <c:pt idx="1177">
                  <c:v>1.079442599091341E-4</c:v>
                </c:pt>
                <c:pt idx="1178" formatCode="0.00E+00">
                  <c:v>9.562462505721067E-7</c:v>
                </c:pt>
                <c:pt idx="1179">
                  <c:v>1.27336315276234E-4</c:v>
                </c:pt>
                <c:pt idx="1180" formatCode="0.00E+00">
                  <c:v>2.1487640866421833E-5</c:v>
                </c:pt>
                <c:pt idx="1181" formatCode="0.00E+00">
                  <c:v>4.9570261427670666E-6</c:v>
                </c:pt>
                <c:pt idx="1182" formatCode="0.00E+00">
                  <c:v>7.3641820155598514E-5</c:v>
                </c:pt>
                <c:pt idx="1183" formatCode="0.00E+00">
                  <c:v>4.3842502237558628E-5</c:v>
                </c:pt>
                <c:pt idx="1184" formatCode="0.00E+00">
                  <c:v>1.1327790786276207E-5</c:v>
                </c:pt>
                <c:pt idx="1185" formatCode="0.00E+00">
                  <c:v>1.1465545095379014E-5</c:v>
                </c:pt>
                <c:pt idx="1186" formatCode="0.00E+00">
                  <c:v>5.1866362506386631E-5</c:v>
                </c:pt>
                <c:pt idx="1187" formatCode="0.00E+00">
                  <c:v>8.0120597906468367E-5</c:v>
                </c:pt>
                <c:pt idx="1188">
                  <c:v>2.1481599254757406E-4</c:v>
                </c:pt>
                <c:pt idx="1189" formatCode="0.00E+00">
                  <c:v>9.608797467925107E-6</c:v>
                </c:pt>
                <c:pt idx="1190" formatCode="0.00E+00">
                  <c:v>3.0797319384735818E-5</c:v>
                </c:pt>
                <c:pt idx="1191">
                  <c:v>1.9463991099003222E-4</c:v>
                </c:pt>
                <c:pt idx="1192">
                  <c:v>2.2523747178054029E-4</c:v>
                </c:pt>
                <c:pt idx="1193" formatCode="0.00E+00">
                  <c:v>4.8167117716431134E-5</c:v>
                </c:pt>
                <c:pt idx="1194" formatCode="0.00E+00">
                  <c:v>3.2106630649434422E-5</c:v>
                </c:pt>
                <c:pt idx="1195">
                  <c:v>1.58032759224442E-4</c:v>
                </c:pt>
                <c:pt idx="1196" formatCode="0.00E+00">
                  <c:v>1.862019944586172E-5</c:v>
                </c:pt>
                <c:pt idx="1197" formatCode="0.00E+00">
                  <c:v>7.6366517859924817E-5</c:v>
                </c:pt>
                <c:pt idx="1198" formatCode="0.00E+00">
                  <c:v>9.5847470483020821E-5</c:v>
                </c:pt>
                <c:pt idx="1199" formatCode="0.00E+00">
                  <c:v>8.199543592969783E-6</c:v>
                </c:pt>
                <c:pt idx="1200">
                  <c:v>3.2499754048103617E-4</c:v>
                </c:pt>
                <c:pt idx="1201" formatCode="0.00E+00">
                  <c:v>2.4928759893100588E-5</c:v>
                </c:pt>
                <c:pt idx="1202" formatCode="0.00E+00">
                  <c:v>1.5418710384123603E-5</c:v>
                </c:pt>
                <c:pt idx="1203">
                  <c:v>1.3915839085180615E-4</c:v>
                </c:pt>
                <c:pt idx="1204">
                  <c:v>2.33915090023544E-4</c:v>
                </c:pt>
                <c:pt idx="1205" formatCode="0.00E+00">
                  <c:v>8.9782702017669991E-5</c:v>
                </c:pt>
                <c:pt idx="1206" formatCode="0.00E+00">
                  <c:v>1.1941406904285114E-5</c:v>
                </c:pt>
                <c:pt idx="1207">
                  <c:v>2.447516176794933E-4</c:v>
                </c:pt>
                <c:pt idx="1208" formatCode="0.00E+00">
                  <c:v>5.7193481656159556E-5</c:v>
                </c:pt>
                <c:pt idx="1209" formatCode="0.00E+00">
                  <c:v>9.9318104184648661E-5</c:v>
                </c:pt>
                <c:pt idx="1210" formatCode="0.00E+00">
                  <c:v>4.8112408023929134E-5</c:v>
                </c:pt>
                <c:pt idx="1211">
                  <c:v>2.0253846537802319E-4</c:v>
                </c:pt>
                <c:pt idx="1212" formatCode="0.00E+00">
                  <c:v>4.6165468194422199E-5</c:v>
                </c:pt>
                <c:pt idx="1213" formatCode="0.00E+00">
                  <c:v>2.0282024120003221E-6</c:v>
                </c:pt>
                <c:pt idx="1214" formatCode="0.00E+00">
                  <c:v>2.0774917887637135E-5</c:v>
                </c:pt>
                <c:pt idx="1215">
                  <c:v>1.4661121731514813E-4</c:v>
                </c:pt>
                <c:pt idx="1216">
                  <c:v>2.1473501535026527E-4</c:v>
                </c:pt>
                <c:pt idx="1217">
                  <c:v>1.060722639481011E-4</c:v>
                </c:pt>
                <c:pt idx="1218">
                  <c:v>1.7236715449182015E-4</c:v>
                </c:pt>
                <c:pt idx="1219">
                  <c:v>1.10379992801937E-4</c:v>
                </c:pt>
                <c:pt idx="1220">
                  <c:v>1.4485477023298501E-4</c:v>
                </c:pt>
                <c:pt idx="1221">
                  <c:v>1.4822959525520805E-4</c:v>
                </c:pt>
                <c:pt idx="1222" formatCode="0.00E+00">
                  <c:v>3.0583964049549224E-5</c:v>
                </c:pt>
                <c:pt idx="1223" formatCode="0.00E+00">
                  <c:v>1.6451816456805612E-5</c:v>
                </c:pt>
                <c:pt idx="1224">
                  <c:v>1.1075475501398406E-4</c:v>
                </c:pt>
                <c:pt idx="1225" formatCode="0.00E+00">
                  <c:v>2.6245680946272327E-5</c:v>
                </c:pt>
                <c:pt idx="1226">
                  <c:v>1.9256729425927516E-4</c:v>
                </c:pt>
                <c:pt idx="1227" formatCode="0.00E+00">
                  <c:v>7.3966903833858576E-5</c:v>
                </c:pt>
                <c:pt idx="1228">
                  <c:v>2.034487571422742E-4</c:v>
                </c:pt>
                <c:pt idx="1229">
                  <c:v>2.142340637695011E-4</c:v>
                </c:pt>
                <c:pt idx="1230" formatCode="0.00E+00">
                  <c:v>3.1802170080295948E-5</c:v>
                </c:pt>
                <c:pt idx="1231">
                  <c:v>1.0088897675354601E-4</c:v>
                </c:pt>
                <c:pt idx="1232">
                  <c:v>2.4972448345692596E-4</c:v>
                </c:pt>
                <c:pt idx="1233" formatCode="0.00E+00">
                  <c:v>1.7246502457045713E-6</c:v>
                </c:pt>
                <c:pt idx="1234" formatCode="0.00E+00">
                  <c:v>2.0871571037955723E-6</c:v>
                </c:pt>
                <c:pt idx="1235">
                  <c:v>1.3771370383285116E-4</c:v>
                </c:pt>
                <c:pt idx="1236">
                  <c:v>1.0746712681589401E-4</c:v>
                </c:pt>
                <c:pt idx="1237">
                  <c:v>1.7543256044671703E-4</c:v>
                </c:pt>
                <c:pt idx="1238" formatCode="0.00E+00">
                  <c:v>6.1643911881048541E-5</c:v>
                </c:pt>
                <c:pt idx="1239" formatCode="0.00E+00">
                  <c:v>3.6718869945850522E-5</c:v>
                </c:pt>
                <c:pt idx="1240">
                  <c:v>1.13971211503448E-4</c:v>
                </c:pt>
                <c:pt idx="1241">
                  <c:v>1.8447780602484914E-4</c:v>
                </c:pt>
                <c:pt idx="1242" formatCode="0.00E+00">
                  <c:v>5.4886169840900779E-5</c:v>
                </c:pt>
                <c:pt idx="1243" formatCode="0.00E+00">
                  <c:v>5.518997015604807E-5</c:v>
                </c:pt>
                <c:pt idx="1244">
                  <c:v>2.6632218805019037E-4</c:v>
                </c:pt>
                <c:pt idx="1245" formatCode="0.00E+00">
                  <c:v>2.7106946760730819E-6</c:v>
                </c:pt>
                <c:pt idx="1246" formatCode="0.00E+00">
                  <c:v>1.9324362329382521E-5</c:v>
                </c:pt>
                <c:pt idx="1247" formatCode="0.00E+00">
                  <c:v>1.1751985429340309E-5</c:v>
                </c:pt>
                <c:pt idx="1248">
                  <c:v>3.577426238810282E-4</c:v>
                </c:pt>
                <c:pt idx="1249">
                  <c:v>1.0313543410209E-4</c:v>
                </c:pt>
                <c:pt idx="1250" formatCode="0.00E+00">
                  <c:v>2.2957385346066316E-5</c:v>
                </c:pt>
                <c:pt idx="1251" formatCode="0.00E+00">
                  <c:v>4.1539576346387024E-6</c:v>
                </c:pt>
                <c:pt idx="1252" formatCode="0.00E+00">
                  <c:v>9.6753285696076429E-7</c:v>
                </c:pt>
                <c:pt idx="1253" formatCode="0.00E+00">
                  <c:v>5.8307607964684861E-6</c:v>
                </c:pt>
                <c:pt idx="1254" formatCode="0.00E+00">
                  <c:v>9.6143020954191159E-5</c:v>
                </c:pt>
                <c:pt idx="1255">
                  <c:v>1.6554990730147901E-4</c:v>
                </c:pt>
                <c:pt idx="1256">
                  <c:v>1.2247720881624201E-4</c:v>
                </c:pt>
                <c:pt idx="1257" formatCode="0.00E+00">
                  <c:v>9.9549983159618515E-5</c:v>
                </c:pt>
                <c:pt idx="1258" formatCode="0.00E+00">
                  <c:v>6.0102661204301294E-5</c:v>
                </c:pt>
                <c:pt idx="1259">
                  <c:v>1.4089689456598501E-4</c:v>
                </c:pt>
                <c:pt idx="1260" formatCode="0.00E+00">
                  <c:v>1.219530904773631E-5</c:v>
                </c:pt>
                <c:pt idx="1261" formatCode="0.00E+00">
                  <c:v>7.3648572047511042E-5</c:v>
                </c:pt>
                <c:pt idx="1262" formatCode="0.00E+00">
                  <c:v>3.4198498206852502E-5</c:v>
                </c:pt>
                <c:pt idx="1263" formatCode="0.00E+00">
                  <c:v>3.338334726364624E-5</c:v>
                </c:pt>
                <c:pt idx="1264" formatCode="0.00E+00">
                  <c:v>4.2637729424232744E-5</c:v>
                </c:pt>
                <c:pt idx="1265">
                  <c:v>1.6527059680980321E-4</c:v>
                </c:pt>
                <c:pt idx="1266" formatCode="0.00E+00">
                  <c:v>5.6492301914683291E-5</c:v>
                </c:pt>
                <c:pt idx="1267" formatCode="0.00E+00">
                  <c:v>2.3857097711613535E-5</c:v>
                </c:pt>
                <c:pt idx="1268" formatCode="0.00E+00">
                  <c:v>9.7194043732869148E-6</c:v>
                </c:pt>
                <c:pt idx="1269" formatCode="0.00E+00">
                  <c:v>9.4317377997321728E-5</c:v>
                </c:pt>
                <c:pt idx="1270" formatCode="0.00E+00">
                  <c:v>3.4916401999167802E-5</c:v>
                </c:pt>
                <c:pt idx="1271" formatCode="0.00E+00">
                  <c:v>4.0163396553072926E-5</c:v>
                </c:pt>
                <c:pt idx="1272" formatCode="0.00E+00">
                  <c:v>2.6042478676481734E-6</c:v>
                </c:pt>
                <c:pt idx="1273" formatCode="0.00E+00">
                  <c:v>2.5865393981534026E-5</c:v>
                </c:pt>
                <c:pt idx="1274" formatCode="0.00E+00">
                  <c:v>5.0777940246112257E-5</c:v>
                </c:pt>
                <c:pt idx="1275">
                  <c:v>1.0754947557629296E-4</c:v>
                </c:pt>
                <c:pt idx="1276" formatCode="0.00E+00">
                  <c:v>4.6123196692183901E-5</c:v>
                </c:pt>
                <c:pt idx="1277" formatCode="0.00E+00">
                  <c:v>7.331047017702458E-5</c:v>
                </c:pt>
                <c:pt idx="1278" formatCode="0.00E+00">
                  <c:v>9.298795363947248E-5</c:v>
                </c:pt>
                <c:pt idx="1279">
                  <c:v>1.1496156614023112E-4</c:v>
                </c:pt>
                <c:pt idx="1280" formatCode="0.00E+00">
                  <c:v>5.0906354434108944E-5</c:v>
                </c:pt>
                <c:pt idx="1281" formatCode="0.00E+00">
                  <c:v>6.6361206649549263E-5</c:v>
                </c:pt>
                <c:pt idx="1282" formatCode="0.00E+00">
                  <c:v>1.970092077604122E-5</c:v>
                </c:pt>
                <c:pt idx="1283" formatCode="0.00E+00">
                  <c:v>5.754728912207994E-6</c:v>
                </c:pt>
                <c:pt idx="1284" formatCode="0.00E+00">
                  <c:v>2.5483762540457627E-6</c:v>
                </c:pt>
                <c:pt idx="1285" formatCode="0.00E+00">
                  <c:v>3.8164224768796697E-5</c:v>
                </c:pt>
                <c:pt idx="1286">
                  <c:v>2.2351150732515413E-4</c:v>
                </c:pt>
                <c:pt idx="1287" formatCode="0.00E+00">
                  <c:v>1.1652978339839615E-5</c:v>
                </c:pt>
                <c:pt idx="1288" formatCode="0.00E+00">
                  <c:v>4.0011773805473257E-5</c:v>
                </c:pt>
                <c:pt idx="1289" formatCode="0.00E+00">
                  <c:v>2.9683000135185127E-5</c:v>
                </c:pt>
                <c:pt idx="1290">
                  <c:v>1.16973169419292E-4</c:v>
                </c:pt>
                <c:pt idx="1291" formatCode="0.00E+00">
                  <c:v>7.2551179794619599E-5</c:v>
                </c:pt>
                <c:pt idx="1292">
                  <c:v>1.3140384348472417E-4</c:v>
                </c:pt>
                <c:pt idx="1293">
                  <c:v>1.8618305240738822E-4</c:v>
                </c:pt>
                <c:pt idx="1294" formatCode="0.00E+00">
                  <c:v>6.7186227491573285E-5</c:v>
                </c:pt>
                <c:pt idx="1295">
                  <c:v>1.150002646290421E-4</c:v>
                </c:pt>
                <c:pt idx="1296" formatCode="0.00E+00">
                  <c:v>3.7354023192825924E-5</c:v>
                </c:pt>
                <c:pt idx="1297">
                  <c:v>1.0482579071624708E-4</c:v>
                </c:pt>
                <c:pt idx="1298">
                  <c:v>1.4373787729895802E-4</c:v>
                </c:pt>
                <c:pt idx="1299">
                  <c:v>1.8148896431236007E-4</c:v>
                </c:pt>
                <c:pt idx="1300" formatCode="0.00E+00">
                  <c:v>3.4667852886097926E-5</c:v>
                </c:pt>
                <c:pt idx="1301">
                  <c:v>1.1235264085688001E-4</c:v>
                </c:pt>
                <c:pt idx="1302" formatCode="0.00E+00">
                  <c:v>6.8615275592410742E-5</c:v>
                </c:pt>
                <c:pt idx="1303" formatCode="0.00E+00">
                  <c:v>8.1030173386998205E-6</c:v>
                </c:pt>
                <c:pt idx="1304">
                  <c:v>1.3478090219875511E-4</c:v>
                </c:pt>
                <c:pt idx="1305" formatCode="0.00E+00">
                  <c:v>3.0661338983958244E-5</c:v>
                </c:pt>
                <c:pt idx="1306" formatCode="0.00E+00">
                  <c:v>4.3820926106561431E-5</c:v>
                </c:pt>
                <c:pt idx="1307" formatCode="0.00E+00">
                  <c:v>4.8361417081510456E-5</c:v>
                </c:pt>
                <c:pt idx="1308" formatCode="0.00E+00">
                  <c:v>2.3692595422034715E-5</c:v>
                </c:pt>
                <c:pt idx="1309" formatCode="0.00E+00">
                  <c:v>9.8496336725236548E-5</c:v>
                </c:pt>
                <c:pt idx="1310">
                  <c:v>1.8480366822879401E-4</c:v>
                </c:pt>
                <c:pt idx="1311" formatCode="0.00E+00">
                  <c:v>9.1062816473297283E-6</c:v>
                </c:pt>
                <c:pt idx="1312" formatCode="0.00E+00">
                  <c:v>9.4253027326500648E-5</c:v>
                </c:pt>
                <c:pt idx="1313" formatCode="0.00E+00">
                  <c:v>4.966876122055025E-5</c:v>
                </c:pt>
                <c:pt idx="1314">
                  <c:v>1.0323756311106407E-4</c:v>
                </c:pt>
                <c:pt idx="1315">
                  <c:v>1.0799880123060803E-4</c:v>
                </c:pt>
                <c:pt idx="1316" formatCode="0.00E+00">
                  <c:v>7.3655059751132643E-5</c:v>
                </c:pt>
                <c:pt idx="1317" formatCode="0.00E+00">
                  <c:v>8.9852973723049653E-6</c:v>
                </c:pt>
                <c:pt idx="1318" formatCode="0.00E+00">
                  <c:v>8.2447491095811944E-5</c:v>
                </c:pt>
                <c:pt idx="1319" formatCode="0.00E+00">
                  <c:v>8.5208253797864562E-6</c:v>
                </c:pt>
                <c:pt idx="1320" formatCode="0.00E+00">
                  <c:v>3.7532455786030733E-6</c:v>
                </c:pt>
                <c:pt idx="1321" formatCode="0.00E+00">
                  <c:v>2.0266317077606923E-5</c:v>
                </c:pt>
                <c:pt idx="1322">
                  <c:v>1.4938474136115911E-4</c:v>
                </c:pt>
                <c:pt idx="1323" formatCode="0.00E+00">
                  <c:v>9.5586668081523292E-5</c:v>
                </c:pt>
                <c:pt idx="1324" formatCode="0.00E+00">
                  <c:v>7.3816106965844276E-5</c:v>
                </c:pt>
                <c:pt idx="1325" formatCode="0.00E+00">
                  <c:v>2.4397765013082113E-6</c:v>
                </c:pt>
                <c:pt idx="1326" formatCode="0.00E+00">
                  <c:v>2.0286861148847602E-7</c:v>
                </c:pt>
                <c:pt idx="1327" formatCode="0.00E+00">
                  <c:v>2.8917547580708334E-5</c:v>
                </c:pt>
                <c:pt idx="1328" formatCode="0.00E+00">
                  <c:v>7.136239046862118E-5</c:v>
                </c:pt>
                <c:pt idx="1329">
                  <c:v>1.5528353429209905E-4</c:v>
                </c:pt>
                <c:pt idx="1330" formatCode="0.00E+00">
                  <c:v>3.6073944114624369E-6</c:v>
                </c:pt>
                <c:pt idx="1331" formatCode="0.00E+00">
                  <c:v>3.0140348606631134E-5</c:v>
                </c:pt>
                <c:pt idx="1332" formatCode="0.00E+00">
                  <c:v>9.7666810824316051E-5</c:v>
                </c:pt>
                <c:pt idx="1333" formatCode="0.00E+00">
                  <c:v>3.0419616673785134E-5</c:v>
                </c:pt>
                <c:pt idx="1334" formatCode="0.00E+00">
                  <c:v>1.5366183665270718E-5</c:v>
                </c:pt>
                <c:pt idx="1335" formatCode="0.00E+00">
                  <c:v>4.1280262303259873E-5</c:v>
                </c:pt>
                <c:pt idx="1336" formatCode="0.00E+00">
                  <c:v>1.6136878234704218E-5</c:v>
                </c:pt>
                <c:pt idx="1337" formatCode="0.00E+00">
                  <c:v>5.3266553249677328E-5</c:v>
                </c:pt>
                <c:pt idx="1338" formatCode="0.00E+00">
                  <c:v>6.5739002077224435E-5</c:v>
                </c:pt>
                <c:pt idx="1339">
                  <c:v>1.4904511371973208E-4</c:v>
                </c:pt>
                <c:pt idx="1340" formatCode="0.00E+00">
                  <c:v>7.8776097103618595E-5</c:v>
                </c:pt>
                <c:pt idx="1341" formatCode="0.00E+00">
                  <c:v>8.7144382957648263E-5</c:v>
                </c:pt>
                <c:pt idx="1342" formatCode="0.00E+00">
                  <c:v>4.7213625172585341E-5</c:v>
                </c:pt>
                <c:pt idx="1343" formatCode="0.00E+00">
                  <c:v>1.866085381204572E-5</c:v>
                </c:pt>
                <c:pt idx="1344" formatCode="0.00E+00">
                  <c:v>1.0253898944778801E-5</c:v>
                </c:pt>
                <c:pt idx="1345" formatCode="0.00E+00">
                  <c:v>7.2974668627403237E-5</c:v>
                </c:pt>
                <c:pt idx="1346" formatCode="0.00E+00">
                  <c:v>5.8128949988396652E-6</c:v>
                </c:pt>
                <c:pt idx="1347" formatCode="0.00E+00">
                  <c:v>1.0247809243536819E-5</c:v>
                </c:pt>
                <c:pt idx="1348" formatCode="0.00E+00">
                  <c:v>7.6247078534659732E-7</c:v>
                </c:pt>
                <c:pt idx="1349" formatCode="0.00E+00">
                  <c:v>9.4332743250428547E-6</c:v>
                </c:pt>
                <c:pt idx="1350" formatCode="0.00E+00">
                  <c:v>1.4888506309875413E-5</c:v>
                </c:pt>
                <c:pt idx="1351" formatCode="0.00E+00">
                  <c:v>2.3621181441404523E-5</c:v>
                </c:pt>
                <c:pt idx="1352" formatCode="0.00E+00">
                  <c:v>5.044606255408713E-7</c:v>
                </c:pt>
                <c:pt idx="1353" formatCode="0.00E+00">
                  <c:v>1.2597958369369308E-5</c:v>
                </c:pt>
                <c:pt idx="1354">
                  <c:v>1.4247478190262315E-4</c:v>
                </c:pt>
                <c:pt idx="1355">
                  <c:v>1.6337519916206908E-4</c:v>
                </c:pt>
                <c:pt idx="1356">
                  <c:v>1.5795584577911803E-4</c:v>
                </c:pt>
                <c:pt idx="1357">
                  <c:v>2.7879312493383042E-4</c:v>
                </c:pt>
                <c:pt idx="1358" formatCode="0.00E+00">
                  <c:v>3.2467588697863945E-7</c:v>
                </c:pt>
                <c:pt idx="1359" formatCode="0.00E+00">
                  <c:v>1.4488449204294007E-5</c:v>
                </c:pt>
                <c:pt idx="1360" formatCode="0.00E+00">
                  <c:v>3.7786857768226945E-5</c:v>
                </c:pt>
                <c:pt idx="1361">
                  <c:v>1.5018941635837408E-4</c:v>
                </c:pt>
                <c:pt idx="1362">
                  <c:v>2.0449025486987527E-4</c:v>
                </c:pt>
                <c:pt idx="1363">
                  <c:v>1.21483133012016E-4</c:v>
                </c:pt>
                <c:pt idx="1364" formatCode="0.00E+00">
                  <c:v>4.0537730028437768E-5</c:v>
                </c:pt>
                <c:pt idx="1365" formatCode="0.00E+00">
                  <c:v>7.7095741781071852E-6</c:v>
                </c:pt>
                <c:pt idx="1366" formatCode="0.00E+00">
                  <c:v>2.9579326917640415E-5</c:v>
                </c:pt>
                <c:pt idx="1367" formatCode="0.00E+00">
                  <c:v>9.5247657054567497E-5</c:v>
                </c:pt>
                <c:pt idx="1368" formatCode="0.00E+00">
                  <c:v>3.6048472605777441E-5</c:v>
                </c:pt>
                <c:pt idx="1369" formatCode="0.00E+00">
                  <c:v>1.1183700058821908E-5</c:v>
                </c:pt>
                <c:pt idx="1370" formatCode="0.00E+00">
                  <c:v>2.8433641660666628E-5</c:v>
                </c:pt>
                <c:pt idx="1371" formatCode="0.00E+00">
                  <c:v>3.619184945007495E-5</c:v>
                </c:pt>
                <c:pt idx="1372" formatCode="0.00E+00">
                  <c:v>4.5937429173295349E-5</c:v>
                </c:pt>
                <c:pt idx="1373">
                  <c:v>1.372301422050291E-4</c:v>
                </c:pt>
                <c:pt idx="1374">
                  <c:v>1.8151177536934014E-4</c:v>
                </c:pt>
                <c:pt idx="1375" formatCode="0.00E+00">
                  <c:v>9.2057115154808381E-5</c:v>
                </c:pt>
                <c:pt idx="1376" formatCode="0.00E+00">
                  <c:v>9.6580628230033757E-6</c:v>
                </c:pt>
                <c:pt idx="1377" formatCode="0.00E+00">
                  <c:v>3.7016102930871142E-5</c:v>
                </c:pt>
                <c:pt idx="1378" formatCode="0.00E+00">
                  <c:v>6.6245333611062807E-5</c:v>
                </c:pt>
                <c:pt idx="1379" formatCode="0.00E+00">
                  <c:v>7.7140577617323573E-6</c:v>
                </c:pt>
                <c:pt idx="1380" formatCode="0.00E+00">
                  <c:v>1.901650927569692E-5</c:v>
                </c:pt>
                <c:pt idx="1381" formatCode="0.00E+00">
                  <c:v>5.3572730628331283E-6</c:v>
                </c:pt>
                <c:pt idx="1382" formatCode="0.00E+00">
                  <c:v>4.023367831050853E-5</c:v>
                </c:pt>
                <c:pt idx="1383" formatCode="0.00E+00">
                  <c:v>1.8021843824763613E-5</c:v>
                </c:pt>
                <c:pt idx="1384">
                  <c:v>1.2237684180365599E-4</c:v>
                </c:pt>
                <c:pt idx="1385">
                  <c:v>1.1626171035509319E-4</c:v>
                </c:pt>
                <c:pt idx="1386" formatCode="0.00E+00">
                  <c:v>5.2459385968724626E-5</c:v>
                </c:pt>
                <c:pt idx="1387">
                  <c:v>1.6061587031679015E-4</c:v>
                </c:pt>
                <c:pt idx="1388" formatCode="0.00E+00">
                  <c:v>4.2110863309593425E-5</c:v>
                </c:pt>
                <c:pt idx="1389" formatCode="0.00E+00">
                  <c:v>2.2195626903280498E-6</c:v>
                </c:pt>
                <c:pt idx="1390" formatCode="0.00E+00">
                  <c:v>1.1345229833108414E-5</c:v>
                </c:pt>
                <c:pt idx="1391" formatCode="0.00E+00">
                  <c:v>9.1829986625302295E-5</c:v>
                </c:pt>
                <c:pt idx="1392" formatCode="0.00E+00">
                  <c:v>7.9665607841707689E-5</c:v>
                </c:pt>
                <c:pt idx="1393" formatCode="0.00E+00">
                  <c:v>4.9487510770267914E-5</c:v>
                </c:pt>
                <c:pt idx="1394" formatCode="0.00E+00">
                  <c:v>1.1574194707045708E-5</c:v>
                </c:pt>
                <c:pt idx="1395">
                  <c:v>1.5735557668125416E-4</c:v>
                </c:pt>
                <c:pt idx="1396" formatCode="0.00E+00">
                  <c:v>2.4291254422031919E-5</c:v>
                </c:pt>
                <c:pt idx="1397" formatCode="0.00E+00">
                  <c:v>2.1003909128800828E-5</c:v>
                </c:pt>
                <c:pt idx="1398" formatCode="0.00E+00">
                  <c:v>9.4321561755360931E-6</c:v>
                </c:pt>
                <c:pt idx="1399" formatCode="0.00E+00">
                  <c:v>1.3982550284963825E-5</c:v>
                </c:pt>
                <c:pt idx="1400" formatCode="0.00E+00">
                  <c:v>9.2813823153926254E-5</c:v>
                </c:pt>
                <c:pt idx="1401" formatCode="0.00E+00">
                  <c:v>2.39772238072828E-5</c:v>
                </c:pt>
                <c:pt idx="1402" formatCode="0.00E+00">
                  <c:v>3.7883836171921156E-5</c:v>
                </c:pt>
                <c:pt idx="1403" formatCode="0.00E+00">
                  <c:v>1.0320281875972007E-6</c:v>
                </c:pt>
                <c:pt idx="1404" formatCode="0.00E+00">
                  <c:v>9.9060535661262556E-5</c:v>
                </c:pt>
                <c:pt idx="1405" formatCode="0.00E+00">
                  <c:v>5.982893000838108E-5</c:v>
                </c:pt>
                <c:pt idx="1406" formatCode="0.00E+00">
                  <c:v>6.3251137643304911E-5</c:v>
                </c:pt>
                <c:pt idx="1407" formatCode="0.00E+00">
                  <c:v>2.2720149342491199E-5</c:v>
                </c:pt>
                <c:pt idx="1408">
                  <c:v>1.4508907660776201E-4</c:v>
                </c:pt>
                <c:pt idx="1409" formatCode="0.00E+00">
                  <c:v>7.8592392160812052E-5</c:v>
                </c:pt>
                <c:pt idx="1410" formatCode="0.00E+00">
                  <c:v>4.791502340440075E-5</c:v>
                </c:pt>
                <c:pt idx="1411">
                  <c:v>1.1380073415260519E-4</c:v>
                </c:pt>
                <c:pt idx="1412">
                  <c:v>1.3616327677221402E-4</c:v>
                </c:pt>
                <c:pt idx="1413">
                  <c:v>1.1053361114198701E-4</c:v>
                </c:pt>
                <c:pt idx="1414" formatCode="0.00E+00">
                  <c:v>4.4075237755493767E-5</c:v>
                </c:pt>
                <c:pt idx="1415" formatCode="0.00E+00">
                  <c:v>5.4485400046692947E-5</c:v>
                </c:pt>
                <c:pt idx="1416">
                  <c:v>2.9160107764236205E-4</c:v>
                </c:pt>
                <c:pt idx="1417" formatCode="0.00E+00">
                  <c:v>3.1225478026516435E-5</c:v>
                </c:pt>
                <c:pt idx="1418">
                  <c:v>1.4662574886003312E-4</c:v>
                </c:pt>
                <c:pt idx="1419" formatCode="0.00E+00">
                  <c:v>6.6636440925342262E-5</c:v>
                </c:pt>
                <c:pt idx="1420" formatCode="0.00E+00">
                  <c:v>9.3996142040937954E-6</c:v>
                </c:pt>
                <c:pt idx="1421" formatCode="0.00E+00">
                  <c:v>7.1721093566967501E-5</c:v>
                </c:pt>
                <c:pt idx="1422" formatCode="0.00E+00">
                  <c:v>1.7339779445533122E-5</c:v>
                </c:pt>
                <c:pt idx="1423" formatCode="0.00E+00">
                  <c:v>2.1012690683211527E-6</c:v>
                </c:pt>
                <c:pt idx="1424" formatCode="0.00E+00">
                  <c:v>3.485840148295422E-5</c:v>
                </c:pt>
                <c:pt idx="1425" formatCode="0.00E+00">
                  <c:v>8.5762043345349604E-5</c:v>
                </c:pt>
                <c:pt idx="1426" formatCode="0.00E+00">
                  <c:v>9.09858853181023E-5</c:v>
                </c:pt>
                <c:pt idx="1427" formatCode="0.00E+00">
                  <c:v>9.0862214296582793E-6</c:v>
                </c:pt>
                <c:pt idx="1428" formatCode="0.00E+00">
                  <c:v>2.8146217710892616E-5</c:v>
                </c:pt>
                <c:pt idx="1429">
                  <c:v>2.6754544730246997E-4</c:v>
                </c:pt>
                <c:pt idx="1430" formatCode="0.00E+00">
                  <c:v>1.7302699328241503E-5</c:v>
                </c:pt>
                <c:pt idx="1431" formatCode="0.00E+00">
                  <c:v>9.6263228697419377E-6</c:v>
                </c:pt>
                <c:pt idx="1432" formatCode="0.00E+00">
                  <c:v>4.7032262070175036E-5</c:v>
                </c:pt>
                <c:pt idx="1433">
                  <c:v>1.40837549959445E-4</c:v>
                </c:pt>
                <c:pt idx="1434">
                  <c:v>2.3012615441799614E-4</c:v>
                </c:pt>
                <c:pt idx="1435" formatCode="0.00E+00">
                  <c:v>5.4967916065207052E-5</c:v>
                </c:pt>
                <c:pt idx="1436" formatCode="0.00E+00">
                  <c:v>8.2164437722860584E-5</c:v>
                </c:pt>
                <c:pt idx="1437" formatCode="0.00E+00">
                  <c:v>4.4924720604756427E-5</c:v>
                </c:pt>
                <c:pt idx="1438" formatCode="0.00E+00">
                  <c:v>2.9699983543456424E-5</c:v>
                </c:pt>
                <c:pt idx="1439" formatCode="0.00E+00">
                  <c:v>7.0835701689648303E-6</c:v>
                </c:pt>
                <c:pt idx="1440" formatCode="0.00E+00">
                  <c:v>1.2068338031134503E-5</c:v>
                </c:pt>
                <c:pt idx="1441" formatCode="0.00E+00">
                  <c:v>8.14731883531488E-6</c:v>
                </c:pt>
                <c:pt idx="1442">
                  <c:v>2.4082932732922413E-4</c:v>
                </c:pt>
                <c:pt idx="1443" formatCode="0.00E+00">
                  <c:v>2.7238297152135135E-5</c:v>
                </c:pt>
                <c:pt idx="1444" formatCode="0.00E+00">
                  <c:v>3.2090244607216433E-5</c:v>
                </c:pt>
                <c:pt idx="1445" formatCode="0.00E+00">
                  <c:v>1.1611814723462813E-5</c:v>
                </c:pt>
                <c:pt idx="1446" formatCode="0.00E+00">
                  <c:v>4.80883592061588E-5</c:v>
                </c:pt>
                <c:pt idx="1447" formatCode="0.00E+00">
                  <c:v>2.1902867945852124E-5</c:v>
                </c:pt>
                <c:pt idx="1448" formatCode="0.00E+00">
                  <c:v>5.0571836113733331E-5</c:v>
                </c:pt>
                <c:pt idx="1449" formatCode="0.00E+00">
                  <c:v>1.1907047667180913E-5</c:v>
                </c:pt>
                <c:pt idx="1450" formatCode="0.00E+00">
                  <c:v>7.5297277522019452E-5</c:v>
                </c:pt>
                <c:pt idx="1451">
                  <c:v>1.794918117531411E-4</c:v>
                </c:pt>
                <c:pt idx="1452" formatCode="0.00E+00">
                  <c:v>1.884715661128932E-5</c:v>
                </c:pt>
                <c:pt idx="1453" formatCode="0.00E+00">
                  <c:v>6.2966995562614274E-5</c:v>
                </c:pt>
                <c:pt idx="1454" formatCode="0.00E+00">
                  <c:v>7.5251923109190773E-5</c:v>
                </c:pt>
                <c:pt idx="1455">
                  <c:v>1.587268210601731E-4</c:v>
                </c:pt>
                <c:pt idx="1456" formatCode="0.00E+00">
                  <c:v>2.4888422355069212E-5</c:v>
                </c:pt>
                <c:pt idx="1457" formatCode="0.00E+00">
                  <c:v>1.6402893263206621E-5</c:v>
                </c:pt>
                <c:pt idx="1458">
                  <c:v>1.6745215572111605E-4</c:v>
                </c:pt>
                <c:pt idx="1459" formatCode="0.00E+00">
                  <c:v>4.8006698084395656E-5</c:v>
                </c:pt>
                <c:pt idx="1460" formatCode="0.00E+00">
                  <c:v>1.6651461601836121E-5</c:v>
                </c:pt>
                <c:pt idx="1461">
                  <c:v>1.3895213002882901E-4</c:v>
                </c:pt>
                <c:pt idx="1462" formatCode="0.00E+00">
                  <c:v>2.4217880842773123E-5</c:v>
                </c:pt>
                <c:pt idx="1463" formatCode="0.00E+00">
                  <c:v>1.7547873530710615E-5</c:v>
                </c:pt>
                <c:pt idx="1464" formatCode="0.00E+00">
                  <c:v>4.8131413359621858E-5</c:v>
                </c:pt>
                <c:pt idx="1465" formatCode="0.00E+00">
                  <c:v>4.2282559433298249E-5</c:v>
                </c:pt>
                <c:pt idx="1466">
                  <c:v>1.927135084878892E-4</c:v>
                </c:pt>
                <c:pt idx="1467" formatCode="0.00E+00">
                  <c:v>6.4393166821637404E-6</c:v>
                </c:pt>
                <c:pt idx="1468">
                  <c:v>1.0509658203245207E-4</c:v>
                </c:pt>
                <c:pt idx="1469" formatCode="0.00E+00">
                  <c:v>8.2244692206487978E-5</c:v>
                </c:pt>
                <c:pt idx="1470">
                  <c:v>1.1792613651902107E-4</c:v>
                </c:pt>
                <c:pt idx="1471" formatCode="0.00E+00">
                  <c:v>5.853293152691088E-5</c:v>
                </c:pt>
                <c:pt idx="1472" formatCode="0.00E+00">
                  <c:v>6.2454768588914242E-5</c:v>
                </c:pt>
                <c:pt idx="1473" formatCode="0.00E+00">
                  <c:v>4.8404756385343529E-6</c:v>
                </c:pt>
                <c:pt idx="1474" formatCode="0.00E+00">
                  <c:v>3.2846610804510042E-5</c:v>
                </c:pt>
                <c:pt idx="1475" formatCode="0.00E+00">
                  <c:v>7.9018534719271988E-5</c:v>
                </c:pt>
                <c:pt idx="1476" formatCode="0.00E+00">
                  <c:v>3.1220986860758899E-5</c:v>
                </c:pt>
                <c:pt idx="1477" formatCode="0.00E+00">
                  <c:v>3.3470422853139524E-5</c:v>
                </c:pt>
                <c:pt idx="1478" formatCode="0.00E+00">
                  <c:v>4.4521586585435122E-5</c:v>
                </c:pt>
                <c:pt idx="1479" formatCode="0.00E+00">
                  <c:v>1.9975082672886418E-5</c:v>
                </c:pt>
                <c:pt idx="1480" formatCode="0.00E+00">
                  <c:v>7.3209940609716523E-5</c:v>
                </c:pt>
                <c:pt idx="1481" formatCode="0.00E+00">
                  <c:v>5.3572381849140681E-5</c:v>
                </c:pt>
                <c:pt idx="1482" formatCode="0.00E+00">
                  <c:v>4.1999235192236655E-6</c:v>
                </c:pt>
                <c:pt idx="1483">
                  <c:v>1.0924290568773901E-4</c:v>
                </c:pt>
                <c:pt idx="1484" formatCode="0.00E+00">
                  <c:v>1.883425018765171E-5</c:v>
                </c:pt>
                <c:pt idx="1485" formatCode="0.00E+00">
                  <c:v>8.1140023402893161E-5</c:v>
                </c:pt>
                <c:pt idx="1486" formatCode="0.00E+00">
                  <c:v>8.7447609167298708E-5</c:v>
                </c:pt>
                <c:pt idx="1487" formatCode="0.00E+00">
                  <c:v>3.1571283195853141E-5</c:v>
                </c:pt>
                <c:pt idx="1488" formatCode="0.00E+00">
                  <c:v>6.9078064073980935E-5</c:v>
                </c:pt>
                <c:pt idx="1489" formatCode="0.00E+00">
                  <c:v>8.9265149508420042E-5</c:v>
                </c:pt>
                <c:pt idx="1490" formatCode="0.00E+00">
                  <c:v>3.8220267724469564E-5</c:v>
                </c:pt>
                <c:pt idx="1491" formatCode="0.00E+00">
                  <c:v>9.9030091921255078E-5</c:v>
                </c:pt>
                <c:pt idx="1492" formatCode="0.00E+00">
                  <c:v>2.5442170222703339E-5</c:v>
                </c:pt>
                <c:pt idx="1493">
                  <c:v>1.8305583135725515E-4</c:v>
                </c:pt>
                <c:pt idx="1494" formatCode="0.00E+00">
                  <c:v>9.4136490140865741E-5</c:v>
                </c:pt>
                <c:pt idx="1495">
                  <c:v>1.110237432674041E-4</c:v>
                </c:pt>
                <c:pt idx="1496" formatCode="0.00E+00">
                  <c:v>8.5706763901154256E-5</c:v>
                </c:pt>
                <c:pt idx="1497">
                  <c:v>3.6416425736298801E-4</c:v>
                </c:pt>
                <c:pt idx="1498" formatCode="0.00E+00">
                  <c:v>3.0141544260248806E-5</c:v>
                </c:pt>
                <c:pt idx="1499" formatCode="0.00E+00">
                  <c:v>8.6527779508291235E-6</c:v>
                </c:pt>
                <c:pt idx="1500">
                  <c:v>1.2286440154241898E-4</c:v>
                </c:pt>
                <c:pt idx="1501">
                  <c:v>1.01472545702802E-4</c:v>
                </c:pt>
                <c:pt idx="1502" formatCode="0.00E+00">
                  <c:v>4.4271645490089287E-5</c:v>
                </c:pt>
                <c:pt idx="1503" formatCode="0.00E+00">
                  <c:v>7.1332968423631679E-5</c:v>
                </c:pt>
                <c:pt idx="1504" formatCode="0.00E+00">
                  <c:v>6.2606268434976439E-5</c:v>
                </c:pt>
                <c:pt idx="1505" formatCode="0.00E+00">
                  <c:v>6.9790998326522979E-5</c:v>
                </c:pt>
                <c:pt idx="1506" formatCode="0.00E+00">
                  <c:v>3.6209588414112538E-5</c:v>
                </c:pt>
                <c:pt idx="1507">
                  <c:v>2.1715174357563014E-4</c:v>
                </c:pt>
                <c:pt idx="1508" formatCode="0.00E+00">
                  <c:v>7.6235388374405597E-5</c:v>
                </c:pt>
                <c:pt idx="1509">
                  <c:v>1.1454379028819513E-4</c:v>
                </c:pt>
                <c:pt idx="1510" formatCode="0.00E+00">
                  <c:v>2.0755457547445411E-5</c:v>
                </c:pt>
                <c:pt idx="1511">
                  <c:v>1.01496160395196E-4</c:v>
                </c:pt>
                <c:pt idx="1512">
                  <c:v>1.2436747686552207E-4</c:v>
                </c:pt>
                <c:pt idx="1513" formatCode="0.00E+00">
                  <c:v>3.8533216760835936E-5</c:v>
                </c:pt>
                <c:pt idx="1514" formatCode="0.00E+00">
                  <c:v>4.8573514455934427E-5</c:v>
                </c:pt>
                <c:pt idx="1515">
                  <c:v>1.0985708155073703E-4</c:v>
                </c:pt>
                <c:pt idx="1516" formatCode="0.00E+00">
                  <c:v>7.1889703588973246E-5</c:v>
                </c:pt>
                <c:pt idx="1517" formatCode="0.00E+00">
                  <c:v>6.5838876101856347E-5</c:v>
                </c:pt>
                <c:pt idx="1518" formatCode="0.00E+00">
                  <c:v>1.6859708042310225E-6</c:v>
                </c:pt>
                <c:pt idx="1519" formatCode="0.00E+00">
                  <c:v>2.38697294406582E-5</c:v>
                </c:pt>
                <c:pt idx="1520">
                  <c:v>2.9516993378119524E-4</c:v>
                </c:pt>
                <c:pt idx="1521">
                  <c:v>1.6460614011824009E-4</c:v>
                </c:pt>
                <c:pt idx="1522">
                  <c:v>1.6032270259425815E-4</c:v>
                </c:pt>
                <c:pt idx="1523">
                  <c:v>1.6581097974715611E-4</c:v>
                </c:pt>
                <c:pt idx="1524" formatCode="0.00E+00">
                  <c:v>7.8577111714499742E-5</c:v>
                </c:pt>
                <c:pt idx="1525" formatCode="0.00E+00">
                  <c:v>1.6326267271336111E-5</c:v>
                </c:pt>
                <c:pt idx="1526" formatCode="0.00E+00">
                  <c:v>1.836267720009892E-5</c:v>
                </c:pt>
                <c:pt idx="1527" formatCode="0.00E+00">
                  <c:v>9.2400605770465551E-5</c:v>
                </c:pt>
                <c:pt idx="1528" formatCode="0.00E+00">
                  <c:v>1.5592833047033715E-5</c:v>
                </c:pt>
                <c:pt idx="1529" formatCode="0.00E+00">
                  <c:v>2.5919134506796814E-5</c:v>
                </c:pt>
                <c:pt idx="1530" formatCode="0.00E+00">
                  <c:v>3.3796978869297921E-5</c:v>
                </c:pt>
                <c:pt idx="1531" formatCode="0.00E+00">
                  <c:v>4.3788811955011379E-6</c:v>
                </c:pt>
                <c:pt idx="1532" formatCode="0.00E+00">
                  <c:v>2.9418729023523931E-5</c:v>
                </c:pt>
                <c:pt idx="1533" formatCode="0.00E+00">
                  <c:v>1.1257168026051301E-6</c:v>
                </c:pt>
                <c:pt idx="1534" formatCode="0.00E+00">
                  <c:v>8.8492042831475704E-6</c:v>
                </c:pt>
                <c:pt idx="1535" formatCode="0.00E+00">
                  <c:v>9.0621888990029471E-5</c:v>
                </c:pt>
                <c:pt idx="1536" formatCode="0.00E+00">
                  <c:v>1.3833682127507007E-5</c:v>
                </c:pt>
                <c:pt idx="1537" formatCode="0.00E+00">
                  <c:v>1.796798309024961E-5</c:v>
                </c:pt>
                <c:pt idx="1538">
                  <c:v>3.3734203689025829E-4</c:v>
                </c:pt>
                <c:pt idx="1539" formatCode="0.00E+00">
                  <c:v>8.3311170290738097E-5</c:v>
                </c:pt>
                <c:pt idx="1540" formatCode="0.00E+00">
                  <c:v>3.5238321052104332E-5</c:v>
                </c:pt>
                <c:pt idx="1541" formatCode="0.00E+00">
                  <c:v>2.4869796707803424E-5</c:v>
                </c:pt>
                <c:pt idx="1542" formatCode="0.00E+00">
                  <c:v>6.7946800044753838E-5</c:v>
                </c:pt>
                <c:pt idx="1543" formatCode="0.00E+00">
                  <c:v>1.5302403305812121E-6</c:v>
                </c:pt>
                <c:pt idx="1544" formatCode="0.00E+00">
                  <c:v>6.693325114022597E-5</c:v>
                </c:pt>
                <c:pt idx="1545">
                  <c:v>1.2602080474936501E-4</c:v>
                </c:pt>
                <c:pt idx="1546" formatCode="0.00E+00">
                  <c:v>8.4347984148148606E-5</c:v>
                </c:pt>
                <c:pt idx="1547" formatCode="0.00E+00">
                  <c:v>2.8490464645855506E-5</c:v>
                </c:pt>
                <c:pt idx="1548">
                  <c:v>1.7957442905807401E-4</c:v>
                </c:pt>
                <c:pt idx="1549" formatCode="0.00E+00">
                  <c:v>5.2726264926353493E-6</c:v>
                </c:pt>
                <c:pt idx="1550">
                  <c:v>1.4663516469345201E-4</c:v>
                </c:pt>
                <c:pt idx="1551">
                  <c:v>1.8680784954491701E-4</c:v>
                </c:pt>
                <c:pt idx="1552" formatCode="0.00E+00">
                  <c:v>3.3676488249751502E-5</c:v>
                </c:pt>
                <c:pt idx="1553" formatCode="0.00E+00">
                  <c:v>2.0848977967182016E-5</c:v>
                </c:pt>
                <c:pt idx="1554">
                  <c:v>2.2118131960415402E-4</c:v>
                </c:pt>
                <c:pt idx="1555" formatCode="0.00E+00">
                  <c:v>2.8225266078939425E-5</c:v>
                </c:pt>
                <c:pt idx="1556">
                  <c:v>2.5227977044244335E-4</c:v>
                </c:pt>
                <c:pt idx="1557" formatCode="0.00E+00">
                  <c:v>1.1473496330308706E-5</c:v>
                </c:pt>
                <c:pt idx="1558" formatCode="0.00E+00">
                  <c:v>5.9112667216238313E-5</c:v>
                </c:pt>
                <c:pt idx="1559" formatCode="0.00E+00">
                  <c:v>5.3394449226687645E-5</c:v>
                </c:pt>
                <c:pt idx="1560" formatCode="0.00E+00">
                  <c:v>4.9270603977999342E-5</c:v>
                </c:pt>
                <c:pt idx="1561" formatCode="0.00E+00">
                  <c:v>7.1153211200604546E-5</c:v>
                </c:pt>
                <c:pt idx="1562" formatCode="0.00E+00">
                  <c:v>1.550055023270822E-5</c:v>
                </c:pt>
                <c:pt idx="1563" formatCode="0.00E+00">
                  <c:v>3.4900359973845221E-5</c:v>
                </c:pt>
                <c:pt idx="1564" formatCode="0.00E+00">
                  <c:v>2.2277648539336126E-5</c:v>
                </c:pt>
                <c:pt idx="1565" formatCode="0.00E+00">
                  <c:v>7.9931232416147963E-5</c:v>
                </c:pt>
                <c:pt idx="1566" formatCode="0.00E+00">
                  <c:v>6.1025486890555244E-5</c:v>
                </c:pt>
                <c:pt idx="1567" formatCode="0.00E+00">
                  <c:v>3.5546856056104321E-5</c:v>
                </c:pt>
                <c:pt idx="1568" formatCode="0.00E+00">
                  <c:v>3.736746714723801E-5</c:v>
                </c:pt>
                <c:pt idx="1569" formatCode="0.00E+00">
                  <c:v>8.5488491489291328E-5</c:v>
                </c:pt>
                <c:pt idx="1570" formatCode="0.00E+00">
                  <c:v>1.0176045925247999E-5</c:v>
                </c:pt>
                <c:pt idx="1571" formatCode="0.00E+00">
                  <c:v>6.6892753979501713E-5</c:v>
                </c:pt>
                <c:pt idx="1572" formatCode="0.00E+00">
                  <c:v>6.7131194917527883E-5</c:v>
                </c:pt>
                <c:pt idx="1573" formatCode="0.00E+00">
                  <c:v>2.5223045920687316E-5</c:v>
                </c:pt>
                <c:pt idx="1574" formatCode="0.00E+00">
                  <c:v>4.4376416815012787E-6</c:v>
                </c:pt>
                <c:pt idx="1575">
                  <c:v>1.0547965467905507E-4</c:v>
                </c:pt>
                <c:pt idx="1576" formatCode="0.00E+00">
                  <c:v>2.2940242101940628E-5</c:v>
                </c:pt>
                <c:pt idx="1577" formatCode="0.00E+00">
                  <c:v>4.1555299231007998E-5</c:v>
                </c:pt>
                <c:pt idx="1578">
                  <c:v>4.2348923612661428E-4</c:v>
                </c:pt>
                <c:pt idx="1579" formatCode="0.00E+00">
                  <c:v>1.5730853510224509E-5</c:v>
                </c:pt>
                <c:pt idx="1580" formatCode="0.00E+00">
                  <c:v>1.3897390914928805E-5</c:v>
                </c:pt>
                <c:pt idx="1581">
                  <c:v>1.116668158278261E-4</c:v>
                </c:pt>
                <c:pt idx="1582" formatCode="0.00E+00">
                  <c:v>4.9201025880650425E-5</c:v>
                </c:pt>
                <c:pt idx="1583" formatCode="0.00E+00">
                  <c:v>3.8881502914144339E-5</c:v>
                </c:pt>
                <c:pt idx="1584">
                  <c:v>1.1491548485064407E-4</c:v>
                </c:pt>
                <c:pt idx="1585" formatCode="0.00E+00">
                  <c:v>2.4137491226296899E-5</c:v>
                </c:pt>
                <c:pt idx="1586">
                  <c:v>1.0806055152965313E-4</c:v>
                </c:pt>
                <c:pt idx="1587" formatCode="0.00E+00">
                  <c:v>7.2693309733645677E-5</c:v>
                </c:pt>
                <c:pt idx="1588">
                  <c:v>1.054447002311651E-4</c:v>
                </c:pt>
                <c:pt idx="1589" formatCode="0.00E+00">
                  <c:v>2.9018460318502099E-5</c:v>
                </c:pt>
                <c:pt idx="1590" formatCode="0.00E+00">
                  <c:v>2.1909000610702223E-5</c:v>
                </c:pt>
                <c:pt idx="1591" formatCode="0.00E+00">
                  <c:v>3.3993301535205718E-5</c:v>
                </c:pt>
                <c:pt idx="1592" formatCode="0.00E+00">
                  <c:v>3.1522178630050022E-5</c:v>
                </c:pt>
                <c:pt idx="1593">
                  <c:v>2.5969572863257214E-4</c:v>
                </c:pt>
                <c:pt idx="1594" formatCode="0.00E+00">
                  <c:v>7.757887712984118E-5</c:v>
                </c:pt>
                <c:pt idx="1595" formatCode="0.00E+00">
                  <c:v>1.4872393607478107E-5</c:v>
                </c:pt>
                <c:pt idx="1596" formatCode="0.00E+00">
                  <c:v>1.7155949726168603E-5</c:v>
                </c:pt>
                <c:pt idx="1597" formatCode="0.00E+00">
                  <c:v>2.6179460979171025E-5</c:v>
                </c:pt>
                <c:pt idx="1598" formatCode="0.00E+00">
                  <c:v>6.0620304305023755E-6</c:v>
                </c:pt>
                <c:pt idx="1599" formatCode="0.00E+00">
                  <c:v>2.026852409358288E-5</c:v>
                </c:pt>
                <c:pt idx="1600" formatCode="0.00E+00">
                  <c:v>3.4717952954181615E-6</c:v>
                </c:pt>
                <c:pt idx="1601" formatCode="0.00E+00">
                  <c:v>3.2141072293661132E-5</c:v>
                </c:pt>
                <c:pt idx="1602" formatCode="0.00E+00">
                  <c:v>5.076627107973899E-6</c:v>
                </c:pt>
                <c:pt idx="1603" formatCode="0.00E+00">
                  <c:v>6.8002329134786879E-6</c:v>
                </c:pt>
                <c:pt idx="1604" formatCode="0.00E+00">
                  <c:v>1.2076362989689599E-5</c:v>
                </c:pt>
                <c:pt idx="1605" formatCode="0.00E+00">
                  <c:v>2.8903665319564928E-5</c:v>
                </c:pt>
                <c:pt idx="1606" formatCode="0.00E+00">
                  <c:v>1.7072118820158209E-5</c:v>
                </c:pt>
                <c:pt idx="1607" formatCode="0.00E+00">
                  <c:v>6.0652741535254426E-5</c:v>
                </c:pt>
                <c:pt idx="1608" formatCode="0.00E+00">
                  <c:v>4.2908090256061546E-5</c:v>
                </c:pt>
                <c:pt idx="1609" formatCode="0.00E+00">
                  <c:v>2.5415527655780021E-5</c:v>
                </c:pt>
                <c:pt idx="1610" formatCode="0.00E+00">
                  <c:v>3.4075765340160835E-6</c:v>
                </c:pt>
                <c:pt idx="1611">
                  <c:v>1.9474490136209011E-4</c:v>
                </c:pt>
                <c:pt idx="1612" formatCode="0.00E+00">
                  <c:v>6.0625824815259024E-5</c:v>
                </c:pt>
                <c:pt idx="1613">
                  <c:v>1.0064657976061899E-4</c:v>
                </c:pt>
                <c:pt idx="1614" formatCode="0.00E+00">
                  <c:v>6.7891406625171364E-5</c:v>
                </c:pt>
                <c:pt idx="1615">
                  <c:v>1.3492461920431502E-4</c:v>
                </c:pt>
                <c:pt idx="1616" formatCode="0.00E+00">
                  <c:v>1.0395748314087808E-5</c:v>
                </c:pt>
                <c:pt idx="1617" formatCode="0.00E+00">
                  <c:v>4.1705753648098731E-6</c:v>
                </c:pt>
                <c:pt idx="1618" formatCode="0.00E+00">
                  <c:v>2.4156623039659199E-5</c:v>
                </c:pt>
                <c:pt idx="1619" formatCode="0.00E+00">
                  <c:v>9.6298545486288048E-6</c:v>
                </c:pt>
                <c:pt idx="1620">
                  <c:v>1.3807986005624599E-4</c:v>
                </c:pt>
                <c:pt idx="1621" formatCode="0.00E+00">
                  <c:v>5.4035395073289804E-5</c:v>
                </c:pt>
                <c:pt idx="1622" formatCode="0.00E+00">
                  <c:v>1.0849351499965018E-5</c:v>
                </c:pt>
                <c:pt idx="1623" formatCode="0.00E+00">
                  <c:v>3.3384974633974937E-5</c:v>
                </c:pt>
                <c:pt idx="1624" formatCode="0.00E+00">
                  <c:v>8.9765110102011732E-6</c:v>
                </c:pt>
                <c:pt idx="1625" formatCode="0.00E+00">
                  <c:v>1.5823156281992319E-5</c:v>
                </c:pt>
                <c:pt idx="1626">
                  <c:v>1.1296081674731506E-4</c:v>
                </c:pt>
                <c:pt idx="1627" formatCode="0.00E+00">
                  <c:v>8.989478029828842E-6</c:v>
                </c:pt>
                <c:pt idx="1628" formatCode="0.00E+00">
                  <c:v>8.4742100943802195E-5</c:v>
                </c:pt>
                <c:pt idx="1629" formatCode="0.00E+00">
                  <c:v>5.8642202127691853E-6</c:v>
                </c:pt>
                <c:pt idx="1630">
                  <c:v>1.0047910527078299E-4</c:v>
                </c:pt>
                <c:pt idx="1631">
                  <c:v>2.6336020863046005E-4</c:v>
                </c:pt>
                <c:pt idx="1632">
                  <c:v>1.5480706930944799E-4</c:v>
                </c:pt>
                <c:pt idx="1633" formatCode="0.00E+00">
                  <c:v>1.9012559123091118E-6</c:v>
                </c:pt>
                <c:pt idx="1634" formatCode="0.00E+00">
                  <c:v>9.0556344493121439E-5</c:v>
                </c:pt>
                <c:pt idx="1635" formatCode="0.00E+00">
                  <c:v>5.7241854312192986E-5</c:v>
                </c:pt>
                <c:pt idx="1636">
                  <c:v>1.0500938150091599E-4</c:v>
                </c:pt>
                <c:pt idx="1637" formatCode="0.00E+00">
                  <c:v>3.6278058416533438E-5</c:v>
                </c:pt>
                <c:pt idx="1638" formatCode="0.00E+00">
                  <c:v>5.6236168197358895E-5</c:v>
                </c:pt>
                <c:pt idx="1639" formatCode="0.00E+00">
                  <c:v>3.8372974005263641E-5</c:v>
                </c:pt>
                <c:pt idx="1640" formatCode="0.00E+00">
                  <c:v>2.4371666009100621E-6</c:v>
                </c:pt>
                <c:pt idx="1641" formatCode="0.00E+00">
                  <c:v>6.4403043104988077E-7</c:v>
                </c:pt>
                <c:pt idx="1642" formatCode="0.00E+00">
                  <c:v>9.5072389919564207E-5</c:v>
                </c:pt>
                <c:pt idx="1643" formatCode="0.00E+00">
                  <c:v>3.581306769393364E-5</c:v>
                </c:pt>
                <c:pt idx="1644" formatCode="0.00E+00">
                  <c:v>2.199393536498552E-5</c:v>
                </c:pt>
                <c:pt idx="1645" formatCode="0.00E+00">
                  <c:v>9.9991747858392779E-5</c:v>
                </c:pt>
                <c:pt idx="1646" formatCode="0.00E+00">
                  <c:v>2.9275230220857335E-5</c:v>
                </c:pt>
                <c:pt idx="1647" formatCode="0.00E+00">
                  <c:v>5.6696146528815828E-5</c:v>
                </c:pt>
                <c:pt idx="1648" formatCode="0.00E+00">
                  <c:v>4.6268443481712499E-5</c:v>
                </c:pt>
                <c:pt idx="1649" formatCode="0.00E+00">
                  <c:v>1.1728965952263108E-5</c:v>
                </c:pt>
                <c:pt idx="1650">
                  <c:v>1.1019071322052707E-4</c:v>
                </c:pt>
                <c:pt idx="1651" formatCode="0.00E+00">
                  <c:v>1.060072701554431E-5</c:v>
                </c:pt>
                <c:pt idx="1652">
                  <c:v>1.3498841149251701E-4</c:v>
                </c:pt>
                <c:pt idx="1653" formatCode="0.00E+00">
                  <c:v>3.6665688882212825E-5</c:v>
                </c:pt>
                <c:pt idx="1654">
                  <c:v>1.7816370890420707E-4</c:v>
                </c:pt>
                <c:pt idx="1655" formatCode="0.00E+00">
                  <c:v>7.964018598208865E-6</c:v>
                </c:pt>
                <c:pt idx="1656">
                  <c:v>1.2467082167559701E-4</c:v>
                </c:pt>
                <c:pt idx="1657" formatCode="0.00E+00">
                  <c:v>6.2031371530973956E-6</c:v>
                </c:pt>
                <c:pt idx="1658" formatCode="0.00E+00">
                  <c:v>3.4493721476017834E-5</c:v>
                </c:pt>
                <c:pt idx="1659" formatCode="0.00E+00">
                  <c:v>6.210390851300594E-5</c:v>
                </c:pt>
                <c:pt idx="1660" formatCode="0.00E+00">
                  <c:v>4.7257074755168037E-5</c:v>
                </c:pt>
                <c:pt idx="1661" formatCode="0.00E+00">
                  <c:v>3.1702552225213822E-5</c:v>
                </c:pt>
                <c:pt idx="1662">
                  <c:v>1.1076469250863712E-4</c:v>
                </c:pt>
                <c:pt idx="1663" formatCode="0.00E+00">
                  <c:v>5.4169914716228776E-6</c:v>
                </c:pt>
                <c:pt idx="1664" formatCode="0.00E+00">
                  <c:v>3.0032642418389152E-5</c:v>
                </c:pt>
                <c:pt idx="1665" formatCode="0.00E+00">
                  <c:v>8.8093835461432592E-9</c:v>
                </c:pt>
                <c:pt idx="1666" formatCode="0.00E+00">
                  <c:v>3.1466888952974118E-5</c:v>
                </c:pt>
                <c:pt idx="1667" formatCode="0.00E+00">
                  <c:v>3.3091625787739539E-6</c:v>
                </c:pt>
                <c:pt idx="1668" formatCode="0.00E+00">
                  <c:v>2.3321971463146921E-5</c:v>
                </c:pt>
                <c:pt idx="1669" formatCode="0.00E+00">
                  <c:v>4.025051013855823E-5</c:v>
                </c:pt>
                <c:pt idx="1670" formatCode="0.00E+00">
                  <c:v>6.5753437262653364E-5</c:v>
                </c:pt>
                <c:pt idx="1671" formatCode="0.00E+00">
                  <c:v>4.7911755495048529E-6</c:v>
                </c:pt>
                <c:pt idx="1672" formatCode="0.00E+00">
                  <c:v>1.7967263213733814E-5</c:v>
                </c:pt>
                <c:pt idx="1673" formatCode="0.00E+00">
                  <c:v>5.4659518098982613E-5</c:v>
                </c:pt>
                <c:pt idx="1674" formatCode="0.00E+00">
                  <c:v>5.3719168692513726E-5</c:v>
                </c:pt>
                <c:pt idx="1675" formatCode="0.00E+00">
                  <c:v>4.5714578193258127E-5</c:v>
                </c:pt>
                <c:pt idx="1676">
                  <c:v>1.2640585351308316E-4</c:v>
                </c:pt>
                <c:pt idx="1677" formatCode="0.00E+00">
                  <c:v>1.3734805953113114E-5</c:v>
                </c:pt>
                <c:pt idx="1678" formatCode="0.00E+00">
                  <c:v>4.0461143268583897E-5</c:v>
                </c:pt>
                <c:pt idx="1679" formatCode="0.00E+00">
                  <c:v>3.5341081501527531E-5</c:v>
                </c:pt>
                <c:pt idx="1680" formatCode="0.00E+00">
                  <c:v>8.0001193862948706E-5</c:v>
                </c:pt>
                <c:pt idx="1681" formatCode="0.00E+00">
                  <c:v>2.6206171351558715E-5</c:v>
                </c:pt>
                <c:pt idx="1682" formatCode="0.00E+00">
                  <c:v>3.341066576468872E-5</c:v>
                </c:pt>
                <c:pt idx="1683" formatCode="0.00E+00">
                  <c:v>1.6569502949932025E-6</c:v>
                </c:pt>
                <c:pt idx="1684" formatCode="0.00E+00">
                  <c:v>9.5171575461717856E-5</c:v>
                </c:pt>
                <c:pt idx="1685" formatCode="0.00E+00">
                  <c:v>4.5296406881960133E-5</c:v>
                </c:pt>
                <c:pt idx="1686">
                  <c:v>1.6084157324812817E-4</c:v>
                </c:pt>
                <c:pt idx="1687" formatCode="0.00E+00">
                  <c:v>1.704203571417092E-5</c:v>
                </c:pt>
                <c:pt idx="1688">
                  <c:v>1.1579919331443101E-4</c:v>
                </c:pt>
                <c:pt idx="1689" formatCode="0.00E+00">
                  <c:v>8.7484096700374153E-5</c:v>
                </c:pt>
                <c:pt idx="1690" formatCode="0.00E+00">
                  <c:v>4.2266339261047842E-5</c:v>
                </c:pt>
                <c:pt idx="1691" formatCode="0.00E+00">
                  <c:v>6.9760641897064388E-5</c:v>
                </c:pt>
                <c:pt idx="1692" formatCode="0.00E+00">
                  <c:v>4.8717933263638382E-5</c:v>
                </c:pt>
                <c:pt idx="1693">
                  <c:v>1.1721493141912417E-4</c:v>
                </c:pt>
                <c:pt idx="1694" formatCode="0.00E+00">
                  <c:v>3.1740142191286419E-5</c:v>
                </c:pt>
                <c:pt idx="1695" formatCode="0.00E+00">
                  <c:v>5.8636046681247252E-6</c:v>
                </c:pt>
                <c:pt idx="1696" formatCode="0.00E+00">
                  <c:v>6.356495046171365E-6</c:v>
                </c:pt>
                <c:pt idx="1697">
                  <c:v>1.0208242730503698E-4</c:v>
                </c:pt>
                <c:pt idx="1698">
                  <c:v>1.4315404993887708E-4</c:v>
                </c:pt>
                <c:pt idx="1699" formatCode="0.00E+00">
                  <c:v>5.8367416940657969E-5</c:v>
                </c:pt>
                <c:pt idx="1700" formatCode="0.00E+00">
                  <c:v>3.36174102987488E-5</c:v>
                </c:pt>
                <c:pt idx="1701" formatCode="0.00E+00">
                  <c:v>2.0213237583530744E-5</c:v>
                </c:pt>
                <c:pt idx="1702" formatCode="0.00E+00">
                  <c:v>2.4007894699447602E-5</c:v>
                </c:pt>
                <c:pt idx="1703" formatCode="0.00E+00">
                  <c:v>3.6277019340120832E-5</c:v>
                </c:pt>
                <c:pt idx="1704" formatCode="0.00E+00">
                  <c:v>3.0854525405931699E-5</c:v>
                </c:pt>
                <c:pt idx="1705" formatCode="0.00E+00">
                  <c:v>5.6701073854355453E-6</c:v>
                </c:pt>
                <c:pt idx="1706">
                  <c:v>2.6275976305469739E-4</c:v>
                </c:pt>
                <c:pt idx="1707" formatCode="0.00E+00">
                  <c:v>5.1978497494852629E-5</c:v>
                </c:pt>
                <c:pt idx="1708" formatCode="0.00E+00">
                  <c:v>1.2213155218465322E-5</c:v>
                </c:pt>
                <c:pt idx="1709" formatCode="0.00E+00">
                  <c:v>8.0739204889535504E-6</c:v>
                </c:pt>
                <c:pt idx="1710" formatCode="0.00E+00">
                  <c:v>4.2152859011759198E-5</c:v>
                </c:pt>
                <c:pt idx="1711" formatCode="0.00E+00">
                  <c:v>1.1589410476427906E-5</c:v>
                </c:pt>
                <c:pt idx="1712" formatCode="0.00E+00">
                  <c:v>4.5543395102352102E-6</c:v>
                </c:pt>
                <c:pt idx="1713" formatCode="0.00E+00">
                  <c:v>3.0879455109826737E-5</c:v>
                </c:pt>
                <c:pt idx="1714">
                  <c:v>2.6046844688202929E-4</c:v>
                </c:pt>
                <c:pt idx="1715" formatCode="0.00E+00">
                  <c:v>8.1285554800360496E-7</c:v>
                </c:pt>
                <c:pt idx="1716">
                  <c:v>1.945108584644522E-4</c:v>
                </c:pt>
                <c:pt idx="1717" formatCode="0.00E+00">
                  <c:v>1.935830177170461E-5</c:v>
                </c:pt>
                <c:pt idx="1718" formatCode="0.00E+00">
                  <c:v>4.7551142059841124E-5</c:v>
                </c:pt>
                <c:pt idx="1719" formatCode="0.00E+00">
                  <c:v>9.7887714825867884E-5</c:v>
                </c:pt>
                <c:pt idx="1720" formatCode="0.00E+00">
                  <c:v>2.4772013361606414E-5</c:v>
                </c:pt>
                <c:pt idx="1721">
                  <c:v>1.1531590858490401E-4</c:v>
                </c:pt>
                <c:pt idx="1722" formatCode="0.00E+00">
                  <c:v>8.058841353103899E-6</c:v>
                </c:pt>
                <c:pt idx="1723">
                  <c:v>1.1716857172080206E-4</c:v>
                </c:pt>
                <c:pt idx="1724" formatCode="0.00E+00">
                  <c:v>7.7299602446161283E-5</c:v>
                </c:pt>
                <c:pt idx="1725" formatCode="0.00E+00">
                  <c:v>5.420343474574948E-5</c:v>
                </c:pt>
                <c:pt idx="1726">
                  <c:v>1.7769227430717213E-4</c:v>
                </c:pt>
                <c:pt idx="1727">
                  <c:v>1.917955057543111E-4</c:v>
                </c:pt>
                <c:pt idx="1728" formatCode="0.00E+00">
                  <c:v>4.0415190986214343E-5</c:v>
                </c:pt>
                <c:pt idx="1729">
                  <c:v>1.0462299388740306E-4</c:v>
                </c:pt>
                <c:pt idx="1730" formatCode="0.00E+00">
                  <c:v>4.9281041382525104E-5</c:v>
                </c:pt>
                <c:pt idx="1731" formatCode="0.00E+00">
                  <c:v>3.4525140425778548E-5</c:v>
                </c:pt>
                <c:pt idx="1732" formatCode="0.00E+00">
                  <c:v>1.0280805257396513E-5</c:v>
                </c:pt>
                <c:pt idx="1733" formatCode="0.00E+00">
                  <c:v>5.533012973970793E-5</c:v>
                </c:pt>
                <c:pt idx="1734">
                  <c:v>1.3843220159590207E-4</c:v>
                </c:pt>
                <c:pt idx="1735" formatCode="0.00E+00">
                  <c:v>4.2812317093598064E-6</c:v>
                </c:pt>
                <c:pt idx="1736" formatCode="0.00E+00">
                  <c:v>1.824335876321132E-5</c:v>
                </c:pt>
                <c:pt idx="1737" formatCode="0.00E+00">
                  <c:v>4.0265439129662234E-5</c:v>
                </c:pt>
                <c:pt idx="1738">
                  <c:v>1.0141281406986107E-4</c:v>
                </c:pt>
                <c:pt idx="1739" formatCode="0.00E+00">
                  <c:v>1.230172977532561E-5</c:v>
                </c:pt>
                <c:pt idx="1740" formatCode="0.00E+00">
                  <c:v>1.6433761939827119E-5</c:v>
                </c:pt>
                <c:pt idx="1741">
                  <c:v>1.0582059145030815E-4</c:v>
                </c:pt>
                <c:pt idx="1742" formatCode="0.00E+00">
                  <c:v>5.0165996356812456E-5</c:v>
                </c:pt>
                <c:pt idx="1743" formatCode="0.00E+00">
                  <c:v>2.5682690788691622E-5</c:v>
                </c:pt>
                <c:pt idx="1744">
                  <c:v>1.1670343969457507E-4</c:v>
                </c:pt>
                <c:pt idx="1745" formatCode="0.00E+00">
                  <c:v>7.8803178267829132E-6</c:v>
                </c:pt>
                <c:pt idx="1746" formatCode="0.00E+00">
                  <c:v>1.1944737924824001E-5</c:v>
                </c:pt>
                <c:pt idx="1747" formatCode="0.00E+00">
                  <c:v>7.6079639703230482E-7</c:v>
                </c:pt>
                <c:pt idx="1748">
                  <c:v>1.1137422463052807E-4</c:v>
                </c:pt>
                <c:pt idx="1749" formatCode="0.00E+00">
                  <c:v>2.4682666274284014E-5</c:v>
                </c:pt>
                <c:pt idx="1750" formatCode="0.00E+00">
                  <c:v>8.2876039281968206E-5</c:v>
                </c:pt>
                <c:pt idx="1751" formatCode="0.00E+00">
                  <c:v>3.0198471778944014E-6</c:v>
                </c:pt>
                <c:pt idx="1752">
                  <c:v>1.2395635707484101E-4</c:v>
                </c:pt>
                <c:pt idx="1753" formatCode="0.00E+00">
                  <c:v>5.1764999827383794E-6</c:v>
                </c:pt>
                <c:pt idx="1754" formatCode="0.00E+00">
                  <c:v>8.8063494807817773E-6</c:v>
                </c:pt>
                <c:pt idx="1755">
                  <c:v>1.2424243320070799E-4</c:v>
                </c:pt>
                <c:pt idx="1756" formatCode="0.00E+00">
                  <c:v>6.0418748799281742E-6</c:v>
                </c:pt>
                <c:pt idx="1757" formatCode="0.00E+00">
                  <c:v>6.1655869369238794E-5</c:v>
                </c:pt>
                <c:pt idx="1758" formatCode="0.00E+00">
                  <c:v>3.2500791879491733E-6</c:v>
                </c:pt>
                <c:pt idx="1759" formatCode="0.00E+00">
                  <c:v>6.3528726315790141E-6</c:v>
                </c:pt>
                <c:pt idx="1760" formatCode="0.00E+00">
                  <c:v>1.0236526108125101E-5</c:v>
                </c:pt>
                <c:pt idx="1761">
                  <c:v>1.5062759040918822E-4</c:v>
                </c:pt>
                <c:pt idx="1762" formatCode="0.00E+00">
                  <c:v>4.3651005035220802E-5</c:v>
                </c:pt>
                <c:pt idx="1763" formatCode="0.00E+00">
                  <c:v>1.5564198704430919E-5</c:v>
                </c:pt>
                <c:pt idx="1764" formatCode="0.00E+00">
                  <c:v>1.900562451178172E-5</c:v>
                </c:pt>
                <c:pt idx="1765" formatCode="0.00E+00">
                  <c:v>1.5828835047105627E-7</c:v>
                </c:pt>
                <c:pt idx="1766" formatCode="0.00E+00">
                  <c:v>4.8209816578845E-5</c:v>
                </c:pt>
                <c:pt idx="1767">
                  <c:v>1.9966986910276607E-4</c:v>
                </c:pt>
                <c:pt idx="1768" formatCode="0.00E+00">
                  <c:v>4.3007453397718638E-5</c:v>
                </c:pt>
                <c:pt idx="1769" formatCode="0.00E+00">
                  <c:v>2.4729443251189499E-5</c:v>
                </c:pt>
                <c:pt idx="1770" formatCode="0.00E+00">
                  <c:v>1.3781888890681017E-5</c:v>
                </c:pt>
                <c:pt idx="1771" formatCode="0.00E+00">
                  <c:v>8.1098649664461498E-5</c:v>
                </c:pt>
                <c:pt idx="1772" formatCode="0.00E+00">
                  <c:v>3.9873733510764846E-5</c:v>
                </c:pt>
                <c:pt idx="1773" formatCode="0.00E+00">
                  <c:v>2.135474595646522E-5</c:v>
                </c:pt>
                <c:pt idx="1774" formatCode="0.00E+00">
                  <c:v>1.0397187489716207E-5</c:v>
                </c:pt>
                <c:pt idx="1775" formatCode="0.00E+00">
                  <c:v>7.7614069703038364E-5</c:v>
                </c:pt>
                <c:pt idx="1776" formatCode="0.00E+00">
                  <c:v>5.6384860246688527E-5</c:v>
                </c:pt>
                <c:pt idx="1777" formatCode="0.00E+00">
                  <c:v>1.0334673031499201E-5</c:v>
                </c:pt>
                <c:pt idx="1778" formatCode="0.00E+00">
                  <c:v>5.4978063063066428E-5</c:v>
                </c:pt>
                <c:pt idx="1779" formatCode="0.00E+00">
                  <c:v>9.463726214695637E-6</c:v>
                </c:pt>
                <c:pt idx="1780" formatCode="0.00E+00">
                  <c:v>2.9007953494090024E-5</c:v>
                </c:pt>
                <c:pt idx="1781">
                  <c:v>1.0595646395656999E-4</c:v>
                </c:pt>
                <c:pt idx="1782" formatCode="0.00E+00">
                  <c:v>3.9965598308810422E-5</c:v>
                </c:pt>
                <c:pt idx="1783">
                  <c:v>1.0600138968490506E-4</c:v>
                </c:pt>
                <c:pt idx="1784">
                  <c:v>1.4880286257782708E-4</c:v>
                </c:pt>
                <c:pt idx="1785" formatCode="0.00E+00">
                  <c:v>9.0279901133846681E-5</c:v>
                </c:pt>
                <c:pt idx="1786" formatCode="0.00E+00">
                  <c:v>8.7375256695984597E-6</c:v>
                </c:pt>
                <c:pt idx="1787" formatCode="0.00E+00">
                  <c:v>7.4567722460484247E-6</c:v>
                </c:pt>
                <c:pt idx="1788" formatCode="0.00E+00">
                  <c:v>3.6478084395679619E-5</c:v>
                </c:pt>
                <c:pt idx="1789">
                  <c:v>1.2057501506781301E-4</c:v>
                </c:pt>
                <c:pt idx="1790" formatCode="0.00E+00">
                  <c:v>2.59484862571892E-5</c:v>
                </c:pt>
                <c:pt idx="1791" formatCode="0.00E+00">
                  <c:v>3.5564435900815321E-5</c:v>
                </c:pt>
                <c:pt idx="1792" formatCode="0.00E+00">
                  <c:v>5.5492661449663396E-5</c:v>
                </c:pt>
                <c:pt idx="1793" formatCode="0.00E+00">
                  <c:v>7.5638087672656952E-6</c:v>
                </c:pt>
                <c:pt idx="1794">
                  <c:v>1.7898871212159817E-4</c:v>
                </c:pt>
                <c:pt idx="1795" formatCode="0.00E+00">
                  <c:v>1.599730240226011E-5</c:v>
                </c:pt>
                <c:pt idx="1796" formatCode="0.00E+00">
                  <c:v>5.0925376315792714E-5</c:v>
                </c:pt>
                <c:pt idx="1797">
                  <c:v>1.2625728912793108E-4</c:v>
                </c:pt>
                <c:pt idx="1798" formatCode="0.00E+00">
                  <c:v>5.0665883028784901E-6</c:v>
                </c:pt>
                <c:pt idx="1799">
                  <c:v>1.1179684522767501E-4</c:v>
                </c:pt>
                <c:pt idx="1800" formatCode="0.00E+00">
                  <c:v>1.0296347077889899E-5</c:v>
                </c:pt>
                <c:pt idx="1801" formatCode="0.00E+00">
                  <c:v>3.8468763561089117E-5</c:v>
                </c:pt>
                <c:pt idx="1802" formatCode="0.00E+00">
                  <c:v>6.0786556292195045E-5</c:v>
                </c:pt>
                <c:pt idx="1803">
                  <c:v>1.0732392996034899E-4</c:v>
                </c:pt>
                <c:pt idx="1804">
                  <c:v>1.6356186274389309E-4</c:v>
                </c:pt>
                <c:pt idx="1805" formatCode="0.00E+00">
                  <c:v>3.3508298665166131E-5</c:v>
                </c:pt>
                <c:pt idx="1806" formatCode="0.00E+00">
                  <c:v>4.1729821412067603E-5</c:v>
                </c:pt>
                <c:pt idx="1807" formatCode="0.00E+00">
                  <c:v>1.1265588800202317E-5</c:v>
                </c:pt>
                <c:pt idx="1808" formatCode="0.00E+00">
                  <c:v>8.1244250908297499E-5</c:v>
                </c:pt>
                <c:pt idx="1809" formatCode="0.00E+00">
                  <c:v>1.8302953259382419E-5</c:v>
                </c:pt>
                <c:pt idx="1810" formatCode="0.00E+00">
                  <c:v>2.8258183644241899E-5</c:v>
                </c:pt>
                <c:pt idx="1811" formatCode="0.00E+00">
                  <c:v>2.8863606389830213E-5</c:v>
                </c:pt>
                <c:pt idx="1812" formatCode="0.00E+00">
                  <c:v>9.5362180131395896E-5</c:v>
                </c:pt>
                <c:pt idx="1813" formatCode="0.00E+00">
                  <c:v>1.851552706397032E-5</c:v>
                </c:pt>
                <c:pt idx="1814" formatCode="0.00E+00">
                  <c:v>7.5006919526551778E-5</c:v>
                </c:pt>
                <c:pt idx="1815" formatCode="0.00E+00">
                  <c:v>9.2473231972212307E-5</c:v>
                </c:pt>
                <c:pt idx="1816" formatCode="0.00E+00">
                  <c:v>1.9707826160188024E-5</c:v>
                </c:pt>
                <c:pt idx="1817" formatCode="0.00E+00">
                  <c:v>1.0212762291927607E-5</c:v>
                </c:pt>
                <c:pt idx="1818" formatCode="0.00E+00">
                  <c:v>4.7695059914783831E-5</c:v>
                </c:pt>
                <c:pt idx="1819" formatCode="0.00E+00">
                  <c:v>4.8317397357272769E-5</c:v>
                </c:pt>
                <c:pt idx="1820" formatCode="0.00E+00">
                  <c:v>4.7301245193189313E-5</c:v>
                </c:pt>
                <c:pt idx="1821" formatCode="0.00E+00">
                  <c:v>9.6291988998676476E-7</c:v>
                </c:pt>
                <c:pt idx="1822" formatCode="0.00E+00">
                  <c:v>3.2516783019402523E-5</c:v>
                </c:pt>
                <c:pt idx="1823" formatCode="0.00E+00">
                  <c:v>6.5162164502875674E-5</c:v>
                </c:pt>
                <c:pt idx="1824" formatCode="0.00E+00">
                  <c:v>3.9470266516353549E-5</c:v>
                </c:pt>
                <c:pt idx="1825" formatCode="0.00E+00">
                  <c:v>9.2508977655290924E-6</c:v>
                </c:pt>
                <c:pt idx="1826" formatCode="0.00E+00">
                  <c:v>5.2183247539727453E-6</c:v>
                </c:pt>
                <c:pt idx="1827" formatCode="0.00E+00">
                  <c:v>3.7029710323069448E-5</c:v>
                </c:pt>
                <c:pt idx="1828" formatCode="0.00E+00">
                  <c:v>2.5680912092683026E-5</c:v>
                </c:pt>
                <c:pt idx="1829" formatCode="0.00E+00">
                  <c:v>9.4093740850969055E-5</c:v>
                </c:pt>
                <c:pt idx="1830" formatCode="0.00E+00">
                  <c:v>3.7796019341409329E-5</c:v>
                </c:pt>
                <c:pt idx="1831" formatCode="0.00E+00">
                  <c:v>5.9985982731587243E-6</c:v>
                </c:pt>
                <c:pt idx="1832" formatCode="0.00E+00">
                  <c:v>2.5105154601505315E-5</c:v>
                </c:pt>
                <c:pt idx="1833" formatCode="0.00E+00">
                  <c:v>3.8440578529594847E-5</c:v>
                </c:pt>
                <c:pt idx="1834" formatCode="0.00E+00">
                  <c:v>5.0058557682156403E-5</c:v>
                </c:pt>
                <c:pt idx="1835" formatCode="0.00E+00">
                  <c:v>2.5223303036044919E-5</c:v>
                </c:pt>
                <c:pt idx="1836">
                  <c:v>1.3547520039837522E-4</c:v>
                </c:pt>
                <c:pt idx="1837" formatCode="0.00E+00">
                  <c:v>6.8477699628370281E-5</c:v>
                </c:pt>
                <c:pt idx="1838" formatCode="0.00E+00">
                  <c:v>3.0595066630309622E-5</c:v>
                </c:pt>
                <c:pt idx="1839" formatCode="0.00E+00">
                  <c:v>6.8236778080071539E-5</c:v>
                </c:pt>
                <c:pt idx="1840" formatCode="0.00E+00">
                  <c:v>9.9225632338030136E-5</c:v>
                </c:pt>
                <c:pt idx="1841" formatCode="0.00E+00">
                  <c:v>3.2506225376149435E-5</c:v>
                </c:pt>
                <c:pt idx="1842" formatCode="0.00E+00">
                  <c:v>9.4654516647879269E-5</c:v>
                </c:pt>
                <c:pt idx="1843" formatCode="0.00E+00">
                  <c:v>1.5915638935309801E-5</c:v>
                </c:pt>
                <c:pt idx="1844">
                  <c:v>1.5138370522817308E-4</c:v>
                </c:pt>
                <c:pt idx="1845" formatCode="0.00E+00">
                  <c:v>4.526746717570313E-5</c:v>
                </c:pt>
                <c:pt idx="1846" formatCode="0.00E+00">
                  <c:v>2.2918262876224033E-5</c:v>
                </c:pt>
                <c:pt idx="1847" formatCode="0.00E+00">
                  <c:v>8.3600908244559435E-5</c:v>
                </c:pt>
                <c:pt idx="1848" formatCode="0.00E+00">
                  <c:v>1.6088388587730416E-5</c:v>
                </c:pt>
                <c:pt idx="1849">
                  <c:v>3.126839570327102E-4</c:v>
                </c:pt>
                <c:pt idx="1850" formatCode="0.00E+00">
                  <c:v>9.6414243178002395E-5</c:v>
                </c:pt>
                <c:pt idx="1851" formatCode="0.00E+00">
                  <c:v>1.4421124691932525E-5</c:v>
                </c:pt>
                <c:pt idx="1852" formatCode="0.00E+00">
                  <c:v>5.0021686585634125E-5</c:v>
                </c:pt>
                <c:pt idx="1853" formatCode="0.00E+00">
                  <c:v>9.0632755223731706E-5</c:v>
                </c:pt>
                <c:pt idx="1854" formatCode="0.00E+00">
                  <c:v>5.5663192384300113E-5</c:v>
                </c:pt>
                <c:pt idx="1855" formatCode="0.00E+00">
                  <c:v>3.566279056285014E-5</c:v>
                </c:pt>
                <c:pt idx="1856" formatCode="0.00E+00">
                  <c:v>4.4239555675515897E-5</c:v>
                </c:pt>
                <c:pt idx="1857" formatCode="0.00E+00">
                  <c:v>3.3712595133089997E-5</c:v>
                </c:pt>
                <c:pt idx="1858" formatCode="0.00E+00">
                  <c:v>4.3539048881830899E-5</c:v>
                </c:pt>
                <c:pt idx="1859">
                  <c:v>1.9235990450091201E-4</c:v>
                </c:pt>
                <c:pt idx="1860" formatCode="0.00E+00">
                  <c:v>4.5966884184243867E-5</c:v>
                </c:pt>
                <c:pt idx="1861" formatCode="0.00E+00">
                  <c:v>7.045260620634819E-5</c:v>
                </c:pt>
                <c:pt idx="1862" formatCode="0.00E+00">
                  <c:v>4.9754746297203647E-5</c:v>
                </c:pt>
                <c:pt idx="1863">
                  <c:v>1.174679021569961E-4</c:v>
                </c:pt>
                <c:pt idx="1864" formatCode="0.00E+00">
                  <c:v>6.8209136910344834E-5</c:v>
                </c:pt>
                <c:pt idx="1865" formatCode="0.00E+00">
                  <c:v>3.7286288321288428E-6</c:v>
                </c:pt>
                <c:pt idx="1866" formatCode="0.00E+00">
                  <c:v>2.1401513959004334E-5</c:v>
                </c:pt>
                <c:pt idx="1867" formatCode="0.00E+00">
                  <c:v>1.7917130821212114E-5</c:v>
                </c:pt>
                <c:pt idx="1868" formatCode="0.00E+00">
                  <c:v>1.5021932053508801E-5</c:v>
                </c:pt>
                <c:pt idx="1869" formatCode="0.00E+00">
                  <c:v>1.9369501410643224E-5</c:v>
                </c:pt>
                <c:pt idx="1870" formatCode="0.00E+00">
                  <c:v>4.8793317997432381E-5</c:v>
                </c:pt>
                <c:pt idx="1871" formatCode="0.00E+00">
                  <c:v>5.5895928481969023E-5</c:v>
                </c:pt>
                <c:pt idx="1872" formatCode="0.00E+00">
                  <c:v>9.5136310536025285E-5</c:v>
                </c:pt>
                <c:pt idx="1873" formatCode="0.00E+00">
                  <c:v>1.01333471011365E-6</c:v>
                </c:pt>
                <c:pt idx="1874" formatCode="0.00E+00">
                  <c:v>1.6389571096268332E-6</c:v>
                </c:pt>
                <c:pt idx="1875" formatCode="0.00E+00">
                  <c:v>5.5406409305562646E-5</c:v>
                </c:pt>
                <c:pt idx="1876" formatCode="0.00E+00">
                  <c:v>1.738488807558832E-5</c:v>
                </c:pt>
                <c:pt idx="1877">
                  <c:v>1.0534558918699901E-4</c:v>
                </c:pt>
                <c:pt idx="1878" formatCode="0.00E+00">
                  <c:v>5.9608317422830448E-5</c:v>
                </c:pt>
                <c:pt idx="1879" formatCode="0.00E+00">
                  <c:v>6.2988995101255046E-5</c:v>
                </c:pt>
                <c:pt idx="1880" formatCode="0.00E+00">
                  <c:v>2.0469910134420923E-5</c:v>
                </c:pt>
                <c:pt idx="1881">
                  <c:v>1.8955802910714409E-4</c:v>
                </c:pt>
                <c:pt idx="1882" formatCode="0.00E+00">
                  <c:v>1.3394676628276807E-5</c:v>
                </c:pt>
                <c:pt idx="1883" formatCode="0.00E+00">
                  <c:v>1.8377321287713421E-5</c:v>
                </c:pt>
                <c:pt idx="1884" formatCode="0.00E+00">
                  <c:v>6.1128655002050414E-6</c:v>
                </c:pt>
                <c:pt idx="1885">
                  <c:v>1.3546487972382207E-4</c:v>
                </c:pt>
                <c:pt idx="1886" formatCode="0.00E+00">
                  <c:v>8.6809143043057761E-5</c:v>
                </c:pt>
                <c:pt idx="1887" formatCode="0.00E+00">
                  <c:v>6.3070063847870937E-5</c:v>
                </c:pt>
                <c:pt idx="1888" formatCode="0.00E+00">
                  <c:v>2.0349853992015699E-5</c:v>
                </c:pt>
                <c:pt idx="1889" formatCode="0.00E+00">
                  <c:v>1.3623358240919422E-5</c:v>
                </c:pt>
                <c:pt idx="1890" formatCode="0.00E+00">
                  <c:v>4.5375443906176749E-5</c:v>
                </c:pt>
                <c:pt idx="1891" formatCode="0.00E+00">
                  <c:v>8.1769246210438508E-6</c:v>
                </c:pt>
                <c:pt idx="1892">
                  <c:v>1.4548490091305908E-4</c:v>
                </c:pt>
                <c:pt idx="1893" formatCode="0.00E+00">
                  <c:v>1.7529186431220709E-5</c:v>
                </c:pt>
                <c:pt idx="1894" formatCode="0.00E+00">
                  <c:v>9.703068157954385E-6</c:v>
                </c:pt>
                <c:pt idx="1895" formatCode="0.00E+00">
                  <c:v>3.1298531491453622E-5</c:v>
                </c:pt>
                <c:pt idx="1896" formatCode="0.00E+00">
                  <c:v>6.2930547564363826E-6</c:v>
                </c:pt>
                <c:pt idx="1897" formatCode="0.00E+00">
                  <c:v>1.0624298645295211E-5</c:v>
                </c:pt>
                <c:pt idx="1898" formatCode="0.00E+00">
                  <c:v>6.6063333974406962E-5</c:v>
                </c:pt>
                <c:pt idx="1899" formatCode="0.00E+00">
                  <c:v>2.0720801782746602E-5</c:v>
                </c:pt>
                <c:pt idx="1900" formatCode="0.00E+00">
                  <c:v>1.7157319089606705E-5</c:v>
                </c:pt>
                <c:pt idx="1901" formatCode="0.00E+00">
                  <c:v>4.8195192518356326E-6</c:v>
                </c:pt>
                <c:pt idx="1902" formatCode="0.00E+00">
                  <c:v>5.4258492226316951E-5</c:v>
                </c:pt>
                <c:pt idx="1903" formatCode="0.00E+00">
                  <c:v>7.5648309086787501E-5</c:v>
                </c:pt>
                <c:pt idx="1904" formatCode="0.00E+00">
                  <c:v>3.8984159168555802E-5</c:v>
                </c:pt>
                <c:pt idx="1905" formatCode="0.00E+00">
                  <c:v>1.8375367613678613E-5</c:v>
                </c:pt>
                <c:pt idx="1906" formatCode="0.00E+00">
                  <c:v>6.1730602281426534E-5</c:v>
                </c:pt>
                <c:pt idx="1907" formatCode="0.00E+00">
                  <c:v>4.1558526695153397E-5</c:v>
                </c:pt>
                <c:pt idx="1908" formatCode="0.00E+00">
                  <c:v>9.3326716542886217E-5</c:v>
                </c:pt>
                <c:pt idx="1909">
                  <c:v>1.49149483816716E-4</c:v>
                </c:pt>
                <c:pt idx="1910" formatCode="0.00E+00">
                  <c:v>5.2437630341686894E-5</c:v>
                </c:pt>
                <c:pt idx="1911">
                  <c:v>2.3100037094138197E-4</c:v>
                </c:pt>
                <c:pt idx="1912" formatCode="0.00E+00">
                  <c:v>1.6705983950712219E-5</c:v>
                </c:pt>
                <c:pt idx="1913" formatCode="0.00E+00">
                  <c:v>1.6746080238515236E-7</c:v>
                </c:pt>
                <c:pt idx="1914" formatCode="0.00E+00">
                  <c:v>6.3170415176094423E-6</c:v>
                </c:pt>
                <c:pt idx="1915" formatCode="0.00E+00">
                  <c:v>3.5442737352173545E-5</c:v>
                </c:pt>
                <c:pt idx="1916" formatCode="0.00E+00">
                  <c:v>4.5067863870321367E-5</c:v>
                </c:pt>
                <c:pt idx="1917" formatCode="0.00E+00">
                  <c:v>1.1811855562849112E-5</c:v>
                </c:pt>
                <c:pt idx="1918" formatCode="0.00E+00">
                  <c:v>9.3592484156538494E-6</c:v>
                </c:pt>
                <c:pt idx="1919">
                  <c:v>1.39563929796637E-4</c:v>
                </c:pt>
                <c:pt idx="1920">
                  <c:v>1.0892586764951207E-4</c:v>
                </c:pt>
                <c:pt idx="1921" formatCode="0.00E+00">
                  <c:v>6.0690269959504373E-5</c:v>
                </c:pt>
                <c:pt idx="1922" formatCode="0.00E+00">
                  <c:v>1.525954039798451E-5</c:v>
                </c:pt>
                <c:pt idx="1923" formatCode="0.00E+00">
                  <c:v>2.8219046985236416E-5</c:v>
                </c:pt>
                <c:pt idx="1924" formatCode="0.00E+00">
                  <c:v>7.572983997172968E-6</c:v>
                </c:pt>
                <c:pt idx="1925" formatCode="0.00E+00">
                  <c:v>5.1369178855989639E-5</c:v>
                </c:pt>
                <c:pt idx="1926" formatCode="0.00E+00">
                  <c:v>9.5622519736796393E-5</c:v>
                </c:pt>
                <c:pt idx="1927">
                  <c:v>1.6978526005634911E-4</c:v>
                </c:pt>
                <c:pt idx="1928" formatCode="0.00E+00">
                  <c:v>2.6272514057517821E-5</c:v>
                </c:pt>
                <c:pt idx="1929" formatCode="0.00E+00">
                  <c:v>2.7339225046109735E-5</c:v>
                </c:pt>
                <c:pt idx="1930" formatCode="0.00E+00">
                  <c:v>2.3333129092235201E-5</c:v>
                </c:pt>
                <c:pt idx="1931" formatCode="0.00E+00">
                  <c:v>1.6039934090267815E-5</c:v>
                </c:pt>
                <c:pt idx="1932" formatCode="0.00E+00">
                  <c:v>8.6241268314742864E-5</c:v>
                </c:pt>
                <c:pt idx="1933" formatCode="0.00E+00">
                  <c:v>3.7319309122017032E-5</c:v>
                </c:pt>
                <c:pt idx="1934" formatCode="0.00E+00">
                  <c:v>8.3914769098907035E-6</c:v>
                </c:pt>
                <c:pt idx="1935">
                  <c:v>1.8444634368628316E-4</c:v>
                </c:pt>
                <c:pt idx="1936" formatCode="0.00E+00">
                  <c:v>1.3210490738613319E-6</c:v>
                </c:pt>
                <c:pt idx="1937" formatCode="0.00E+00">
                  <c:v>1.958465643426572E-5</c:v>
                </c:pt>
                <c:pt idx="1938" formatCode="0.00E+00">
                  <c:v>2.3271066060424629E-5</c:v>
                </c:pt>
                <c:pt idx="1939" formatCode="0.00E+00">
                  <c:v>4.2764771737000862E-5</c:v>
                </c:pt>
                <c:pt idx="1940" formatCode="0.00E+00">
                  <c:v>6.3785984972120187E-7</c:v>
                </c:pt>
                <c:pt idx="1941" formatCode="0.00E+00">
                  <c:v>4.2969255255186042E-5</c:v>
                </c:pt>
                <c:pt idx="1942" formatCode="0.00E+00">
                  <c:v>1.7251270046636519E-5</c:v>
                </c:pt>
                <c:pt idx="1943" formatCode="0.00E+00">
                  <c:v>3.7217387778970562E-5</c:v>
                </c:pt>
                <c:pt idx="1944" formatCode="0.00E+00">
                  <c:v>6.9204378797752398E-5</c:v>
                </c:pt>
                <c:pt idx="1945" formatCode="0.00E+00">
                  <c:v>2.2748012032681214E-5</c:v>
                </c:pt>
                <c:pt idx="1946">
                  <c:v>1.1110283105217907E-4</c:v>
                </c:pt>
                <c:pt idx="1947" formatCode="0.00E+00">
                  <c:v>1.3646033815500911E-5</c:v>
                </c:pt>
                <c:pt idx="1948" formatCode="0.00E+00">
                  <c:v>7.4939198580097131E-6</c:v>
                </c:pt>
                <c:pt idx="1949" formatCode="0.00E+00">
                  <c:v>1.7530357156573203E-5</c:v>
                </c:pt>
                <c:pt idx="1950">
                  <c:v>2.3548141669951602E-4</c:v>
                </c:pt>
                <c:pt idx="1951" formatCode="0.00E+00">
                  <c:v>4.1659698567777472E-5</c:v>
                </c:pt>
                <c:pt idx="1952" formatCode="0.00E+00">
                  <c:v>4.533043620718508E-7</c:v>
                </c:pt>
                <c:pt idx="1953" formatCode="0.00E+00">
                  <c:v>2.1068970185842924E-5</c:v>
                </c:pt>
                <c:pt idx="1954" formatCode="0.00E+00">
                  <c:v>2.9418922114644328E-5</c:v>
                </c:pt>
                <c:pt idx="1955" formatCode="0.00E+00">
                  <c:v>3.9885968041618147E-5</c:v>
                </c:pt>
                <c:pt idx="1956" formatCode="0.00E+00">
                  <c:v>6.3152675315670539E-5</c:v>
                </c:pt>
                <c:pt idx="1957">
                  <c:v>2.15419530362982E-4</c:v>
                </c:pt>
                <c:pt idx="1958" formatCode="0.00E+00">
                  <c:v>1.5624609971535309E-5</c:v>
                </c:pt>
                <c:pt idx="1959" formatCode="0.00E+00">
                  <c:v>3.7790928925256936E-5</c:v>
                </c:pt>
                <c:pt idx="1960" formatCode="0.00E+00">
                  <c:v>1.8921625476571118E-5</c:v>
                </c:pt>
                <c:pt idx="1961" formatCode="0.00E+00">
                  <c:v>6.4437521342772385E-5</c:v>
                </c:pt>
                <c:pt idx="1962" formatCode="0.00E+00">
                  <c:v>4.2288626707650414E-5</c:v>
                </c:pt>
                <c:pt idx="1963">
                  <c:v>1.0098198639746801E-4</c:v>
                </c:pt>
                <c:pt idx="1964" formatCode="0.00E+00">
                  <c:v>1.4572110625509701E-5</c:v>
                </c:pt>
                <c:pt idx="1965" formatCode="0.00E+00">
                  <c:v>3.5824317731577032E-5</c:v>
                </c:pt>
                <c:pt idx="1966" formatCode="0.00E+00">
                  <c:v>2.6631153411434736E-5</c:v>
                </c:pt>
                <c:pt idx="1967" formatCode="0.00E+00">
                  <c:v>3.6689698119735944E-5</c:v>
                </c:pt>
                <c:pt idx="1968" formatCode="0.00E+00">
                  <c:v>3.0079052895038119E-5</c:v>
                </c:pt>
                <c:pt idx="1969">
                  <c:v>1.2893460389572307E-4</c:v>
                </c:pt>
                <c:pt idx="1970" formatCode="0.00E+00">
                  <c:v>1.52642955774045E-5</c:v>
                </c:pt>
                <c:pt idx="1971" formatCode="0.00E+00">
                  <c:v>7.1937961297468166E-6</c:v>
                </c:pt>
                <c:pt idx="1972" formatCode="0.00E+00">
                  <c:v>3.1511495157050118E-5</c:v>
                </c:pt>
                <c:pt idx="1973" formatCode="0.00E+00">
                  <c:v>3.8502939618496919E-5</c:v>
                </c:pt>
                <c:pt idx="1974" formatCode="0.00E+00">
                  <c:v>4.1733213763712028E-5</c:v>
                </c:pt>
                <c:pt idx="1975" formatCode="0.00E+00">
                  <c:v>9.0566349734911238E-5</c:v>
                </c:pt>
                <c:pt idx="1976" formatCode="0.00E+00">
                  <c:v>4.7591624460387831E-5</c:v>
                </c:pt>
                <c:pt idx="1977">
                  <c:v>3.0245314964207721E-4</c:v>
                </c:pt>
                <c:pt idx="1978" formatCode="0.00E+00">
                  <c:v>2.6042643037912126E-6</c:v>
                </c:pt>
                <c:pt idx="1979">
                  <c:v>1.5872293128703799E-4</c:v>
                </c:pt>
                <c:pt idx="1980" formatCode="0.00E+00">
                  <c:v>6.1759197067406138E-5</c:v>
                </c:pt>
                <c:pt idx="1981" formatCode="0.00E+00">
                  <c:v>5.9586893796915566E-6</c:v>
                </c:pt>
                <c:pt idx="1982" formatCode="0.00E+00">
                  <c:v>1.4148291741308307E-5</c:v>
                </c:pt>
                <c:pt idx="1983" formatCode="0.00E+00">
                  <c:v>9.7492756013038907E-7</c:v>
                </c:pt>
                <c:pt idx="1984" formatCode="0.00E+00">
                  <c:v>2.6139523526973636E-5</c:v>
                </c:pt>
                <c:pt idx="1985">
                  <c:v>1.0408083882033601E-4</c:v>
                </c:pt>
                <c:pt idx="1986" formatCode="0.00E+00">
                  <c:v>4.210015933174343E-5</c:v>
                </c:pt>
                <c:pt idx="1987" formatCode="0.00E+00">
                  <c:v>6.9698883812543397E-5</c:v>
                </c:pt>
                <c:pt idx="1988" formatCode="0.00E+00">
                  <c:v>1.7631165868571612E-5</c:v>
                </c:pt>
                <c:pt idx="1989" formatCode="0.00E+00">
                  <c:v>2.5536947697843436E-5</c:v>
                </c:pt>
                <c:pt idx="1990" formatCode="0.00E+00">
                  <c:v>6.0172309939564525E-5</c:v>
                </c:pt>
                <c:pt idx="1991" formatCode="0.00E+00">
                  <c:v>8.9624506080318543E-5</c:v>
                </c:pt>
                <c:pt idx="1992">
                  <c:v>1.5286339901125607E-4</c:v>
                </c:pt>
                <c:pt idx="1993" formatCode="0.00E+00">
                  <c:v>4.3038634072673934E-5</c:v>
                </c:pt>
                <c:pt idx="1994" formatCode="0.00E+00">
                  <c:v>1.5975379951815719E-5</c:v>
                </c:pt>
                <c:pt idx="1995" formatCode="0.00E+00">
                  <c:v>1.3573531575341607E-6</c:v>
                </c:pt>
                <c:pt idx="1996" formatCode="0.00E+00">
                  <c:v>4.3292705608161504E-5</c:v>
                </c:pt>
                <c:pt idx="1997">
                  <c:v>1.836566494430881E-4</c:v>
                </c:pt>
                <c:pt idx="1998" formatCode="0.00E+00">
                  <c:v>3.0887907690516443E-5</c:v>
                </c:pt>
                <c:pt idx="1999" formatCode="0.00E+00">
                  <c:v>6.818577309904527E-5</c:v>
                </c:pt>
                <c:pt idx="2000" formatCode="0.00E+00">
                  <c:v>2.4430766468027828E-5</c:v>
                </c:pt>
                <c:pt idx="2001" formatCode="0.00E+00">
                  <c:v>2.9670977399903345E-5</c:v>
                </c:pt>
                <c:pt idx="2002" formatCode="0.00E+00">
                  <c:v>1.7020605229709912E-5</c:v>
                </c:pt>
                <c:pt idx="2003" formatCode="0.00E+00">
                  <c:v>9.1224968338705518E-5</c:v>
                </c:pt>
                <c:pt idx="2004" formatCode="0.00E+00">
                  <c:v>2.9992088612497314E-5</c:v>
                </c:pt>
                <c:pt idx="2005" formatCode="0.00E+00">
                  <c:v>8.9029099268350082E-5</c:v>
                </c:pt>
                <c:pt idx="2006">
                  <c:v>2.9563621613294899E-4</c:v>
                </c:pt>
                <c:pt idx="2007" formatCode="0.00E+00">
                  <c:v>1.5907243307620103E-5</c:v>
                </c:pt>
                <c:pt idx="2008" formatCode="0.00E+00">
                  <c:v>1.0908359454763012E-5</c:v>
                </c:pt>
                <c:pt idx="2009">
                  <c:v>1.2576833661156201E-4</c:v>
                </c:pt>
                <c:pt idx="2010" formatCode="0.00E+00">
                  <c:v>8.9982745672250749E-6</c:v>
                </c:pt>
                <c:pt idx="2011">
                  <c:v>2.6293412644409428E-4</c:v>
                </c:pt>
                <c:pt idx="2012" formatCode="0.00E+00">
                  <c:v>7.2998211192603898E-6</c:v>
                </c:pt>
                <c:pt idx="2013" formatCode="0.00E+00">
                  <c:v>5.9081105256691647E-6</c:v>
                </c:pt>
                <c:pt idx="2014" formatCode="0.00E+00">
                  <c:v>2.2772189036546001E-5</c:v>
                </c:pt>
                <c:pt idx="2015">
                  <c:v>1.4221359588535213E-4</c:v>
                </c:pt>
                <c:pt idx="2016" formatCode="0.00E+00">
                  <c:v>9.4730729083603036E-6</c:v>
                </c:pt>
                <c:pt idx="2017" formatCode="0.00E+00">
                  <c:v>8.2782550745651796E-6</c:v>
                </c:pt>
                <c:pt idx="2018" formatCode="0.00E+00">
                  <c:v>2.3596351776753612E-6</c:v>
                </c:pt>
                <c:pt idx="2019" formatCode="0.00E+00">
                  <c:v>5.3512317253481879E-5</c:v>
                </c:pt>
                <c:pt idx="2020" formatCode="0.00E+00">
                  <c:v>1.6984276482480918E-5</c:v>
                </c:pt>
                <c:pt idx="2021" formatCode="0.00E+00">
                  <c:v>3.5478672815259447E-5</c:v>
                </c:pt>
                <c:pt idx="2022" formatCode="0.00E+00">
                  <c:v>1.6152391107262615E-5</c:v>
                </c:pt>
                <c:pt idx="2023" formatCode="0.00E+00">
                  <c:v>5.8488072796399002E-5</c:v>
                </c:pt>
                <c:pt idx="2024" formatCode="0.00E+00">
                  <c:v>1.8558065299554122E-5</c:v>
                </c:pt>
                <c:pt idx="2025" formatCode="0.00E+00">
                  <c:v>4.4589696267459428E-7</c:v>
                </c:pt>
                <c:pt idx="2026">
                  <c:v>1.6537700203772613E-4</c:v>
                </c:pt>
                <c:pt idx="2027">
                  <c:v>1.0147436351504399E-4</c:v>
                </c:pt>
                <c:pt idx="2028">
                  <c:v>1.8389220771164309E-4</c:v>
                </c:pt>
                <c:pt idx="2029" formatCode="0.00E+00">
                  <c:v>1.8621253874242009E-5</c:v>
                </c:pt>
                <c:pt idx="2030" formatCode="0.00E+00">
                  <c:v>3.3833977102971252E-6</c:v>
                </c:pt>
                <c:pt idx="2031" formatCode="0.00E+00">
                  <c:v>2.7273495833899626E-5</c:v>
                </c:pt>
                <c:pt idx="2032" formatCode="0.00E+00">
                  <c:v>3.0211545441618828E-5</c:v>
                </c:pt>
                <c:pt idx="2033" formatCode="0.00E+00">
                  <c:v>6.6356198531713467E-6</c:v>
                </c:pt>
                <c:pt idx="2034" formatCode="0.00E+00">
                  <c:v>9.5256554164597743E-7</c:v>
                </c:pt>
                <c:pt idx="2035" formatCode="0.00E+00">
                  <c:v>2.2980538712438411E-5</c:v>
                </c:pt>
                <c:pt idx="2036" formatCode="0.00E+00">
                  <c:v>2.0896150431857699E-6</c:v>
                </c:pt>
                <c:pt idx="2037" formatCode="0.00E+00">
                  <c:v>8.8875260830086356E-8</c:v>
                </c:pt>
                <c:pt idx="2038">
                  <c:v>1.097047460907491E-4</c:v>
                </c:pt>
                <c:pt idx="2039" formatCode="0.00E+00">
                  <c:v>9.958030266656704E-5</c:v>
                </c:pt>
                <c:pt idx="2040" formatCode="0.00E+00">
                  <c:v>1.900121583738812E-5</c:v>
                </c:pt>
                <c:pt idx="2041" formatCode="0.00E+00">
                  <c:v>3.0209976534638216E-5</c:v>
                </c:pt>
                <c:pt idx="2042" formatCode="0.00E+00">
                  <c:v>2.0637703945176523E-5</c:v>
                </c:pt>
                <c:pt idx="2043">
                  <c:v>1.826506161860102E-4</c:v>
                </c:pt>
                <c:pt idx="2044">
                  <c:v>1.1059850193983307E-4</c:v>
                </c:pt>
                <c:pt idx="2045" formatCode="0.00E+00">
                  <c:v>1.4216507692340607E-5</c:v>
                </c:pt>
                <c:pt idx="2046" formatCode="0.00E+00">
                  <c:v>3.2057744308164041E-5</c:v>
                </c:pt>
              </c:numCache>
            </c:numRef>
          </c:yVal>
        </c:ser>
        <c:ser>
          <c:idx val="1"/>
          <c:order val="1"/>
          <c:tx>
            <c:strRef>
              <c:f>rough_road!$C$1</c:f>
              <c:strCache>
                <c:ptCount val="1"/>
                <c:pt idx="0">
                  <c:v>Data</c:v>
                </c:pt>
              </c:strCache>
            </c:strRef>
          </c:tx>
          <c:spPr>
            <a:ln w="12700">
              <a:noFill/>
            </a:ln>
          </c:spPr>
          <c:marker>
            <c:symbol val="none"/>
          </c:marker>
          <c:trendline>
            <c:spPr>
              <a:ln>
                <a:solidFill>
                  <a:schemeClr val="tx1">
                    <a:alpha val="39000"/>
                  </a:schemeClr>
                </a:solidFill>
              </a:ln>
            </c:spPr>
            <c:trendlineType val="movingAvg"/>
            <c:period val="2"/>
          </c:trendline>
          <c:xVal>
            <c:numRef>
              <c:f>rough_road!$A$2:$A$2048</c:f>
              <c:numCache>
                <c:formatCode>General</c:formatCode>
                <c:ptCount val="2047"/>
                <c:pt idx="0">
                  <c:v>0.5578111955935563</c:v>
                </c:pt>
                <c:pt idx="1">
                  <c:v>0.836716793390334</c:v>
                </c:pt>
                <c:pt idx="2">
                  <c:v>1.1156223911871093</c:v>
                </c:pt>
                <c:pt idx="3">
                  <c:v>1.3945279889838906</c:v>
                </c:pt>
                <c:pt idx="4">
                  <c:v>1.67343358678066</c:v>
                </c:pt>
                <c:pt idx="5">
                  <c:v>1.95233918457744</c:v>
                </c:pt>
                <c:pt idx="6">
                  <c:v>2.2312447823742199</c:v>
                </c:pt>
                <c:pt idx="7">
                  <c:v>2.5101503801709999</c:v>
                </c:pt>
                <c:pt idx="8">
                  <c:v>2.7890559779677799</c:v>
                </c:pt>
                <c:pt idx="9">
                  <c:v>3.0679615757645613</c:v>
                </c:pt>
                <c:pt idx="10">
                  <c:v>3.3468671735613285</c:v>
                </c:pt>
                <c:pt idx="11">
                  <c:v>3.6257727713581098</c:v>
                </c:pt>
                <c:pt idx="12">
                  <c:v>3.9046783691548872</c:v>
                </c:pt>
                <c:pt idx="13">
                  <c:v>4.1835839669516695</c:v>
                </c:pt>
                <c:pt idx="14">
                  <c:v>4.4624895647484468</c:v>
                </c:pt>
                <c:pt idx="15">
                  <c:v>4.7413951625452198</c:v>
                </c:pt>
                <c:pt idx="16">
                  <c:v>5.0203007603419971</c:v>
                </c:pt>
                <c:pt idx="17">
                  <c:v>5.2992063581387798</c:v>
                </c:pt>
                <c:pt idx="18">
                  <c:v>5.5781119559355572</c:v>
                </c:pt>
                <c:pt idx="19">
                  <c:v>5.8570175537323372</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46</c:v>
                </c:pt>
                <c:pt idx="29">
                  <c:v>8.6460735317001181</c:v>
                </c:pt>
                <c:pt idx="30">
                  <c:v>8.9249791294968954</c:v>
                </c:pt>
                <c:pt idx="31">
                  <c:v>9.2038847272936692</c:v>
                </c:pt>
                <c:pt idx="32">
                  <c:v>9.4827903250904502</c:v>
                </c:pt>
                <c:pt idx="33">
                  <c:v>9.7616959228872293</c:v>
                </c:pt>
                <c:pt idx="34">
                  <c:v>10.040601520684</c:v>
                </c:pt>
                <c:pt idx="35">
                  <c:v>10.319507118480708</c:v>
                </c:pt>
                <c:pt idx="36">
                  <c:v>10.598412716277499</c:v>
                </c:pt>
                <c:pt idx="37">
                  <c:v>10.8773183140743</c:v>
                </c:pt>
                <c:pt idx="38">
                  <c:v>11.156223911871098</c:v>
                </c:pt>
                <c:pt idx="39">
                  <c:v>11.435129509667805</c:v>
                </c:pt>
                <c:pt idx="40">
                  <c:v>11.7140351074646</c:v>
                </c:pt>
                <c:pt idx="41">
                  <c:v>11.9929407052614</c:v>
                </c:pt>
                <c:pt idx="42">
                  <c:v>12.271846303058204</c:v>
                </c:pt>
                <c:pt idx="43">
                  <c:v>12.550751900854999</c:v>
                </c:pt>
                <c:pt idx="44">
                  <c:v>12.8296574986517</c:v>
                </c:pt>
                <c:pt idx="45">
                  <c:v>13.108563096448499</c:v>
                </c:pt>
                <c:pt idx="46">
                  <c:v>13.387468694245305</c:v>
                </c:pt>
                <c:pt idx="47">
                  <c:v>13.6663742920421</c:v>
                </c:pt>
                <c:pt idx="48">
                  <c:v>13.945279889838799</c:v>
                </c:pt>
                <c:pt idx="49">
                  <c:v>14.224185487635593</c:v>
                </c:pt>
                <c:pt idx="50">
                  <c:v>14.503091085432398</c:v>
                </c:pt>
                <c:pt idx="51">
                  <c:v>14.781996683229202</c:v>
                </c:pt>
                <c:pt idx="52">
                  <c:v>15.060902281026005</c:v>
                </c:pt>
                <c:pt idx="53">
                  <c:v>15.339807878822706</c:v>
                </c:pt>
                <c:pt idx="54">
                  <c:v>15.618713476619495</c:v>
                </c:pt>
                <c:pt idx="55">
                  <c:v>15.897619074416305</c:v>
                </c:pt>
                <c:pt idx="56">
                  <c:v>16.176524672213102</c:v>
                </c:pt>
                <c:pt idx="57">
                  <c:v>16.455430270009778</c:v>
                </c:pt>
                <c:pt idx="58">
                  <c:v>16.73433586780661</c:v>
                </c:pt>
                <c:pt idx="59">
                  <c:v>17.013241465603411</c:v>
                </c:pt>
                <c:pt idx="60">
                  <c:v>17.29214706340019</c:v>
                </c:pt>
                <c:pt idx="61">
                  <c:v>17.571052661197001</c:v>
                </c:pt>
                <c:pt idx="62">
                  <c:v>17.849958258993698</c:v>
                </c:pt>
                <c:pt idx="63">
                  <c:v>18.12886385679051</c:v>
                </c:pt>
                <c:pt idx="64">
                  <c:v>18.407769454587289</c:v>
                </c:pt>
                <c:pt idx="65">
                  <c:v>18.6866750523841</c:v>
                </c:pt>
                <c:pt idx="66">
                  <c:v>18.965580650180883</c:v>
                </c:pt>
                <c:pt idx="67">
                  <c:v>19.244486247977584</c:v>
                </c:pt>
                <c:pt idx="68">
                  <c:v>19.52339184577438</c:v>
                </c:pt>
                <c:pt idx="69">
                  <c:v>19.802297443571184</c:v>
                </c:pt>
                <c:pt idx="70">
                  <c:v>20.081203041367978</c:v>
                </c:pt>
                <c:pt idx="71">
                  <c:v>20.360108639164789</c:v>
                </c:pt>
                <c:pt idx="72">
                  <c:v>20.63901423696149</c:v>
                </c:pt>
                <c:pt idx="73">
                  <c:v>20.91791983475829</c:v>
                </c:pt>
                <c:pt idx="74">
                  <c:v>21.196825432555105</c:v>
                </c:pt>
                <c:pt idx="75">
                  <c:v>21.475731030351874</c:v>
                </c:pt>
                <c:pt idx="76">
                  <c:v>21.754636628148599</c:v>
                </c:pt>
                <c:pt idx="77">
                  <c:v>22.033542225945386</c:v>
                </c:pt>
                <c:pt idx="78">
                  <c:v>22.31244782374219</c:v>
                </c:pt>
                <c:pt idx="79">
                  <c:v>22.591353421539001</c:v>
                </c:pt>
                <c:pt idx="80">
                  <c:v>22.870259019335791</c:v>
                </c:pt>
                <c:pt idx="81">
                  <c:v>23.149164617132509</c:v>
                </c:pt>
                <c:pt idx="82">
                  <c:v>23.428070214929278</c:v>
                </c:pt>
                <c:pt idx="83">
                  <c:v>23.7069758127261</c:v>
                </c:pt>
                <c:pt idx="84">
                  <c:v>23.985881410522889</c:v>
                </c:pt>
                <c:pt idx="85">
                  <c:v>24.26478700831969</c:v>
                </c:pt>
                <c:pt idx="86">
                  <c:v>24.543692606116402</c:v>
                </c:pt>
                <c:pt idx="87">
                  <c:v>24.822598203913181</c:v>
                </c:pt>
                <c:pt idx="88">
                  <c:v>25.101503801709985</c:v>
                </c:pt>
                <c:pt idx="89">
                  <c:v>25.380409399506789</c:v>
                </c:pt>
                <c:pt idx="90">
                  <c:v>25.6593149973036</c:v>
                </c:pt>
                <c:pt idx="91">
                  <c:v>25.938220595100283</c:v>
                </c:pt>
                <c:pt idx="92">
                  <c:v>26.217126192897101</c:v>
                </c:pt>
                <c:pt idx="93">
                  <c:v>26.496031790693888</c:v>
                </c:pt>
                <c:pt idx="94">
                  <c:v>26.774937388490709</c:v>
                </c:pt>
                <c:pt idx="95">
                  <c:v>27.053842986287499</c:v>
                </c:pt>
                <c:pt idx="96">
                  <c:v>27.33274858408419</c:v>
                </c:pt>
                <c:pt idx="97">
                  <c:v>27.611654181881011</c:v>
                </c:pt>
                <c:pt idx="98">
                  <c:v>27.89055977967779</c:v>
                </c:pt>
                <c:pt idx="99">
                  <c:v>28.169465377474605</c:v>
                </c:pt>
                <c:pt idx="100">
                  <c:v>28.448370975271278</c:v>
                </c:pt>
                <c:pt idx="101">
                  <c:v>28.727276573068089</c:v>
                </c:pt>
                <c:pt idx="102">
                  <c:v>29.006182170864889</c:v>
                </c:pt>
                <c:pt idx="103">
                  <c:v>29.28508776866169</c:v>
                </c:pt>
                <c:pt idx="104">
                  <c:v>29.563993366458512</c:v>
                </c:pt>
                <c:pt idx="105">
                  <c:v>29.842898964255198</c:v>
                </c:pt>
                <c:pt idx="106">
                  <c:v>30.121804562052017</c:v>
                </c:pt>
                <c:pt idx="107">
                  <c:v>30.400710159848799</c:v>
                </c:pt>
                <c:pt idx="108">
                  <c:v>30.67961575764561</c:v>
                </c:pt>
                <c:pt idx="109">
                  <c:v>30.9585213554424</c:v>
                </c:pt>
                <c:pt idx="110">
                  <c:v>31.23742695323909</c:v>
                </c:pt>
                <c:pt idx="111">
                  <c:v>31.516332551035884</c:v>
                </c:pt>
                <c:pt idx="112">
                  <c:v>31.795238148832688</c:v>
                </c:pt>
                <c:pt idx="113">
                  <c:v>32.074143746629503</c:v>
                </c:pt>
                <c:pt idx="114">
                  <c:v>32.353049344426296</c:v>
                </c:pt>
                <c:pt idx="115">
                  <c:v>32.631954942223011</c:v>
                </c:pt>
                <c:pt idx="116">
                  <c:v>32.910860540019797</c:v>
                </c:pt>
                <c:pt idx="117">
                  <c:v>33.189766137816576</c:v>
                </c:pt>
                <c:pt idx="118">
                  <c:v>33.468671735613377</c:v>
                </c:pt>
                <c:pt idx="119">
                  <c:v>33.747577333410199</c:v>
                </c:pt>
                <c:pt idx="120">
                  <c:v>34.0264829312069</c:v>
                </c:pt>
                <c:pt idx="121">
                  <c:v>34.3053885290037</c:v>
                </c:pt>
                <c:pt idx="122">
                  <c:v>34.584294126800494</c:v>
                </c:pt>
                <c:pt idx="123">
                  <c:v>34.863199724597301</c:v>
                </c:pt>
                <c:pt idx="124">
                  <c:v>35.142105322394023</c:v>
                </c:pt>
                <c:pt idx="125">
                  <c:v>35.421010920190824</c:v>
                </c:pt>
                <c:pt idx="126">
                  <c:v>35.699916517987603</c:v>
                </c:pt>
                <c:pt idx="127">
                  <c:v>35.978822115784396</c:v>
                </c:pt>
                <c:pt idx="128">
                  <c:v>36.257727713581197</c:v>
                </c:pt>
                <c:pt idx="129">
                  <c:v>36.536633311377912</c:v>
                </c:pt>
                <c:pt idx="130">
                  <c:v>36.815538909174734</c:v>
                </c:pt>
                <c:pt idx="131">
                  <c:v>37.094444506971499</c:v>
                </c:pt>
                <c:pt idx="132">
                  <c:v>37.373350104768299</c:v>
                </c:pt>
                <c:pt idx="133">
                  <c:v>37.652255702565121</c:v>
                </c:pt>
                <c:pt idx="134">
                  <c:v>37.931161300361801</c:v>
                </c:pt>
                <c:pt idx="135">
                  <c:v>38.210066898158601</c:v>
                </c:pt>
                <c:pt idx="136">
                  <c:v>38.488972495955402</c:v>
                </c:pt>
                <c:pt idx="137">
                  <c:v>38.767878093752195</c:v>
                </c:pt>
                <c:pt idx="138">
                  <c:v>39.046783691548995</c:v>
                </c:pt>
                <c:pt idx="139">
                  <c:v>39.325689289345704</c:v>
                </c:pt>
                <c:pt idx="140">
                  <c:v>39.604594887142468</c:v>
                </c:pt>
                <c:pt idx="141">
                  <c:v>39.883500484939297</c:v>
                </c:pt>
                <c:pt idx="142">
                  <c:v>40.162406082736098</c:v>
                </c:pt>
                <c:pt idx="143">
                  <c:v>40.441311680532898</c:v>
                </c:pt>
                <c:pt idx="144">
                  <c:v>40.720217278329613</c:v>
                </c:pt>
                <c:pt idx="145">
                  <c:v>40.999122876126421</c:v>
                </c:pt>
                <c:pt idx="146">
                  <c:v>41.2780284739232</c:v>
                </c:pt>
                <c:pt idx="147">
                  <c:v>41.556934071719994</c:v>
                </c:pt>
                <c:pt idx="148">
                  <c:v>41.835839669516673</c:v>
                </c:pt>
                <c:pt idx="149">
                  <c:v>42.114745267313467</c:v>
                </c:pt>
                <c:pt idx="150">
                  <c:v>42.393650865110295</c:v>
                </c:pt>
                <c:pt idx="151">
                  <c:v>42.672556462907103</c:v>
                </c:pt>
                <c:pt idx="152">
                  <c:v>42.951462060703868</c:v>
                </c:pt>
                <c:pt idx="153">
                  <c:v>43.230367658500597</c:v>
                </c:pt>
                <c:pt idx="154">
                  <c:v>43.509273256297377</c:v>
                </c:pt>
                <c:pt idx="155">
                  <c:v>43.788178854094213</c:v>
                </c:pt>
                <c:pt idx="156">
                  <c:v>44.067084451890956</c:v>
                </c:pt>
                <c:pt idx="157">
                  <c:v>44.345990049687799</c:v>
                </c:pt>
                <c:pt idx="158">
                  <c:v>44.6248956474845</c:v>
                </c:pt>
                <c:pt idx="159">
                  <c:v>44.903801245281294</c:v>
                </c:pt>
                <c:pt idx="160">
                  <c:v>45.182706843078122</c:v>
                </c:pt>
                <c:pt idx="161">
                  <c:v>45.461612440874923</c:v>
                </c:pt>
                <c:pt idx="162">
                  <c:v>45.740518038671745</c:v>
                </c:pt>
                <c:pt idx="163">
                  <c:v>46.019423636468396</c:v>
                </c:pt>
                <c:pt idx="164">
                  <c:v>46.298329234265239</c:v>
                </c:pt>
                <c:pt idx="165">
                  <c:v>46.577234832062004</c:v>
                </c:pt>
                <c:pt idx="166">
                  <c:v>46.856140429858797</c:v>
                </c:pt>
                <c:pt idx="167">
                  <c:v>47.135046027655598</c:v>
                </c:pt>
                <c:pt idx="168">
                  <c:v>47.413951625452277</c:v>
                </c:pt>
                <c:pt idx="169">
                  <c:v>47.692857223249099</c:v>
                </c:pt>
                <c:pt idx="170">
                  <c:v>47.9717628210459</c:v>
                </c:pt>
                <c:pt idx="171">
                  <c:v>48.250668418842665</c:v>
                </c:pt>
                <c:pt idx="172">
                  <c:v>48.529574016639401</c:v>
                </c:pt>
                <c:pt idx="173">
                  <c:v>48.808479614436195</c:v>
                </c:pt>
                <c:pt idx="174">
                  <c:v>49.087385212232995</c:v>
                </c:pt>
                <c:pt idx="175">
                  <c:v>49.366290810029824</c:v>
                </c:pt>
                <c:pt idx="176">
                  <c:v>49.645196407826596</c:v>
                </c:pt>
                <c:pt idx="177">
                  <c:v>49.924102005623297</c:v>
                </c:pt>
                <c:pt idx="178">
                  <c:v>50.203007603420097</c:v>
                </c:pt>
                <c:pt idx="179">
                  <c:v>50.481913201216877</c:v>
                </c:pt>
                <c:pt idx="180">
                  <c:v>50.760818799013698</c:v>
                </c:pt>
                <c:pt idx="181">
                  <c:v>51.039724396810499</c:v>
                </c:pt>
                <c:pt idx="182">
                  <c:v>51.318629994607178</c:v>
                </c:pt>
                <c:pt idx="183">
                  <c:v>51.597535592404022</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78</c:v>
                </c:pt>
                <c:pt idx="196">
                  <c:v>55.223308363762101</c:v>
                </c:pt>
                <c:pt idx="197">
                  <c:v>55.502213961558923</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21</c:v>
                </c:pt>
                <c:pt idx="207">
                  <c:v>58.291269939526721</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25</c:v>
                </c:pt>
                <c:pt idx="216">
                  <c:v>60.801420319697648</c:v>
                </c:pt>
                <c:pt idx="217">
                  <c:v>61.080325917494498</c:v>
                </c:pt>
                <c:pt idx="218">
                  <c:v>61.359231515291256</c:v>
                </c:pt>
                <c:pt idx="219">
                  <c:v>61.638137113088113</c:v>
                </c:pt>
                <c:pt idx="220">
                  <c:v>61.9170427108848</c:v>
                </c:pt>
                <c:pt idx="221">
                  <c:v>62.195948308681622</c:v>
                </c:pt>
                <c:pt idx="222">
                  <c:v>62.474853906478401</c:v>
                </c:pt>
                <c:pt idx="223">
                  <c:v>62.753759504275202</c:v>
                </c:pt>
                <c:pt idx="224">
                  <c:v>63.032665102072002</c:v>
                </c:pt>
                <c:pt idx="225">
                  <c:v>63.311570699868675</c:v>
                </c:pt>
                <c:pt idx="226">
                  <c:v>63.590476297665496</c:v>
                </c:pt>
                <c:pt idx="227">
                  <c:v>63.869381895462269</c:v>
                </c:pt>
                <c:pt idx="228">
                  <c:v>64.148287493259062</c:v>
                </c:pt>
                <c:pt idx="229">
                  <c:v>64.427193091055926</c:v>
                </c:pt>
                <c:pt idx="230">
                  <c:v>64.706098688852606</c:v>
                </c:pt>
                <c:pt idx="231">
                  <c:v>64.985004286649399</c:v>
                </c:pt>
                <c:pt idx="232">
                  <c:v>65.263909884446207</c:v>
                </c:pt>
                <c:pt idx="233">
                  <c:v>65.542815482243043</c:v>
                </c:pt>
                <c:pt idx="234">
                  <c:v>65.821721080039779</c:v>
                </c:pt>
                <c:pt idx="235">
                  <c:v>66.100626677836502</c:v>
                </c:pt>
                <c:pt idx="236">
                  <c:v>66.379532275633224</c:v>
                </c:pt>
                <c:pt idx="237">
                  <c:v>66.658437873429975</c:v>
                </c:pt>
                <c:pt idx="238">
                  <c:v>66.937343471226896</c:v>
                </c:pt>
                <c:pt idx="239">
                  <c:v>67.216249069023661</c:v>
                </c:pt>
                <c:pt idx="240">
                  <c:v>67.495154666820397</c:v>
                </c:pt>
                <c:pt idx="241">
                  <c:v>67.774060264617276</c:v>
                </c:pt>
                <c:pt idx="242">
                  <c:v>68.052965862413956</c:v>
                </c:pt>
                <c:pt idx="243">
                  <c:v>68.331871460210806</c:v>
                </c:pt>
                <c:pt idx="244">
                  <c:v>68.610777058007457</c:v>
                </c:pt>
                <c:pt idx="245">
                  <c:v>68.889682655804279</c:v>
                </c:pt>
                <c:pt idx="246">
                  <c:v>69.168588253601015</c:v>
                </c:pt>
                <c:pt idx="247">
                  <c:v>69.447493851397951</c:v>
                </c:pt>
                <c:pt idx="248">
                  <c:v>69.726399449194702</c:v>
                </c:pt>
                <c:pt idx="249">
                  <c:v>70.005305046991325</c:v>
                </c:pt>
                <c:pt idx="250">
                  <c:v>70.284210644788246</c:v>
                </c:pt>
                <c:pt idx="251">
                  <c:v>70.56311624258494</c:v>
                </c:pt>
                <c:pt idx="252">
                  <c:v>70.842021840381761</c:v>
                </c:pt>
                <c:pt idx="253">
                  <c:v>71.120927438178583</c:v>
                </c:pt>
                <c:pt idx="254">
                  <c:v>71.399833035975306</c:v>
                </c:pt>
                <c:pt idx="255">
                  <c:v>71.678738633772014</c:v>
                </c:pt>
                <c:pt idx="256">
                  <c:v>71.957644231568906</c:v>
                </c:pt>
                <c:pt idx="257">
                  <c:v>72.236549829365742</c:v>
                </c:pt>
                <c:pt idx="258">
                  <c:v>72.515455427162493</c:v>
                </c:pt>
                <c:pt idx="259">
                  <c:v>72.794361024959201</c:v>
                </c:pt>
                <c:pt idx="260">
                  <c:v>73.07326662275598</c:v>
                </c:pt>
                <c:pt idx="261">
                  <c:v>73.352172220552717</c:v>
                </c:pt>
                <c:pt idx="262">
                  <c:v>73.631077818349524</c:v>
                </c:pt>
                <c:pt idx="263">
                  <c:v>73.909983416146304</c:v>
                </c:pt>
                <c:pt idx="264">
                  <c:v>74.18888901394304</c:v>
                </c:pt>
                <c:pt idx="265">
                  <c:v>74.467794611739905</c:v>
                </c:pt>
                <c:pt idx="266">
                  <c:v>74.746700209536698</c:v>
                </c:pt>
                <c:pt idx="267">
                  <c:v>75.025605807333463</c:v>
                </c:pt>
                <c:pt idx="268">
                  <c:v>75.304511405130242</c:v>
                </c:pt>
                <c:pt idx="269">
                  <c:v>75.583417002926936</c:v>
                </c:pt>
                <c:pt idx="270">
                  <c:v>75.862322600723758</c:v>
                </c:pt>
                <c:pt idx="271">
                  <c:v>76.141228198520579</c:v>
                </c:pt>
                <c:pt idx="272">
                  <c:v>76.420133796317444</c:v>
                </c:pt>
                <c:pt idx="273">
                  <c:v>76.699039394114081</c:v>
                </c:pt>
                <c:pt idx="274">
                  <c:v>76.977944991910945</c:v>
                </c:pt>
                <c:pt idx="275">
                  <c:v>77.256850589707696</c:v>
                </c:pt>
                <c:pt idx="276">
                  <c:v>77.535756187504418</c:v>
                </c:pt>
                <c:pt idx="277">
                  <c:v>77.814661785301368</c:v>
                </c:pt>
                <c:pt idx="278">
                  <c:v>78.093567383098005</c:v>
                </c:pt>
                <c:pt idx="279">
                  <c:v>78.372472980894713</c:v>
                </c:pt>
                <c:pt idx="280">
                  <c:v>78.651378578691478</c:v>
                </c:pt>
                <c:pt idx="281">
                  <c:v>78.930284176488357</c:v>
                </c:pt>
                <c:pt idx="282">
                  <c:v>79.209189774285093</c:v>
                </c:pt>
                <c:pt idx="283">
                  <c:v>79.488095372081816</c:v>
                </c:pt>
                <c:pt idx="284">
                  <c:v>79.767000969878751</c:v>
                </c:pt>
                <c:pt idx="285">
                  <c:v>80.045906567675502</c:v>
                </c:pt>
                <c:pt idx="286">
                  <c:v>80.324812165472281</c:v>
                </c:pt>
                <c:pt idx="287">
                  <c:v>80.603717763268989</c:v>
                </c:pt>
                <c:pt idx="288">
                  <c:v>80.882623361065797</c:v>
                </c:pt>
                <c:pt idx="289">
                  <c:v>81.161528958862604</c:v>
                </c:pt>
                <c:pt idx="290">
                  <c:v>81.440434556659341</c:v>
                </c:pt>
                <c:pt idx="291">
                  <c:v>81.7193401544561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84</c:v>
                </c:pt>
                <c:pt idx="302">
                  <c:v>84.787301730220662</c:v>
                </c:pt>
                <c:pt idx="303">
                  <c:v>85.066207328017526</c:v>
                </c:pt>
                <c:pt idx="304">
                  <c:v>85.345112925814306</c:v>
                </c:pt>
                <c:pt idx="305">
                  <c:v>85.624018523611056</c:v>
                </c:pt>
                <c:pt idx="306">
                  <c:v>85.902924121407807</c:v>
                </c:pt>
                <c:pt idx="307">
                  <c:v>86.1818297192046</c:v>
                </c:pt>
                <c:pt idx="308">
                  <c:v>86.460735317001308</c:v>
                </c:pt>
                <c:pt idx="309">
                  <c:v>86.739640914798201</c:v>
                </c:pt>
                <c:pt idx="310">
                  <c:v>87.018546512594881</c:v>
                </c:pt>
                <c:pt idx="311">
                  <c:v>87.297452110391689</c:v>
                </c:pt>
                <c:pt idx="312">
                  <c:v>87.576357708188439</c:v>
                </c:pt>
                <c:pt idx="313">
                  <c:v>87.855263305985304</c:v>
                </c:pt>
                <c:pt idx="314">
                  <c:v>88.134168903782083</c:v>
                </c:pt>
                <c:pt idx="315">
                  <c:v>88.413074501578905</c:v>
                </c:pt>
                <c:pt idx="316">
                  <c:v>88.691980099375627</c:v>
                </c:pt>
                <c:pt idx="317">
                  <c:v>88.970885697172406</c:v>
                </c:pt>
                <c:pt idx="318">
                  <c:v>89.249791294969199</c:v>
                </c:pt>
                <c:pt idx="319">
                  <c:v>89.528696892765936</c:v>
                </c:pt>
                <c:pt idx="320">
                  <c:v>89.8076024905628</c:v>
                </c:pt>
                <c:pt idx="321">
                  <c:v>90.08650808835948</c:v>
                </c:pt>
                <c:pt idx="322">
                  <c:v>90.365413686156302</c:v>
                </c:pt>
                <c:pt idx="323">
                  <c:v>90.644319283953095</c:v>
                </c:pt>
                <c:pt idx="324">
                  <c:v>90.923224881749945</c:v>
                </c:pt>
                <c:pt idx="325">
                  <c:v>91.202130479546682</c:v>
                </c:pt>
                <c:pt idx="326">
                  <c:v>91.481036077343404</c:v>
                </c:pt>
                <c:pt idx="327">
                  <c:v>91.759941675140226</c:v>
                </c:pt>
                <c:pt idx="328">
                  <c:v>92.038847272936934</c:v>
                </c:pt>
                <c:pt idx="329">
                  <c:v>92.317752870733756</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519</c:v>
                </c:pt>
                <c:pt idx="340">
                  <c:v>95.385714446498255</c:v>
                </c:pt>
                <c:pt idx="341">
                  <c:v>95.664620044295148</c:v>
                </c:pt>
                <c:pt idx="342">
                  <c:v>95.943525642091927</c:v>
                </c:pt>
                <c:pt idx="343">
                  <c:v>96.222431239888635</c:v>
                </c:pt>
                <c:pt idx="344">
                  <c:v>96.501336837685415</c:v>
                </c:pt>
                <c:pt idx="345">
                  <c:v>96.78024243548218</c:v>
                </c:pt>
                <c:pt idx="346">
                  <c:v>97.059148033278959</c:v>
                </c:pt>
                <c:pt idx="347">
                  <c:v>97.338053631075795</c:v>
                </c:pt>
                <c:pt idx="348">
                  <c:v>97.616959228872645</c:v>
                </c:pt>
                <c:pt idx="349">
                  <c:v>97.895864826669325</c:v>
                </c:pt>
                <c:pt idx="350">
                  <c:v>98.174770424466018</c:v>
                </c:pt>
                <c:pt idx="351">
                  <c:v>98.453676022262883</c:v>
                </c:pt>
                <c:pt idx="352">
                  <c:v>98.732581620059662</c:v>
                </c:pt>
                <c:pt idx="353">
                  <c:v>99.011487217856455</c:v>
                </c:pt>
                <c:pt idx="354">
                  <c:v>99.290392815653135</c:v>
                </c:pt>
                <c:pt idx="355">
                  <c:v>99.569298413449957</c:v>
                </c:pt>
                <c:pt idx="356">
                  <c:v>99.848204011246807</c:v>
                </c:pt>
                <c:pt idx="357">
                  <c:v>100.12710960904305</c:v>
                </c:pt>
                <c:pt idx="358">
                  <c:v>100.40601520684002</c:v>
                </c:pt>
                <c:pt idx="359">
                  <c:v>100.684920804637</c:v>
                </c:pt>
                <c:pt idx="360">
                  <c:v>100.963826402433</c:v>
                </c:pt>
                <c:pt idx="361">
                  <c:v>101.24273200023001</c:v>
                </c:pt>
                <c:pt idx="362">
                  <c:v>101.521637598027</c:v>
                </c:pt>
                <c:pt idx="363">
                  <c:v>101.80054319582401</c:v>
                </c:pt>
                <c:pt idx="364">
                  <c:v>102.07944879362091</c:v>
                </c:pt>
                <c:pt idx="365">
                  <c:v>102.358354391417</c:v>
                </c:pt>
                <c:pt idx="366">
                  <c:v>102.63725998921409</c:v>
                </c:pt>
                <c:pt idx="367">
                  <c:v>102.91616558701106</c:v>
                </c:pt>
                <c:pt idx="368">
                  <c:v>103.19507118480796</c:v>
                </c:pt>
                <c:pt idx="369">
                  <c:v>103.47397678260396</c:v>
                </c:pt>
                <c:pt idx="370">
                  <c:v>103.75288238040093</c:v>
                </c:pt>
                <c:pt idx="371">
                  <c:v>104.031787978198</c:v>
                </c:pt>
                <c:pt idx="372">
                  <c:v>104.31069357599505</c:v>
                </c:pt>
                <c:pt idx="373">
                  <c:v>104.589599173792</c:v>
                </c:pt>
                <c:pt idx="374">
                  <c:v>104.86850477158798</c:v>
                </c:pt>
                <c:pt idx="375">
                  <c:v>105.14741036938504</c:v>
                </c:pt>
                <c:pt idx="376">
                  <c:v>105.42631596718202</c:v>
                </c:pt>
                <c:pt idx="377">
                  <c:v>105.70522156497904</c:v>
                </c:pt>
                <c:pt idx="378">
                  <c:v>105.98412716277502</c:v>
                </c:pt>
                <c:pt idx="379">
                  <c:v>106.263032760572</c:v>
                </c:pt>
                <c:pt idx="380">
                  <c:v>106.54193835836898</c:v>
                </c:pt>
                <c:pt idx="381">
                  <c:v>106.82084395616596</c:v>
                </c:pt>
                <c:pt idx="382">
                  <c:v>107.09974955396298</c:v>
                </c:pt>
                <c:pt idx="383">
                  <c:v>107.37865515175893</c:v>
                </c:pt>
                <c:pt idx="384">
                  <c:v>107.657560749556</c:v>
                </c:pt>
                <c:pt idx="385">
                  <c:v>107.936466347353</c:v>
                </c:pt>
                <c:pt idx="386">
                  <c:v>108.21537194515</c:v>
                </c:pt>
                <c:pt idx="387">
                  <c:v>108.49427754294705</c:v>
                </c:pt>
                <c:pt idx="388">
                  <c:v>108.773183140743</c:v>
                </c:pt>
                <c:pt idx="389">
                  <c:v>109.05208873853988</c:v>
                </c:pt>
                <c:pt idx="390">
                  <c:v>109.330994336337</c:v>
                </c:pt>
                <c:pt idx="391">
                  <c:v>109.60989993413401</c:v>
                </c:pt>
                <c:pt idx="392">
                  <c:v>109.88880553192993</c:v>
                </c:pt>
                <c:pt idx="393">
                  <c:v>110.167711129727</c:v>
                </c:pt>
                <c:pt idx="394">
                  <c:v>110.446616727524</c:v>
                </c:pt>
                <c:pt idx="395">
                  <c:v>110.72552232532098</c:v>
                </c:pt>
                <c:pt idx="396">
                  <c:v>111.00442792311804</c:v>
                </c:pt>
                <c:pt idx="397">
                  <c:v>111.283333520914</c:v>
                </c:pt>
                <c:pt idx="398">
                  <c:v>111.56223911871101</c:v>
                </c:pt>
                <c:pt idx="399">
                  <c:v>111.841144716508</c:v>
                </c:pt>
                <c:pt idx="400">
                  <c:v>112.12005031430493</c:v>
                </c:pt>
                <c:pt idx="401">
                  <c:v>112.39895591210096</c:v>
                </c:pt>
                <c:pt idx="402">
                  <c:v>112.67786150989798</c:v>
                </c:pt>
                <c:pt idx="403">
                  <c:v>112.95676710769493</c:v>
                </c:pt>
                <c:pt idx="404">
                  <c:v>113.23567270549192</c:v>
                </c:pt>
                <c:pt idx="405">
                  <c:v>113.51457830328896</c:v>
                </c:pt>
                <c:pt idx="406">
                  <c:v>113.79348390108504</c:v>
                </c:pt>
                <c:pt idx="407">
                  <c:v>114.07238949888193</c:v>
                </c:pt>
                <c:pt idx="408">
                  <c:v>114.351295096679</c:v>
                </c:pt>
                <c:pt idx="409">
                  <c:v>114.630200694476</c:v>
                </c:pt>
                <c:pt idx="410">
                  <c:v>114.90910629227204</c:v>
                </c:pt>
                <c:pt idx="411">
                  <c:v>115.18801189006894</c:v>
                </c:pt>
                <c:pt idx="412">
                  <c:v>115.46691748786604</c:v>
                </c:pt>
                <c:pt idx="413">
                  <c:v>115.74582308566308</c:v>
                </c:pt>
                <c:pt idx="414">
                  <c:v>116.02472868346</c:v>
                </c:pt>
                <c:pt idx="415">
                  <c:v>116.30363428125602</c:v>
                </c:pt>
                <c:pt idx="416">
                  <c:v>116.58253987905296</c:v>
                </c:pt>
                <c:pt idx="417">
                  <c:v>116.86144547684998</c:v>
                </c:pt>
                <c:pt idx="418">
                  <c:v>117.140351074647</c:v>
                </c:pt>
                <c:pt idx="419">
                  <c:v>117.41925667244304</c:v>
                </c:pt>
                <c:pt idx="420">
                  <c:v>117.69816227024</c:v>
                </c:pt>
                <c:pt idx="421">
                  <c:v>117.97706786803704</c:v>
                </c:pt>
                <c:pt idx="422">
                  <c:v>118.255973465834</c:v>
                </c:pt>
                <c:pt idx="423">
                  <c:v>118.534879063631</c:v>
                </c:pt>
                <c:pt idx="424">
                  <c:v>118.81378466142698</c:v>
                </c:pt>
                <c:pt idx="425">
                  <c:v>119.092690259224</c:v>
                </c:pt>
                <c:pt idx="426">
                  <c:v>119.37159585702094</c:v>
                </c:pt>
                <c:pt idx="427">
                  <c:v>119.650501454818</c:v>
                </c:pt>
                <c:pt idx="428">
                  <c:v>119.92940705261395</c:v>
                </c:pt>
                <c:pt idx="429">
                  <c:v>120.20831265041096</c:v>
                </c:pt>
                <c:pt idx="430">
                  <c:v>120.48721824820807</c:v>
                </c:pt>
                <c:pt idx="431">
                  <c:v>120.76612384600504</c:v>
                </c:pt>
                <c:pt idx="432">
                  <c:v>121.04502944380199</c:v>
                </c:pt>
                <c:pt idx="433">
                  <c:v>121.32393504159801</c:v>
                </c:pt>
                <c:pt idx="434">
                  <c:v>121.602840639395</c:v>
                </c:pt>
                <c:pt idx="435">
                  <c:v>121.88174623719193</c:v>
                </c:pt>
                <c:pt idx="436">
                  <c:v>122.16065183498895</c:v>
                </c:pt>
                <c:pt idx="437">
                  <c:v>122.43955743278494</c:v>
                </c:pt>
                <c:pt idx="438">
                  <c:v>122.718463030582</c:v>
                </c:pt>
                <c:pt idx="439">
                  <c:v>122.99736862837906</c:v>
                </c:pt>
                <c:pt idx="440">
                  <c:v>123.276274226176</c:v>
                </c:pt>
                <c:pt idx="441">
                  <c:v>123.55517982397301</c:v>
                </c:pt>
                <c:pt idx="442">
                  <c:v>123.834085421769</c:v>
                </c:pt>
                <c:pt idx="443">
                  <c:v>124.11299101956595</c:v>
                </c:pt>
                <c:pt idx="444">
                  <c:v>124.391896617363</c:v>
                </c:pt>
                <c:pt idx="445">
                  <c:v>124.67080221515988</c:v>
                </c:pt>
                <c:pt idx="446">
                  <c:v>124.94970781295594</c:v>
                </c:pt>
                <c:pt idx="447">
                  <c:v>125.228613410753</c:v>
                </c:pt>
                <c:pt idx="448">
                  <c:v>125.50751900855002</c:v>
                </c:pt>
                <c:pt idx="449">
                  <c:v>125.78642460634708</c:v>
                </c:pt>
                <c:pt idx="450">
                  <c:v>126.06533020414398</c:v>
                </c:pt>
                <c:pt idx="451">
                  <c:v>126.34423580194004</c:v>
                </c:pt>
                <c:pt idx="452">
                  <c:v>126.62314139973694</c:v>
                </c:pt>
                <c:pt idx="453">
                  <c:v>126.90204699753396</c:v>
                </c:pt>
                <c:pt idx="454">
                  <c:v>127.18095259533098</c:v>
                </c:pt>
                <c:pt idx="455">
                  <c:v>127.45985819312693</c:v>
                </c:pt>
                <c:pt idx="456">
                  <c:v>127.738763790924</c:v>
                </c:pt>
                <c:pt idx="457">
                  <c:v>128.017669388721</c:v>
                </c:pt>
                <c:pt idx="458">
                  <c:v>128.2965749865179</c:v>
                </c:pt>
                <c:pt idx="459">
                  <c:v>128.57548058431499</c:v>
                </c:pt>
                <c:pt idx="460">
                  <c:v>128.85438618211109</c:v>
                </c:pt>
                <c:pt idx="461">
                  <c:v>129.13329177990789</c:v>
                </c:pt>
                <c:pt idx="462">
                  <c:v>129.4121973777051</c:v>
                </c:pt>
                <c:pt idx="463">
                  <c:v>129.69110297550199</c:v>
                </c:pt>
                <c:pt idx="464">
                  <c:v>129.97000857329908</c:v>
                </c:pt>
                <c:pt idx="465">
                  <c:v>130.24891417109498</c:v>
                </c:pt>
                <c:pt idx="466">
                  <c:v>130.52781976889199</c:v>
                </c:pt>
                <c:pt idx="467">
                  <c:v>130.80672536668899</c:v>
                </c:pt>
                <c:pt idx="468">
                  <c:v>131.085630964486</c:v>
                </c:pt>
                <c:pt idx="469">
                  <c:v>131.36453656228201</c:v>
                </c:pt>
                <c:pt idx="470">
                  <c:v>131.64344216007891</c:v>
                </c:pt>
                <c:pt idx="471">
                  <c:v>131.92234775787617</c:v>
                </c:pt>
                <c:pt idx="472">
                  <c:v>132.20125335567309</c:v>
                </c:pt>
                <c:pt idx="473">
                  <c:v>132.4801589534701</c:v>
                </c:pt>
                <c:pt idx="474">
                  <c:v>132.75906455126591</c:v>
                </c:pt>
                <c:pt idx="475">
                  <c:v>133.037970149063</c:v>
                </c:pt>
                <c:pt idx="476">
                  <c:v>133.31687574685989</c:v>
                </c:pt>
                <c:pt idx="477">
                  <c:v>133.59578134465698</c:v>
                </c:pt>
                <c:pt idx="478">
                  <c:v>133.87468694245308</c:v>
                </c:pt>
                <c:pt idx="479">
                  <c:v>134.15359254024995</c:v>
                </c:pt>
                <c:pt idx="480">
                  <c:v>134.43249813804701</c:v>
                </c:pt>
                <c:pt idx="481">
                  <c:v>134.7114037358439</c:v>
                </c:pt>
                <c:pt idx="482">
                  <c:v>134.99030933364108</c:v>
                </c:pt>
                <c:pt idx="483">
                  <c:v>135.26921493143698</c:v>
                </c:pt>
                <c:pt idx="484">
                  <c:v>135.54812052923401</c:v>
                </c:pt>
                <c:pt idx="485">
                  <c:v>135.82702612703116</c:v>
                </c:pt>
                <c:pt idx="486">
                  <c:v>136.10593172482783</c:v>
                </c:pt>
                <c:pt idx="487">
                  <c:v>136.38483732262421</c:v>
                </c:pt>
                <c:pt idx="488">
                  <c:v>136.66374292042099</c:v>
                </c:pt>
                <c:pt idx="489">
                  <c:v>136.94264851821808</c:v>
                </c:pt>
                <c:pt idx="490">
                  <c:v>137.22155411601491</c:v>
                </c:pt>
                <c:pt idx="491">
                  <c:v>137.50045971381198</c:v>
                </c:pt>
                <c:pt idx="492">
                  <c:v>137.7793653116079</c:v>
                </c:pt>
                <c:pt idx="493">
                  <c:v>138.05827090940508</c:v>
                </c:pt>
                <c:pt idx="494">
                  <c:v>138.33717650720209</c:v>
                </c:pt>
                <c:pt idx="495">
                  <c:v>138.61608210499892</c:v>
                </c:pt>
                <c:pt idx="496">
                  <c:v>138.89498770279508</c:v>
                </c:pt>
                <c:pt idx="497">
                  <c:v>139.17389330059191</c:v>
                </c:pt>
                <c:pt idx="498">
                  <c:v>139.45279889838909</c:v>
                </c:pt>
                <c:pt idx="499">
                  <c:v>139.7317044961859</c:v>
                </c:pt>
                <c:pt idx="500">
                  <c:v>140.0106100939829</c:v>
                </c:pt>
                <c:pt idx="501">
                  <c:v>140.28951569177877</c:v>
                </c:pt>
                <c:pt idx="502">
                  <c:v>140.56842128957601</c:v>
                </c:pt>
                <c:pt idx="503">
                  <c:v>140.84732688737319</c:v>
                </c:pt>
                <c:pt idx="504">
                  <c:v>141.12623248517008</c:v>
                </c:pt>
                <c:pt idx="505">
                  <c:v>141.40513808296609</c:v>
                </c:pt>
                <c:pt idx="506">
                  <c:v>141.68404368076301</c:v>
                </c:pt>
                <c:pt idx="507">
                  <c:v>141.96294927856007</c:v>
                </c:pt>
                <c:pt idx="508">
                  <c:v>142.24185487635683</c:v>
                </c:pt>
                <c:pt idx="509">
                  <c:v>142.52076047415395</c:v>
                </c:pt>
                <c:pt idx="510">
                  <c:v>142.7996660719499</c:v>
                </c:pt>
                <c:pt idx="511">
                  <c:v>143.07857166974682</c:v>
                </c:pt>
                <c:pt idx="512">
                  <c:v>143.35747726754408</c:v>
                </c:pt>
                <c:pt idx="513">
                  <c:v>143.63638286534098</c:v>
                </c:pt>
                <c:pt idx="514">
                  <c:v>143.91528846313699</c:v>
                </c:pt>
                <c:pt idx="515">
                  <c:v>144.194194060934</c:v>
                </c:pt>
                <c:pt idx="516">
                  <c:v>144.473099658731</c:v>
                </c:pt>
                <c:pt idx="517">
                  <c:v>144.75200525652798</c:v>
                </c:pt>
                <c:pt idx="518">
                  <c:v>145.03091085432501</c:v>
                </c:pt>
                <c:pt idx="519">
                  <c:v>145.30981645212108</c:v>
                </c:pt>
                <c:pt idx="520">
                  <c:v>145.588722049918</c:v>
                </c:pt>
                <c:pt idx="521">
                  <c:v>145.8676276477151</c:v>
                </c:pt>
                <c:pt idx="522">
                  <c:v>146.1465332455119</c:v>
                </c:pt>
                <c:pt idx="523">
                  <c:v>146.42543884330809</c:v>
                </c:pt>
                <c:pt idx="524">
                  <c:v>146.70434444110498</c:v>
                </c:pt>
                <c:pt idx="525">
                  <c:v>146.98325003890199</c:v>
                </c:pt>
                <c:pt idx="526">
                  <c:v>147.26215563669891</c:v>
                </c:pt>
                <c:pt idx="527">
                  <c:v>147.54106123449591</c:v>
                </c:pt>
                <c:pt idx="528">
                  <c:v>147.81996683229201</c:v>
                </c:pt>
                <c:pt idx="529">
                  <c:v>148.09887243008899</c:v>
                </c:pt>
                <c:pt idx="530">
                  <c:v>148.377778027886</c:v>
                </c:pt>
                <c:pt idx="531">
                  <c:v>148.656683625683</c:v>
                </c:pt>
                <c:pt idx="532">
                  <c:v>148.93558922347893</c:v>
                </c:pt>
                <c:pt idx="533">
                  <c:v>149.21449482127591</c:v>
                </c:pt>
                <c:pt idx="534">
                  <c:v>149.49340041907308</c:v>
                </c:pt>
                <c:pt idx="535">
                  <c:v>149.77230601687</c:v>
                </c:pt>
                <c:pt idx="536">
                  <c:v>150.05121161466701</c:v>
                </c:pt>
                <c:pt idx="537">
                  <c:v>150.33011721246314</c:v>
                </c:pt>
                <c:pt idx="538">
                  <c:v>150.60902281026</c:v>
                </c:pt>
                <c:pt idx="539">
                  <c:v>150.88792840805709</c:v>
                </c:pt>
                <c:pt idx="540">
                  <c:v>151.16683400585399</c:v>
                </c:pt>
                <c:pt idx="541">
                  <c:v>151.44573960365099</c:v>
                </c:pt>
                <c:pt idx="542">
                  <c:v>151.72464520144689</c:v>
                </c:pt>
                <c:pt idx="543">
                  <c:v>152.00355079924378</c:v>
                </c:pt>
                <c:pt idx="544">
                  <c:v>152.28245639704107</c:v>
                </c:pt>
                <c:pt idx="545">
                  <c:v>152.56136199483791</c:v>
                </c:pt>
                <c:pt idx="546">
                  <c:v>152.84026759263409</c:v>
                </c:pt>
                <c:pt idx="547">
                  <c:v>153.1191731904309</c:v>
                </c:pt>
                <c:pt idx="548">
                  <c:v>153.39807878822808</c:v>
                </c:pt>
                <c:pt idx="549">
                  <c:v>153.676984386025</c:v>
                </c:pt>
                <c:pt idx="550">
                  <c:v>153.955889983822</c:v>
                </c:pt>
                <c:pt idx="551">
                  <c:v>154.2347955816179</c:v>
                </c:pt>
                <c:pt idx="552">
                  <c:v>154.51370117941491</c:v>
                </c:pt>
                <c:pt idx="553">
                  <c:v>154.792606777212</c:v>
                </c:pt>
                <c:pt idx="554">
                  <c:v>155.07151237500901</c:v>
                </c:pt>
                <c:pt idx="555">
                  <c:v>155.35041797280516</c:v>
                </c:pt>
                <c:pt idx="556">
                  <c:v>155.629323570602</c:v>
                </c:pt>
                <c:pt idx="557">
                  <c:v>155.90822916839909</c:v>
                </c:pt>
                <c:pt idx="558">
                  <c:v>156.18713476619598</c:v>
                </c:pt>
                <c:pt idx="559">
                  <c:v>156.4660403639931</c:v>
                </c:pt>
                <c:pt idx="560">
                  <c:v>156.74494596178886</c:v>
                </c:pt>
                <c:pt idx="561">
                  <c:v>157.02385155958598</c:v>
                </c:pt>
                <c:pt idx="562">
                  <c:v>157.3027571573831</c:v>
                </c:pt>
                <c:pt idx="563">
                  <c:v>157.58166275517999</c:v>
                </c:pt>
                <c:pt idx="564">
                  <c:v>157.86056835297609</c:v>
                </c:pt>
                <c:pt idx="565">
                  <c:v>158.13947395077301</c:v>
                </c:pt>
                <c:pt idx="566">
                  <c:v>158.41837954857004</c:v>
                </c:pt>
                <c:pt idx="567">
                  <c:v>158.69728514636691</c:v>
                </c:pt>
                <c:pt idx="568">
                  <c:v>158.97619074416392</c:v>
                </c:pt>
                <c:pt idx="569">
                  <c:v>159.25509634196001</c:v>
                </c:pt>
                <c:pt idx="570">
                  <c:v>159.53400193975691</c:v>
                </c:pt>
                <c:pt idx="571">
                  <c:v>159.81290753755408</c:v>
                </c:pt>
                <c:pt idx="572">
                  <c:v>160.09181313535098</c:v>
                </c:pt>
                <c:pt idx="573">
                  <c:v>160.3707187331469</c:v>
                </c:pt>
                <c:pt idx="574">
                  <c:v>160.64962433094391</c:v>
                </c:pt>
                <c:pt idx="575">
                  <c:v>160.928529928741</c:v>
                </c:pt>
                <c:pt idx="576">
                  <c:v>161.20743552653798</c:v>
                </c:pt>
                <c:pt idx="577">
                  <c:v>161.48634112433501</c:v>
                </c:pt>
                <c:pt idx="578">
                  <c:v>161.765246722131</c:v>
                </c:pt>
                <c:pt idx="579">
                  <c:v>162.04415231992795</c:v>
                </c:pt>
                <c:pt idx="580">
                  <c:v>162.32305791772509</c:v>
                </c:pt>
                <c:pt idx="581">
                  <c:v>162.60196351552199</c:v>
                </c:pt>
                <c:pt idx="582">
                  <c:v>162.880869113318</c:v>
                </c:pt>
                <c:pt idx="583">
                  <c:v>163.15977471111489</c:v>
                </c:pt>
                <c:pt idx="584">
                  <c:v>163.43868030891201</c:v>
                </c:pt>
                <c:pt idx="585">
                  <c:v>163.71758590670882</c:v>
                </c:pt>
                <c:pt idx="586">
                  <c:v>163.996491504506</c:v>
                </c:pt>
                <c:pt idx="587">
                  <c:v>164.27539710230198</c:v>
                </c:pt>
                <c:pt idx="588">
                  <c:v>164.55430270009899</c:v>
                </c:pt>
                <c:pt idx="589">
                  <c:v>164.83320829789599</c:v>
                </c:pt>
                <c:pt idx="590">
                  <c:v>165.11211389569308</c:v>
                </c:pt>
                <c:pt idx="591">
                  <c:v>165.3910194934891</c:v>
                </c:pt>
                <c:pt idx="592">
                  <c:v>165.6699250912859</c:v>
                </c:pt>
                <c:pt idx="593">
                  <c:v>165.94883068908308</c:v>
                </c:pt>
                <c:pt idx="594">
                  <c:v>166.22773628688</c:v>
                </c:pt>
                <c:pt idx="595">
                  <c:v>166.50664188467701</c:v>
                </c:pt>
                <c:pt idx="596">
                  <c:v>166.78554748247313</c:v>
                </c:pt>
                <c:pt idx="597">
                  <c:v>167.06445308027</c:v>
                </c:pt>
                <c:pt idx="598">
                  <c:v>167.34335867806698</c:v>
                </c:pt>
                <c:pt idx="599">
                  <c:v>167.62226427586398</c:v>
                </c:pt>
                <c:pt idx="600">
                  <c:v>167.90116987366008</c:v>
                </c:pt>
                <c:pt idx="601">
                  <c:v>168.18007547145695</c:v>
                </c:pt>
                <c:pt idx="602">
                  <c:v>168.45898106925401</c:v>
                </c:pt>
                <c:pt idx="603">
                  <c:v>168.73788666705099</c:v>
                </c:pt>
                <c:pt idx="604">
                  <c:v>169.01679226484774</c:v>
                </c:pt>
                <c:pt idx="605">
                  <c:v>169.295697862644</c:v>
                </c:pt>
                <c:pt idx="606">
                  <c:v>169.5746034604409</c:v>
                </c:pt>
                <c:pt idx="607">
                  <c:v>169.85350905823807</c:v>
                </c:pt>
                <c:pt idx="608">
                  <c:v>170.13241465603508</c:v>
                </c:pt>
                <c:pt idx="609">
                  <c:v>170.41132025383101</c:v>
                </c:pt>
                <c:pt idx="610">
                  <c:v>170.69022585162801</c:v>
                </c:pt>
                <c:pt idx="611">
                  <c:v>170.96913144942508</c:v>
                </c:pt>
                <c:pt idx="612">
                  <c:v>171.24803704722208</c:v>
                </c:pt>
                <c:pt idx="613">
                  <c:v>171.52694264501909</c:v>
                </c:pt>
                <c:pt idx="614">
                  <c:v>171.80584824281507</c:v>
                </c:pt>
                <c:pt idx="615">
                  <c:v>172.084753840612</c:v>
                </c:pt>
                <c:pt idx="616">
                  <c:v>172.363659438409</c:v>
                </c:pt>
                <c:pt idx="617">
                  <c:v>172.64256503620589</c:v>
                </c:pt>
                <c:pt idx="618">
                  <c:v>172.92147063400299</c:v>
                </c:pt>
                <c:pt idx="619">
                  <c:v>173.200376231799</c:v>
                </c:pt>
                <c:pt idx="620">
                  <c:v>173.47928182959598</c:v>
                </c:pt>
                <c:pt idx="621">
                  <c:v>173.7581874273931</c:v>
                </c:pt>
                <c:pt idx="622">
                  <c:v>174.03709302518999</c:v>
                </c:pt>
                <c:pt idx="623">
                  <c:v>174.315998622986</c:v>
                </c:pt>
                <c:pt idx="624">
                  <c:v>174.59490422078292</c:v>
                </c:pt>
                <c:pt idx="625">
                  <c:v>174.87380981858001</c:v>
                </c:pt>
                <c:pt idx="626">
                  <c:v>175.15271541637699</c:v>
                </c:pt>
                <c:pt idx="627">
                  <c:v>175.431621014174</c:v>
                </c:pt>
                <c:pt idx="628">
                  <c:v>175.71052661196998</c:v>
                </c:pt>
                <c:pt idx="629">
                  <c:v>175.98943220976699</c:v>
                </c:pt>
                <c:pt idx="630">
                  <c:v>176.26833780756417</c:v>
                </c:pt>
                <c:pt idx="631">
                  <c:v>176.547243405361</c:v>
                </c:pt>
                <c:pt idx="632">
                  <c:v>176.82614900315701</c:v>
                </c:pt>
                <c:pt idx="633">
                  <c:v>177.10505460095391</c:v>
                </c:pt>
                <c:pt idx="634">
                  <c:v>177.38396019875091</c:v>
                </c:pt>
                <c:pt idx="635">
                  <c:v>177.66286579654778</c:v>
                </c:pt>
                <c:pt idx="636">
                  <c:v>177.9417713943449</c:v>
                </c:pt>
                <c:pt idx="637">
                  <c:v>178.22067699214091</c:v>
                </c:pt>
                <c:pt idx="638">
                  <c:v>178.49958258993792</c:v>
                </c:pt>
                <c:pt idx="639">
                  <c:v>178.77848818773509</c:v>
                </c:pt>
                <c:pt idx="640">
                  <c:v>179.05739378553201</c:v>
                </c:pt>
                <c:pt idx="641">
                  <c:v>179.33629938332808</c:v>
                </c:pt>
                <c:pt idx="642">
                  <c:v>179.61520498112498</c:v>
                </c:pt>
                <c:pt idx="643">
                  <c:v>179.89411057892201</c:v>
                </c:pt>
                <c:pt idx="644">
                  <c:v>180.1730161767189</c:v>
                </c:pt>
                <c:pt idx="645">
                  <c:v>180.45192177451599</c:v>
                </c:pt>
                <c:pt idx="646">
                  <c:v>180.73082737231201</c:v>
                </c:pt>
                <c:pt idx="647">
                  <c:v>181.00973297010893</c:v>
                </c:pt>
                <c:pt idx="648">
                  <c:v>181.28863856790608</c:v>
                </c:pt>
                <c:pt idx="649">
                  <c:v>181.567544165703</c:v>
                </c:pt>
                <c:pt idx="650">
                  <c:v>181.8464497634990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08</c:v>
                </c:pt>
                <c:pt idx="660">
                  <c:v>184.63550574146683</c:v>
                </c:pt>
                <c:pt idx="661">
                  <c:v>184.91441133926401</c:v>
                </c:pt>
                <c:pt idx="662">
                  <c:v>185.19331693706101</c:v>
                </c:pt>
                <c:pt idx="663">
                  <c:v>185.47222253485791</c:v>
                </c:pt>
                <c:pt idx="664">
                  <c:v>185.75112813265409</c:v>
                </c:pt>
                <c:pt idx="665">
                  <c:v>186.03003373045098</c:v>
                </c:pt>
                <c:pt idx="666">
                  <c:v>186.30893932824804</c:v>
                </c:pt>
                <c:pt idx="667">
                  <c:v>186.58784492604499</c:v>
                </c:pt>
                <c:pt idx="668">
                  <c:v>186.86675052384089</c:v>
                </c:pt>
                <c:pt idx="669">
                  <c:v>187.1456561216379</c:v>
                </c:pt>
                <c:pt idx="670">
                  <c:v>187.42456171943499</c:v>
                </c:pt>
                <c:pt idx="671">
                  <c:v>187.70346731723208</c:v>
                </c:pt>
                <c:pt idx="672">
                  <c:v>187.982372915029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92</c:v>
                </c:pt>
                <c:pt idx="681">
                  <c:v>190.49252329519999</c:v>
                </c:pt>
                <c:pt idx="682">
                  <c:v>190.77142889299608</c:v>
                </c:pt>
                <c:pt idx="683">
                  <c:v>191.05033449079309</c:v>
                </c:pt>
                <c:pt idx="684">
                  <c:v>191.3292400885901</c:v>
                </c:pt>
                <c:pt idx="685">
                  <c:v>191.60814568638699</c:v>
                </c:pt>
                <c:pt idx="686">
                  <c:v>191.887051284183</c:v>
                </c:pt>
                <c:pt idx="687">
                  <c:v>192.16595688198001</c:v>
                </c:pt>
                <c:pt idx="688">
                  <c:v>192.4448624797769</c:v>
                </c:pt>
                <c:pt idx="689">
                  <c:v>192.72376807757399</c:v>
                </c:pt>
                <c:pt idx="690">
                  <c:v>193.00267367537091</c:v>
                </c:pt>
                <c:pt idx="691">
                  <c:v>193.2815792731669</c:v>
                </c:pt>
                <c:pt idx="692">
                  <c:v>193.56048487096407</c:v>
                </c:pt>
                <c:pt idx="693">
                  <c:v>193.839390468761</c:v>
                </c:pt>
                <c:pt idx="694">
                  <c:v>194.11829606655795</c:v>
                </c:pt>
                <c:pt idx="695">
                  <c:v>194.39720166435399</c:v>
                </c:pt>
                <c:pt idx="696">
                  <c:v>194.67610726215091</c:v>
                </c:pt>
                <c:pt idx="697">
                  <c:v>194.955012859948</c:v>
                </c:pt>
                <c:pt idx="698">
                  <c:v>195.23391845774501</c:v>
                </c:pt>
                <c:pt idx="699">
                  <c:v>195.51282405554198</c:v>
                </c:pt>
                <c:pt idx="700">
                  <c:v>195.791729653338</c:v>
                </c:pt>
                <c:pt idx="701">
                  <c:v>196.07063525113495</c:v>
                </c:pt>
                <c:pt idx="702">
                  <c:v>196.34954084893201</c:v>
                </c:pt>
                <c:pt idx="703">
                  <c:v>196.62844644672919</c:v>
                </c:pt>
                <c:pt idx="704">
                  <c:v>196.90735204452599</c:v>
                </c:pt>
                <c:pt idx="705">
                  <c:v>197.186257642322</c:v>
                </c:pt>
                <c:pt idx="706">
                  <c:v>197.46516324011893</c:v>
                </c:pt>
                <c:pt idx="707">
                  <c:v>197.74406883791599</c:v>
                </c:pt>
                <c:pt idx="708">
                  <c:v>198.02297443571308</c:v>
                </c:pt>
                <c:pt idx="709">
                  <c:v>198.30188003350901</c:v>
                </c:pt>
                <c:pt idx="710">
                  <c:v>198.5807856313059</c:v>
                </c:pt>
                <c:pt idx="711">
                  <c:v>198.85969122910282</c:v>
                </c:pt>
                <c:pt idx="712">
                  <c:v>199.1385968269</c:v>
                </c:pt>
                <c:pt idx="713">
                  <c:v>199.41750242469698</c:v>
                </c:pt>
                <c:pt idx="714">
                  <c:v>199.6964080224931</c:v>
                </c:pt>
                <c:pt idx="715">
                  <c:v>199.97531362029</c:v>
                </c:pt>
                <c:pt idx="716">
                  <c:v>200.254219218087</c:v>
                </c:pt>
                <c:pt idx="717">
                  <c:v>200.53312481588401</c:v>
                </c:pt>
                <c:pt idx="718">
                  <c:v>200.81203041368016</c:v>
                </c:pt>
                <c:pt idx="719">
                  <c:v>201.09093601147708</c:v>
                </c:pt>
                <c:pt idx="720">
                  <c:v>201.369841609274</c:v>
                </c:pt>
                <c:pt idx="721">
                  <c:v>201.64874720707101</c:v>
                </c:pt>
                <c:pt idx="722">
                  <c:v>201.9276528048679</c:v>
                </c:pt>
                <c:pt idx="723">
                  <c:v>202.206558402664</c:v>
                </c:pt>
                <c:pt idx="724">
                  <c:v>202.48546400046101</c:v>
                </c:pt>
                <c:pt idx="725">
                  <c:v>202.7643695982579</c:v>
                </c:pt>
                <c:pt idx="726">
                  <c:v>203.04327519605482</c:v>
                </c:pt>
                <c:pt idx="727">
                  <c:v>203.32218079385098</c:v>
                </c:pt>
                <c:pt idx="728">
                  <c:v>203.60108639164798</c:v>
                </c:pt>
                <c:pt idx="729">
                  <c:v>203.87999198944499</c:v>
                </c:pt>
                <c:pt idx="730">
                  <c:v>204.15889758724208</c:v>
                </c:pt>
                <c:pt idx="731">
                  <c:v>204.43780318503909</c:v>
                </c:pt>
                <c:pt idx="732">
                  <c:v>204.71670878283498</c:v>
                </c:pt>
                <c:pt idx="733">
                  <c:v>204.99561438063208</c:v>
                </c:pt>
                <c:pt idx="734">
                  <c:v>205.274519978429</c:v>
                </c:pt>
                <c:pt idx="735">
                  <c:v>205.553425576226</c:v>
                </c:pt>
                <c:pt idx="736">
                  <c:v>205.83233117402204</c:v>
                </c:pt>
                <c:pt idx="737">
                  <c:v>206.11123677181891</c:v>
                </c:pt>
                <c:pt idx="738">
                  <c:v>206.39014236961609</c:v>
                </c:pt>
                <c:pt idx="739">
                  <c:v>206.66904796741309</c:v>
                </c:pt>
                <c:pt idx="740">
                  <c:v>206.94795356520999</c:v>
                </c:pt>
                <c:pt idx="741">
                  <c:v>207.22685916300591</c:v>
                </c:pt>
                <c:pt idx="742">
                  <c:v>207.5057647608028</c:v>
                </c:pt>
                <c:pt idx="743">
                  <c:v>207.78467035860001</c:v>
                </c:pt>
                <c:pt idx="744">
                  <c:v>208.0635759563969</c:v>
                </c:pt>
                <c:pt idx="745">
                  <c:v>208.34248155419309</c:v>
                </c:pt>
                <c:pt idx="746">
                  <c:v>208.62138715199009</c:v>
                </c:pt>
                <c:pt idx="747">
                  <c:v>208.90029274978698</c:v>
                </c:pt>
                <c:pt idx="748">
                  <c:v>209.17919834758408</c:v>
                </c:pt>
                <c:pt idx="749">
                  <c:v>209.45810394538108</c:v>
                </c:pt>
                <c:pt idx="750">
                  <c:v>209.73700954317698</c:v>
                </c:pt>
                <c:pt idx="751">
                  <c:v>210.01591514097399</c:v>
                </c:pt>
                <c:pt idx="752">
                  <c:v>210.29482073877091</c:v>
                </c:pt>
                <c:pt idx="753">
                  <c:v>210.57372633656792</c:v>
                </c:pt>
                <c:pt idx="754">
                  <c:v>210.85263193436401</c:v>
                </c:pt>
                <c:pt idx="755">
                  <c:v>211.13153753216099</c:v>
                </c:pt>
                <c:pt idx="756">
                  <c:v>211.41044312995791</c:v>
                </c:pt>
                <c:pt idx="757">
                  <c:v>211.689348727755</c:v>
                </c:pt>
                <c:pt idx="758">
                  <c:v>211.96825432555198</c:v>
                </c:pt>
                <c:pt idx="759">
                  <c:v>212.24715992334782</c:v>
                </c:pt>
                <c:pt idx="760">
                  <c:v>212.52606552114483</c:v>
                </c:pt>
                <c:pt idx="761">
                  <c:v>212.80497111894198</c:v>
                </c:pt>
                <c:pt idx="762">
                  <c:v>213.08387671673901</c:v>
                </c:pt>
                <c:pt idx="763">
                  <c:v>213.36278231453508</c:v>
                </c:pt>
                <c:pt idx="764">
                  <c:v>213.641687912332</c:v>
                </c:pt>
                <c:pt idx="765">
                  <c:v>213.92059351012901</c:v>
                </c:pt>
                <c:pt idx="766">
                  <c:v>214.19949910792604</c:v>
                </c:pt>
                <c:pt idx="767">
                  <c:v>214.47840470572299</c:v>
                </c:pt>
                <c:pt idx="768">
                  <c:v>214.75731030351909</c:v>
                </c:pt>
                <c:pt idx="769">
                  <c:v>215.03621590131598</c:v>
                </c:pt>
                <c:pt idx="770">
                  <c:v>215.31512149911291</c:v>
                </c:pt>
                <c:pt idx="771">
                  <c:v>215.59402709691</c:v>
                </c:pt>
                <c:pt idx="772">
                  <c:v>215.87293269470598</c:v>
                </c:pt>
                <c:pt idx="773">
                  <c:v>216.15183829250299</c:v>
                </c:pt>
                <c:pt idx="774">
                  <c:v>216.43074389030002</c:v>
                </c:pt>
                <c:pt idx="775">
                  <c:v>216.709649488097</c:v>
                </c:pt>
                <c:pt idx="776">
                  <c:v>216.98855508589401</c:v>
                </c:pt>
                <c:pt idx="777">
                  <c:v>217.26746068369008</c:v>
                </c:pt>
                <c:pt idx="778">
                  <c:v>217.546366281487</c:v>
                </c:pt>
                <c:pt idx="779">
                  <c:v>217.82527187928409</c:v>
                </c:pt>
                <c:pt idx="780">
                  <c:v>218.10417747708101</c:v>
                </c:pt>
                <c:pt idx="781">
                  <c:v>218.3830830748779</c:v>
                </c:pt>
                <c:pt idx="782">
                  <c:v>218.66198867267408</c:v>
                </c:pt>
                <c:pt idx="783">
                  <c:v>218.94089427047098</c:v>
                </c:pt>
                <c:pt idx="784">
                  <c:v>219.2197998682679</c:v>
                </c:pt>
                <c:pt idx="785">
                  <c:v>219.49870546606499</c:v>
                </c:pt>
                <c:pt idx="786">
                  <c:v>219.77761106386089</c:v>
                </c:pt>
                <c:pt idx="787">
                  <c:v>220.05651666165798</c:v>
                </c:pt>
                <c:pt idx="788">
                  <c:v>220.33542225945504</c:v>
                </c:pt>
                <c:pt idx="789">
                  <c:v>220.61432785725208</c:v>
                </c:pt>
                <c:pt idx="790">
                  <c:v>220.89323345504909</c:v>
                </c:pt>
                <c:pt idx="791">
                  <c:v>221.17213905284501</c:v>
                </c:pt>
                <c:pt idx="792">
                  <c:v>221.45104465064207</c:v>
                </c:pt>
                <c:pt idx="793">
                  <c:v>221.729950248439</c:v>
                </c:pt>
                <c:pt idx="794">
                  <c:v>222.008855846236</c:v>
                </c:pt>
                <c:pt idx="795">
                  <c:v>222.28776144403199</c:v>
                </c:pt>
                <c:pt idx="796">
                  <c:v>222.56666704182891</c:v>
                </c:pt>
                <c:pt idx="797">
                  <c:v>222.84557263962591</c:v>
                </c:pt>
                <c:pt idx="798">
                  <c:v>223.12447823742309</c:v>
                </c:pt>
                <c:pt idx="799">
                  <c:v>223.40338383522001</c:v>
                </c:pt>
                <c:pt idx="800">
                  <c:v>223.68228943301608</c:v>
                </c:pt>
                <c:pt idx="801">
                  <c:v>223.961195030813</c:v>
                </c:pt>
                <c:pt idx="802">
                  <c:v>224.24010062860998</c:v>
                </c:pt>
                <c:pt idx="803">
                  <c:v>224.5190062264069</c:v>
                </c:pt>
                <c:pt idx="804">
                  <c:v>224.797911824203</c:v>
                </c:pt>
                <c:pt idx="805">
                  <c:v>225.076817422</c:v>
                </c:pt>
                <c:pt idx="806">
                  <c:v>225.35572301979701</c:v>
                </c:pt>
                <c:pt idx="807">
                  <c:v>225.63462861759407</c:v>
                </c:pt>
                <c:pt idx="808">
                  <c:v>225.91353421539091</c:v>
                </c:pt>
                <c:pt idx="809">
                  <c:v>226.19243981318709</c:v>
                </c:pt>
                <c:pt idx="810">
                  <c:v>226.4713454109841</c:v>
                </c:pt>
                <c:pt idx="811">
                  <c:v>226.75025100878099</c:v>
                </c:pt>
                <c:pt idx="812">
                  <c:v>227.02915660657791</c:v>
                </c:pt>
                <c:pt idx="813">
                  <c:v>227.30806220437398</c:v>
                </c:pt>
                <c:pt idx="814">
                  <c:v>227.58696780217107</c:v>
                </c:pt>
                <c:pt idx="815">
                  <c:v>227.86587339996791</c:v>
                </c:pt>
                <c:pt idx="816">
                  <c:v>228.14477899776492</c:v>
                </c:pt>
                <c:pt idx="817">
                  <c:v>228.42368459556189</c:v>
                </c:pt>
                <c:pt idx="818">
                  <c:v>228.70259019335782</c:v>
                </c:pt>
                <c:pt idx="819">
                  <c:v>228.98149579115491</c:v>
                </c:pt>
                <c:pt idx="820">
                  <c:v>229.260401388952</c:v>
                </c:pt>
                <c:pt idx="821">
                  <c:v>229.53930698674901</c:v>
                </c:pt>
                <c:pt idx="822">
                  <c:v>229.81821258454499</c:v>
                </c:pt>
                <c:pt idx="823">
                  <c:v>230.097118182342</c:v>
                </c:pt>
                <c:pt idx="824">
                  <c:v>230.37602378013901</c:v>
                </c:pt>
                <c:pt idx="825">
                  <c:v>230.6549293779361</c:v>
                </c:pt>
                <c:pt idx="826">
                  <c:v>230.93383497573299</c:v>
                </c:pt>
                <c:pt idx="827">
                  <c:v>231.212740573529</c:v>
                </c:pt>
                <c:pt idx="828">
                  <c:v>231.49164617132601</c:v>
                </c:pt>
                <c:pt idx="829">
                  <c:v>231.77055176912273</c:v>
                </c:pt>
                <c:pt idx="830">
                  <c:v>232.04945736692</c:v>
                </c:pt>
                <c:pt idx="831">
                  <c:v>232.32836296471601</c:v>
                </c:pt>
                <c:pt idx="832">
                  <c:v>232.60726856251301</c:v>
                </c:pt>
                <c:pt idx="833">
                  <c:v>232.88617416030999</c:v>
                </c:pt>
                <c:pt idx="834">
                  <c:v>233.16507975810691</c:v>
                </c:pt>
                <c:pt idx="835">
                  <c:v>233.443985355904</c:v>
                </c:pt>
                <c:pt idx="836">
                  <c:v>233.72289095370004</c:v>
                </c:pt>
                <c:pt idx="837">
                  <c:v>234.00179655149708</c:v>
                </c:pt>
                <c:pt idx="838">
                  <c:v>234.280702149294</c:v>
                </c:pt>
                <c:pt idx="839">
                  <c:v>234.55960774709101</c:v>
                </c:pt>
                <c:pt idx="840">
                  <c:v>234.83851334488699</c:v>
                </c:pt>
                <c:pt idx="841">
                  <c:v>235.11741894268417</c:v>
                </c:pt>
                <c:pt idx="842">
                  <c:v>235.39632454048109</c:v>
                </c:pt>
                <c:pt idx="843">
                  <c:v>235.67523013827798</c:v>
                </c:pt>
                <c:pt idx="844">
                  <c:v>235.95413573607499</c:v>
                </c:pt>
                <c:pt idx="845">
                  <c:v>236.23304133387091</c:v>
                </c:pt>
                <c:pt idx="846">
                  <c:v>236.51194693166801</c:v>
                </c:pt>
                <c:pt idx="847">
                  <c:v>236.7908525294649</c:v>
                </c:pt>
                <c:pt idx="848">
                  <c:v>237.06975812726191</c:v>
                </c:pt>
                <c:pt idx="849">
                  <c:v>237.34866372505789</c:v>
                </c:pt>
                <c:pt idx="850">
                  <c:v>237.62756932285498</c:v>
                </c:pt>
                <c:pt idx="851">
                  <c:v>237.90647492065199</c:v>
                </c:pt>
                <c:pt idx="852">
                  <c:v>238.18538051844899</c:v>
                </c:pt>
                <c:pt idx="853">
                  <c:v>238.464286116246</c:v>
                </c:pt>
                <c:pt idx="854">
                  <c:v>238.74319171404179</c:v>
                </c:pt>
                <c:pt idx="855">
                  <c:v>239.02209731183913</c:v>
                </c:pt>
                <c:pt idx="856">
                  <c:v>239.30100290963608</c:v>
                </c:pt>
                <c:pt idx="857">
                  <c:v>239.57990850743309</c:v>
                </c:pt>
                <c:pt idx="858">
                  <c:v>239.8588141052291</c:v>
                </c:pt>
                <c:pt idx="859">
                  <c:v>240.13771970302599</c:v>
                </c:pt>
                <c:pt idx="860">
                  <c:v>240.416625300823</c:v>
                </c:pt>
                <c:pt idx="861">
                  <c:v>240.69553089862001</c:v>
                </c:pt>
                <c:pt idx="862">
                  <c:v>240.97443649641701</c:v>
                </c:pt>
                <c:pt idx="863">
                  <c:v>241.253342094213</c:v>
                </c:pt>
                <c:pt idx="864">
                  <c:v>241.53224769201009</c:v>
                </c:pt>
                <c:pt idx="865">
                  <c:v>241.8111532898069</c:v>
                </c:pt>
                <c:pt idx="866">
                  <c:v>242.0900588876041</c:v>
                </c:pt>
                <c:pt idx="867">
                  <c:v>242.36896448540108</c:v>
                </c:pt>
                <c:pt idx="868">
                  <c:v>242.64787008319698</c:v>
                </c:pt>
                <c:pt idx="869">
                  <c:v>242.92677568099401</c:v>
                </c:pt>
                <c:pt idx="870">
                  <c:v>243.20568127879091</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91</c:v>
                </c:pt>
                <c:pt idx="882">
                  <c:v>246.55254845235208</c:v>
                </c:pt>
                <c:pt idx="883">
                  <c:v>246.83145405014901</c:v>
                </c:pt>
                <c:pt idx="884">
                  <c:v>247.11035964794598</c:v>
                </c:pt>
                <c:pt idx="885">
                  <c:v>247.38926524574291</c:v>
                </c:pt>
                <c:pt idx="886">
                  <c:v>247.66817084353909</c:v>
                </c:pt>
                <c:pt idx="887">
                  <c:v>247.94707644133601</c:v>
                </c:pt>
                <c:pt idx="888">
                  <c:v>248.2259820391329</c:v>
                </c:pt>
                <c:pt idx="889">
                  <c:v>248.50488763692999</c:v>
                </c:pt>
                <c:pt idx="890">
                  <c:v>248.78379323472589</c:v>
                </c:pt>
                <c:pt idx="891">
                  <c:v>249.0626988325231</c:v>
                </c:pt>
                <c:pt idx="892">
                  <c:v>249.34160443031999</c:v>
                </c:pt>
                <c:pt idx="893">
                  <c:v>249.62051002811691</c:v>
                </c:pt>
                <c:pt idx="894">
                  <c:v>249.899415625914</c:v>
                </c:pt>
                <c:pt idx="895">
                  <c:v>250.17832122370999</c:v>
                </c:pt>
                <c:pt idx="896">
                  <c:v>250.45722682150708</c:v>
                </c:pt>
                <c:pt idx="897">
                  <c:v>250.736132419304</c:v>
                </c:pt>
                <c:pt idx="898">
                  <c:v>251.01503801710101</c:v>
                </c:pt>
                <c:pt idx="899">
                  <c:v>251.2939436148969</c:v>
                </c:pt>
                <c:pt idx="900">
                  <c:v>251.57284921269417</c:v>
                </c:pt>
                <c:pt idx="901">
                  <c:v>251.85175481049109</c:v>
                </c:pt>
                <c:pt idx="902">
                  <c:v>252.13066040828798</c:v>
                </c:pt>
                <c:pt idx="903">
                  <c:v>252.40956600608499</c:v>
                </c:pt>
                <c:pt idx="904">
                  <c:v>252.688471603881</c:v>
                </c:pt>
                <c:pt idx="905">
                  <c:v>252.967377201678</c:v>
                </c:pt>
                <c:pt idx="906">
                  <c:v>253.2462827994749</c:v>
                </c:pt>
                <c:pt idx="907">
                  <c:v>253.52518839727207</c:v>
                </c:pt>
                <c:pt idx="908">
                  <c:v>253.80409399506792</c:v>
                </c:pt>
                <c:pt idx="909">
                  <c:v>254.08299959286501</c:v>
                </c:pt>
                <c:pt idx="910">
                  <c:v>254.36190519066199</c:v>
                </c:pt>
                <c:pt idx="911">
                  <c:v>254.64081078845891</c:v>
                </c:pt>
                <c:pt idx="912">
                  <c:v>254.919716386256</c:v>
                </c:pt>
                <c:pt idx="913">
                  <c:v>255.19862198405198</c:v>
                </c:pt>
                <c:pt idx="914">
                  <c:v>255.4775275818489</c:v>
                </c:pt>
                <c:pt idx="915">
                  <c:v>255.756433179646</c:v>
                </c:pt>
                <c:pt idx="916">
                  <c:v>256.03533877744263</c:v>
                </c:pt>
                <c:pt idx="917">
                  <c:v>256.31424437523901</c:v>
                </c:pt>
                <c:pt idx="918">
                  <c:v>256.59314997303585</c:v>
                </c:pt>
                <c:pt idx="919">
                  <c:v>256.87205557083308</c:v>
                </c:pt>
                <c:pt idx="920">
                  <c:v>257.15096116862998</c:v>
                </c:pt>
                <c:pt idx="921">
                  <c:v>257.42986676642698</c:v>
                </c:pt>
                <c:pt idx="922">
                  <c:v>257.70877236422285</c:v>
                </c:pt>
                <c:pt idx="923">
                  <c:v>257.98767796201963</c:v>
                </c:pt>
                <c:pt idx="924">
                  <c:v>258.26658355981698</c:v>
                </c:pt>
                <c:pt idx="925">
                  <c:v>258.54548915761404</c:v>
                </c:pt>
                <c:pt idx="926">
                  <c:v>258.82439475541003</c:v>
                </c:pt>
                <c:pt idx="927">
                  <c:v>259.10330035320698</c:v>
                </c:pt>
                <c:pt idx="928">
                  <c:v>259.38220595100393</c:v>
                </c:pt>
                <c:pt idx="929">
                  <c:v>259.66111154880076</c:v>
                </c:pt>
                <c:pt idx="930">
                  <c:v>259.94001714659777</c:v>
                </c:pt>
                <c:pt idx="931">
                  <c:v>260.21892274439381</c:v>
                </c:pt>
                <c:pt idx="932">
                  <c:v>260.49782834219076</c:v>
                </c:pt>
                <c:pt idx="933">
                  <c:v>260.77673393998776</c:v>
                </c:pt>
                <c:pt idx="934">
                  <c:v>261.055639537785</c:v>
                </c:pt>
                <c:pt idx="935">
                  <c:v>261.33454513558098</c:v>
                </c:pt>
                <c:pt idx="936">
                  <c:v>261.61345073337816</c:v>
                </c:pt>
                <c:pt idx="937">
                  <c:v>261.89235633117477</c:v>
                </c:pt>
                <c:pt idx="938">
                  <c:v>262.17126192897194</c:v>
                </c:pt>
                <c:pt idx="939">
                  <c:v>262.45016752676901</c:v>
                </c:pt>
                <c:pt idx="940">
                  <c:v>262.72907312456516</c:v>
                </c:pt>
                <c:pt idx="941">
                  <c:v>263.007978722362</c:v>
                </c:pt>
                <c:pt idx="942">
                  <c:v>263.286884320159</c:v>
                </c:pt>
                <c:pt idx="943">
                  <c:v>263.56578991795601</c:v>
                </c:pt>
                <c:pt idx="944">
                  <c:v>263.84469551575239</c:v>
                </c:pt>
                <c:pt idx="945">
                  <c:v>264.12360111354917</c:v>
                </c:pt>
                <c:pt idx="946">
                  <c:v>264.40250671134601</c:v>
                </c:pt>
                <c:pt idx="947">
                  <c:v>264.68141230914301</c:v>
                </c:pt>
                <c:pt idx="948">
                  <c:v>264.96031790693968</c:v>
                </c:pt>
                <c:pt idx="949">
                  <c:v>265.23922350473617</c:v>
                </c:pt>
                <c:pt idx="950">
                  <c:v>265.51812910253284</c:v>
                </c:pt>
                <c:pt idx="951">
                  <c:v>265.79703470032985</c:v>
                </c:pt>
                <c:pt idx="952">
                  <c:v>266.07594029812697</c:v>
                </c:pt>
                <c:pt idx="953">
                  <c:v>266.35484589592431</c:v>
                </c:pt>
                <c:pt idx="954">
                  <c:v>266.63375149372001</c:v>
                </c:pt>
                <c:pt idx="955">
                  <c:v>266.91265709151696</c:v>
                </c:pt>
                <c:pt idx="956">
                  <c:v>267.19156268931408</c:v>
                </c:pt>
                <c:pt idx="957">
                  <c:v>267.4704682871108</c:v>
                </c:pt>
                <c:pt idx="958">
                  <c:v>267.74937388490702</c:v>
                </c:pt>
                <c:pt idx="959">
                  <c:v>268.02827948270379</c:v>
                </c:pt>
                <c:pt idx="960">
                  <c:v>268.30718508050097</c:v>
                </c:pt>
                <c:pt idx="961">
                  <c:v>268.58609067829764</c:v>
                </c:pt>
                <c:pt idx="962">
                  <c:v>268.86499627609493</c:v>
                </c:pt>
                <c:pt idx="963">
                  <c:v>269.14390187389125</c:v>
                </c:pt>
                <c:pt idx="964">
                  <c:v>269.42280747168763</c:v>
                </c:pt>
                <c:pt idx="965">
                  <c:v>269.70171306948464</c:v>
                </c:pt>
                <c:pt idx="966">
                  <c:v>269.98061866728176</c:v>
                </c:pt>
                <c:pt idx="967">
                  <c:v>270.25952426507803</c:v>
                </c:pt>
                <c:pt idx="968">
                  <c:v>270.53842986287464</c:v>
                </c:pt>
                <c:pt idx="969">
                  <c:v>270.81733546067164</c:v>
                </c:pt>
                <c:pt idx="970">
                  <c:v>271.09624105846899</c:v>
                </c:pt>
                <c:pt idx="971">
                  <c:v>271.375146656266</c:v>
                </c:pt>
                <c:pt idx="972">
                  <c:v>271.65405225406215</c:v>
                </c:pt>
                <c:pt idx="973">
                  <c:v>271.93295785185899</c:v>
                </c:pt>
                <c:pt idx="974">
                  <c:v>272.21186344965599</c:v>
                </c:pt>
                <c:pt idx="975">
                  <c:v>272.49076904745283</c:v>
                </c:pt>
                <c:pt idx="976">
                  <c:v>272.76967464524898</c:v>
                </c:pt>
                <c:pt idx="977">
                  <c:v>273.04858024304616</c:v>
                </c:pt>
                <c:pt idx="978">
                  <c:v>273.32748584084317</c:v>
                </c:pt>
                <c:pt idx="979">
                  <c:v>273.60639143863983</c:v>
                </c:pt>
                <c:pt idx="980">
                  <c:v>273.88529703643701</c:v>
                </c:pt>
                <c:pt idx="981">
                  <c:v>274.16420263423333</c:v>
                </c:pt>
                <c:pt idx="982">
                  <c:v>274.44310823202983</c:v>
                </c:pt>
                <c:pt idx="983">
                  <c:v>274.72201382982701</c:v>
                </c:pt>
                <c:pt idx="984">
                  <c:v>275.00091942762378</c:v>
                </c:pt>
                <c:pt idx="985">
                  <c:v>275.27982502542017</c:v>
                </c:pt>
                <c:pt idx="986">
                  <c:v>275.558730623217</c:v>
                </c:pt>
                <c:pt idx="987">
                  <c:v>275.83763622101395</c:v>
                </c:pt>
                <c:pt idx="988">
                  <c:v>276.11654181881102</c:v>
                </c:pt>
                <c:pt idx="989">
                  <c:v>276.39544741660785</c:v>
                </c:pt>
                <c:pt idx="990">
                  <c:v>276.67435301440401</c:v>
                </c:pt>
                <c:pt idx="991">
                  <c:v>276.95325861220084</c:v>
                </c:pt>
                <c:pt idx="992">
                  <c:v>277.23216420999785</c:v>
                </c:pt>
                <c:pt idx="993">
                  <c:v>277.51106980779485</c:v>
                </c:pt>
                <c:pt idx="994">
                  <c:v>277.78997540559084</c:v>
                </c:pt>
                <c:pt idx="995">
                  <c:v>278.06888100338824</c:v>
                </c:pt>
                <c:pt idx="996">
                  <c:v>278.34778660118502</c:v>
                </c:pt>
                <c:pt idx="997">
                  <c:v>278.62669219898203</c:v>
                </c:pt>
                <c:pt idx="998">
                  <c:v>278.90559779677881</c:v>
                </c:pt>
                <c:pt idx="999">
                  <c:v>279.18450339457502</c:v>
                </c:pt>
                <c:pt idx="1000">
                  <c:v>279.4634089923718</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26</c:v>
                </c:pt>
                <c:pt idx="1009">
                  <c:v>281.97355937254264</c:v>
                </c:pt>
                <c:pt idx="1010">
                  <c:v>282.25246497034016</c:v>
                </c:pt>
                <c:pt idx="1011">
                  <c:v>282.53137056813677</c:v>
                </c:pt>
                <c:pt idx="1012">
                  <c:v>282.81027616593298</c:v>
                </c:pt>
                <c:pt idx="1013">
                  <c:v>283.08918176372998</c:v>
                </c:pt>
                <c:pt idx="1014">
                  <c:v>283.36808736152705</c:v>
                </c:pt>
                <c:pt idx="1015">
                  <c:v>283.646992959324</c:v>
                </c:pt>
                <c:pt idx="1016">
                  <c:v>283.92589855712083</c:v>
                </c:pt>
                <c:pt idx="1017">
                  <c:v>284.20480415491721</c:v>
                </c:pt>
                <c:pt idx="1018">
                  <c:v>284.48370975271376</c:v>
                </c:pt>
                <c:pt idx="1019">
                  <c:v>284.762615350511</c:v>
                </c:pt>
                <c:pt idx="1020">
                  <c:v>285.04152094830783</c:v>
                </c:pt>
                <c:pt idx="1021">
                  <c:v>285.32042654610399</c:v>
                </c:pt>
                <c:pt idx="1022">
                  <c:v>285.59933214390099</c:v>
                </c:pt>
                <c:pt idx="1023">
                  <c:v>285.8782377416976</c:v>
                </c:pt>
                <c:pt idx="1024">
                  <c:v>286.15714333949518</c:v>
                </c:pt>
                <c:pt idx="1025">
                  <c:v>286.43604893729162</c:v>
                </c:pt>
                <c:pt idx="1026">
                  <c:v>286.714954535088</c:v>
                </c:pt>
                <c:pt idx="1027">
                  <c:v>286.993860132885</c:v>
                </c:pt>
                <c:pt idx="1028">
                  <c:v>287.27276573068195</c:v>
                </c:pt>
                <c:pt idx="1029">
                  <c:v>287.55167132847896</c:v>
                </c:pt>
                <c:pt idx="1030">
                  <c:v>287.8305769262746</c:v>
                </c:pt>
                <c:pt idx="1031">
                  <c:v>288.10948252407218</c:v>
                </c:pt>
                <c:pt idx="1032">
                  <c:v>288.38838812186901</c:v>
                </c:pt>
                <c:pt idx="1033">
                  <c:v>288.66729371966625</c:v>
                </c:pt>
                <c:pt idx="1034">
                  <c:v>288.94619931746303</c:v>
                </c:pt>
                <c:pt idx="1035">
                  <c:v>289.22510491525878</c:v>
                </c:pt>
                <c:pt idx="1036">
                  <c:v>289.50401051305624</c:v>
                </c:pt>
                <c:pt idx="1037">
                  <c:v>289.78291611085302</c:v>
                </c:pt>
                <c:pt idx="1038">
                  <c:v>290.0618217086498</c:v>
                </c:pt>
                <c:pt idx="1039">
                  <c:v>290.34072730644715</c:v>
                </c:pt>
                <c:pt idx="1040">
                  <c:v>290.61963290424302</c:v>
                </c:pt>
                <c:pt idx="1041">
                  <c:v>290.89853850203974</c:v>
                </c:pt>
                <c:pt idx="1042">
                  <c:v>291.17744409983732</c:v>
                </c:pt>
                <c:pt idx="1043">
                  <c:v>291.45634969763393</c:v>
                </c:pt>
                <c:pt idx="1044">
                  <c:v>291.73525529542985</c:v>
                </c:pt>
                <c:pt idx="1045">
                  <c:v>292.01416089322714</c:v>
                </c:pt>
                <c:pt idx="1046">
                  <c:v>292.29306649102381</c:v>
                </c:pt>
                <c:pt idx="1047">
                  <c:v>292.57197208882093</c:v>
                </c:pt>
                <c:pt idx="1048">
                  <c:v>292.85087768661816</c:v>
                </c:pt>
                <c:pt idx="1049">
                  <c:v>293.12978328441415</c:v>
                </c:pt>
                <c:pt idx="1050">
                  <c:v>293.40868888221081</c:v>
                </c:pt>
                <c:pt idx="1051">
                  <c:v>293.68759448000799</c:v>
                </c:pt>
                <c:pt idx="1052">
                  <c:v>293.96650007780477</c:v>
                </c:pt>
                <c:pt idx="1053">
                  <c:v>294.24540567560098</c:v>
                </c:pt>
                <c:pt idx="1054">
                  <c:v>294.52431127339793</c:v>
                </c:pt>
                <c:pt idx="1055">
                  <c:v>294.80321687119476</c:v>
                </c:pt>
                <c:pt idx="1056">
                  <c:v>295.08212246899166</c:v>
                </c:pt>
                <c:pt idx="1057">
                  <c:v>295.36102806678895</c:v>
                </c:pt>
                <c:pt idx="1058">
                  <c:v>295.63993366458499</c:v>
                </c:pt>
                <c:pt idx="1059">
                  <c:v>295.91883926238177</c:v>
                </c:pt>
                <c:pt idx="1060">
                  <c:v>296.19774486017894</c:v>
                </c:pt>
                <c:pt idx="1061">
                  <c:v>296.47665045797561</c:v>
                </c:pt>
                <c:pt idx="1062">
                  <c:v>296.75555605577199</c:v>
                </c:pt>
                <c:pt idx="1063">
                  <c:v>297.03446165356917</c:v>
                </c:pt>
                <c:pt idx="1064">
                  <c:v>297.313367251366</c:v>
                </c:pt>
                <c:pt idx="1065">
                  <c:v>297.59227284916301</c:v>
                </c:pt>
                <c:pt idx="1066">
                  <c:v>297.87117844695968</c:v>
                </c:pt>
                <c:pt idx="1067">
                  <c:v>298.1500840447564</c:v>
                </c:pt>
                <c:pt idx="1068">
                  <c:v>298.42898964255284</c:v>
                </c:pt>
                <c:pt idx="1069">
                  <c:v>298.70789524035001</c:v>
                </c:pt>
                <c:pt idx="1070">
                  <c:v>298.98680083814696</c:v>
                </c:pt>
                <c:pt idx="1071">
                  <c:v>299.265706435943</c:v>
                </c:pt>
                <c:pt idx="1072">
                  <c:v>299.54461203374041</c:v>
                </c:pt>
                <c:pt idx="1073">
                  <c:v>299.82351763153696</c:v>
                </c:pt>
                <c:pt idx="1074">
                  <c:v>300.10242322933425</c:v>
                </c:pt>
                <c:pt idx="1075">
                  <c:v>300.3813288271308</c:v>
                </c:pt>
                <c:pt idx="1076">
                  <c:v>300.66023442492701</c:v>
                </c:pt>
                <c:pt idx="1077">
                  <c:v>300.93914002272396</c:v>
                </c:pt>
                <c:pt idx="1078">
                  <c:v>301.21804562052102</c:v>
                </c:pt>
                <c:pt idx="1079">
                  <c:v>301.49695121831763</c:v>
                </c:pt>
                <c:pt idx="1080">
                  <c:v>301.77585681611396</c:v>
                </c:pt>
                <c:pt idx="1081">
                  <c:v>302.05476241391125</c:v>
                </c:pt>
                <c:pt idx="1082">
                  <c:v>302.33366801170808</c:v>
                </c:pt>
                <c:pt idx="1083">
                  <c:v>302.61257360950498</c:v>
                </c:pt>
                <c:pt idx="1084">
                  <c:v>302.89147920730193</c:v>
                </c:pt>
                <c:pt idx="1085">
                  <c:v>303.17038480509802</c:v>
                </c:pt>
                <c:pt idx="1086">
                  <c:v>303.4492904028948</c:v>
                </c:pt>
                <c:pt idx="1087">
                  <c:v>303.72819600069164</c:v>
                </c:pt>
                <c:pt idx="1088">
                  <c:v>304.00710159848899</c:v>
                </c:pt>
                <c:pt idx="1089">
                  <c:v>304.28600719628474</c:v>
                </c:pt>
                <c:pt idx="1090">
                  <c:v>304.56491279408198</c:v>
                </c:pt>
                <c:pt idx="1091">
                  <c:v>304.84381839187898</c:v>
                </c:pt>
                <c:pt idx="1092">
                  <c:v>305.12272398967599</c:v>
                </c:pt>
                <c:pt idx="1093">
                  <c:v>305.40162958747277</c:v>
                </c:pt>
                <c:pt idx="1094">
                  <c:v>305.68053518526898</c:v>
                </c:pt>
                <c:pt idx="1095">
                  <c:v>305.95944078306633</c:v>
                </c:pt>
                <c:pt idx="1096">
                  <c:v>306.23834638086299</c:v>
                </c:pt>
                <c:pt idx="1097">
                  <c:v>306.51725197865983</c:v>
                </c:pt>
                <c:pt idx="1098">
                  <c:v>306.79615757645564</c:v>
                </c:pt>
                <c:pt idx="1099">
                  <c:v>307.07506317425316</c:v>
                </c:pt>
                <c:pt idx="1100">
                  <c:v>307.35396877205</c:v>
                </c:pt>
                <c:pt idx="1101">
                  <c:v>307.63287436984717</c:v>
                </c:pt>
                <c:pt idx="1102">
                  <c:v>307.91177996764355</c:v>
                </c:pt>
                <c:pt idx="1103">
                  <c:v>308.19068556544016</c:v>
                </c:pt>
                <c:pt idx="1104">
                  <c:v>308.469591163237</c:v>
                </c:pt>
                <c:pt idx="1105">
                  <c:v>308.74849676103395</c:v>
                </c:pt>
                <c:pt idx="1106">
                  <c:v>309.02740235883101</c:v>
                </c:pt>
                <c:pt idx="1107">
                  <c:v>309.30630795662677</c:v>
                </c:pt>
                <c:pt idx="1108">
                  <c:v>309.58521355442394</c:v>
                </c:pt>
                <c:pt idx="1109">
                  <c:v>309.86411915222084</c:v>
                </c:pt>
                <c:pt idx="1110">
                  <c:v>310.14302475001801</c:v>
                </c:pt>
                <c:pt idx="1111">
                  <c:v>310.42193034781468</c:v>
                </c:pt>
                <c:pt idx="1112">
                  <c:v>310.70083594561083</c:v>
                </c:pt>
                <c:pt idx="1113">
                  <c:v>310.97974154340801</c:v>
                </c:pt>
                <c:pt idx="1114">
                  <c:v>311.25864714120485</c:v>
                </c:pt>
                <c:pt idx="1115">
                  <c:v>311.53755273900197</c:v>
                </c:pt>
                <c:pt idx="1116">
                  <c:v>311.81645833679897</c:v>
                </c:pt>
                <c:pt idx="1117">
                  <c:v>312.09536393459484</c:v>
                </c:pt>
                <c:pt idx="1118">
                  <c:v>312.37426953239202</c:v>
                </c:pt>
                <c:pt idx="1119">
                  <c:v>312.65317513018903</c:v>
                </c:pt>
                <c:pt idx="1120">
                  <c:v>312.93208072798581</c:v>
                </c:pt>
                <c:pt idx="1121">
                  <c:v>313.21098632578202</c:v>
                </c:pt>
                <c:pt idx="1122">
                  <c:v>313.48989192357897</c:v>
                </c:pt>
                <c:pt idx="1123">
                  <c:v>313.7687975213758</c:v>
                </c:pt>
                <c:pt idx="1124">
                  <c:v>314.04770311917298</c:v>
                </c:pt>
                <c:pt idx="1125">
                  <c:v>314.32660871696999</c:v>
                </c:pt>
                <c:pt idx="1126">
                  <c:v>314.60551431476637</c:v>
                </c:pt>
                <c:pt idx="1127">
                  <c:v>314.88441991256281</c:v>
                </c:pt>
                <c:pt idx="1128">
                  <c:v>315.16332551035998</c:v>
                </c:pt>
                <c:pt idx="1129">
                  <c:v>315.44223110815705</c:v>
                </c:pt>
                <c:pt idx="1130">
                  <c:v>315.72113670595263</c:v>
                </c:pt>
                <c:pt idx="1131">
                  <c:v>316.00004230375026</c:v>
                </c:pt>
                <c:pt idx="1132">
                  <c:v>316.27894790154699</c:v>
                </c:pt>
                <c:pt idx="1133">
                  <c:v>316.55785349934422</c:v>
                </c:pt>
                <c:pt idx="1134">
                  <c:v>316.83675909714077</c:v>
                </c:pt>
                <c:pt idx="1135">
                  <c:v>317.11566469493732</c:v>
                </c:pt>
                <c:pt idx="1136">
                  <c:v>317.39457029273404</c:v>
                </c:pt>
                <c:pt idx="1137">
                  <c:v>317.67347589053117</c:v>
                </c:pt>
                <c:pt idx="1138">
                  <c:v>317.952381488328</c:v>
                </c:pt>
                <c:pt idx="1139">
                  <c:v>318.23128708612393</c:v>
                </c:pt>
                <c:pt idx="1140">
                  <c:v>318.51019268392116</c:v>
                </c:pt>
                <c:pt idx="1141">
                  <c:v>318.789098281718</c:v>
                </c:pt>
                <c:pt idx="1142">
                  <c:v>319.068003879515</c:v>
                </c:pt>
                <c:pt idx="1143">
                  <c:v>319.34690947731195</c:v>
                </c:pt>
                <c:pt idx="1144">
                  <c:v>319.62581507510799</c:v>
                </c:pt>
                <c:pt idx="1145">
                  <c:v>319.904720672905</c:v>
                </c:pt>
                <c:pt idx="1146">
                  <c:v>320.18362627070201</c:v>
                </c:pt>
                <c:pt idx="1147">
                  <c:v>320.46253186849879</c:v>
                </c:pt>
                <c:pt idx="1148">
                  <c:v>320.74143746629454</c:v>
                </c:pt>
                <c:pt idx="1149">
                  <c:v>321.02034306409195</c:v>
                </c:pt>
                <c:pt idx="1150">
                  <c:v>321.29924866188895</c:v>
                </c:pt>
                <c:pt idx="1151">
                  <c:v>321.57815425968568</c:v>
                </c:pt>
                <c:pt idx="1152">
                  <c:v>321.85705985748285</c:v>
                </c:pt>
                <c:pt idx="1153">
                  <c:v>322.13596545527878</c:v>
                </c:pt>
                <c:pt idx="1154">
                  <c:v>322.41487105307601</c:v>
                </c:pt>
                <c:pt idx="1155">
                  <c:v>322.69377665087285</c:v>
                </c:pt>
                <c:pt idx="1156">
                  <c:v>322.97268224866986</c:v>
                </c:pt>
                <c:pt idx="1157">
                  <c:v>323.25158784646601</c:v>
                </c:pt>
                <c:pt idx="1158">
                  <c:v>323.53049344426285</c:v>
                </c:pt>
                <c:pt idx="1159">
                  <c:v>323.80939904205985</c:v>
                </c:pt>
                <c:pt idx="1160">
                  <c:v>324.08830463985714</c:v>
                </c:pt>
                <c:pt idx="1161">
                  <c:v>324.36721023765398</c:v>
                </c:pt>
                <c:pt idx="1162">
                  <c:v>324.64611583545002</c:v>
                </c:pt>
                <c:pt idx="1163">
                  <c:v>324.92502143324703</c:v>
                </c:pt>
                <c:pt idx="1164">
                  <c:v>325.20392703104397</c:v>
                </c:pt>
                <c:pt idx="1165">
                  <c:v>325.48283262884098</c:v>
                </c:pt>
                <c:pt idx="1166">
                  <c:v>325.76173822663679</c:v>
                </c:pt>
                <c:pt idx="1167">
                  <c:v>326.04064382443437</c:v>
                </c:pt>
                <c:pt idx="1168">
                  <c:v>326.31954942223081</c:v>
                </c:pt>
                <c:pt idx="1169">
                  <c:v>326.59845502002793</c:v>
                </c:pt>
                <c:pt idx="1170">
                  <c:v>326.87736061782516</c:v>
                </c:pt>
                <c:pt idx="1171">
                  <c:v>327.15626621562097</c:v>
                </c:pt>
                <c:pt idx="1172">
                  <c:v>327.43517181341781</c:v>
                </c:pt>
                <c:pt idx="1173">
                  <c:v>327.71407741121476</c:v>
                </c:pt>
                <c:pt idx="1174">
                  <c:v>327.99298300901205</c:v>
                </c:pt>
                <c:pt idx="1175">
                  <c:v>328.27188860680798</c:v>
                </c:pt>
                <c:pt idx="1176">
                  <c:v>328.55079420460493</c:v>
                </c:pt>
                <c:pt idx="1177">
                  <c:v>328.82969980240205</c:v>
                </c:pt>
                <c:pt idx="1178">
                  <c:v>329.10860540019894</c:v>
                </c:pt>
                <c:pt idx="1179">
                  <c:v>329.38751099799583</c:v>
                </c:pt>
                <c:pt idx="1180">
                  <c:v>329.66641659579204</c:v>
                </c:pt>
                <c:pt idx="1181">
                  <c:v>329.94532219358905</c:v>
                </c:pt>
                <c:pt idx="1182">
                  <c:v>330.224227791386</c:v>
                </c:pt>
                <c:pt idx="1183">
                  <c:v>330.50313338918284</c:v>
                </c:pt>
                <c:pt idx="1184">
                  <c:v>330.78203898697876</c:v>
                </c:pt>
                <c:pt idx="1185">
                  <c:v>331.06094458477617</c:v>
                </c:pt>
                <c:pt idx="1186">
                  <c:v>331.339850182573</c:v>
                </c:pt>
                <c:pt idx="1187">
                  <c:v>331.61875578036995</c:v>
                </c:pt>
                <c:pt idx="1188">
                  <c:v>331.89766137816702</c:v>
                </c:pt>
                <c:pt idx="1189">
                  <c:v>332.176566975963</c:v>
                </c:pt>
                <c:pt idx="1190">
                  <c:v>332.45547257376018</c:v>
                </c:pt>
                <c:pt idx="1191">
                  <c:v>332.73437817155695</c:v>
                </c:pt>
                <c:pt idx="1192">
                  <c:v>333.01328376935402</c:v>
                </c:pt>
                <c:pt idx="1193">
                  <c:v>333.29218936714983</c:v>
                </c:pt>
                <c:pt idx="1194">
                  <c:v>333.57109496494695</c:v>
                </c:pt>
                <c:pt idx="1195">
                  <c:v>333.85000056274401</c:v>
                </c:pt>
                <c:pt idx="1196">
                  <c:v>334.12890616054102</c:v>
                </c:pt>
                <c:pt idx="1197">
                  <c:v>334.40781175833803</c:v>
                </c:pt>
                <c:pt idx="1198">
                  <c:v>334.68671735613378</c:v>
                </c:pt>
                <c:pt idx="1199">
                  <c:v>334.96562295393102</c:v>
                </c:pt>
                <c:pt idx="1200">
                  <c:v>335.24452855172802</c:v>
                </c:pt>
                <c:pt idx="1201">
                  <c:v>335.5234341495248</c:v>
                </c:pt>
                <c:pt idx="1202">
                  <c:v>335.80233974732181</c:v>
                </c:pt>
                <c:pt idx="1203">
                  <c:v>336.08124534511785</c:v>
                </c:pt>
                <c:pt idx="1204">
                  <c:v>336.36015094291474</c:v>
                </c:pt>
                <c:pt idx="1205">
                  <c:v>336.63905654071198</c:v>
                </c:pt>
                <c:pt idx="1206">
                  <c:v>336.91796213850898</c:v>
                </c:pt>
                <c:pt idx="1207">
                  <c:v>337.19686773630502</c:v>
                </c:pt>
                <c:pt idx="1208">
                  <c:v>337.47577333410197</c:v>
                </c:pt>
                <c:pt idx="1209">
                  <c:v>337.75467893189898</c:v>
                </c:pt>
                <c:pt idx="1210">
                  <c:v>338.03358452969599</c:v>
                </c:pt>
                <c:pt idx="1211">
                  <c:v>338.31249012749316</c:v>
                </c:pt>
                <c:pt idx="1212">
                  <c:v>338.59139572528863</c:v>
                </c:pt>
                <c:pt idx="1213">
                  <c:v>338.87030132308598</c:v>
                </c:pt>
                <c:pt idx="1214">
                  <c:v>339.14920692088316</c:v>
                </c:pt>
                <c:pt idx="1215">
                  <c:v>339.42811251867943</c:v>
                </c:pt>
                <c:pt idx="1216">
                  <c:v>339.70701811647581</c:v>
                </c:pt>
                <c:pt idx="1217">
                  <c:v>339.98592371427276</c:v>
                </c:pt>
                <c:pt idx="1218">
                  <c:v>340.26482931207005</c:v>
                </c:pt>
                <c:pt idx="1219">
                  <c:v>340.543734909867</c:v>
                </c:pt>
                <c:pt idx="1220">
                  <c:v>340.822640507664</c:v>
                </c:pt>
                <c:pt idx="1221">
                  <c:v>341.10154610546016</c:v>
                </c:pt>
                <c:pt idx="1222">
                  <c:v>341.38045170325705</c:v>
                </c:pt>
                <c:pt idx="1223">
                  <c:v>341.659357301054</c:v>
                </c:pt>
                <c:pt idx="1224">
                  <c:v>341.93826289885101</c:v>
                </c:pt>
                <c:pt idx="1225">
                  <c:v>342.21716849664699</c:v>
                </c:pt>
                <c:pt idx="1226">
                  <c:v>342.49607409444394</c:v>
                </c:pt>
                <c:pt idx="1227">
                  <c:v>342.774979692241</c:v>
                </c:pt>
                <c:pt idx="1228">
                  <c:v>343.05388529003818</c:v>
                </c:pt>
                <c:pt idx="1229">
                  <c:v>343.33279088783502</c:v>
                </c:pt>
                <c:pt idx="1230">
                  <c:v>343.611696485631</c:v>
                </c:pt>
                <c:pt idx="1231">
                  <c:v>343.89060208342818</c:v>
                </c:pt>
                <c:pt idx="1232">
                  <c:v>344.16950768122501</c:v>
                </c:pt>
                <c:pt idx="1233">
                  <c:v>344.44841327902196</c:v>
                </c:pt>
                <c:pt idx="1234">
                  <c:v>344.72731887681783</c:v>
                </c:pt>
                <c:pt idx="1235">
                  <c:v>345.00622447461484</c:v>
                </c:pt>
                <c:pt idx="1236">
                  <c:v>345.28513007241179</c:v>
                </c:pt>
                <c:pt idx="1237">
                  <c:v>345.56403567020897</c:v>
                </c:pt>
                <c:pt idx="1238">
                  <c:v>345.84294126800597</c:v>
                </c:pt>
                <c:pt idx="1239">
                  <c:v>346.12184686580201</c:v>
                </c:pt>
                <c:pt idx="1240">
                  <c:v>346.40075246359879</c:v>
                </c:pt>
                <c:pt idx="1241">
                  <c:v>346.67965806139608</c:v>
                </c:pt>
                <c:pt idx="1242">
                  <c:v>346.95856365919281</c:v>
                </c:pt>
                <c:pt idx="1243">
                  <c:v>347.23746925698879</c:v>
                </c:pt>
                <c:pt idx="1244">
                  <c:v>347.51637485478585</c:v>
                </c:pt>
                <c:pt idx="1245">
                  <c:v>347.79528045258263</c:v>
                </c:pt>
                <c:pt idx="1246">
                  <c:v>348.07418605037981</c:v>
                </c:pt>
                <c:pt idx="1247">
                  <c:v>348.35309164817699</c:v>
                </c:pt>
                <c:pt idx="1248">
                  <c:v>348.63199724597274</c:v>
                </c:pt>
                <c:pt idx="1249">
                  <c:v>348.91090284376997</c:v>
                </c:pt>
                <c:pt idx="1250">
                  <c:v>349.18980844156698</c:v>
                </c:pt>
                <c:pt idx="1251">
                  <c:v>349.46871403936404</c:v>
                </c:pt>
                <c:pt idx="1252">
                  <c:v>349.74761963716008</c:v>
                </c:pt>
                <c:pt idx="1253">
                  <c:v>350.02652523495698</c:v>
                </c:pt>
                <c:pt idx="1254">
                  <c:v>350.30543083275415</c:v>
                </c:pt>
                <c:pt idx="1255">
                  <c:v>350.58433643055099</c:v>
                </c:pt>
                <c:pt idx="1256">
                  <c:v>350.86324202834817</c:v>
                </c:pt>
                <c:pt idx="1257">
                  <c:v>351.14214762614415</c:v>
                </c:pt>
                <c:pt idx="1258">
                  <c:v>351.42105322394099</c:v>
                </c:pt>
                <c:pt idx="1259">
                  <c:v>351.69995882173816</c:v>
                </c:pt>
                <c:pt idx="1260">
                  <c:v>351.978864419535</c:v>
                </c:pt>
                <c:pt idx="1261">
                  <c:v>352.25777001733098</c:v>
                </c:pt>
                <c:pt idx="1262">
                  <c:v>352.53667561512799</c:v>
                </c:pt>
                <c:pt idx="1263">
                  <c:v>352.815581212925</c:v>
                </c:pt>
                <c:pt idx="1264">
                  <c:v>353.09448681072217</c:v>
                </c:pt>
                <c:pt idx="1265">
                  <c:v>353.37339240851878</c:v>
                </c:pt>
                <c:pt idx="1266">
                  <c:v>353.65229800631516</c:v>
                </c:pt>
                <c:pt idx="1267">
                  <c:v>353.93120360411194</c:v>
                </c:pt>
                <c:pt idx="1268">
                  <c:v>354.21010920190878</c:v>
                </c:pt>
                <c:pt idx="1269">
                  <c:v>354.48901479970601</c:v>
                </c:pt>
                <c:pt idx="1270">
                  <c:v>354.767920397502</c:v>
                </c:pt>
                <c:pt idx="1271">
                  <c:v>355.04682599529895</c:v>
                </c:pt>
                <c:pt idx="1272">
                  <c:v>355.32573159309601</c:v>
                </c:pt>
                <c:pt idx="1273">
                  <c:v>355.60463719089324</c:v>
                </c:pt>
                <c:pt idx="1274">
                  <c:v>355.88354278868968</c:v>
                </c:pt>
                <c:pt idx="1275">
                  <c:v>356.16244838648618</c:v>
                </c:pt>
                <c:pt idx="1276">
                  <c:v>356.44135398428261</c:v>
                </c:pt>
                <c:pt idx="1277">
                  <c:v>356.72025958207968</c:v>
                </c:pt>
                <c:pt idx="1278">
                  <c:v>356.99916517987697</c:v>
                </c:pt>
                <c:pt idx="1279">
                  <c:v>357.27807077767363</c:v>
                </c:pt>
                <c:pt idx="1280">
                  <c:v>357.55697637546996</c:v>
                </c:pt>
                <c:pt idx="1281">
                  <c:v>357.83588197326702</c:v>
                </c:pt>
                <c:pt idx="1282">
                  <c:v>358.11478757106408</c:v>
                </c:pt>
                <c:pt idx="1283">
                  <c:v>358.39369316886098</c:v>
                </c:pt>
                <c:pt idx="1284">
                  <c:v>358.67259876665696</c:v>
                </c:pt>
                <c:pt idx="1285">
                  <c:v>358.95150436445397</c:v>
                </c:pt>
                <c:pt idx="1286">
                  <c:v>359.23040996225063</c:v>
                </c:pt>
                <c:pt idx="1287">
                  <c:v>359.50931556004781</c:v>
                </c:pt>
                <c:pt idx="1288">
                  <c:v>359.78822115784499</c:v>
                </c:pt>
                <c:pt idx="1289">
                  <c:v>360.06712675564103</c:v>
                </c:pt>
                <c:pt idx="1290">
                  <c:v>360.34603235343798</c:v>
                </c:pt>
                <c:pt idx="1291">
                  <c:v>360.62493795123464</c:v>
                </c:pt>
                <c:pt idx="1292">
                  <c:v>360.90384354903205</c:v>
                </c:pt>
                <c:pt idx="1293">
                  <c:v>361.18274914682797</c:v>
                </c:pt>
                <c:pt idx="1294">
                  <c:v>361.46165474462464</c:v>
                </c:pt>
                <c:pt idx="1295">
                  <c:v>361.74056034242204</c:v>
                </c:pt>
                <c:pt idx="1296">
                  <c:v>362.01946594021899</c:v>
                </c:pt>
                <c:pt idx="1297">
                  <c:v>362.29837153801583</c:v>
                </c:pt>
                <c:pt idx="1298">
                  <c:v>362.57727713581215</c:v>
                </c:pt>
                <c:pt idx="1299">
                  <c:v>362.85618273360905</c:v>
                </c:pt>
                <c:pt idx="1300">
                  <c:v>363.13508833140617</c:v>
                </c:pt>
                <c:pt idx="1301">
                  <c:v>363.41399392920283</c:v>
                </c:pt>
                <c:pt idx="1302">
                  <c:v>363.69289952699904</c:v>
                </c:pt>
                <c:pt idx="1303">
                  <c:v>363.97180512479616</c:v>
                </c:pt>
                <c:pt idx="1304">
                  <c:v>364.25071072259277</c:v>
                </c:pt>
                <c:pt idx="1305">
                  <c:v>364.52961632039001</c:v>
                </c:pt>
                <c:pt idx="1306">
                  <c:v>364.80852191818678</c:v>
                </c:pt>
                <c:pt idx="1307">
                  <c:v>365.08742751598299</c:v>
                </c:pt>
                <c:pt idx="1308">
                  <c:v>365.36633311378</c:v>
                </c:pt>
                <c:pt idx="1309">
                  <c:v>365.64523871157695</c:v>
                </c:pt>
                <c:pt idx="1310">
                  <c:v>365.92414430937396</c:v>
                </c:pt>
                <c:pt idx="1311">
                  <c:v>366.20304990716966</c:v>
                </c:pt>
                <c:pt idx="1312">
                  <c:v>366.48195550496695</c:v>
                </c:pt>
                <c:pt idx="1313">
                  <c:v>366.76086110276418</c:v>
                </c:pt>
                <c:pt idx="1314">
                  <c:v>367.03976670056102</c:v>
                </c:pt>
                <c:pt idx="1315">
                  <c:v>367.31867229835802</c:v>
                </c:pt>
                <c:pt idx="1316">
                  <c:v>367.59757789615395</c:v>
                </c:pt>
                <c:pt idx="1317">
                  <c:v>367.87648349395124</c:v>
                </c:pt>
                <c:pt idx="1318">
                  <c:v>368.15538909174825</c:v>
                </c:pt>
                <c:pt idx="1319">
                  <c:v>368.43429468954508</c:v>
                </c:pt>
                <c:pt idx="1320">
                  <c:v>368.71320028734101</c:v>
                </c:pt>
                <c:pt idx="1321">
                  <c:v>368.99210588513785</c:v>
                </c:pt>
                <c:pt idx="1322">
                  <c:v>369.27101148293468</c:v>
                </c:pt>
                <c:pt idx="1323">
                  <c:v>369.54991708073214</c:v>
                </c:pt>
                <c:pt idx="1324">
                  <c:v>369.82882267852898</c:v>
                </c:pt>
                <c:pt idx="1325">
                  <c:v>370.10772827632502</c:v>
                </c:pt>
                <c:pt idx="1326">
                  <c:v>370.38663387412203</c:v>
                </c:pt>
                <c:pt idx="1327">
                  <c:v>370.66553947191881</c:v>
                </c:pt>
                <c:pt idx="1328">
                  <c:v>370.94444506971627</c:v>
                </c:pt>
                <c:pt idx="1329">
                  <c:v>371.2233506675118</c:v>
                </c:pt>
                <c:pt idx="1330">
                  <c:v>371.50225626530897</c:v>
                </c:pt>
                <c:pt idx="1331">
                  <c:v>371.78116186310581</c:v>
                </c:pt>
                <c:pt idx="1332">
                  <c:v>372.06006746090299</c:v>
                </c:pt>
                <c:pt idx="1333">
                  <c:v>372.33897305869954</c:v>
                </c:pt>
                <c:pt idx="1334">
                  <c:v>372.61787865649598</c:v>
                </c:pt>
                <c:pt idx="1335">
                  <c:v>372.89678425429264</c:v>
                </c:pt>
                <c:pt idx="1336">
                  <c:v>373.17568985208999</c:v>
                </c:pt>
                <c:pt idx="1337">
                  <c:v>373.45459544988699</c:v>
                </c:pt>
                <c:pt idx="1338">
                  <c:v>373.73350104768252</c:v>
                </c:pt>
                <c:pt idx="1339">
                  <c:v>374.01240664547993</c:v>
                </c:pt>
                <c:pt idx="1340">
                  <c:v>374.29131224327654</c:v>
                </c:pt>
                <c:pt idx="1341">
                  <c:v>374.57021784107366</c:v>
                </c:pt>
                <c:pt idx="1342">
                  <c:v>374.849123438871</c:v>
                </c:pt>
                <c:pt idx="1343">
                  <c:v>375.12802903666704</c:v>
                </c:pt>
                <c:pt idx="1344">
                  <c:v>375.40693463446405</c:v>
                </c:pt>
                <c:pt idx="1345">
                  <c:v>375.68584023226117</c:v>
                </c:pt>
                <c:pt idx="1346">
                  <c:v>375.96474583005818</c:v>
                </c:pt>
                <c:pt idx="1347">
                  <c:v>376.24365142785405</c:v>
                </c:pt>
                <c:pt idx="1348">
                  <c:v>376.522557025651</c:v>
                </c:pt>
                <c:pt idx="1349">
                  <c:v>376.8014626234484</c:v>
                </c:pt>
                <c:pt idx="1350">
                  <c:v>377.08036822124484</c:v>
                </c:pt>
                <c:pt idx="1351">
                  <c:v>377.35927381904224</c:v>
                </c:pt>
                <c:pt idx="1352">
                  <c:v>377.63817941683783</c:v>
                </c:pt>
                <c:pt idx="1353">
                  <c:v>377.91708501463501</c:v>
                </c:pt>
                <c:pt idx="1354">
                  <c:v>378.19599061243201</c:v>
                </c:pt>
                <c:pt idx="1355">
                  <c:v>378.47489621022896</c:v>
                </c:pt>
                <c:pt idx="1356">
                  <c:v>378.753801808025</c:v>
                </c:pt>
                <c:pt idx="1357">
                  <c:v>379.03270740582195</c:v>
                </c:pt>
                <c:pt idx="1358">
                  <c:v>379.31161300361896</c:v>
                </c:pt>
                <c:pt idx="1359">
                  <c:v>379.59051860141585</c:v>
                </c:pt>
                <c:pt idx="1360">
                  <c:v>379.86942419921326</c:v>
                </c:pt>
                <c:pt idx="1361">
                  <c:v>380.14832979700896</c:v>
                </c:pt>
                <c:pt idx="1362">
                  <c:v>380.42723539480602</c:v>
                </c:pt>
                <c:pt idx="1363">
                  <c:v>380.70614099260274</c:v>
                </c:pt>
                <c:pt idx="1364">
                  <c:v>380.9850465903998</c:v>
                </c:pt>
                <c:pt idx="1365">
                  <c:v>381.26395218819681</c:v>
                </c:pt>
                <c:pt idx="1366">
                  <c:v>381.54285778599302</c:v>
                </c:pt>
                <c:pt idx="1367">
                  <c:v>381.82176338379008</c:v>
                </c:pt>
                <c:pt idx="1368">
                  <c:v>382.10066898158698</c:v>
                </c:pt>
                <c:pt idx="1369">
                  <c:v>382.37957457938398</c:v>
                </c:pt>
                <c:pt idx="1370">
                  <c:v>382.65848017718002</c:v>
                </c:pt>
                <c:pt idx="1371">
                  <c:v>382.9373857749768</c:v>
                </c:pt>
                <c:pt idx="1372">
                  <c:v>383.21629137277381</c:v>
                </c:pt>
                <c:pt idx="1373">
                  <c:v>383.49519697057053</c:v>
                </c:pt>
                <c:pt idx="1374">
                  <c:v>383.77410256836799</c:v>
                </c:pt>
                <c:pt idx="1375">
                  <c:v>384.05300816616398</c:v>
                </c:pt>
                <c:pt idx="1376">
                  <c:v>384.33191376396093</c:v>
                </c:pt>
                <c:pt idx="1377">
                  <c:v>384.61081936175816</c:v>
                </c:pt>
                <c:pt idx="1378">
                  <c:v>384.889724959555</c:v>
                </c:pt>
                <c:pt idx="1379">
                  <c:v>385.16863055735098</c:v>
                </c:pt>
                <c:pt idx="1380">
                  <c:v>385.44753615514799</c:v>
                </c:pt>
                <c:pt idx="1381">
                  <c:v>385.72644175294477</c:v>
                </c:pt>
                <c:pt idx="1382">
                  <c:v>386.005347350742</c:v>
                </c:pt>
                <c:pt idx="1383">
                  <c:v>386.28425294853878</c:v>
                </c:pt>
                <c:pt idx="1384">
                  <c:v>386.56315854633476</c:v>
                </c:pt>
                <c:pt idx="1385">
                  <c:v>386.84206414413217</c:v>
                </c:pt>
                <c:pt idx="1386">
                  <c:v>387.12096974192895</c:v>
                </c:pt>
                <c:pt idx="1387">
                  <c:v>387.39987533972641</c:v>
                </c:pt>
                <c:pt idx="1388">
                  <c:v>387.67878093752205</c:v>
                </c:pt>
                <c:pt idx="1389">
                  <c:v>387.95768653531917</c:v>
                </c:pt>
                <c:pt idx="1390">
                  <c:v>388.23659213311601</c:v>
                </c:pt>
                <c:pt idx="1391">
                  <c:v>388.51549773091301</c:v>
                </c:pt>
                <c:pt idx="1392">
                  <c:v>388.79440332871002</c:v>
                </c:pt>
                <c:pt idx="1393">
                  <c:v>389.07330892650583</c:v>
                </c:pt>
                <c:pt idx="1394">
                  <c:v>389.35221452430318</c:v>
                </c:pt>
                <c:pt idx="1395">
                  <c:v>389.63112012209984</c:v>
                </c:pt>
                <c:pt idx="1396">
                  <c:v>389.91002571989696</c:v>
                </c:pt>
                <c:pt idx="1397">
                  <c:v>390.18893131769283</c:v>
                </c:pt>
                <c:pt idx="1398">
                  <c:v>390.46783691548984</c:v>
                </c:pt>
                <c:pt idx="1399">
                  <c:v>390.74674251328696</c:v>
                </c:pt>
                <c:pt idx="1400">
                  <c:v>391.02564811108397</c:v>
                </c:pt>
                <c:pt idx="1401">
                  <c:v>391.3045537088808</c:v>
                </c:pt>
                <c:pt idx="1402">
                  <c:v>391.58345930667679</c:v>
                </c:pt>
                <c:pt idx="1403">
                  <c:v>391.86236490447396</c:v>
                </c:pt>
                <c:pt idx="1404">
                  <c:v>392.14127050227103</c:v>
                </c:pt>
                <c:pt idx="1405">
                  <c:v>392.42017610006781</c:v>
                </c:pt>
                <c:pt idx="1406">
                  <c:v>392.69908169786424</c:v>
                </c:pt>
                <c:pt idx="1407">
                  <c:v>392.97798729566102</c:v>
                </c:pt>
                <c:pt idx="1408">
                  <c:v>393.25689289345826</c:v>
                </c:pt>
                <c:pt idx="1409">
                  <c:v>393.53579849125464</c:v>
                </c:pt>
                <c:pt idx="1410">
                  <c:v>393.81470408905221</c:v>
                </c:pt>
                <c:pt idx="1411">
                  <c:v>394.09360968684808</c:v>
                </c:pt>
                <c:pt idx="1412">
                  <c:v>394.37251528464481</c:v>
                </c:pt>
                <c:pt idx="1413">
                  <c:v>394.65142088244215</c:v>
                </c:pt>
                <c:pt idx="1414">
                  <c:v>394.93032648023876</c:v>
                </c:pt>
                <c:pt idx="1415">
                  <c:v>395.2092320780348</c:v>
                </c:pt>
                <c:pt idx="1416">
                  <c:v>395.48813767583181</c:v>
                </c:pt>
                <c:pt idx="1417">
                  <c:v>395.76704327362904</c:v>
                </c:pt>
                <c:pt idx="1418">
                  <c:v>396.04594887142616</c:v>
                </c:pt>
                <c:pt idx="1419">
                  <c:v>396.324854469223</c:v>
                </c:pt>
                <c:pt idx="1420">
                  <c:v>396.60376006701898</c:v>
                </c:pt>
                <c:pt idx="1421">
                  <c:v>396.88266566481633</c:v>
                </c:pt>
                <c:pt idx="1422">
                  <c:v>397.16157126261277</c:v>
                </c:pt>
                <c:pt idx="1423">
                  <c:v>397.44047686041</c:v>
                </c:pt>
                <c:pt idx="1424">
                  <c:v>397.71938245820564</c:v>
                </c:pt>
                <c:pt idx="1425">
                  <c:v>397.99828805600276</c:v>
                </c:pt>
                <c:pt idx="1426">
                  <c:v>398.2771936538</c:v>
                </c:pt>
                <c:pt idx="1427">
                  <c:v>398.55609925159678</c:v>
                </c:pt>
                <c:pt idx="1428">
                  <c:v>398.83500484939395</c:v>
                </c:pt>
                <c:pt idx="1429">
                  <c:v>399.11391044718954</c:v>
                </c:pt>
                <c:pt idx="1430">
                  <c:v>399.39281604498694</c:v>
                </c:pt>
                <c:pt idx="1431">
                  <c:v>399.67172164278395</c:v>
                </c:pt>
                <c:pt idx="1432">
                  <c:v>399.95062724058084</c:v>
                </c:pt>
                <c:pt idx="1433">
                  <c:v>400.22953283837694</c:v>
                </c:pt>
                <c:pt idx="1434">
                  <c:v>400.50843843617378</c:v>
                </c:pt>
                <c:pt idx="1435">
                  <c:v>400.78734403397101</c:v>
                </c:pt>
                <c:pt idx="1436">
                  <c:v>401.06624963176824</c:v>
                </c:pt>
                <c:pt idx="1437">
                  <c:v>401.34515522956502</c:v>
                </c:pt>
                <c:pt idx="1438">
                  <c:v>401.6240608273614</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26</c:v>
                </c:pt>
                <c:pt idx="1447">
                  <c:v>404.13421120753196</c:v>
                </c:pt>
                <c:pt idx="1448">
                  <c:v>404.41311680532885</c:v>
                </c:pt>
                <c:pt idx="1449">
                  <c:v>404.69202240312597</c:v>
                </c:pt>
                <c:pt idx="1450">
                  <c:v>404.97092800092281</c:v>
                </c:pt>
                <c:pt idx="1451">
                  <c:v>405.24983359872016</c:v>
                </c:pt>
                <c:pt idx="1452">
                  <c:v>405.52873919651603</c:v>
                </c:pt>
                <c:pt idx="1453">
                  <c:v>405.80764479431326</c:v>
                </c:pt>
                <c:pt idx="1454">
                  <c:v>406.08655039210964</c:v>
                </c:pt>
                <c:pt idx="1455">
                  <c:v>406.36545598990705</c:v>
                </c:pt>
                <c:pt idx="1456">
                  <c:v>406.64436158770326</c:v>
                </c:pt>
                <c:pt idx="1457">
                  <c:v>406.92326718549981</c:v>
                </c:pt>
                <c:pt idx="1458">
                  <c:v>407.20217278329699</c:v>
                </c:pt>
                <c:pt idx="1459">
                  <c:v>407.48107838109377</c:v>
                </c:pt>
                <c:pt idx="1460">
                  <c:v>407.759983978891</c:v>
                </c:pt>
                <c:pt idx="1461">
                  <c:v>408.03888957668693</c:v>
                </c:pt>
                <c:pt idx="1462">
                  <c:v>408.31779517448405</c:v>
                </c:pt>
                <c:pt idx="1463">
                  <c:v>408.59670077228054</c:v>
                </c:pt>
                <c:pt idx="1464">
                  <c:v>408.875606370078</c:v>
                </c:pt>
                <c:pt idx="1465">
                  <c:v>409.15451196787399</c:v>
                </c:pt>
                <c:pt idx="1466">
                  <c:v>409.43341756567054</c:v>
                </c:pt>
                <c:pt idx="1467">
                  <c:v>409.71232316346817</c:v>
                </c:pt>
                <c:pt idx="1468">
                  <c:v>409.99122876126461</c:v>
                </c:pt>
                <c:pt idx="1469">
                  <c:v>410.27013435906196</c:v>
                </c:pt>
                <c:pt idx="1470">
                  <c:v>410.549039956858</c:v>
                </c:pt>
                <c:pt idx="1471">
                  <c:v>410.827945554655</c:v>
                </c:pt>
                <c:pt idx="1472">
                  <c:v>411.10685115245201</c:v>
                </c:pt>
                <c:pt idx="1473">
                  <c:v>411.38575675024879</c:v>
                </c:pt>
                <c:pt idx="1474">
                  <c:v>411.66466234804517</c:v>
                </c:pt>
                <c:pt idx="1475">
                  <c:v>411.94356794584195</c:v>
                </c:pt>
                <c:pt idx="1476">
                  <c:v>412.22247354363896</c:v>
                </c:pt>
                <c:pt idx="1477">
                  <c:v>412.50137914143585</c:v>
                </c:pt>
                <c:pt idx="1478">
                  <c:v>412.78028473923302</c:v>
                </c:pt>
                <c:pt idx="1479">
                  <c:v>413.05919033702901</c:v>
                </c:pt>
                <c:pt idx="1480">
                  <c:v>413.33809593482601</c:v>
                </c:pt>
                <c:pt idx="1481">
                  <c:v>413.61700153262302</c:v>
                </c:pt>
                <c:pt idx="1482">
                  <c:v>413.89590713042008</c:v>
                </c:pt>
                <c:pt idx="1483">
                  <c:v>414.17481272821601</c:v>
                </c:pt>
                <c:pt idx="1484">
                  <c:v>414.45371832601285</c:v>
                </c:pt>
                <c:pt idx="1485">
                  <c:v>414.73262392381002</c:v>
                </c:pt>
                <c:pt idx="1486">
                  <c:v>415.0115295216068</c:v>
                </c:pt>
                <c:pt idx="1487">
                  <c:v>415.29043511940398</c:v>
                </c:pt>
                <c:pt idx="1488">
                  <c:v>415.56934071719985</c:v>
                </c:pt>
                <c:pt idx="1489">
                  <c:v>415.84824631499708</c:v>
                </c:pt>
                <c:pt idx="1490">
                  <c:v>416.12715191279381</c:v>
                </c:pt>
                <c:pt idx="1491">
                  <c:v>416.40605751059064</c:v>
                </c:pt>
                <c:pt idx="1492">
                  <c:v>416.68496310838702</c:v>
                </c:pt>
                <c:pt idx="1493">
                  <c:v>416.9638687061838</c:v>
                </c:pt>
                <c:pt idx="1494">
                  <c:v>417.24277430398098</c:v>
                </c:pt>
                <c:pt idx="1495">
                  <c:v>417.52167990177776</c:v>
                </c:pt>
                <c:pt idx="1496">
                  <c:v>417.80058549957499</c:v>
                </c:pt>
                <c:pt idx="1497">
                  <c:v>418.07949109737098</c:v>
                </c:pt>
                <c:pt idx="1498">
                  <c:v>418.35839669516798</c:v>
                </c:pt>
                <c:pt idx="1499">
                  <c:v>418.63730229296499</c:v>
                </c:pt>
                <c:pt idx="1500">
                  <c:v>418.916207890762</c:v>
                </c:pt>
                <c:pt idx="1501">
                  <c:v>419.19511348855764</c:v>
                </c:pt>
                <c:pt idx="1502">
                  <c:v>419.47401908635499</c:v>
                </c:pt>
                <c:pt idx="1503">
                  <c:v>419.75292468415222</c:v>
                </c:pt>
                <c:pt idx="1504">
                  <c:v>420.03183028194894</c:v>
                </c:pt>
                <c:pt idx="1505">
                  <c:v>420.31073587974618</c:v>
                </c:pt>
                <c:pt idx="1506">
                  <c:v>420.58964147754205</c:v>
                </c:pt>
                <c:pt idx="1507">
                  <c:v>420.868547075339</c:v>
                </c:pt>
                <c:pt idx="1508">
                  <c:v>421.1474526731364</c:v>
                </c:pt>
                <c:pt idx="1509">
                  <c:v>421.42635827093261</c:v>
                </c:pt>
                <c:pt idx="1510">
                  <c:v>421.70526386872905</c:v>
                </c:pt>
                <c:pt idx="1511">
                  <c:v>421.98416946652577</c:v>
                </c:pt>
                <c:pt idx="1512">
                  <c:v>422.263075064323</c:v>
                </c:pt>
                <c:pt idx="1513">
                  <c:v>422.54198066212001</c:v>
                </c:pt>
                <c:pt idx="1514">
                  <c:v>422.82088625991702</c:v>
                </c:pt>
                <c:pt idx="1515">
                  <c:v>423.099791857713</c:v>
                </c:pt>
                <c:pt idx="1516">
                  <c:v>423.37869745550984</c:v>
                </c:pt>
                <c:pt idx="1517">
                  <c:v>423.65760305330724</c:v>
                </c:pt>
                <c:pt idx="1518">
                  <c:v>423.93650865110362</c:v>
                </c:pt>
                <c:pt idx="1519">
                  <c:v>424.21541424889961</c:v>
                </c:pt>
                <c:pt idx="1520">
                  <c:v>424.49431984669661</c:v>
                </c:pt>
                <c:pt idx="1521">
                  <c:v>424.77322544449379</c:v>
                </c:pt>
                <c:pt idx="1522">
                  <c:v>425.05213104229068</c:v>
                </c:pt>
                <c:pt idx="1523">
                  <c:v>425.33103664008763</c:v>
                </c:pt>
                <c:pt idx="1524">
                  <c:v>425.60994223788401</c:v>
                </c:pt>
                <c:pt idx="1525">
                  <c:v>425.88884783568102</c:v>
                </c:pt>
                <c:pt idx="1526">
                  <c:v>426.16775343347808</c:v>
                </c:pt>
                <c:pt idx="1527">
                  <c:v>426.44665903127463</c:v>
                </c:pt>
                <c:pt idx="1528">
                  <c:v>426.72556462907198</c:v>
                </c:pt>
                <c:pt idx="1529">
                  <c:v>427.00447022686825</c:v>
                </c:pt>
                <c:pt idx="1530">
                  <c:v>427.2833758246648</c:v>
                </c:pt>
                <c:pt idx="1531">
                  <c:v>427.56228142246215</c:v>
                </c:pt>
                <c:pt idx="1532">
                  <c:v>427.84118702025904</c:v>
                </c:pt>
                <c:pt idx="1533">
                  <c:v>428.12009261805508</c:v>
                </c:pt>
                <c:pt idx="1534">
                  <c:v>428.39899821585198</c:v>
                </c:pt>
                <c:pt idx="1535">
                  <c:v>428.67790381364915</c:v>
                </c:pt>
                <c:pt idx="1536">
                  <c:v>428.95680941144599</c:v>
                </c:pt>
                <c:pt idx="1537">
                  <c:v>429.23571500924277</c:v>
                </c:pt>
                <c:pt idx="1538">
                  <c:v>429.51462060703915</c:v>
                </c:pt>
                <c:pt idx="1539">
                  <c:v>429.79352620483593</c:v>
                </c:pt>
                <c:pt idx="1540">
                  <c:v>430.07243180263299</c:v>
                </c:pt>
                <c:pt idx="1541">
                  <c:v>430.35133740042977</c:v>
                </c:pt>
                <c:pt idx="1542">
                  <c:v>430.63024299822581</c:v>
                </c:pt>
                <c:pt idx="1543">
                  <c:v>430.90914859602299</c:v>
                </c:pt>
                <c:pt idx="1544">
                  <c:v>431.18805419382016</c:v>
                </c:pt>
                <c:pt idx="1545">
                  <c:v>431.46695979161677</c:v>
                </c:pt>
                <c:pt idx="1546">
                  <c:v>431.74586538941418</c:v>
                </c:pt>
                <c:pt idx="1547">
                  <c:v>432.02477098720976</c:v>
                </c:pt>
                <c:pt idx="1548">
                  <c:v>432.303676585007</c:v>
                </c:pt>
                <c:pt idx="1549">
                  <c:v>432.582582182804</c:v>
                </c:pt>
                <c:pt idx="1550">
                  <c:v>432.86148778060101</c:v>
                </c:pt>
                <c:pt idx="1551">
                  <c:v>433.14039337839705</c:v>
                </c:pt>
                <c:pt idx="1552">
                  <c:v>433.41929897619377</c:v>
                </c:pt>
                <c:pt idx="1553">
                  <c:v>433.69820457399101</c:v>
                </c:pt>
                <c:pt idx="1554">
                  <c:v>433.97711017178784</c:v>
                </c:pt>
                <c:pt idx="1555">
                  <c:v>434.25601576958468</c:v>
                </c:pt>
                <c:pt idx="1556">
                  <c:v>434.534921367381</c:v>
                </c:pt>
                <c:pt idx="1557">
                  <c:v>434.81382696517784</c:v>
                </c:pt>
                <c:pt idx="1558">
                  <c:v>435.09273256297467</c:v>
                </c:pt>
                <c:pt idx="1559">
                  <c:v>435.37163816077197</c:v>
                </c:pt>
                <c:pt idx="1560">
                  <c:v>435.65054375856801</c:v>
                </c:pt>
                <c:pt idx="1561">
                  <c:v>435.92944935636501</c:v>
                </c:pt>
                <c:pt idx="1562">
                  <c:v>436.20835495416179</c:v>
                </c:pt>
                <c:pt idx="1563">
                  <c:v>436.48726055195903</c:v>
                </c:pt>
                <c:pt idx="1564">
                  <c:v>436.76616614975597</c:v>
                </c:pt>
                <c:pt idx="1565">
                  <c:v>437.04507174755196</c:v>
                </c:pt>
                <c:pt idx="1566">
                  <c:v>437.32397734534896</c:v>
                </c:pt>
                <c:pt idx="1567">
                  <c:v>437.60288294314637</c:v>
                </c:pt>
                <c:pt idx="1568">
                  <c:v>437.88178854094281</c:v>
                </c:pt>
                <c:pt idx="1569">
                  <c:v>438.16069413873925</c:v>
                </c:pt>
                <c:pt idx="1570">
                  <c:v>438.43959973653585</c:v>
                </c:pt>
                <c:pt idx="1571">
                  <c:v>438.71850533433297</c:v>
                </c:pt>
                <c:pt idx="1572">
                  <c:v>438.99741093212964</c:v>
                </c:pt>
                <c:pt idx="1573">
                  <c:v>439.27631652992699</c:v>
                </c:pt>
                <c:pt idx="1574">
                  <c:v>439.55522212772337</c:v>
                </c:pt>
                <c:pt idx="1575">
                  <c:v>439.83412772551981</c:v>
                </c:pt>
                <c:pt idx="1576">
                  <c:v>440.11303332331715</c:v>
                </c:pt>
                <c:pt idx="1577">
                  <c:v>440.39193892111376</c:v>
                </c:pt>
                <c:pt idx="1578">
                  <c:v>440.67084451890997</c:v>
                </c:pt>
                <c:pt idx="1579">
                  <c:v>440.94975011670715</c:v>
                </c:pt>
                <c:pt idx="1580">
                  <c:v>441.22865571450399</c:v>
                </c:pt>
                <c:pt idx="1581">
                  <c:v>441.50756131230116</c:v>
                </c:pt>
                <c:pt idx="1582">
                  <c:v>441.78646691009783</c:v>
                </c:pt>
                <c:pt idx="1583">
                  <c:v>442.06537250789393</c:v>
                </c:pt>
                <c:pt idx="1584">
                  <c:v>442.34427810569116</c:v>
                </c:pt>
                <c:pt idx="1585">
                  <c:v>442.623183703488</c:v>
                </c:pt>
                <c:pt idx="1586">
                  <c:v>442.90208930128483</c:v>
                </c:pt>
                <c:pt idx="1587">
                  <c:v>443.18099489908116</c:v>
                </c:pt>
                <c:pt idx="1588">
                  <c:v>443.45990049687799</c:v>
                </c:pt>
                <c:pt idx="1589">
                  <c:v>443.73880609467483</c:v>
                </c:pt>
                <c:pt idx="1590">
                  <c:v>444.01771169247195</c:v>
                </c:pt>
                <c:pt idx="1591">
                  <c:v>444.29661729026878</c:v>
                </c:pt>
                <c:pt idx="1592">
                  <c:v>444.575522888065</c:v>
                </c:pt>
                <c:pt idx="1593">
                  <c:v>444.85442848586217</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84</c:v>
                </c:pt>
                <c:pt idx="1602">
                  <c:v>447.36457886603301</c:v>
                </c:pt>
                <c:pt idx="1603">
                  <c:v>447.64348446383025</c:v>
                </c:pt>
                <c:pt idx="1604">
                  <c:v>447.92239006162686</c:v>
                </c:pt>
                <c:pt idx="1605">
                  <c:v>448.20129565942398</c:v>
                </c:pt>
                <c:pt idx="1606">
                  <c:v>448.48020125721968</c:v>
                </c:pt>
                <c:pt idx="1607">
                  <c:v>448.75910685501697</c:v>
                </c:pt>
                <c:pt idx="1608">
                  <c:v>449.03801245281363</c:v>
                </c:pt>
                <c:pt idx="1609">
                  <c:v>449.31691805061064</c:v>
                </c:pt>
                <c:pt idx="1610">
                  <c:v>449.59582364840696</c:v>
                </c:pt>
                <c:pt idx="1611">
                  <c:v>449.87472924620386</c:v>
                </c:pt>
                <c:pt idx="1612">
                  <c:v>450.15363484400098</c:v>
                </c:pt>
                <c:pt idx="1613">
                  <c:v>450.43254044179764</c:v>
                </c:pt>
                <c:pt idx="1614">
                  <c:v>450.71144603959499</c:v>
                </c:pt>
                <c:pt idx="1615">
                  <c:v>450.9903516373908</c:v>
                </c:pt>
                <c:pt idx="1616">
                  <c:v>451.26925723518781</c:v>
                </c:pt>
                <c:pt idx="1617">
                  <c:v>451.54816283298499</c:v>
                </c:pt>
                <c:pt idx="1618">
                  <c:v>451.82706843078205</c:v>
                </c:pt>
                <c:pt idx="1619">
                  <c:v>452.1059740285778</c:v>
                </c:pt>
                <c:pt idx="1620">
                  <c:v>452.38487962637498</c:v>
                </c:pt>
                <c:pt idx="1621">
                  <c:v>452.66378522417205</c:v>
                </c:pt>
                <c:pt idx="1622">
                  <c:v>452.94269082196922</c:v>
                </c:pt>
                <c:pt idx="1623">
                  <c:v>453.221596419766</c:v>
                </c:pt>
                <c:pt idx="1624">
                  <c:v>453.50050201756198</c:v>
                </c:pt>
                <c:pt idx="1625">
                  <c:v>453.77940761535922</c:v>
                </c:pt>
                <c:pt idx="1626">
                  <c:v>454.058313213156</c:v>
                </c:pt>
                <c:pt idx="1627">
                  <c:v>454.337218810953</c:v>
                </c:pt>
                <c:pt idx="1628">
                  <c:v>454.61612440874899</c:v>
                </c:pt>
                <c:pt idx="1629">
                  <c:v>454.89503000654599</c:v>
                </c:pt>
                <c:pt idx="1630">
                  <c:v>455.17393560434317</c:v>
                </c:pt>
                <c:pt idx="1631">
                  <c:v>455.45284120214001</c:v>
                </c:pt>
                <c:pt idx="1632">
                  <c:v>455.73174679993696</c:v>
                </c:pt>
                <c:pt idx="1633">
                  <c:v>456.01065239773317</c:v>
                </c:pt>
                <c:pt idx="1634">
                  <c:v>456.28955799552983</c:v>
                </c:pt>
                <c:pt idx="1635">
                  <c:v>456.56846359332718</c:v>
                </c:pt>
                <c:pt idx="1636">
                  <c:v>456.84736919112402</c:v>
                </c:pt>
                <c:pt idx="1637">
                  <c:v>457.12627478891983</c:v>
                </c:pt>
                <c:pt idx="1638">
                  <c:v>457.40518038671701</c:v>
                </c:pt>
                <c:pt idx="1639">
                  <c:v>457.68408598451401</c:v>
                </c:pt>
                <c:pt idx="1640">
                  <c:v>457.96299158231102</c:v>
                </c:pt>
                <c:pt idx="1641">
                  <c:v>458.24189718010808</c:v>
                </c:pt>
                <c:pt idx="1642">
                  <c:v>458.52080277790395</c:v>
                </c:pt>
                <c:pt idx="1643">
                  <c:v>458.79970837570102</c:v>
                </c:pt>
                <c:pt idx="1644">
                  <c:v>459.07861397349785</c:v>
                </c:pt>
                <c:pt idx="1645">
                  <c:v>459.35751957129463</c:v>
                </c:pt>
                <c:pt idx="1646">
                  <c:v>459.63642516909101</c:v>
                </c:pt>
                <c:pt idx="1647">
                  <c:v>459.91533076688768</c:v>
                </c:pt>
                <c:pt idx="1648">
                  <c:v>460.19423636468503</c:v>
                </c:pt>
                <c:pt idx="1649">
                  <c:v>460.47314196248163</c:v>
                </c:pt>
                <c:pt idx="1650">
                  <c:v>460.75204756027881</c:v>
                </c:pt>
                <c:pt idx="1651">
                  <c:v>461.03095315807468</c:v>
                </c:pt>
                <c:pt idx="1652">
                  <c:v>461.30985875587203</c:v>
                </c:pt>
                <c:pt idx="1653">
                  <c:v>461.58876435366898</c:v>
                </c:pt>
                <c:pt idx="1654">
                  <c:v>461.86766995146598</c:v>
                </c:pt>
                <c:pt idx="1655">
                  <c:v>462.14657554926197</c:v>
                </c:pt>
                <c:pt idx="1656">
                  <c:v>462.42548114705897</c:v>
                </c:pt>
                <c:pt idx="1657">
                  <c:v>462.70438674485598</c:v>
                </c:pt>
                <c:pt idx="1658">
                  <c:v>462.98329234265276</c:v>
                </c:pt>
                <c:pt idx="1659">
                  <c:v>463.26219794044977</c:v>
                </c:pt>
                <c:pt idx="1660">
                  <c:v>463.54110353824581</c:v>
                </c:pt>
                <c:pt idx="1661">
                  <c:v>463.82000913604298</c:v>
                </c:pt>
                <c:pt idx="1662">
                  <c:v>464.09891473383999</c:v>
                </c:pt>
                <c:pt idx="1663">
                  <c:v>464.37782033163717</c:v>
                </c:pt>
                <c:pt idx="1664">
                  <c:v>464.65672592943298</c:v>
                </c:pt>
                <c:pt idx="1665">
                  <c:v>464.93563152722976</c:v>
                </c:pt>
                <c:pt idx="1666">
                  <c:v>465.21453712502705</c:v>
                </c:pt>
                <c:pt idx="1667">
                  <c:v>465.49344272282394</c:v>
                </c:pt>
                <c:pt idx="1668">
                  <c:v>465.77234832062101</c:v>
                </c:pt>
                <c:pt idx="1669">
                  <c:v>466.05125391841699</c:v>
                </c:pt>
                <c:pt idx="1670">
                  <c:v>466.33015951621366</c:v>
                </c:pt>
                <c:pt idx="1671">
                  <c:v>466.6090651140114</c:v>
                </c:pt>
                <c:pt idx="1672">
                  <c:v>466.88797071180801</c:v>
                </c:pt>
                <c:pt idx="1673">
                  <c:v>467.16687630960405</c:v>
                </c:pt>
                <c:pt idx="1674">
                  <c:v>467.445781907401</c:v>
                </c:pt>
                <c:pt idx="1675">
                  <c:v>467.72468750519801</c:v>
                </c:pt>
                <c:pt idx="1676">
                  <c:v>468.00359310299484</c:v>
                </c:pt>
                <c:pt idx="1677">
                  <c:v>468.28249870079196</c:v>
                </c:pt>
                <c:pt idx="1678">
                  <c:v>468.56140429858783</c:v>
                </c:pt>
                <c:pt idx="1679">
                  <c:v>468.84030989638501</c:v>
                </c:pt>
                <c:pt idx="1680">
                  <c:v>469.11921549418196</c:v>
                </c:pt>
                <c:pt idx="1681">
                  <c:v>469.39812109197879</c:v>
                </c:pt>
                <c:pt idx="1682">
                  <c:v>469.67702668977518</c:v>
                </c:pt>
                <c:pt idx="1683">
                  <c:v>469.95593228757178</c:v>
                </c:pt>
                <c:pt idx="1684">
                  <c:v>470.23483788536902</c:v>
                </c:pt>
                <c:pt idx="1685">
                  <c:v>470.51374348316602</c:v>
                </c:pt>
                <c:pt idx="1686">
                  <c:v>470.79264908096297</c:v>
                </c:pt>
                <c:pt idx="1687">
                  <c:v>471.07155467875896</c:v>
                </c:pt>
                <c:pt idx="1688">
                  <c:v>471.35046027655625</c:v>
                </c:pt>
                <c:pt idx="1689">
                  <c:v>471.62936587435337</c:v>
                </c:pt>
                <c:pt idx="1690">
                  <c:v>471.90827147214964</c:v>
                </c:pt>
                <c:pt idx="1691">
                  <c:v>472.18717706994698</c:v>
                </c:pt>
                <c:pt idx="1692">
                  <c:v>472.46608266774302</c:v>
                </c:pt>
                <c:pt idx="1693">
                  <c:v>472.74498826553997</c:v>
                </c:pt>
                <c:pt idx="1694">
                  <c:v>473.02389386333715</c:v>
                </c:pt>
                <c:pt idx="1695">
                  <c:v>473.30279946113399</c:v>
                </c:pt>
                <c:pt idx="1696">
                  <c:v>473.58170505892974</c:v>
                </c:pt>
                <c:pt idx="1697">
                  <c:v>473.86061065672715</c:v>
                </c:pt>
                <c:pt idx="1698">
                  <c:v>474.13951625452393</c:v>
                </c:pt>
                <c:pt idx="1699">
                  <c:v>474.41842185232099</c:v>
                </c:pt>
                <c:pt idx="1700">
                  <c:v>474.69732745011777</c:v>
                </c:pt>
                <c:pt idx="1701">
                  <c:v>474.97623304791364</c:v>
                </c:pt>
                <c:pt idx="1702">
                  <c:v>475.25513864571099</c:v>
                </c:pt>
                <c:pt idx="1703">
                  <c:v>475.53404424350799</c:v>
                </c:pt>
                <c:pt idx="1704">
                  <c:v>475.812949841305</c:v>
                </c:pt>
                <c:pt idx="1705">
                  <c:v>476.09185543910093</c:v>
                </c:pt>
                <c:pt idx="1706">
                  <c:v>476.37076103689816</c:v>
                </c:pt>
                <c:pt idx="1707">
                  <c:v>476.64966663469534</c:v>
                </c:pt>
                <c:pt idx="1708">
                  <c:v>476.92857223249177</c:v>
                </c:pt>
                <c:pt idx="1709">
                  <c:v>477.20747783028895</c:v>
                </c:pt>
                <c:pt idx="1710">
                  <c:v>477.48638342808454</c:v>
                </c:pt>
                <c:pt idx="1711">
                  <c:v>477.765289025882</c:v>
                </c:pt>
                <c:pt idx="1712">
                  <c:v>478.044194623679</c:v>
                </c:pt>
                <c:pt idx="1713">
                  <c:v>478.32310022147584</c:v>
                </c:pt>
                <c:pt idx="1714">
                  <c:v>478.60200581927205</c:v>
                </c:pt>
                <c:pt idx="1715">
                  <c:v>478.88091141706894</c:v>
                </c:pt>
                <c:pt idx="1716">
                  <c:v>479.15981701486641</c:v>
                </c:pt>
                <c:pt idx="1717">
                  <c:v>479.43872261266284</c:v>
                </c:pt>
                <c:pt idx="1718">
                  <c:v>479.71762821046002</c:v>
                </c:pt>
                <c:pt idx="1719">
                  <c:v>479.99653380825561</c:v>
                </c:pt>
                <c:pt idx="1720">
                  <c:v>480.27543940605284</c:v>
                </c:pt>
                <c:pt idx="1721">
                  <c:v>480.55434500385024</c:v>
                </c:pt>
                <c:pt idx="1722">
                  <c:v>480.83325060164697</c:v>
                </c:pt>
                <c:pt idx="1723">
                  <c:v>481.11215619944318</c:v>
                </c:pt>
                <c:pt idx="1724">
                  <c:v>481.39106179723984</c:v>
                </c:pt>
                <c:pt idx="1725">
                  <c:v>481.66996739503725</c:v>
                </c:pt>
                <c:pt idx="1726">
                  <c:v>481.94887299283403</c:v>
                </c:pt>
                <c:pt idx="1727">
                  <c:v>482.22777859063081</c:v>
                </c:pt>
                <c:pt idx="1728">
                  <c:v>482.50668418842702</c:v>
                </c:pt>
                <c:pt idx="1729">
                  <c:v>482.7855897862238</c:v>
                </c:pt>
                <c:pt idx="1730">
                  <c:v>483.06449538402126</c:v>
                </c:pt>
                <c:pt idx="1731">
                  <c:v>483.34340098181798</c:v>
                </c:pt>
                <c:pt idx="1732">
                  <c:v>483.62230657961396</c:v>
                </c:pt>
                <c:pt idx="1733">
                  <c:v>483.90121217741103</c:v>
                </c:pt>
                <c:pt idx="1734">
                  <c:v>484.18011777520763</c:v>
                </c:pt>
                <c:pt idx="1735">
                  <c:v>484.45902337300498</c:v>
                </c:pt>
                <c:pt idx="1736">
                  <c:v>484.73792897080199</c:v>
                </c:pt>
                <c:pt idx="1737">
                  <c:v>485.01683456859763</c:v>
                </c:pt>
                <c:pt idx="1738">
                  <c:v>485.29574016639481</c:v>
                </c:pt>
                <c:pt idx="1739">
                  <c:v>485.57464576419198</c:v>
                </c:pt>
                <c:pt idx="1740">
                  <c:v>485.85355136198899</c:v>
                </c:pt>
                <c:pt idx="1741">
                  <c:v>486.1324569597848</c:v>
                </c:pt>
                <c:pt idx="1742">
                  <c:v>486.41136255758164</c:v>
                </c:pt>
                <c:pt idx="1743">
                  <c:v>486.69026815537904</c:v>
                </c:pt>
                <c:pt idx="1744">
                  <c:v>486.96917375317577</c:v>
                </c:pt>
                <c:pt idx="1745">
                  <c:v>487.24807935097283</c:v>
                </c:pt>
                <c:pt idx="1746">
                  <c:v>487.52698494876893</c:v>
                </c:pt>
                <c:pt idx="1747">
                  <c:v>487.80589054656616</c:v>
                </c:pt>
                <c:pt idx="1748">
                  <c:v>488.08479614436317</c:v>
                </c:pt>
                <c:pt idx="1749">
                  <c:v>488.36370174215983</c:v>
                </c:pt>
                <c:pt idx="1750">
                  <c:v>488.6426073399565</c:v>
                </c:pt>
                <c:pt idx="1751">
                  <c:v>488.92151293775277</c:v>
                </c:pt>
                <c:pt idx="1752">
                  <c:v>489.20041853555</c:v>
                </c:pt>
                <c:pt idx="1753">
                  <c:v>489.47932413334718</c:v>
                </c:pt>
                <c:pt idx="1754">
                  <c:v>489.75822973114396</c:v>
                </c:pt>
                <c:pt idx="1755">
                  <c:v>490.03713532893977</c:v>
                </c:pt>
                <c:pt idx="1756">
                  <c:v>490.316040926737</c:v>
                </c:pt>
                <c:pt idx="1757">
                  <c:v>490.59494652453401</c:v>
                </c:pt>
                <c:pt idx="1758">
                  <c:v>490.87385212233124</c:v>
                </c:pt>
                <c:pt idx="1759">
                  <c:v>491.152757720127</c:v>
                </c:pt>
                <c:pt idx="1760">
                  <c:v>491.43166331792395</c:v>
                </c:pt>
                <c:pt idx="1761">
                  <c:v>491.71056891572101</c:v>
                </c:pt>
                <c:pt idx="1762">
                  <c:v>491.98947451351802</c:v>
                </c:pt>
                <c:pt idx="1763">
                  <c:v>492.26838011131508</c:v>
                </c:pt>
                <c:pt idx="1764">
                  <c:v>492.54728570911118</c:v>
                </c:pt>
                <c:pt idx="1765">
                  <c:v>492.82619130690784</c:v>
                </c:pt>
                <c:pt idx="1766">
                  <c:v>493.10509690470502</c:v>
                </c:pt>
                <c:pt idx="1767">
                  <c:v>493.38400250250203</c:v>
                </c:pt>
                <c:pt idx="1768">
                  <c:v>493.66290810029898</c:v>
                </c:pt>
                <c:pt idx="1769">
                  <c:v>493.94181369809485</c:v>
                </c:pt>
                <c:pt idx="1770">
                  <c:v>494.2207192958918</c:v>
                </c:pt>
                <c:pt idx="1771">
                  <c:v>494.49962489368897</c:v>
                </c:pt>
                <c:pt idx="1772">
                  <c:v>494.77853049148564</c:v>
                </c:pt>
                <c:pt idx="1773">
                  <c:v>495.05743608928196</c:v>
                </c:pt>
                <c:pt idx="1774">
                  <c:v>495.33634168707886</c:v>
                </c:pt>
                <c:pt idx="1775">
                  <c:v>495.61524728487598</c:v>
                </c:pt>
                <c:pt idx="1776">
                  <c:v>495.89415288267264</c:v>
                </c:pt>
                <c:pt idx="1777">
                  <c:v>496.17305848046999</c:v>
                </c:pt>
                <c:pt idx="1778">
                  <c:v>496.4519640782658</c:v>
                </c:pt>
                <c:pt idx="1779">
                  <c:v>496.73086967606298</c:v>
                </c:pt>
                <c:pt idx="1780">
                  <c:v>497.00977527386016</c:v>
                </c:pt>
                <c:pt idx="1781">
                  <c:v>497.28868087165705</c:v>
                </c:pt>
                <c:pt idx="1782">
                  <c:v>497.56758646945298</c:v>
                </c:pt>
                <c:pt idx="1783">
                  <c:v>497.84649206724993</c:v>
                </c:pt>
                <c:pt idx="1784">
                  <c:v>498.12539766504705</c:v>
                </c:pt>
                <c:pt idx="1785">
                  <c:v>498.40430326284394</c:v>
                </c:pt>
                <c:pt idx="1786">
                  <c:v>498.683208860641</c:v>
                </c:pt>
                <c:pt idx="1787">
                  <c:v>498.96211445843676</c:v>
                </c:pt>
                <c:pt idx="1788">
                  <c:v>499.24102005623399</c:v>
                </c:pt>
                <c:pt idx="1789">
                  <c:v>499.51992565403117</c:v>
                </c:pt>
                <c:pt idx="1790">
                  <c:v>499.79883125182783</c:v>
                </c:pt>
                <c:pt idx="1791">
                  <c:v>500.07773684962399</c:v>
                </c:pt>
                <c:pt idx="1792">
                  <c:v>500.356642447421</c:v>
                </c:pt>
                <c:pt idx="1793">
                  <c:v>500.63554804521783</c:v>
                </c:pt>
                <c:pt idx="1794">
                  <c:v>500.91445364301501</c:v>
                </c:pt>
                <c:pt idx="1795">
                  <c:v>501.19335924081179</c:v>
                </c:pt>
                <c:pt idx="1796">
                  <c:v>501.472264838608</c:v>
                </c:pt>
                <c:pt idx="1797">
                  <c:v>501.75117043640483</c:v>
                </c:pt>
                <c:pt idx="1798">
                  <c:v>502.03007603420195</c:v>
                </c:pt>
                <c:pt idx="1799">
                  <c:v>502.30898163199902</c:v>
                </c:pt>
                <c:pt idx="1800">
                  <c:v>502.58788722979517</c:v>
                </c:pt>
                <c:pt idx="1801">
                  <c:v>502.86679282759195</c:v>
                </c:pt>
                <c:pt idx="1802">
                  <c:v>503.14569842538901</c:v>
                </c:pt>
                <c:pt idx="1803">
                  <c:v>503.42460402318602</c:v>
                </c:pt>
                <c:pt idx="1804">
                  <c:v>503.70350962098303</c:v>
                </c:pt>
                <c:pt idx="1805">
                  <c:v>503.98241521877878</c:v>
                </c:pt>
                <c:pt idx="1806">
                  <c:v>504.26132081657585</c:v>
                </c:pt>
                <c:pt idx="1807">
                  <c:v>504.54022641437302</c:v>
                </c:pt>
                <c:pt idx="1808">
                  <c:v>504.8191320121698</c:v>
                </c:pt>
                <c:pt idx="1809">
                  <c:v>505.09803760996601</c:v>
                </c:pt>
                <c:pt idx="1810">
                  <c:v>505.37694320776302</c:v>
                </c:pt>
                <c:pt idx="1811">
                  <c:v>505.65584880556037</c:v>
                </c:pt>
                <c:pt idx="1812">
                  <c:v>505.93475440335698</c:v>
                </c:pt>
                <c:pt idx="1813">
                  <c:v>506.21366000115398</c:v>
                </c:pt>
                <c:pt idx="1814">
                  <c:v>506.49256559894985</c:v>
                </c:pt>
                <c:pt idx="1815">
                  <c:v>506.77147119674714</c:v>
                </c:pt>
                <c:pt idx="1816">
                  <c:v>507.05037679454398</c:v>
                </c:pt>
                <c:pt idx="1817">
                  <c:v>507.32928239234133</c:v>
                </c:pt>
                <c:pt idx="1818">
                  <c:v>507.60818799013703</c:v>
                </c:pt>
                <c:pt idx="1819">
                  <c:v>507.88709358793398</c:v>
                </c:pt>
                <c:pt idx="1820">
                  <c:v>508.16599918573127</c:v>
                </c:pt>
                <c:pt idx="1821">
                  <c:v>508.44490478352816</c:v>
                </c:pt>
                <c:pt idx="1822">
                  <c:v>508.72381038132499</c:v>
                </c:pt>
                <c:pt idx="1823">
                  <c:v>509.00271597912081</c:v>
                </c:pt>
                <c:pt idx="1824">
                  <c:v>509.28162157691793</c:v>
                </c:pt>
                <c:pt idx="1825">
                  <c:v>509.56052717471516</c:v>
                </c:pt>
                <c:pt idx="1826">
                  <c:v>509.83943277251194</c:v>
                </c:pt>
                <c:pt idx="1827">
                  <c:v>510.11833837030781</c:v>
                </c:pt>
                <c:pt idx="1828">
                  <c:v>510.39724396810476</c:v>
                </c:pt>
                <c:pt idx="1829">
                  <c:v>510.67614956590199</c:v>
                </c:pt>
                <c:pt idx="1830">
                  <c:v>510.95505516369894</c:v>
                </c:pt>
                <c:pt idx="1831">
                  <c:v>511.23396076149584</c:v>
                </c:pt>
                <c:pt idx="1832">
                  <c:v>511.51286635929205</c:v>
                </c:pt>
                <c:pt idx="1833">
                  <c:v>511.79177195708854</c:v>
                </c:pt>
                <c:pt idx="1834">
                  <c:v>512.07067755488652</c:v>
                </c:pt>
                <c:pt idx="1835">
                  <c:v>512.34958315268295</c:v>
                </c:pt>
                <c:pt idx="1836">
                  <c:v>512.6284887504803</c:v>
                </c:pt>
                <c:pt idx="1837">
                  <c:v>512.90739434827594</c:v>
                </c:pt>
                <c:pt idx="1838">
                  <c:v>513.18629994607329</c:v>
                </c:pt>
                <c:pt idx="1839">
                  <c:v>513.46520554386996</c:v>
                </c:pt>
                <c:pt idx="1840">
                  <c:v>513.7441111416673</c:v>
                </c:pt>
                <c:pt idx="1841">
                  <c:v>514.02301673946295</c:v>
                </c:pt>
                <c:pt idx="1842">
                  <c:v>514.30192233725961</c:v>
                </c:pt>
                <c:pt idx="1843">
                  <c:v>514.5808279350573</c:v>
                </c:pt>
                <c:pt idx="1844">
                  <c:v>514.85973353285431</c:v>
                </c:pt>
                <c:pt idx="1845">
                  <c:v>515.13863913065131</c:v>
                </c:pt>
                <c:pt idx="1846">
                  <c:v>515.41754472844696</c:v>
                </c:pt>
                <c:pt idx="1847">
                  <c:v>515.6964503262443</c:v>
                </c:pt>
                <c:pt idx="1848">
                  <c:v>515.97535592404131</c:v>
                </c:pt>
                <c:pt idx="1849">
                  <c:v>516.25426152183809</c:v>
                </c:pt>
                <c:pt idx="1850">
                  <c:v>516.53316711963396</c:v>
                </c:pt>
                <c:pt idx="1851">
                  <c:v>516.81207271743096</c:v>
                </c:pt>
                <c:pt idx="1852">
                  <c:v>517.09097831522809</c:v>
                </c:pt>
                <c:pt idx="1853">
                  <c:v>517.36988391302498</c:v>
                </c:pt>
                <c:pt idx="1854">
                  <c:v>517.64878951082267</c:v>
                </c:pt>
                <c:pt idx="1855">
                  <c:v>517.92769510861797</c:v>
                </c:pt>
                <c:pt idx="1856">
                  <c:v>518.20660070641497</c:v>
                </c:pt>
                <c:pt idx="1857">
                  <c:v>518.48550630421198</c:v>
                </c:pt>
                <c:pt idx="1858">
                  <c:v>518.76441190200899</c:v>
                </c:pt>
                <c:pt idx="1859">
                  <c:v>519.04331749980497</c:v>
                </c:pt>
                <c:pt idx="1860">
                  <c:v>519.32222309760152</c:v>
                </c:pt>
                <c:pt idx="1861">
                  <c:v>519.60112869539864</c:v>
                </c:pt>
                <c:pt idx="1862">
                  <c:v>519.88003429319633</c:v>
                </c:pt>
                <c:pt idx="1863">
                  <c:v>520.15893989099288</c:v>
                </c:pt>
                <c:pt idx="1864">
                  <c:v>520.43784548878853</c:v>
                </c:pt>
                <c:pt idx="1865">
                  <c:v>520.71675108658633</c:v>
                </c:pt>
                <c:pt idx="1866">
                  <c:v>520.99565668438299</c:v>
                </c:pt>
                <c:pt idx="1867">
                  <c:v>521.27456228218034</c:v>
                </c:pt>
                <c:pt idx="1868">
                  <c:v>521.55346787997598</c:v>
                </c:pt>
                <c:pt idx="1869">
                  <c:v>521.8323734777731</c:v>
                </c:pt>
                <c:pt idx="1870">
                  <c:v>522.11127907557</c:v>
                </c:pt>
                <c:pt idx="1871">
                  <c:v>522.39018467336734</c:v>
                </c:pt>
                <c:pt idx="1872">
                  <c:v>522.66909027116435</c:v>
                </c:pt>
                <c:pt idx="1873">
                  <c:v>522.94799586895965</c:v>
                </c:pt>
                <c:pt idx="1874">
                  <c:v>523.22690146675734</c:v>
                </c:pt>
                <c:pt idx="1875">
                  <c:v>523.50580706455401</c:v>
                </c:pt>
                <c:pt idx="1876">
                  <c:v>523.78471266235181</c:v>
                </c:pt>
                <c:pt idx="1877">
                  <c:v>524.06361826014734</c:v>
                </c:pt>
                <c:pt idx="1878">
                  <c:v>524.34252385794321</c:v>
                </c:pt>
                <c:pt idx="1879">
                  <c:v>524.62142945574067</c:v>
                </c:pt>
                <c:pt idx="1880">
                  <c:v>524.90033505353802</c:v>
                </c:pt>
                <c:pt idx="1881">
                  <c:v>525.17924065133536</c:v>
                </c:pt>
                <c:pt idx="1882">
                  <c:v>525.45814624913135</c:v>
                </c:pt>
                <c:pt idx="1883">
                  <c:v>525.7370518469279</c:v>
                </c:pt>
                <c:pt idx="1884">
                  <c:v>526.01595744472468</c:v>
                </c:pt>
                <c:pt idx="1885">
                  <c:v>526.29486304252237</c:v>
                </c:pt>
                <c:pt idx="1886">
                  <c:v>526.57376864031835</c:v>
                </c:pt>
                <c:pt idx="1887">
                  <c:v>526.85267423811501</c:v>
                </c:pt>
                <c:pt idx="1888">
                  <c:v>527.13157983591168</c:v>
                </c:pt>
                <c:pt idx="1889">
                  <c:v>527.41048543370869</c:v>
                </c:pt>
                <c:pt idx="1890">
                  <c:v>527.68939103150649</c:v>
                </c:pt>
                <c:pt idx="1891">
                  <c:v>527.96829662930202</c:v>
                </c:pt>
                <c:pt idx="1892">
                  <c:v>528.24720222709902</c:v>
                </c:pt>
                <c:pt idx="1893">
                  <c:v>528.52610782489569</c:v>
                </c:pt>
                <c:pt idx="1894">
                  <c:v>528.80501342269292</c:v>
                </c:pt>
                <c:pt idx="1895">
                  <c:v>529.08391902048902</c:v>
                </c:pt>
                <c:pt idx="1896">
                  <c:v>529.36282461828569</c:v>
                </c:pt>
                <c:pt idx="1897">
                  <c:v>529.64173021608349</c:v>
                </c:pt>
                <c:pt idx="1898">
                  <c:v>529.9206358138797</c:v>
                </c:pt>
                <c:pt idx="1899">
                  <c:v>530.19954141167761</c:v>
                </c:pt>
                <c:pt idx="1900">
                  <c:v>530.47844700947303</c:v>
                </c:pt>
                <c:pt idx="1901">
                  <c:v>530.75735260727004</c:v>
                </c:pt>
                <c:pt idx="1902">
                  <c:v>531.0362582050667</c:v>
                </c:pt>
                <c:pt idx="1903">
                  <c:v>531.31516380286337</c:v>
                </c:pt>
                <c:pt idx="1904">
                  <c:v>531.59406940066003</c:v>
                </c:pt>
                <c:pt idx="1905">
                  <c:v>531.87297499845704</c:v>
                </c:pt>
                <c:pt idx="1906">
                  <c:v>532.15188059625405</c:v>
                </c:pt>
                <c:pt idx="1907">
                  <c:v>532.43078619405071</c:v>
                </c:pt>
                <c:pt idx="1908">
                  <c:v>532.70969179184794</c:v>
                </c:pt>
                <c:pt idx="1909">
                  <c:v>532.98859738964404</c:v>
                </c:pt>
                <c:pt idx="1910">
                  <c:v>533.26750298744071</c:v>
                </c:pt>
                <c:pt idx="1911">
                  <c:v>533.5464085852376</c:v>
                </c:pt>
                <c:pt idx="1912">
                  <c:v>533.82531418303438</c:v>
                </c:pt>
                <c:pt idx="1913">
                  <c:v>534.10421978083161</c:v>
                </c:pt>
                <c:pt idx="1914">
                  <c:v>534.38312537862805</c:v>
                </c:pt>
                <c:pt idx="1915">
                  <c:v>534.66203097642494</c:v>
                </c:pt>
                <c:pt idx="1916">
                  <c:v>534.94093657422195</c:v>
                </c:pt>
                <c:pt idx="1917">
                  <c:v>535.2198421720193</c:v>
                </c:pt>
                <c:pt idx="1918">
                  <c:v>535.49874776981562</c:v>
                </c:pt>
                <c:pt idx="1919">
                  <c:v>535.77765336761252</c:v>
                </c:pt>
                <c:pt idx="1920">
                  <c:v>536.05655896540827</c:v>
                </c:pt>
                <c:pt idx="1921">
                  <c:v>536.33546456320596</c:v>
                </c:pt>
                <c:pt idx="1922">
                  <c:v>536.61437016100342</c:v>
                </c:pt>
                <c:pt idx="1923">
                  <c:v>536.89327575879895</c:v>
                </c:pt>
                <c:pt idx="1924">
                  <c:v>537.17218135659664</c:v>
                </c:pt>
                <c:pt idx="1925">
                  <c:v>537.45108695439308</c:v>
                </c:pt>
                <c:pt idx="1926">
                  <c:v>537.72999255219065</c:v>
                </c:pt>
                <c:pt idx="1927">
                  <c:v>538.00889814998595</c:v>
                </c:pt>
                <c:pt idx="1928">
                  <c:v>538.28780374778341</c:v>
                </c:pt>
                <c:pt idx="1929">
                  <c:v>538.56670934557997</c:v>
                </c:pt>
                <c:pt idx="1930">
                  <c:v>538.84561494337697</c:v>
                </c:pt>
                <c:pt idx="1931">
                  <c:v>539.12452054117432</c:v>
                </c:pt>
                <c:pt idx="1932">
                  <c:v>539.40342613896996</c:v>
                </c:pt>
                <c:pt idx="1933">
                  <c:v>539.68233173676765</c:v>
                </c:pt>
                <c:pt idx="1934">
                  <c:v>539.96123733456352</c:v>
                </c:pt>
                <c:pt idx="1935">
                  <c:v>540.24014293236132</c:v>
                </c:pt>
                <c:pt idx="1936">
                  <c:v>540.51904853015765</c:v>
                </c:pt>
                <c:pt idx="1937">
                  <c:v>540.79795412795397</c:v>
                </c:pt>
                <c:pt idx="1938">
                  <c:v>541.07685972575098</c:v>
                </c:pt>
                <c:pt idx="1939">
                  <c:v>541.35576532354798</c:v>
                </c:pt>
                <c:pt idx="1940">
                  <c:v>541.63467092134533</c:v>
                </c:pt>
                <c:pt idx="1941">
                  <c:v>541.91357651914166</c:v>
                </c:pt>
                <c:pt idx="1942">
                  <c:v>542.19248211693809</c:v>
                </c:pt>
                <c:pt idx="1943">
                  <c:v>542.47138771473499</c:v>
                </c:pt>
                <c:pt idx="1944">
                  <c:v>542.75029331253199</c:v>
                </c:pt>
                <c:pt idx="1945">
                  <c:v>543.02919891032809</c:v>
                </c:pt>
                <c:pt idx="1946">
                  <c:v>543.30810450812533</c:v>
                </c:pt>
                <c:pt idx="1947">
                  <c:v>543.58701010592165</c:v>
                </c:pt>
                <c:pt idx="1948">
                  <c:v>543.8659157037182</c:v>
                </c:pt>
                <c:pt idx="1949">
                  <c:v>544.144821301516</c:v>
                </c:pt>
                <c:pt idx="1950">
                  <c:v>544.42372689931199</c:v>
                </c:pt>
                <c:pt idx="1951">
                  <c:v>544.70263249710899</c:v>
                </c:pt>
                <c:pt idx="1952">
                  <c:v>544.98153809490566</c:v>
                </c:pt>
                <c:pt idx="1953">
                  <c:v>545.26044369270289</c:v>
                </c:pt>
                <c:pt idx="1954">
                  <c:v>545.53934929049899</c:v>
                </c:pt>
                <c:pt idx="1955">
                  <c:v>545.81825488829566</c:v>
                </c:pt>
                <c:pt idx="1956">
                  <c:v>546.09716048609289</c:v>
                </c:pt>
                <c:pt idx="1957">
                  <c:v>546.37606608388967</c:v>
                </c:pt>
                <c:pt idx="1958">
                  <c:v>546.65497168168736</c:v>
                </c:pt>
                <c:pt idx="1959">
                  <c:v>546.93387727948334</c:v>
                </c:pt>
                <c:pt idx="1960">
                  <c:v>547.21278287728035</c:v>
                </c:pt>
                <c:pt idx="1961">
                  <c:v>547.49168847507701</c:v>
                </c:pt>
                <c:pt idx="1962">
                  <c:v>547.77059407287436</c:v>
                </c:pt>
                <c:pt idx="1963">
                  <c:v>548.04949967067034</c:v>
                </c:pt>
                <c:pt idx="1964">
                  <c:v>548.32840526846735</c:v>
                </c:pt>
                <c:pt idx="1965">
                  <c:v>548.60731086626402</c:v>
                </c:pt>
                <c:pt idx="1966">
                  <c:v>548.88621646406068</c:v>
                </c:pt>
                <c:pt idx="1967">
                  <c:v>549.16512206185791</c:v>
                </c:pt>
                <c:pt idx="1968">
                  <c:v>549.44402765965401</c:v>
                </c:pt>
                <c:pt idx="1969">
                  <c:v>549.72293325745136</c:v>
                </c:pt>
                <c:pt idx="1970">
                  <c:v>550.00183885524791</c:v>
                </c:pt>
                <c:pt idx="1971">
                  <c:v>550.28074445304549</c:v>
                </c:pt>
                <c:pt idx="1972">
                  <c:v>550.55965005084101</c:v>
                </c:pt>
                <c:pt idx="1973">
                  <c:v>550.83855564863802</c:v>
                </c:pt>
                <c:pt idx="1974">
                  <c:v>551.11746124643503</c:v>
                </c:pt>
                <c:pt idx="1975">
                  <c:v>551.39636684423169</c:v>
                </c:pt>
                <c:pt idx="1976">
                  <c:v>551.67527244202904</c:v>
                </c:pt>
                <c:pt idx="1977">
                  <c:v>551.95417803982502</c:v>
                </c:pt>
                <c:pt idx="1978">
                  <c:v>552.23308363762283</c:v>
                </c:pt>
                <c:pt idx="1979">
                  <c:v>552.5119892354187</c:v>
                </c:pt>
                <c:pt idx="1980">
                  <c:v>552.79089483321604</c:v>
                </c:pt>
                <c:pt idx="1981">
                  <c:v>553.06980043101203</c:v>
                </c:pt>
                <c:pt idx="1982">
                  <c:v>553.34870602880903</c:v>
                </c:pt>
                <c:pt idx="1983">
                  <c:v>553.62761162660604</c:v>
                </c:pt>
                <c:pt idx="1984">
                  <c:v>553.90651722440259</c:v>
                </c:pt>
                <c:pt idx="1985">
                  <c:v>554.18542282219994</c:v>
                </c:pt>
                <c:pt idx="1986">
                  <c:v>554.4643284199957</c:v>
                </c:pt>
                <c:pt idx="1987">
                  <c:v>554.74323401779304</c:v>
                </c:pt>
                <c:pt idx="1988">
                  <c:v>555.02213961558971</c:v>
                </c:pt>
                <c:pt idx="1989">
                  <c:v>555.3010452133874</c:v>
                </c:pt>
                <c:pt idx="1990">
                  <c:v>555.57995081118395</c:v>
                </c:pt>
                <c:pt idx="1991">
                  <c:v>555.8588564089797</c:v>
                </c:pt>
                <c:pt idx="1992">
                  <c:v>556.13776200677705</c:v>
                </c:pt>
                <c:pt idx="1993">
                  <c:v>556.41666760457338</c:v>
                </c:pt>
                <c:pt idx="1994">
                  <c:v>556.69557320237152</c:v>
                </c:pt>
                <c:pt idx="1995">
                  <c:v>556.97447880016762</c:v>
                </c:pt>
                <c:pt idx="1996">
                  <c:v>557.2533843979644</c:v>
                </c:pt>
                <c:pt idx="1997">
                  <c:v>557.53228999576038</c:v>
                </c:pt>
                <c:pt idx="1998">
                  <c:v>557.81119559355761</c:v>
                </c:pt>
                <c:pt idx="1999">
                  <c:v>558.09010119135496</c:v>
                </c:pt>
                <c:pt idx="2000">
                  <c:v>558.3690067891506</c:v>
                </c:pt>
                <c:pt idx="2001">
                  <c:v>558.64791238694761</c:v>
                </c:pt>
                <c:pt idx="2002">
                  <c:v>558.92681798474439</c:v>
                </c:pt>
                <c:pt idx="2003">
                  <c:v>559.2057235825423</c:v>
                </c:pt>
                <c:pt idx="2004">
                  <c:v>559.48462918033761</c:v>
                </c:pt>
                <c:pt idx="2005">
                  <c:v>559.76353477813552</c:v>
                </c:pt>
                <c:pt idx="2006">
                  <c:v>560.04244037593196</c:v>
                </c:pt>
                <c:pt idx="2007">
                  <c:v>560.32134597372897</c:v>
                </c:pt>
                <c:pt idx="2008">
                  <c:v>560.60025157152631</c:v>
                </c:pt>
                <c:pt idx="2009">
                  <c:v>560.8791571693223</c:v>
                </c:pt>
                <c:pt idx="2010">
                  <c:v>561.1580627671193</c:v>
                </c:pt>
                <c:pt idx="2011">
                  <c:v>561.43696836491551</c:v>
                </c:pt>
                <c:pt idx="2012">
                  <c:v>561.71587396271343</c:v>
                </c:pt>
                <c:pt idx="2013">
                  <c:v>561.99477956050964</c:v>
                </c:pt>
                <c:pt idx="2014">
                  <c:v>562.27368515830665</c:v>
                </c:pt>
                <c:pt idx="2015">
                  <c:v>562.55259075610309</c:v>
                </c:pt>
                <c:pt idx="2016">
                  <c:v>562.83149635389998</c:v>
                </c:pt>
                <c:pt idx="2017">
                  <c:v>563.11040195169767</c:v>
                </c:pt>
                <c:pt idx="2018">
                  <c:v>563.38930754949342</c:v>
                </c:pt>
                <c:pt idx="2019">
                  <c:v>563.66821314728998</c:v>
                </c:pt>
                <c:pt idx="2020">
                  <c:v>563.94711874508653</c:v>
                </c:pt>
                <c:pt idx="2021">
                  <c:v>564.22602434288399</c:v>
                </c:pt>
                <c:pt idx="2022">
                  <c:v>564.50492994068031</c:v>
                </c:pt>
                <c:pt idx="2023">
                  <c:v>564.783835538478</c:v>
                </c:pt>
                <c:pt idx="2024">
                  <c:v>565.06274113627398</c:v>
                </c:pt>
                <c:pt idx="2025">
                  <c:v>565.34164673407065</c:v>
                </c:pt>
                <c:pt idx="2026">
                  <c:v>565.620552331868</c:v>
                </c:pt>
                <c:pt idx="2027">
                  <c:v>565.89945792966432</c:v>
                </c:pt>
                <c:pt idx="2028">
                  <c:v>566.17836352746167</c:v>
                </c:pt>
                <c:pt idx="2029">
                  <c:v>566.4572691252572</c:v>
                </c:pt>
                <c:pt idx="2030">
                  <c:v>566.736174723055</c:v>
                </c:pt>
                <c:pt idx="2031">
                  <c:v>567.01508032085133</c:v>
                </c:pt>
                <c:pt idx="2032">
                  <c:v>567.29398591864879</c:v>
                </c:pt>
                <c:pt idx="2033">
                  <c:v>567.57289151644534</c:v>
                </c:pt>
                <c:pt idx="2034">
                  <c:v>567.85179711424166</c:v>
                </c:pt>
                <c:pt idx="2035">
                  <c:v>568.13070271203901</c:v>
                </c:pt>
                <c:pt idx="2036">
                  <c:v>568.40960830983499</c:v>
                </c:pt>
                <c:pt idx="2037">
                  <c:v>568.68851390763268</c:v>
                </c:pt>
                <c:pt idx="2038">
                  <c:v>568.96741950542821</c:v>
                </c:pt>
                <c:pt idx="2039">
                  <c:v>569.24632510322567</c:v>
                </c:pt>
                <c:pt idx="2040">
                  <c:v>569.525230701022</c:v>
                </c:pt>
                <c:pt idx="2041">
                  <c:v>569.804136298819</c:v>
                </c:pt>
                <c:pt idx="2042">
                  <c:v>570.08304189661635</c:v>
                </c:pt>
                <c:pt idx="2043">
                  <c:v>570.36194749441222</c:v>
                </c:pt>
                <c:pt idx="2044">
                  <c:v>570.64085309220968</c:v>
                </c:pt>
                <c:pt idx="2045">
                  <c:v>570.91975869000601</c:v>
                </c:pt>
                <c:pt idx="2046">
                  <c:v>571.19866428780301</c:v>
                </c:pt>
              </c:numCache>
            </c:numRef>
          </c:xVal>
          <c:yVal>
            <c:numRef>
              <c:f>rough_road!$C$2:$C$2048</c:f>
              <c:numCache>
                <c:formatCode>General</c:formatCode>
                <c:ptCount val="2047"/>
                <c:pt idx="0">
                  <c:v>60.8554133777088</c:v>
                </c:pt>
                <c:pt idx="1">
                  <c:v>0.23092305650285408</c:v>
                </c:pt>
                <c:pt idx="2">
                  <c:v>1.3929049727137301</c:v>
                </c:pt>
                <c:pt idx="3">
                  <c:v>7.3128589085234605E-2</c:v>
                </c:pt>
                <c:pt idx="4">
                  <c:v>0.73254997760557383</c:v>
                </c:pt>
                <c:pt idx="5">
                  <c:v>1.1911042065370798</c:v>
                </c:pt>
                <c:pt idx="6">
                  <c:v>0.76671730761986634</c:v>
                </c:pt>
                <c:pt idx="7">
                  <c:v>0.78070781048941063</c:v>
                </c:pt>
                <c:pt idx="8">
                  <c:v>3.3647634905583987</c:v>
                </c:pt>
                <c:pt idx="9">
                  <c:v>0.26871430583455136</c:v>
                </c:pt>
                <c:pt idx="10">
                  <c:v>0.31246467633448743</c:v>
                </c:pt>
                <c:pt idx="11">
                  <c:v>0.17294000245586413</c:v>
                </c:pt>
                <c:pt idx="12">
                  <c:v>0.42274345475929093</c:v>
                </c:pt>
                <c:pt idx="13">
                  <c:v>0.22120645365204308</c:v>
                </c:pt>
                <c:pt idx="14">
                  <c:v>4.97683417893608E-2</c:v>
                </c:pt>
                <c:pt idx="15">
                  <c:v>0.22473621875931399</c:v>
                </c:pt>
                <c:pt idx="16">
                  <c:v>0.41248072602940433</c:v>
                </c:pt>
                <c:pt idx="17">
                  <c:v>1.5969719306483001</c:v>
                </c:pt>
                <c:pt idx="18">
                  <c:v>2.0336433776281086E-2</c:v>
                </c:pt>
                <c:pt idx="19">
                  <c:v>0.55699795967768995</c:v>
                </c:pt>
                <c:pt idx="20">
                  <c:v>0.44245632162545617</c:v>
                </c:pt>
                <c:pt idx="21">
                  <c:v>0.18375028709770116</c:v>
                </c:pt>
                <c:pt idx="22">
                  <c:v>0.78897518970771052</c:v>
                </c:pt>
                <c:pt idx="23">
                  <c:v>0.23386096167033901</c:v>
                </c:pt>
                <c:pt idx="24">
                  <c:v>0.56040030952541997</c:v>
                </c:pt>
                <c:pt idx="25">
                  <c:v>0.51181036410771941</c:v>
                </c:pt>
                <c:pt idx="26">
                  <c:v>0.14972584908850001</c:v>
                </c:pt>
                <c:pt idx="27">
                  <c:v>2.2755906309285E-2</c:v>
                </c:pt>
                <c:pt idx="28">
                  <c:v>0.13617141668336591</c:v>
                </c:pt>
                <c:pt idx="29">
                  <c:v>7.4469144841625146E-2</c:v>
                </c:pt>
                <c:pt idx="30">
                  <c:v>0.30123298916269936</c:v>
                </c:pt>
                <c:pt idx="31">
                  <c:v>0.32577879796987064</c:v>
                </c:pt>
                <c:pt idx="32">
                  <c:v>7.1610705775035005E-2</c:v>
                </c:pt>
                <c:pt idx="33">
                  <c:v>0.24813151819349899</c:v>
                </c:pt>
                <c:pt idx="34">
                  <c:v>1.4658883595109898E-2</c:v>
                </c:pt>
                <c:pt idx="35">
                  <c:v>1.8391499063127509E-2</c:v>
                </c:pt>
                <c:pt idx="36">
                  <c:v>0.18257823921532107</c:v>
                </c:pt>
                <c:pt idx="37">
                  <c:v>9.0203548808276204E-2</c:v>
                </c:pt>
                <c:pt idx="38">
                  <c:v>0.12438657826773304</c:v>
                </c:pt>
                <c:pt idx="39">
                  <c:v>4.6352912679967176E-2</c:v>
                </c:pt>
                <c:pt idx="40">
                  <c:v>0.1537491660652292</c:v>
                </c:pt>
                <c:pt idx="41">
                  <c:v>1.4823716907539499E-2</c:v>
                </c:pt>
                <c:pt idx="42">
                  <c:v>4.2796929448349369E-2</c:v>
                </c:pt>
                <c:pt idx="43">
                  <c:v>1.0677858166442403E-2</c:v>
                </c:pt>
                <c:pt idx="44">
                  <c:v>0.13312493846491397</c:v>
                </c:pt>
                <c:pt idx="45">
                  <c:v>3.6145206358911899E-2</c:v>
                </c:pt>
                <c:pt idx="46">
                  <c:v>9.5538092147535267E-2</c:v>
                </c:pt>
                <c:pt idx="47">
                  <c:v>2.7734290796726721E-2</c:v>
                </c:pt>
                <c:pt idx="48">
                  <c:v>6.1066937379151837E-3</c:v>
                </c:pt>
                <c:pt idx="49">
                  <c:v>8.5045805402515801E-2</c:v>
                </c:pt>
                <c:pt idx="50">
                  <c:v>1.7904070831512412E-2</c:v>
                </c:pt>
                <c:pt idx="51">
                  <c:v>0.11060097039618004</c:v>
                </c:pt>
                <c:pt idx="52">
                  <c:v>2.7808072500944635E-4</c:v>
                </c:pt>
                <c:pt idx="53">
                  <c:v>3.0245768099536514E-2</c:v>
                </c:pt>
                <c:pt idx="54">
                  <c:v>1.1421461619182819E-2</c:v>
                </c:pt>
                <c:pt idx="55">
                  <c:v>0.11574831521538698</c:v>
                </c:pt>
                <c:pt idx="56">
                  <c:v>4.0294931361668999E-2</c:v>
                </c:pt>
                <c:pt idx="57">
                  <c:v>2.4472733195154113E-3</c:v>
                </c:pt>
                <c:pt idx="58">
                  <c:v>6.9387389867996238E-2</c:v>
                </c:pt>
                <c:pt idx="59">
                  <c:v>8.0865987222006344E-2</c:v>
                </c:pt>
                <c:pt idx="60">
                  <c:v>5.5848253843552801E-3</c:v>
                </c:pt>
                <c:pt idx="61">
                  <c:v>5.1395463299091726E-2</c:v>
                </c:pt>
                <c:pt idx="62">
                  <c:v>1.636616146759801E-2</c:v>
                </c:pt>
                <c:pt idx="63">
                  <c:v>4.7541610133265003E-3</c:v>
                </c:pt>
                <c:pt idx="64">
                  <c:v>2.1425864515566013E-2</c:v>
                </c:pt>
                <c:pt idx="65">
                  <c:v>1.4203809674826701E-2</c:v>
                </c:pt>
                <c:pt idx="66">
                  <c:v>6.0482843564559373E-2</c:v>
                </c:pt>
                <c:pt idx="67">
                  <c:v>6.8077286199699619E-2</c:v>
                </c:pt>
                <c:pt idx="68">
                  <c:v>3.3070949297215005E-2</c:v>
                </c:pt>
                <c:pt idx="69">
                  <c:v>4.7556221005250752E-4</c:v>
                </c:pt>
                <c:pt idx="70">
                  <c:v>1.70316272115719E-3</c:v>
                </c:pt>
                <c:pt idx="71">
                  <c:v>9.9403817921442428E-2</c:v>
                </c:pt>
                <c:pt idx="72">
                  <c:v>5.6751715751760586E-2</c:v>
                </c:pt>
                <c:pt idx="73">
                  <c:v>6.9588527986469331E-3</c:v>
                </c:pt>
                <c:pt idx="74">
                  <c:v>4.2670351814556313E-2</c:v>
                </c:pt>
                <c:pt idx="75">
                  <c:v>1.6922952021343099E-2</c:v>
                </c:pt>
                <c:pt idx="76">
                  <c:v>2.8937309541750115E-2</c:v>
                </c:pt>
                <c:pt idx="77">
                  <c:v>3.6865641823796316E-3</c:v>
                </c:pt>
                <c:pt idx="78">
                  <c:v>5.4570876565241426E-3</c:v>
                </c:pt>
                <c:pt idx="79">
                  <c:v>1.06235471778889E-2</c:v>
                </c:pt>
                <c:pt idx="80">
                  <c:v>1.0119108753838901E-4</c:v>
                </c:pt>
                <c:pt idx="81">
                  <c:v>1.3516228922001099E-2</c:v>
                </c:pt>
                <c:pt idx="82">
                  <c:v>1.622619260671751E-2</c:v>
                </c:pt>
                <c:pt idx="83">
                  <c:v>5.2864498320156432E-2</c:v>
                </c:pt>
                <c:pt idx="84">
                  <c:v>1.8177709260486113E-3</c:v>
                </c:pt>
                <c:pt idx="85">
                  <c:v>5.71511034406397E-2</c:v>
                </c:pt>
                <c:pt idx="86">
                  <c:v>1.4822680206734507E-3</c:v>
                </c:pt>
                <c:pt idx="87">
                  <c:v>2.7109297467127827E-3</c:v>
                </c:pt>
                <c:pt idx="88">
                  <c:v>2.8946547058347E-2</c:v>
                </c:pt>
                <c:pt idx="89">
                  <c:v>7.4144194838428351E-2</c:v>
                </c:pt>
                <c:pt idx="90">
                  <c:v>7.1021843203559467E-3</c:v>
                </c:pt>
                <c:pt idx="91">
                  <c:v>7.2615557590314404E-3</c:v>
                </c:pt>
                <c:pt idx="92">
                  <c:v>1.4048875568801306E-3</c:v>
                </c:pt>
                <c:pt idx="93">
                  <c:v>5.7857416875796942E-3</c:v>
                </c:pt>
                <c:pt idx="94">
                  <c:v>4.2685923180458699E-3</c:v>
                </c:pt>
                <c:pt idx="95">
                  <c:v>3.7759592819098419E-4</c:v>
                </c:pt>
                <c:pt idx="96">
                  <c:v>3.3015913979448615E-3</c:v>
                </c:pt>
                <c:pt idx="97">
                  <c:v>3.3222899534863203E-2</c:v>
                </c:pt>
                <c:pt idx="98">
                  <c:v>1.52136080918715E-2</c:v>
                </c:pt>
                <c:pt idx="99">
                  <c:v>1.0631640694810505E-2</c:v>
                </c:pt>
                <c:pt idx="100">
                  <c:v>1.8975564500742711E-4</c:v>
                </c:pt>
                <c:pt idx="101">
                  <c:v>4.7947493813819747E-3</c:v>
                </c:pt>
                <c:pt idx="102">
                  <c:v>1.4986726649831607E-2</c:v>
                </c:pt>
                <c:pt idx="103">
                  <c:v>1.64062679202026E-2</c:v>
                </c:pt>
                <c:pt idx="104">
                  <c:v>4.3144662545432297E-2</c:v>
                </c:pt>
                <c:pt idx="105">
                  <c:v>1.9717162076584402E-2</c:v>
                </c:pt>
                <c:pt idx="106">
                  <c:v>2.5216081888829013E-3</c:v>
                </c:pt>
                <c:pt idx="107">
                  <c:v>5.409955799962515E-4</c:v>
                </c:pt>
                <c:pt idx="108">
                  <c:v>2.4912311549662213E-3</c:v>
                </c:pt>
                <c:pt idx="109">
                  <c:v>3.6571314955759745E-3</c:v>
                </c:pt>
                <c:pt idx="110">
                  <c:v>2.1498573212039699E-3</c:v>
                </c:pt>
                <c:pt idx="111">
                  <c:v>1.2640983172893198E-2</c:v>
                </c:pt>
                <c:pt idx="112">
                  <c:v>9.2415829544318026E-3</c:v>
                </c:pt>
                <c:pt idx="113">
                  <c:v>2.5719290855197093E-2</c:v>
                </c:pt>
                <c:pt idx="114">
                  <c:v>1.4824875737342412E-2</c:v>
                </c:pt>
                <c:pt idx="115">
                  <c:v>3.4159343010192913E-3</c:v>
                </c:pt>
                <c:pt idx="116">
                  <c:v>7.0537581121034431E-3</c:v>
                </c:pt>
                <c:pt idx="117">
                  <c:v>2.0150494552902787E-3</c:v>
                </c:pt>
                <c:pt idx="118">
                  <c:v>4.2973986200284097E-3</c:v>
                </c:pt>
                <c:pt idx="119">
                  <c:v>2.5986521346390182E-2</c:v>
                </c:pt>
                <c:pt idx="120">
                  <c:v>1.11176107531342E-3</c:v>
                </c:pt>
                <c:pt idx="121">
                  <c:v>3.7078820688718641E-4</c:v>
                </c:pt>
                <c:pt idx="122">
                  <c:v>4.1078896911794002E-3</c:v>
                </c:pt>
                <c:pt idx="123">
                  <c:v>3.0986777165747499E-2</c:v>
                </c:pt>
                <c:pt idx="124">
                  <c:v>4.9705595536099914E-3</c:v>
                </c:pt>
                <c:pt idx="125">
                  <c:v>7.5559633061838853E-3</c:v>
                </c:pt>
                <c:pt idx="126">
                  <c:v>4.3876873415425403E-3</c:v>
                </c:pt>
                <c:pt idx="127">
                  <c:v>4.7498267538920941E-3</c:v>
                </c:pt>
                <c:pt idx="128">
                  <c:v>1.2311551597786013E-4</c:v>
                </c:pt>
                <c:pt idx="129">
                  <c:v>2.8561754205225702E-3</c:v>
                </c:pt>
                <c:pt idx="130">
                  <c:v>4.2345202040437327E-3</c:v>
                </c:pt>
                <c:pt idx="131">
                  <c:v>1.0617623134753199E-3</c:v>
                </c:pt>
                <c:pt idx="132">
                  <c:v>5.0458017608708732E-3</c:v>
                </c:pt>
                <c:pt idx="133">
                  <c:v>3.9010027456979628E-3</c:v>
                </c:pt>
                <c:pt idx="134">
                  <c:v>8.7015122599596404E-3</c:v>
                </c:pt>
                <c:pt idx="135" formatCode="0.00E+00">
                  <c:v>2.2555983621888414E-5</c:v>
                </c:pt>
                <c:pt idx="136">
                  <c:v>8.6550935895872011E-3</c:v>
                </c:pt>
                <c:pt idx="137">
                  <c:v>1.2623748497350306E-2</c:v>
                </c:pt>
                <c:pt idx="138">
                  <c:v>9.632822789980871E-4</c:v>
                </c:pt>
                <c:pt idx="139">
                  <c:v>1.3818620802563601E-2</c:v>
                </c:pt>
                <c:pt idx="140">
                  <c:v>4.4442159599072977E-4</c:v>
                </c:pt>
                <c:pt idx="141">
                  <c:v>1.8600382787964012E-2</c:v>
                </c:pt>
                <c:pt idx="142">
                  <c:v>5.1589944717247496E-3</c:v>
                </c:pt>
                <c:pt idx="143">
                  <c:v>3.51316312911128E-3</c:v>
                </c:pt>
                <c:pt idx="144">
                  <c:v>2.4307749403925218E-3</c:v>
                </c:pt>
                <c:pt idx="145">
                  <c:v>1.3803537857754906E-3</c:v>
                </c:pt>
                <c:pt idx="146">
                  <c:v>1.9245756082415014E-3</c:v>
                </c:pt>
                <c:pt idx="147">
                  <c:v>2.5579244411530425E-3</c:v>
                </c:pt>
                <c:pt idx="148">
                  <c:v>5.5091811872826366E-3</c:v>
                </c:pt>
                <c:pt idx="149">
                  <c:v>1.198043602488641E-3</c:v>
                </c:pt>
                <c:pt idx="150">
                  <c:v>6.583790489892348E-3</c:v>
                </c:pt>
                <c:pt idx="151">
                  <c:v>1.1949117982246401E-4</c:v>
                </c:pt>
                <c:pt idx="152">
                  <c:v>1.0147274755693799E-3</c:v>
                </c:pt>
                <c:pt idx="153">
                  <c:v>4.3729511831668904E-3</c:v>
                </c:pt>
                <c:pt idx="154">
                  <c:v>2.3037986748703412E-3</c:v>
                </c:pt>
                <c:pt idx="155">
                  <c:v>5.0546076368807903E-4</c:v>
                </c:pt>
                <c:pt idx="156">
                  <c:v>1.0125125104198606E-3</c:v>
                </c:pt>
                <c:pt idx="157">
                  <c:v>1.6283726602315614E-3</c:v>
                </c:pt>
                <c:pt idx="158">
                  <c:v>6.5778486759355903E-3</c:v>
                </c:pt>
                <c:pt idx="159">
                  <c:v>4.2862365476476632E-4</c:v>
                </c:pt>
                <c:pt idx="160">
                  <c:v>8.8645749308893904E-4</c:v>
                </c:pt>
                <c:pt idx="161">
                  <c:v>1.4073325561827103E-2</c:v>
                </c:pt>
                <c:pt idx="162">
                  <c:v>8.2522910771267582E-4</c:v>
                </c:pt>
                <c:pt idx="163">
                  <c:v>4.052268995763198E-3</c:v>
                </c:pt>
                <c:pt idx="164">
                  <c:v>1.8635483537139507E-3</c:v>
                </c:pt>
                <c:pt idx="165">
                  <c:v>8.4063025955435026E-3</c:v>
                </c:pt>
                <c:pt idx="166">
                  <c:v>2.2665910860610334E-3</c:v>
                </c:pt>
                <c:pt idx="167">
                  <c:v>9.4952542774878735E-4</c:v>
                </c:pt>
                <c:pt idx="168">
                  <c:v>2.0987046064326917E-3</c:v>
                </c:pt>
                <c:pt idx="169">
                  <c:v>1.1659691334685706E-3</c:v>
                </c:pt>
                <c:pt idx="170">
                  <c:v>2.3784589623066787E-3</c:v>
                </c:pt>
                <c:pt idx="171" formatCode="0.00E+00">
                  <c:v>6.7083753429693141E-5</c:v>
                </c:pt>
                <c:pt idx="172">
                  <c:v>7.430738030091388E-4</c:v>
                </c:pt>
                <c:pt idx="173">
                  <c:v>1.5522424116727713E-2</c:v>
                </c:pt>
                <c:pt idx="174">
                  <c:v>1.2158118437333701E-3</c:v>
                </c:pt>
                <c:pt idx="175">
                  <c:v>7.1426255747554799E-3</c:v>
                </c:pt>
                <c:pt idx="176">
                  <c:v>4.6310480233247454E-3</c:v>
                </c:pt>
                <c:pt idx="177">
                  <c:v>8.1983513203927642E-4</c:v>
                </c:pt>
                <c:pt idx="178">
                  <c:v>6.8953729483738728E-3</c:v>
                </c:pt>
                <c:pt idx="179">
                  <c:v>2.0071512885688425E-4</c:v>
                </c:pt>
                <c:pt idx="180" formatCode="0.00E+00">
                  <c:v>9.3657516730059038E-5</c:v>
                </c:pt>
                <c:pt idx="181">
                  <c:v>1.9941968251692014E-3</c:v>
                </c:pt>
                <c:pt idx="182">
                  <c:v>1.1019362289101499E-3</c:v>
                </c:pt>
                <c:pt idx="183">
                  <c:v>5.4547973262200414E-3</c:v>
                </c:pt>
                <c:pt idx="184">
                  <c:v>1.3097348856059498E-3</c:v>
                </c:pt>
                <c:pt idx="185">
                  <c:v>1.4582340055368801E-3</c:v>
                </c:pt>
                <c:pt idx="186">
                  <c:v>2.3825324642025715E-3</c:v>
                </c:pt>
                <c:pt idx="187">
                  <c:v>2.2328086791860397E-4</c:v>
                </c:pt>
                <c:pt idx="188">
                  <c:v>2.132064511531901E-4</c:v>
                </c:pt>
                <c:pt idx="189">
                  <c:v>5.2963657061652599E-3</c:v>
                </c:pt>
                <c:pt idx="190">
                  <c:v>1.4262762171429698E-3</c:v>
                </c:pt>
                <c:pt idx="191">
                  <c:v>8.343852775612396E-3</c:v>
                </c:pt>
                <c:pt idx="192">
                  <c:v>6.9244258421229101E-3</c:v>
                </c:pt>
                <c:pt idx="193">
                  <c:v>5.4500152974565601E-4</c:v>
                </c:pt>
                <c:pt idx="194">
                  <c:v>2.8384471839067198E-4</c:v>
                </c:pt>
                <c:pt idx="195">
                  <c:v>4.5036513600695827E-3</c:v>
                </c:pt>
                <c:pt idx="196">
                  <c:v>3.1028081601510609E-4</c:v>
                </c:pt>
                <c:pt idx="197">
                  <c:v>2.2837386724781526E-3</c:v>
                </c:pt>
                <c:pt idx="198">
                  <c:v>1.0637617176809892E-3</c:v>
                </c:pt>
                <c:pt idx="199">
                  <c:v>4.8623094520963426E-3</c:v>
                </c:pt>
                <c:pt idx="200">
                  <c:v>2.5598324983242102E-3</c:v>
                </c:pt>
                <c:pt idx="201">
                  <c:v>1.5235604226660406E-3</c:v>
                </c:pt>
                <c:pt idx="202">
                  <c:v>1.8120090246318322E-3</c:v>
                </c:pt>
                <c:pt idx="203">
                  <c:v>6.0973517988304228E-3</c:v>
                </c:pt>
                <c:pt idx="204">
                  <c:v>1.7568890333896503E-4</c:v>
                </c:pt>
                <c:pt idx="205">
                  <c:v>7.1565745841515129E-4</c:v>
                </c:pt>
                <c:pt idx="206">
                  <c:v>1.3047998458432207E-3</c:v>
                </c:pt>
                <c:pt idx="207">
                  <c:v>1.0059076587325098E-3</c:v>
                </c:pt>
                <c:pt idx="208">
                  <c:v>6.297627353414587E-4</c:v>
                </c:pt>
                <c:pt idx="209">
                  <c:v>3.4140579545233899E-3</c:v>
                </c:pt>
                <c:pt idx="210">
                  <c:v>3.5358340460818621E-3</c:v>
                </c:pt>
                <c:pt idx="211">
                  <c:v>1.2896003395411907E-4</c:v>
                </c:pt>
                <c:pt idx="212">
                  <c:v>6.5634098578378516E-4</c:v>
                </c:pt>
                <c:pt idx="213">
                  <c:v>4.9442235533633753E-3</c:v>
                </c:pt>
                <c:pt idx="214">
                  <c:v>9.1138883315316339E-4</c:v>
                </c:pt>
                <c:pt idx="215">
                  <c:v>8.2730775923954504E-4</c:v>
                </c:pt>
                <c:pt idx="216">
                  <c:v>1.5140307080499006E-3</c:v>
                </c:pt>
                <c:pt idx="217">
                  <c:v>1.8371403665795112E-3</c:v>
                </c:pt>
                <c:pt idx="218">
                  <c:v>1.6945115018160619E-3</c:v>
                </c:pt>
                <c:pt idx="219">
                  <c:v>6.6870370587818228E-4</c:v>
                </c:pt>
                <c:pt idx="220">
                  <c:v>1.7440404655608807E-3</c:v>
                </c:pt>
                <c:pt idx="221">
                  <c:v>2.9583612815054931E-4</c:v>
                </c:pt>
                <c:pt idx="222">
                  <c:v>2.9452870452731719E-4</c:v>
                </c:pt>
                <c:pt idx="223">
                  <c:v>4.1771738567130973E-3</c:v>
                </c:pt>
                <c:pt idx="224">
                  <c:v>3.5010755806296314E-4</c:v>
                </c:pt>
                <c:pt idx="225">
                  <c:v>1.4241266216149799E-3</c:v>
                </c:pt>
                <c:pt idx="226">
                  <c:v>1.41377032553277E-3</c:v>
                </c:pt>
                <c:pt idx="227">
                  <c:v>4.0885231447857927E-4</c:v>
                </c:pt>
                <c:pt idx="228">
                  <c:v>3.8894343916139431E-4</c:v>
                </c:pt>
                <c:pt idx="229">
                  <c:v>2.1546987616505816E-3</c:v>
                </c:pt>
                <c:pt idx="230">
                  <c:v>6.850242606469565E-4</c:v>
                </c:pt>
                <c:pt idx="231">
                  <c:v>1.3370135669287322E-3</c:v>
                </c:pt>
                <c:pt idx="232">
                  <c:v>1.2041909658329201E-3</c:v>
                </c:pt>
                <c:pt idx="233">
                  <c:v>2.5235610829204627E-3</c:v>
                </c:pt>
                <c:pt idx="234" formatCode="0.00E+00">
                  <c:v>6.9084242458492144E-5</c:v>
                </c:pt>
                <c:pt idx="235">
                  <c:v>8.9684906807863509E-4</c:v>
                </c:pt>
                <c:pt idx="236">
                  <c:v>2.9953491995861098E-4</c:v>
                </c:pt>
                <c:pt idx="237">
                  <c:v>1.7683132354474301E-4</c:v>
                </c:pt>
                <c:pt idx="238">
                  <c:v>1.3036162398474701E-3</c:v>
                </c:pt>
                <c:pt idx="239">
                  <c:v>3.8566168976049214E-4</c:v>
                </c:pt>
                <c:pt idx="240">
                  <c:v>2.8637153875669327E-3</c:v>
                </c:pt>
                <c:pt idx="241">
                  <c:v>5.8432342737062E-4</c:v>
                </c:pt>
                <c:pt idx="242">
                  <c:v>3.6769033065045715E-4</c:v>
                </c:pt>
                <c:pt idx="243">
                  <c:v>3.8586045489585326E-3</c:v>
                </c:pt>
                <c:pt idx="244">
                  <c:v>1.0914235396698401E-3</c:v>
                </c:pt>
                <c:pt idx="245">
                  <c:v>4.4089659894958641E-4</c:v>
                </c:pt>
                <c:pt idx="246">
                  <c:v>6.0063974085740541E-3</c:v>
                </c:pt>
                <c:pt idx="247">
                  <c:v>2.700193449635873E-4</c:v>
                </c:pt>
                <c:pt idx="248">
                  <c:v>5.7628000977605635E-4</c:v>
                </c:pt>
                <c:pt idx="249">
                  <c:v>1.3327541581070806E-3</c:v>
                </c:pt>
                <c:pt idx="250">
                  <c:v>2.7286756173366814E-4</c:v>
                </c:pt>
                <c:pt idx="251">
                  <c:v>3.3515611504436314E-3</c:v>
                </c:pt>
                <c:pt idx="252">
                  <c:v>1.32356508394796E-3</c:v>
                </c:pt>
                <c:pt idx="253">
                  <c:v>1.6202547033659608E-3</c:v>
                </c:pt>
                <c:pt idx="254">
                  <c:v>1.1110623046893008E-4</c:v>
                </c:pt>
                <c:pt idx="255">
                  <c:v>9.5502627228483659E-4</c:v>
                </c:pt>
                <c:pt idx="256">
                  <c:v>3.6023612909957532E-4</c:v>
                </c:pt>
                <c:pt idx="257" formatCode="0.00E+00">
                  <c:v>9.7828412036570511E-5</c:v>
                </c:pt>
                <c:pt idx="258">
                  <c:v>2.4649177579455446E-4</c:v>
                </c:pt>
                <c:pt idx="259">
                  <c:v>1.07580413269405E-4</c:v>
                </c:pt>
                <c:pt idx="260">
                  <c:v>1.5269139076820208E-4</c:v>
                </c:pt>
                <c:pt idx="261">
                  <c:v>1.8899669208203007E-3</c:v>
                </c:pt>
                <c:pt idx="262">
                  <c:v>1.2336098813094892E-3</c:v>
                </c:pt>
                <c:pt idx="263">
                  <c:v>7.5414787122425793E-4</c:v>
                </c:pt>
                <c:pt idx="264">
                  <c:v>1.1049224625438207E-3</c:v>
                </c:pt>
                <c:pt idx="265">
                  <c:v>5.8975230404911426E-3</c:v>
                </c:pt>
                <c:pt idx="266">
                  <c:v>4.4933784962610055E-4</c:v>
                </c:pt>
                <c:pt idx="267">
                  <c:v>1.84749139770894E-4</c:v>
                </c:pt>
                <c:pt idx="268">
                  <c:v>1.9815489056312127E-4</c:v>
                </c:pt>
                <c:pt idx="269">
                  <c:v>7.7689084316539842E-4</c:v>
                </c:pt>
                <c:pt idx="270">
                  <c:v>2.4463936523810332E-4</c:v>
                </c:pt>
                <c:pt idx="271">
                  <c:v>1.0660831055927307E-3</c:v>
                </c:pt>
                <c:pt idx="272">
                  <c:v>4.1083634221293552E-3</c:v>
                </c:pt>
                <c:pt idx="273">
                  <c:v>2.4763326736865401E-3</c:v>
                </c:pt>
                <c:pt idx="274">
                  <c:v>1.0751421591050807E-3</c:v>
                </c:pt>
                <c:pt idx="275">
                  <c:v>1.1423267701503E-3</c:v>
                </c:pt>
                <c:pt idx="276">
                  <c:v>6.8386669091185842E-4</c:v>
                </c:pt>
                <c:pt idx="277" formatCode="0.00E+00">
                  <c:v>3.2179842577796648E-5</c:v>
                </c:pt>
                <c:pt idx="278">
                  <c:v>2.2358551878901288E-4</c:v>
                </c:pt>
                <c:pt idx="279">
                  <c:v>2.23697615391481E-3</c:v>
                </c:pt>
                <c:pt idx="280">
                  <c:v>1.927340946936492E-4</c:v>
                </c:pt>
                <c:pt idx="281">
                  <c:v>1.1706940238667813E-3</c:v>
                </c:pt>
                <c:pt idx="282">
                  <c:v>5.3026386874355724E-4</c:v>
                </c:pt>
                <c:pt idx="283">
                  <c:v>1.0286021174973003E-4</c:v>
                </c:pt>
                <c:pt idx="284">
                  <c:v>7.5886153011279339E-4</c:v>
                </c:pt>
                <c:pt idx="285">
                  <c:v>2.5598427840385195E-4</c:v>
                </c:pt>
                <c:pt idx="286">
                  <c:v>2.4859105520058425E-3</c:v>
                </c:pt>
                <c:pt idx="287">
                  <c:v>1.7677910727666201E-3</c:v>
                </c:pt>
                <c:pt idx="288">
                  <c:v>7.5057275384185246E-4</c:v>
                </c:pt>
                <c:pt idx="289">
                  <c:v>4.5903869231420726E-4</c:v>
                </c:pt>
                <c:pt idx="290">
                  <c:v>7.8445169252208918E-4</c:v>
                </c:pt>
                <c:pt idx="291">
                  <c:v>1.09672668848184E-3</c:v>
                </c:pt>
                <c:pt idx="292">
                  <c:v>8.78615748186042E-4</c:v>
                </c:pt>
                <c:pt idx="293">
                  <c:v>5.974336561130624E-4</c:v>
                </c:pt>
                <c:pt idx="294">
                  <c:v>3.5738681181570218E-4</c:v>
                </c:pt>
                <c:pt idx="295">
                  <c:v>5.9208846968008438E-4</c:v>
                </c:pt>
                <c:pt idx="296">
                  <c:v>2.1348578077386E-3</c:v>
                </c:pt>
                <c:pt idx="297">
                  <c:v>6.128624885664084E-4</c:v>
                </c:pt>
                <c:pt idx="298">
                  <c:v>2.4060138261900298E-3</c:v>
                </c:pt>
                <c:pt idx="299">
                  <c:v>1.0606058439557807E-3</c:v>
                </c:pt>
                <c:pt idx="300">
                  <c:v>1.2920970370536007E-4</c:v>
                </c:pt>
                <c:pt idx="301">
                  <c:v>3.9961826536493919E-4</c:v>
                </c:pt>
                <c:pt idx="302">
                  <c:v>4.3428787569043824E-4</c:v>
                </c:pt>
                <c:pt idx="303">
                  <c:v>8.9929723150188056E-4</c:v>
                </c:pt>
                <c:pt idx="304">
                  <c:v>3.8346926397270298E-3</c:v>
                </c:pt>
                <c:pt idx="305">
                  <c:v>1.7820931035866116E-4</c:v>
                </c:pt>
                <c:pt idx="306">
                  <c:v>8.3056096975202265E-4</c:v>
                </c:pt>
                <c:pt idx="307">
                  <c:v>5.1844642010560698E-4</c:v>
                </c:pt>
                <c:pt idx="308">
                  <c:v>1.1470579523584212E-3</c:v>
                </c:pt>
                <c:pt idx="309">
                  <c:v>1.0646837506152406E-3</c:v>
                </c:pt>
                <c:pt idx="310">
                  <c:v>4.5958622246427926E-4</c:v>
                </c:pt>
                <c:pt idx="311">
                  <c:v>1.1400000393093307E-3</c:v>
                </c:pt>
                <c:pt idx="312" formatCode="0.00E+00">
                  <c:v>1.50172959861501E-5</c:v>
                </c:pt>
                <c:pt idx="313">
                  <c:v>4.1535710864723123E-4</c:v>
                </c:pt>
                <c:pt idx="314">
                  <c:v>3.132627750467583E-4</c:v>
                </c:pt>
                <c:pt idx="315">
                  <c:v>6.8657185255051637E-4</c:v>
                </c:pt>
                <c:pt idx="316">
                  <c:v>1.8738870682293207E-3</c:v>
                </c:pt>
                <c:pt idx="317">
                  <c:v>1.3021167414056011E-3</c:v>
                </c:pt>
                <c:pt idx="318">
                  <c:v>1.9716369144930716E-4</c:v>
                </c:pt>
                <c:pt idx="319">
                  <c:v>1.1564824360747413E-3</c:v>
                </c:pt>
                <c:pt idx="320">
                  <c:v>6.7311476852533511E-4</c:v>
                </c:pt>
                <c:pt idx="321">
                  <c:v>4.2185689531481032E-4</c:v>
                </c:pt>
                <c:pt idx="322">
                  <c:v>6.5661547664150799E-4</c:v>
                </c:pt>
                <c:pt idx="323">
                  <c:v>1.2651580765629901E-3</c:v>
                </c:pt>
                <c:pt idx="324">
                  <c:v>2.8514944346859898E-4</c:v>
                </c:pt>
                <c:pt idx="325">
                  <c:v>8.6980137261675843E-4</c:v>
                </c:pt>
                <c:pt idx="326">
                  <c:v>7.2193636510009063E-4</c:v>
                </c:pt>
                <c:pt idx="327">
                  <c:v>9.8385530123552248E-4</c:v>
                </c:pt>
                <c:pt idx="328">
                  <c:v>6.632960453965374E-4</c:v>
                </c:pt>
                <c:pt idx="329">
                  <c:v>3.791798684202914E-4</c:v>
                </c:pt>
                <c:pt idx="330">
                  <c:v>1.6766161532686015E-4</c:v>
                </c:pt>
                <c:pt idx="331">
                  <c:v>5.6072351853359828E-4</c:v>
                </c:pt>
                <c:pt idx="332">
                  <c:v>1.0888731428634407E-3</c:v>
                </c:pt>
                <c:pt idx="333">
                  <c:v>1.4854704492450607E-3</c:v>
                </c:pt>
                <c:pt idx="334">
                  <c:v>4.0088365538723503E-4</c:v>
                </c:pt>
                <c:pt idx="335">
                  <c:v>1.1383499689372714E-3</c:v>
                </c:pt>
                <c:pt idx="336">
                  <c:v>8.9915627322218795E-4</c:v>
                </c:pt>
                <c:pt idx="337">
                  <c:v>4.1521829054418314E-4</c:v>
                </c:pt>
                <c:pt idx="338" formatCode="0.00E+00">
                  <c:v>2.2084452481799229E-5</c:v>
                </c:pt>
                <c:pt idx="339">
                  <c:v>6.2979315973586702E-4</c:v>
                </c:pt>
                <c:pt idx="340">
                  <c:v>4.5496836574533542E-4</c:v>
                </c:pt>
                <c:pt idx="341">
                  <c:v>3.2755062794873432E-4</c:v>
                </c:pt>
                <c:pt idx="342">
                  <c:v>9.2761197250224156E-4</c:v>
                </c:pt>
                <c:pt idx="343">
                  <c:v>5.6648268692229377E-4</c:v>
                </c:pt>
                <c:pt idx="344">
                  <c:v>3.4184703617192114E-4</c:v>
                </c:pt>
                <c:pt idx="345">
                  <c:v>7.9674294810482156E-4</c:v>
                </c:pt>
                <c:pt idx="346">
                  <c:v>1.0739915241222606E-3</c:v>
                </c:pt>
                <c:pt idx="347">
                  <c:v>2.8297548033151001E-4</c:v>
                </c:pt>
                <c:pt idx="348">
                  <c:v>1.0116684772924398E-3</c:v>
                </c:pt>
                <c:pt idx="349">
                  <c:v>5.4785094784296363E-4</c:v>
                </c:pt>
                <c:pt idx="350">
                  <c:v>6.0143588535446649E-4</c:v>
                </c:pt>
                <c:pt idx="351">
                  <c:v>1.9394199317319619E-3</c:v>
                </c:pt>
                <c:pt idx="352">
                  <c:v>2.2404347317685227E-4</c:v>
                </c:pt>
                <c:pt idx="353">
                  <c:v>1.4546730808935409E-4</c:v>
                </c:pt>
                <c:pt idx="354">
                  <c:v>1.0436390926184293E-3</c:v>
                </c:pt>
                <c:pt idx="355">
                  <c:v>1.8275707047014415E-4</c:v>
                </c:pt>
                <c:pt idx="356">
                  <c:v>1.0457731477716401E-4</c:v>
                </c:pt>
                <c:pt idx="357">
                  <c:v>1.0837811095234001E-3</c:v>
                </c:pt>
                <c:pt idx="358">
                  <c:v>2.9426709303118597E-4</c:v>
                </c:pt>
                <c:pt idx="359">
                  <c:v>1.6490421094028917E-4</c:v>
                </c:pt>
                <c:pt idx="360">
                  <c:v>2.2555286592545611E-4</c:v>
                </c:pt>
                <c:pt idx="361" formatCode="0.00E+00">
                  <c:v>9.2014457572707728E-5</c:v>
                </c:pt>
                <c:pt idx="362">
                  <c:v>8.1235025361447782E-4</c:v>
                </c:pt>
                <c:pt idx="363">
                  <c:v>8.1680393184252833E-4</c:v>
                </c:pt>
                <c:pt idx="364" formatCode="0.00E+00">
                  <c:v>3.1058622395478099E-5</c:v>
                </c:pt>
                <c:pt idx="365">
                  <c:v>2.1307250355929726E-4</c:v>
                </c:pt>
                <c:pt idx="366">
                  <c:v>4.2401542097897702E-4</c:v>
                </c:pt>
                <c:pt idx="367" formatCode="0.00E+00">
                  <c:v>6.5322568692680738E-5</c:v>
                </c:pt>
                <c:pt idx="368">
                  <c:v>5.1732121289694113E-4</c:v>
                </c:pt>
                <c:pt idx="369">
                  <c:v>1.05800528112445E-3</c:v>
                </c:pt>
                <c:pt idx="370">
                  <c:v>6.6378979934094524E-4</c:v>
                </c:pt>
                <c:pt idx="371">
                  <c:v>3.7268250142342209E-4</c:v>
                </c:pt>
                <c:pt idx="372" formatCode="0.00E+00">
                  <c:v>7.6239441188829732E-5</c:v>
                </c:pt>
                <c:pt idx="373" formatCode="0.00E+00">
                  <c:v>1.3893755137265022E-5</c:v>
                </c:pt>
                <c:pt idx="374">
                  <c:v>3.9869829981449925E-4</c:v>
                </c:pt>
                <c:pt idx="375">
                  <c:v>1.5772717265208211E-4</c:v>
                </c:pt>
                <c:pt idx="376">
                  <c:v>1.4312573353244501E-3</c:v>
                </c:pt>
                <c:pt idx="377">
                  <c:v>7.5041396439307333E-4</c:v>
                </c:pt>
                <c:pt idx="378">
                  <c:v>2.0154052329022601E-4</c:v>
                </c:pt>
                <c:pt idx="379" formatCode="0.00E+00">
                  <c:v>7.4366693018352326E-5</c:v>
                </c:pt>
                <c:pt idx="380" formatCode="0.00E+00">
                  <c:v>1.8799853447163622E-5</c:v>
                </c:pt>
                <c:pt idx="381" formatCode="0.00E+00">
                  <c:v>1.1955097751811506E-5</c:v>
                </c:pt>
                <c:pt idx="382">
                  <c:v>3.2042625352982009E-4</c:v>
                </c:pt>
                <c:pt idx="383">
                  <c:v>5.3987895508729596E-4</c:v>
                </c:pt>
                <c:pt idx="384">
                  <c:v>2.6975718748297416E-4</c:v>
                </c:pt>
                <c:pt idx="385" formatCode="0.00E+00">
                  <c:v>6.9856498234163795E-5</c:v>
                </c:pt>
                <c:pt idx="386">
                  <c:v>4.5643376457220629E-4</c:v>
                </c:pt>
                <c:pt idx="387">
                  <c:v>3.0968926428671023E-4</c:v>
                </c:pt>
                <c:pt idx="388">
                  <c:v>1.3705098955070101E-4</c:v>
                </c:pt>
                <c:pt idx="389">
                  <c:v>1.1953290138199798E-3</c:v>
                </c:pt>
                <c:pt idx="390" formatCode="0.00E+00">
                  <c:v>1.208102828489151E-5</c:v>
                </c:pt>
                <c:pt idx="391">
                  <c:v>3.2761096455616025E-4</c:v>
                </c:pt>
                <c:pt idx="392">
                  <c:v>2.0055824685624724E-4</c:v>
                </c:pt>
                <c:pt idx="393">
                  <c:v>4.1569430395819502E-4</c:v>
                </c:pt>
                <c:pt idx="394" formatCode="0.00E+00">
                  <c:v>9.355643502360466E-5</c:v>
                </c:pt>
                <c:pt idx="395">
                  <c:v>9.1138046154376885E-4</c:v>
                </c:pt>
                <c:pt idx="396">
                  <c:v>7.3582344693868802E-4</c:v>
                </c:pt>
                <c:pt idx="397">
                  <c:v>1.3506419986950509E-4</c:v>
                </c:pt>
                <c:pt idx="398">
                  <c:v>1.3392311111842601E-3</c:v>
                </c:pt>
                <c:pt idx="399" formatCode="0.00E+00">
                  <c:v>3.4025569352228014E-6</c:v>
                </c:pt>
                <c:pt idx="400">
                  <c:v>5.0470916917548861E-4</c:v>
                </c:pt>
                <c:pt idx="401">
                  <c:v>1.2764018056396601E-4</c:v>
                </c:pt>
                <c:pt idx="402">
                  <c:v>8.6415702855041426E-4</c:v>
                </c:pt>
                <c:pt idx="403">
                  <c:v>1.11545164738865E-3</c:v>
                </c:pt>
                <c:pt idx="404">
                  <c:v>1.3997272820719599E-4</c:v>
                </c:pt>
                <c:pt idx="405">
                  <c:v>5.0867708412630241E-4</c:v>
                </c:pt>
                <c:pt idx="406">
                  <c:v>6.5773647558845774E-4</c:v>
                </c:pt>
                <c:pt idx="407">
                  <c:v>1.6652863209381912E-4</c:v>
                </c:pt>
                <c:pt idx="408">
                  <c:v>7.7818237571203482E-4</c:v>
                </c:pt>
                <c:pt idx="409">
                  <c:v>7.5805906152664928E-4</c:v>
                </c:pt>
                <c:pt idx="410" formatCode="0.00E+00">
                  <c:v>1.3845431405526613E-5</c:v>
                </c:pt>
                <c:pt idx="411" formatCode="0.00E+00">
                  <c:v>2.0781741991094715E-5</c:v>
                </c:pt>
                <c:pt idx="412" formatCode="0.00E+00">
                  <c:v>6.8155066534792094E-5</c:v>
                </c:pt>
                <c:pt idx="413">
                  <c:v>2.2148337765078927E-4</c:v>
                </c:pt>
                <c:pt idx="414">
                  <c:v>4.1073189328735219E-4</c:v>
                </c:pt>
                <c:pt idx="415" formatCode="0.00E+00">
                  <c:v>7.0143215258591683E-6</c:v>
                </c:pt>
                <c:pt idx="416" formatCode="0.00E+00">
                  <c:v>4.6997982947384244E-5</c:v>
                </c:pt>
                <c:pt idx="417">
                  <c:v>8.2964044302233082E-4</c:v>
                </c:pt>
                <c:pt idx="418">
                  <c:v>3.5926829205601098E-4</c:v>
                </c:pt>
                <c:pt idx="419" formatCode="0.00E+00">
                  <c:v>2.6442198688711045E-6</c:v>
                </c:pt>
                <c:pt idx="420">
                  <c:v>3.8891251790016724E-4</c:v>
                </c:pt>
                <c:pt idx="421">
                  <c:v>2.8701050282246805E-4</c:v>
                </c:pt>
                <c:pt idx="422">
                  <c:v>4.9548335230819804E-4</c:v>
                </c:pt>
                <c:pt idx="423">
                  <c:v>3.8261844348318316E-4</c:v>
                </c:pt>
                <c:pt idx="424" formatCode="0.00E+00">
                  <c:v>6.0265455086892427E-6</c:v>
                </c:pt>
                <c:pt idx="425">
                  <c:v>3.5975481659455602E-4</c:v>
                </c:pt>
                <c:pt idx="426">
                  <c:v>2.9716095153225206E-4</c:v>
                </c:pt>
                <c:pt idx="427">
                  <c:v>4.441154085454507E-4</c:v>
                </c:pt>
                <c:pt idx="428">
                  <c:v>2.1986728185336405E-4</c:v>
                </c:pt>
                <c:pt idx="429">
                  <c:v>1.688067775512301E-3</c:v>
                </c:pt>
                <c:pt idx="430">
                  <c:v>1.1845540554132413E-4</c:v>
                </c:pt>
                <c:pt idx="431">
                  <c:v>2.0265460297503601E-4</c:v>
                </c:pt>
                <c:pt idx="432">
                  <c:v>6.5964189990783649E-4</c:v>
                </c:pt>
                <c:pt idx="433">
                  <c:v>4.0633341088241635E-4</c:v>
                </c:pt>
                <c:pt idx="434">
                  <c:v>1.79145679204788E-4</c:v>
                </c:pt>
                <c:pt idx="435">
                  <c:v>3.1213170925223951E-4</c:v>
                </c:pt>
                <c:pt idx="436" formatCode="0.00E+00">
                  <c:v>6.8038635798188147E-5</c:v>
                </c:pt>
                <c:pt idx="437">
                  <c:v>3.7638449788079042E-4</c:v>
                </c:pt>
                <c:pt idx="438">
                  <c:v>3.457381217223123E-4</c:v>
                </c:pt>
                <c:pt idx="439">
                  <c:v>1.0562518266460816E-4</c:v>
                </c:pt>
                <c:pt idx="440">
                  <c:v>1.9359066090828607E-4</c:v>
                </c:pt>
                <c:pt idx="441">
                  <c:v>7.5241334561743014E-4</c:v>
                </c:pt>
                <c:pt idx="442">
                  <c:v>1.6828725407990917E-4</c:v>
                </c:pt>
                <c:pt idx="443">
                  <c:v>1.4840649655629108E-4</c:v>
                </c:pt>
                <c:pt idx="444">
                  <c:v>1.3282098663021507E-4</c:v>
                </c:pt>
                <c:pt idx="445">
                  <c:v>1.6092154988328508E-4</c:v>
                </c:pt>
                <c:pt idx="446" formatCode="0.00E+00">
                  <c:v>1.4522850197650515E-5</c:v>
                </c:pt>
                <c:pt idx="447">
                  <c:v>1.0033297178858092E-3</c:v>
                </c:pt>
                <c:pt idx="448" formatCode="0.00E+00">
                  <c:v>2.9282751736269013E-5</c:v>
                </c:pt>
                <c:pt idx="449">
                  <c:v>6.840396689211188E-4</c:v>
                </c:pt>
                <c:pt idx="450">
                  <c:v>6.7588444356566279E-4</c:v>
                </c:pt>
                <c:pt idx="451">
                  <c:v>3.67905713195306E-4</c:v>
                </c:pt>
                <c:pt idx="452" formatCode="0.00E+00">
                  <c:v>5.112143965903074E-5</c:v>
                </c:pt>
                <c:pt idx="453">
                  <c:v>1.53381466734793E-4</c:v>
                </c:pt>
                <c:pt idx="454" formatCode="0.00E+00">
                  <c:v>8.0977648377423109E-6</c:v>
                </c:pt>
                <c:pt idx="455" formatCode="0.00E+00">
                  <c:v>7.0255613007196772E-5</c:v>
                </c:pt>
                <c:pt idx="456">
                  <c:v>2.2295534602031602E-4</c:v>
                </c:pt>
                <c:pt idx="457">
                  <c:v>1.2110578227575513E-4</c:v>
                </c:pt>
                <c:pt idx="458">
                  <c:v>1.72149982043095E-4</c:v>
                </c:pt>
                <c:pt idx="459" formatCode="0.00E+00">
                  <c:v>3.9361504894620319E-5</c:v>
                </c:pt>
                <c:pt idx="460">
                  <c:v>9.3601449662291129E-4</c:v>
                </c:pt>
                <c:pt idx="461">
                  <c:v>1.25263275134443E-4</c:v>
                </c:pt>
                <c:pt idx="462" formatCode="0.00E+00">
                  <c:v>1.602055199703533E-6</c:v>
                </c:pt>
                <c:pt idx="463">
                  <c:v>2.4699320982854325E-4</c:v>
                </c:pt>
                <c:pt idx="464">
                  <c:v>7.9270805710101818E-4</c:v>
                </c:pt>
                <c:pt idx="465">
                  <c:v>4.5861349164348327E-4</c:v>
                </c:pt>
                <c:pt idx="466">
                  <c:v>3.287121119737155E-4</c:v>
                </c:pt>
                <c:pt idx="467" formatCode="0.00E+00">
                  <c:v>2.0107665377764319E-5</c:v>
                </c:pt>
                <c:pt idx="468" formatCode="0.00E+00">
                  <c:v>6.4862375457723576E-5</c:v>
                </c:pt>
                <c:pt idx="469">
                  <c:v>4.1819927690861904E-4</c:v>
                </c:pt>
                <c:pt idx="470" formatCode="0.00E+00">
                  <c:v>2.6197447007102415E-5</c:v>
                </c:pt>
                <c:pt idx="471">
                  <c:v>1.7408832774156704E-4</c:v>
                </c:pt>
                <c:pt idx="472" formatCode="0.00E+00">
                  <c:v>6.3669042371998898E-5</c:v>
                </c:pt>
                <c:pt idx="473" formatCode="0.00E+00">
                  <c:v>9.9392535753322534E-6</c:v>
                </c:pt>
                <c:pt idx="474">
                  <c:v>6.1154715387319201E-4</c:v>
                </c:pt>
                <c:pt idx="475" formatCode="0.00E+00">
                  <c:v>4.0907540235288104E-5</c:v>
                </c:pt>
                <c:pt idx="476">
                  <c:v>4.3599178937687598E-4</c:v>
                </c:pt>
                <c:pt idx="477">
                  <c:v>2.8260210116136299E-4</c:v>
                </c:pt>
                <c:pt idx="478">
                  <c:v>1.29799539534687E-4</c:v>
                </c:pt>
                <c:pt idx="479">
                  <c:v>1.6377173826114311E-4</c:v>
                </c:pt>
                <c:pt idx="480">
                  <c:v>1.46561470216573E-4</c:v>
                </c:pt>
                <c:pt idx="481">
                  <c:v>1.1214516225377701E-3</c:v>
                </c:pt>
                <c:pt idx="482">
                  <c:v>2.9427616619617921E-4</c:v>
                </c:pt>
                <c:pt idx="483" formatCode="0.00E+00">
                  <c:v>1.4376198344974006E-5</c:v>
                </c:pt>
                <c:pt idx="484">
                  <c:v>3.0344407097840413E-4</c:v>
                </c:pt>
                <c:pt idx="485">
                  <c:v>6.6292966295769214E-4</c:v>
                </c:pt>
                <c:pt idx="486">
                  <c:v>1.6052353571030701E-4</c:v>
                </c:pt>
                <c:pt idx="487" formatCode="0.00E+00">
                  <c:v>2.4981643482034144E-5</c:v>
                </c:pt>
                <c:pt idx="488">
                  <c:v>3.2990381541895923E-4</c:v>
                </c:pt>
                <c:pt idx="489" formatCode="0.00E+00">
                  <c:v>3.7613004994633234E-5</c:v>
                </c:pt>
                <c:pt idx="490">
                  <c:v>4.6898309501300101E-4</c:v>
                </c:pt>
                <c:pt idx="491" formatCode="0.00E+00">
                  <c:v>4.7212876516873429E-6</c:v>
                </c:pt>
                <c:pt idx="492">
                  <c:v>1.22722134782157E-4</c:v>
                </c:pt>
                <c:pt idx="493" formatCode="0.00E+00">
                  <c:v>7.5591831142060871E-5</c:v>
                </c:pt>
                <c:pt idx="494">
                  <c:v>1.0782975038065917E-4</c:v>
                </c:pt>
                <c:pt idx="495">
                  <c:v>2.9276808614137414E-4</c:v>
                </c:pt>
                <c:pt idx="496">
                  <c:v>1.2208149255797508E-4</c:v>
                </c:pt>
                <c:pt idx="497" formatCode="0.00E+00">
                  <c:v>2.808624341260034E-5</c:v>
                </c:pt>
                <c:pt idx="498">
                  <c:v>3.4310624405466502E-4</c:v>
                </c:pt>
                <c:pt idx="499">
                  <c:v>5.1486360408334927E-4</c:v>
                </c:pt>
                <c:pt idx="500">
                  <c:v>4.0526290138514343E-4</c:v>
                </c:pt>
                <c:pt idx="501">
                  <c:v>4.0333267532134752E-4</c:v>
                </c:pt>
                <c:pt idx="502">
                  <c:v>1.6390782212668718E-4</c:v>
                </c:pt>
                <c:pt idx="503">
                  <c:v>1.6313341380062908E-4</c:v>
                </c:pt>
                <c:pt idx="504">
                  <c:v>4.4377643460687821E-4</c:v>
                </c:pt>
                <c:pt idx="505" formatCode="0.00E+00">
                  <c:v>5.3431302351897327E-5</c:v>
                </c:pt>
                <c:pt idx="506">
                  <c:v>5.1508557282786195E-4</c:v>
                </c:pt>
                <c:pt idx="507">
                  <c:v>3.480836638875033E-4</c:v>
                </c:pt>
                <c:pt idx="508">
                  <c:v>1.5153377635188117E-4</c:v>
                </c:pt>
                <c:pt idx="509">
                  <c:v>1.348442869956703E-4</c:v>
                </c:pt>
                <c:pt idx="510">
                  <c:v>2.6569051504358998E-4</c:v>
                </c:pt>
                <c:pt idx="511">
                  <c:v>4.2526824614717027E-4</c:v>
                </c:pt>
                <c:pt idx="512" formatCode="0.00E+00">
                  <c:v>6.1845985612369404E-5</c:v>
                </c:pt>
                <c:pt idx="513" formatCode="0.00E+00">
                  <c:v>7.330736055713178E-5</c:v>
                </c:pt>
                <c:pt idx="514">
                  <c:v>9.1709902297271509E-4</c:v>
                </c:pt>
                <c:pt idx="515">
                  <c:v>1.3342220837680809E-4</c:v>
                </c:pt>
                <c:pt idx="516" formatCode="0.00E+00">
                  <c:v>4.0446180289186228E-5</c:v>
                </c:pt>
                <c:pt idx="517">
                  <c:v>1.7546827917263916E-4</c:v>
                </c:pt>
                <c:pt idx="518">
                  <c:v>1.4925169017549508E-4</c:v>
                </c:pt>
                <c:pt idx="519">
                  <c:v>7.2712262623418698E-4</c:v>
                </c:pt>
                <c:pt idx="520" formatCode="0.00E+00">
                  <c:v>1.7108912277254701E-5</c:v>
                </c:pt>
                <c:pt idx="521">
                  <c:v>1.9719211390865118E-4</c:v>
                </c:pt>
                <c:pt idx="522" formatCode="0.00E+00">
                  <c:v>3.1914391563477944E-5</c:v>
                </c:pt>
                <c:pt idx="523" formatCode="0.00E+00">
                  <c:v>4.6215879039987499E-5</c:v>
                </c:pt>
                <c:pt idx="524">
                  <c:v>1.25198425661143E-4</c:v>
                </c:pt>
                <c:pt idx="525">
                  <c:v>6.3881417893648079E-4</c:v>
                </c:pt>
                <c:pt idx="526">
                  <c:v>1.0459521239528713E-4</c:v>
                </c:pt>
                <c:pt idx="527">
                  <c:v>3.7412074181066739E-4</c:v>
                </c:pt>
                <c:pt idx="528" formatCode="0.00E+00">
                  <c:v>3.1939783589020344E-5</c:v>
                </c:pt>
                <c:pt idx="529">
                  <c:v>1.6442435778060916E-4</c:v>
                </c:pt>
                <c:pt idx="530">
                  <c:v>1.5490947514036101E-4</c:v>
                </c:pt>
                <c:pt idx="531">
                  <c:v>6.2304840053185634E-4</c:v>
                </c:pt>
                <c:pt idx="532" formatCode="0.00E+00">
                  <c:v>2.2075164365137915E-6</c:v>
                </c:pt>
                <c:pt idx="533">
                  <c:v>2.8522917271471212E-4</c:v>
                </c:pt>
                <c:pt idx="534">
                  <c:v>4.0771604712557403E-4</c:v>
                </c:pt>
                <c:pt idx="535" formatCode="0.00E+00">
                  <c:v>8.9823036792493257E-5</c:v>
                </c:pt>
                <c:pt idx="536">
                  <c:v>2.0149875037653414E-4</c:v>
                </c:pt>
                <c:pt idx="537">
                  <c:v>2.1473824872288402E-4</c:v>
                </c:pt>
                <c:pt idx="538">
                  <c:v>4.2226113195036828E-4</c:v>
                </c:pt>
                <c:pt idx="539">
                  <c:v>1.1313052648942013E-4</c:v>
                </c:pt>
                <c:pt idx="540" formatCode="0.00E+00">
                  <c:v>9.6992263443434977E-5</c:v>
                </c:pt>
                <c:pt idx="541">
                  <c:v>9.0995840553310232E-4</c:v>
                </c:pt>
                <c:pt idx="542" formatCode="0.00E+00">
                  <c:v>5.0014690613785458E-5</c:v>
                </c:pt>
                <c:pt idx="543">
                  <c:v>3.030981284669502E-4</c:v>
                </c:pt>
                <c:pt idx="544" formatCode="0.00E+00">
                  <c:v>3.2053396110478835E-5</c:v>
                </c:pt>
                <c:pt idx="545" formatCode="0.00E+00">
                  <c:v>9.5342149739258054E-6</c:v>
                </c:pt>
                <c:pt idx="546">
                  <c:v>1.5196854019644009E-4</c:v>
                </c:pt>
                <c:pt idx="547">
                  <c:v>2.9499046740200812E-4</c:v>
                </c:pt>
                <c:pt idx="548" formatCode="0.00E+00">
                  <c:v>1.5671311238834912E-5</c:v>
                </c:pt>
                <c:pt idx="549" formatCode="0.00E+00">
                  <c:v>3.8064094025059528E-5</c:v>
                </c:pt>
                <c:pt idx="550">
                  <c:v>1.43791079069118E-4</c:v>
                </c:pt>
                <c:pt idx="551">
                  <c:v>3.325498487471912E-4</c:v>
                </c:pt>
                <c:pt idx="552">
                  <c:v>1.0015397872662499E-4</c:v>
                </c:pt>
                <c:pt idx="553">
                  <c:v>1.0176206967964399E-4</c:v>
                </c:pt>
                <c:pt idx="554">
                  <c:v>2.5645443851157019E-4</c:v>
                </c:pt>
                <c:pt idx="555">
                  <c:v>4.3118761059933154E-4</c:v>
                </c:pt>
                <c:pt idx="556">
                  <c:v>1.44302531612829E-4</c:v>
                </c:pt>
                <c:pt idx="557">
                  <c:v>1.0365524768999812E-4</c:v>
                </c:pt>
                <c:pt idx="558">
                  <c:v>1.0996464123152901E-4</c:v>
                </c:pt>
                <c:pt idx="559" formatCode="0.00E+00">
                  <c:v>9.7661620641540655E-5</c:v>
                </c:pt>
                <c:pt idx="560">
                  <c:v>4.4019839844846296E-4</c:v>
                </c:pt>
                <c:pt idx="561">
                  <c:v>1.5708356493258609E-4</c:v>
                </c:pt>
                <c:pt idx="562">
                  <c:v>1.6446300375063712E-4</c:v>
                </c:pt>
                <c:pt idx="563" formatCode="0.00E+00">
                  <c:v>3.404024142492704E-5</c:v>
                </c:pt>
                <c:pt idx="564" formatCode="0.00E+00">
                  <c:v>3.3829202897400735E-5</c:v>
                </c:pt>
                <c:pt idx="565" formatCode="0.00E+00">
                  <c:v>9.3761200834441687E-5</c:v>
                </c:pt>
                <c:pt idx="566">
                  <c:v>9.3746752139452563E-4</c:v>
                </c:pt>
                <c:pt idx="567">
                  <c:v>1.3539979956333901E-4</c:v>
                </c:pt>
                <c:pt idx="568">
                  <c:v>1.1459298712703303E-4</c:v>
                </c:pt>
                <c:pt idx="569">
                  <c:v>5.486352515221396E-4</c:v>
                </c:pt>
                <c:pt idx="570">
                  <c:v>2.1354959595310202E-4</c:v>
                </c:pt>
                <c:pt idx="571">
                  <c:v>2.5780231785291815E-4</c:v>
                </c:pt>
                <c:pt idx="572">
                  <c:v>5.1077687852597962E-4</c:v>
                </c:pt>
                <c:pt idx="573">
                  <c:v>4.994601594338695E-4</c:v>
                </c:pt>
                <c:pt idx="574" formatCode="0.00E+00">
                  <c:v>1.0065727688434908E-5</c:v>
                </c:pt>
                <c:pt idx="575">
                  <c:v>1.305864929921271E-4</c:v>
                </c:pt>
                <c:pt idx="576" formatCode="0.00E+00">
                  <c:v>4.984494465991425E-5</c:v>
                </c:pt>
                <c:pt idx="577">
                  <c:v>1.2184924129120301E-4</c:v>
                </c:pt>
                <c:pt idx="578" formatCode="0.00E+00">
                  <c:v>1.8213816451278309E-5</c:v>
                </c:pt>
                <c:pt idx="579">
                  <c:v>4.2764750700972502E-4</c:v>
                </c:pt>
                <c:pt idx="580">
                  <c:v>2.2289036573181821E-4</c:v>
                </c:pt>
                <c:pt idx="581" formatCode="0.00E+00">
                  <c:v>9.177425438322719E-5</c:v>
                </c:pt>
                <c:pt idx="582">
                  <c:v>1.7897372396983411E-4</c:v>
                </c:pt>
                <c:pt idx="583" formatCode="0.00E+00">
                  <c:v>2.15184926909072E-5</c:v>
                </c:pt>
                <c:pt idx="584">
                  <c:v>1.1016134440483308E-4</c:v>
                </c:pt>
                <c:pt idx="585">
                  <c:v>3.2470507444464143E-4</c:v>
                </c:pt>
                <c:pt idx="586">
                  <c:v>2.0306620901973011E-4</c:v>
                </c:pt>
                <c:pt idx="587">
                  <c:v>3.8347402956402605E-4</c:v>
                </c:pt>
                <c:pt idx="588">
                  <c:v>2.3086412323593614E-4</c:v>
                </c:pt>
                <c:pt idx="589">
                  <c:v>2.7837492633474542E-4</c:v>
                </c:pt>
                <c:pt idx="590">
                  <c:v>1.3146778985728309E-4</c:v>
                </c:pt>
                <c:pt idx="591">
                  <c:v>2.2511988620402815E-4</c:v>
                </c:pt>
                <c:pt idx="592" formatCode="0.00E+00">
                  <c:v>8.4270839915727224E-5</c:v>
                </c:pt>
                <c:pt idx="593">
                  <c:v>6.6302469981158261E-4</c:v>
                </c:pt>
                <c:pt idx="594">
                  <c:v>1.0955618022679798E-4</c:v>
                </c:pt>
                <c:pt idx="595">
                  <c:v>1.0819567295332513E-4</c:v>
                </c:pt>
                <c:pt idx="596" formatCode="0.00E+00">
                  <c:v>1.7633205886698805E-5</c:v>
                </c:pt>
                <c:pt idx="597" formatCode="0.00E+00">
                  <c:v>7.533277370914149E-5</c:v>
                </c:pt>
                <c:pt idx="598">
                  <c:v>3.2139519419640032E-4</c:v>
                </c:pt>
                <c:pt idx="599" formatCode="0.00E+00">
                  <c:v>1.7553920724746012E-6</c:v>
                </c:pt>
                <c:pt idx="600">
                  <c:v>1.6579603319512813E-4</c:v>
                </c:pt>
                <c:pt idx="601" formatCode="0.00E+00">
                  <c:v>5.066021802810213E-5</c:v>
                </c:pt>
                <c:pt idx="602">
                  <c:v>1.3234367507183702E-4</c:v>
                </c:pt>
                <c:pt idx="603" formatCode="0.00E+00">
                  <c:v>8.4045720965157962E-5</c:v>
                </c:pt>
                <c:pt idx="604">
                  <c:v>3.09345423307916E-4</c:v>
                </c:pt>
                <c:pt idx="605">
                  <c:v>1.2228981854061504E-4</c:v>
                </c:pt>
                <c:pt idx="606">
                  <c:v>1.0749015773453801E-4</c:v>
                </c:pt>
                <c:pt idx="607">
                  <c:v>3.4706484709741702E-4</c:v>
                </c:pt>
                <c:pt idx="608">
                  <c:v>1.0200788402104106E-4</c:v>
                </c:pt>
                <c:pt idx="609" formatCode="0.00E+00">
                  <c:v>2.5954042531237713E-5</c:v>
                </c:pt>
                <c:pt idx="610" formatCode="0.00E+00">
                  <c:v>4.6630450262994699E-6</c:v>
                </c:pt>
                <c:pt idx="611">
                  <c:v>2.097351240239513E-4</c:v>
                </c:pt>
                <c:pt idx="612">
                  <c:v>3.1820806119779428E-4</c:v>
                </c:pt>
                <c:pt idx="613">
                  <c:v>2.9386935657923726E-4</c:v>
                </c:pt>
                <c:pt idx="614" formatCode="0.00E+00">
                  <c:v>3.3052066153015806E-5</c:v>
                </c:pt>
                <c:pt idx="615" formatCode="0.00E+00">
                  <c:v>8.410665741001275E-5</c:v>
                </c:pt>
                <c:pt idx="616" formatCode="0.00E+00">
                  <c:v>9.6928975146150437E-5</c:v>
                </c:pt>
                <c:pt idx="617" formatCode="0.00E+00">
                  <c:v>1.929973940895462E-5</c:v>
                </c:pt>
                <c:pt idx="618" formatCode="0.00E+00">
                  <c:v>1.1719383232542508E-5</c:v>
                </c:pt>
                <c:pt idx="619">
                  <c:v>2.8085448638552499E-4</c:v>
                </c:pt>
                <c:pt idx="620">
                  <c:v>4.3850158497436002E-4</c:v>
                </c:pt>
                <c:pt idx="621">
                  <c:v>1.7669796580386599E-4</c:v>
                </c:pt>
                <c:pt idx="622">
                  <c:v>1.1342462714007513E-4</c:v>
                </c:pt>
                <c:pt idx="623">
                  <c:v>1.5193168447743307E-4</c:v>
                </c:pt>
                <c:pt idx="624">
                  <c:v>2.4098999168626812E-4</c:v>
                </c:pt>
                <c:pt idx="625" formatCode="0.00E+00">
                  <c:v>4.2908971161032245E-5</c:v>
                </c:pt>
                <c:pt idx="626">
                  <c:v>1.7398774119059012E-4</c:v>
                </c:pt>
                <c:pt idx="627" formatCode="0.00E+00">
                  <c:v>7.3840980891219253E-5</c:v>
                </c:pt>
                <c:pt idx="628">
                  <c:v>2.3824985326555899E-4</c:v>
                </c:pt>
                <c:pt idx="629" formatCode="0.00E+00">
                  <c:v>1.8210899533261118E-5</c:v>
                </c:pt>
                <c:pt idx="630">
                  <c:v>3.5305546780738117E-4</c:v>
                </c:pt>
                <c:pt idx="631" formatCode="0.00E+00">
                  <c:v>6.3784002759529636E-5</c:v>
                </c:pt>
                <c:pt idx="632" formatCode="0.00E+00">
                  <c:v>7.4424857744241971E-5</c:v>
                </c:pt>
                <c:pt idx="633">
                  <c:v>2.2426128575594128E-4</c:v>
                </c:pt>
                <c:pt idx="634" formatCode="0.00E+00">
                  <c:v>9.5676660388958738E-5</c:v>
                </c:pt>
                <c:pt idx="635" formatCode="0.00E+00">
                  <c:v>4.181221392371207E-5</c:v>
                </c:pt>
                <c:pt idx="636">
                  <c:v>3.9178382001198815E-4</c:v>
                </c:pt>
                <c:pt idx="637">
                  <c:v>1.6327352359879908E-4</c:v>
                </c:pt>
                <c:pt idx="638">
                  <c:v>3.6151092743918117E-4</c:v>
                </c:pt>
                <c:pt idx="639">
                  <c:v>5.42352157542547E-4</c:v>
                </c:pt>
                <c:pt idx="640" formatCode="0.00E+00">
                  <c:v>4.3729430606053914E-5</c:v>
                </c:pt>
                <c:pt idx="641" formatCode="0.00E+00">
                  <c:v>7.5190710514832764E-5</c:v>
                </c:pt>
                <c:pt idx="642">
                  <c:v>1.4333595398051109E-4</c:v>
                </c:pt>
                <c:pt idx="643" formatCode="0.00E+00">
                  <c:v>7.1695011291782637E-5</c:v>
                </c:pt>
                <c:pt idx="644">
                  <c:v>1.1737698769874301E-4</c:v>
                </c:pt>
                <c:pt idx="645">
                  <c:v>4.4219435731037928E-4</c:v>
                </c:pt>
                <c:pt idx="646" formatCode="0.00E+00">
                  <c:v>1.297903108623241E-5</c:v>
                </c:pt>
                <c:pt idx="647">
                  <c:v>1.697285061627392E-4</c:v>
                </c:pt>
                <c:pt idx="648" formatCode="0.00E+00">
                  <c:v>5.8985133888525931E-6</c:v>
                </c:pt>
                <c:pt idx="649" formatCode="0.00E+00">
                  <c:v>9.3936017191027535E-5</c:v>
                </c:pt>
                <c:pt idx="650" formatCode="0.00E+00">
                  <c:v>2.2317206025205627E-5</c:v>
                </c:pt>
                <c:pt idx="651">
                  <c:v>2.2211905771499146E-4</c:v>
                </c:pt>
                <c:pt idx="652">
                  <c:v>2.6046381374416916E-4</c:v>
                </c:pt>
                <c:pt idx="653">
                  <c:v>1.9787292140074005E-4</c:v>
                </c:pt>
                <c:pt idx="654" formatCode="0.00E+00">
                  <c:v>2.0171971725697327E-5</c:v>
                </c:pt>
                <c:pt idx="655">
                  <c:v>1.0778462526124493E-4</c:v>
                </c:pt>
                <c:pt idx="656">
                  <c:v>3.3279149855131414E-4</c:v>
                </c:pt>
                <c:pt idx="657" formatCode="0.00E+00">
                  <c:v>3.4903294873954933E-5</c:v>
                </c:pt>
                <c:pt idx="658" formatCode="0.00E+00">
                  <c:v>2.456812053894491E-5</c:v>
                </c:pt>
                <c:pt idx="659" formatCode="0.00E+00">
                  <c:v>2.6833753049378923E-5</c:v>
                </c:pt>
                <c:pt idx="660" formatCode="0.00E+00">
                  <c:v>6.0866311223686189E-5</c:v>
                </c:pt>
                <c:pt idx="661" formatCode="0.00E+00">
                  <c:v>2.4926922084720327E-5</c:v>
                </c:pt>
                <c:pt idx="662">
                  <c:v>3.0248099708969129E-4</c:v>
                </c:pt>
                <c:pt idx="663">
                  <c:v>2.0260159223343602E-4</c:v>
                </c:pt>
                <c:pt idx="664">
                  <c:v>2.620650537280781E-4</c:v>
                </c:pt>
                <c:pt idx="665" formatCode="0.00E+00">
                  <c:v>4.9815108556941848E-5</c:v>
                </c:pt>
                <c:pt idx="666" formatCode="0.00E+00">
                  <c:v>3.3200551197444404E-5</c:v>
                </c:pt>
                <c:pt idx="667">
                  <c:v>5.9531195090475907E-4</c:v>
                </c:pt>
                <c:pt idx="668" formatCode="0.00E+00">
                  <c:v>2.32361853004804E-5</c:v>
                </c:pt>
                <c:pt idx="669">
                  <c:v>1.858221146116421E-4</c:v>
                </c:pt>
                <c:pt idx="670">
                  <c:v>4.7745206959451267E-4</c:v>
                </c:pt>
                <c:pt idx="671">
                  <c:v>1.30760480129418E-4</c:v>
                </c:pt>
                <c:pt idx="672" formatCode="0.00E+00">
                  <c:v>6.7248605202616943E-7</c:v>
                </c:pt>
                <c:pt idx="673" formatCode="0.00E+00">
                  <c:v>1.1649889498047119E-5</c:v>
                </c:pt>
                <c:pt idx="674" formatCode="0.00E+00">
                  <c:v>5.4950197017019446E-5</c:v>
                </c:pt>
                <c:pt idx="675" formatCode="0.00E+00">
                  <c:v>3.0591598601641121E-5</c:v>
                </c:pt>
                <c:pt idx="676">
                  <c:v>2.9492202783479949E-4</c:v>
                </c:pt>
                <c:pt idx="677">
                  <c:v>1.6339537265548808E-4</c:v>
                </c:pt>
                <c:pt idx="678">
                  <c:v>1.5052343863227401E-4</c:v>
                </c:pt>
                <c:pt idx="679" formatCode="0.00E+00">
                  <c:v>6.0338692226172769E-5</c:v>
                </c:pt>
                <c:pt idx="680">
                  <c:v>2.8768058561345298E-4</c:v>
                </c:pt>
                <c:pt idx="681">
                  <c:v>2.6215926320485318E-4</c:v>
                </c:pt>
                <c:pt idx="682">
                  <c:v>3.0027248459203233E-4</c:v>
                </c:pt>
                <c:pt idx="683">
                  <c:v>2.9484600812176924E-4</c:v>
                </c:pt>
                <c:pt idx="684" formatCode="0.00E+00">
                  <c:v>9.652911932517527E-6</c:v>
                </c:pt>
                <c:pt idx="685">
                  <c:v>1.1263683709450108E-4</c:v>
                </c:pt>
                <c:pt idx="686" formatCode="0.00E+00">
                  <c:v>6.8045487482786536E-5</c:v>
                </c:pt>
                <c:pt idx="687" formatCode="0.00E+00">
                  <c:v>6.6353591711006303E-6</c:v>
                </c:pt>
                <c:pt idx="688" formatCode="0.00E+00">
                  <c:v>8.5294888904256632E-6</c:v>
                </c:pt>
                <c:pt idx="689" formatCode="0.00E+00">
                  <c:v>1.8081496774441501E-5</c:v>
                </c:pt>
                <c:pt idx="690">
                  <c:v>1.2227581760110217E-4</c:v>
                </c:pt>
                <c:pt idx="691">
                  <c:v>1.0799855830144001E-4</c:v>
                </c:pt>
                <c:pt idx="692" formatCode="0.00E+00">
                  <c:v>5.8668120730069003E-5</c:v>
                </c:pt>
                <c:pt idx="693">
                  <c:v>2.2843843360923044E-4</c:v>
                </c:pt>
                <c:pt idx="694" formatCode="0.00E+00">
                  <c:v>2.1422115594969231E-5</c:v>
                </c:pt>
                <c:pt idx="695" formatCode="0.00E+00">
                  <c:v>3.9204967819813648E-6</c:v>
                </c:pt>
                <c:pt idx="696">
                  <c:v>2.2490583374228912E-4</c:v>
                </c:pt>
                <c:pt idx="697" formatCode="0.00E+00">
                  <c:v>7.8455556070929598E-5</c:v>
                </c:pt>
                <c:pt idx="698" formatCode="0.00E+00">
                  <c:v>5.3964075443832053E-6</c:v>
                </c:pt>
                <c:pt idx="699">
                  <c:v>3.0667332077449343E-4</c:v>
                </c:pt>
                <c:pt idx="700" formatCode="0.00E+00">
                  <c:v>3.8214314747516723E-6</c:v>
                </c:pt>
                <c:pt idx="701" formatCode="0.00E+00">
                  <c:v>4.5555343435749098E-5</c:v>
                </c:pt>
                <c:pt idx="702" formatCode="0.00E+00">
                  <c:v>7.0884152743606643E-5</c:v>
                </c:pt>
                <c:pt idx="703">
                  <c:v>2.6951414794009723E-4</c:v>
                </c:pt>
                <c:pt idx="704">
                  <c:v>2.7520224820396199E-4</c:v>
                </c:pt>
                <c:pt idx="705" formatCode="0.00E+00">
                  <c:v>5.9303171570251934E-5</c:v>
                </c:pt>
                <c:pt idx="706" formatCode="0.00E+00">
                  <c:v>3.8241812951465249E-5</c:v>
                </c:pt>
                <c:pt idx="707" formatCode="0.00E+00">
                  <c:v>3.9751988997006218E-5</c:v>
                </c:pt>
                <c:pt idx="708" formatCode="0.00E+00">
                  <c:v>8.3871853886871757E-6</c:v>
                </c:pt>
                <c:pt idx="709" formatCode="0.00E+00">
                  <c:v>8.2820533664851456E-5</c:v>
                </c:pt>
                <c:pt idx="710" formatCode="0.00E+00">
                  <c:v>1.3156298113000103E-5</c:v>
                </c:pt>
                <c:pt idx="711">
                  <c:v>2.497870867236922E-4</c:v>
                </c:pt>
                <c:pt idx="712">
                  <c:v>1.100641868448141E-4</c:v>
                </c:pt>
                <c:pt idx="713" formatCode="0.00E+00">
                  <c:v>6.2516323835626516E-6</c:v>
                </c:pt>
                <c:pt idx="714" formatCode="0.00E+00">
                  <c:v>5.21291159045349E-5</c:v>
                </c:pt>
                <c:pt idx="715">
                  <c:v>3.3062130022318119E-4</c:v>
                </c:pt>
                <c:pt idx="716" formatCode="0.00E+00">
                  <c:v>2.2376848747481524E-5</c:v>
                </c:pt>
                <c:pt idx="717" formatCode="0.00E+00">
                  <c:v>7.5315199046140796E-5</c:v>
                </c:pt>
                <c:pt idx="718" formatCode="0.00E+00">
                  <c:v>2.292439552785282E-5</c:v>
                </c:pt>
                <c:pt idx="719">
                  <c:v>1.4773018344268809E-4</c:v>
                </c:pt>
                <c:pt idx="720" formatCode="0.00E+00">
                  <c:v>1.20112765941491E-5</c:v>
                </c:pt>
                <c:pt idx="721">
                  <c:v>1.8393924474618709E-4</c:v>
                </c:pt>
                <c:pt idx="722" formatCode="0.00E+00">
                  <c:v>5.6783453365192342E-6</c:v>
                </c:pt>
                <c:pt idx="723">
                  <c:v>2.3701216169574028E-4</c:v>
                </c:pt>
                <c:pt idx="724">
                  <c:v>1.4924597565972109E-4</c:v>
                </c:pt>
                <c:pt idx="725" formatCode="0.00E+00">
                  <c:v>1.9962105714908435E-5</c:v>
                </c:pt>
                <c:pt idx="726">
                  <c:v>1.0138222570996191E-4</c:v>
                </c:pt>
                <c:pt idx="727" formatCode="0.00E+00">
                  <c:v>4.0537745713047229E-6</c:v>
                </c:pt>
                <c:pt idx="728" formatCode="0.00E+00">
                  <c:v>8.922247968576418E-5</c:v>
                </c:pt>
                <c:pt idx="729">
                  <c:v>1.0386949738467513E-4</c:v>
                </c:pt>
                <c:pt idx="730">
                  <c:v>2.0107830752621414E-4</c:v>
                </c:pt>
                <c:pt idx="731" formatCode="0.00E+00">
                  <c:v>9.8551702380056188E-5</c:v>
                </c:pt>
                <c:pt idx="732" formatCode="0.00E+00">
                  <c:v>6.5941403410103334E-5</c:v>
                </c:pt>
                <c:pt idx="733" formatCode="0.00E+00">
                  <c:v>3.9718012534664741E-5</c:v>
                </c:pt>
                <c:pt idx="734">
                  <c:v>1.7201618199608708E-4</c:v>
                </c:pt>
                <c:pt idx="735" formatCode="0.00E+00">
                  <c:v>8.8677129677854234E-5</c:v>
                </c:pt>
                <c:pt idx="736" formatCode="0.00E+00">
                  <c:v>6.3855418383240844E-5</c:v>
                </c:pt>
                <c:pt idx="737">
                  <c:v>2.1617361559222022E-4</c:v>
                </c:pt>
                <c:pt idx="738" formatCode="0.00E+00">
                  <c:v>7.3739714631293764E-5</c:v>
                </c:pt>
                <c:pt idx="739" formatCode="0.00E+00">
                  <c:v>6.0905180321070827E-5</c:v>
                </c:pt>
                <c:pt idx="740" formatCode="0.00E+00">
                  <c:v>1.916686846979912E-5</c:v>
                </c:pt>
                <c:pt idx="741" formatCode="0.00E+00">
                  <c:v>3.3026599427768122E-5</c:v>
                </c:pt>
                <c:pt idx="742" formatCode="0.00E+00">
                  <c:v>2.4547483348537482E-5</c:v>
                </c:pt>
                <c:pt idx="743" formatCode="0.00E+00">
                  <c:v>3.3298798268808699E-5</c:v>
                </c:pt>
                <c:pt idx="744">
                  <c:v>2.114530550947634E-4</c:v>
                </c:pt>
                <c:pt idx="745">
                  <c:v>1.6616370431265417E-4</c:v>
                </c:pt>
                <c:pt idx="746" formatCode="0.00E+00">
                  <c:v>2.2275360963999545E-5</c:v>
                </c:pt>
                <c:pt idx="747" formatCode="0.00E+00">
                  <c:v>6.5336102258662447E-5</c:v>
                </c:pt>
                <c:pt idx="748">
                  <c:v>1.2103125939245807E-4</c:v>
                </c:pt>
                <c:pt idx="749">
                  <c:v>2.0846013387832202E-4</c:v>
                </c:pt>
                <c:pt idx="750" formatCode="0.00E+00">
                  <c:v>5.7766253501926294E-5</c:v>
                </c:pt>
                <c:pt idx="751">
                  <c:v>1.43292015517344E-4</c:v>
                </c:pt>
                <c:pt idx="752">
                  <c:v>2.2164153710085702E-4</c:v>
                </c:pt>
                <c:pt idx="753" formatCode="0.00E+00">
                  <c:v>3.6579702764875946E-5</c:v>
                </c:pt>
                <c:pt idx="754">
                  <c:v>1.2487509248510422E-4</c:v>
                </c:pt>
                <c:pt idx="755">
                  <c:v>1.14933488182438E-4</c:v>
                </c:pt>
                <c:pt idx="756">
                  <c:v>1.6646909557049901E-4</c:v>
                </c:pt>
                <c:pt idx="757" formatCode="0.00E+00">
                  <c:v>2.1674897861047331E-5</c:v>
                </c:pt>
                <c:pt idx="758" formatCode="0.00E+00">
                  <c:v>8.4562497958737508E-6</c:v>
                </c:pt>
                <c:pt idx="759" formatCode="0.00E+00">
                  <c:v>2.2052384105792401E-5</c:v>
                </c:pt>
                <c:pt idx="760" formatCode="0.00E+00">
                  <c:v>6.4139062862799022E-5</c:v>
                </c:pt>
                <c:pt idx="761" formatCode="0.00E+00">
                  <c:v>5.0744212577984499E-5</c:v>
                </c:pt>
                <c:pt idx="762" formatCode="0.00E+00">
                  <c:v>1.394012998796122E-5</c:v>
                </c:pt>
                <c:pt idx="763">
                  <c:v>1.9756945520305101E-4</c:v>
                </c:pt>
                <c:pt idx="764">
                  <c:v>3.3922766691789E-4</c:v>
                </c:pt>
                <c:pt idx="765" formatCode="0.00E+00">
                  <c:v>1.8347497855217815E-5</c:v>
                </c:pt>
                <c:pt idx="766">
                  <c:v>1.150375150767291E-4</c:v>
                </c:pt>
                <c:pt idx="767" formatCode="0.00E+00">
                  <c:v>1.5685697210901812E-5</c:v>
                </c:pt>
                <c:pt idx="768" formatCode="0.00E+00">
                  <c:v>4.9040592309997427E-5</c:v>
                </c:pt>
                <c:pt idx="769">
                  <c:v>2.861824292546074E-4</c:v>
                </c:pt>
                <c:pt idx="770" formatCode="0.00E+00">
                  <c:v>6.2326591395827179E-5</c:v>
                </c:pt>
                <c:pt idx="771" formatCode="0.00E+00">
                  <c:v>3.6412675918236932E-5</c:v>
                </c:pt>
                <c:pt idx="772" formatCode="0.00E+00">
                  <c:v>3.2829585992841518E-5</c:v>
                </c:pt>
                <c:pt idx="773" formatCode="0.00E+00">
                  <c:v>9.0163190763819235E-6</c:v>
                </c:pt>
                <c:pt idx="774">
                  <c:v>1.0353824288775313E-4</c:v>
                </c:pt>
                <c:pt idx="775">
                  <c:v>1.5859350885610808E-4</c:v>
                </c:pt>
                <c:pt idx="776" formatCode="0.00E+00">
                  <c:v>5.989909420787077E-5</c:v>
                </c:pt>
                <c:pt idx="777">
                  <c:v>1.9343537007302224E-4</c:v>
                </c:pt>
                <c:pt idx="778">
                  <c:v>1.5499526190971001E-4</c:v>
                </c:pt>
                <c:pt idx="779">
                  <c:v>4.0540263368775696E-4</c:v>
                </c:pt>
                <c:pt idx="780">
                  <c:v>1.3193822104532807E-4</c:v>
                </c:pt>
                <c:pt idx="781">
                  <c:v>2.4229799154077401E-4</c:v>
                </c:pt>
                <c:pt idx="782" formatCode="0.00E+00">
                  <c:v>1.5829357182684411E-5</c:v>
                </c:pt>
                <c:pt idx="783" formatCode="0.00E+00">
                  <c:v>4.8364523501653641E-5</c:v>
                </c:pt>
                <c:pt idx="784">
                  <c:v>1.2671183052533001E-4</c:v>
                </c:pt>
                <c:pt idx="785">
                  <c:v>2.1019426265914514E-4</c:v>
                </c:pt>
                <c:pt idx="786" formatCode="0.00E+00">
                  <c:v>6.5447426692456933E-5</c:v>
                </c:pt>
                <c:pt idx="787" formatCode="0.00E+00">
                  <c:v>2.7716435574023234E-5</c:v>
                </c:pt>
                <c:pt idx="788">
                  <c:v>1.3150843938719201E-4</c:v>
                </c:pt>
                <c:pt idx="789" formatCode="0.00E+00">
                  <c:v>6.3089971324912042E-5</c:v>
                </c:pt>
                <c:pt idx="790">
                  <c:v>2.3981623899862106E-4</c:v>
                </c:pt>
                <c:pt idx="791">
                  <c:v>1.572159473608832E-4</c:v>
                </c:pt>
                <c:pt idx="792" formatCode="0.00E+00">
                  <c:v>1.275149953384281E-6</c:v>
                </c:pt>
                <c:pt idx="793" formatCode="0.00E+00">
                  <c:v>2.2634306978077829E-5</c:v>
                </c:pt>
                <c:pt idx="794" formatCode="0.00E+00">
                  <c:v>2.9838744826125629E-5</c:v>
                </c:pt>
                <c:pt idx="795">
                  <c:v>1.3722879257871618E-4</c:v>
                </c:pt>
                <c:pt idx="796" formatCode="0.00E+00">
                  <c:v>4.4898116098668645E-5</c:v>
                </c:pt>
                <c:pt idx="797">
                  <c:v>1.4161025736452715E-4</c:v>
                </c:pt>
                <c:pt idx="798" formatCode="0.00E+00">
                  <c:v>1.7488377460916018E-5</c:v>
                </c:pt>
                <c:pt idx="799">
                  <c:v>1.0945675033835814E-4</c:v>
                </c:pt>
                <c:pt idx="800">
                  <c:v>2.9454726275586398E-4</c:v>
                </c:pt>
                <c:pt idx="801" formatCode="0.00E+00">
                  <c:v>2.153457779463992E-5</c:v>
                </c:pt>
                <c:pt idx="802" formatCode="0.00E+00">
                  <c:v>1.5795083976544699E-5</c:v>
                </c:pt>
                <c:pt idx="803">
                  <c:v>2.7398720452924321E-4</c:v>
                </c:pt>
                <c:pt idx="804">
                  <c:v>1.05717375967495E-4</c:v>
                </c:pt>
                <c:pt idx="805" formatCode="0.00E+00">
                  <c:v>8.4307478517142392E-5</c:v>
                </c:pt>
                <c:pt idx="806" formatCode="0.00E+00">
                  <c:v>2.6946229538003421E-5</c:v>
                </c:pt>
                <c:pt idx="807" formatCode="0.00E+00">
                  <c:v>7.6976904264689511E-5</c:v>
                </c:pt>
                <c:pt idx="808" formatCode="0.00E+00">
                  <c:v>7.487999835983908E-5</c:v>
                </c:pt>
                <c:pt idx="809">
                  <c:v>2.0477151629725627E-4</c:v>
                </c:pt>
                <c:pt idx="810" formatCode="0.00E+00">
                  <c:v>4.0669961153510653E-6</c:v>
                </c:pt>
                <c:pt idx="811">
                  <c:v>1.7729693073973099E-4</c:v>
                </c:pt>
                <c:pt idx="812" formatCode="0.00E+00">
                  <c:v>7.6460781724946507E-6</c:v>
                </c:pt>
                <c:pt idx="813" formatCode="0.00E+00">
                  <c:v>1.924141007671622E-5</c:v>
                </c:pt>
                <c:pt idx="814" formatCode="0.00E+00">
                  <c:v>2.1758032223850921E-5</c:v>
                </c:pt>
                <c:pt idx="815" formatCode="0.00E+00">
                  <c:v>1.8589773703466422E-5</c:v>
                </c:pt>
                <c:pt idx="816" formatCode="0.00E+00">
                  <c:v>9.532619123365699E-5</c:v>
                </c:pt>
                <c:pt idx="817" formatCode="0.00E+00">
                  <c:v>2.8313078914146812E-5</c:v>
                </c:pt>
                <c:pt idx="818" formatCode="0.00E+00">
                  <c:v>7.4202297127785177E-5</c:v>
                </c:pt>
                <c:pt idx="819" formatCode="0.00E+00">
                  <c:v>3.5151219759085532E-5</c:v>
                </c:pt>
                <c:pt idx="820" formatCode="0.00E+00">
                  <c:v>5.6260620522999127E-5</c:v>
                </c:pt>
                <c:pt idx="821" formatCode="0.00E+00">
                  <c:v>2.7916518580439429E-5</c:v>
                </c:pt>
                <c:pt idx="822" formatCode="0.00E+00">
                  <c:v>6.0547894176011131E-6</c:v>
                </c:pt>
                <c:pt idx="823" formatCode="0.00E+00">
                  <c:v>1.4998553751340203E-5</c:v>
                </c:pt>
                <c:pt idx="824" formatCode="0.00E+00">
                  <c:v>5.8665329468259398E-5</c:v>
                </c:pt>
                <c:pt idx="825" formatCode="0.00E+00">
                  <c:v>4.8401257188212824E-5</c:v>
                </c:pt>
                <c:pt idx="826" formatCode="0.00E+00">
                  <c:v>3.4615313832255532E-5</c:v>
                </c:pt>
                <c:pt idx="827" formatCode="0.00E+00">
                  <c:v>2.4384498166424015E-5</c:v>
                </c:pt>
                <c:pt idx="828">
                  <c:v>1.3960340091962717E-4</c:v>
                </c:pt>
                <c:pt idx="829" formatCode="0.00E+00">
                  <c:v>7.0633981928428527E-5</c:v>
                </c:pt>
                <c:pt idx="830" formatCode="0.00E+00">
                  <c:v>3.1867487069490323E-5</c:v>
                </c:pt>
                <c:pt idx="831" formatCode="0.00E+00">
                  <c:v>2.5753518427719945E-5</c:v>
                </c:pt>
                <c:pt idx="832" formatCode="0.00E+00">
                  <c:v>1.2751781472866109E-5</c:v>
                </c:pt>
                <c:pt idx="833" formatCode="0.00E+00">
                  <c:v>1.32572419048887E-5</c:v>
                </c:pt>
                <c:pt idx="834">
                  <c:v>1.8380728260102025E-4</c:v>
                </c:pt>
                <c:pt idx="835" formatCode="0.00E+00">
                  <c:v>1.4334906340463006E-5</c:v>
                </c:pt>
                <c:pt idx="836" formatCode="0.00E+00">
                  <c:v>3.017121622980814E-5</c:v>
                </c:pt>
                <c:pt idx="837" formatCode="0.00E+00">
                  <c:v>7.9385071296107662E-5</c:v>
                </c:pt>
                <c:pt idx="838">
                  <c:v>2.0530005850026415E-4</c:v>
                </c:pt>
                <c:pt idx="839" formatCode="0.00E+00">
                  <c:v>4.6218681724923038E-5</c:v>
                </c:pt>
                <c:pt idx="840">
                  <c:v>1.246647105915351E-4</c:v>
                </c:pt>
                <c:pt idx="841">
                  <c:v>2.1971607319269936E-4</c:v>
                </c:pt>
                <c:pt idx="842" formatCode="0.00E+00">
                  <c:v>4.8270479418963432E-8</c:v>
                </c:pt>
                <c:pt idx="843" formatCode="0.00E+00">
                  <c:v>5.6095649445332247E-5</c:v>
                </c:pt>
                <c:pt idx="844" formatCode="0.00E+00">
                  <c:v>9.1106815995955994E-6</c:v>
                </c:pt>
                <c:pt idx="845" formatCode="0.00E+00">
                  <c:v>5.0608777410149649E-5</c:v>
                </c:pt>
                <c:pt idx="846" formatCode="0.00E+00">
                  <c:v>3.5245120657591332E-5</c:v>
                </c:pt>
                <c:pt idx="847">
                  <c:v>1.002858501454831E-4</c:v>
                </c:pt>
                <c:pt idx="848">
                  <c:v>1.5361463712417018E-4</c:v>
                </c:pt>
                <c:pt idx="849" formatCode="0.00E+00">
                  <c:v>1.3220655918396612E-5</c:v>
                </c:pt>
                <c:pt idx="850">
                  <c:v>1.1157073333783408E-4</c:v>
                </c:pt>
                <c:pt idx="851" formatCode="0.00E+00">
                  <c:v>4.5999994912163957E-5</c:v>
                </c:pt>
                <c:pt idx="852" formatCode="0.00E+00">
                  <c:v>7.2975992865481078E-6</c:v>
                </c:pt>
                <c:pt idx="853">
                  <c:v>1.1620763943288213E-4</c:v>
                </c:pt>
                <c:pt idx="854" formatCode="0.00E+00">
                  <c:v>6.0727192715087923E-5</c:v>
                </c:pt>
                <c:pt idx="855" formatCode="0.00E+00">
                  <c:v>5.6421455499864297E-6</c:v>
                </c:pt>
                <c:pt idx="856" formatCode="0.00E+00">
                  <c:v>1.4456497733387011E-5</c:v>
                </c:pt>
                <c:pt idx="857" formatCode="0.00E+00">
                  <c:v>8.70199079950727E-5</c:v>
                </c:pt>
                <c:pt idx="858" formatCode="0.00E+00">
                  <c:v>1.7883207829243901E-5</c:v>
                </c:pt>
                <c:pt idx="859" formatCode="0.00E+00">
                  <c:v>7.9309819125732679E-5</c:v>
                </c:pt>
                <c:pt idx="860" formatCode="0.00E+00">
                  <c:v>3.0214268303957813E-5</c:v>
                </c:pt>
                <c:pt idx="861" formatCode="0.00E+00">
                  <c:v>7.8606677165697471E-5</c:v>
                </c:pt>
                <c:pt idx="862" formatCode="0.00E+00">
                  <c:v>1.5241982434395207E-5</c:v>
                </c:pt>
                <c:pt idx="863" formatCode="0.00E+00">
                  <c:v>9.4499631278803595E-5</c:v>
                </c:pt>
                <c:pt idx="864" formatCode="0.00E+00">
                  <c:v>1.690371204065782E-5</c:v>
                </c:pt>
                <c:pt idx="865">
                  <c:v>1.744743224996102E-4</c:v>
                </c:pt>
                <c:pt idx="866" formatCode="0.00E+00">
                  <c:v>1.887049293706041E-5</c:v>
                </c:pt>
                <c:pt idx="867" formatCode="0.00E+00">
                  <c:v>3.5090691416181021E-5</c:v>
                </c:pt>
                <c:pt idx="868">
                  <c:v>1.1119116371793798E-4</c:v>
                </c:pt>
                <c:pt idx="869" formatCode="0.00E+00">
                  <c:v>3.0743043285799431E-5</c:v>
                </c:pt>
                <c:pt idx="870">
                  <c:v>1.3172865032610312E-4</c:v>
                </c:pt>
                <c:pt idx="871" formatCode="0.00E+00">
                  <c:v>3.7159261723123149E-5</c:v>
                </c:pt>
                <c:pt idx="872" formatCode="0.00E+00">
                  <c:v>7.1339735768443136E-5</c:v>
                </c:pt>
                <c:pt idx="873" formatCode="0.00E+00">
                  <c:v>9.4897460483598406E-5</c:v>
                </c:pt>
                <c:pt idx="874">
                  <c:v>1.2534671774332308E-4</c:v>
                </c:pt>
                <c:pt idx="875" formatCode="0.00E+00">
                  <c:v>4.6469705797712699E-5</c:v>
                </c:pt>
                <c:pt idx="876" formatCode="0.00E+00">
                  <c:v>2.9534249818225428E-5</c:v>
                </c:pt>
                <c:pt idx="877">
                  <c:v>1.9581971944303419E-4</c:v>
                </c:pt>
                <c:pt idx="878">
                  <c:v>2.3972618523035525E-4</c:v>
                </c:pt>
                <c:pt idx="879" formatCode="0.00E+00">
                  <c:v>6.8734098537533083E-5</c:v>
                </c:pt>
                <c:pt idx="880" formatCode="0.00E+00">
                  <c:v>9.1740917196250887E-5</c:v>
                </c:pt>
                <c:pt idx="881">
                  <c:v>2.3944776825166115E-4</c:v>
                </c:pt>
                <c:pt idx="882" formatCode="0.00E+00">
                  <c:v>2.1589550777737315E-5</c:v>
                </c:pt>
                <c:pt idx="883" formatCode="0.00E+00">
                  <c:v>4.6977909433656618E-5</c:v>
                </c:pt>
                <c:pt idx="884" formatCode="0.00E+00">
                  <c:v>7.9978715577882334E-5</c:v>
                </c:pt>
                <c:pt idx="885">
                  <c:v>1.4370912908686099E-4</c:v>
                </c:pt>
                <c:pt idx="886" formatCode="0.00E+00">
                  <c:v>5.1330923949664145E-5</c:v>
                </c:pt>
                <c:pt idx="887" formatCode="0.00E+00">
                  <c:v>1.1701442290674707E-5</c:v>
                </c:pt>
                <c:pt idx="888" formatCode="0.00E+00">
                  <c:v>7.8016631310787928E-5</c:v>
                </c:pt>
                <c:pt idx="889">
                  <c:v>2.3537547195974921E-4</c:v>
                </c:pt>
                <c:pt idx="890" formatCode="0.00E+00">
                  <c:v>9.7196381106223493E-5</c:v>
                </c:pt>
                <c:pt idx="891" formatCode="0.00E+00">
                  <c:v>3.928875280185502E-5</c:v>
                </c:pt>
                <c:pt idx="892" formatCode="0.00E+00">
                  <c:v>2.1797707807394621E-6</c:v>
                </c:pt>
                <c:pt idx="893">
                  <c:v>2.6031363081479447E-4</c:v>
                </c:pt>
                <c:pt idx="894" formatCode="0.00E+00">
                  <c:v>2.8298329897115013E-5</c:v>
                </c:pt>
                <c:pt idx="895">
                  <c:v>1.3814119589547908E-4</c:v>
                </c:pt>
                <c:pt idx="896" formatCode="0.00E+00">
                  <c:v>2.514770090645652E-5</c:v>
                </c:pt>
                <c:pt idx="897" formatCode="0.00E+00">
                  <c:v>4.2139182683953201E-5</c:v>
                </c:pt>
                <c:pt idx="898" formatCode="0.00E+00">
                  <c:v>7.7283453556664447E-5</c:v>
                </c:pt>
                <c:pt idx="899" formatCode="0.00E+00">
                  <c:v>3.3811603520427548E-5</c:v>
                </c:pt>
                <c:pt idx="900" formatCode="0.00E+00">
                  <c:v>6.6981487026905676E-5</c:v>
                </c:pt>
                <c:pt idx="901" formatCode="0.00E+00">
                  <c:v>6.9698927093712884E-5</c:v>
                </c:pt>
                <c:pt idx="902" formatCode="0.00E+00">
                  <c:v>9.61766220291991E-5</c:v>
                </c:pt>
                <c:pt idx="903" formatCode="0.00E+00">
                  <c:v>1.759867938910901E-5</c:v>
                </c:pt>
                <c:pt idx="904" formatCode="0.00E+00">
                  <c:v>7.6781843104168855E-6</c:v>
                </c:pt>
                <c:pt idx="905">
                  <c:v>1.1220425458761119E-4</c:v>
                </c:pt>
                <c:pt idx="906" formatCode="0.00E+00">
                  <c:v>1.3797223004146901E-5</c:v>
                </c:pt>
                <c:pt idx="907" formatCode="0.00E+00">
                  <c:v>3.9232170335162336E-5</c:v>
                </c:pt>
                <c:pt idx="908" formatCode="0.00E+00">
                  <c:v>3.5863171956474232E-5</c:v>
                </c:pt>
                <c:pt idx="909" formatCode="0.00E+00">
                  <c:v>8.6581622313466821E-5</c:v>
                </c:pt>
                <c:pt idx="910" formatCode="0.00E+00">
                  <c:v>5.1775576853119842E-5</c:v>
                </c:pt>
                <c:pt idx="911" formatCode="0.00E+00">
                  <c:v>4.1428490555261245E-5</c:v>
                </c:pt>
                <c:pt idx="912" formatCode="0.00E+00">
                  <c:v>7.6924672523617244E-6</c:v>
                </c:pt>
                <c:pt idx="913">
                  <c:v>3.797806898829583E-4</c:v>
                </c:pt>
                <c:pt idx="914" formatCode="0.00E+00">
                  <c:v>2.543892586952484E-5</c:v>
                </c:pt>
                <c:pt idx="915" formatCode="0.00E+00">
                  <c:v>5.7409126140309344E-5</c:v>
                </c:pt>
                <c:pt idx="916" formatCode="0.00E+00">
                  <c:v>7.5941240214947743E-5</c:v>
                </c:pt>
                <c:pt idx="917" formatCode="0.00E+00">
                  <c:v>8.7265313675435356E-5</c:v>
                </c:pt>
                <c:pt idx="918" formatCode="0.00E+00">
                  <c:v>5.9997418257496395E-5</c:v>
                </c:pt>
                <c:pt idx="919" formatCode="0.00E+00">
                  <c:v>3.0532264015754536E-5</c:v>
                </c:pt>
                <c:pt idx="920" formatCode="0.00E+00">
                  <c:v>8.4150066465394351E-6</c:v>
                </c:pt>
                <c:pt idx="921">
                  <c:v>1.2798435942641201E-4</c:v>
                </c:pt>
                <c:pt idx="922">
                  <c:v>1.3946531465749813E-4</c:v>
                </c:pt>
                <c:pt idx="923" formatCode="0.00E+00">
                  <c:v>4.2187957165528536E-6</c:v>
                </c:pt>
                <c:pt idx="924">
                  <c:v>2.0499398021465735E-4</c:v>
                </c:pt>
                <c:pt idx="925">
                  <c:v>2.9080020032647499E-4</c:v>
                </c:pt>
                <c:pt idx="926" formatCode="0.00E+00">
                  <c:v>1.630227059039371E-5</c:v>
                </c:pt>
                <c:pt idx="927">
                  <c:v>1.41149555694918E-4</c:v>
                </c:pt>
                <c:pt idx="928" formatCode="0.00E+00">
                  <c:v>1.145347228228461E-5</c:v>
                </c:pt>
                <c:pt idx="929">
                  <c:v>1.2521268516378401E-4</c:v>
                </c:pt>
                <c:pt idx="930" formatCode="0.00E+00">
                  <c:v>5.1374304749383829E-5</c:v>
                </c:pt>
                <c:pt idx="931">
                  <c:v>1.33697827705722E-4</c:v>
                </c:pt>
                <c:pt idx="932" formatCode="0.00E+00">
                  <c:v>1.9123412378257913E-6</c:v>
                </c:pt>
                <c:pt idx="933" formatCode="0.00E+00">
                  <c:v>3.2357209286441833E-6</c:v>
                </c:pt>
                <c:pt idx="934" formatCode="0.00E+00">
                  <c:v>5.8975718598570097E-5</c:v>
                </c:pt>
                <c:pt idx="935" formatCode="0.00E+00">
                  <c:v>5.1645882944629002E-5</c:v>
                </c:pt>
                <c:pt idx="936">
                  <c:v>1.1260312640616313E-4</c:v>
                </c:pt>
                <c:pt idx="937" formatCode="0.00E+00">
                  <c:v>3.5305738777874747E-5</c:v>
                </c:pt>
                <c:pt idx="938" formatCode="0.00E+00">
                  <c:v>7.2945259084655409E-5</c:v>
                </c:pt>
                <c:pt idx="939" formatCode="0.00E+00">
                  <c:v>9.0509747922730148E-5</c:v>
                </c:pt>
                <c:pt idx="940" formatCode="0.00E+00">
                  <c:v>2.5560879732601402E-5</c:v>
                </c:pt>
                <c:pt idx="941" formatCode="0.00E+00">
                  <c:v>3.4276101257447917E-5</c:v>
                </c:pt>
                <c:pt idx="942" formatCode="0.00E+00">
                  <c:v>9.6920232574347083E-5</c:v>
                </c:pt>
                <c:pt idx="943">
                  <c:v>1.1413386736302007E-4</c:v>
                </c:pt>
                <c:pt idx="944" formatCode="0.00E+00">
                  <c:v>1.9786668674046719E-5</c:v>
                </c:pt>
                <c:pt idx="945">
                  <c:v>2.6295150089618221E-4</c:v>
                </c:pt>
                <c:pt idx="946" formatCode="0.00E+00">
                  <c:v>8.391196893882657E-5</c:v>
                </c:pt>
                <c:pt idx="947" formatCode="0.00E+00">
                  <c:v>1.5920740726300413E-5</c:v>
                </c:pt>
                <c:pt idx="948" formatCode="0.00E+00">
                  <c:v>3.3795722537319937E-5</c:v>
                </c:pt>
                <c:pt idx="949" formatCode="0.00E+00">
                  <c:v>2.9010916526078229E-5</c:v>
                </c:pt>
                <c:pt idx="950">
                  <c:v>1.8955912532168701E-4</c:v>
                </c:pt>
                <c:pt idx="951" formatCode="0.00E+00">
                  <c:v>5.7503805251346863E-6</c:v>
                </c:pt>
                <c:pt idx="952" formatCode="0.00E+00">
                  <c:v>8.6045283655808954E-7</c:v>
                </c:pt>
                <c:pt idx="953" formatCode="0.00E+00">
                  <c:v>5.0802282601382737E-5</c:v>
                </c:pt>
                <c:pt idx="954">
                  <c:v>1.0260420652201707E-4</c:v>
                </c:pt>
                <c:pt idx="955" formatCode="0.00E+00">
                  <c:v>2.5396239064946406E-5</c:v>
                </c:pt>
                <c:pt idx="956" formatCode="0.00E+00">
                  <c:v>5.9821705266619504E-6</c:v>
                </c:pt>
                <c:pt idx="957" formatCode="0.00E+00">
                  <c:v>3.4575221838942906E-5</c:v>
                </c:pt>
                <c:pt idx="958">
                  <c:v>1.2308140760852008E-4</c:v>
                </c:pt>
                <c:pt idx="959" formatCode="0.00E+00">
                  <c:v>4.1615675469787085E-5</c:v>
                </c:pt>
                <c:pt idx="960" formatCode="0.00E+00">
                  <c:v>2.4407025410461934E-5</c:v>
                </c:pt>
                <c:pt idx="961">
                  <c:v>1.0844768335459807E-4</c:v>
                </c:pt>
                <c:pt idx="962">
                  <c:v>1.0443688054945901E-4</c:v>
                </c:pt>
                <c:pt idx="963" formatCode="0.00E+00">
                  <c:v>7.8395930251816425E-5</c:v>
                </c:pt>
                <c:pt idx="964" formatCode="0.00E+00">
                  <c:v>6.7377987225903296E-5</c:v>
                </c:pt>
                <c:pt idx="965">
                  <c:v>1.4954274262896403E-4</c:v>
                </c:pt>
                <c:pt idx="966" formatCode="0.00E+00">
                  <c:v>5.8389247057113069E-5</c:v>
                </c:pt>
                <c:pt idx="967">
                  <c:v>1.5946665510212213E-4</c:v>
                </c:pt>
                <c:pt idx="968" formatCode="0.00E+00">
                  <c:v>8.9229510666442898E-5</c:v>
                </c:pt>
                <c:pt idx="969" formatCode="0.00E+00">
                  <c:v>2.2507224095817806E-5</c:v>
                </c:pt>
                <c:pt idx="970" formatCode="0.00E+00">
                  <c:v>2.3261812914964144E-5</c:v>
                </c:pt>
                <c:pt idx="971">
                  <c:v>1.7793518070801005E-4</c:v>
                </c:pt>
                <c:pt idx="972">
                  <c:v>2.1491426041093806E-4</c:v>
                </c:pt>
                <c:pt idx="973" formatCode="0.00E+00">
                  <c:v>3.3497061025274943E-5</c:v>
                </c:pt>
                <c:pt idx="974" formatCode="0.00E+00">
                  <c:v>3.8094726466973747E-5</c:v>
                </c:pt>
                <c:pt idx="975" formatCode="0.00E+00">
                  <c:v>3.1279667988071049E-5</c:v>
                </c:pt>
                <c:pt idx="976" formatCode="0.00E+00">
                  <c:v>9.969021931418788E-5</c:v>
                </c:pt>
                <c:pt idx="977" formatCode="0.00E+00">
                  <c:v>9.763417131896354E-6</c:v>
                </c:pt>
                <c:pt idx="978" formatCode="0.00E+00">
                  <c:v>4.5817290708247058E-5</c:v>
                </c:pt>
                <c:pt idx="979">
                  <c:v>1.8378281607548901E-4</c:v>
                </c:pt>
                <c:pt idx="980" formatCode="0.00E+00">
                  <c:v>2.7001644239734325E-5</c:v>
                </c:pt>
                <c:pt idx="981" formatCode="0.00E+00">
                  <c:v>1.720271665087261E-5</c:v>
                </c:pt>
                <c:pt idx="982">
                  <c:v>1.9436253995899007E-4</c:v>
                </c:pt>
                <c:pt idx="983" formatCode="0.00E+00">
                  <c:v>5.5797562058283963E-6</c:v>
                </c:pt>
                <c:pt idx="984" formatCode="0.00E+00">
                  <c:v>1.3183506423340407E-5</c:v>
                </c:pt>
                <c:pt idx="985">
                  <c:v>2.0042543015817214E-4</c:v>
                </c:pt>
                <c:pt idx="986" formatCode="0.00E+00">
                  <c:v>5.8823980598306767E-5</c:v>
                </c:pt>
                <c:pt idx="987" formatCode="0.00E+00">
                  <c:v>1.5676182825942601E-5</c:v>
                </c:pt>
                <c:pt idx="988" formatCode="0.00E+00">
                  <c:v>7.7034211755001427E-5</c:v>
                </c:pt>
                <c:pt idx="989">
                  <c:v>1.6797502267810018E-4</c:v>
                </c:pt>
                <c:pt idx="990" formatCode="0.00E+00">
                  <c:v>7.2487724944896118E-5</c:v>
                </c:pt>
                <c:pt idx="991" formatCode="0.00E+00">
                  <c:v>8.613942369206944E-7</c:v>
                </c:pt>
                <c:pt idx="992" formatCode="0.00E+00">
                  <c:v>3.111618359196622E-6</c:v>
                </c:pt>
                <c:pt idx="993" formatCode="0.00E+00">
                  <c:v>5.7967812166880727E-5</c:v>
                </c:pt>
                <c:pt idx="994">
                  <c:v>2.4424961707400608E-4</c:v>
                </c:pt>
                <c:pt idx="995" formatCode="0.00E+00">
                  <c:v>5.6931872452030414E-5</c:v>
                </c:pt>
                <c:pt idx="996" formatCode="0.00E+00">
                  <c:v>4.2844567916210531E-5</c:v>
                </c:pt>
                <c:pt idx="997">
                  <c:v>1.26309596507986E-4</c:v>
                </c:pt>
                <c:pt idx="998">
                  <c:v>1.9824508957177122E-4</c:v>
                </c:pt>
                <c:pt idx="999">
                  <c:v>1.0046337609467113E-4</c:v>
                </c:pt>
                <c:pt idx="1000" formatCode="0.00E+00">
                  <c:v>2.7550262206502217E-5</c:v>
                </c:pt>
                <c:pt idx="1001" formatCode="0.00E+00">
                  <c:v>3.4754799298538197E-5</c:v>
                </c:pt>
                <c:pt idx="1002" formatCode="0.00E+00">
                  <c:v>1.8611950265275125E-6</c:v>
                </c:pt>
                <c:pt idx="1003" formatCode="0.00E+00">
                  <c:v>2.8448399879199624E-5</c:v>
                </c:pt>
                <c:pt idx="1004" formatCode="0.00E+00">
                  <c:v>1.4897878739321608E-5</c:v>
                </c:pt>
                <c:pt idx="1005" formatCode="0.00E+00">
                  <c:v>7.2710807137821409E-5</c:v>
                </c:pt>
                <c:pt idx="1006">
                  <c:v>1.1738586880812308E-4</c:v>
                </c:pt>
                <c:pt idx="1007" formatCode="0.00E+00">
                  <c:v>7.0736275483048081E-6</c:v>
                </c:pt>
                <c:pt idx="1008">
                  <c:v>1.1156569551094E-4</c:v>
                </c:pt>
                <c:pt idx="1009" formatCode="0.00E+00">
                  <c:v>8.0341152135576335E-5</c:v>
                </c:pt>
                <c:pt idx="1010" formatCode="0.00E+00">
                  <c:v>1.8469631280643515E-5</c:v>
                </c:pt>
                <c:pt idx="1011" formatCode="0.00E+00">
                  <c:v>1.7764403948520912E-5</c:v>
                </c:pt>
                <c:pt idx="1012" formatCode="0.00E+00">
                  <c:v>5.7706363678560641E-5</c:v>
                </c:pt>
                <c:pt idx="1013" formatCode="0.00E+00">
                  <c:v>6.9586760686067935E-5</c:v>
                </c:pt>
                <c:pt idx="1014" formatCode="0.00E+00">
                  <c:v>6.5549934829266696E-5</c:v>
                </c:pt>
                <c:pt idx="1015" formatCode="0.00E+00">
                  <c:v>5.2475558110027704E-5</c:v>
                </c:pt>
                <c:pt idx="1016">
                  <c:v>2.2407702961265829E-4</c:v>
                </c:pt>
                <c:pt idx="1017" formatCode="0.00E+00">
                  <c:v>3.2781688549541422E-5</c:v>
                </c:pt>
                <c:pt idx="1018" formatCode="0.00E+00">
                  <c:v>8.7067514648749898E-5</c:v>
                </c:pt>
                <c:pt idx="1019">
                  <c:v>1.5242276092384407E-4</c:v>
                </c:pt>
                <c:pt idx="1020" formatCode="0.00E+00">
                  <c:v>4.1935534762436628E-5</c:v>
                </c:pt>
                <c:pt idx="1021" formatCode="0.00E+00">
                  <c:v>3.2271480535054941E-5</c:v>
                </c:pt>
                <c:pt idx="1022" formatCode="0.00E+00">
                  <c:v>5.8181276153535149E-5</c:v>
                </c:pt>
                <c:pt idx="1023" formatCode="0.00E+00">
                  <c:v>1.8199462890768809E-5</c:v>
                </c:pt>
                <c:pt idx="1024">
                  <c:v>1.0383253825704799E-4</c:v>
                </c:pt>
                <c:pt idx="1025" formatCode="0.00E+00">
                  <c:v>9.0117772249205251E-6</c:v>
                </c:pt>
                <c:pt idx="1026">
                  <c:v>1.4589802372449301E-4</c:v>
                </c:pt>
                <c:pt idx="1027" formatCode="0.00E+00">
                  <c:v>9.4254023074210263E-5</c:v>
                </c:pt>
                <c:pt idx="1028" formatCode="0.00E+00">
                  <c:v>3.2816060298623542E-5</c:v>
                </c:pt>
                <c:pt idx="1029" formatCode="0.00E+00">
                  <c:v>1.100740853597751E-5</c:v>
                </c:pt>
                <c:pt idx="1030">
                  <c:v>1.15985322831919E-4</c:v>
                </c:pt>
                <c:pt idx="1031" formatCode="0.00E+00">
                  <c:v>6.4341125436838379E-5</c:v>
                </c:pt>
                <c:pt idx="1032" formatCode="0.00E+00">
                  <c:v>2.0044863142323928E-5</c:v>
                </c:pt>
                <c:pt idx="1033" formatCode="0.00E+00">
                  <c:v>3.6256879317348623E-6</c:v>
                </c:pt>
                <c:pt idx="1034" formatCode="0.00E+00">
                  <c:v>5.4601485156802449E-5</c:v>
                </c:pt>
                <c:pt idx="1035" formatCode="0.00E+00">
                  <c:v>3.3529030765071118E-5</c:v>
                </c:pt>
                <c:pt idx="1036" formatCode="0.00E+00">
                  <c:v>4.9254755124125531E-6</c:v>
                </c:pt>
                <c:pt idx="1037" formatCode="0.00E+00">
                  <c:v>1.2608391121751001E-5</c:v>
                </c:pt>
                <c:pt idx="1038" formatCode="0.00E+00">
                  <c:v>8.8636963750310957E-5</c:v>
                </c:pt>
                <c:pt idx="1039" formatCode="0.00E+00">
                  <c:v>2.7382018868946627E-5</c:v>
                </c:pt>
                <c:pt idx="1040">
                  <c:v>1.8491166879315809E-4</c:v>
                </c:pt>
                <c:pt idx="1041" formatCode="0.00E+00">
                  <c:v>2.7694513931283614E-5</c:v>
                </c:pt>
                <c:pt idx="1042">
                  <c:v>2.7264130038164415E-4</c:v>
                </c:pt>
                <c:pt idx="1043" formatCode="0.00E+00">
                  <c:v>3.5916985548801822E-5</c:v>
                </c:pt>
                <c:pt idx="1044" formatCode="0.00E+00">
                  <c:v>3.7328611719389524E-5</c:v>
                </c:pt>
                <c:pt idx="1045" formatCode="0.00E+00">
                  <c:v>4.7661534162017525E-5</c:v>
                </c:pt>
                <c:pt idx="1046">
                  <c:v>1.1041443014329706E-4</c:v>
                </c:pt>
                <c:pt idx="1047" formatCode="0.00E+00">
                  <c:v>5.2235369069357799E-6</c:v>
                </c:pt>
                <c:pt idx="1048" formatCode="0.00E+00">
                  <c:v>6.8089930845738981E-5</c:v>
                </c:pt>
                <c:pt idx="1049" formatCode="0.00E+00">
                  <c:v>1.2831234862522201E-5</c:v>
                </c:pt>
                <c:pt idx="1050" formatCode="0.00E+00">
                  <c:v>3.6089861392656022E-5</c:v>
                </c:pt>
                <c:pt idx="1051" formatCode="0.00E+00">
                  <c:v>2.5816121277388202E-5</c:v>
                </c:pt>
                <c:pt idx="1052">
                  <c:v>1.2668659276066909E-4</c:v>
                </c:pt>
                <c:pt idx="1053" formatCode="0.00E+00">
                  <c:v>6.7337709108815662E-5</c:v>
                </c:pt>
                <c:pt idx="1054">
                  <c:v>1.3234979614069414E-4</c:v>
                </c:pt>
                <c:pt idx="1055">
                  <c:v>1.4936051985154302E-4</c:v>
                </c:pt>
                <c:pt idx="1056">
                  <c:v>1.3197221890462113E-4</c:v>
                </c:pt>
                <c:pt idx="1057" formatCode="0.00E+00">
                  <c:v>5.5731713210716281E-5</c:v>
                </c:pt>
                <c:pt idx="1058" formatCode="0.00E+00">
                  <c:v>6.2607435790260131E-6</c:v>
                </c:pt>
                <c:pt idx="1059">
                  <c:v>2.4675650651797117E-4</c:v>
                </c:pt>
                <c:pt idx="1060" formatCode="0.00E+00">
                  <c:v>6.857563530830992E-5</c:v>
                </c:pt>
                <c:pt idx="1061" formatCode="0.00E+00">
                  <c:v>1.4519412709012006E-5</c:v>
                </c:pt>
                <c:pt idx="1062" formatCode="0.00E+00">
                  <c:v>2.9217074904712812E-5</c:v>
                </c:pt>
                <c:pt idx="1063" formatCode="0.00E+00">
                  <c:v>8.5982892365516785E-5</c:v>
                </c:pt>
                <c:pt idx="1064">
                  <c:v>1.4449571774002512E-4</c:v>
                </c:pt>
                <c:pt idx="1065" formatCode="0.00E+00">
                  <c:v>1.696276729353182E-5</c:v>
                </c:pt>
                <c:pt idx="1066" formatCode="0.00E+00">
                  <c:v>5.6868923145846791E-5</c:v>
                </c:pt>
                <c:pt idx="1067" formatCode="0.00E+00">
                  <c:v>1.6125694995019711E-5</c:v>
                </c:pt>
                <c:pt idx="1068" formatCode="0.00E+00">
                  <c:v>8.2521292543531685E-6</c:v>
                </c:pt>
                <c:pt idx="1069" formatCode="0.00E+00">
                  <c:v>4.6162854466055097E-5</c:v>
                </c:pt>
                <c:pt idx="1070" formatCode="0.00E+00">
                  <c:v>3.7108176041685919E-5</c:v>
                </c:pt>
                <c:pt idx="1071">
                  <c:v>1.6532457425156208E-4</c:v>
                </c:pt>
                <c:pt idx="1072" formatCode="0.00E+00">
                  <c:v>2.9561879341374615E-5</c:v>
                </c:pt>
                <c:pt idx="1073">
                  <c:v>1.1822703381614013E-4</c:v>
                </c:pt>
                <c:pt idx="1074" formatCode="0.00E+00">
                  <c:v>9.1971029209345501E-6</c:v>
                </c:pt>
                <c:pt idx="1075" formatCode="0.00E+00">
                  <c:v>5.4919462641269253E-6</c:v>
                </c:pt>
                <c:pt idx="1076" formatCode="0.00E+00">
                  <c:v>5.3316208075639851E-5</c:v>
                </c:pt>
                <c:pt idx="1077" formatCode="0.00E+00">
                  <c:v>8.7748667088814703E-5</c:v>
                </c:pt>
                <c:pt idx="1078" formatCode="0.00E+00">
                  <c:v>1.5188037649172819E-5</c:v>
                </c:pt>
                <c:pt idx="1079" formatCode="0.00E+00">
                  <c:v>9.2319241633661191E-6</c:v>
                </c:pt>
                <c:pt idx="1080" formatCode="0.00E+00">
                  <c:v>1.7859893450346702E-5</c:v>
                </c:pt>
                <c:pt idx="1081" formatCode="0.00E+00">
                  <c:v>1.1417699215563613E-5</c:v>
                </c:pt>
                <c:pt idx="1082" formatCode="0.00E+00">
                  <c:v>5.8914274473564332E-5</c:v>
                </c:pt>
                <c:pt idx="1083" formatCode="0.00E+00">
                  <c:v>5.8147648818327343E-5</c:v>
                </c:pt>
                <c:pt idx="1084" formatCode="0.00E+00">
                  <c:v>3.2550117252264943E-5</c:v>
                </c:pt>
                <c:pt idx="1085" formatCode="0.00E+00">
                  <c:v>7.394000018729113E-6</c:v>
                </c:pt>
                <c:pt idx="1086" formatCode="0.00E+00">
                  <c:v>5.1578738341226042E-5</c:v>
                </c:pt>
                <c:pt idx="1087" formatCode="0.00E+00">
                  <c:v>5.2274686976168024E-5</c:v>
                </c:pt>
                <c:pt idx="1088" formatCode="0.00E+00">
                  <c:v>4.9819863502235439E-5</c:v>
                </c:pt>
                <c:pt idx="1089">
                  <c:v>1.1660972943081807E-4</c:v>
                </c:pt>
                <c:pt idx="1090" formatCode="0.00E+00">
                  <c:v>8.1066058569605193E-5</c:v>
                </c:pt>
                <c:pt idx="1091" formatCode="0.00E+00">
                  <c:v>2.7743871632608221E-5</c:v>
                </c:pt>
                <c:pt idx="1092" formatCode="0.00E+00">
                  <c:v>1.7813535728562424E-5</c:v>
                </c:pt>
                <c:pt idx="1093" formatCode="0.00E+00">
                  <c:v>2.2760438460563534E-5</c:v>
                </c:pt>
                <c:pt idx="1094" formatCode="0.00E+00">
                  <c:v>1.6104248405227012E-5</c:v>
                </c:pt>
                <c:pt idx="1095" formatCode="0.00E+00">
                  <c:v>2.9470640943837214E-5</c:v>
                </c:pt>
                <c:pt idx="1096" formatCode="0.00E+00">
                  <c:v>6.9559878978545523E-5</c:v>
                </c:pt>
                <c:pt idx="1097" formatCode="0.00E+00">
                  <c:v>1.9218998954000701E-5</c:v>
                </c:pt>
                <c:pt idx="1098" formatCode="0.00E+00">
                  <c:v>6.084381975165653E-5</c:v>
                </c:pt>
                <c:pt idx="1099" formatCode="0.00E+00">
                  <c:v>5.289844149905805E-5</c:v>
                </c:pt>
                <c:pt idx="1100" formatCode="0.00E+00">
                  <c:v>7.6454407667625254E-5</c:v>
                </c:pt>
                <c:pt idx="1101" formatCode="0.00E+00">
                  <c:v>2.2997460228688314E-6</c:v>
                </c:pt>
                <c:pt idx="1102" formatCode="0.00E+00">
                  <c:v>3.8990437049488604E-5</c:v>
                </c:pt>
                <c:pt idx="1103">
                  <c:v>1.8460994933439109E-4</c:v>
                </c:pt>
                <c:pt idx="1104">
                  <c:v>1.5273860972367503E-4</c:v>
                </c:pt>
                <c:pt idx="1105" formatCode="0.00E+00">
                  <c:v>6.5107395692384402E-5</c:v>
                </c:pt>
                <c:pt idx="1106" formatCode="0.00E+00">
                  <c:v>6.329242785253418E-5</c:v>
                </c:pt>
                <c:pt idx="1107" formatCode="0.00E+00">
                  <c:v>5.0255376630306504E-5</c:v>
                </c:pt>
                <c:pt idx="1108" formatCode="0.00E+00">
                  <c:v>2.8383627279578716E-5</c:v>
                </c:pt>
                <c:pt idx="1109" formatCode="0.00E+00">
                  <c:v>3.0464650194108801E-5</c:v>
                </c:pt>
                <c:pt idx="1110" formatCode="0.00E+00">
                  <c:v>1.1178100502878201E-5</c:v>
                </c:pt>
                <c:pt idx="1111" formatCode="0.00E+00">
                  <c:v>5.1113351809756752E-5</c:v>
                </c:pt>
                <c:pt idx="1112" formatCode="0.00E+00">
                  <c:v>3.3468911041365421E-5</c:v>
                </c:pt>
                <c:pt idx="1113" formatCode="0.00E+00">
                  <c:v>8.6196723359586761E-6</c:v>
                </c:pt>
                <c:pt idx="1114" formatCode="0.00E+00">
                  <c:v>1.0409424511778109E-5</c:v>
                </c:pt>
                <c:pt idx="1115" formatCode="0.00E+00">
                  <c:v>8.5242557795128427E-5</c:v>
                </c:pt>
                <c:pt idx="1116" formatCode="0.00E+00">
                  <c:v>6.5499291580540465E-5</c:v>
                </c:pt>
                <c:pt idx="1117" formatCode="0.00E+00">
                  <c:v>1.3636972969522007E-5</c:v>
                </c:pt>
                <c:pt idx="1118" formatCode="0.00E+00">
                  <c:v>4.6288757106825504E-5</c:v>
                </c:pt>
                <c:pt idx="1119" formatCode="0.00E+00">
                  <c:v>3.8816674748449526E-6</c:v>
                </c:pt>
                <c:pt idx="1120" formatCode="0.00E+00">
                  <c:v>3.8139974266244827E-6</c:v>
                </c:pt>
                <c:pt idx="1121" formatCode="0.00E+00">
                  <c:v>2.1887548772953145E-6</c:v>
                </c:pt>
                <c:pt idx="1122" formatCode="0.00E+00">
                  <c:v>7.0905106745720512E-5</c:v>
                </c:pt>
                <c:pt idx="1123" formatCode="0.00E+00">
                  <c:v>4.0539033008458528E-5</c:v>
                </c:pt>
                <c:pt idx="1124" formatCode="0.00E+00">
                  <c:v>2.5976681928199012E-5</c:v>
                </c:pt>
                <c:pt idx="1125" formatCode="0.00E+00">
                  <c:v>4.7636865367916921E-5</c:v>
                </c:pt>
                <c:pt idx="1126" formatCode="0.00E+00">
                  <c:v>2.0096163682965927E-6</c:v>
                </c:pt>
                <c:pt idx="1127" formatCode="0.00E+00">
                  <c:v>1.5442320460289312E-5</c:v>
                </c:pt>
                <c:pt idx="1128" formatCode="0.00E+00">
                  <c:v>7.2931762465935736E-5</c:v>
                </c:pt>
                <c:pt idx="1129" formatCode="0.00E+00">
                  <c:v>1.8070754327690712E-5</c:v>
                </c:pt>
                <c:pt idx="1130" formatCode="0.00E+00">
                  <c:v>7.3949160046584106E-5</c:v>
                </c:pt>
                <c:pt idx="1131" formatCode="0.00E+00">
                  <c:v>1.2975361178703301E-5</c:v>
                </c:pt>
                <c:pt idx="1132" formatCode="0.00E+00">
                  <c:v>4.2874363731689797E-5</c:v>
                </c:pt>
                <c:pt idx="1133" formatCode="0.00E+00">
                  <c:v>2.7720194827574025E-5</c:v>
                </c:pt>
                <c:pt idx="1134" formatCode="0.00E+00">
                  <c:v>2.3871608252804422E-5</c:v>
                </c:pt>
                <c:pt idx="1135" formatCode="0.00E+00">
                  <c:v>2.561074978001935E-6</c:v>
                </c:pt>
                <c:pt idx="1136" formatCode="0.00E+00">
                  <c:v>8.2837523121399788E-5</c:v>
                </c:pt>
                <c:pt idx="1137" formatCode="0.00E+00">
                  <c:v>6.6809566273119728E-6</c:v>
                </c:pt>
                <c:pt idx="1138" formatCode="0.00E+00">
                  <c:v>2.3469721752996099E-5</c:v>
                </c:pt>
                <c:pt idx="1139" formatCode="0.00E+00">
                  <c:v>8.7991606703388597E-5</c:v>
                </c:pt>
                <c:pt idx="1140" formatCode="0.00E+00">
                  <c:v>6.779739360391689E-5</c:v>
                </c:pt>
                <c:pt idx="1141">
                  <c:v>1.078231361393661E-4</c:v>
                </c:pt>
                <c:pt idx="1142" formatCode="0.00E+00">
                  <c:v>5.2149793216247241E-5</c:v>
                </c:pt>
                <c:pt idx="1143" formatCode="0.00E+00">
                  <c:v>2.8812290359539521E-5</c:v>
                </c:pt>
                <c:pt idx="1144" formatCode="0.00E+00">
                  <c:v>5.393999465029278E-8</c:v>
                </c:pt>
                <c:pt idx="1145" formatCode="0.00E+00">
                  <c:v>3.6249015570370464E-5</c:v>
                </c:pt>
                <c:pt idx="1146" formatCode="0.00E+00">
                  <c:v>7.5377816904749975E-5</c:v>
                </c:pt>
                <c:pt idx="1147">
                  <c:v>1.1781780426147712E-4</c:v>
                </c:pt>
                <c:pt idx="1148" formatCode="0.00E+00">
                  <c:v>6.3901277678250399E-5</c:v>
                </c:pt>
                <c:pt idx="1149" formatCode="0.00E+00">
                  <c:v>4.7544669702051597E-5</c:v>
                </c:pt>
                <c:pt idx="1150">
                  <c:v>1.43780827926438E-4</c:v>
                </c:pt>
                <c:pt idx="1151" formatCode="0.00E+00">
                  <c:v>1.8540022546767332E-5</c:v>
                </c:pt>
                <c:pt idx="1152" formatCode="0.00E+00">
                  <c:v>2.3067311070755727E-5</c:v>
                </c:pt>
                <c:pt idx="1153" formatCode="0.00E+00">
                  <c:v>2.1281576539464534E-5</c:v>
                </c:pt>
                <c:pt idx="1154" formatCode="0.00E+00">
                  <c:v>8.7964387275394767E-6</c:v>
                </c:pt>
                <c:pt idx="1155" formatCode="0.00E+00">
                  <c:v>2.7679745248048639E-7</c:v>
                </c:pt>
                <c:pt idx="1156" formatCode="0.00E+00">
                  <c:v>2.2254666165084115E-5</c:v>
                </c:pt>
                <c:pt idx="1157" formatCode="0.00E+00">
                  <c:v>1.940300997591302E-5</c:v>
                </c:pt>
                <c:pt idx="1158" formatCode="0.00E+00">
                  <c:v>5.2337756339806564E-6</c:v>
                </c:pt>
                <c:pt idx="1159" formatCode="0.00E+00">
                  <c:v>8.8231520797021505E-5</c:v>
                </c:pt>
                <c:pt idx="1160" formatCode="0.00E+00">
                  <c:v>2.4259654736931798E-5</c:v>
                </c:pt>
                <c:pt idx="1161" formatCode="0.00E+00">
                  <c:v>5.2418713240830788E-5</c:v>
                </c:pt>
                <c:pt idx="1162" formatCode="0.00E+00">
                  <c:v>4.2428870392355704E-5</c:v>
                </c:pt>
                <c:pt idx="1163">
                  <c:v>1.5459624024464301E-4</c:v>
                </c:pt>
                <c:pt idx="1164" formatCode="0.00E+00">
                  <c:v>8.8051765941816443E-5</c:v>
                </c:pt>
                <c:pt idx="1165" formatCode="0.00E+00">
                  <c:v>9.6883497404894746E-6</c:v>
                </c:pt>
                <c:pt idx="1166" formatCode="0.00E+00">
                  <c:v>2.8522802160473424E-5</c:v>
                </c:pt>
                <c:pt idx="1167" formatCode="0.00E+00">
                  <c:v>1.4782791298461019E-5</c:v>
                </c:pt>
                <c:pt idx="1168" formatCode="0.00E+00">
                  <c:v>1.9239515483928617E-5</c:v>
                </c:pt>
                <c:pt idx="1169" formatCode="0.00E+00">
                  <c:v>1.3896559043907126E-5</c:v>
                </c:pt>
                <c:pt idx="1170" formatCode="0.00E+00">
                  <c:v>1.7346318411346903E-5</c:v>
                </c:pt>
                <c:pt idx="1171" formatCode="0.00E+00">
                  <c:v>7.2127097237018305E-6</c:v>
                </c:pt>
                <c:pt idx="1172">
                  <c:v>1.184397570977702E-4</c:v>
                </c:pt>
                <c:pt idx="1173" formatCode="0.00E+00">
                  <c:v>1.5121776350402815E-5</c:v>
                </c:pt>
                <c:pt idx="1174" formatCode="0.00E+00">
                  <c:v>8.8072651020225795E-6</c:v>
                </c:pt>
                <c:pt idx="1175">
                  <c:v>1.2365242999346198E-4</c:v>
                </c:pt>
                <c:pt idx="1176" formatCode="0.00E+00">
                  <c:v>5.9469824636490653E-5</c:v>
                </c:pt>
                <c:pt idx="1177" formatCode="0.00E+00">
                  <c:v>2.0481522358148299E-5</c:v>
                </c:pt>
                <c:pt idx="1178" formatCode="0.00E+00">
                  <c:v>1.9546555731073822E-5</c:v>
                </c:pt>
                <c:pt idx="1179" formatCode="0.00E+00">
                  <c:v>2.6159304566056824E-5</c:v>
                </c:pt>
                <c:pt idx="1180" formatCode="0.00E+00">
                  <c:v>2.08606878408311E-5</c:v>
                </c:pt>
                <c:pt idx="1181" formatCode="0.00E+00">
                  <c:v>4.932343480920663E-8</c:v>
                </c:pt>
                <c:pt idx="1182" formatCode="0.00E+00">
                  <c:v>2.6054821537609115E-5</c:v>
                </c:pt>
                <c:pt idx="1183" formatCode="0.00E+00">
                  <c:v>2.4630820594662621E-5</c:v>
                </c:pt>
                <c:pt idx="1184" formatCode="0.00E+00">
                  <c:v>9.5075478380808325E-6</c:v>
                </c:pt>
                <c:pt idx="1185" formatCode="0.00E+00">
                  <c:v>3.2877272432702249E-5</c:v>
                </c:pt>
                <c:pt idx="1186" formatCode="0.00E+00">
                  <c:v>4.779660370543009E-5</c:v>
                </c:pt>
                <c:pt idx="1187" formatCode="0.00E+00">
                  <c:v>7.2287543499976924E-5</c:v>
                </c:pt>
                <c:pt idx="1188" formatCode="0.00E+00">
                  <c:v>3.8549865974168126E-5</c:v>
                </c:pt>
                <c:pt idx="1189" formatCode="0.00E+00">
                  <c:v>2.1866289377972811E-5</c:v>
                </c:pt>
                <c:pt idx="1190" formatCode="0.00E+00">
                  <c:v>8.1497336048065957E-5</c:v>
                </c:pt>
                <c:pt idx="1191" formatCode="0.00E+00">
                  <c:v>1.7671764784873909E-5</c:v>
                </c:pt>
                <c:pt idx="1192" formatCode="0.00E+00">
                  <c:v>2.6847128766797025E-5</c:v>
                </c:pt>
                <c:pt idx="1193" formatCode="0.00E+00">
                  <c:v>4.8976632045590141E-5</c:v>
                </c:pt>
                <c:pt idx="1194" formatCode="0.00E+00">
                  <c:v>5.3011106686942325E-5</c:v>
                </c:pt>
                <c:pt idx="1195" formatCode="0.00E+00">
                  <c:v>1.4877444208892209E-5</c:v>
                </c:pt>
                <c:pt idx="1196" formatCode="0.00E+00">
                  <c:v>1.4518559900425206E-5</c:v>
                </c:pt>
                <c:pt idx="1197" formatCode="0.00E+00">
                  <c:v>2.7453121631874135E-5</c:v>
                </c:pt>
                <c:pt idx="1198" formatCode="0.00E+00">
                  <c:v>4.5217769066500822E-5</c:v>
                </c:pt>
                <c:pt idx="1199" formatCode="0.00E+00">
                  <c:v>1.6564884708309219E-5</c:v>
                </c:pt>
                <c:pt idx="1200" formatCode="0.00E+00">
                  <c:v>3.5664824517737922E-5</c:v>
                </c:pt>
                <c:pt idx="1201" formatCode="0.00E+00">
                  <c:v>2.7827561542087602E-5</c:v>
                </c:pt>
                <c:pt idx="1202" formatCode="0.00E+00">
                  <c:v>5.5474182259779227E-5</c:v>
                </c:pt>
                <c:pt idx="1203" formatCode="0.00E+00">
                  <c:v>9.8592019619730005E-6</c:v>
                </c:pt>
                <c:pt idx="1204">
                  <c:v>1.6966311608354915E-4</c:v>
                </c:pt>
                <c:pt idx="1205" formatCode="0.00E+00">
                  <c:v>6.8091030346093174E-5</c:v>
                </c:pt>
                <c:pt idx="1206" formatCode="0.00E+00">
                  <c:v>1.3891563291375917E-5</c:v>
                </c:pt>
                <c:pt idx="1207" formatCode="0.00E+00">
                  <c:v>4.4166914288460566E-6</c:v>
                </c:pt>
                <c:pt idx="1208" formatCode="0.00E+00">
                  <c:v>9.3999719341926187E-5</c:v>
                </c:pt>
                <c:pt idx="1209" formatCode="0.00E+00">
                  <c:v>4.5219227997904046E-6</c:v>
                </c:pt>
                <c:pt idx="1210" formatCode="0.00E+00">
                  <c:v>4.6931133298210625E-7</c:v>
                </c:pt>
                <c:pt idx="1211" formatCode="0.00E+00">
                  <c:v>1.9205360958842419E-5</c:v>
                </c:pt>
                <c:pt idx="1212" formatCode="0.00E+00">
                  <c:v>1.4891573434704809E-5</c:v>
                </c:pt>
                <c:pt idx="1213" formatCode="0.00E+00">
                  <c:v>1.6717986035637017E-5</c:v>
                </c:pt>
                <c:pt idx="1214" formatCode="0.00E+00">
                  <c:v>1.0918059989806007E-6</c:v>
                </c:pt>
                <c:pt idx="1215">
                  <c:v>1.5585855111496715E-4</c:v>
                </c:pt>
                <c:pt idx="1216" formatCode="0.00E+00">
                  <c:v>4.4656205390528343E-5</c:v>
                </c:pt>
                <c:pt idx="1217" formatCode="0.00E+00">
                  <c:v>1.4956034281383308E-5</c:v>
                </c:pt>
                <c:pt idx="1218" formatCode="0.00E+00">
                  <c:v>6.0650461359053748E-5</c:v>
                </c:pt>
                <c:pt idx="1219" formatCode="0.00E+00">
                  <c:v>4.9681512045104242E-5</c:v>
                </c:pt>
                <c:pt idx="1220" formatCode="0.00E+00">
                  <c:v>4.1420276924439529E-5</c:v>
                </c:pt>
                <c:pt idx="1221" formatCode="0.00E+00">
                  <c:v>3.1634931179336244E-5</c:v>
                </c:pt>
                <c:pt idx="1222">
                  <c:v>1.8592854800703813E-4</c:v>
                </c:pt>
                <c:pt idx="1223" formatCode="0.00E+00">
                  <c:v>2.6245537018412944E-5</c:v>
                </c:pt>
                <c:pt idx="1224" formatCode="0.00E+00">
                  <c:v>7.8312359616946497E-5</c:v>
                </c:pt>
                <c:pt idx="1225" formatCode="0.00E+00">
                  <c:v>1.4285912658622401E-5</c:v>
                </c:pt>
                <c:pt idx="1226" formatCode="0.00E+00">
                  <c:v>4.9420860474303123E-5</c:v>
                </c:pt>
                <c:pt idx="1227" formatCode="0.00E+00">
                  <c:v>3.8395216029455542E-5</c:v>
                </c:pt>
                <c:pt idx="1228" formatCode="0.00E+00">
                  <c:v>1.22167101438263E-5</c:v>
                </c:pt>
                <c:pt idx="1229" formatCode="0.00E+00">
                  <c:v>7.3995521660870044E-5</c:v>
                </c:pt>
                <c:pt idx="1230" formatCode="0.00E+00">
                  <c:v>1.5513867949977009E-5</c:v>
                </c:pt>
                <c:pt idx="1231" formatCode="0.00E+00">
                  <c:v>8.0544344322691961E-5</c:v>
                </c:pt>
                <c:pt idx="1232" formatCode="0.00E+00">
                  <c:v>1.0960605939629806E-5</c:v>
                </c:pt>
                <c:pt idx="1233" formatCode="0.00E+00">
                  <c:v>3.0367472708960224E-5</c:v>
                </c:pt>
                <c:pt idx="1234" formatCode="0.00E+00">
                  <c:v>7.4450659525523679E-5</c:v>
                </c:pt>
                <c:pt idx="1235" formatCode="0.00E+00">
                  <c:v>3.6108360313891422E-5</c:v>
                </c:pt>
                <c:pt idx="1236" formatCode="0.00E+00">
                  <c:v>4.5490361549457927E-5</c:v>
                </c:pt>
                <c:pt idx="1237" formatCode="0.00E+00">
                  <c:v>2.9019018911980815E-5</c:v>
                </c:pt>
                <c:pt idx="1238" formatCode="0.00E+00">
                  <c:v>5.8669530383911646E-5</c:v>
                </c:pt>
                <c:pt idx="1239" formatCode="0.00E+00">
                  <c:v>5.2115181944332579E-6</c:v>
                </c:pt>
                <c:pt idx="1240">
                  <c:v>1.1793618343940806E-4</c:v>
                </c:pt>
                <c:pt idx="1241" formatCode="0.00E+00">
                  <c:v>4.0348207996163655E-5</c:v>
                </c:pt>
                <c:pt idx="1242" formatCode="0.00E+00">
                  <c:v>8.0246316986597863E-5</c:v>
                </c:pt>
                <c:pt idx="1243" formatCode="0.00E+00">
                  <c:v>1.0298377106771E-5</c:v>
                </c:pt>
                <c:pt idx="1244" formatCode="0.00E+00">
                  <c:v>1.975311269280022E-5</c:v>
                </c:pt>
                <c:pt idx="1245">
                  <c:v>1.5685684634484412E-4</c:v>
                </c:pt>
                <c:pt idx="1246" formatCode="0.00E+00">
                  <c:v>6.2301418300189841E-5</c:v>
                </c:pt>
                <c:pt idx="1247" formatCode="0.00E+00">
                  <c:v>1.6766205993721309E-5</c:v>
                </c:pt>
                <c:pt idx="1248" formatCode="0.00E+00">
                  <c:v>8.8010643748441875E-5</c:v>
                </c:pt>
                <c:pt idx="1249" formatCode="0.00E+00">
                  <c:v>4.9052234307361691E-5</c:v>
                </c:pt>
                <c:pt idx="1250" formatCode="0.00E+00">
                  <c:v>4.0717943679473828E-5</c:v>
                </c:pt>
                <c:pt idx="1251" formatCode="0.00E+00">
                  <c:v>4.2386804913188968E-5</c:v>
                </c:pt>
                <c:pt idx="1252" formatCode="0.00E+00">
                  <c:v>9.7767326291059643E-5</c:v>
                </c:pt>
                <c:pt idx="1253" formatCode="0.00E+00">
                  <c:v>2.3544772814461216E-5</c:v>
                </c:pt>
                <c:pt idx="1254" formatCode="0.00E+00">
                  <c:v>4.5826491049392789E-5</c:v>
                </c:pt>
                <c:pt idx="1255" formatCode="0.00E+00">
                  <c:v>4.4656872030694632E-6</c:v>
                </c:pt>
                <c:pt idx="1256" formatCode="0.00E+00">
                  <c:v>5.1807883547872914E-5</c:v>
                </c:pt>
                <c:pt idx="1257" formatCode="0.00E+00">
                  <c:v>5.6810518474592238E-7</c:v>
                </c:pt>
                <c:pt idx="1258" formatCode="0.00E+00">
                  <c:v>1.764532175610252E-5</c:v>
                </c:pt>
                <c:pt idx="1259" formatCode="0.00E+00">
                  <c:v>1.0942292611373106E-5</c:v>
                </c:pt>
                <c:pt idx="1260">
                  <c:v>2.0764288809470513E-4</c:v>
                </c:pt>
                <c:pt idx="1261" formatCode="0.00E+00">
                  <c:v>2.1755305433562225E-5</c:v>
                </c:pt>
                <c:pt idx="1262" formatCode="0.00E+00">
                  <c:v>1.3949620739006516E-5</c:v>
                </c:pt>
                <c:pt idx="1263" formatCode="0.00E+00">
                  <c:v>5.4774158759990425E-5</c:v>
                </c:pt>
                <c:pt idx="1264" formatCode="0.00E+00">
                  <c:v>8.2189416966880354E-6</c:v>
                </c:pt>
                <c:pt idx="1265" formatCode="0.00E+00">
                  <c:v>4.22787082011581E-6</c:v>
                </c:pt>
                <c:pt idx="1266" formatCode="0.00E+00">
                  <c:v>7.7822150399452442E-5</c:v>
                </c:pt>
                <c:pt idx="1267" formatCode="0.00E+00">
                  <c:v>7.400031955384108E-5</c:v>
                </c:pt>
                <c:pt idx="1268" formatCode="0.00E+00">
                  <c:v>4.741103323566205E-5</c:v>
                </c:pt>
                <c:pt idx="1269" formatCode="0.00E+00">
                  <c:v>1.0233059032681008E-5</c:v>
                </c:pt>
                <c:pt idx="1270" formatCode="0.00E+00">
                  <c:v>9.0516809486242453E-5</c:v>
                </c:pt>
                <c:pt idx="1271" formatCode="0.00E+00">
                  <c:v>3.1534081343434003E-5</c:v>
                </c:pt>
                <c:pt idx="1272" formatCode="0.00E+00">
                  <c:v>8.2221603337755147E-5</c:v>
                </c:pt>
                <c:pt idx="1273" formatCode="0.00E+00">
                  <c:v>2.0005800957731813E-6</c:v>
                </c:pt>
                <c:pt idx="1274">
                  <c:v>1.2782773563196101E-4</c:v>
                </c:pt>
                <c:pt idx="1275" formatCode="0.00E+00">
                  <c:v>8.4134541384061331E-6</c:v>
                </c:pt>
                <c:pt idx="1276" formatCode="0.00E+00">
                  <c:v>2.1212621075628714E-5</c:v>
                </c:pt>
                <c:pt idx="1277" formatCode="0.00E+00">
                  <c:v>4.0670042979974074E-5</c:v>
                </c:pt>
                <c:pt idx="1278" formatCode="0.00E+00">
                  <c:v>9.527398407120558E-5</c:v>
                </c:pt>
                <c:pt idx="1279" formatCode="0.00E+00">
                  <c:v>5.113655894869645E-5</c:v>
                </c:pt>
                <c:pt idx="1280" formatCode="0.00E+00">
                  <c:v>4.2303297286706291E-5</c:v>
                </c:pt>
                <c:pt idx="1281" formatCode="0.00E+00">
                  <c:v>5.9017240141323392E-5</c:v>
                </c:pt>
                <c:pt idx="1282" formatCode="0.00E+00">
                  <c:v>6.9536834164499539E-5</c:v>
                </c:pt>
                <c:pt idx="1283" formatCode="0.00E+00">
                  <c:v>1.574641739791582E-5</c:v>
                </c:pt>
                <c:pt idx="1284" formatCode="0.00E+00">
                  <c:v>2.6713682790605522E-5</c:v>
                </c:pt>
                <c:pt idx="1285" formatCode="0.00E+00">
                  <c:v>5.9423310412654426E-5</c:v>
                </c:pt>
                <c:pt idx="1286" formatCode="0.00E+00">
                  <c:v>1.1814156118209108E-5</c:v>
                </c:pt>
                <c:pt idx="1287" formatCode="0.00E+00">
                  <c:v>1.9536687243446522E-5</c:v>
                </c:pt>
                <c:pt idx="1288" formatCode="0.00E+00">
                  <c:v>1.863164025654821E-5</c:v>
                </c:pt>
                <c:pt idx="1289" formatCode="0.00E+00">
                  <c:v>2.6634693305444728E-5</c:v>
                </c:pt>
                <c:pt idx="1290">
                  <c:v>1.2649751324218312E-4</c:v>
                </c:pt>
                <c:pt idx="1291" formatCode="0.00E+00">
                  <c:v>1.229121284063E-5</c:v>
                </c:pt>
                <c:pt idx="1292" formatCode="0.00E+00">
                  <c:v>9.523512403480488E-5</c:v>
                </c:pt>
                <c:pt idx="1293" formatCode="0.00E+00">
                  <c:v>7.4776505795927375E-6</c:v>
                </c:pt>
                <c:pt idx="1294" formatCode="0.00E+00">
                  <c:v>4.9385512862551834E-5</c:v>
                </c:pt>
                <c:pt idx="1295" formatCode="0.00E+00">
                  <c:v>3.4771911679209457E-5</c:v>
                </c:pt>
                <c:pt idx="1296" formatCode="0.00E+00">
                  <c:v>6.4849128351801046E-5</c:v>
                </c:pt>
                <c:pt idx="1297" formatCode="0.00E+00">
                  <c:v>3.9753128449359836E-5</c:v>
                </c:pt>
                <c:pt idx="1298" formatCode="0.00E+00">
                  <c:v>1.2179508514521103E-5</c:v>
                </c:pt>
                <c:pt idx="1299" formatCode="0.00E+00">
                  <c:v>5.03806900433407E-5</c:v>
                </c:pt>
                <c:pt idx="1300">
                  <c:v>1.0562891222068713E-4</c:v>
                </c:pt>
                <c:pt idx="1301" formatCode="0.00E+00">
                  <c:v>4.2792863910680467E-5</c:v>
                </c:pt>
                <c:pt idx="1302" formatCode="0.00E+00">
                  <c:v>1.11923688510909E-5</c:v>
                </c:pt>
                <c:pt idx="1303" formatCode="0.00E+00">
                  <c:v>2.7681394239280525E-5</c:v>
                </c:pt>
                <c:pt idx="1304" formatCode="0.00E+00">
                  <c:v>3.4219683743692001E-5</c:v>
                </c:pt>
                <c:pt idx="1305" formatCode="0.00E+00">
                  <c:v>3.6221013899676038E-5</c:v>
                </c:pt>
                <c:pt idx="1306" formatCode="0.00E+00">
                  <c:v>1.7045935886192901E-5</c:v>
                </c:pt>
                <c:pt idx="1307" formatCode="0.00E+00">
                  <c:v>6.7398812141553939E-5</c:v>
                </c:pt>
                <c:pt idx="1308">
                  <c:v>1.8071914705975107E-4</c:v>
                </c:pt>
                <c:pt idx="1309" formatCode="0.00E+00">
                  <c:v>1.3280802026389808E-5</c:v>
                </c:pt>
                <c:pt idx="1310" formatCode="0.00E+00">
                  <c:v>8.3837575647488804E-6</c:v>
                </c:pt>
                <c:pt idx="1311" formatCode="0.00E+00">
                  <c:v>3.0417316080066943E-5</c:v>
                </c:pt>
                <c:pt idx="1312" formatCode="0.00E+00">
                  <c:v>5.2575559993601922E-5</c:v>
                </c:pt>
                <c:pt idx="1313">
                  <c:v>1.3612818653525012E-4</c:v>
                </c:pt>
                <c:pt idx="1314" formatCode="0.00E+00">
                  <c:v>1.4897274096720608E-5</c:v>
                </c:pt>
                <c:pt idx="1315" formatCode="0.00E+00">
                  <c:v>1.334852761871122E-5</c:v>
                </c:pt>
                <c:pt idx="1316" formatCode="0.00E+00">
                  <c:v>5.0095824047283156E-5</c:v>
                </c:pt>
                <c:pt idx="1317" formatCode="0.00E+00">
                  <c:v>1.0990282717787013E-5</c:v>
                </c:pt>
                <c:pt idx="1318" formatCode="0.00E+00">
                  <c:v>1.4665741719453214E-5</c:v>
                </c:pt>
                <c:pt idx="1319" formatCode="0.00E+00">
                  <c:v>2.4279876003353145E-5</c:v>
                </c:pt>
                <c:pt idx="1320">
                  <c:v>1.2383894571539001E-4</c:v>
                </c:pt>
                <c:pt idx="1321" formatCode="0.00E+00">
                  <c:v>2.6744887678832715E-5</c:v>
                </c:pt>
                <c:pt idx="1322" formatCode="0.00E+00">
                  <c:v>3.3660188694027816E-5</c:v>
                </c:pt>
                <c:pt idx="1323" formatCode="0.00E+00">
                  <c:v>5.1476061115013949E-5</c:v>
                </c:pt>
                <c:pt idx="1324" formatCode="0.00E+00">
                  <c:v>1.0239838584561901E-5</c:v>
                </c:pt>
                <c:pt idx="1325" formatCode="0.00E+00">
                  <c:v>7.8461697414180381E-5</c:v>
                </c:pt>
                <c:pt idx="1326">
                  <c:v>1.20478069252422E-4</c:v>
                </c:pt>
                <c:pt idx="1327" formatCode="0.00E+00">
                  <c:v>1.4078970894129308E-8</c:v>
                </c:pt>
                <c:pt idx="1328" formatCode="0.00E+00">
                  <c:v>3.4109510411457526E-5</c:v>
                </c:pt>
                <c:pt idx="1329" formatCode="0.00E+00">
                  <c:v>6.170655159624807E-5</c:v>
                </c:pt>
                <c:pt idx="1330" formatCode="0.00E+00">
                  <c:v>3.166105921509093E-7</c:v>
                </c:pt>
                <c:pt idx="1331" formatCode="0.00E+00">
                  <c:v>3.8856223001603837E-6</c:v>
                </c:pt>
                <c:pt idx="1332" formatCode="0.00E+00">
                  <c:v>1.3998969262520013E-5</c:v>
                </c:pt>
                <c:pt idx="1333" formatCode="0.00E+00">
                  <c:v>5.895786781942444E-5</c:v>
                </c:pt>
                <c:pt idx="1334" formatCode="0.00E+00">
                  <c:v>2.5420601471633222E-5</c:v>
                </c:pt>
                <c:pt idx="1335" formatCode="0.00E+00">
                  <c:v>6.383841411557358E-6</c:v>
                </c:pt>
                <c:pt idx="1336" formatCode="0.00E+00">
                  <c:v>2.0584912820887019E-6</c:v>
                </c:pt>
                <c:pt idx="1337" formatCode="0.00E+00">
                  <c:v>2.5439610370759244E-5</c:v>
                </c:pt>
                <c:pt idx="1338" formatCode="0.00E+00">
                  <c:v>3.3301726686871544E-5</c:v>
                </c:pt>
                <c:pt idx="1339" formatCode="0.00E+00">
                  <c:v>2.5687643994502124E-5</c:v>
                </c:pt>
                <c:pt idx="1340" formatCode="0.00E+00">
                  <c:v>5.4869404693429144E-5</c:v>
                </c:pt>
                <c:pt idx="1341" formatCode="0.00E+00">
                  <c:v>4.1885540836619599E-5</c:v>
                </c:pt>
                <c:pt idx="1342" formatCode="0.00E+00">
                  <c:v>1.7755186822727703E-5</c:v>
                </c:pt>
                <c:pt idx="1343" formatCode="0.00E+00">
                  <c:v>2.0871310525123461E-5</c:v>
                </c:pt>
                <c:pt idx="1344" formatCode="0.00E+00">
                  <c:v>1.02342120996191E-5</c:v>
                </c:pt>
                <c:pt idx="1345" formatCode="0.00E+00">
                  <c:v>6.3747125796575628E-6</c:v>
                </c:pt>
                <c:pt idx="1346" formatCode="0.00E+00">
                  <c:v>1.619314367135251E-5</c:v>
                </c:pt>
                <c:pt idx="1347" formatCode="0.00E+00">
                  <c:v>3.889521150374223E-6</c:v>
                </c:pt>
                <c:pt idx="1348" formatCode="0.00E+00">
                  <c:v>1.539044035535621E-5</c:v>
                </c:pt>
                <c:pt idx="1349" formatCode="0.00E+00">
                  <c:v>7.0509306957432547E-5</c:v>
                </c:pt>
                <c:pt idx="1350">
                  <c:v>1.1535639260759507E-4</c:v>
                </c:pt>
                <c:pt idx="1351" formatCode="0.00E+00">
                  <c:v>5.6264849816150025E-6</c:v>
                </c:pt>
                <c:pt idx="1352" formatCode="0.00E+00">
                  <c:v>5.2004838605934429E-5</c:v>
                </c:pt>
                <c:pt idx="1353" formatCode="0.00E+00">
                  <c:v>2.2180063621993928E-5</c:v>
                </c:pt>
                <c:pt idx="1354" formatCode="0.00E+00">
                  <c:v>4.2733774910472167E-5</c:v>
                </c:pt>
                <c:pt idx="1355">
                  <c:v>1.2903820049462724E-4</c:v>
                </c:pt>
                <c:pt idx="1356" formatCode="0.00E+00">
                  <c:v>4.1075258813899798E-5</c:v>
                </c:pt>
                <c:pt idx="1357" formatCode="0.00E+00">
                  <c:v>1.2370587480383707E-5</c:v>
                </c:pt>
                <c:pt idx="1358" formatCode="0.00E+00">
                  <c:v>7.1929104332783353E-6</c:v>
                </c:pt>
                <c:pt idx="1359" formatCode="0.00E+00">
                  <c:v>2.240772978064682E-5</c:v>
                </c:pt>
                <c:pt idx="1360" formatCode="0.00E+00">
                  <c:v>5.7326415509267529E-5</c:v>
                </c:pt>
                <c:pt idx="1361" formatCode="0.00E+00">
                  <c:v>4.6562176880582513E-5</c:v>
                </c:pt>
                <c:pt idx="1362" formatCode="0.00E+00">
                  <c:v>7.4142528723342877E-7</c:v>
                </c:pt>
                <c:pt idx="1363" formatCode="0.00E+00">
                  <c:v>4.1639013370964374E-6</c:v>
                </c:pt>
                <c:pt idx="1364" formatCode="0.00E+00">
                  <c:v>8.4833700350057752E-5</c:v>
                </c:pt>
                <c:pt idx="1365" formatCode="0.00E+00">
                  <c:v>1.942083685163192E-5</c:v>
                </c:pt>
                <c:pt idx="1366" formatCode="0.00E+00">
                  <c:v>2.0992786691976411E-6</c:v>
                </c:pt>
                <c:pt idx="1367" formatCode="0.00E+00">
                  <c:v>8.1742309332056502E-5</c:v>
                </c:pt>
                <c:pt idx="1368" formatCode="0.00E+00">
                  <c:v>7.1488940445411561E-6</c:v>
                </c:pt>
                <c:pt idx="1369" formatCode="0.00E+00">
                  <c:v>9.5636868265299215E-6</c:v>
                </c:pt>
                <c:pt idx="1370" formatCode="0.00E+00">
                  <c:v>5.0330586723940856E-5</c:v>
                </c:pt>
                <c:pt idx="1371" formatCode="0.00E+00">
                  <c:v>3.0398233456711626E-6</c:v>
                </c:pt>
                <c:pt idx="1372" formatCode="0.00E+00">
                  <c:v>3.4687747389452947E-5</c:v>
                </c:pt>
                <c:pt idx="1373" formatCode="0.00E+00">
                  <c:v>2.3247303174693937E-5</c:v>
                </c:pt>
                <c:pt idx="1374" formatCode="0.00E+00">
                  <c:v>4.2110974576464724E-5</c:v>
                </c:pt>
                <c:pt idx="1375" formatCode="0.00E+00">
                  <c:v>6.4009819601543362E-6</c:v>
                </c:pt>
                <c:pt idx="1376" formatCode="0.00E+00">
                  <c:v>3.3774418677492522E-5</c:v>
                </c:pt>
                <c:pt idx="1377" formatCode="0.00E+00">
                  <c:v>3.1239341514113461E-5</c:v>
                </c:pt>
                <c:pt idx="1378" formatCode="0.00E+00">
                  <c:v>1.4270138665252218E-5</c:v>
                </c:pt>
                <c:pt idx="1379" formatCode="0.00E+00">
                  <c:v>2.5413046483511748E-6</c:v>
                </c:pt>
                <c:pt idx="1380" formatCode="0.00E+00">
                  <c:v>9.0612521340534483E-5</c:v>
                </c:pt>
                <c:pt idx="1381" formatCode="0.00E+00">
                  <c:v>3.8150992040533318E-5</c:v>
                </c:pt>
                <c:pt idx="1382">
                  <c:v>1.7635204574387904E-4</c:v>
                </c:pt>
                <c:pt idx="1383" formatCode="0.00E+00">
                  <c:v>1.9100710449324719E-5</c:v>
                </c:pt>
                <c:pt idx="1384" formatCode="0.00E+00">
                  <c:v>3.3494117419044849E-6</c:v>
                </c:pt>
                <c:pt idx="1385" formatCode="0.00E+00">
                  <c:v>4.6906328409662096E-5</c:v>
                </c:pt>
                <c:pt idx="1386" formatCode="0.00E+00">
                  <c:v>1.5293179845322321E-5</c:v>
                </c:pt>
                <c:pt idx="1387" formatCode="0.00E+00">
                  <c:v>2.4915660300727115E-5</c:v>
                </c:pt>
                <c:pt idx="1388" formatCode="0.00E+00">
                  <c:v>4.7925653217359704E-6</c:v>
                </c:pt>
                <c:pt idx="1389" formatCode="0.00E+00">
                  <c:v>9.8642740619683225E-6</c:v>
                </c:pt>
                <c:pt idx="1390" formatCode="0.00E+00">
                  <c:v>1.5959723922688905E-5</c:v>
                </c:pt>
                <c:pt idx="1391" formatCode="0.00E+00">
                  <c:v>4.0915185407999802E-5</c:v>
                </c:pt>
                <c:pt idx="1392" formatCode="0.00E+00">
                  <c:v>1.3109553721032912E-5</c:v>
                </c:pt>
                <c:pt idx="1393" formatCode="0.00E+00">
                  <c:v>2.9281582279248126E-6</c:v>
                </c:pt>
                <c:pt idx="1394" formatCode="0.00E+00">
                  <c:v>6.5355928603896441E-5</c:v>
                </c:pt>
                <c:pt idx="1395" formatCode="0.00E+00">
                  <c:v>3.2114077867828035E-5</c:v>
                </c:pt>
                <c:pt idx="1396" formatCode="0.00E+00">
                  <c:v>2.9520328958258201E-5</c:v>
                </c:pt>
                <c:pt idx="1397" formatCode="0.00E+00">
                  <c:v>3.5574926718677926E-5</c:v>
                </c:pt>
                <c:pt idx="1398" formatCode="0.00E+00">
                  <c:v>2.5594511011665121E-5</c:v>
                </c:pt>
                <c:pt idx="1399" formatCode="0.00E+00">
                  <c:v>6.21340954841609E-5</c:v>
                </c:pt>
                <c:pt idx="1400" formatCode="0.00E+00">
                  <c:v>6.6892501368264243E-5</c:v>
                </c:pt>
                <c:pt idx="1401" formatCode="0.00E+00">
                  <c:v>4.4365015928239679E-6</c:v>
                </c:pt>
                <c:pt idx="1402" formatCode="0.00E+00">
                  <c:v>5.05258961080095E-5</c:v>
                </c:pt>
                <c:pt idx="1403" formatCode="0.00E+00">
                  <c:v>5.8558017147854233E-5</c:v>
                </c:pt>
                <c:pt idx="1404" formatCode="0.00E+00">
                  <c:v>1.4130177481737613E-5</c:v>
                </c:pt>
                <c:pt idx="1405" formatCode="0.00E+00">
                  <c:v>8.0011312840018854E-6</c:v>
                </c:pt>
                <c:pt idx="1406" formatCode="0.00E+00">
                  <c:v>1.1225825193370917E-5</c:v>
                </c:pt>
                <c:pt idx="1407" formatCode="0.00E+00">
                  <c:v>1.6591719202693515E-5</c:v>
                </c:pt>
                <c:pt idx="1408" formatCode="0.00E+00">
                  <c:v>5.1530087103450242E-5</c:v>
                </c:pt>
                <c:pt idx="1409" formatCode="0.00E+00">
                  <c:v>6.3140723713728149E-7</c:v>
                </c:pt>
                <c:pt idx="1410" formatCode="0.00E+00">
                  <c:v>5.1187028740332904E-5</c:v>
                </c:pt>
                <c:pt idx="1411" formatCode="0.00E+00">
                  <c:v>1.4745032881327801E-5</c:v>
                </c:pt>
                <c:pt idx="1412" formatCode="0.00E+00">
                  <c:v>3.0527479434225719E-5</c:v>
                </c:pt>
                <c:pt idx="1413" formatCode="0.00E+00">
                  <c:v>1.801488766190151E-5</c:v>
                </c:pt>
                <c:pt idx="1414" formatCode="0.00E+00">
                  <c:v>8.0325238930015754E-6</c:v>
                </c:pt>
                <c:pt idx="1415" formatCode="0.00E+00">
                  <c:v>6.1947913346867194E-5</c:v>
                </c:pt>
                <c:pt idx="1416" formatCode="0.00E+00">
                  <c:v>2.1903194129055421E-5</c:v>
                </c:pt>
                <c:pt idx="1417" formatCode="0.00E+00">
                  <c:v>1.271575181068271E-5</c:v>
                </c:pt>
                <c:pt idx="1418" formatCode="0.00E+00">
                  <c:v>5.1050663810798777E-7</c:v>
                </c:pt>
                <c:pt idx="1419" formatCode="0.00E+00">
                  <c:v>3.1513837733917726E-5</c:v>
                </c:pt>
                <c:pt idx="1420" formatCode="0.00E+00">
                  <c:v>1.2970314034010109E-5</c:v>
                </c:pt>
                <c:pt idx="1421" formatCode="0.00E+00">
                  <c:v>6.8711653693584343E-6</c:v>
                </c:pt>
                <c:pt idx="1422" formatCode="0.00E+00">
                  <c:v>4.6477172041729003E-5</c:v>
                </c:pt>
                <c:pt idx="1423" formatCode="0.00E+00">
                  <c:v>1.1231860705679209E-5</c:v>
                </c:pt>
                <c:pt idx="1424" formatCode="0.00E+00">
                  <c:v>3.455614849648842E-5</c:v>
                </c:pt>
                <c:pt idx="1425" formatCode="0.00E+00">
                  <c:v>4.4245203660393801E-5</c:v>
                </c:pt>
                <c:pt idx="1426" formatCode="0.00E+00">
                  <c:v>1.9897273031953315E-6</c:v>
                </c:pt>
                <c:pt idx="1427" formatCode="0.00E+00">
                  <c:v>3.8098008443509835E-5</c:v>
                </c:pt>
                <c:pt idx="1428" formatCode="0.00E+00">
                  <c:v>6.244920054680724E-5</c:v>
                </c:pt>
                <c:pt idx="1429" formatCode="0.00E+00">
                  <c:v>1.608604167869881E-5</c:v>
                </c:pt>
                <c:pt idx="1430" formatCode="0.00E+00">
                  <c:v>7.6067800354669734E-5</c:v>
                </c:pt>
                <c:pt idx="1431" formatCode="0.00E+00">
                  <c:v>2.2500516539173628E-5</c:v>
                </c:pt>
                <c:pt idx="1432" formatCode="0.00E+00">
                  <c:v>7.3460988139022678E-5</c:v>
                </c:pt>
                <c:pt idx="1433" formatCode="0.00E+00">
                  <c:v>6.3291211583651235E-5</c:v>
                </c:pt>
                <c:pt idx="1434" formatCode="0.00E+00">
                  <c:v>2.2787296059669023E-5</c:v>
                </c:pt>
                <c:pt idx="1435" formatCode="0.00E+00">
                  <c:v>4.1731363063174003E-6</c:v>
                </c:pt>
                <c:pt idx="1436" formatCode="0.00E+00">
                  <c:v>3.4200385200326332E-5</c:v>
                </c:pt>
                <c:pt idx="1437" formatCode="0.00E+00">
                  <c:v>4.3977731612254499E-5</c:v>
                </c:pt>
                <c:pt idx="1438" formatCode="0.00E+00">
                  <c:v>3.8559143663657625E-5</c:v>
                </c:pt>
                <c:pt idx="1439" formatCode="0.00E+00">
                  <c:v>3.3363808497511418E-5</c:v>
                </c:pt>
                <c:pt idx="1440" formatCode="0.00E+00">
                  <c:v>5.3126009800147543E-5</c:v>
                </c:pt>
                <c:pt idx="1441" formatCode="0.00E+00">
                  <c:v>5.257551447942353E-6</c:v>
                </c:pt>
                <c:pt idx="1442" formatCode="0.00E+00">
                  <c:v>3.4013727434402827E-6</c:v>
                </c:pt>
                <c:pt idx="1443" formatCode="0.00E+00">
                  <c:v>9.8353215572823049E-7</c:v>
                </c:pt>
                <c:pt idx="1444" formatCode="0.00E+00">
                  <c:v>1.3547868411260217E-5</c:v>
                </c:pt>
                <c:pt idx="1445">
                  <c:v>1.1354029946097413E-4</c:v>
                </c:pt>
                <c:pt idx="1446" formatCode="0.00E+00">
                  <c:v>1.7354007041791906E-6</c:v>
                </c:pt>
                <c:pt idx="1447" formatCode="0.00E+00">
                  <c:v>3.9868933050334618E-5</c:v>
                </c:pt>
                <c:pt idx="1448" formatCode="0.00E+00">
                  <c:v>6.4126571878668895E-8</c:v>
                </c:pt>
                <c:pt idx="1449" formatCode="0.00E+00">
                  <c:v>1.580254635720742E-5</c:v>
                </c:pt>
                <c:pt idx="1450" formatCode="0.00E+00">
                  <c:v>8.0691122422823713E-5</c:v>
                </c:pt>
                <c:pt idx="1451" formatCode="0.00E+00">
                  <c:v>7.8235907760687422E-6</c:v>
                </c:pt>
                <c:pt idx="1452" formatCode="0.00E+00">
                  <c:v>7.915147618080599E-6</c:v>
                </c:pt>
                <c:pt idx="1453" formatCode="0.00E+00">
                  <c:v>1.1528439835013319E-7</c:v>
                </c:pt>
                <c:pt idx="1454" formatCode="0.00E+00">
                  <c:v>1.2288685414268612E-5</c:v>
                </c:pt>
                <c:pt idx="1455" formatCode="0.00E+00">
                  <c:v>3.0997170806442017E-5</c:v>
                </c:pt>
                <c:pt idx="1456" formatCode="0.00E+00">
                  <c:v>1.676379181341842E-5</c:v>
                </c:pt>
                <c:pt idx="1457" formatCode="0.00E+00">
                  <c:v>1.2617369028690101E-5</c:v>
                </c:pt>
                <c:pt idx="1458" formatCode="0.00E+00">
                  <c:v>8.1427200909462364E-6</c:v>
                </c:pt>
                <c:pt idx="1459" formatCode="0.00E+00">
                  <c:v>9.1532626745479151E-6</c:v>
                </c:pt>
                <c:pt idx="1460" formatCode="0.00E+00">
                  <c:v>4.6380905750938647E-5</c:v>
                </c:pt>
                <c:pt idx="1461" formatCode="0.00E+00">
                  <c:v>2.0732265434109943E-7</c:v>
                </c:pt>
                <c:pt idx="1462" formatCode="0.00E+00">
                  <c:v>5.0027516033383648E-5</c:v>
                </c:pt>
                <c:pt idx="1463" formatCode="0.00E+00">
                  <c:v>1.3029680641611413E-5</c:v>
                </c:pt>
                <c:pt idx="1464" formatCode="0.00E+00">
                  <c:v>9.1033137129252649E-5</c:v>
                </c:pt>
                <c:pt idx="1465" formatCode="0.00E+00">
                  <c:v>2.8294376550072424E-5</c:v>
                </c:pt>
                <c:pt idx="1466" formatCode="0.00E+00">
                  <c:v>7.2590631155936361E-6</c:v>
                </c:pt>
                <c:pt idx="1467" formatCode="0.00E+00">
                  <c:v>7.9457461976316707E-5</c:v>
                </c:pt>
                <c:pt idx="1468" formatCode="0.00E+00">
                  <c:v>1.6336461815235722E-5</c:v>
                </c:pt>
                <c:pt idx="1469" formatCode="0.00E+00">
                  <c:v>3.3465832655399544E-5</c:v>
                </c:pt>
                <c:pt idx="1470" formatCode="0.00E+00">
                  <c:v>2.7066303580250634E-5</c:v>
                </c:pt>
                <c:pt idx="1471" formatCode="0.00E+00">
                  <c:v>2.1050294763434015E-5</c:v>
                </c:pt>
                <c:pt idx="1472" formatCode="0.00E+00">
                  <c:v>5.650506650863643E-5</c:v>
                </c:pt>
                <c:pt idx="1473" formatCode="0.00E+00">
                  <c:v>4.0623448269746329E-5</c:v>
                </c:pt>
                <c:pt idx="1474" formatCode="0.00E+00">
                  <c:v>1.5956343291910609E-5</c:v>
                </c:pt>
                <c:pt idx="1475" formatCode="0.00E+00">
                  <c:v>4.2608059021248757E-7</c:v>
                </c:pt>
                <c:pt idx="1476" formatCode="0.00E+00">
                  <c:v>8.2468236186501404E-6</c:v>
                </c:pt>
                <c:pt idx="1477" formatCode="0.00E+00">
                  <c:v>5.4463658554396791E-6</c:v>
                </c:pt>
                <c:pt idx="1478" formatCode="0.00E+00">
                  <c:v>8.8479673382858962E-6</c:v>
                </c:pt>
                <c:pt idx="1479" formatCode="0.00E+00">
                  <c:v>2.3906720964765113E-5</c:v>
                </c:pt>
                <c:pt idx="1480" formatCode="0.00E+00">
                  <c:v>2.6340736382414131E-5</c:v>
                </c:pt>
                <c:pt idx="1481" formatCode="0.00E+00">
                  <c:v>7.6509340623932904E-5</c:v>
                </c:pt>
                <c:pt idx="1482" formatCode="0.00E+00">
                  <c:v>1.5386186962394501E-5</c:v>
                </c:pt>
                <c:pt idx="1483" formatCode="0.00E+00">
                  <c:v>1.0610024053493106E-5</c:v>
                </c:pt>
                <c:pt idx="1484" formatCode="0.00E+00">
                  <c:v>4.8231402948241566E-6</c:v>
                </c:pt>
                <c:pt idx="1485" formatCode="0.00E+00">
                  <c:v>5.1405318199775096E-5</c:v>
                </c:pt>
                <c:pt idx="1486" formatCode="0.00E+00">
                  <c:v>2.4965090451470619E-5</c:v>
                </c:pt>
                <c:pt idx="1487" formatCode="0.00E+00">
                  <c:v>3.3907239218635317E-5</c:v>
                </c:pt>
                <c:pt idx="1488" formatCode="0.00E+00">
                  <c:v>3.5402301279069547E-5</c:v>
                </c:pt>
                <c:pt idx="1489" formatCode="0.00E+00">
                  <c:v>2.3925533204614802E-5</c:v>
                </c:pt>
                <c:pt idx="1490" formatCode="0.00E+00">
                  <c:v>6.6408012531631278E-6</c:v>
                </c:pt>
                <c:pt idx="1491" formatCode="0.00E+00">
                  <c:v>5.0683212469991825E-5</c:v>
                </c:pt>
                <c:pt idx="1492" formatCode="0.00E+00">
                  <c:v>5.6052876840468545E-5</c:v>
                </c:pt>
                <c:pt idx="1493" formatCode="0.00E+00">
                  <c:v>4.5932690025280871E-5</c:v>
                </c:pt>
                <c:pt idx="1494" formatCode="0.00E+00">
                  <c:v>6.9628373097069525E-6</c:v>
                </c:pt>
                <c:pt idx="1495" formatCode="0.00E+00">
                  <c:v>1.1954700767154911E-7</c:v>
                </c:pt>
                <c:pt idx="1496" formatCode="0.00E+00">
                  <c:v>5.6472270173953235E-5</c:v>
                </c:pt>
                <c:pt idx="1497" formatCode="0.00E+00">
                  <c:v>2.9421678987673646E-6</c:v>
                </c:pt>
                <c:pt idx="1498" formatCode="0.00E+00">
                  <c:v>1.9732630332340617E-5</c:v>
                </c:pt>
                <c:pt idx="1499" formatCode="0.00E+00">
                  <c:v>3.791897956962964E-5</c:v>
                </c:pt>
                <c:pt idx="1500" formatCode="0.00E+00">
                  <c:v>3.2061536117433437E-5</c:v>
                </c:pt>
                <c:pt idx="1501" formatCode="0.00E+00">
                  <c:v>4.6280696730433442E-5</c:v>
                </c:pt>
                <c:pt idx="1502" formatCode="0.00E+00">
                  <c:v>5.5688573960934254E-6</c:v>
                </c:pt>
                <c:pt idx="1503" formatCode="0.00E+00">
                  <c:v>2.4561614736660601E-5</c:v>
                </c:pt>
                <c:pt idx="1504" formatCode="0.00E+00">
                  <c:v>6.2684443951343784E-5</c:v>
                </c:pt>
                <c:pt idx="1505" formatCode="0.00E+00">
                  <c:v>4.1599081444419432E-5</c:v>
                </c:pt>
                <c:pt idx="1506" formatCode="0.00E+00">
                  <c:v>3.7074641344963232E-5</c:v>
                </c:pt>
                <c:pt idx="1507" formatCode="0.00E+00">
                  <c:v>1.5756787159573107E-6</c:v>
                </c:pt>
                <c:pt idx="1508" formatCode="0.00E+00">
                  <c:v>1.7927518427681711E-5</c:v>
                </c:pt>
                <c:pt idx="1509" formatCode="0.00E+00">
                  <c:v>1.2577473519400509E-5</c:v>
                </c:pt>
                <c:pt idx="1510">
                  <c:v>1.0562989833295406E-4</c:v>
                </c:pt>
                <c:pt idx="1511" formatCode="0.00E+00">
                  <c:v>2.0879769750993016E-5</c:v>
                </c:pt>
                <c:pt idx="1512" formatCode="0.00E+00">
                  <c:v>9.3843439241475727E-5</c:v>
                </c:pt>
                <c:pt idx="1513" formatCode="0.00E+00">
                  <c:v>3.0820094409475131E-5</c:v>
                </c:pt>
                <c:pt idx="1514" formatCode="0.00E+00">
                  <c:v>2.0619434751610499E-5</c:v>
                </c:pt>
                <c:pt idx="1515" formatCode="0.00E+00">
                  <c:v>9.0748636154319373E-5</c:v>
                </c:pt>
                <c:pt idx="1516" formatCode="0.00E+00">
                  <c:v>3.2695506214401822E-5</c:v>
                </c:pt>
                <c:pt idx="1517" formatCode="0.00E+00">
                  <c:v>2.1138756276410406E-5</c:v>
                </c:pt>
                <c:pt idx="1518" formatCode="0.00E+00">
                  <c:v>3.523261092972834E-5</c:v>
                </c:pt>
                <c:pt idx="1519" formatCode="0.00E+00">
                  <c:v>3.4045455522381619E-5</c:v>
                </c:pt>
                <c:pt idx="1520" formatCode="0.00E+00">
                  <c:v>2.2077534400996422E-5</c:v>
                </c:pt>
                <c:pt idx="1521" formatCode="0.00E+00">
                  <c:v>9.2174035694125548E-6</c:v>
                </c:pt>
                <c:pt idx="1522" formatCode="0.00E+00">
                  <c:v>8.5049005285406693E-5</c:v>
                </c:pt>
                <c:pt idx="1523" formatCode="0.00E+00">
                  <c:v>1.0777262004984799E-5</c:v>
                </c:pt>
                <c:pt idx="1524" formatCode="0.00E+00">
                  <c:v>4.8274929387420714E-5</c:v>
                </c:pt>
                <c:pt idx="1525" formatCode="0.00E+00">
                  <c:v>3.9064766688410938E-6</c:v>
                </c:pt>
                <c:pt idx="1526" formatCode="0.00E+00">
                  <c:v>7.3247709189986642E-5</c:v>
                </c:pt>
                <c:pt idx="1527" formatCode="0.00E+00">
                  <c:v>1.9287702710388519E-5</c:v>
                </c:pt>
                <c:pt idx="1528" formatCode="0.00E+00">
                  <c:v>9.5187149968157178E-5</c:v>
                </c:pt>
                <c:pt idx="1529" formatCode="0.00E+00">
                  <c:v>3.2039559607081027E-6</c:v>
                </c:pt>
                <c:pt idx="1530">
                  <c:v>1.1379234015382707E-4</c:v>
                </c:pt>
                <c:pt idx="1531" formatCode="0.00E+00">
                  <c:v>1.632723534643422E-5</c:v>
                </c:pt>
                <c:pt idx="1532" formatCode="0.00E+00">
                  <c:v>3.9987543228251226E-6</c:v>
                </c:pt>
                <c:pt idx="1533" formatCode="0.00E+00">
                  <c:v>5.0478177185512912E-5</c:v>
                </c:pt>
                <c:pt idx="1534" formatCode="0.00E+00">
                  <c:v>4.2084233760204823E-5</c:v>
                </c:pt>
                <c:pt idx="1535" formatCode="0.00E+00">
                  <c:v>4.7851382757666829E-5</c:v>
                </c:pt>
                <c:pt idx="1536" formatCode="0.00E+00">
                  <c:v>9.1900067999235079E-5</c:v>
                </c:pt>
                <c:pt idx="1537" formatCode="0.00E+00">
                  <c:v>7.272447164088698E-5</c:v>
                </c:pt>
                <c:pt idx="1538" formatCode="0.00E+00">
                  <c:v>2.6993411471011134E-5</c:v>
                </c:pt>
                <c:pt idx="1539" formatCode="0.00E+00">
                  <c:v>1.2040416401067809E-6</c:v>
                </c:pt>
                <c:pt idx="1540" formatCode="0.00E+00">
                  <c:v>7.8085647094695653E-5</c:v>
                </c:pt>
                <c:pt idx="1541" formatCode="0.00E+00">
                  <c:v>3.4464296451514826E-5</c:v>
                </c:pt>
                <c:pt idx="1542" formatCode="0.00E+00">
                  <c:v>2.2542015181278623E-5</c:v>
                </c:pt>
                <c:pt idx="1543" formatCode="0.00E+00">
                  <c:v>4.0278486101161022E-5</c:v>
                </c:pt>
                <c:pt idx="1544" formatCode="0.00E+00">
                  <c:v>4.2558483380837739E-5</c:v>
                </c:pt>
                <c:pt idx="1545" formatCode="0.00E+00">
                  <c:v>9.8913080235193384E-6</c:v>
                </c:pt>
                <c:pt idx="1546" formatCode="0.00E+00">
                  <c:v>1.2489708282452213E-5</c:v>
                </c:pt>
                <c:pt idx="1547" formatCode="0.00E+00">
                  <c:v>2.5478364215287116E-5</c:v>
                </c:pt>
                <c:pt idx="1548" formatCode="0.00E+00">
                  <c:v>4.3828734463567304E-5</c:v>
                </c:pt>
                <c:pt idx="1549" formatCode="0.00E+00">
                  <c:v>1.6585204558433612E-5</c:v>
                </c:pt>
                <c:pt idx="1550" formatCode="0.00E+00">
                  <c:v>3.0191428104566312E-5</c:v>
                </c:pt>
                <c:pt idx="1551" formatCode="0.00E+00">
                  <c:v>1.9487952209492016E-5</c:v>
                </c:pt>
                <c:pt idx="1552" formatCode="0.00E+00">
                  <c:v>5.6174716142952314E-5</c:v>
                </c:pt>
                <c:pt idx="1553" formatCode="0.00E+00">
                  <c:v>2.6504543356448799E-5</c:v>
                </c:pt>
                <c:pt idx="1554" formatCode="0.00E+00">
                  <c:v>4.5550887982351042E-6</c:v>
                </c:pt>
                <c:pt idx="1555" formatCode="0.00E+00">
                  <c:v>4.2169361226101449E-5</c:v>
                </c:pt>
                <c:pt idx="1556" formatCode="0.00E+00">
                  <c:v>4.7111326913709438E-5</c:v>
                </c:pt>
                <c:pt idx="1557" formatCode="0.00E+00">
                  <c:v>1.5511163518757614E-5</c:v>
                </c:pt>
                <c:pt idx="1558" formatCode="0.00E+00">
                  <c:v>1.973216454305292E-5</c:v>
                </c:pt>
                <c:pt idx="1559" formatCode="0.00E+00">
                  <c:v>2.369693222251062E-5</c:v>
                </c:pt>
                <c:pt idx="1560" formatCode="0.00E+00">
                  <c:v>8.1657686755564361E-6</c:v>
                </c:pt>
                <c:pt idx="1561" formatCode="0.00E+00">
                  <c:v>5.8669958093879998E-6</c:v>
                </c:pt>
                <c:pt idx="1562" formatCode="0.00E+00">
                  <c:v>6.4589450837616426E-5</c:v>
                </c:pt>
                <c:pt idx="1563" formatCode="0.00E+00">
                  <c:v>1.2872030045030913E-5</c:v>
                </c:pt>
                <c:pt idx="1564" formatCode="0.00E+00">
                  <c:v>2.7522714497877732E-6</c:v>
                </c:pt>
                <c:pt idx="1565" formatCode="0.00E+00">
                  <c:v>2.0202016711551527E-6</c:v>
                </c:pt>
                <c:pt idx="1566" formatCode="0.00E+00">
                  <c:v>3.5844250992285723E-5</c:v>
                </c:pt>
                <c:pt idx="1567" formatCode="0.00E+00">
                  <c:v>1.6530631378936322E-5</c:v>
                </c:pt>
                <c:pt idx="1568" formatCode="0.00E+00">
                  <c:v>2.31081309803389E-5</c:v>
                </c:pt>
                <c:pt idx="1569" formatCode="0.00E+00">
                  <c:v>7.5415724378494552E-6</c:v>
                </c:pt>
                <c:pt idx="1570" formatCode="0.00E+00">
                  <c:v>4.6685595918008528E-6</c:v>
                </c:pt>
                <c:pt idx="1571" formatCode="0.00E+00">
                  <c:v>1.2553412205394101E-5</c:v>
                </c:pt>
                <c:pt idx="1572" formatCode="0.00E+00">
                  <c:v>2.0872903729319348E-5</c:v>
                </c:pt>
                <c:pt idx="1573" formatCode="0.00E+00">
                  <c:v>4.9796387135200398E-5</c:v>
                </c:pt>
                <c:pt idx="1574" formatCode="0.00E+00">
                  <c:v>1.1416185430623507E-5</c:v>
                </c:pt>
                <c:pt idx="1575" formatCode="0.00E+00">
                  <c:v>3.6072404356642926E-6</c:v>
                </c:pt>
                <c:pt idx="1576" formatCode="0.00E+00">
                  <c:v>1.9167660835919618E-5</c:v>
                </c:pt>
                <c:pt idx="1577" formatCode="0.00E+00">
                  <c:v>2.1859202713824846E-6</c:v>
                </c:pt>
                <c:pt idx="1578" formatCode="0.00E+00">
                  <c:v>6.543844521435134E-5</c:v>
                </c:pt>
                <c:pt idx="1579" formatCode="0.00E+00">
                  <c:v>1.2202383585915309E-5</c:v>
                </c:pt>
                <c:pt idx="1580" formatCode="0.00E+00">
                  <c:v>2.9461906661891728E-5</c:v>
                </c:pt>
                <c:pt idx="1581" formatCode="0.00E+00">
                  <c:v>3.977575061481744E-6</c:v>
                </c:pt>
                <c:pt idx="1582" formatCode="0.00E+00">
                  <c:v>2.5821776400733834E-6</c:v>
                </c:pt>
                <c:pt idx="1583" formatCode="0.00E+00">
                  <c:v>6.7680117509108153E-6</c:v>
                </c:pt>
                <c:pt idx="1584" formatCode="0.00E+00">
                  <c:v>6.6872132424654595E-5</c:v>
                </c:pt>
                <c:pt idx="1585" formatCode="0.00E+00">
                  <c:v>3.9997303715683832E-5</c:v>
                </c:pt>
                <c:pt idx="1586" formatCode="0.00E+00">
                  <c:v>2.584196602876234E-5</c:v>
                </c:pt>
                <c:pt idx="1587" formatCode="0.00E+00">
                  <c:v>4.2197684174007659E-5</c:v>
                </c:pt>
                <c:pt idx="1588" formatCode="0.00E+00">
                  <c:v>1.573393799651081E-5</c:v>
                </c:pt>
                <c:pt idx="1589" formatCode="0.00E+00">
                  <c:v>2.1411693657314628E-5</c:v>
                </c:pt>
                <c:pt idx="1590" formatCode="0.00E+00">
                  <c:v>8.7032323666824983E-6</c:v>
                </c:pt>
                <c:pt idx="1591" formatCode="0.00E+00">
                  <c:v>1.8228114961148313E-6</c:v>
                </c:pt>
                <c:pt idx="1592" formatCode="0.00E+00">
                  <c:v>8.6635761516071094E-5</c:v>
                </c:pt>
                <c:pt idx="1593" formatCode="0.00E+00">
                  <c:v>7.7096449638994083E-5</c:v>
                </c:pt>
                <c:pt idx="1594" formatCode="0.00E+00">
                  <c:v>1.6932260729681111E-5</c:v>
                </c:pt>
                <c:pt idx="1595" formatCode="0.00E+00">
                  <c:v>9.3084645999313902E-5</c:v>
                </c:pt>
                <c:pt idx="1596" formatCode="0.00E+00">
                  <c:v>2.2179063260178016E-5</c:v>
                </c:pt>
                <c:pt idx="1597" formatCode="0.00E+00">
                  <c:v>2.6839979492344548E-5</c:v>
                </c:pt>
                <c:pt idx="1598" formatCode="0.00E+00">
                  <c:v>2.6295718875237625E-5</c:v>
                </c:pt>
                <c:pt idx="1599" formatCode="0.00E+00">
                  <c:v>1.3113947756989301E-5</c:v>
                </c:pt>
                <c:pt idx="1600" formatCode="0.00E+00">
                  <c:v>6.1585723860853013E-5</c:v>
                </c:pt>
                <c:pt idx="1601" formatCode="0.00E+00">
                  <c:v>2.6685589887291916E-5</c:v>
                </c:pt>
                <c:pt idx="1602" formatCode="0.00E+00">
                  <c:v>1.715367000728532E-5</c:v>
                </c:pt>
                <c:pt idx="1603" formatCode="0.00E+00">
                  <c:v>4.5030324206827144E-5</c:v>
                </c:pt>
                <c:pt idx="1604" formatCode="0.00E+00">
                  <c:v>5.7510765913230179E-6</c:v>
                </c:pt>
                <c:pt idx="1605" formatCode="0.00E+00">
                  <c:v>4.3042670178820253E-6</c:v>
                </c:pt>
                <c:pt idx="1606" formatCode="0.00E+00">
                  <c:v>2.7388677384368923E-5</c:v>
                </c:pt>
                <c:pt idx="1607" formatCode="0.00E+00">
                  <c:v>1.9365073376656319E-5</c:v>
                </c:pt>
                <c:pt idx="1608" formatCode="0.00E+00">
                  <c:v>2.0529427124891012E-6</c:v>
                </c:pt>
                <c:pt idx="1609" formatCode="0.00E+00">
                  <c:v>1.2470502972963601E-5</c:v>
                </c:pt>
                <c:pt idx="1610" formatCode="0.00E+00">
                  <c:v>6.8530999072120534E-5</c:v>
                </c:pt>
                <c:pt idx="1611" formatCode="0.00E+00">
                  <c:v>1.0121091829918508E-5</c:v>
                </c:pt>
                <c:pt idx="1612" formatCode="0.00E+00">
                  <c:v>1.8821347832785817E-5</c:v>
                </c:pt>
                <c:pt idx="1613" formatCode="0.00E+00">
                  <c:v>3.2839177746882448E-5</c:v>
                </c:pt>
                <c:pt idx="1614" formatCode="0.00E+00">
                  <c:v>2.4417891146213012E-5</c:v>
                </c:pt>
                <c:pt idx="1615" formatCode="0.00E+00">
                  <c:v>8.0803555069826287E-7</c:v>
                </c:pt>
                <c:pt idx="1616" formatCode="0.00E+00">
                  <c:v>1.7716532650430112E-5</c:v>
                </c:pt>
                <c:pt idx="1617" formatCode="0.00E+00">
                  <c:v>1.0529184242794412E-5</c:v>
                </c:pt>
                <c:pt idx="1618" formatCode="0.00E+00">
                  <c:v>5.5634349284988712E-5</c:v>
                </c:pt>
                <c:pt idx="1619" formatCode="0.00E+00">
                  <c:v>1.4213943100508298E-5</c:v>
                </c:pt>
                <c:pt idx="1620" formatCode="0.00E+00">
                  <c:v>2.8524216063303415E-5</c:v>
                </c:pt>
                <c:pt idx="1621" formatCode="0.00E+00">
                  <c:v>5.0471678429488327E-5</c:v>
                </c:pt>
                <c:pt idx="1622" formatCode="0.00E+00">
                  <c:v>1.2055174052667014E-5</c:v>
                </c:pt>
                <c:pt idx="1623" formatCode="0.00E+00">
                  <c:v>4.0149383367581995E-5</c:v>
                </c:pt>
                <c:pt idx="1624" formatCode="0.00E+00">
                  <c:v>5.0804128246205342E-6</c:v>
                </c:pt>
                <c:pt idx="1625" formatCode="0.00E+00">
                  <c:v>4.2946039224943062E-5</c:v>
                </c:pt>
                <c:pt idx="1626" formatCode="0.00E+00">
                  <c:v>5.7039907847091191E-5</c:v>
                </c:pt>
                <c:pt idx="1627" formatCode="0.00E+00">
                  <c:v>2.17220846141317E-5</c:v>
                </c:pt>
                <c:pt idx="1628" formatCode="0.00E+00">
                  <c:v>4.5412661093359246E-5</c:v>
                </c:pt>
                <c:pt idx="1629" formatCode="0.00E+00">
                  <c:v>2.0573325597823639E-6</c:v>
                </c:pt>
                <c:pt idx="1630" formatCode="0.00E+00">
                  <c:v>4.3675264758827402E-5</c:v>
                </c:pt>
                <c:pt idx="1631" formatCode="0.00E+00">
                  <c:v>2.3693025848652115E-5</c:v>
                </c:pt>
                <c:pt idx="1632" formatCode="0.00E+00">
                  <c:v>3.7365344472696948E-5</c:v>
                </c:pt>
                <c:pt idx="1633" formatCode="0.00E+00">
                  <c:v>2.3884990562685327E-5</c:v>
                </c:pt>
                <c:pt idx="1634" formatCode="0.00E+00">
                  <c:v>1.7975122763398212E-5</c:v>
                </c:pt>
                <c:pt idx="1635" formatCode="0.00E+00">
                  <c:v>2.0159367194719327E-5</c:v>
                </c:pt>
                <c:pt idx="1636" formatCode="0.00E+00">
                  <c:v>1.8672222013421011E-5</c:v>
                </c:pt>
                <c:pt idx="1637" formatCode="0.00E+00">
                  <c:v>1.9250538519653119E-5</c:v>
                </c:pt>
                <c:pt idx="1638" formatCode="0.00E+00">
                  <c:v>2.2396376601893019E-5</c:v>
                </c:pt>
                <c:pt idx="1639" formatCode="0.00E+00">
                  <c:v>3.3641795036555625E-5</c:v>
                </c:pt>
                <c:pt idx="1640" formatCode="0.00E+00">
                  <c:v>2.0485532127455534E-5</c:v>
                </c:pt>
                <c:pt idx="1641" formatCode="0.00E+00">
                  <c:v>3.1804835958723349E-5</c:v>
                </c:pt>
                <c:pt idx="1642" formatCode="0.00E+00">
                  <c:v>6.123996729457733E-7</c:v>
                </c:pt>
                <c:pt idx="1643" formatCode="0.00E+00">
                  <c:v>1.3022598537043709E-5</c:v>
                </c:pt>
                <c:pt idx="1644" formatCode="0.00E+00">
                  <c:v>4.6329837345913942E-6</c:v>
                </c:pt>
                <c:pt idx="1645" formatCode="0.00E+00">
                  <c:v>4.018852909922883E-6</c:v>
                </c:pt>
                <c:pt idx="1646" formatCode="0.00E+00">
                  <c:v>2.271698703343831E-5</c:v>
                </c:pt>
                <c:pt idx="1647" formatCode="0.00E+00">
                  <c:v>6.6677570825889131E-6</c:v>
                </c:pt>
                <c:pt idx="1648" formatCode="0.00E+00">
                  <c:v>7.3325345927072503E-5</c:v>
                </c:pt>
                <c:pt idx="1649" formatCode="0.00E+00">
                  <c:v>4.4342749395356254E-6</c:v>
                </c:pt>
                <c:pt idx="1650" formatCode="0.00E+00">
                  <c:v>2.8380731672718309E-5</c:v>
                </c:pt>
                <c:pt idx="1651" formatCode="0.00E+00">
                  <c:v>1.942416058522002E-5</c:v>
                </c:pt>
                <c:pt idx="1652" formatCode="0.00E+00">
                  <c:v>5.8746373076738159E-7</c:v>
                </c:pt>
                <c:pt idx="1653" formatCode="0.00E+00">
                  <c:v>1.342755238535971E-5</c:v>
                </c:pt>
                <c:pt idx="1654" formatCode="0.00E+00">
                  <c:v>8.0339380581661523E-6</c:v>
                </c:pt>
                <c:pt idx="1655" formatCode="0.00E+00">
                  <c:v>8.1958388729990634E-6</c:v>
                </c:pt>
                <c:pt idx="1656" formatCode="0.00E+00">
                  <c:v>2.7028982837056016E-7</c:v>
                </c:pt>
                <c:pt idx="1657" formatCode="0.00E+00">
                  <c:v>1.41580042742296E-5</c:v>
                </c:pt>
                <c:pt idx="1658" formatCode="0.00E+00">
                  <c:v>5.9364978436766052E-5</c:v>
                </c:pt>
                <c:pt idx="1659" formatCode="0.00E+00">
                  <c:v>4.9917448805974843E-5</c:v>
                </c:pt>
                <c:pt idx="1660" formatCode="0.00E+00">
                  <c:v>3.6387418789796138E-5</c:v>
                </c:pt>
                <c:pt idx="1661" formatCode="0.00E+00">
                  <c:v>1.0858549723396203E-5</c:v>
                </c:pt>
                <c:pt idx="1662" formatCode="0.00E+00">
                  <c:v>1.6684324224773021E-5</c:v>
                </c:pt>
                <c:pt idx="1663" formatCode="0.00E+00">
                  <c:v>2.425293726220792E-5</c:v>
                </c:pt>
                <c:pt idx="1664" formatCode="0.00E+00">
                  <c:v>2.1364403143399202E-6</c:v>
                </c:pt>
                <c:pt idx="1665" formatCode="0.00E+00">
                  <c:v>6.8457058675135931E-6</c:v>
                </c:pt>
                <c:pt idx="1666" formatCode="0.00E+00">
                  <c:v>1.630601218420751E-5</c:v>
                </c:pt>
                <c:pt idx="1667" formatCode="0.00E+00">
                  <c:v>1.7873924853791607E-6</c:v>
                </c:pt>
                <c:pt idx="1668" formatCode="0.00E+00">
                  <c:v>1.1386353080362413E-5</c:v>
                </c:pt>
                <c:pt idx="1669" formatCode="0.00E+00">
                  <c:v>3.100908031876134E-5</c:v>
                </c:pt>
                <c:pt idx="1670" formatCode="0.00E+00">
                  <c:v>2.981933796664934E-5</c:v>
                </c:pt>
                <c:pt idx="1671" formatCode="0.00E+00">
                  <c:v>7.8172848738850302E-6</c:v>
                </c:pt>
                <c:pt idx="1672" formatCode="0.00E+00">
                  <c:v>2.1136765527818821E-5</c:v>
                </c:pt>
                <c:pt idx="1673" formatCode="0.00E+00">
                  <c:v>3.9049544340097918E-5</c:v>
                </c:pt>
                <c:pt idx="1674" formatCode="0.00E+00">
                  <c:v>6.3459221335768153E-6</c:v>
                </c:pt>
                <c:pt idx="1675" formatCode="0.00E+00">
                  <c:v>3.9532423570019938E-6</c:v>
                </c:pt>
                <c:pt idx="1676" formatCode="0.00E+00">
                  <c:v>3.5881153052737819E-5</c:v>
                </c:pt>
                <c:pt idx="1677" formatCode="0.00E+00">
                  <c:v>1.8993616775807411E-5</c:v>
                </c:pt>
                <c:pt idx="1678" formatCode="0.00E+00">
                  <c:v>1.8178471778698415E-5</c:v>
                </c:pt>
                <c:pt idx="1679" formatCode="0.00E+00">
                  <c:v>2.2257077300933626E-5</c:v>
                </c:pt>
                <c:pt idx="1680" formatCode="0.00E+00">
                  <c:v>5.1465554317047432E-5</c:v>
                </c:pt>
                <c:pt idx="1681" formatCode="0.00E+00">
                  <c:v>6.7265342271198226E-6</c:v>
                </c:pt>
                <c:pt idx="1682" formatCode="0.00E+00">
                  <c:v>2.1624964908448201E-5</c:v>
                </c:pt>
                <c:pt idx="1683" formatCode="0.00E+00">
                  <c:v>7.9115926287280406E-6</c:v>
                </c:pt>
                <c:pt idx="1684" formatCode="0.00E+00">
                  <c:v>8.276816501446538E-5</c:v>
                </c:pt>
                <c:pt idx="1685" formatCode="0.00E+00">
                  <c:v>7.1551346985927722E-5</c:v>
                </c:pt>
                <c:pt idx="1686" formatCode="0.00E+00">
                  <c:v>3.6749890825237541E-5</c:v>
                </c:pt>
                <c:pt idx="1687" formatCode="0.00E+00">
                  <c:v>2.040482467284912E-5</c:v>
                </c:pt>
                <c:pt idx="1688" formatCode="0.00E+00">
                  <c:v>1.0538652629553001E-5</c:v>
                </c:pt>
                <c:pt idx="1689" formatCode="0.00E+00">
                  <c:v>1.26283939649734E-5</c:v>
                </c:pt>
                <c:pt idx="1690" formatCode="0.00E+00">
                  <c:v>3.5282167501717139E-5</c:v>
                </c:pt>
                <c:pt idx="1691" formatCode="0.00E+00">
                  <c:v>1.1516448042464809E-5</c:v>
                </c:pt>
                <c:pt idx="1692" formatCode="0.00E+00">
                  <c:v>1.1633794119469409E-5</c:v>
                </c:pt>
                <c:pt idx="1693" formatCode="0.00E+00">
                  <c:v>1.1029359953578109E-5</c:v>
                </c:pt>
                <c:pt idx="1694" formatCode="0.00E+00">
                  <c:v>6.1922609384831954E-6</c:v>
                </c:pt>
                <c:pt idx="1695" formatCode="0.00E+00">
                  <c:v>1.187700269368951E-5</c:v>
                </c:pt>
                <c:pt idx="1696" formatCode="0.00E+00">
                  <c:v>6.5138276619946893E-7</c:v>
                </c:pt>
                <c:pt idx="1697" formatCode="0.00E+00">
                  <c:v>6.6086414267996281E-5</c:v>
                </c:pt>
                <c:pt idx="1698" formatCode="0.00E+00">
                  <c:v>2.6699452757900818E-5</c:v>
                </c:pt>
                <c:pt idx="1699" formatCode="0.00E+00">
                  <c:v>1.2284948782360606E-5</c:v>
                </c:pt>
                <c:pt idx="1700" formatCode="0.00E+00">
                  <c:v>1.2232083260047307E-5</c:v>
                </c:pt>
                <c:pt idx="1701" formatCode="0.00E+00">
                  <c:v>3.4301818405838544E-5</c:v>
                </c:pt>
                <c:pt idx="1702" formatCode="0.00E+00">
                  <c:v>5.2471611411271146E-5</c:v>
                </c:pt>
                <c:pt idx="1703" formatCode="0.00E+00">
                  <c:v>2.8275364314124544E-6</c:v>
                </c:pt>
                <c:pt idx="1704" formatCode="0.00E+00">
                  <c:v>6.5721288169470724E-5</c:v>
                </c:pt>
                <c:pt idx="1705" formatCode="0.00E+00">
                  <c:v>1.5899754300175413E-6</c:v>
                </c:pt>
                <c:pt idx="1706" formatCode="0.00E+00">
                  <c:v>6.2546558139217346E-5</c:v>
                </c:pt>
                <c:pt idx="1707" formatCode="0.00E+00">
                  <c:v>3.0181065902121323E-5</c:v>
                </c:pt>
                <c:pt idx="1708" formatCode="0.00E+00">
                  <c:v>2.9594938506761328E-6</c:v>
                </c:pt>
                <c:pt idx="1709" formatCode="0.00E+00">
                  <c:v>4.5902777082962353E-6</c:v>
                </c:pt>
                <c:pt idx="1710" formatCode="0.00E+00">
                  <c:v>7.136765229742858E-6</c:v>
                </c:pt>
                <c:pt idx="1711" formatCode="0.00E+00">
                  <c:v>5.3680672110751827E-5</c:v>
                </c:pt>
                <c:pt idx="1712" formatCode="0.00E+00">
                  <c:v>2.5309599151111914E-5</c:v>
                </c:pt>
                <c:pt idx="1713" formatCode="0.00E+00">
                  <c:v>1.1042603132172007E-5</c:v>
                </c:pt>
                <c:pt idx="1714" formatCode="0.00E+00">
                  <c:v>3.1189478233252006E-5</c:v>
                </c:pt>
                <c:pt idx="1715" formatCode="0.00E+00">
                  <c:v>1.9104824886789522E-5</c:v>
                </c:pt>
                <c:pt idx="1716" formatCode="0.00E+00">
                  <c:v>3.8284346931552222E-6</c:v>
                </c:pt>
                <c:pt idx="1717" formatCode="0.00E+00">
                  <c:v>4.6770571608112129E-6</c:v>
                </c:pt>
                <c:pt idx="1718" formatCode="0.00E+00">
                  <c:v>7.2755418569695645E-5</c:v>
                </c:pt>
                <c:pt idx="1719" formatCode="0.00E+00">
                  <c:v>4.7652543702844332E-7</c:v>
                </c:pt>
                <c:pt idx="1720" formatCode="0.00E+00">
                  <c:v>1.959978258802981E-5</c:v>
                </c:pt>
                <c:pt idx="1721" formatCode="0.00E+00">
                  <c:v>1.3872657264749108E-5</c:v>
                </c:pt>
                <c:pt idx="1722" formatCode="0.00E+00">
                  <c:v>5.5831849451820327E-5</c:v>
                </c:pt>
                <c:pt idx="1723" formatCode="0.00E+00">
                  <c:v>1.1666961067493913E-7</c:v>
                </c:pt>
                <c:pt idx="1724" formatCode="0.00E+00">
                  <c:v>6.0179554908422243E-6</c:v>
                </c:pt>
                <c:pt idx="1725" formatCode="0.00E+00">
                  <c:v>2.942927361537714E-5</c:v>
                </c:pt>
                <c:pt idx="1726" formatCode="0.00E+00">
                  <c:v>3.9518248345841318E-5</c:v>
                </c:pt>
                <c:pt idx="1727" formatCode="0.00E+00">
                  <c:v>7.7342071178981504E-6</c:v>
                </c:pt>
                <c:pt idx="1728" formatCode="0.00E+00">
                  <c:v>5.815662377417838E-7</c:v>
                </c:pt>
                <c:pt idx="1729" formatCode="0.00E+00">
                  <c:v>3.5737655434968933E-6</c:v>
                </c:pt>
                <c:pt idx="1730" formatCode="0.00E+00">
                  <c:v>3.5491898698368825E-5</c:v>
                </c:pt>
                <c:pt idx="1731" formatCode="0.00E+00">
                  <c:v>2.5464304685755134E-5</c:v>
                </c:pt>
                <c:pt idx="1732" formatCode="0.00E+00">
                  <c:v>5.373689762267196E-5</c:v>
                </c:pt>
                <c:pt idx="1733" formatCode="0.00E+00">
                  <c:v>6.5066822024248885E-5</c:v>
                </c:pt>
                <c:pt idx="1734" formatCode="0.00E+00">
                  <c:v>4.241585113520433E-6</c:v>
                </c:pt>
                <c:pt idx="1735" formatCode="0.00E+00">
                  <c:v>5.2187498830203886E-7</c:v>
                </c:pt>
                <c:pt idx="1736" formatCode="0.00E+00">
                  <c:v>1.2313295416157806E-5</c:v>
                </c:pt>
                <c:pt idx="1737" formatCode="0.00E+00">
                  <c:v>1.2764540810183809E-5</c:v>
                </c:pt>
                <c:pt idx="1738" formatCode="0.00E+00">
                  <c:v>2.0212912970513834E-5</c:v>
                </c:pt>
                <c:pt idx="1739" formatCode="0.00E+00">
                  <c:v>3.930796883139082E-5</c:v>
                </c:pt>
                <c:pt idx="1740" formatCode="0.00E+00">
                  <c:v>2.1635224835037698E-5</c:v>
                </c:pt>
                <c:pt idx="1741" formatCode="0.00E+00">
                  <c:v>5.6344699372738853E-6</c:v>
                </c:pt>
                <c:pt idx="1742" formatCode="0.00E+00">
                  <c:v>2.3168770080798201E-5</c:v>
                </c:pt>
                <c:pt idx="1743" formatCode="0.00E+00">
                  <c:v>5.4544693313656165E-6</c:v>
                </c:pt>
                <c:pt idx="1744" formatCode="0.00E+00">
                  <c:v>2.9276818220096334E-5</c:v>
                </c:pt>
                <c:pt idx="1745" formatCode="0.00E+00">
                  <c:v>1.386029868797171E-5</c:v>
                </c:pt>
                <c:pt idx="1746" formatCode="0.00E+00">
                  <c:v>5.3200243663210403E-6</c:v>
                </c:pt>
                <c:pt idx="1747" formatCode="0.00E+00">
                  <c:v>6.6394448132628955E-6</c:v>
                </c:pt>
                <c:pt idx="1748" formatCode="0.00E+00">
                  <c:v>1.0565146339761907E-5</c:v>
                </c:pt>
                <c:pt idx="1749" formatCode="0.00E+00">
                  <c:v>9.9978197385929904E-6</c:v>
                </c:pt>
                <c:pt idx="1750" formatCode="0.00E+00">
                  <c:v>7.4447865403182614E-5</c:v>
                </c:pt>
                <c:pt idx="1751" formatCode="0.00E+00">
                  <c:v>3.309010349494302E-5</c:v>
                </c:pt>
                <c:pt idx="1752" formatCode="0.00E+00">
                  <c:v>2.2418408003580514E-5</c:v>
                </c:pt>
                <c:pt idx="1753" formatCode="0.00E+00">
                  <c:v>1.3057994876711201E-6</c:v>
                </c:pt>
                <c:pt idx="1754" formatCode="0.00E+00">
                  <c:v>1.8659187756780215E-5</c:v>
                </c:pt>
                <c:pt idx="1755" formatCode="0.00E+00">
                  <c:v>1.9477971909040512E-5</c:v>
                </c:pt>
                <c:pt idx="1756" formatCode="0.00E+00">
                  <c:v>3.8911640309162426E-6</c:v>
                </c:pt>
                <c:pt idx="1757" formatCode="0.00E+00">
                  <c:v>2.8876773398939813E-5</c:v>
                </c:pt>
                <c:pt idx="1758" formatCode="0.00E+00">
                  <c:v>5.9106390776478538E-5</c:v>
                </c:pt>
                <c:pt idx="1759" formatCode="0.00E+00">
                  <c:v>2.4729307979469828E-5</c:v>
                </c:pt>
                <c:pt idx="1760" formatCode="0.00E+00">
                  <c:v>1.0958594103463506E-5</c:v>
                </c:pt>
                <c:pt idx="1761" formatCode="0.00E+00">
                  <c:v>2.6007997539431134E-5</c:v>
                </c:pt>
                <c:pt idx="1762" formatCode="0.00E+00">
                  <c:v>8.193327193368655E-5</c:v>
                </c:pt>
                <c:pt idx="1763" formatCode="0.00E+00">
                  <c:v>1.2119389328084403E-5</c:v>
                </c:pt>
                <c:pt idx="1764" formatCode="0.00E+00">
                  <c:v>2.4956050306241286E-5</c:v>
                </c:pt>
                <c:pt idx="1765" formatCode="0.00E+00">
                  <c:v>2.9843451731897401E-5</c:v>
                </c:pt>
                <c:pt idx="1766" formatCode="0.00E+00">
                  <c:v>1.9715110189182421E-5</c:v>
                </c:pt>
                <c:pt idx="1767" formatCode="0.00E+00">
                  <c:v>1.2085569595804007E-6</c:v>
                </c:pt>
                <c:pt idx="1768" formatCode="0.00E+00">
                  <c:v>2.344949790713181E-5</c:v>
                </c:pt>
                <c:pt idx="1769" formatCode="0.00E+00">
                  <c:v>3.0073018944052041E-7</c:v>
                </c:pt>
                <c:pt idx="1770" formatCode="0.00E+00">
                  <c:v>5.5250209137074101E-5</c:v>
                </c:pt>
                <c:pt idx="1771" formatCode="0.00E+00">
                  <c:v>2.4700094853099713E-5</c:v>
                </c:pt>
                <c:pt idx="1772" formatCode="0.00E+00">
                  <c:v>1.1161376528011209E-5</c:v>
                </c:pt>
                <c:pt idx="1773" formatCode="0.00E+00">
                  <c:v>1.1837729563683314E-6</c:v>
                </c:pt>
                <c:pt idx="1774" formatCode="0.00E+00">
                  <c:v>7.632077375454778E-5</c:v>
                </c:pt>
                <c:pt idx="1775" formatCode="0.00E+00">
                  <c:v>6.4810469099322979E-6</c:v>
                </c:pt>
                <c:pt idx="1776" formatCode="0.00E+00">
                  <c:v>1.3619046946167807E-5</c:v>
                </c:pt>
                <c:pt idx="1777" formatCode="0.00E+00">
                  <c:v>1.6422685130578515E-5</c:v>
                </c:pt>
                <c:pt idx="1778" formatCode="0.00E+00">
                  <c:v>1.2756429193446907E-5</c:v>
                </c:pt>
                <c:pt idx="1779" formatCode="0.00E+00">
                  <c:v>3.6679483373318422E-5</c:v>
                </c:pt>
                <c:pt idx="1780" formatCode="0.00E+00">
                  <c:v>6.3342678248055041E-5</c:v>
                </c:pt>
                <c:pt idx="1781" formatCode="0.00E+00">
                  <c:v>2.2559619338495113E-5</c:v>
                </c:pt>
                <c:pt idx="1782" formatCode="0.00E+00">
                  <c:v>2.3228674736926706E-5</c:v>
                </c:pt>
                <c:pt idx="1783" formatCode="0.00E+00">
                  <c:v>3.2609855366576243E-6</c:v>
                </c:pt>
                <c:pt idx="1784" formatCode="0.00E+00">
                  <c:v>1.9164997923276702E-5</c:v>
                </c:pt>
                <c:pt idx="1785" formatCode="0.00E+00">
                  <c:v>1.9481963533626315E-5</c:v>
                </c:pt>
                <c:pt idx="1786" formatCode="0.00E+00">
                  <c:v>3.6330224635154132E-6</c:v>
                </c:pt>
                <c:pt idx="1787" formatCode="0.00E+00">
                  <c:v>4.9010960506644056E-5</c:v>
                </c:pt>
                <c:pt idx="1788" formatCode="0.00E+00">
                  <c:v>5.0527237700570232E-5</c:v>
                </c:pt>
                <c:pt idx="1789" formatCode="0.00E+00">
                  <c:v>5.3798227419377865E-6</c:v>
                </c:pt>
                <c:pt idx="1790" formatCode="0.00E+00">
                  <c:v>2.4485386227818821E-5</c:v>
                </c:pt>
                <c:pt idx="1791" formatCode="0.00E+00">
                  <c:v>1.9827420584679421E-5</c:v>
                </c:pt>
                <c:pt idx="1792" formatCode="0.00E+00">
                  <c:v>4.3156649218170114E-5</c:v>
                </c:pt>
                <c:pt idx="1793" formatCode="0.00E+00">
                  <c:v>2.1686877062083034E-6</c:v>
                </c:pt>
                <c:pt idx="1794" formatCode="0.00E+00">
                  <c:v>2.9092732521585732E-6</c:v>
                </c:pt>
                <c:pt idx="1795" formatCode="0.00E+00">
                  <c:v>4.5194566624800343E-7</c:v>
                </c:pt>
                <c:pt idx="1796" formatCode="0.00E+00">
                  <c:v>3.4957553472640417E-5</c:v>
                </c:pt>
                <c:pt idx="1797" formatCode="0.00E+00">
                  <c:v>4.5149110060854274E-5</c:v>
                </c:pt>
                <c:pt idx="1798" formatCode="0.00E+00">
                  <c:v>2.6183792620137025E-5</c:v>
                </c:pt>
                <c:pt idx="1799" formatCode="0.00E+00">
                  <c:v>3.4062530247895602E-6</c:v>
                </c:pt>
                <c:pt idx="1800" formatCode="0.00E+00">
                  <c:v>3.2605328768167039E-5</c:v>
                </c:pt>
                <c:pt idx="1801" formatCode="0.00E+00">
                  <c:v>2.8829523157187101E-5</c:v>
                </c:pt>
                <c:pt idx="1802" formatCode="0.00E+00">
                  <c:v>3.0758511838098597E-5</c:v>
                </c:pt>
                <c:pt idx="1803" formatCode="0.00E+00">
                  <c:v>3.9159128695982401E-5</c:v>
                </c:pt>
                <c:pt idx="1804" formatCode="0.00E+00">
                  <c:v>1.6534020503341712E-5</c:v>
                </c:pt>
                <c:pt idx="1805" formatCode="0.00E+00">
                  <c:v>2.2676623848577016E-5</c:v>
                </c:pt>
                <c:pt idx="1806" formatCode="0.00E+00">
                  <c:v>1.7394018619271909E-5</c:v>
                </c:pt>
                <c:pt idx="1807" formatCode="0.00E+00">
                  <c:v>2.9405231688787425E-5</c:v>
                </c:pt>
                <c:pt idx="1808" formatCode="0.00E+00">
                  <c:v>8.4602112893571553E-6</c:v>
                </c:pt>
                <c:pt idx="1809" formatCode="0.00E+00">
                  <c:v>6.4940900382352633E-6</c:v>
                </c:pt>
                <c:pt idx="1810" formatCode="0.00E+00">
                  <c:v>1.0666995837236108E-5</c:v>
                </c:pt>
                <c:pt idx="1811" formatCode="0.00E+00">
                  <c:v>5.4695099091454826E-5</c:v>
                </c:pt>
                <c:pt idx="1812" formatCode="0.00E+00">
                  <c:v>3.0361587730694014E-5</c:v>
                </c:pt>
                <c:pt idx="1813" formatCode="0.00E+00">
                  <c:v>6.6310778301521976E-6</c:v>
                </c:pt>
                <c:pt idx="1814" formatCode="0.00E+00">
                  <c:v>1.336160771561512E-5</c:v>
                </c:pt>
                <c:pt idx="1815" formatCode="0.00E+00">
                  <c:v>5.8002436096895281E-6</c:v>
                </c:pt>
                <c:pt idx="1816" formatCode="0.00E+00">
                  <c:v>6.8582993724362549E-6</c:v>
                </c:pt>
                <c:pt idx="1817" formatCode="0.00E+00">
                  <c:v>1.144234147976631E-5</c:v>
                </c:pt>
                <c:pt idx="1818" formatCode="0.00E+00">
                  <c:v>7.3965068660470598E-6</c:v>
                </c:pt>
                <c:pt idx="1819" formatCode="0.00E+00">
                  <c:v>4.7009640029264228E-6</c:v>
                </c:pt>
                <c:pt idx="1820" formatCode="0.00E+00">
                  <c:v>6.1825605294884539E-8</c:v>
                </c:pt>
                <c:pt idx="1821" formatCode="0.00E+00">
                  <c:v>2.2021968272805427E-6</c:v>
                </c:pt>
                <c:pt idx="1822" formatCode="0.00E+00">
                  <c:v>8.7298072218100725E-5</c:v>
                </c:pt>
                <c:pt idx="1823" formatCode="0.00E+00">
                  <c:v>2.1305272512688627E-5</c:v>
                </c:pt>
                <c:pt idx="1824" formatCode="0.00E+00">
                  <c:v>4.424802105117783E-5</c:v>
                </c:pt>
                <c:pt idx="1825" formatCode="0.00E+00">
                  <c:v>1.0979591810758907E-6</c:v>
                </c:pt>
                <c:pt idx="1826" formatCode="0.00E+00">
                  <c:v>3.2370855461623445E-5</c:v>
                </c:pt>
                <c:pt idx="1827" formatCode="0.00E+00">
                  <c:v>1.2904676343891009E-5</c:v>
                </c:pt>
                <c:pt idx="1828" formatCode="0.00E+00">
                  <c:v>2.9736633378051712E-5</c:v>
                </c:pt>
                <c:pt idx="1829" formatCode="0.00E+00">
                  <c:v>5.4090871231519293E-6</c:v>
                </c:pt>
                <c:pt idx="1830" formatCode="0.00E+00">
                  <c:v>3.2871848366042832E-5</c:v>
                </c:pt>
                <c:pt idx="1831" formatCode="0.00E+00">
                  <c:v>9.2101098032003303E-6</c:v>
                </c:pt>
                <c:pt idx="1832" formatCode="0.00E+00">
                  <c:v>8.9010686442336204E-5</c:v>
                </c:pt>
                <c:pt idx="1833" formatCode="0.00E+00">
                  <c:v>3.4710669737800298E-5</c:v>
                </c:pt>
                <c:pt idx="1834" formatCode="0.00E+00">
                  <c:v>1.8227499495556817E-5</c:v>
                </c:pt>
                <c:pt idx="1835" formatCode="0.00E+00">
                  <c:v>6.2097533480212876E-6</c:v>
                </c:pt>
                <c:pt idx="1836" formatCode="0.00E+00">
                  <c:v>5.0968868926728039E-5</c:v>
                </c:pt>
                <c:pt idx="1837" formatCode="0.00E+00">
                  <c:v>5.547259509185533E-5</c:v>
                </c:pt>
                <c:pt idx="1838" formatCode="0.00E+00">
                  <c:v>1.683584407778252E-5</c:v>
                </c:pt>
                <c:pt idx="1839" formatCode="0.00E+00">
                  <c:v>3.7219549111225549E-5</c:v>
                </c:pt>
                <c:pt idx="1840" formatCode="0.00E+00">
                  <c:v>5.9714977918647517E-6</c:v>
                </c:pt>
                <c:pt idx="1841" formatCode="0.00E+00">
                  <c:v>6.4816049755684555E-6</c:v>
                </c:pt>
                <c:pt idx="1842" formatCode="0.00E+00">
                  <c:v>9.4708806526645303E-6</c:v>
                </c:pt>
                <c:pt idx="1843" formatCode="0.00E+00">
                  <c:v>4.887092692395053E-5</c:v>
                </c:pt>
                <c:pt idx="1844" formatCode="0.00E+00">
                  <c:v>4.0343611447998953E-5</c:v>
                </c:pt>
                <c:pt idx="1845" formatCode="0.00E+00">
                  <c:v>4.5880007021185052E-6</c:v>
                </c:pt>
                <c:pt idx="1846" formatCode="0.00E+00">
                  <c:v>1.5828407236981719E-6</c:v>
                </c:pt>
                <c:pt idx="1847" formatCode="0.00E+00">
                  <c:v>8.4399878188457744E-6</c:v>
                </c:pt>
                <c:pt idx="1848" formatCode="0.00E+00">
                  <c:v>1.8071522074306309E-5</c:v>
                </c:pt>
                <c:pt idx="1849" formatCode="0.00E+00">
                  <c:v>3.5564748398956527E-6</c:v>
                </c:pt>
                <c:pt idx="1850" formatCode="0.00E+00">
                  <c:v>4.62011736846385E-6</c:v>
                </c:pt>
                <c:pt idx="1851" formatCode="0.00E+00">
                  <c:v>4.7868088186435554E-6</c:v>
                </c:pt>
                <c:pt idx="1852" formatCode="0.00E+00">
                  <c:v>1.4380917898704301E-5</c:v>
                </c:pt>
                <c:pt idx="1853" formatCode="0.00E+00">
                  <c:v>9.1417551214559507E-6</c:v>
                </c:pt>
                <c:pt idx="1854" formatCode="0.00E+00">
                  <c:v>4.1174259839129714E-5</c:v>
                </c:pt>
                <c:pt idx="1855" formatCode="0.00E+00">
                  <c:v>4.2466390530942277E-5</c:v>
                </c:pt>
                <c:pt idx="1856" formatCode="0.00E+00">
                  <c:v>3.0249533230354316E-5</c:v>
                </c:pt>
                <c:pt idx="1857" formatCode="0.00E+00">
                  <c:v>1.6095387637780914E-5</c:v>
                </c:pt>
                <c:pt idx="1858" formatCode="0.00E+00">
                  <c:v>3.4114979135524218E-5</c:v>
                </c:pt>
                <c:pt idx="1859" formatCode="0.00E+00">
                  <c:v>1.6621726067547721E-5</c:v>
                </c:pt>
                <c:pt idx="1860" formatCode="0.00E+00">
                  <c:v>1.2144304943105509E-5</c:v>
                </c:pt>
                <c:pt idx="1861" formatCode="0.00E+00">
                  <c:v>3.2276283784700438E-5</c:v>
                </c:pt>
                <c:pt idx="1862" formatCode="0.00E+00">
                  <c:v>1.0102088474990401E-5</c:v>
                </c:pt>
                <c:pt idx="1863" formatCode="0.00E+00">
                  <c:v>1.1870914409000412E-6</c:v>
                </c:pt>
                <c:pt idx="1864" formatCode="0.00E+00">
                  <c:v>6.5142392913763544E-5</c:v>
                </c:pt>
                <c:pt idx="1865" formatCode="0.00E+00">
                  <c:v>9.9883780388742965E-6</c:v>
                </c:pt>
                <c:pt idx="1866" formatCode="0.00E+00">
                  <c:v>6.8657404063741476E-6</c:v>
                </c:pt>
                <c:pt idx="1867" formatCode="0.00E+00">
                  <c:v>5.2273125695584201E-6</c:v>
                </c:pt>
                <c:pt idx="1868" formatCode="0.00E+00">
                  <c:v>1.0268127464777013E-5</c:v>
                </c:pt>
                <c:pt idx="1869" formatCode="0.00E+00">
                  <c:v>3.462659231193581E-5</c:v>
                </c:pt>
                <c:pt idx="1870" formatCode="0.00E+00">
                  <c:v>1.6877566068534716E-5</c:v>
                </c:pt>
                <c:pt idx="1871" formatCode="0.00E+00">
                  <c:v>1.0614581125529403E-5</c:v>
                </c:pt>
                <c:pt idx="1872" formatCode="0.00E+00">
                  <c:v>1.3573375109884413E-5</c:v>
                </c:pt>
                <c:pt idx="1873" formatCode="0.00E+00">
                  <c:v>1.7144926139453011E-5</c:v>
                </c:pt>
                <c:pt idx="1874" formatCode="0.00E+00">
                  <c:v>1.868655450380472E-5</c:v>
                </c:pt>
                <c:pt idx="1875" formatCode="0.00E+00">
                  <c:v>2.7438514203364141E-7</c:v>
                </c:pt>
                <c:pt idx="1876" formatCode="0.00E+00">
                  <c:v>8.0411764435873596E-5</c:v>
                </c:pt>
                <c:pt idx="1877" formatCode="0.00E+00">
                  <c:v>3.8219664164994121E-5</c:v>
                </c:pt>
                <c:pt idx="1878" formatCode="0.00E+00">
                  <c:v>6.030985319348683E-6</c:v>
                </c:pt>
                <c:pt idx="1879" formatCode="0.00E+00">
                  <c:v>3.9379516311399535E-5</c:v>
                </c:pt>
                <c:pt idx="1880" formatCode="0.00E+00">
                  <c:v>3.0857665550462527E-5</c:v>
                </c:pt>
                <c:pt idx="1881" formatCode="0.00E+00">
                  <c:v>1.6743758758926023E-6</c:v>
                </c:pt>
                <c:pt idx="1882" formatCode="0.00E+00">
                  <c:v>8.0381671623551233E-6</c:v>
                </c:pt>
                <c:pt idx="1883" formatCode="0.00E+00">
                  <c:v>1.6188196388201011E-5</c:v>
                </c:pt>
                <c:pt idx="1884" formatCode="0.00E+00">
                  <c:v>4.0917751185805834E-5</c:v>
                </c:pt>
                <c:pt idx="1885" formatCode="0.00E+00">
                  <c:v>9.3546379328831768E-6</c:v>
                </c:pt>
                <c:pt idx="1886" formatCode="0.00E+00">
                  <c:v>1.5563104394627322E-5</c:v>
                </c:pt>
                <c:pt idx="1887" formatCode="0.00E+00">
                  <c:v>1.2805324484579009E-5</c:v>
                </c:pt>
                <c:pt idx="1888" formatCode="0.00E+00">
                  <c:v>2.4705565339290299E-5</c:v>
                </c:pt>
                <c:pt idx="1889" formatCode="0.00E+00">
                  <c:v>4.6147808231260095E-6</c:v>
                </c:pt>
                <c:pt idx="1890" formatCode="0.00E+00">
                  <c:v>2.0879303562293041E-6</c:v>
                </c:pt>
                <c:pt idx="1891" formatCode="0.00E+00">
                  <c:v>3.3761269635339613E-6</c:v>
                </c:pt>
                <c:pt idx="1892" formatCode="0.00E+00">
                  <c:v>5.0763043769098129E-5</c:v>
                </c:pt>
                <c:pt idx="1893" formatCode="0.00E+00">
                  <c:v>1.66764689270416E-5</c:v>
                </c:pt>
                <c:pt idx="1894" formatCode="0.00E+00">
                  <c:v>6.9274853253579741E-6</c:v>
                </c:pt>
                <c:pt idx="1895" formatCode="0.00E+00">
                  <c:v>3.2504179013218419E-5</c:v>
                </c:pt>
                <c:pt idx="1896" formatCode="0.00E+00">
                  <c:v>7.0733266674069913E-5</c:v>
                </c:pt>
                <c:pt idx="1897" formatCode="0.00E+00">
                  <c:v>5.8076866360107824E-6</c:v>
                </c:pt>
                <c:pt idx="1898" formatCode="0.00E+00">
                  <c:v>2.1898660972131801E-6</c:v>
                </c:pt>
                <c:pt idx="1899" formatCode="0.00E+00">
                  <c:v>9.1315880089847508E-6</c:v>
                </c:pt>
                <c:pt idx="1900" formatCode="0.00E+00">
                  <c:v>1.3325562842568914E-5</c:v>
                </c:pt>
                <c:pt idx="1901" formatCode="0.00E+00">
                  <c:v>7.4667555616658131E-6</c:v>
                </c:pt>
                <c:pt idx="1902" formatCode="0.00E+00">
                  <c:v>6.1806996016608583E-5</c:v>
                </c:pt>
                <c:pt idx="1903" formatCode="0.00E+00">
                  <c:v>8.5480603197761008E-6</c:v>
                </c:pt>
                <c:pt idx="1904" formatCode="0.00E+00">
                  <c:v>2.5468053145248901E-5</c:v>
                </c:pt>
                <c:pt idx="1905" formatCode="0.00E+00">
                  <c:v>2.7291082303437927E-6</c:v>
                </c:pt>
                <c:pt idx="1906" formatCode="0.00E+00">
                  <c:v>5.4624867104983028E-6</c:v>
                </c:pt>
                <c:pt idx="1907" formatCode="0.00E+00">
                  <c:v>1.568189912645051E-5</c:v>
                </c:pt>
                <c:pt idx="1908" formatCode="0.00E+00">
                  <c:v>4.4029968024746451E-6</c:v>
                </c:pt>
                <c:pt idx="1909" formatCode="0.00E+00">
                  <c:v>9.7307247775510452E-6</c:v>
                </c:pt>
                <c:pt idx="1910" formatCode="0.00E+00">
                  <c:v>1.3953505396928025E-5</c:v>
                </c:pt>
                <c:pt idx="1911" formatCode="0.00E+00">
                  <c:v>1.2868940073851799E-5</c:v>
                </c:pt>
                <c:pt idx="1912" formatCode="0.00E+00">
                  <c:v>1.53209068387447E-5</c:v>
                </c:pt>
                <c:pt idx="1913" formatCode="0.00E+00">
                  <c:v>6.4254761578431048E-6</c:v>
                </c:pt>
                <c:pt idx="1914" formatCode="0.00E+00">
                  <c:v>8.4118312486918662E-6</c:v>
                </c:pt>
                <c:pt idx="1915" formatCode="0.00E+00">
                  <c:v>1.2962911915404606E-5</c:v>
                </c:pt>
                <c:pt idx="1916" formatCode="0.00E+00">
                  <c:v>3.6337084159735212E-5</c:v>
                </c:pt>
                <c:pt idx="1917" formatCode="0.00E+00">
                  <c:v>3.4245641176879448E-5</c:v>
                </c:pt>
                <c:pt idx="1918" formatCode="0.00E+00">
                  <c:v>7.1336277500623593E-6</c:v>
                </c:pt>
                <c:pt idx="1919" formatCode="0.00E+00">
                  <c:v>8.5133324262450779E-6</c:v>
                </c:pt>
                <c:pt idx="1920" formatCode="0.00E+00">
                  <c:v>2.1676224023900729E-5</c:v>
                </c:pt>
                <c:pt idx="1921" formatCode="0.00E+00">
                  <c:v>1.4699115034940901E-5</c:v>
                </c:pt>
                <c:pt idx="1922" formatCode="0.00E+00">
                  <c:v>6.5439204900872678E-6</c:v>
                </c:pt>
                <c:pt idx="1923" formatCode="0.00E+00">
                  <c:v>7.0393957474742392E-6</c:v>
                </c:pt>
                <c:pt idx="1924" formatCode="0.00E+00">
                  <c:v>2.1126740978705813E-5</c:v>
                </c:pt>
                <c:pt idx="1925" formatCode="0.00E+00">
                  <c:v>8.4662942856377151E-6</c:v>
                </c:pt>
                <c:pt idx="1926" formatCode="0.00E+00">
                  <c:v>9.3472324257506565E-7</c:v>
                </c:pt>
                <c:pt idx="1927" formatCode="0.00E+00">
                  <c:v>8.352490962222557E-7</c:v>
                </c:pt>
                <c:pt idx="1928" formatCode="0.00E+00">
                  <c:v>5.2613146063971999E-5</c:v>
                </c:pt>
                <c:pt idx="1929" formatCode="0.00E+00">
                  <c:v>1.46326175235196E-5</c:v>
                </c:pt>
                <c:pt idx="1930" formatCode="0.00E+00">
                  <c:v>8.5706706167280935E-7</c:v>
                </c:pt>
                <c:pt idx="1931" formatCode="0.00E+00">
                  <c:v>4.3278625895254724E-6</c:v>
                </c:pt>
                <c:pt idx="1932" formatCode="0.00E+00">
                  <c:v>3.1177963411991836E-5</c:v>
                </c:pt>
                <c:pt idx="1933" formatCode="0.00E+00">
                  <c:v>4.1436694332782948E-5</c:v>
                </c:pt>
                <c:pt idx="1934" formatCode="0.00E+00">
                  <c:v>1.397374716523911E-6</c:v>
                </c:pt>
                <c:pt idx="1935" formatCode="0.00E+00">
                  <c:v>1.5928603662873416E-5</c:v>
                </c:pt>
                <c:pt idx="1936" formatCode="0.00E+00">
                  <c:v>3.5869075422422355E-5</c:v>
                </c:pt>
                <c:pt idx="1937" formatCode="0.00E+00">
                  <c:v>3.8608573647816942E-6</c:v>
                </c:pt>
                <c:pt idx="1938" formatCode="0.00E+00">
                  <c:v>1.4844687140801212E-6</c:v>
                </c:pt>
                <c:pt idx="1939" formatCode="0.00E+00">
                  <c:v>3.0203768221375644E-6</c:v>
                </c:pt>
                <c:pt idx="1940" formatCode="0.00E+00">
                  <c:v>2.0483390933402512E-5</c:v>
                </c:pt>
                <c:pt idx="1941" formatCode="0.00E+00">
                  <c:v>3.5913106356473541E-5</c:v>
                </c:pt>
                <c:pt idx="1942" formatCode="0.00E+00">
                  <c:v>2.1607635194555528E-5</c:v>
                </c:pt>
                <c:pt idx="1943" formatCode="0.00E+00">
                  <c:v>6.3965955886353352E-6</c:v>
                </c:pt>
                <c:pt idx="1944" formatCode="0.00E+00">
                  <c:v>3.2185575765220837E-5</c:v>
                </c:pt>
                <c:pt idx="1945" formatCode="0.00E+00">
                  <c:v>1.00076179148041E-6</c:v>
                </c:pt>
                <c:pt idx="1946" formatCode="0.00E+00">
                  <c:v>1.8921351612623722E-5</c:v>
                </c:pt>
                <c:pt idx="1947" formatCode="0.00E+00">
                  <c:v>1.05752655264107E-5</c:v>
                </c:pt>
                <c:pt idx="1948" formatCode="0.00E+00">
                  <c:v>6.2518133883201387E-5</c:v>
                </c:pt>
                <c:pt idx="1949" formatCode="0.00E+00">
                  <c:v>1.1970441965036311E-5</c:v>
                </c:pt>
                <c:pt idx="1950" formatCode="0.00E+00">
                  <c:v>3.6206647864149039E-5</c:v>
                </c:pt>
                <c:pt idx="1951" formatCode="0.00E+00">
                  <c:v>5.7723661773871047E-6</c:v>
                </c:pt>
                <c:pt idx="1952" formatCode="0.00E+00">
                  <c:v>2.0002277346757525E-5</c:v>
                </c:pt>
                <c:pt idx="1953" formatCode="0.00E+00">
                  <c:v>8.8678817111019337E-7</c:v>
                </c:pt>
                <c:pt idx="1954" formatCode="0.00E+00">
                  <c:v>2.1519763083041815E-5</c:v>
                </c:pt>
                <c:pt idx="1955" formatCode="0.00E+00">
                  <c:v>6.6639955610868314E-6</c:v>
                </c:pt>
                <c:pt idx="1956" formatCode="0.00E+00">
                  <c:v>1.6341859538116424E-5</c:v>
                </c:pt>
                <c:pt idx="1957" formatCode="0.00E+00">
                  <c:v>2.2054048220541813E-5</c:v>
                </c:pt>
                <c:pt idx="1958" formatCode="0.00E+00">
                  <c:v>8.27916149049627E-6</c:v>
                </c:pt>
                <c:pt idx="1959" formatCode="0.00E+00">
                  <c:v>9.3974395427893099E-6</c:v>
                </c:pt>
                <c:pt idx="1960" formatCode="0.00E+00">
                  <c:v>5.1079487357273024E-5</c:v>
                </c:pt>
                <c:pt idx="1961" formatCode="0.00E+00">
                  <c:v>1.0990782718761611E-5</c:v>
                </c:pt>
                <c:pt idx="1962" formatCode="0.00E+00">
                  <c:v>1.6870055211284129E-6</c:v>
                </c:pt>
                <c:pt idx="1963" formatCode="0.00E+00">
                  <c:v>4.9331702062656653E-6</c:v>
                </c:pt>
                <c:pt idx="1964" formatCode="0.00E+00">
                  <c:v>5.9387593847799093E-5</c:v>
                </c:pt>
                <c:pt idx="1965" formatCode="0.00E+00">
                  <c:v>1.3165146295748212E-5</c:v>
                </c:pt>
                <c:pt idx="1966" formatCode="0.00E+00">
                  <c:v>3.1974231543296922E-5</c:v>
                </c:pt>
                <c:pt idx="1967" formatCode="0.00E+00">
                  <c:v>6.5057149128015543E-5</c:v>
                </c:pt>
                <c:pt idx="1968" formatCode="0.00E+00">
                  <c:v>5.083769149341649E-5</c:v>
                </c:pt>
                <c:pt idx="1969" formatCode="0.00E+00">
                  <c:v>7.921486711893691E-6</c:v>
                </c:pt>
                <c:pt idx="1970" formatCode="0.00E+00">
                  <c:v>2.2071823636532414E-6</c:v>
                </c:pt>
                <c:pt idx="1971" formatCode="0.00E+00">
                  <c:v>8.0900461838648062E-6</c:v>
                </c:pt>
                <c:pt idx="1972" formatCode="0.00E+00">
                  <c:v>5.1287985751216741E-6</c:v>
                </c:pt>
                <c:pt idx="1973" formatCode="0.00E+00">
                  <c:v>4.5037602348465244E-5</c:v>
                </c:pt>
                <c:pt idx="1974" formatCode="0.00E+00">
                  <c:v>2.6881333374439036E-5</c:v>
                </c:pt>
                <c:pt idx="1975" formatCode="0.00E+00">
                  <c:v>7.6639066627327142E-6</c:v>
                </c:pt>
                <c:pt idx="1976" formatCode="0.00E+00">
                  <c:v>2.5995391386240123E-5</c:v>
                </c:pt>
                <c:pt idx="1977" formatCode="0.00E+00">
                  <c:v>2.5550673492627127E-5</c:v>
                </c:pt>
                <c:pt idx="1978" formatCode="0.00E+00">
                  <c:v>1.4545480770050712E-6</c:v>
                </c:pt>
                <c:pt idx="1979" formatCode="0.00E+00">
                  <c:v>4.1026964224547655E-5</c:v>
                </c:pt>
                <c:pt idx="1980" formatCode="0.00E+00">
                  <c:v>2.1425521610084202E-5</c:v>
                </c:pt>
                <c:pt idx="1981" formatCode="0.00E+00">
                  <c:v>7.8010858415256243E-5</c:v>
                </c:pt>
                <c:pt idx="1982" formatCode="0.00E+00">
                  <c:v>1.6202037951302211E-5</c:v>
                </c:pt>
                <c:pt idx="1983" formatCode="0.00E+00">
                  <c:v>1.0266026468200407E-5</c:v>
                </c:pt>
                <c:pt idx="1984" formatCode="0.00E+00">
                  <c:v>4.1497856657244327E-5</c:v>
                </c:pt>
                <c:pt idx="1985" formatCode="0.00E+00">
                  <c:v>4.7382894948051303E-5</c:v>
                </c:pt>
                <c:pt idx="1986" formatCode="0.00E+00">
                  <c:v>4.2974507544235654E-6</c:v>
                </c:pt>
                <c:pt idx="1987" formatCode="0.00E+00">
                  <c:v>3.8406239130499529E-6</c:v>
                </c:pt>
                <c:pt idx="1988" formatCode="0.00E+00">
                  <c:v>8.10245438709347E-5</c:v>
                </c:pt>
                <c:pt idx="1989" formatCode="0.00E+00">
                  <c:v>6.9727505409533687E-5</c:v>
                </c:pt>
                <c:pt idx="1990" formatCode="0.00E+00">
                  <c:v>1.2786618690330014E-5</c:v>
                </c:pt>
                <c:pt idx="1991" formatCode="0.00E+00">
                  <c:v>8.9061084639486964E-6</c:v>
                </c:pt>
                <c:pt idx="1992" formatCode="0.00E+00">
                  <c:v>3.6371370305527549E-5</c:v>
                </c:pt>
                <c:pt idx="1993" formatCode="0.00E+00">
                  <c:v>3.1654913903012423E-5</c:v>
                </c:pt>
                <c:pt idx="1994" formatCode="0.00E+00">
                  <c:v>2.2661775505306834E-5</c:v>
                </c:pt>
                <c:pt idx="1995" formatCode="0.00E+00">
                  <c:v>2.6611969051015033E-5</c:v>
                </c:pt>
                <c:pt idx="1996" formatCode="0.00E+00">
                  <c:v>2.4245505237822214E-5</c:v>
                </c:pt>
                <c:pt idx="1997" formatCode="0.00E+00">
                  <c:v>1.5370567194812219E-5</c:v>
                </c:pt>
                <c:pt idx="1998" formatCode="0.00E+00">
                  <c:v>7.515412412171679E-6</c:v>
                </c:pt>
                <c:pt idx="1999" formatCode="0.00E+00">
                  <c:v>5.0883728496444052E-6</c:v>
                </c:pt>
                <c:pt idx="2000" formatCode="0.00E+00">
                  <c:v>3.5917807804094139E-5</c:v>
                </c:pt>
                <c:pt idx="2001" formatCode="0.00E+00">
                  <c:v>3.3557322913560519E-5</c:v>
                </c:pt>
                <c:pt idx="2002" formatCode="0.00E+00">
                  <c:v>3.2875890709325354E-5</c:v>
                </c:pt>
                <c:pt idx="2003" formatCode="0.00E+00">
                  <c:v>1.155714430558531E-5</c:v>
                </c:pt>
                <c:pt idx="2004" formatCode="0.00E+00">
                  <c:v>2.3017964505483415E-5</c:v>
                </c:pt>
                <c:pt idx="2005" formatCode="0.00E+00">
                  <c:v>3.8279721176866854E-6</c:v>
                </c:pt>
                <c:pt idx="2006" formatCode="0.00E+00">
                  <c:v>6.9900029131900076E-5</c:v>
                </c:pt>
                <c:pt idx="2007" formatCode="0.00E+00">
                  <c:v>1.1338924655297011E-5</c:v>
                </c:pt>
                <c:pt idx="2008" formatCode="0.00E+00">
                  <c:v>3.1063443422637141E-5</c:v>
                </c:pt>
                <c:pt idx="2009" formatCode="0.00E+00">
                  <c:v>2.4155886972417298E-5</c:v>
                </c:pt>
                <c:pt idx="2010" formatCode="0.00E+00">
                  <c:v>2.9432090839776824E-5</c:v>
                </c:pt>
                <c:pt idx="2011" formatCode="0.00E+00">
                  <c:v>9.8851254340850541E-6</c:v>
                </c:pt>
                <c:pt idx="2012" formatCode="0.00E+00">
                  <c:v>2.9975488092686602E-5</c:v>
                </c:pt>
                <c:pt idx="2013" formatCode="0.00E+00">
                  <c:v>1.2164260714820207E-5</c:v>
                </c:pt>
                <c:pt idx="2014" formatCode="0.00E+00">
                  <c:v>2.7815561949055123E-5</c:v>
                </c:pt>
                <c:pt idx="2015" formatCode="0.00E+00">
                  <c:v>4.8560952663693804E-6</c:v>
                </c:pt>
                <c:pt idx="2016" formatCode="0.00E+00">
                  <c:v>4.916524243993783E-5</c:v>
                </c:pt>
                <c:pt idx="2017" formatCode="0.00E+00">
                  <c:v>9.554590004194974E-6</c:v>
                </c:pt>
                <c:pt idx="2018" formatCode="0.00E+00">
                  <c:v>3.1082785123657233E-6</c:v>
                </c:pt>
                <c:pt idx="2019" formatCode="0.00E+00">
                  <c:v>1.1954622042038513E-6</c:v>
                </c:pt>
                <c:pt idx="2020" formatCode="0.00E+00">
                  <c:v>2.2237086308416127E-5</c:v>
                </c:pt>
                <c:pt idx="2021" formatCode="0.00E+00">
                  <c:v>6.8562133078585774E-5</c:v>
                </c:pt>
                <c:pt idx="2022" formatCode="0.00E+00">
                  <c:v>4.079698659295394E-5</c:v>
                </c:pt>
                <c:pt idx="2023" formatCode="0.00E+00">
                  <c:v>7.4331085715272965E-6</c:v>
                </c:pt>
                <c:pt idx="2024" formatCode="0.00E+00">
                  <c:v>4.1355531994777732E-5</c:v>
                </c:pt>
                <c:pt idx="2025" formatCode="0.00E+00">
                  <c:v>4.2489605779080997E-5</c:v>
                </c:pt>
                <c:pt idx="2026" formatCode="0.00E+00">
                  <c:v>2.1786180378153214E-5</c:v>
                </c:pt>
                <c:pt idx="2027" formatCode="0.00E+00">
                  <c:v>2.5409126234188602E-6</c:v>
                </c:pt>
                <c:pt idx="2028" formatCode="0.00E+00">
                  <c:v>5.7876950890668857E-5</c:v>
                </c:pt>
                <c:pt idx="2029" formatCode="0.00E+00">
                  <c:v>9.8821030558427745E-6</c:v>
                </c:pt>
                <c:pt idx="2030" formatCode="0.00E+00">
                  <c:v>5.5162013069476569E-8</c:v>
                </c:pt>
                <c:pt idx="2031" formatCode="0.00E+00">
                  <c:v>5.3005557357047261E-6</c:v>
                </c:pt>
                <c:pt idx="2032" formatCode="0.00E+00">
                  <c:v>6.7379087033890464E-5</c:v>
                </c:pt>
                <c:pt idx="2033" formatCode="0.00E+00">
                  <c:v>1.0059809031986007E-5</c:v>
                </c:pt>
                <c:pt idx="2034" formatCode="0.00E+00">
                  <c:v>1.9046181594910726E-5</c:v>
                </c:pt>
                <c:pt idx="2035" formatCode="0.00E+00">
                  <c:v>6.0516204026994297E-6</c:v>
                </c:pt>
                <c:pt idx="2036" formatCode="0.00E+00">
                  <c:v>8.4799874607763531E-6</c:v>
                </c:pt>
                <c:pt idx="2037" formatCode="0.00E+00">
                  <c:v>4.5378940087161218E-5</c:v>
                </c:pt>
                <c:pt idx="2038" formatCode="0.00E+00">
                  <c:v>2.9023199502912128E-6</c:v>
                </c:pt>
                <c:pt idx="2039" formatCode="0.00E+00">
                  <c:v>1.6874402881818515E-5</c:v>
                </c:pt>
                <c:pt idx="2040" formatCode="0.00E+00">
                  <c:v>7.4571869185121245E-5</c:v>
                </c:pt>
                <c:pt idx="2041" formatCode="0.00E+00">
                  <c:v>1.831612292023001E-5</c:v>
                </c:pt>
                <c:pt idx="2042" formatCode="0.00E+00">
                  <c:v>4.5676366396509598E-6</c:v>
                </c:pt>
                <c:pt idx="2043" formatCode="0.00E+00">
                  <c:v>7.0998635857701003E-6</c:v>
                </c:pt>
                <c:pt idx="2044" formatCode="0.00E+00">
                  <c:v>2.6847097171395746E-5</c:v>
                </c:pt>
                <c:pt idx="2045" formatCode="0.00E+00">
                  <c:v>9.9843488071809736E-6</c:v>
                </c:pt>
                <c:pt idx="2046" formatCode="0.00E+00">
                  <c:v>1.8295768357277912E-5</c:v>
                </c:pt>
              </c:numCache>
            </c:numRef>
          </c:yVal>
        </c:ser>
        <c:ser>
          <c:idx val="2"/>
          <c:order val="2"/>
          <c:tx>
            <c:strRef>
              <c:f>rough_road!$D$1</c:f>
              <c:strCache>
                <c:ptCount val="1"/>
                <c:pt idx="0">
                  <c:v>Model 1/(1+S^2)</c:v>
                </c:pt>
              </c:strCache>
            </c:strRef>
          </c:tx>
          <c:spPr>
            <a:ln w="25400">
              <a:solidFill>
                <a:srgbClr val="FF0000"/>
              </a:solidFill>
            </a:ln>
          </c:spPr>
          <c:marker>
            <c:symbol val="none"/>
          </c:marker>
          <c:xVal>
            <c:numRef>
              <c:f>rough_road!$A$2:$A$2048</c:f>
              <c:numCache>
                <c:formatCode>General</c:formatCode>
                <c:ptCount val="2047"/>
                <c:pt idx="0">
                  <c:v>0.5578111955935563</c:v>
                </c:pt>
                <c:pt idx="1">
                  <c:v>0.836716793390334</c:v>
                </c:pt>
                <c:pt idx="2">
                  <c:v>1.1156223911871093</c:v>
                </c:pt>
                <c:pt idx="3">
                  <c:v>1.3945279889838906</c:v>
                </c:pt>
                <c:pt idx="4">
                  <c:v>1.67343358678066</c:v>
                </c:pt>
                <c:pt idx="5">
                  <c:v>1.95233918457744</c:v>
                </c:pt>
                <c:pt idx="6">
                  <c:v>2.2312447823742199</c:v>
                </c:pt>
                <c:pt idx="7">
                  <c:v>2.5101503801709999</c:v>
                </c:pt>
                <c:pt idx="8">
                  <c:v>2.7890559779677799</c:v>
                </c:pt>
                <c:pt idx="9">
                  <c:v>3.0679615757645613</c:v>
                </c:pt>
                <c:pt idx="10">
                  <c:v>3.3468671735613285</c:v>
                </c:pt>
                <c:pt idx="11">
                  <c:v>3.6257727713581098</c:v>
                </c:pt>
                <c:pt idx="12">
                  <c:v>3.9046783691548872</c:v>
                </c:pt>
                <c:pt idx="13">
                  <c:v>4.1835839669516695</c:v>
                </c:pt>
                <c:pt idx="14">
                  <c:v>4.4624895647484468</c:v>
                </c:pt>
                <c:pt idx="15">
                  <c:v>4.7413951625452198</c:v>
                </c:pt>
                <c:pt idx="16">
                  <c:v>5.0203007603419971</c:v>
                </c:pt>
                <c:pt idx="17">
                  <c:v>5.2992063581387798</c:v>
                </c:pt>
                <c:pt idx="18">
                  <c:v>5.5781119559355572</c:v>
                </c:pt>
                <c:pt idx="19">
                  <c:v>5.8570175537323372</c:v>
                </c:pt>
                <c:pt idx="20">
                  <c:v>6.1359231515291199</c:v>
                </c:pt>
                <c:pt idx="21">
                  <c:v>6.4148287493258875</c:v>
                </c:pt>
                <c:pt idx="22">
                  <c:v>6.6937343471226685</c:v>
                </c:pt>
                <c:pt idx="23">
                  <c:v>6.9726399449194503</c:v>
                </c:pt>
                <c:pt idx="24">
                  <c:v>7.2515455427162285</c:v>
                </c:pt>
                <c:pt idx="25">
                  <c:v>7.5304511405130103</c:v>
                </c:pt>
                <c:pt idx="26">
                  <c:v>7.8093567383097895</c:v>
                </c:pt>
                <c:pt idx="27">
                  <c:v>8.088262336106558</c:v>
                </c:pt>
                <c:pt idx="28">
                  <c:v>8.367167933903346</c:v>
                </c:pt>
                <c:pt idx="29">
                  <c:v>8.6460735317001181</c:v>
                </c:pt>
                <c:pt idx="30">
                  <c:v>8.9249791294968954</c:v>
                </c:pt>
                <c:pt idx="31">
                  <c:v>9.2038847272936692</c:v>
                </c:pt>
                <c:pt idx="32">
                  <c:v>9.4827903250904502</c:v>
                </c:pt>
                <c:pt idx="33">
                  <c:v>9.7616959228872293</c:v>
                </c:pt>
                <c:pt idx="34">
                  <c:v>10.040601520684</c:v>
                </c:pt>
                <c:pt idx="35">
                  <c:v>10.319507118480708</c:v>
                </c:pt>
                <c:pt idx="36">
                  <c:v>10.598412716277499</c:v>
                </c:pt>
                <c:pt idx="37">
                  <c:v>10.8773183140743</c:v>
                </c:pt>
                <c:pt idx="38">
                  <c:v>11.156223911871098</c:v>
                </c:pt>
                <c:pt idx="39">
                  <c:v>11.435129509667805</c:v>
                </c:pt>
                <c:pt idx="40">
                  <c:v>11.7140351074646</c:v>
                </c:pt>
                <c:pt idx="41">
                  <c:v>11.9929407052614</c:v>
                </c:pt>
                <c:pt idx="42">
                  <c:v>12.271846303058204</c:v>
                </c:pt>
                <c:pt idx="43">
                  <c:v>12.550751900854999</c:v>
                </c:pt>
                <c:pt idx="44">
                  <c:v>12.8296574986517</c:v>
                </c:pt>
                <c:pt idx="45">
                  <c:v>13.108563096448499</c:v>
                </c:pt>
                <c:pt idx="46">
                  <c:v>13.387468694245305</c:v>
                </c:pt>
                <c:pt idx="47">
                  <c:v>13.6663742920421</c:v>
                </c:pt>
                <c:pt idx="48">
                  <c:v>13.945279889838799</c:v>
                </c:pt>
                <c:pt idx="49">
                  <c:v>14.224185487635593</c:v>
                </c:pt>
                <c:pt idx="50">
                  <c:v>14.503091085432398</c:v>
                </c:pt>
                <c:pt idx="51">
                  <c:v>14.781996683229202</c:v>
                </c:pt>
                <c:pt idx="52">
                  <c:v>15.060902281026005</c:v>
                </c:pt>
                <c:pt idx="53">
                  <c:v>15.339807878822706</c:v>
                </c:pt>
                <c:pt idx="54">
                  <c:v>15.618713476619495</c:v>
                </c:pt>
                <c:pt idx="55">
                  <c:v>15.897619074416305</c:v>
                </c:pt>
                <c:pt idx="56">
                  <c:v>16.176524672213102</c:v>
                </c:pt>
                <c:pt idx="57">
                  <c:v>16.455430270009778</c:v>
                </c:pt>
                <c:pt idx="58">
                  <c:v>16.73433586780661</c:v>
                </c:pt>
                <c:pt idx="59">
                  <c:v>17.013241465603411</c:v>
                </c:pt>
                <c:pt idx="60">
                  <c:v>17.29214706340019</c:v>
                </c:pt>
                <c:pt idx="61">
                  <c:v>17.571052661197001</c:v>
                </c:pt>
                <c:pt idx="62">
                  <c:v>17.849958258993698</c:v>
                </c:pt>
                <c:pt idx="63">
                  <c:v>18.12886385679051</c:v>
                </c:pt>
                <c:pt idx="64">
                  <c:v>18.407769454587289</c:v>
                </c:pt>
                <c:pt idx="65">
                  <c:v>18.6866750523841</c:v>
                </c:pt>
                <c:pt idx="66">
                  <c:v>18.965580650180883</c:v>
                </c:pt>
                <c:pt idx="67">
                  <c:v>19.244486247977584</c:v>
                </c:pt>
                <c:pt idx="68">
                  <c:v>19.52339184577438</c:v>
                </c:pt>
                <c:pt idx="69">
                  <c:v>19.802297443571184</c:v>
                </c:pt>
                <c:pt idx="70">
                  <c:v>20.081203041367978</c:v>
                </c:pt>
                <c:pt idx="71">
                  <c:v>20.360108639164789</c:v>
                </c:pt>
                <c:pt idx="72">
                  <c:v>20.63901423696149</c:v>
                </c:pt>
                <c:pt idx="73">
                  <c:v>20.91791983475829</c:v>
                </c:pt>
                <c:pt idx="74">
                  <c:v>21.196825432555105</c:v>
                </c:pt>
                <c:pt idx="75">
                  <c:v>21.475731030351874</c:v>
                </c:pt>
                <c:pt idx="76">
                  <c:v>21.754636628148599</c:v>
                </c:pt>
                <c:pt idx="77">
                  <c:v>22.033542225945386</c:v>
                </c:pt>
                <c:pt idx="78">
                  <c:v>22.31244782374219</c:v>
                </c:pt>
                <c:pt idx="79">
                  <c:v>22.591353421539001</c:v>
                </c:pt>
                <c:pt idx="80">
                  <c:v>22.870259019335791</c:v>
                </c:pt>
                <c:pt idx="81">
                  <c:v>23.149164617132509</c:v>
                </c:pt>
                <c:pt idx="82">
                  <c:v>23.428070214929278</c:v>
                </c:pt>
                <c:pt idx="83">
                  <c:v>23.7069758127261</c:v>
                </c:pt>
                <c:pt idx="84">
                  <c:v>23.985881410522889</c:v>
                </c:pt>
                <c:pt idx="85">
                  <c:v>24.26478700831969</c:v>
                </c:pt>
                <c:pt idx="86">
                  <c:v>24.543692606116402</c:v>
                </c:pt>
                <c:pt idx="87">
                  <c:v>24.822598203913181</c:v>
                </c:pt>
                <c:pt idx="88">
                  <c:v>25.101503801709985</c:v>
                </c:pt>
                <c:pt idx="89">
                  <c:v>25.380409399506789</c:v>
                </c:pt>
                <c:pt idx="90">
                  <c:v>25.6593149973036</c:v>
                </c:pt>
                <c:pt idx="91">
                  <c:v>25.938220595100283</c:v>
                </c:pt>
                <c:pt idx="92">
                  <c:v>26.217126192897101</c:v>
                </c:pt>
                <c:pt idx="93">
                  <c:v>26.496031790693888</c:v>
                </c:pt>
                <c:pt idx="94">
                  <c:v>26.774937388490709</c:v>
                </c:pt>
                <c:pt idx="95">
                  <c:v>27.053842986287499</c:v>
                </c:pt>
                <c:pt idx="96">
                  <c:v>27.33274858408419</c:v>
                </c:pt>
                <c:pt idx="97">
                  <c:v>27.611654181881011</c:v>
                </c:pt>
                <c:pt idx="98">
                  <c:v>27.89055977967779</c:v>
                </c:pt>
                <c:pt idx="99">
                  <c:v>28.169465377474605</c:v>
                </c:pt>
                <c:pt idx="100">
                  <c:v>28.448370975271278</c:v>
                </c:pt>
                <c:pt idx="101">
                  <c:v>28.727276573068089</c:v>
                </c:pt>
                <c:pt idx="102">
                  <c:v>29.006182170864889</c:v>
                </c:pt>
                <c:pt idx="103">
                  <c:v>29.28508776866169</c:v>
                </c:pt>
                <c:pt idx="104">
                  <c:v>29.563993366458512</c:v>
                </c:pt>
                <c:pt idx="105">
                  <c:v>29.842898964255198</c:v>
                </c:pt>
                <c:pt idx="106">
                  <c:v>30.121804562052017</c:v>
                </c:pt>
                <c:pt idx="107">
                  <c:v>30.400710159848799</c:v>
                </c:pt>
                <c:pt idx="108">
                  <c:v>30.67961575764561</c:v>
                </c:pt>
                <c:pt idx="109">
                  <c:v>30.9585213554424</c:v>
                </c:pt>
                <c:pt idx="110">
                  <c:v>31.23742695323909</c:v>
                </c:pt>
                <c:pt idx="111">
                  <c:v>31.516332551035884</c:v>
                </c:pt>
                <c:pt idx="112">
                  <c:v>31.795238148832688</c:v>
                </c:pt>
                <c:pt idx="113">
                  <c:v>32.074143746629503</c:v>
                </c:pt>
                <c:pt idx="114">
                  <c:v>32.353049344426296</c:v>
                </c:pt>
                <c:pt idx="115">
                  <c:v>32.631954942223011</c:v>
                </c:pt>
                <c:pt idx="116">
                  <c:v>32.910860540019797</c:v>
                </c:pt>
                <c:pt idx="117">
                  <c:v>33.189766137816576</c:v>
                </c:pt>
                <c:pt idx="118">
                  <c:v>33.468671735613377</c:v>
                </c:pt>
                <c:pt idx="119">
                  <c:v>33.747577333410199</c:v>
                </c:pt>
                <c:pt idx="120">
                  <c:v>34.0264829312069</c:v>
                </c:pt>
                <c:pt idx="121">
                  <c:v>34.3053885290037</c:v>
                </c:pt>
                <c:pt idx="122">
                  <c:v>34.584294126800494</c:v>
                </c:pt>
                <c:pt idx="123">
                  <c:v>34.863199724597301</c:v>
                </c:pt>
                <c:pt idx="124">
                  <c:v>35.142105322394023</c:v>
                </c:pt>
                <c:pt idx="125">
                  <c:v>35.421010920190824</c:v>
                </c:pt>
                <c:pt idx="126">
                  <c:v>35.699916517987603</c:v>
                </c:pt>
                <c:pt idx="127">
                  <c:v>35.978822115784396</c:v>
                </c:pt>
                <c:pt idx="128">
                  <c:v>36.257727713581197</c:v>
                </c:pt>
                <c:pt idx="129">
                  <c:v>36.536633311377912</c:v>
                </c:pt>
                <c:pt idx="130">
                  <c:v>36.815538909174734</c:v>
                </c:pt>
                <c:pt idx="131">
                  <c:v>37.094444506971499</c:v>
                </c:pt>
                <c:pt idx="132">
                  <c:v>37.373350104768299</c:v>
                </c:pt>
                <c:pt idx="133">
                  <c:v>37.652255702565121</c:v>
                </c:pt>
                <c:pt idx="134">
                  <c:v>37.931161300361801</c:v>
                </c:pt>
                <c:pt idx="135">
                  <c:v>38.210066898158601</c:v>
                </c:pt>
                <c:pt idx="136">
                  <c:v>38.488972495955402</c:v>
                </c:pt>
                <c:pt idx="137">
                  <c:v>38.767878093752195</c:v>
                </c:pt>
                <c:pt idx="138">
                  <c:v>39.046783691548995</c:v>
                </c:pt>
                <c:pt idx="139">
                  <c:v>39.325689289345704</c:v>
                </c:pt>
                <c:pt idx="140">
                  <c:v>39.604594887142468</c:v>
                </c:pt>
                <c:pt idx="141">
                  <c:v>39.883500484939297</c:v>
                </c:pt>
                <c:pt idx="142">
                  <c:v>40.162406082736098</c:v>
                </c:pt>
                <c:pt idx="143">
                  <c:v>40.441311680532898</c:v>
                </c:pt>
                <c:pt idx="144">
                  <c:v>40.720217278329613</c:v>
                </c:pt>
                <c:pt idx="145">
                  <c:v>40.999122876126421</c:v>
                </c:pt>
                <c:pt idx="146">
                  <c:v>41.2780284739232</c:v>
                </c:pt>
                <c:pt idx="147">
                  <c:v>41.556934071719994</c:v>
                </c:pt>
                <c:pt idx="148">
                  <c:v>41.835839669516673</c:v>
                </c:pt>
                <c:pt idx="149">
                  <c:v>42.114745267313467</c:v>
                </c:pt>
                <c:pt idx="150">
                  <c:v>42.393650865110295</c:v>
                </c:pt>
                <c:pt idx="151">
                  <c:v>42.672556462907103</c:v>
                </c:pt>
                <c:pt idx="152">
                  <c:v>42.951462060703868</c:v>
                </c:pt>
                <c:pt idx="153">
                  <c:v>43.230367658500597</c:v>
                </c:pt>
                <c:pt idx="154">
                  <c:v>43.509273256297377</c:v>
                </c:pt>
                <c:pt idx="155">
                  <c:v>43.788178854094213</c:v>
                </c:pt>
                <c:pt idx="156">
                  <c:v>44.067084451890956</c:v>
                </c:pt>
                <c:pt idx="157">
                  <c:v>44.345990049687799</c:v>
                </c:pt>
                <c:pt idx="158">
                  <c:v>44.6248956474845</c:v>
                </c:pt>
                <c:pt idx="159">
                  <c:v>44.903801245281294</c:v>
                </c:pt>
                <c:pt idx="160">
                  <c:v>45.182706843078122</c:v>
                </c:pt>
                <c:pt idx="161">
                  <c:v>45.461612440874923</c:v>
                </c:pt>
                <c:pt idx="162">
                  <c:v>45.740518038671745</c:v>
                </c:pt>
                <c:pt idx="163">
                  <c:v>46.019423636468396</c:v>
                </c:pt>
                <c:pt idx="164">
                  <c:v>46.298329234265239</c:v>
                </c:pt>
                <c:pt idx="165">
                  <c:v>46.577234832062004</c:v>
                </c:pt>
                <c:pt idx="166">
                  <c:v>46.856140429858797</c:v>
                </c:pt>
                <c:pt idx="167">
                  <c:v>47.135046027655598</c:v>
                </c:pt>
                <c:pt idx="168">
                  <c:v>47.413951625452277</c:v>
                </c:pt>
                <c:pt idx="169">
                  <c:v>47.692857223249099</c:v>
                </c:pt>
                <c:pt idx="170">
                  <c:v>47.9717628210459</c:v>
                </c:pt>
                <c:pt idx="171">
                  <c:v>48.250668418842665</c:v>
                </c:pt>
                <c:pt idx="172">
                  <c:v>48.529574016639401</c:v>
                </c:pt>
                <c:pt idx="173">
                  <c:v>48.808479614436195</c:v>
                </c:pt>
                <c:pt idx="174">
                  <c:v>49.087385212232995</c:v>
                </c:pt>
                <c:pt idx="175">
                  <c:v>49.366290810029824</c:v>
                </c:pt>
                <c:pt idx="176">
                  <c:v>49.645196407826596</c:v>
                </c:pt>
                <c:pt idx="177">
                  <c:v>49.924102005623297</c:v>
                </c:pt>
                <c:pt idx="178">
                  <c:v>50.203007603420097</c:v>
                </c:pt>
                <c:pt idx="179">
                  <c:v>50.481913201216877</c:v>
                </c:pt>
                <c:pt idx="180">
                  <c:v>50.760818799013698</c:v>
                </c:pt>
                <c:pt idx="181">
                  <c:v>51.039724396810499</c:v>
                </c:pt>
                <c:pt idx="182">
                  <c:v>51.318629994607178</c:v>
                </c:pt>
                <c:pt idx="183">
                  <c:v>51.597535592404022</c:v>
                </c:pt>
                <c:pt idx="184">
                  <c:v>51.876441190200794</c:v>
                </c:pt>
                <c:pt idx="185">
                  <c:v>52.155346787997594</c:v>
                </c:pt>
                <c:pt idx="186">
                  <c:v>52.434252385794395</c:v>
                </c:pt>
                <c:pt idx="187">
                  <c:v>52.713157983591103</c:v>
                </c:pt>
                <c:pt idx="188">
                  <c:v>52.992063581387896</c:v>
                </c:pt>
                <c:pt idx="189">
                  <c:v>53.270969179184711</c:v>
                </c:pt>
                <c:pt idx="190">
                  <c:v>53.549874776981497</c:v>
                </c:pt>
                <c:pt idx="191">
                  <c:v>53.828780374778312</c:v>
                </c:pt>
                <c:pt idx="192">
                  <c:v>54.107685972575013</c:v>
                </c:pt>
                <c:pt idx="193">
                  <c:v>54.386591570371799</c:v>
                </c:pt>
                <c:pt idx="194">
                  <c:v>54.665497168168599</c:v>
                </c:pt>
                <c:pt idx="195">
                  <c:v>54.944402765965378</c:v>
                </c:pt>
                <c:pt idx="196">
                  <c:v>55.223308363762101</c:v>
                </c:pt>
                <c:pt idx="197">
                  <c:v>55.502213961558923</c:v>
                </c:pt>
                <c:pt idx="198">
                  <c:v>55.781119559355702</c:v>
                </c:pt>
                <c:pt idx="199">
                  <c:v>56.060025157152495</c:v>
                </c:pt>
                <c:pt idx="200">
                  <c:v>56.338930754949303</c:v>
                </c:pt>
                <c:pt idx="201">
                  <c:v>56.617836352745996</c:v>
                </c:pt>
                <c:pt idx="202">
                  <c:v>56.896741950542797</c:v>
                </c:pt>
                <c:pt idx="203">
                  <c:v>57.175647548339597</c:v>
                </c:pt>
                <c:pt idx="204">
                  <c:v>57.454553146136398</c:v>
                </c:pt>
                <c:pt idx="205">
                  <c:v>57.733458743933213</c:v>
                </c:pt>
                <c:pt idx="206">
                  <c:v>58.012364341729921</c:v>
                </c:pt>
                <c:pt idx="207">
                  <c:v>58.291269939526721</c:v>
                </c:pt>
                <c:pt idx="208">
                  <c:v>58.5701755373235</c:v>
                </c:pt>
                <c:pt idx="209">
                  <c:v>58.849081135120294</c:v>
                </c:pt>
                <c:pt idx="210">
                  <c:v>59.127986732917101</c:v>
                </c:pt>
                <c:pt idx="211">
                  <c:v>59.406892330713802</c:v>
                </c:pt>
                <c:pt idx="212">
                  <c:v>59.685797928510603</c:v>
                </c:pt>
                <c:pt idx="213">
                  <c:v>59.964703526307396</c:v>
                </c:pt>
                <c:pt idx="214">
                  <c:v>60.243609124104211</c:v>
                </c:pt>
                <c:pt idx="215">
                  <c:v>60.522514721901025</c:v>
                </c:pt>
                <c:pt idx="216">
                  <c:v>60.801420319697648</c:v>
                </c:pt>
                <c:pt idx="217">
                  <c:v>61.080325917494498</c:v>
                </c:pt>
                <c:pt idx="218">
                  <c:v>61.359231515291256</c:v>
                </c:pt>
                <c:pt idx="219">
                  <c:v>61.638137113088113</c:v>
                </c:pt>
                <c:pt idx="220">
                  <c:v>61.9170427108848</c:v>
                </c:pt>
                <c:pt idx="221">
                  <c:v>62.195948308681622</c:v>
                </c:pt>
                <c:pt idx="222">
                  <c:v>62.474853906478401</c:v>
                </c:pt>
                <c:pt idx="223">
                  <c:v>62.753759504275202</c:v>
                </c:pt>
                <c:pt idx="224">
                  <c:v>63.032665102072002</c:v>
                </c:pt>
                <c:pt idx="225">
                  <c:v>63.311570699868675</c:v>
                </c:pt>
                <c:pt idx="226">
                  <c:v>63.590476297665496</c:v>
                </c:pt>
                <c:pt idx="227">
                  <c:v>63.869381895462269</c:v>
                </c:pt>
                <c:pt idx="228">
                  <c:v>64.148287493259062</c:v>
                </c:pt>
                <c:pt idx="229">
                  <c:v>64.427193091055926</c:v>
                </c:pt>
                <c:pt idx="230">
                  <c:v>64.706098688852606</c:v>
                </c:pt>
                <c:pt idx="231">
                  <c:v>64.985004286649399</c:v>
                </c:pt>
                <c:pt idx="232">
                  <c:v>65.263909884446207</c:v>
                </c:pt>
                <c:pt idx="233">
                  <c:v>65.542815482243043</c:v>
                </c:pt>
                <c:pt idx="234">
                  <c:v>65.821721080039779</c:v>
                </c:pt>
                <c:pt idx="235">
                  <c:v>66.100626677836502</c:v>
                </c:pt>
                <c:pt idx="236">
                  <c:v>66.379532275633224</c:v>
                </c:pt>
                <c:pt idx="237">
                  <c:v>66.658437873429975</c:v>
                </c:pt>
                <c:pt idx="238">
                  <c:v>66.937343471226896</c:v>
                </c:pt>
                <c:pt idx="239">
                  <c:v>67.216249069023661</c:v>
                </c:pt>
                <c:pt idx="240">
                  <c:v>67.495154666820397</c:v>
                </c:pt>
                <c:pt idx="241">
                  <c:v>67.774060264617276</c:v>
                </c:pt>
                <c:pt idx="242">
                  <c:v>68.052965862413956</c:v>
                </c:pt>
                <c:pt idx="243">
                  <c:v>68.331871460210806</c:v>
                </c:pt>
                <c:pt idx="244">
                  <c:v>68.610777058007457</c:v>
                </c:pt>
                <c:pt idx="245">
                  <c:v>68.889682655804279</c:v>
                </c:pt>
                <c:pt idx="246">
                  <c:v>69.168588253601015</c:v>
                </c:pt>
                <c:pt idx="247">
                  <c:v>69.447493851397951</c:v>
                </c:pt>
                <c:pt idx="248">
                  <c:v>69.726399449194702</c:v>
                </c:pt>
                <c:pt idx="249">
                  <c:v>70.005305046991325</c:v>
                </c:pt>
                <c:pt idx="250">
                  <c:v>70.284210644788246</c:v>
                </c:pt>
                <c:pt idx="251">
                  <c:v>70.56311624258494</c:v>
                </c:pt>
                <c:pt idx="252">
                  <c:v>70.842021840381761</c:v>
                </c:pt>
                <c:pt idx="253">
                  <c:v>71.120927438178583</c:v>
                </c:pt>
                <c:pt idx="254">
                  <c:v>71.399833035975306</c:v>
                </c:pt>
                <c:pt idx="255">
                  <c:v>71.678738633772014</c:v>
                </c:pt>
                <c:pt idx="256">
                  <c:v>71.957644231568906</c:v>
                </c:pt>
                <c:pt idx="257">
                  <c:v>72.236549829365742</c:v>
                </c:pt>
                <c:pt idx="258">
                  <c:v>72.515455427162493</c:v>
                </c:pt>
                <c:pt idx="259">
                  <c:v>72.794361024959201</c:v>
                </c:pt>
                <c:pt idx="260">
                  <c:v>73.07326662275598</c:v>
                </c:pt>
                <c:pt idx="261">
                  <c:v>73.352172220552717</c:v>
                </c:pt>
                <c:pt idx="262">
                  <c:v>73.631077818349524</c:v>
                </c:pt>
                <c:pt idx="263">
                  <c:v>73.909983416146304</c:v>
                </c:pt>
                <c:pt idx="264">
                  <c:v>74.18888901394304</c:v>
                </c:pt>
                <c:pt idx="265">
                  <c:v>74.467794611739905</c:v>
                </c:pt>
                <c:pt idx="266">
                  <c:v>74.746700209536698</c:v>
                </c:pt>
                <c:pt idx="267">
                  <c:v>75.025605807333463</c:v>
                </c:pt>
                <c:pt idx="268">
                  <c:v>75.304511405130242</c:v>
                </c:pt>
                <c:pt idx="269">
                  <c:v>75.583417002926936</c:v>
                </c:pt>
                <c:pt idx="270">
                  <c:v>75.862322600723758</c:v>
                </c:pt>
                <c:pt idx="271">
                  <c:v>76.141228198520579</c:v>
                </c:pt>
                <c:pt idx="272">
                  <c:v>76.420133796317444</c:v>
                </c:pt>
                <c:pt idx="273">
                  <c:v>76.699039394114081</c:v>
                </c:pt>
                <c:pt idx="274">
                  <c:v>76.977944991910945</c:v>
                </c:pt>
                <c:pt idx="275">
                  <c:v>77.256850589707696</c:v>
                </c:pt>
                <c:pt idx="276">
                  <c:v>77.535756187504418</c:v>
                </c:pt>
                <c:pt idx="277">
                  <c:v>77.814661785301368</c:v>
                </c:pt>
                <c:pt idx="278">
                  <c:v>78.093567383098005</c:v>
                </c:pt>
                <c:pt idx="279">
                  <c:v>78.372472980894713</c:v>
                </c:pt>
                <c:pt idx="280">
                  <c:v>78.651378578691478</c:v>
                </c:pt>
                <c:pt idx="281">
                  <c:v>78.930284176488357</c:v>
                </c:pt>
                <c:pt idx="282">
                  <c:v>79.209189774285093</c:v>
                </c:pt>
                <c:pt idx="283">
                  <c:v>79.488095372081816</c:v>
                </c:pt>
                <c:pt idx="284">
                  <c:v>79.767000969878751</c:v>
                </c:pt>
                <c:pt idx="285">
                  <c:v>80.045906567675502</c:v>
                </c:pt>
                <c:pt idx="286">
                  <c:v>80.324812165472281</c:v>
                </c:pt>
                <c:pt idx="287">
                  <c:v>80.603717763268989</c:v>
                </c:pt>
                <c:pt idx="288">
                  <c:v>80.882623361065797</c:v>
                </c:pt>
                <c:pt idx="289">
                  <c:v>81.161528958862604</c:v>
                </c:pt>
                <c:pt idx="290">
                  <c:v>81.440434556659341</c:v>
                </c:pt>
                <c:pt idx="291">
                  <c:v>81.719340154456134</c:v>
                </c:pt>
                <c:pt idx="292">
                  <c:v>81.998245752252899</c:v>
                </c:pt>
                <c:pt idx="293">
                  <c:v>82.277151350049678</c:v>
                </c:pt>
                <c:pt idx="294">
                  <c:v>82.5560569478465</c:v>
                </c:pt>
                <c:pt idx="295">
                  <c:v>82.834962545643293</c:v>
                </c:pt>
                <c:pt idx="296">
                  <c:v>83.113868143440058</c:v>
                </c:pt>
                <c:pt idx="297">
                  <c:v>83.39277374123678</c:v>
                </c:pt>
                <c:pt idx="298">
                  <c:v>83.671679339033588</c:v>
                </c:pt>
                <c:pt idx="299">
                  <c:v>83.950584936830381</c:v>
                </c:pt>
                <c:pt idx="300">
                  <c:v>84.229490534627189</c:v>
                </c:pt>
                <c:pt idx="301">
                  <c:v>84.50839613242384</c:v>
                </c:pt>
                <c:pt idx="302">
                  <c:v>84.787301730220662</c:v>
                </c:pt>
                <c:pt idx="303">
                  <c:v>85.066207328017526</c:v>
                </c:pt>
                <c:pt idx="304">
                  <c:v>85.345112925814306</c:v>
                </c:pt>
                <c:pt idx="305">
                  <c:v>85.624018523611056</c:v>
                </c:pt>
                <c:pt idx="306">
                  <c:v>85.902924121407807</c:v>
                </c:pt>
                <c:pt idx="307">
                  <c:v>86.1818297192046</c:v>
                </c:pt>
                <c:pt idx="308">
                  <c:v>86.460735317001308</c:v>
                </c:pt>
                <c:pt idx="309">
                  <c:v>86.739640914798201</c:v>
                </c:pt>
                <c:pt idx="310">
                  <c:v>87.018546512594881</c:v>
                </c:pt>
                <c:pt idx="311">
                  <c:v>87.297452110391689</c:v>
                </c:pt>
                <c:pt idx="312">
                  <c:v>87.576357708188439</c:v>
                </c:pt>
                <c:pt idx="313">
                  <c:v>87.855263305985304</c:v>
                </c:pt>
                <c:pt idx="314">
                  <c:v>88.134168903782083</c:v>
                </c:pt>
                <c:pt idx="315">
                  <c:v>88.413074501578905</c:v>
                </c:pt>
                <c:pt idx="316">
                  <c:v>88.691980099375627</c:v>
                </c:pt>
                <c:pt idx="317">
                  <c:v>88.970885697172406</c:v>
                </c:pt>
                <c:pt idx="318">
                  <c:v>89.249791294969199</c:v>
                </c:pt>
                <c:pt idx="319">
                  <c:v>89.528696892765936</c:v>
                </c:pt>
                <c:pt idx="320">
                  <c:v>89.8076024905628</c:v>
                </c:pt>
                <c:pt idx="321">
                  <c:v>90.08650808835948</c:v>
                </c:pt>
                <c:pt idx="322">
                  <c:v>90.365413686156302</c:v>
                </c:pt>
                <c:pt idx="323">
                  <c:v>90.644319283953095</c:v>
                </c:pt>
                <c:pt idx="324">
                  <c:v>90.923224881749945</c:v>
                </c:pt>
                <c:pt idx="325">
                  <c:v>91.202130479546682</c:v>
                </c:pt>
                <c:pt idx="326">
                  <c:v>91.481036077343404</c:v>
                </c:pt>
                <c:pt idx="327">
                  <c:v>91.759941675140226</c:v>
                </c:pt>
                <c:pt idx="328">
                  <c:v>92.038847272936934</c:v>
                </c:pt>
                <c:pt idx="329">
                  <c:v>92.317752870733756</c:v>
                </c:pt>
                <c:pt idx="330">
                  <c:v>92.596658468530507</c:v>
                </c:pt>
                <c:pt idx="331">
                  <c:v>92.8755640663273</c:v>
                </c:pt>
                <c:pt idx="332">
                  <c:v>93.154469664124093</c:v>
                </c:pt>
                <c:pt idx="333">
                  <c:v>93.433375261920901</c:v>
                </c:pt>
                <c:pt idx="334">
                  <c:v>93.712280859717694</c:v>
                </c:pt>
                <c:pt idx="335">
                  <c:v>93.991186457514402</c:v>
                </c:pt>
                <c:pt idx="336">
                  <c:v>94.270092055311181</c:v>
                </c:pt>
                <c:pt idx="337">
                  <c:v>94.548997653108003</c:v>
                </c:pt>
                <c:pt idx="338">
                  <c:v>94.827903250904782</c:v>
                </c:pt>
                <c:pt idx="339">
                  <c:v>95.106808848701519</c:v>
                </c:pt>
                <c:pt idx="340">
                  <c:v>95.385714446498255</c:v>
                </c:pt>
                <c:pt idx="341">
                  <c:v>95.664620044295148</c:v>
                </c:pt>
                <c:pt idx="342">
                  <c:v>95.943525642091927</c:v>
                </c:pt>
                <c:pt idx="343">
                  <c:v>96.222431239888635</c:v>
                </c:pt>
                <c:pt idx="344">
                  <c:v>96.501336837685415</c:v>
                </c:pt>
                <c:pt idx="345">
                  <c:v>96.78024243548218</c:v>
                </c:pt>
                <c:pt idx="346">
                  <c:v>97.059148033278959</c:v>
                </c:pt>
                <c:pt idx="347">
                  <c:v>97.338053631075795</c:v>
                </c:pt>
                <c:pt idx="348">
                  <c:v>97.616959228872645</c:v>
                </c:pt>
                <c:pt idx="349">
                  <c:v>97.895864826669325</c:v>
                </c:pt>
                <c:pt idx="350">
                  <c:v>98.174770424466018</c:v>
                </c:pt>
                <c:pt idx="351">
                  <c:v>98.453676022262883</c:v>
                </c:pt>
                <c:pt idx="352">
                  <c:v>98.732581620059662</c:v>
                </c:pt>
                <c:pt idx="353">
                  <c:v>99.011487217856455</c:v>
                </c:pt>
                <c:pt idx="354">
                  <c:v>99.290392815653135</c:v>
                </c:pt>
                <c:pt idx="355">
                  <c:v>99.569298413449957</c:v>
                </c:pt>
                <c:pt idx="356">
                  <c:v>99.848204011246807</c:v>
                </c:pt>
                <c:pt idx="357">
                  <c:v>100.12710960904305</c:v>
                </c:pt>
                <c:pt idx="358">
                  <c:v>100.40601520684002</c:v>
                </c:pt>
                <c:pt idx="359">
                  <c:v>100.684920804637</c:v>
                </c:pt>
                <c:pt idx="360">
                  <c:v>100.963826402433</c:v>
                </c:pt>
                <c:pt idx="361">
                  <c:v>101.24273200023001</c:v>
                </c:pt>
                <c:pt idx="362">
                  <c:v>101.521637598027</c:v>
                </c:pt>
                <c:pt idx="363">
                  <c:v>101.80054319582401</c:v>
                </c:pt>
                <c:pt idx="364">
                  <c:v>102.07944879362091</c:v>
                </c:pt>
                <c:pt idx="365">
                  <c:v>102.358354391417</c:v>
                </c:pt>
                <c:pt idx="366">
                  <c:v>102.63725998921409</c:v>
                </c:pt>
                <c:pt idx="367">
                  <c:v>102.91616558701106</c:v>
                </c:pt>
                <c:pt idx="368">
                  <c:v>103.19507118480796</c:v>
                </c:pt>
                <c:pt idx="369">
                  <c:v>103.47397678260396</c:v>
                </c:pt>
                <c:pt idx="370">
                  <c:v>103.75288238040093</c:v>
                </c:pt>
                <c:pt idx="371">
                  <c:v>104.031787978198</c:v>
                </c:pt>
                <c:pt idx="372">
                  <c:v>104.31069357599505</c:v>
                </c:pt>
                <c:pt idx="373">
                  <c:v>104.589599173792</c:v>
                </c:pt>
                <c:pt idx="374">
                  <c:v>104.86850477158798</c:v>
                </c:pt>
                <c:pt idx="375">
                  <c:v>105.14741036938504</c:v>
                </c:pt>
                <c:pt idx="376">
                  <c:v>105.42631596718202</c:v>
                </c:pt>
                <c:pt idx="377">
                  <c:v>105.70522156497904</c:v>
                </c:pt>
                <c:pt idx="378">
                  <c:v>105.98412716277502</c:v>
                </c:pt>
                <c:pt idx="379">
                  <c:v>106.263032760572</c:v>
                </c:pt>
                <c:pt idx="380">
                  <c:v>106.54193835836898</c:v>
                </c:pt>
                <c:pt idx="381">
                  <c:v>106.82084395616596</c:v>
                </c:pt>
                <c:pt idx="382">
                  <c:v>107.09974955396298</c:v>
                </c:pt>
                <c:pt idx="383">
                  <c:v>107.37865515175893</c:v>
                </c:pt>
                <c:pt idx="384">
                  <c:v>107.657560749556</c:v>
                </c:pt>
                <c:pt idx="385">
                  <c:v>107.936466347353</c:v>
                </c:pt>
                <c:pt idx="386">
                  <c:v>108.21537194515</c:v>
                </c:pt>
                <c:pt idx="387">
                  <c:v>108.49427754294705</c:v>
                </c:pt>
                <c:pt idx="388">
                  <c:v>108.773183140743</c:v>
                </c:pt>
                <c:pt idx="389">
                  <c:v>109.05208873853988</c:v>
                </c:pt>
                <c:pt idx="390">
                  <c:v>109.330994336337</c:v>
                </c:pt>
                <c:pt idx="391">
                  <c:v>109.60989993413401</c:v>
                </c:pt>
                <c:pt idx="392">
                  <c:v>109.88880553192993</c:v>
                </c:pt>
                <c:pt idx="393">
                  <c:v>110.167711129727</c:v>
                </c:pt>
                <c:pt idx="394">
                  <c:v>110.446616727524</c:v>
                </c:pt>
                <c:pt idx="395">
                  <c:v>110.72552232532098</c:v>
                </c:pt>
                <c:pt idx="396">
                  <c:v>111.00442792311804</c:v>
                </c:pt>
                <c:pt idx="397">
                  <c:v>111.283333520914</c:v>
                </c:pt>
                <c:pt idx="398">
                  <c:v>111.56223911871101</c:v>
                </c:pt>
                <c:pt idx="399">
                  <c:v>111.841144716508</c:v>
                </c:pt>
                <c:pt idx="400">
                  <c:v>112.12005031430493</c:v>
                </c:pt>
                <c:pt idx="401">
                  <c:v>112.39895591210096</c:v>
                </c:pt>
                <c:pt idx="402">
                  <c:v>112.67786150989798</c:v>
                </c:pt>
                <c:pt idx="403">
                  <c:v>112.95676710769493</c:v>
                </c:pt>
                <c:pt idx="404">
                  <c:v>113.23567270549192</c:v>
                </c:pt>
                <c:pt idx="405">
                  <c:v>113.51457830328896</c:v>
                </c:pt>
                <c:pt idx="406">
                  <c:v>113.79348390108504</c:v>
                </c:pt>
                <c:pt idx="407">
                  <c:v>114.07238949888193</c:v>
                </c:pt>
                <c:pt idx="408">
                  <c:v>114.351295096679</c:v>
                </c:pt>
                <c:pt idx="409">
                  <c:v>114.630200694476</c:v>
                </c:pt>
                <c:pt idx="410">
                  <c:v>114.90910629227204</c:v>
                </c:pt>
                <c:pt idx="411">
                  <c:v>115.18801189006894</c:v>
                </c:pt>
                <c:pt idx="412">
                  <c:v>115.46691748786604</c:v>
                </c:pt>
                <c:pt idx="413">
                  <c:v>115.74582308566308</c:v>
                </c:pt>
                <c:pt idx="414">
                  <c:v>116.02472868346</c:v>
                </c:pt>
                <c:pt idx="415">
                  <c:v>116.30363428125602</c:v>
                </c:pt>
                <c:pt idx="416">
                  <c:v>116.58253987905296</c:v>
                </c:pt>
                <c:pt idx="417">
                  <c:v>116.86144547684998</c:v>
                </c:pt>
                <c:pt idx="418">
                  <c:v>117.140351074647</c:v>
                </c:pt>
                <c:pt idx="419">
                  <c:v>117.41925667244304</c:v>
                </c:pt>
                <c:pt idx="420">
                  <c:v>117.69816227024</c:v>
                </c:pt>
                <c:pt idx="421">
                  <c:v>117.97706786803704</c:v>
                </c:pt>
                <c:pt idx="422">
                  <c:v>118.255973465834</c:v>
                </c:pt>
                <c:pt idx="423">
                  <c:v>118.534879063631</c:v>
                </c:pt>
                <c:pt idx="424">
                  <c:v>118.81378466142698</c:v>
                </c:pt>
                <c:pt idx="425">
                  <c:v>119.092690259224</c:v>
                </c:pt>
                <c:pt idx="426">
                  <c:v>119.37159585702094</c:v>
                </c:pt>
                <c:pt idx="427">
                  <c:v>119.650501454818</c:v>
                </c:pt>
                <c:pt idx="428">
                  <c:v>119.92940705261395</c:v>
                </c:pt>
                <c:pt idx="429">
                  <c:v>120.20831265041096</c:v>
                </c:pt>
                <c:pt idx="430">
                  <c:v>120.48721824820807</c:v>
                </c:pt>
                <c:pt idx="431">
                  <c:v>120.76612384600504</c:v>
                </c:pt>
                <c:pt idx="432">
                  <c:v>121.04502944380199</c:v>
                </c:pt>
                <c:pt idx="433">
                  <c:v>121.32393504159801</c:v>
                </c:pt>
                <c:pt idx="434">
                  <c:v>121.602840639395</c:v>
                </c:pt>
                <c:pt idx="435">
                  <c:v>121.88174623719193</c:v>
                </c:pt>
                <c:pt idx="436">
                  <c:v>122.16065183498895</c:v>
                </c:pt>
                <c:pt idx="437">
                  <c:v>122.43955743278494</c:v>
                </c:pt>
                <c:pt idx="438">
                  <c:v>122.718463030582</c:v>
                </c:pt>
                <c:pt idx="439">
                  <c:v>122.99736862837906</c:v>
                </c:pt>
                <c:pt idx="440">
                  <c:v>123.276274226176</c:v>
                </c:pt>
                <c:pt idx="441">
                  <c:v>123.55517982397301</c:v>
                </c:pt>
                <c:pt idx="442">
                  <c:v>123.834085421769</c:v>
                </c:pt>
                <c:pt idx="443">
                  <c:v>124.11299101956595</c:v>
                </c:pt>
                <c:pt idx="444">
                  <c:v>124.391896617363</c:v>
                </c:pt>
                <c:pt idx="445">
                  <c:v>124.67080221515988</c:v>
                </c:pt>
                <c:pt idx="446">
                  <c:v>124.94970781295594</c:v>
                </c:pt>
                <c:pt idx="447">
                  <c:v>125.228613410753</c:v>
                </c:pt>
                <c:pt idx="448">
                  <c:v>125.50751900855002</c:v>
                </c:pt>
                <c:pt idx="449">
                  <c:v>125.78642460634708</c:v>
                </c:pt>
                <c:pt idx="450">
                  <c:v>126.06533020414398</c:v>
                </c:pt>
                <c:pt idx="451">
                  <c:v>126.34423580194004</c:v>
                </c:pt>
                <c:pt idx="452">
                  <c:v>126.62314139973694</c:v>
                </c:pt>
                <c:pt idx="453">
                  <c:v>126.90204699753396</c:v>
                </c:pt>
                <c:pt idx="454">
                  <c:v>127.18095259533098</c:v>
                </c:pt>
                <c:pt idx="455">
                  <c:v>127.45985819312693</c:v>
                </c:pt>
                <c:pt idx="456">
                  <c:v>127.738763790924</c:v>
                </c:pt>
                <c:pt idx="457">
                  <c:v>128.017669388721</c:v>
                </c:pt>
                <c:pt idx="458">
                  <c:v>128.2965749865179</c:v>
                </c:pt>
                <c:pt idx="459">
                  <c:v>128.57548058431499</c:v>
                </c:pt>
                <c:pt idx="460">
                  <c:v>128.85438618211109</c:v>
                </c:pt>
                <c:pt idx="461">
                  <c:v>129.13329177990789</c:v>
                </c:pt>
                <c:pt idx="462">
                  <c:v>129.4121973777051</c:v>
                </c:pt>
                <c:pt idx="463">
                  <c:v>129.69110297550199</c:v>
                </c:pt>
                <c:pt idx="464">
                  <c:v>129.97000857329908</c:v>
                </c:pt>
                <c:pt idx="465">
                  <c:v>130.24891417109498</c:v>
                </c:pt>
                <c:pt idx="466">
                  <c:v>130.52781976889199</c:v>
                </c:pt>
                <c:pt idx="467">
                  <c:v>130.80672536668899</c:v>
                </c:pt>
                <c:pt idx="468">
                  <c:v>131.085630964486</c:v>
                </c:pt>
                <c:pt idx="469">
                  <c:v>131.36453656228201</c:v>
                </c:pt>
                <c:pt idx="470">
                  <c:v>131.64344216007891</c:v>
                </c:pt>
                <c:pt idx="471">
                  <c:v>131.92234775787617</c:v>
                </c:pt>
                <c:pt idx="472">
                  <c:v>132.20125335567309</c:v>
                </c:pt>
                <c:pt idx="473">
                  <c:v>132.4801589534701</c:v>
                </c:pt>
                <c:pt idx="474">
                  <c:v>132.75906455126591</c:v>
                </c:pt>
                <c:pt idx="475">
                  <c:v>133.037970149063</c:v>
                </c:pt>
                <c:pt idx="476">
                  <c:v>133.31687574685989</c:v>
                </c:pt>
                <c:pt idx="477">
                  <c:v>133.59578134465698</c:v>
                </c:pt>
                <c:pt idx="478">
                  <c:v>133.87468694245308</c:v>
                </c:pt>
                <c:pt idx="479">
                  <c:v>134.15359254024995</c:v>
                </c:pt>
                <c:pt idx="480">
                  <c:v>134.43249813804701</c:v>
                </c:pt>
                <c:pt idx="481">
                  <c:v>134.7114037358439</c:v>
                </c:pt>
                <c:pt idx="482">
                  <c:v>134.99030933364108</c:v>
                </c:pt>
                <c:pt idx="483">
                  <c:v>135.26921493143698</c:v>
                </c:pt>
                <c:pt idx="484">
                  <c:v>135.54812052923401</c:v>
                </c:pt>
                <c:pt idx="485">
                  <c:v>135.82702612703116</c:v>
                </c:pt>
                <c:pt idx="486">
                  <c:v>136.10593172482783</c:v>
                </c:pt>
                <c:pt idx="487">
                  <c:v>136.38483732262421</c:v>
                </c:pt>
                <c:pt idx="488">
                  <c:v>136.66374292042099</c:v>
                </c:pt>
                <c:pt idx="489">
                  <c:v>136.94264851821808</c:v>
                </c:pt>
                <c:pt idx="490">
                  <c:v>137.22155411601491</c:v>
                </c:pt>
                <c:pt idx="491">
                  <c:v>137.50045971381198</c:v>
                </c:pt>
                <c:pt idx="492">
                  <c:v>137.7793653116079</c:v>
                </c:pt>
                <c:pt idx="493">
                  <c:v>138.05827090940508</c:v>
                </c:pt>
                <c:pt idx="494">
                  <c:v>138.33717650720209</c:v>
                </c:pt>
                <c:pt idx="495">
                  <c:v>138.61608210499892</c:v>
                </c:pt>
                <c:pt idx="496">
                  <c:v>138.89498770279508</c:v>
                </c:pt>
                <c:pt idx="497">
                  <c:v>139.17389330059191</c:v>
                </c:pt>
                <c:pt idx="498">
                  <c:v>139.45279889838909</c:v>
                </c:pt>
                <c:pt idx="499">
                  <c:v>139.7317044961859</c:v>
                </c:pt>
                <c:pt idx="500">
                  <c:v>140.0106100939829</c:v>
                </c:pt>
                <c:pt idx="501">
                  <c:v>140.28951569177877</c:v>
                </c:pt>
                <c:pt idx="502">
                  <c:v>140.56842128957601</c:v>
                </c:pt>
                <c:pt idx="503">
                  <c:v>140.84732688737319</c:v>
                </c:pt>
                <c:pt idx="504">
                  <c:v>141.12623248517008</c:v>
                </c:pt>
                <c:pt idx="505">
                  <c:v>141.40513808296609</c:v>
                </c:pt>
                <c:pt idx="506">
                  <c:v>141.68404368076301</c:v>
                </c:pt>
                <c:pt idx="507">
                  <c:v>141.96294927856007</c:v>
                </c:pt>
                <c:pt idx="508">
                  <c:v>142.24185487635683</c:v>
                </c:pt>
                <c:pt idx="509">
                  <c:v>142.52076047415395</c:v>
                </c:pt>
                <c:pt idx="510">
                  <c:v>142.7996660719499</c:v>
                </c:pt>
                <c:pt idx="511">
                  <c:v>143.07857166974682</c:v>
                </c:pt>
                <c:pt idx="512">
                  <c:v>143.35747726754408</c:v>
                </c:pt>
                <c:pt idx="513">
                  <c:v>143.63638286534098</c:v>
                </c:pt>
                <c:pt idx="514">
                  <c:v>143.91528846313699</c:v>
                </c:pt>
                <c:pt idx="515">
                  <c:v>144.194194060934</c:v>
                </c:pt>
                <c:pt idx="516">
                  <c:v>144.473099658731</c:v>
                </c:pt>
                <c:pt idx="517">
                  <c:v>144.75200525652798</c:v>
                </c:pt>
                <c:pt idx="518">
                  <c:v>145.03091085432501</c:v>
                </c:pt>
                <c:pt idx="519">
                  <c:v>145.30981645212108</c:v>
                </c:pt>
                <c:pt idx="520">
                  <c:v>145.588722049918</c:v>
                </c:pt>
                <c:pt idx="521">
                  <c:v>145.8676276477151</c:v>
                </c:pt>
                <c:pt idx="522">
                  <c:v>146.1465332455119</c:v>
                </c:pt>
                <c:pt idx="523">
                  <c:v>146.42543884330809</c:v>
                </c:pt>
                <c:pt idx="524">
                  <c:v>146.70434444110498</c:v>
                </c:pt>
                <c:pt idx="525">
                  <c:v>146.98325003890199</c:v>
                </c:pt>
                <c:pt idx="526">
                  <c:v>147.26215563669891</c:v>
                </c:pt>
                <c:pt idx="527">
                  <c:v>147.54106123449591</c:v>
                </c:pt>
                <c:pt idx="528">
                  <c:v>147.81996683229201</c:v>
                </c:pt>
                <c:pt idx="529">
                  <c:v>148.09887243008899</c:v>
                </c:pt>
                <c:pt idx="530">
                  <c:v>148.377778027886</c:v>
                </c:pt>
                <c:pt idx="531">
                  <c:v>148.656683625683</c:v>
                </c:pt>
                <c:pt idx="532">
                  <c:v>148.93558922347893</c:v>
                </c:pt>
                <c:pt idx="533">
                  <c:v>149.21449482127591</c:v>
                </c:pt>
                <c:pt idx="534">
                  <c:v>149.49340041907308</c:v>
                </c:pt>
                <c:pt idx="535">
                  <c:v>149.77230601687</c:v>
                </c:pt>
                <c:pt idx="536">
                  <c:v>150.05121161466701</c:v>
                </c:pt>
                <c:pt idx="537">
                  <c:v>150.33011721246314</c:v>
                </c:pt>
                <c:pt idx="538">
                  <c:v>150.60902281026</c:v>
                </c:pt>
                <c:pt idx="539">
                  <c:v>150.88792840805709</c:v>
                </c:pt>
                <c:pt idx="540">
                  <c:v>151.16683400585399</c:v>
                </c:pt>
                <c:pt idx="541">
                  <c:v>151.44573960365099</c:v>
                </c:pt>
                <c:pt idx="542">
                  <c:v>151.72464520144689</c:v>
                </c:pt>
                <c:pt idx="543">
                  <c:v>152.00355079924378</c:v>
                </c:pt>
                <c:pt idx="544">
                  <c:v>152.28245639704107</c:v>
                </c:pt>
                <c:pt idx="545">
                  <c:v>152.56136199483791</c:v>
                </c:pt>
                <c:pt idx="546">
                  <c:v>152.84026759263409</c:v>
                </c:pt>
                <c:pt idx="547">
                  <c:v>153.1191731904309</c:v>
                </c:pt>
                <c:pt idx="548">
                  <c:v>153.39807878822808</c:v>
                </c:pt>
                <c:pt idx="549">
                  <c:v>153.676984386025</c:v>
                </c:pt>
                <c:pt idx="550">
                  <c:v>153.955889983822</c:v>
                </c:pt>
                <c:pt idx="551">
                  <c:v>154.2347955816179</c:v>
                </c:pt>
                <c:pt idx="552">
                  <c:v>154.51370117941491</c:v>
                </c:pt>
                <c:pt idx="553">
                  <c:v>154.792606777212</c:v>
                </c:pt>
                <c:pt idx="554">
                  <c:v>155.07151237500901</c:v>
                </c:pt>
                <c:pt idx="555">
                  <c:v>155.35041797280516</c:v>
                </c:pt>
                <c:pt idx="556">
                  <c:v>155.629323570602</c:v>
                </c:pt>
                <c:pt idx="557">
                  <c:v>155.90822916839909</c:v>
                </c:pt>
                <c:pt idx="558">
                  <c:v>156.18713476619598</c:v>
                </c:pt>
                <c:pt idx="559">
                  <c:v>156.4660403639931</c:v>
                </c:pt>
                <c:pt idx="560">
                  <c:v>156.74494596178886</c:v>
                </c:pt>
                <c:pt idx="561">
                  <c:v>157.02385155958598</c:v>
                </c:pt>
                <c:pt idx="562">
                  <c:v>157.3027571573831</c:v>
                </c:pt>
                <c:pt idx="563">
                  <c:v>157.58166275517999</c:v>
                </c:pt>
                <c:pt idx="564">
                  <c:v>157.86056835297609</c:v>
                </c:pt>
                <c:pt idx="565">
                  <c:v>158.13947395077301</c:v>
                </c:pt>
                <c:pt idx="566">
                  <c:v>158.41837954857004</c:v>
                </c:pt>
                <c:pt idx="567">
                  <c:v>158.69728514636691</c:v>
                </c:pt>
                <c:pt idx="568">
                  <c:v>158.97619074416392</c:v>
                </c:pt>
                <c:pt idx="569">
                  <c:v>159.25509634196001</c:v>
                </c:pt>
                <c:pt idx="570">
                  <c:v>159.53400193975691</c:v>
                </c:pt>
                <c:pt idx="571">
                  <c:v>159.81290753755408</c:v>
                </c:pt>
                <c:pt idx="572">
                  <c:v>160.09181313535098</c:v>
                </c:pt>
                <c:pt idx="573">
                  <c:v>160.3707187331469</c:v>
                </c:pt>
                <c:pt idx="574">
                  <c:v>160.64962433094391</c:v>
                </c:pt>
                <c:pt idx="575">
                  <c:v>160.928529928741</c:v>
                </c:pt>
                <c:pt idx="576">
                  <c:v>161.20743552653798</c:v>
                </c:pt>
                <c:pt idx="577">
                  <c:v>161.48634112433501</c:v>
                </c:pt>
                <c:pt idx="578">
                  <c:v>161.765246722131</c:v>
                </c:pt>
                <c:pt idx="579">
                  <c:v>162.04415231992795</c:v>
                </c:pt>
                <c:pt idx="580">
                  <c:v>162.32305791772509</c:v>
                </c:pt>
                <c:pt idx="581">
                  <c:v>162.60196351552199</c:v>
                </c:pt>
                <c:pt idx="582">
                  <c:v>162.880869113318</c:v>
                </c:pt>
                <c:pt idx="583">
                  <c:v>163.15977471111489</c:v>
                </c:pt>
                <c:pt idx="584">
                  <c:v>163.43868030891201</c:v>
                </c:pt>
                <c:pt idx="585">
                  <c:v>163.71758590670882</c:v>
                </c:pt>
                <c:pt idx="586">
                  <c:v>163.996491504506</c:v>
                </c:pt>
                <c:pt idx="587">
                  <c:v>164.27539710230198</c:v>
                </c:pt>
                <c:pt idx="588">
                  <c:v>164.55430270009899</c:v>
                </c:pt>
                <c:pt idx="589">
                  <c:v>164.83320829789599</c:v>
                </c:pt>
                <c:pt idx="590">
                  <c:v>165.11211389569308</c:v>
                </c:pt>
                <c:pt idx="591">
                  <c:v>165.3910194934891</c:v>
                </c:pt>
                <c:pt idx="592">
                  <c:v>165.6699250912859</c:v>
                </c:pt>
                <c:pt idx="593">
                  <c:v>165.94883068908308</c:v>
                </c:pt>
                <c:pt idx="594">
                  <c:v>166.22773628688</c:v>
                </c:pt>
                <c:pt idx="595">
                  <c:v>166.50664188467701</c:v>
                </c:pt>
                <c:pt idx="596">
                  <c:v>166.78554748247313</c:v>
                </c:pt>
                <c:pt idx="597">
                  <c:v>167.06445308027</c:v>
                </c:pt>
                <c:pt idx="598">
                  <c:v>167.34335867806698</c:v>
                </c:pt>
                <c:pt idx="599">
                  <c:v>167.62226427586398</c:v>
                </c:pt>
                <c:pt idx="600">
                  <c:v>167.90116987366008</c:v>
                </c:pt>
                <c:pt idx="601">
                  <c:v>168.18007547145695</c:v>
                </c:pt>
                <c:pt idx="602">
                  <c:v>168.45898106925401</c:v>
                </c:pt>
                <c:pt idx="603">
                  <c:v>168.73788666705099</c:v>
                </c:pt>
                <c:pt idx="604">
                  <c:v>169.01679226484774</c:v>
                </c:pt>
                <c:pt idx="605">
                  <c:v>169.295697862644</c:v>
                </c:pt>
                <c:pt idx="606">
                  <c:v>169.5746034604409</c:v>
                </c:pt>
                <c:pt idx="607">
                  <c:v>169.85350905823807</c:v>
                </c:pt>
                <c:pt idx="608">
                  <c:v>170.13241465603508</c:v>
                </c:pt>
                <c:pt idx="609">
                  <c:v>170.41132025383101</c:v>
                </c:pt>
                <c:pt idx="610">
                  <c:v>170.69022585162801</c:v>
                </c:pt>
                <c:pt idx="611">
                  <c:v>170.96913144942508</c:v>
                </c:pt>
                <c:pt idx="612">
                  <c:v>171.24803704722208</c:v>
                </c:pt>
                <c:pt idx="613">
                  <c:v>171.52694264501909</c:v>
                </c:pt>
                <c:pt idx="614">
                  <c:v>171.80584824281507</c:v>
                </c:pt>
                <c:pt idx="615">
                  <c:v>172.084753840612</c:v>
                </c:pt>
                <c:pt idx="616">
                  <c:v>172.363659438409</c:v>
                </c:pt>
                <c:pt idx="617">
                  <c:v>172.64256503620589</c:v>
                </c:pt>
                <c:pt idx="618">
                  <c:v>172.92147063400299</c:v>
                </c:pt>
                <c:pt idx="619">
                  <c:v>173.200376231799</c:v>
                </c:pt>
                <c:pt idx="620">
                  <c:v>173.47928182959598</c:v>
                </c:pt>
                <c:pt idx="621">
                  <c:v>173.7581874273931</c:v>
                </c:pt>
                <c:pt idx="622">
                  <c:v>174.03709302518999</c:v>
                </c:pt>
                <c:pt idx="623">
                  <c:v>174.315998622986</c:v>
                </c:pt>
                <c:pt idx="624">
                  <c:v>174.59490422078292</c:v>
                </c:pt>
                <c:pt idx="625">
                  <c:v>174.87380981858001</c:v>
                </c:pt>
                <c:pt idx="626">
                  <c:v>175.15271541637699</c:v>
                </c:pt>
                <c:pt idx="627">
                  <c:v>175.431621014174</c:v>
                </c:pt>
                <c:pt idx="628">
                  <c:v>175.71052661196998</c:v>
                </c:pt>
                <c:pt idx="629">
                  <c:v>175.98943220976699</c:v>
                </c:pt>
                <c:pt idx="630">
                  <c:v>176.26833780756417</c:v>
                </c:pt>
                <c:pt idx="631">
                  <c:v>176.547243405361</c:v>
                </c:pt>
                <c:pt idx="632">
                  <c:v>176.82614900315701</c:v>
                </c:pt>
                <c:pt idx="633">
                  <c:v>177.10505460095391</c:v>
                </c:pt>
                <c:pt idx="634">
                  <c:v>177.38396019875091</c:v>
                </c:pt>
                <c:pt idx="635">
                  <c:v>177.66286579654778</c:v>
                </c:pt>
                <c:pt idx="636">
                  <c:v>177.9417713943449</c:v>
                </c:pt>
                <c:pt idx="637">
                  <c:v>178.22067699214091</c:v>
                </c:pt>
                <c:pt idx="638">
                  <c:v>178.49958258993792</c:v>
                </c:pt>
                <c:pt idx="639">
                  <c:v>178.77848818773509</c:v>
                </c:pt>
                <c:pt idx="640">
                  <c:v>179.05739378553201</c:v>
                </c:pt>
                <c:pt idx="641">
                  <c:v>179.33629938332808</c:v>
                </c:pt>
                <c:pt idx="642">
                  <c:v>179.61520498112498</c:v>
                </c:pt>
                <c:pt idx="643">
                  <c:v>179.89411057892201</c:v>
                </c:pt>
                <c:pt idx="644">
                  <c:v>180.1730161767189</c:v>
                </c:pt>
                <c:pt idx="645">
                  <c:v>180.45192177451599</c:v>
                </c:pt>
                <c:pt idx="646">
                  <c:v>180.73082737231201</c:v>
                </c:pt>
                <c:pt idx="647">
                  <c:v>181.00973297010893</c:v>
                </c:pt>
                <c:pt idx="648">
                  <c:v>181.28863856790608</c:v>
                </c:pt>
                <c:pt idx="649">
                  <c:v>181.567544165703</c:v>
                </c:pt>
                <c:pt idx="650">
                  <c:v>181.84644976349909</c:v>
                </c:pt>
                <c:pt idx="651">
                  <c:v>182.12535536129599</c:v>
                </c:pt>
                <c:pt idx="652">
                  <c:v>182.40426095909299</c:v>
                </c:pt>
                <c:pt idx="653">
                  <c:v>182.68316655689</c:v>
                </c:pt>
                <c:pt idx="654">
                  <c:v>182.96207215468701</c:v>
                </c:pt>
                <c:pt idx="655">
                  <c:v>183.24097775248299</c:v>
                </c:pt>
                <c:pt idx="656">
                  <c:v>183.51988335028</c:v>
                </c:pt>
                <c:pt idx="657">
                  <c:v>183.798788948077</c:v>
                </c:pt>
                <c:pt idx="658">
                  <c:v>184.07769454587398</c:v>
                </c:pt>
                <c:pt idx="659">
                  <c:v>184.35660014367008</c:v>
                </c:pt>
                <c:pt idx="660">
                  <c:v>184.63550574146683</c:v>
                </c:pt>
                <c:pt idx="661">
                  <c:v>184.91441133926401</c:v>
                </c:pt>
                <c:pt idx="662">
                  <c:v>185.19331693706101</c:v>
                </c:pt>
                <c:pt idx="663">
                  <c:v>185.47222253485791</c:v>
                </c:pt>
                <c:pt idx="664">
                  <c:v>185.75112813265409</c:v>
                </c:pt>
                <c:pt idx="665">
                  <c:v>186.03003373045098</c:v>
                </c:pt>
                <c:pt idx="666">
                  <c:v>186.30893932824804</c:v>
                </c:pt>
                <c:pt idx="667">
                  <c:v>186.58784492604499</c:v>
                </c:pt>
                <c:pt idx="668">
                  <c:v>186.86675052384089</c:v>
                </c:pt>
                <c:pt idx="669">
                  <c:v>187.1456561216379</c:v>
                </c:pt>
                <c:pt idx="670">
                  <c:v>187.42456171943499</c:v>
                </c:pt>
                <c:pt idx="671">
                  <c:v>187.70346731723208</c:v>
                </c:pt>
                <c:pt idx="672">
                  <c:v>187.9823729150292</c:v>
                </c:pt>
                <c:pt idx="673">
                  <c:v>188.26127851282504</c:v>
                </c:pt>
                <c:pt idx="674">
                  <c:v>188.54018411062199</c:v>
                </c:pt>
                <c:pt idx="675">
                  <c:v>188.819089708419</c:v>
                </c:pt>
                <c:pt idx="676">
                  <c:v>189.09799530621601</c:v>
                </c:pt>
                <c:pt idx="677">
                  <c:v>189.37690090401199</c:v>
                </c:pt>
                <c:pt idx="678">
                  <c:v>189.655806501809</c:v>
                </c:pt>
                <c:pt idx="679">
                  <c:v>189.93471209960595</c:v>
                </c:pt>
                <c:pt idx="680">
                  <c:v>190.21361769740292</c:v>
                </c:pt>
                <c:pt idx="681">
                  <c:v>190.49252329519999</c:v>
                </c:pt>
                <c:pt idx="682">
                  <c:v>190.77142889299608</c:v>
                </c:pt>
                <c:pt idx="683">
                  <c:v>191.05033449079309</c:v>
                </c:pt>
                <c:pt idx="684">
                  <c:v>191.3292400885901</c:v>
                </c:pt>
                <c:pt idx="685">
                  <c:v>191.60814568638699</c:v>
                </c:pt>
                <c:pt idx="686">
                  <c:v>191.887051284183</c:v>
                </c:pt>
                <c:pt idx="687">
                  <c:v>192.16595688198001</c:v>
                </c:pt>
                <c:pt idx="688">
                  <c:v>192.4448624797769</c:v>
                </c:pt>
                <c:pt idx="689">
                  <c:v>192.72376807757399</c:v>
                </c:pt>
                <c:pt idx="690">
                  <c:v>193.00267367537091</c:v>
                </c:pt>
                <c:pt idx="691">
                  <c:v>193.2815792731669</c:v>
                </c:pt>
                <c:pt idx="692">
                  <c:v>193.56048487096407</c:v>
                </c:pt>
                <c:pt idx="693">
                  <c:v>193.839390468761</c:v>
                </c:pt>
                <c:pt idx="694">
                  <c:v>194.11829606655795</c:v>
                </c:pt>
                <c:pt idx="695">
                  <c:v>194.39720166435399</c:v>
                </c:pt>
                <c:pt idx="696">
                  <c:v>194.67610726215091</c:v>
                </c:pt>
                <c:pt idx="697">
                  <c:v>194.955012859948</c:v>
                </c:pt>
                <c:pt idx="698">
                  <c:v>195.23391845774501</c:v>
                </c:pt>
                <c:pt idx="699">
                  <c:v>195.51282405554198</c:v>
                </c:pt>
                <c:pt idx="700">
                  <c:v>195.791729653338</c:v>
                </c:pt>
                <c:pt idx="701">
                  <c:v>196.07063525113495</c:v>
                </c:pt>
                <c:pt idx="702">
                  <c:v>196.34954084893201</c:v>
                </c:pt>
                <c:pt idx="703">
                  <c:v>196.62844644672919</c:v>
                </c:pt>
                <c:pt idx="704">
                  <c:v>196.90735204452599</c:v>
                </c:pt>
                <c:pt idx="705">
                  <c:v>197.186257642322</c:v>
                </c:pt>
                <c:pt idx="706">
                  <c:v>197.46516324011893</c:v>
                </c:pt>
                <c:pt idx="707">
                  <c:v>197.74406883791599</c:v>
                </c:pt>
                <c:pt idx="708">
                  <c:v>198.02297443571308</c:v>
                </c:pt>
                <c:pt idx="709">
                  <c:v>198.30188003350901</c:v>
                </c:pt>
                <c:pt idx="710">
                  <c:v>198.5807856313059</c:v>
                </c:pt>
                <c:pt idx="711">
                  <c:v>198.85969122910282</c:v>
                </c:pt>
                <c:pt idx="712">
                  <c:v>199.1385968269</c:v>
                </c:pt>
                <c:pt idx="713">
                  <c:v>199.41750242469698</c:v>
                </c:pt>
                <c:pt idx="714">
                  <c:v>199.6964080224931</c:v>
                </c:pt>
                <c:pt idx="715">
                  <c:v>199.97531362029</c:v>
                </c:pt>
                <c:pt idx="716">
                  <c:v>200.254219218087</c:v>
                </c:pt>
                <c:pt idx="717">
                  <c:v>200.53312481588401</c:v>
                </c:pt>
                <c:pt idx="718">
                  <c:v>200.81203041368016</c:v>
                </c:pt>
                <c:pt idx="719">
                  <c:v>201.09093601147708</c:v>
                </c:pt>
                <c:pt idx="720">
                  <c:v>201.369841609274</c:v>
                </c:pt>
                <c:pt idx="721">
                  <c:v>201.64874720707101</c:v>
                </c:pt>
                <c:pt idx="722">
                  <c:v>201.9276528048679</c:v>
                </c:pt>
                <c:pt idx="723">
                  <c:v>202.206558402664</c:v>
                </c:pt>
                <c:pt idx="724">
                  <c:v>202.48546400046101</c:v>
                </c:pt>
                <c:pt idx="725">
                  <c:v>202.7643695982579</c:v>
                </c:pt>
                <c:pt idx="726">
                  <c:v>203.04327519605482</c:v>
                </c:pt>
                <c:pt idx="727">
                  <c:v>203.32218079385098</c:v>
                </c:pt>
                <c:pt idx="728">
                  <c:v>203.60108639164798</c:v>
                </c:pt>
                <c:pt idx="729">
                  <c:v>203.87999198944499</c:v>
                </c:pt>
                <c:pt idx="730">
                  <c:v>204.15889758724208</c:v>
                </c:pt>
                <c:pt idx="731">
                  <c:v>204.43780318503909</c:v>
                </c:pt>
                <c:pt idx="732">
                  <c:v>204.71670878283498</c:v>
                </c:pt>
                <c:pt idx="733">
                  <c:v>204.99561438063208</c:v>
                </c:pt>
                <c:pt idx="734">
                  <c:v>205.274519978429</c:v>
                </c:pt>
                <c:pt idx="735">
                  <c:v>205.553425576226</c:v>
                </c:pt>
                <c:pt idx="736">
                  <c:v>205.83233117402204</c:v>
                </c:pt>
                <c:pt idx="737">
                  <c:v>206.11123677181891</c:v>
                </c:pt>
                <c:pt idx="738">
                  <c:v>206.39014236961609</c:v>
                </c:pt>
                <c:pt idx="739">
                  <c:v>206.66904796741309</c:v>
                </c:pt>
                <c:pt idx="740">
                  <c:v>206.94795356520999</c:v>
                </c:pt>
                <c:pt idx="741">
                  <c:v>207.22685916300591</c:v>
                </c:pt>
                <c:pt idx="742">
                  <c:v>207.5057647608028</c:v>
                </c:pt>
                <c:pt idx="743">
                  <c:v>207.78467035860001</c:v>
                </c:pt>
                <c:pt idx="744">
                  <c:v>208.0635759563969</c:v>
                </c:pt>
                <c:pt idx="745">
                  <c:v>208.34248155419309</c:v>
                </c:pt>
                <c:pt idx="746">
                  <c:v>208.62138715199009</c:v>
                </c:pt>
                <c:pt idx="747">
                  <c:v>208.90029274978698</c:v>
                </c:pt>
                <c:pt idx="748">
                  <c:v>209.17919834758408</c:v>
                </c:pt>
                <c:pt idx="749">
                  <c:v>209.45810394538108</c:v>
                </c:pt>
                <c:pt idx="750">
                  <c:v>209.73700954317698</c:v>
                </c:pt>
                <c:pt idx="751">
                  <c:v>210.01591514097399</c:v>
                </c:pt>
                <c:pt idx="752">
                  <c:v>210.29482073877091</c:v>
                </c:pt>
                <c:pt idx="753">
                  <c:v>210.57372633656792</c:v>
                </c:pt>
                <c:pt idx="754">
                  <c:v>210.85263193436401</c:v>
                </c:pt>
                <c:pt idx="755">
                  <c:v>211.13153753216099</c:v>
                </c:pt>
                <c:pt idx="756">
                  <c:v>211.41044312995791</c:v>
                </c:pt>
                <c:pt idx="757">
                  <c:v>211.689348727755</c:v>
                </c:pt>
                <c:pt idx="758">
                  <c:v>211.96825432555198</c:v>
                </c:pt>
                <c:pt idx="759">
                  <c:v>212.24715992334782</c:v>
                </c:pt>
                <c:pt idx="760">
                  <c:v>212.52606552114483</c:v>
                </c:pt>
                <c:pt idx="761">
                  <c:v>212.80497111894198</c:v>
                </c:pt>
                <c:pt idx="762">
                  <c:v>213.08387671673901</c:v>
                </c:pt>
                <c:pt idx="763">
                  <c:v>213.36278231453508</c:v>
                </c:pt>
                <c:pt idx="764">
                  <c:v>213.641687912332</c:v>
                </c:pt>
                <c:pt idx="765">
                  <c:v>213.92059351012901</c:v>
                </c:pt>
                <c:pt idx="766">
                  <c:v>214.19949910792604</c:v>
                </c:pt>
                <c:pt idx="767">
                  <c:v>214.47840470572299</c:v>
                </c:pt>
                <c:pt idx="768">
                  <c:v>214.75731030351909</c:v>
                </c:pt>
                <c:pt idx="769">
                  <c:v>215.03621590131598</c:v>
                </c:pt>
                <c:pt idx="770">
                  <c:v>215.31512149911291</c:v>
                </c:pt>
                <c:pt idx="771">
                  <c:v>215.59402709691</c:v>
                </c:pt>
                <c:pt idx="772">
                  <c:v>215.87293269470598</c:v>
                </c:pt>
                <c:pt idx="773">
                  <c:v>216.15183829250299</c:v>
                </c:pt>
                <c:pt idx="774">
                  <c:v>216.43074389030002</c:v>
                </c:pt>
                <c:pt idx="775">
                  <c:v>216.709649488097</c:v>
                </c:pt>
                <c:pt idx="776">
                  <c:v>216.98855508589401</c:v>
                </c:pt>
                <c:pt idx="777">
                  <c:v>217.26746068369008</c:v>
                </c:pt>
                <c:pt idx="778">
                  <c:v>217.546366281487</c:v>
                </c:pt>
                <c:pt idx="779">
                  <c:v>217.82527187928409</c:v>
                </c:pt>
                <c:pt idx="780">
                  <c:v>218.10417747708101</c:v>
                </c:pt>
                <c:pt idx="781">
                  <c:v>218.3830830748779</c:v>
                </c:pt>
                <c:pt idx="782">
                  <c:v>218.66198867267408</c:v>
                </c:pt>
                <c:pt idx="783">
                  <c:v>218.94089427047098</c:v>
                </c:pt>
                <c:pt idx="784">
                  <c:v>219.2197998682679</c:v>
                </c:pt>
                <c:pt idx="785">
                  <c:v>219.49870546606499</c:v>
                </c:pt>
                <c:pt idx="786">
                  <c:v>219.77761106386089</c:v>
                </c:pt>
                <c:pt idx="787">
                  <c:v>220.05651666165798</c:v>
                </c:pt>
                <c:pt idx="788">
                  <c:v>220.33542225945504</c:v>
                </c:pt>
                <c:pt idx="789">
                  <c:v>220.61432785725208</c:v>
                </c:pt>
                <c:pt idx="790">
                  <c:v>220.89323345504909</c:v>
                </c:pt>
                <c:pt idx="791">
                  <c:v>221.17213905284501</c:v>
                </c:pt>
                <c:pt idx="792">
                  <c:v>221.45104465064207</c:v>
                </c:pt>
                <c:pt idx="793">
                  <c:v>221.729950248439</c:v>
                </c:pt>
                <c:pt idx="794">
                  <c:v>222.008855846236</c:v>
                </c:pt>
                <c:pt idx="795">
                  <c:v>222.28776144403199</c:v>
                </c:pt>
                <c:pt idx="796">
                  <c:v>222.56666704182891</c:v>
                </c:pt>
                <c:pt idx="797">
                  <c:v>222.84557263962591</c:v>
                </c:pt>
                <c:pt idx="798">
                  <c:v>223.12447823742309</c:v>
                </c:pt>
                <c:pt idx="799">
                  <c:v>223.40338383522001</c:v>
                </c:pt>
                <c:pt idx="800">
                  <c:v>223.68228943301608</c:v>
                </c:pt>
                <c:pt idx="801">
                  <c:v>223.961195030813</c:v>
                </c:pt>
                <c:pt idx="802">
                  <c:v>224.24010062860998</c:v>
                </c:pt>
                <c:pt idx="803">
                  <c:v>224.5190062264069</c:v>
                </c:pt>
                <c:pt idx="804">
                  <c:v>224.797911824203</c:v>
                </c:pt>
                <c:pt idx="805">
                  <c:v>225.076817422</c:v>
                </c:pt>
                <c:pt idx="806">
                  <c:v>225.35572301979701</c:v>
                </c:pt>
                <c:pt idx="807">
                  <c:v>225.63462861759407</c:v>
                </c:pt>
                <c:pt idx="808">
                  <c:v>225.91353421539091</c:v>
                </c:pt>
                <c:pt idx="809">
                  <c:v>226.19243981318709</c:v>
                </c:pt>
                <c:pt idx="810">
                  <c:v>226.4713454109841</c:v>
                </c:pt>
                <c:pt idx="811">
                  <c:v>226.75025100878099</c:v>
                </c:pt>
                <c:pt idx="812">
                  <c:v>227.02915660657791</c:v>
                </c:pt>
                <c:pt idx="813">
                  <c:v>227.30806220437398</c:v>
                </c:pt>
                <c:pt idx="814">
                  <c:v>227.58696780217107</c:v>
                </c:pt>
                <c:pt idx="815">
                  <c:v>227.86587339996791</c:v>
                </c:pt>
                <c:pt idx="816">
                  <c:v>228.14477899776492</c:v>
                </c:pt>
                <c:pt idx="817">
                  <c:v>228.42368459556189</c:v>
                </c:pt>
                <c:pt idx="818">
                  <c:v>228.70259019335782</c:v>
                </c:pt>
                <c:pt idx="819">
                  <c:v>228.98149579115491</c:v>
                </c:pt>
                <c:pt idx="820">
                  <c:v>229.260401388952</c:v>
                </c:pt>
                <c:pt idx="821">
                  <c:v>229.53930698674901</c:v>
                </c:pt>
                <c:pt idx="822">
                  <c:v>229.81821258454499</c:v>
                </c:pt>
                <c:pt idx="823">
                  <c:v>230.097118182342</c:v>
                </c:pt>
                <c:pt idx="824">
                  <c:v>230.37602378013901</c:v>
                </c:pt>
                <c:pt idx="825">
                  <c:v>230.6549293779361</c:v>
                </c:pt>
                <c:pt idx="826">
                  <c:v>230.93383497573299</c:v>
                </c:pt>
                <c:pt idx="827">
                  <c:v>231.212740573529</c:v>
                </c:pt>
                <c:pt idx="828">
                  <c:v>231.49164617132601</c:v>
                </c:pt>
                <c:pt idx="829">
                  <c:v>231.77055176912273</c:v>
                </c:pt>
                <c:pt idx="830">
                  <c:v>232.04945736692</c:v>
                </c:pt>
                <c:pt idx="831">
                  <c:v>232.32836296471601</c:v>
                </c:pt>
                <c:pt idx="832">
                  <c:v>232.60726856251301</c:v>
                </c:pt>
                <c:pt idx="833">
                  <c:v>232.88617416030999</c:v>
                </c:pt>
                <c:pt idx="834">
                  <c:v>233.16507975810691</c:v>
                </c:pt>
                <c:pt idx="835">
                  <c:v>233.443985355904</c:v>
                </c:pt>
                <c:pt idx="836">
                  <c:v>233.72289095370004</c:v>
                </c:pt>
                <c:pt idx="837">
                  <c:v>234.00179655149708</c:v>
                </c:pt>
                <c:pt idx="838">
                  <c:v>234.280702149294</c:v>
                </c:pt>
                <c:pt idx="839">
                  <c:v>234.55960774709101</c:v>
                </c:pt>
                <c:pt idx="840">
                  <c:v>234.83851334488699</c:v>
                </c:pt>
                <c:pt idx="841">
                  <c:v>235.11741894268417</c:v>
                </c:pt>
                <c:pt idx="842">
                  <c:v>235.39632454048109</c:v>
                </c:pt>
                <c:pt idx="843">
                  <c:v>235.67523013827798</c:v>
                </c:pt>
                <c:pt idx="844">
                  <c:v>235.95413573607499</c:v>
                </c:pt>
                <c:pt idx="845">
                  <c:v>236.23304133387091</c:v>
                </c:pt>
                <c:pt idx="846">
                  <c:v>236.51194693166801</c:v>
                </c:pt>
                <c:pt idx="847">
                  <c:v>236.7908525294649</c:v>
                </c:pt>
                <c:pt idx="848">
                  <c:v>237.06975812726191</c:v>
                </c:pt>
                <c:pt idx="849">
                  <c:v>237.34866372505789</c:v>
                </c:pt>
                <c:pt idx="850">
                  <c:v>237.62756932285498</c:v>
                </c:pt>
                <c:pt idx="851">
                  <c:v>237.90647492065199</c:v>
                </c:pt>
                <c:pt idx="852">
                  <c:v>238.18538051844899</c:v>
                </c:pt>
                <c:pt idx="853">
                  <c:v>238.464286116246</c:v>
                </c:pt>
                <c:pt idx="854">
                  <c:v>238.74319171404179</c:v>
                </c:pt>
                <c:pt idx="855">
                  <c:v>239.02209731183913</c:v>
                </c:pt>
                <c:pt idx="856">
                  <c:v>239.30100290963608</c:v>
                </c:pt>
                <c:pt idx="857">
                  <c:v>239.57990850743309</c:v>
                </c:pt>
                <c:pt idx="858">
                  <c:v>239.8588141052291</c:v>
                </c:pt>
                <c:pt idx="859">
                  <c:v>240.13771970302599</c:v>
                </c:pt>
                <c:pt idx="860">
                  <c:v>240.416625300823</c:v>
                </c:pt>
                <c:pt idx="861">
                  <c:v>240.69553089862001</c:v>
                </c:pt>
                <c:pt idx="862">
                  <c:v>240.97443649641701</c:v>
                </c:pt>
                <c:pt idx="863">
                  <c:v>241.253342094213</c:v>
                </c:pt>
                <c:pt idx="864">
                  <c:v>241.53224769201009</c:v>
                </c:pt>
                <c:pt idx="865">
                  <c:v>241.8111532898069</c:v>
                </c:pt>
                <c:pt idx="866">
                  <c:v>242.0900588876041</c:v>
                </c:pt>
                <c:pt idx="867">
                  <c:v>242.36896448540108</c:v>
                </c:pt>
                <c:pt idx="868">
                  <c:v>242.64787008319698</c:v>
                </c:pt>
                <c:pt idx="869">
                  <c:v>242.92677568099401</c:v>
                </c:pt>
                <c:pt idx="870">
                  <c:v>243.20568127879091</c:v>
                </c:pt>
                <c:pt idx="871">
                  <c:v>243.484586876588</c:v>
                </c:pt>
                <c:pt idx="872">
                  <c:v>243.76349247438398</c:v>
                </c:pt>
                <c:pt idx="873">
                  <c:v>244.04239807218104</c:v>
                </c:pt>
                <c:pt idx="874">
                  <c:v>244.32130366997799</c:v>
                </c:pt>
                <c:pt idx="875">
                  <c:v>244.600209267775</c:v>
                </c:pt>
                <c:pt idx="876">
                  <c:v>244.87911486557198</c:v>
                </c:pt>
                <c:pt idx="877">
                  <c:v>245.15802046336799</c:v>
                </c:pt>
                <c:pt idx="878">
                  <c:v>245.436926061165</c:v>
                </c:pt>
                <c:pt idx="879">
                  <c:v>245.71583165896195</c:v>
                </c:pt>
                <c:pt idx="880">
                  <c:v>245.99473725675901</c:v>
                </c:pt>
                <c:pt idx="881">
                  <c:v>246.27364285455491</c:v>
                </c:pt>
                <c:pt idx="882">
                  <c:v>246.55254845235208</c:v>
                </c:pt>
                <c:pt idx="883">
                  <c:v>246.83145405014901</c:v>
                </c:pt>
                <c:pt idx="884">
                  <c:v>247.11035964794598</c:v>
                </c:pt>
                <c:pt idx="885">
                  <c:v>247.38926524574291</c:v>
                </c:pt>
                <c:pt idx="886">
                  <c:v>247.66817084353909</c:v>
                </c:pt>
                <c:pt idx="887">
                  <c:v>247.94707644133601</c:v>
                </c:pt>
                <c:pt idx="888">
                  <c:v>248.2259820391329</c:v>
                </c:pt>
                <c:pt idx="889">
                  <c:v>248.50488763692999</c:v>
                </c:pt>
                <c:pt idx="890">
                  <c:v>248.78379323472589</c:v>
                </c:pt>
                <c:pt idx="891">
                  <c:v>249.0626988325231</c:v>
                </c:pt>
                <c:pt idx="892">
                  <c:v>249.34160443031999</c:v>
                </c:pt>
                <c:pt idx="893">
                  <c:v>249.62051002811691</c:v>
                </c:pt>
                <c:pt idx="894">
                  <c:v>249.899415625914</c:v>
                </c:pt>
                <c:pt idx="895">
                  <c:v>250.17832122370999</c:v>
                </c:pt>
                <c:pt idx="896">
                  <c:v>250.45722682150708</c:v>
                </c:pt>
                <c:pt idx="897">
                  <c:v>250.736132419304</c:v>
                </c:pt>
                <c:pt idx="898">
                  <c:v>251.01503801710101</c:v>
                </c:pt>
                <c:pt idx="899">
                  <c:v>251.2939436148969</c:v>
                </c:pt>
                <c:pt idx="900">
                  <c:v>251.57284921269417</c:v>
                </c:pt>
                <c:pt idx="901">
                  <c:v>251.85175481049109</c:v>
                </c:pt>
                <c:pt idx="902">
                  <c:v>252.13066040828798</c:v>
                </c:pt>
                <c:pt idx="903">
                  <c:v>252.40956600608499</c:v>
                </c:pt>
                <c:pt idx="904">
                  <c:v>252.688471603881</c:v>
                </c:pt>
                <c:pt idx="905">
                  <c:v>252.967377201678</c:v>
                </c:pt>
                <c:pt idx="906">
                  <c:v>253.2462827994749</c:v>
                </c:pt>
                <c:pt idx="907">
                  <c:v>253.52518839727207</c:v>
                </c:pt>
                <c:pt idx="908">
                  <c:v>253.80409399506792</c:v>
                </c:pt>
                <c:pt idx="909">
                  <c:v>254.08299959286501</c:v>
                </c:pt>
                <c:pt idx="910">
                  <c:v>254.36190519066199</c:v>
                </c:pt>
                <c:pt idx="911">
                  <c:v>254.64081078845891</c:v>
                </c:pt>
                <c:pt idx="912">
                  <c:v>254.919716386256</c:v>
                </c:pt>
                <c:pt idx="913">
                  <c:v>255.19862198405198</c:v>
                </c:pt>
                <c:pt idx="914">
                  <c:v>255.4775275818489</c:v>
                </c:pt>
                <c:pt idx="915">
                  <c:v>255.756433179646</c:v>
                </c:pt>
                <c:pt idx="916">
                  <c:v>256.03533877744263</c:v>
                </c:pt>
                <c:pt idx="917">
                  <c:v>256.31424437523901</c:v>
                </c:pt>
                <c:pt idx="918">
                  <c:v>256.59314997303585</c:v>
                </c:pt>
                <c:pt idx="919">
                  <c:v>256.87205557083308</c:v>
                </c:pt>
                <c:pt idx="920">
                  <c:v>257.15096116862998</c:v>
                </c:pt>
                <c:pt idx="921">
                  <c:v>257.42986676642698</c:v>
                </c:pt>
                <c:pt idx="922">
                  <c:v>257.70877236422285</c:v>
                </c:pt>
                <c:pt idx="923">
                  <c:v>257.98767796201963</c:v>
                </c:pt>
                <c:pt idx="924">
                  <c:v>258.26658355981698</c:v>
                </c:pt>
                <c:pt idx="925">
                  <c:v>258.54548915761404</c:v>
                </c:pt>
                <c:pt idx="926">
                  <c:v>258.82439475541003</c:v>
                </c:pt>
                <c:pt idx="927">
                  <c:v>259.10330035320698</c:v>
                </c:pt>
                <c:pt idx="928">
                  <c:v>259.38220595100393</c:v>
                </c:pt>
                <c:pt idx="929">
                  <c:v>259.66111154880076</c:v>
                </c:pt>
                <c:pt idx="930">
                  <c:v>259.94001714659777</c:v>
                </c:pt>
                <c:pt idx="931">
                  <c:v>260.21892274439381</c:v>
                </c:pt>
                <c:pt idx="932">
                  <c:v>260.49782834219076</c:v>
                </c:pt>
                <c:pt idx="933">
                  <c:v>260.77673393998776</c:v>
                </c:pt>
                <c:pt idx="934">
                  <c:v>261.055639537785</c:v>
                </c:pt>
                <c:pt idx="935">
                  <c:v>261.33454513558098</c:v>
                </c:pt>
                <c:pt idx="936">
                  <c:v>261.61345073337816</c:v>
                </c:pt>
                <c:pt idx="937">
                  <c:v>261.89235633117477</c:v>
                </c:pt>
                <c:pt idx="938">
                  <c:v>262.17126192897194</c:v>
                </c:pt>
                <c:pt idx="939">
                  <c:v>262.45016752676901</c:v>
                </c:pt>
                <c:pt idx="940">
                  <c:v>262.72907312456516</c:v>
                </c:pt>
                <c:pt idx="941">
                  <c:v>263.007978722362</c:v>
                </c:pt>
                <c:pt idx="942">
                  <c:v>263.286884320159</c:v>
                </c:pt>
                <c:pt idx="943">
                  <c:v>263.56578991795601</c:v>
                </c:pt>
                <c:pt idx="944">
                  <c:v>263.84469551575239</c:v>
                </c:pt>
                <c:pt idx="945">
                  <c:v>264.12360111354917</c:v>
                </c:pt>
                <c:pt idx="946">
                  <c:v>264.40250671134601</c:v>
                </c:pt>
                <c:pt idx="947">
                  <c:v>264.68141230914301</c:v>
                </c:pt>
                <c:pt idx="948">
                  <c:v>264.96031790693968</c:v>
                </c:pt>
                <c:pt idx="949">
                  <c:v>265.23922350473617</c:v>
                </c:pt>
                <c:pt idx="950">
                  <c:v>265.51812910253284</c:v>
                </c:pt>
                <c:pt idx="951">
                  <c:v>265.79703470032985</c:v>
                </c:pt>
                <c:pt idx="952">
                  <c:v>266.07594029812697</c:v>
                </c:pt>
                <c:pt idx="953">
                  <c:v>266.35484589592431</c:v>
                </c:pt>
                <c:pt idx="954">
                  <c:v>266.63375149372001</c:v>
                </c:pt>
                <c:pt idx="955">
                  <c:v>266.91265709151696</c:v>
                </c:pt>
                <c:pt idx="956">
                  <c:v>267.19156268931408</c:v>
                </c:pt>
                <c:pt idx="957">
                  <c:v>267.4704682871108</c:v>
                </c:pt>
                <c:pt idx="958">
                  <c:v>267.74937388490702</c:v>
                </c:pt>
                <c:pt idx="959">
                  <c:v>268.02827948270379</c:v>
                </c:pt>
                <c:pt idx="960">
                  <c:v>268.30718508050097</c:v>
                </c:pt>
                <c:pt idx="961">
                  <c:v>268.58609067829764</c:v>
                </c:pt>
                <c:pt idx="962">
                  <c:v>268.86499627609493</c:v>
                </c:pt>
                <c:pt idx="963">
                  <c:v>269.14390187389125</c:v>
                </c:pt>
                <c:pt idx="964">
                  <c:v>269.42280747168763</c:v>
                </c:pt>
                <c:pt idx="965">
                  <c:v>269.70171306948464</c:v>
                </c:pt>
                <c:pt idx="966">
                  <c:v>269.98061866728176</c:v>
                </c:pt>
                <c:pt idx="967">
                  <c:v>270.25952426507803</c:v>
                </c:pt>
                <c:pt idx="968">
                  <c:v>270.53842986287464</c:v>
                </c:pt>
                <c:pt idx="969">
                  <c:v>270.81733546067164</c:v>
                </c:pt>
                <c:pt idx="970">
                  <c:v>271.09624105846899</c:v>
                </c:pt>
                <c:pt idx="971">
                  <c:v>271.375146656266</c:v>
                </c:pt>
                <c:pt idx="972">
                  <c:v>271.65405225406215</c:v>
                </c:pt>
                <c:pt idx="973">
                  <c:v>271.93295785185899</c:v>
                </c:pt>
                <c:pt idx="974">
                  <c:v>272.21186344965599</c:v>
                </c:pt>
                <c:pt idx="975">
                  <c:v>272.49076904745283</c:v>
                </c:pt>
                <c:pt idx="976">
                  <c:v>272.76967464524898</c:v>
                </c:pt>
                <c:pt idx="977">
                  <c:v>273.04858024304616</c:v>
                </c:pt>
                <c:pt idx="978">
                  <c:v>273.32748584084317</c:v>
                </c:pt>
                <c:pt idx="979">
                  <c:v>273.60639143863983</c:v>
                </c:pt>
                <c:pt idx="980">
                  <c:v>273.88529703643701</c:v>
                </c:pt>
                <c:pt idx="981">
                  <c:v>274.16420263423333</c:v>
                </c:pt>
                <c:pt idx="982">
                  <c:v>274.44310823202983</c:v>
                </c:pt>
                <c:pt idx="983">
                  <c:v>274.72201382982701</c:v>
                </c:pt>
                <c:pt idx="984">
                  <c:v>275.00091942762378</c:v>
                </c:pt>
                <c:pt idx="985">
                  <c:v>275.27982502542017</c:v>
                </c:pt>
                <c:pt idx="986">
                  <c:v>275.558730623217</c:v>
                </c:pt>
                <c:pt idx="987">
                  <c:v>275.83763622101395</c:v>
                </c:pt>
                <c:pt idx="988">
                  <c:v>276.11654181881102</c:v>
                </c:pt>
                <c:pt idx="989">
                  <c:v>276.39544741660785</c:v>
                </c:pt>
                <c:pt idx="990">
                  <c:v>276.67435301440401</c:v>
                </c:pt>
                <c:pt idx="991">
                  <c:v>276.95325861220084</c:v>
                </c:pt>
                <c:pt idx="992">
                  <c:v>277.23216420999785</c:v>
                </c:pt>
                <c:pt idx="993">
                  <c:v>277.51106980779485</c:v>
                </c:pt>
                <c:pt idx="994">
                  <c:v>277.78997540559084</c:v>
                </c:pt>
                <c:pt idx="995">
                  <c:v>278.06888100338824</c:v>
                </c:pt>
                <c:pt idx="996">
                  <c:v>278.34778660118502</c:v>
                </c:pt>
                <c:pt idx="997">
                  <c:v>278.62669219898203</c:v>
                </c:pt>
                <c:pt idx="998">
                  <c:v>278.90559779677881</c:v>
                </c:pt>
                <c:pt idx="999">
                  <c:v>279.18450339457502</c:v>
                </c:pt>
                <c:pt idx="1000">
                  <c:v>279.4634089923718</c:v>
                </c:pt>
                <c:pt idx="1001">
                  <c:v>279.74231459016897</c:v>
                </c:pt>
                <c:pt idx="1002">
                  <c:v>280.02122018796598</c:v>
                </c:pt>
                <c:pt idx="1003">
                  <c:v>280.30012578576202</c:v>
                </c:pt>
                <c:pt idx="1004">
                  <c:v>280.57903138355908</c:v>
                </c:pt>
                <c:pt idx="1005">
                  <c:v>280.85793698135598</c:v>
                </c:pt>
                <c:pt idx="1006">
                  <c:v>281.13684257915298</c:v>
                </c:pt>
                <c:pt idx="1007">
                  <c:v>281.41574817694999</c:v>
                </c:pt>
                <c:pt idx="1008">
                  <c:v>281.69465377474626</c:v>
                </c:pt>
                <c:pt idx="1009">
                  <c:v>281.97355937254264</c:v>
                </c:pt>
                <c:pt idx="1010">
                  <c:v>282.25246497034016</c:v>
                </c:pt>
                <c:pt idx="1011">
                  <c:v>282.53137056813677</c:v>
                </c:pt>
                <c:pt idx="1012">
                  <c:v>282.81027616593298</c:v>
                </c:pt>
                <c:pt idx="1013">
                  <c:v>283.08918176372998</c:v>
                </c:pt>
                <c:pt idx="1014">
                  <c:v>283.36808736152705</c:v>
                </c:pt>
                <c:pt idx="1015">
                  <c:v>283.646992959324</c:v>
                </c:pt>
                <c:pt idx="1016">
                  <c:v>283.92589855712083</c:v>
                </c:pt>
                <c:pt idx="1017">
                  <c:v>284.20480415491721</c:v>
                </c:pt>
                <c:pt idx="1018">
                  <c:v>284.48370975271376</c:v>
                </c:pt>
                <c:pt idx="1019">
                  <c:v>284.762615350511</c:v>
                </c:pt>
                <c:pt idx="1020">
                  <c:v>285.04152094830783</c:v>
                </c:pt>
                <c:pt idx="1021">
                  <c:v>285.32042654610399</c:v>
                </c:pt>
                <c:pt idx="1022">
                  <c:v>285.59933214390099</c:v>
                </c:pt>
                <c:pt idx="1023">
                  <c:v>285.8782377416976</c:v>
                </c:pt>
                <c:pt idx="1024">
                  <c:v>286.15714333949518</c:v>
                </c:pt>
                <c:pt idx="1025">
                  <c:v>286.43604893729162</c:v>
                </c:pt>
                <c:pt idx="1026">
                  <c:v>286.714954535088</c:v>
                </c:pt>
                <c:pt idx="1027">
                  <c:v>286.993860132885</c:v>
                </c:pt>
                <c:pt idx="1028">
                  <c:v>287.27276573068195</c:v>
                </c:pt>
                <c:pt idx="1029">
                  <c:v>287.55167132847896</c:v>
                </c:pt>
                <c:pt idx="1030">
                  <c:v>287.8305769262746</c:v>
                </c:pt>
                <c:pt idx="1031">
                  <c:v>288.10948252407218</c:v>
                </c:pt>
                <c:pt idx="1032">
                  <c:v>288.38838812186901</c:v>
                </c:pt>
                <c:pt idx="1033">
                  <c:v>288.66729371966625</c:v>
                </c:pt>
                <c:pt idx="1034">
                  <c:v>288.94619931746303</c:v>
                </c:pt>
                <c:pt idx="1035">
                  <c:v>289.22510491525878</c:v>
                </c:pt>
                <c:pt idx="1036">
                  <c:v>289.50401051305624</c:v>
                </c:pt>
                <c:pt idx="1037">
                  <c:v>289.78291611085302</c:v>
                </c:pt>
                <c:pt idx="1038">
                  <c:v>290.0618217086498</c:v>
                </c:pt>
                <c:pt idx="1039">
                  <c:v>290.34072730644715</c:v>
                </c:pt>
                <c:pt idx="1040">
                  <c:v>290.61963290424302</c:v>
                </c:pt>
                <c:pt idx="1041">
                  <c:v>290.89853850203974</c:v>
                </c:pt>
                <c:pt idx="1042">
                  <c:v>291.17744409983732</c:v>
                </c:pt>
                <c:pt idx="1043">
                  <c:v>291.45634969763393</c:v>
                </c:pt>
                <c:pt idx="1044">
                  <c:v>291.73525529542985</c:v>
                </c:pt>
                <c:pt idx="1045">
                  <c:v>292.01416089322714</c:v>
                </c:pt>
                <c:pt idx="1046">
                  <c:v>292.29306649102381</c:v>
                </c:pt>
                <c:pt idx="1047">
                  <c:v>292.57197208882093</c:v>
                </c:pt>
                <c:pt idx="1048">
                  <c:v>292.85087768661816</c:v>
                </c:pt>
                <c:pt idx="1049">
                  <c:v>293.12978328441415</c:v>
                </c:pt>
                <c:pt idx="1050">
                  <c:v>293.40868888221081</c:v>
                </c:pt>
                <c:pt idx="1051">
                  <c:v>293.68759448000799</c:v>
                </c:pt>
                <c:pt idx="1052">
                  <c:v>293.96650007780477</c:v>
                </c:pt>
                <c:pt idx="1053">
                  <c:v>294.24540567560098</c:v>
                </c:pt>
                <c:pt idx="1054">
                  <c:v>294.52431127339793</c:v>
                </c:pt>
                <c:pt idx="1055">
                  <c:v>294.80321687119476</c:v>
                </c:pt>
                <c:pt idx="1056">
                  <c:v>295.08212246899166</c:v>
                </c:pt>
                <c:pt idx="1057">
                  <c:v>295.36102806678895</c:v>
                </c:pt>
                <c:pt idx="1058">
                  <c:v>295.63993366458499</c:v>
                </c:pt>
                <c:pt idx="1059">
                  <c:v>295.91883926238177</c:v>
                </c:pt>
                <c:pt idx="1060">
                  <c:v>296.19774486017894</c:v>
                </c:pt>
                <c:pt idx="1061">
                  <c:v>296.47665045797561</c:v>
                </c:pt>
                <c:pt idx="1062">
                  <c:v>296.75555605577199</c:v>
                </c:pt>
                <c:pt idx="1063">
                  <c:v>297.03446165356917</c:v>
                </c:pt>
                <c:pt idx="1064">
                  <c:v>297.313367251366</c:v>
                </c:pt>
                <c:pt idx="1065">
                  <c:v>297.59227284916301</c:v>
                </c:pt>
                <c:pt idx="1066">
                  <c:v>297.87117844695968</c:v>
                </c:pt>
                <c:pt idx="1067">
                  <c:v>298.1500840447564</c:v>
                </c:pt>
                <c:pt idx="1068">
                  <c:v>298.42898964255284</c:v>
                </c:pt>
                <c:pt idx="1069">
                  <c:v>298.70789524035001</c:v>
                </c:pt>
                <c:pt idx="1070">
                  <c:v>298.98680083814696</c:v>
                </c:pt>
                <c:pt idx="1071">
                  <c:v>299.265706435943</c:v>
                </c:pt>
                <c:pt idx="1072">
                  <c:v>299.54461203374041</c:v>
                </c:pt>
                <c:pt idx="1073">
                  <c:v>299.82351763153696</c:v>
                </c:pt>
                <c:pt idx="1074">
                  <c:v>300.10242322933425</c:v>
                </c:pt>
                <c:pt idx="1075">
                  <c:v>300.3813288271308</c:v>
                </c:pt>
                <c:pt idx="1076">
                  <c:v>300.66023442492701</c:v>
                </c:pt>
                <c:pt idx="1077">
                  <c:v>300.93914002272396</c:v>
                </c:pt>
                <c:pt idx="1078">
                  <c:v>301.21804562052102</c:v>
                </c:pt>
                <c:pt idx="1079">
                  <c:v>301.49695121831763</c:v>
                </c:pt>
                <c:pt idx="1080">
                  <c:v>301.77585681611396</c:v>
                </c:pt>
                <c:pt idx="1081">
                  <c:v>302.05476241391125</c:v>
                </c:pt>
                <c:pt idx="1082">
                  <c:v>302.33366801170808</c:v>
                </c:pt>
                <c:pt idx="1083">
                  <c:v>302.61257360950498</c:v>
                </c:pt>
                <c:pt idx="1084">
                  <c:v>302.89147920730193</c:v>
                </c:pt>
                <c:pt idx="1085">
                  <c:v>303.17038480509802</c:v>
                </c:pt>
                <c:pt idx="1086">
                  <c:v>303.4492904028948</c:v>
                </c:pt>
                <c:pt idx="1087">
                  <c:v>303.72819600069164</c:v>
                </c:pt>
                <c:pt idx="1088">
                  <c:v>304.00710159848899</c:v>
                </c:pt>
                <c:pt idx="1089">
                  <c:v>304.28600719628474</c:v>
                </c:pt>
                <c:pt idx="1090">
                  <c:v>304.56491279408198</c:v>
                </c:pt>
                <c:pt idx="1091">
                  <c:v>304.84381839187898</c:v>
                </c:pt>
                <c:pt idx="1092">
                  <c:v>305.12272398967599</c:v>
                </c:pt>
                <c:pt idx="1093">
                  <c:v>305.40162958747277</c:v>
                </c:pt>
                <c:pt idx="1094">
                  <c:v>305.68053518526898</c:v>
                </c:pt>
                <c:pt idx="1095">
                  <c:v>305.95944078306633</c:v>
                </c:pt>
                <c:pt idx="1096">
                  <c:v>306.23834638086299</c:v>
                </c:pt>
                <c:pt idx="1097">
                  <c:v>306.51725197865983</c:v>
                </c:pt>
                <c:pt idx="1098">
                  <c:v>306.79615757645564</c:v>
                </c:pt>
                <c:pt idx="1099">
                  <c:v>307.07506317425316</c:v>
                </c:pt>
                <c:pt idx="1100">
                  <c:v>307.35396877205</c:v>
                </c:pt>
                <c:pt idx="1101">
                  <c:v>307.63287436984717</c:v>
                </c:pt>
                <c:pt idx="1102">
                  <c:v>307.91177996764355</c:v>
                </c:pt>
                <c:pt idx="1103">
                  <c:v>308.19068556544016</c:v>
                </c:pt>
                <c:pt idx="1104">
                  <c:v>308.469591163237</c:v>
                </c:pt>
                <c:pt idx="1105">
                  <c:v>308.74849676103395</c:v>
                </c:pt>
                <c:pt idx="1106">
                  <c:v>309.02740235883101</c:v>
                </c:pt>
                <c:pt idx="1107">
                  <c:v>309.30630795662677</c:v>
                </c:pt>
                <c:pt idx="1108">
                  <c:v>309.58521355442394</c:v>
                </c:pt>
                <c:pt idx="1109">
                  <c:v>309.86411915222084</c:v>
                </c:pt>
                <c:pt idx="1110">
                  <c:v>310.14302475001801</c:v>
                </c:pt>
                <c:pt idx="1111">
                  <c:v>310.42193034781468</c:v>
                </c:pt>
                <c:pt idx="1112">
                  <c:v>310.70083594561083</c:v>
                </c:pt>
                <c:pt idx="1113">
                  <c:v>310.97974154340801</c:v>
                </c:pt>
                <c:pt idx="1114">
                  <c:v>311.25864714120485</c:v>
                </c:pt>
                <c:pt idx="1115">
                  <c:v>311.53755273900197</c:v>
                </c:pt>
                <c:pt idx="1116">
                  <c:v>311.81645833679897</c:v>
                </c:pt>
                <c:pt idx="1117">
                  <c:v>312.09536393459484</c:v>
                </c:pt>
                <c:pt idx="1118">
                  <c:v>312.37426953239202</c:v>
                </c:pt>
                <c:pt idx="1119">
                  <c:v>312.65317513018903</c:v>
                </c:pt>
                <c:pt idx="1120">
                  <c:v>312.93208072798581</c:v>
                </c:pt>
                <c:pt idx="1121">
                  <c:v>313.21098632578202</c:v>
                </c:pt>
                <c:pt idx="1122">
                  <c:v>313.48989192357897</c:v>
                </c:pt>
                <c:pt idx="1123">
                  <c:v>313.7687975213758</c:v>
                </c:pt>
                <c:pt idx="1124">
                  <c:v>314.04770311917298</c:v>
                </c:pt>
                <c:pt idx="1125">
                  <c:v>314.32660871696999</c:v>
                </c:pt>
                <c:pt idx="1126">
                  <c:v>314.60551431476637</c:v>
                </c:pt>
                <c:pt idx="1127">
                  <c:v>314.88441991256281</c:v>
                </c:pt>
                <c:pt idx="1128">
                  <c:v>315.16332551035998</c:v>
                </c:pt>
                <c:pt idx="1129">
                  <c:v>315.44223110815705</c:v>
                </c:pt>
                <c:pt idx="1130">
                  <c:v>315.72113670595263</c:v>
                </c:pt>
                <c:pt idx="1131">
                  <c:v>316.00004230375026</c:v>
                </c:pt>
                <c:pt idx="1132">
                  <c:v>316.27894790154699</c:v>
                </c:pt>
                <c:pt idx="1133">
                  <c:v>316.55785349934422</c:v>
                </c:pt>
                <c:pt idx="1134">
                  <c:v>316.83675909714077</c:v>
                </c:pt>
                <c:pt idx="1135">
                  <c:v>317.11566469493732</c:v>
                </c:pt>
                <c:pt idx="1136">
                  <c:v>317.39457029273404</c:v>
                </c:pt>
                <c:pt idx="1137">
                  <c:v>317.67347589053117</c:v>
                </c:pt>
                <c:pt idx="1138">
                  <c:v>317.952381488328</c:v>
                </c:pt>
                <c:pt idx="1139">
                  <c:v>318.23128708612393</c:v>
                </c:pt>
                <c:pt idx="1140">
                  <c:v>318.51019268392116</c:v>
                </c:pt>
                <c:pt idx="1141">
                  <c:v>318.789098281718</c:v>
                </c:pt>
                <c:pt idx="1142">
                  <c:v>319.068003879515</c:v>
                </c:pt>
                <c:pt idx="1143">
                  <c:v>319.34690947731195</c:v>
                </c:pt>
                <c:pt idx="1144">
                  <c:v>319.62581507510799</c:v>
                </c:pt>
                <c:pt idx="1145">
                  <c:v>319.904720672905</c:v>
                </c:pt>
                <c:pt idx="1146">
                  <c:v>320.18362627070201</c:v>
                </c:pt>
                <c:pt idx="1147">
                  <c:v>320.46253186849879</c:v>
                </c:pt>
                <c:pt idx="1148">
                  <c:v>320.74143746629454</c:v>
                </c:pt>
                <c:pt idx="1149">
                  <c:v>321.02034306409195</c:v>
                </c:pt>
                <c:pt idx="1150">
                  <c:v>321.29924866188895</c:v>
                </c:pt>
                <c:pt idx="1151">
                  <c:v>321.57815425968568</c:v>
                </c:pt>
                <c:pt idx="1152">
                  <c:v>321.85705985748285</c:v>
                </c:pt>
                <c:pt idx="1153">
                  <c:v>322.13596545527878</c:v>
                </c:pt>
                <c:pt idx="1154">
                  <c:v>322.41487105307601</c:v>
                </c:pt>
                <c:pt idx="1155">
                  <c:v>322.69377665087285</c:v>
                </c:pt>
                <c:pt idx="1156">
                  <c:v>322.97268224866986</c:v>
                </c:pt>
                <c:pt idx="1157">
                  <c:v>323.25158784646601</c:v>
                </c:pt>
                <c:pt idx="1158">
                  <c:v>323.53049344426285</c:v>
                </c:pt>
                <c:pt idx="1159">
                  <c:v>323.80939904205985</c:v>
                </c:pt>
                <c:pt idx="1160">
                  <c:v>324.08830463985714</c:v>
                </c:pt>
                <c:pt idx="1161">
                  <c:v>324.36721023765398</c:v>
                </c:pt>
                <c:pt idx="1162">
                  <c:v>324.64611583545002</c:v>
                </c:pt>
                <c:pt idx="1163">
                  <c:v>324.92502143324703</c:v>
                </c:pt>
                <c:pt idx="1164">
                  <c:v>325.20392703104397</c:v>
                </c:pt>
                <c:pt idx="1165">
                  <c:v>325.48283262884098</c:v>
                </c:pt>
                <c:pt idx="1166">
                  <c:v>325.76173822663679</c:v>
                </c:pt>
                <c:pt idx="1167">
                  <c:v>326.04064382443437</c:v>
                </c:pt>
                <c:pt idx="1168">
                  <c:v>326.31954942223081</c:v>
                </c:pt>
                <c:pt idx="1169">
                  <c:v>326.59845502002793</c:v>
                </c:pt>
                <c:pt idx="1170">
                  <c:v>326.87736061782516</c:v>
                </c:pt>
                <c:pt idx="1171">
                  <c:v>327.15626621562097</c:v>
                </c:pt>
                <c:pt idx="1172">
                  <c:v>327.43517181341781</c:v>
                </c:pt>
                <c:pt idx="1173">
                  <c:v>327.71407741121476</c:v>
                </c:pt>
                <c:pt idx="1174">
                  <c:v>327.99298300901205</c:v>
                </c:pt>
                <c:pt idx="1175">
                  <c:v>328.27188860680798</c:v>
                </c:pt>
                <c:pt idx="1176">
                  <c:v>328.55079420460493</c:v>
                </c:pt>
                <c:pt idx="1177">
                  <c:v>328.82969980240205</c:v>
                </c:pt>
                <c:pt idx="1178">
                  <c:v>329.10860540019894</c:v>
                </c:pt>
                <c:pt idx="1179">
                  <c:v>329.38751099799583</c:v>
                </c:pt>
                <c:pt idx="1180">
                  <c:v>329.66641659579204</c:v>
                </c:pt>
                <c:pt idx="1181">
                  <c:v>329.94532219358905</c:v>
                </c:pt>
                <c:pt idx="1182">
                  <c:v>330.224227791386</c:v>
                </c:pt>
                <c:pt idx="1183">
                  <c:v>330.50313338918284</c:v>
                </c:pt>
                <c:pt idx="1184">
                  <c:v>330.78203898697876</c:v>
                </c:pt>
                <c:pt idx="1185">
                  <c:v>331.06094458477617</c:v>
                </c:pt>
                <c:pt idx="1186">
                  <c:v>331.339850182573</c:v>
                </c:pt>
                <c:pt idx="1187">
                  <c:v>331.61875578036995</c:v>
                </c:pt>
                <c:pt idx="1188">
                  <c:v>331.89766137816702</c:v>
                </c:pt>
                <c:pt idx="1189">
                  <c:v>332.176566975963</c:v>
                </c:pt>
                <c:pt idx="1190">
                  <c:v>332.45547257376018</c:v>
                </c:pt>
                <c:pt idx="1191">
                  <c:v>332.73437817155695</c:v>
                </c:pt>
                <c:pt idx="1192">
                  <c:v>333.01328376935402</c:v>
                </c:pt>
                <c:pt idx="1193">
                  <c:v>333.29218936714983</c:v>
                </c:pt>
                <c:pt idx="1194">
                  <c:v>333.57109496494695</c:v>
                </c:pt>
                <c:pt idx="1195">
                  <c:v>333.85000056274401</c:v>
                </c:pt>
                <c:pt idx="1196">
                  <c:v>334.12890616054102</c:v>
                </c:pt>
                <c:pt idx="1197">
                  <c:v>334.40781175833803</c:v>
                </c:pt>
                <c:pt idx="1198">
                  <c:v>334.68671735613378</c:v>
                </c:pt>
                <c:pt idx="1199">
                  <c:v>334.96562295393102</c:v>
                </c:pt>
                <c:pt idx="1200">
                  <c:v>335.24452855172802</c:v>
                </c:pt>
                <c:pt idx="1201">
                  <c:v>335.5234341495248</c:v>
                </c:pt>
                <c:pt idx="1202">
                  <c:v>335.80233974732181</c:v>
                </c:pt>
                <c:pt idx="1203">
                  <c:v>336.08124534511785</c:v>
                </c:pt>
                <c:pt idx="1204">
                  <c:v>336.36015094291474</c:v>
                </c:pt>
                <c:pt idx="1205">
                  <c:v>336.63905654071198</c:v>
                </c:pt>
                <c:pt idx="1206">
                  <c:v>336.91796213850898</c:v>
                </c:pt>
                <c:pt idx="1207">
                  <c:v>337.19686773630502</c:v>
                </c:pt>
                <c:pt idx="1208">
                  <c:v>337.47577333410197</c:v>
                </c:pt>
                <c:pt idx="1209">
                  <c:v>337.75467893189898</c:v>
                </c:pt>
                <c:pt idx="1210">
                  <c:v>338.03358452969599</c:v>
                </c:pt>
                <c:pt idx="1211">
                  <c:v>338.31249012749316</c:v>
                </c:pt>
                <c:pt idx="1212">
                  <c:v>338.59139572528863</c:v>
                </c:pt>
                <c:pt idx="1213">
                  <c:v>338.87030132308598</c:v>
                </c:pt>
                <c:pt idx="1214">
                  <c:v>339.14920692088316</c:v>
                </c:pt>
                <c:pt idx="1215">
                  <c:v>339.42811251867943</c:v>
                </c:pt>
                <c:pt idx="1216">
                  <c:v>339.70701811647581</c:v>
                </c:pt>
                <c:pt idx="1217">
                  <c:v>339.98592371427276</c:v>
                </c:pt>
                <c:pt idx="1218">
                  <c:v>340.26482931207005</c:v>
                </c:pt>
                <c:pt idx="1219">
                  <c:v>340.543734909867</c:v>
                </c:pt>
                <c:pt idx="1220">
                  <c:v>340.822640507664</c:v>
                </c:pt>
                <c:pt idx="1221">
                  <c:v>341.10154610546016</c:v>
                </c:pt>
                <c:pt idx="1222">
                  <c:v>341.38045170325705</c:v>
                </c:pt>
                <c:pt idx="1223">
                  <c:v>341.659357301054</c:v>
                </c:pt>
                <c:pt idx="1224">
                  <c:v>341.93826289885101</c:v>
                </c:pt>
                <c:pt idx="1225">
                  <c:v>342.21716849664699</c:v>
                </c:pt>
                <c:pt idx="1226">
                  <c:v>342.49607409444394</c:v>
                </c:pt>
                <c:pt idx="1227">
                  <c:v>342.774979692241</c:v>
                </c:pt>
                <c:pt idx="1228">
                  <c:v>343.05388529003818</c:v>
                </c:pt>
                <c:pt idx="1229">
                  <c:v>343.33279088783502</c:v>
                </c:pt>
                <c:pt idx="1230">
                  <c:v>343.611696485631</c:v>
                </c:pt>
                <c:pt idx="1231">
                  <c:v>343.89060208342818</c:v>
                </c:pt>
                <c:pt idx="1232">
                  <c:v>344.16950768122501</c:v>
                </c:pt>
                <c:pt idx="1233">
                  <c:v>344.44841327902196</c:v>
                </c:pt>
                <c:pt idx="1234">
                  <c:v>344.72731887681783</c:v>
                </c:pt>
                <c:pt idx="1235">
                  <c:v>345.00622447461484</c:v>
                </c:pt>
                <c:pt idx="1236">
                  <c:v>345.28513007241179</c:v>
                </c:pt>
                <c:pt idx="1237">
                  <c:v>345.56403567020897</c:v>
                </c:pt>
                <c:pt idx="1238">
                  <c:v>345.84294126800597</c:v>
                </c:pt>
                <c:pt idx="1239">
                  <c:v>346.12184686580201</c:v>
                </c:pt>
                <c:pt idx="1240">
                  <c:v>346.40075246359879</c:v>
                </c:pt>
                <c:pt idx="1241">
                  <c:v>346.67965806139608</c:v>
                </c:pt>
                <c:pt idx="1242">
                  <c:v>346.95856365919281</c:v>
                </c:pt>
                <c:pt idx="1243">
                  <c:v>347.23746925698879</c:v>
                </c:pt>
                <c:pt idx="1244">
                  <c:v>347.51637485478585</c:v>
                </c:pt>
                <c:pt idx="1245">
                  <c:v>347.79528045258263</c:v>
                </c:pt>
                <c:pt idx="1246">
                  <c:v>348.07418605037981</c:v>
                </c:pt>
                <c:pt idx="1247">
                  <c:v>348.35309164817699</c:v>
                </c:pt>
                <c:pt idx="1248">
                  <c:v>348.63199724597274</c:v>
                </c:pt>
                <c:pt idx="1249">
                  <c:v>348.91090284376997</c:v>
                </c:pt>
                <c:pt idx="1250">
                  <c:v>349.18980844156698</c:v>
                </c:pt>
                <c:pt idx="1251">
                  <c:v>349.46871403936404</c:v>
                </c:pt>
                <c:pt idx="1252">
                  <c:v>349.74761963716008</c:v>
                </c:pt>
                <c:pt idx="1253">
                  <c:v>350.02652523495698</c:v>
                </c:pt>
                <c:pt idx="1254">
                  <c:v>350.30543083275415</c:v>
                </c:pt>
                <c:pt idx="1255">
                  <c:v>350.58433643055099</c:v>
                </c:pt>
                <c:pt idx="1256">
                  <c:v>350.86324202834817</c:v>
                </c:pt>
                <c:pt idx="1257">
                  <c:v>351.14214762614415</c:v>
                </c:pt>
                <c:pt idx="1258">
                  <c:v>351.42105322394099</c:v>
                </c:pt>
                <c:pt idx="1259">
                  <c:v>351.69995882173816</c:v>
                </c:pt>
                <c:pt idx="1260">
                  <c:v>351.978864419535</c:v>
                </c:pt>
                <c:pt idx="1261">
                  <c:v>352.25777001733098</c:v>
                </c:pt>
                <c:pt idx="1262">
                  <c:v>352.53667561512799</c:v>
                </c:pt>
                <c:pt idx="1263">
                  <c:v>352.815581212925</c:v>
                </c:pt>
                <c:pt idx="1264">
                  <c:v>353.09448681072217</c:v>
                </c:pt>
                <c:pt idx="1265">
                  <c:v>353.37339240851878</c:v>
                </c:pt>
                <c:pt idx="1266">
                  <c:v>353.65229800631516</c:v>
                </c:pt>
                <c:pt idx="1267">
                  <c:v>353.93120360411194</c:v>
                </c:pt>
                <c:pt idx="1268">
                  <c:v>354.21010920190878</c:v>
                </c:pt>
                <c:pt idx="1269">
                  <c:v>354.48901479970601</c:v>
                </c:pt>
                <c:pt idx="1270">
                  <c:v>354.767920397502</c:v>
                </c:pt>
                <c:pt idx="1271">
                  <c:v>355.04682599529895</c:v>
                </c:pt>
                <c:pt idx="1272">
                  <c:v>355.32573159309601</c:v>
                </c:pt>
                <c:pt idx="1273">
                  <c:v>355.60463719089324</c:v>
                </c:pt>
                <c:pt idx="1274">
                  <c:v>355.88354278868968</c:v>
                </c:pt>
                <c:pt idx="1275">
                  <c:v>356.16244838648618</c:v>
                </c:pt>
                <c:pt idx="1276">
                  <c:v>356.44135398428261</c:v>
                </c:pt>
                <c:pt idx="1277">
                  <c:v>356.72025958207968</c:v>
                </c:pt>
                <c:pt idx="1278">
                  <c:v>356.99916517987697</c:v>
                </c:pt>
                <c:pt idx="1279">
                  <c:v>357.27807077767363</c:v>
                </c:pt>
                <c:pt idx="1280">
                  <c:v>357.55697637546996</c:v>
                </c:pt>
                <c:pt idx="1281">
                  <c:v>357.83588197326702</c:v>
                </c:pt>
                <c:pt idx="1282">
                  <c:v>358.11478757106408</c:v>
                </c:pt>
                <c:pt idx="1283">
                  <c:v>358.39369316886098</c:v>
                </c:pt>
                <c:pt idx="1284">
                  <c:v>358.67259876665696</c:v>
                </c:pt>
                <c:pt idx="1285">
                  <c:v>358.95150436445397</c:v>
                </c:pt>
                <c:pt idx="1286">
                  <c:v>359.23040996225063</c:v>
                </c:pt>
                <c:pt idx="1287">
                  <c:v>359.50931556004781</c:v>
                </c:pt>
                <c:pt idx="1288">
                  <c:v>359.78822115784499</c:v>
                </c:pt>
                <c:pt idx="1289">
                  <c:v>360.06712675564103</c:v>
                </c:pt>
                <c:pt idx="1290">
                  <c:v>360.34603235343798</c:v>
                </c:pt>
                <c:pt idx="1291">
                  <c:v>360.62493795123464</c:v>
                </c:pt>
                <c:pt idx="1292">
                  <c:v>360.90384354903205</c:v>
                </c:pt>
                <c:pt idx="1293">
                  <c:v>361.18274914682797</c:v>
                </c:pt>
                <c:pt idx="1294">
                  <c:v>361.46165474462464</c:v>
                </c:pt>
                <c:pt idx="1295">
                  <c:v>361.74056034242204</c:v>
                </c:pt>
                <c:pt idx="1296">
                  <c:v>362.01946594021899</c:v>
                </c:pt>
                <c:pt idx="1297">
                  <c:v>362.29837153801583</c:v>
                </c:pt>
                <c:pt idx="1298">
                  <c:v>362.57727713581215</c:v>
                </c:pt>
                <c:pt idx="1299">
                  <c:v>362.85618273360905</c:v>
                </c:pt>
                <c:pt idx="1300">
                  <c:v>363.13508833140617</c:v>
                </c:pt>
                <c:pt idx="1301">
                  <c:v>363.41399392920283</c:v>
                </c:pt>
                <c:pt idx="1302">
                  <c:v>363.69289952699904</c:v>
                </c:pt>
                <c:pt idx="1303">
                  <c:v>363.97180512479616</c:v>
                </c:pt>
                <c:pt idx="1304">
                  <c:v>364.25071072259277</c:v>
                </c:pt>
                <c:pt idx="1305">
                  <c:v>364.52961632039001</c:v>
                </c:pt>
                <c:pt idx="1306">
                  <c:v>364.80852191818678</c:v>
                </c:pt>
                <c:pt idx="1307">
                  <c:v>365.08742751598299</c:v>
                </c:pt>
                <c:pt idx="1308">
                  <c:v>365.36633311378</c:v>
                </c:pt>
                <c:pt idx="1309">
                  <c:v>365.64523871157695</c:v>
                </c:pt>
                <c:pt idx="1310">
                  <c:v>365.92414430937396</c:v>
                </c:pt>
                <c:pt idx="1311">
                  <c:v>366.20304990716966</c:v>
                </c:pt>
                <c:pt idx="1312">
                  <c:v>366.48195550496695</c:v>
                </c:pt>
                <c:pt idx="1313">
                  <c:v>366.76086110276418</c:v>
                </c:pt>
                <c:pt idx="1314">
                  <c:v>367.03976670056102</c:v>
                </c:pt>
                <c:pt idx="1315">
                  <c:v>367.31867229835802</c:v>
                </c:pt>
                <c:pt idx="1316">
                  <c:v>367.59757789615395</c:v>
                </c:pt>
                <c:pt idx="1317">
                  <c:v>367.87648349395124</c:v>
                </c:pt>
                <c:pt idx="1318">
                  <c:v>368.15538909174825</c:v>
                </c:pt>
                <c:pt idx="1319">
                  <c:v>368.43429468954508</c:v>
                </c:pt>
                <c:pt idx="1320">
                  <c:v>368.71320028734101</c:v>
                </c:pt>
                <c:pt idx="1321">
                  <c:v>368.99210588513785</c:v>
                </c:pt>
                <c:pt idx="1322">
                  <c:v>369.27101148293468</c:v>
                </c:pt>
                <c:pt idx="1323">
                  <c:v>369.54991708073214</c:v>
                </c:pt>
                <c:pt idx="1324">
                  <c:v>369.82882267852898</c:v>
                </c:pt>
                <c:pt idx="1325">
                  <c:v>370.10772827632502</c:v>
                </c:pt>
                <c:pt idx="1326">
                  <c:v>370.38663387412203</c:v>
                </c:pt>
                <c:pt idx="1327">
                  <c:v>370.66553947191881</c:v>
                </c:pt>
                <c:pt idx="1328">
                  <c:v>370.94444506971627</c:v>
                </c:pt>
                <c:pt idx="1329">
                  <c:v>371.2233506675118</c:v>
                </c:pt>
                <c:pt idx="1330">
                  <c:v>371.50225626530897</c:v>
                </c:pt>
                <c:pt idx="1331">
                  <c:v>371.78116186310581</c:v>
                </c:pt>
                <c:pt idx="1332">
                  <c:v>372.06006746090299</c:v>
                </c:pt>
                <c:pt idx="1333">
                  <c:v>372.33897305869954</c:v>
                </c:pt>
                <c:pt idx="1334">
                  <c:v>372.61787865649598</c:v>
                </c:pt>
                <c:pt idx="1335">
                  <c:v>372.89678425429264</c:v>
                </c:pt>
                <c:pt idx="1336">
                  <c:v>373.17568985208999</c:v>
                </c:pt>
                <c:pt idx="1337">
                  <c:v>373.45459544988699</c:v>
                </c:pt>
                <c:pt idx="1338">
                  <c:v>373.73350104768252</c:v>
                </c:pt>
                <c:pt idx="1339">
                  <c:v>374.01240664547993</c:v>
                </c:pt>
                <c:pt idx="1340">
                  <c:v>374.29131224327654</c:v>
                </c:pt>
                <c:pt idx="1341">
                  <c:v>374.57021784107366</c:v>
                </c:pt>
                <c:pt idx="1342">
                  <c:v>374.849123438871</c:v>
                </c:pt>
                <c:pt idx="1343">
                  <c:v>375.12802903666704</c:v>
                </c:pt>
                <c:pt idx="1344">
                  <c:v>375.40693463446405</c:v>
                </c:pt>
                <c:pt idx="1345">
                  <c:v>375.68584023226117</c:v>
                </c:pt>
                <c:pt idx="1346">
                  <c:v>375.96474583005818</c:v>
                </c:pt>
                <c:pt idx="1347">
                  <c:v>376.24365142785405</c:v>
                </c:pt>
                <c:pt idx="1348">
                  <c:v>376.522557025651</c:v>
                </c:pt>
                <c:pt idx="1349">
                  <c:v>376.8014626234484</c:v>
                </c:pt>
                <c:pt idx="1350">
                  <c:v>377.08036822124484</c:v>
                </c:pt>
                <c:pt idx="1351">
                  <c:v>377.35927381904224</c:v>
                </c:pt>
                <c:pt idx="1352">
                  <c:v>377.63817941683783</c:v>
                </c:pt>
                <c:pt idx="1353">
                  <c:v>377.91708501463501</c:v>
                </c:pt>
                <c:pt idx="1354">
                  <c:v>378.19599061243201</c:v>
                </c:pt>
                <c:pt idx="1355">
                  <c:v>378.47489621022896</c:v>
                </c:pt>
                <c:pt idx="1356">
                  <c:v>378.753801808025</c:v>
                </c:pt>
                <c:pt idx="1357">
                  <c:v>379.03270740582195</c:v>
                </c:pt>
                <c:pt idx="1358">
                  <c:v>379.31161300361896</c:v>
                </c:pt>
                <c:pt idx="1359">
                  <c:v>379.59051860141585</c:v>
                </c:pt>
                <c:pt idx="1360">
                  <c:v>379.86942419921326</c:v>
                </c:pt>
                <c:pt idx="1361">
                  <c:v>380.14832979700896</c:v>
                </c:pt>
                <c:pt idx="1362">
                  <c:v>380.42723539480602</c:v>
                </c:pt>
                <c:pt idx="1363">
                  <c:v>380.70614099260274</c:v>
                </c:pt>
                <c:pt idx="1364">
                  <c:v>380.9850465903998</c:v>
                </c:pt>
                <c:pt idx="1365">
                  <c:v>381.26395218819681</c:v>
                </c:pt>
                <c:pt idx="1366">
                  <c:v>381.54285778599302</c:v>
                </c:pt>
                <c:pt idx="1367">
                  <c:v>381.82176338379008</c:v>
                </c:pt>
                <c:pt idx="1368">
                  <c:v>382.10066898158698</c:v>
                </c:pt>
                <c:pt idx="1369">
                  <c:v>382.37957457938398</c:v>
                </c:pt>
                <c:pt idx="1370">
                  <c:v>382.65848017718002</c:v>
                </c:pt>
                <c:pt idx="1371">
                  <c:v>382.9373857749768</c:v>
                </c:pt>
                <c:pt idx="1372">
                  <c:v>383.21629137277381</c:v>
                </c:pt>
                <c:pt idx="1373">
                  <c:v>383.49519697057053</c:v>
                </c:pt>
                <c:pt idx="1374">
                  <c:v>383.77410256836799</c:v>
                </c:pt>
                <c:pt idx="1375">
                  <c:v>384.05300816616398</c:v>
                </c:pt>
                <c:pt idx="1376">
                  <c:v>384.33191376396093</c:v>
                </c:pt>
                <c:pt idx="1377">
                  <c:v>384.61081936175816</c:v>
                </c:pt>
                <c:pt idx="1378">
                  <c:v>384.889724959555</c:v>
                </c:pt>
                <c:pt idx="1379">
                  <c:v>385.16863055735098</c:v>
                </c:pt>
                <c:pt idx="1380">
                  <c:v>385.44753615514799</c:v>
                </c:pt>
                <c:pt idx="1381">
                  <c:v>385.72644175294477</c:v>
                </c:pt>
                <c:pt idx="1382">
                  <c:v>386.005347350742</c:v>
                </c:pt>
                <c:pt idx="1383">
                  <c:v>386.28425294853878</c:v>
                </c:pt>
                <c:pt idx="1384">
                  <c:v>386.56315854633476</c:v>
                </c:pt>
                <c:pt idx="1385">
                  <c:v>386.84206414413217</c:v>
                </c:pt>
                <c:pt idx="1386">
                  <c:v>387.12096974192895</c:v>
                </c:pt>
                <c:pt idx="1387">
                  <c:v>387.39987533972641</c:v>
                </c:pt>
                <c:pt idx="1388">
                  <c:v>387.67878093752205</c:v>
                </c:pt>
                <c:pt idx="1389">
                  <c:v>387.95768653531917</c:v>
                </c:pt>
                <c:pt idx="1390">
                  <c:v>388.23659213311601</c:v>
                </c:pt>
                <c:pt idx="1391">
                  <c:v>388.51549773091301</c:v>
                </c:pt>
                <c:pt idx="1392">
                  <c:v>388.79440332871002</c:v>
                </c:pt>
                <c:pt idx="1393">
                  <c:v>389.07330892650583</c:v>
                </c:pt>
                <c:pt idx="1394">
                  <c:v>389.35221452430318</c:v>
                </c:pt>
                <c:pt idx="1395">
                  <c:v>389.63112012209984</c:v>
                </c:pt>
                <c:pt idx="1396">
                  <c:v>389.91002571989696</c:v>
                </c:pt>
                <c:pt idx="1397">
                  <c:v>390.18893131769283</c:v>
                </c:pt>
                <c:pt idx="1398">
                  <c:v>390.46783691548984</c:v>
                </c:pt>
                <c:pt idx="1399">
                  <c:v>390.74674251328696</c:v>
                </c:pt>
                <c:pt idx="1400">
                  <c:v>391.02564811108397</c:v>
                </c:pt>
                <c:pt idx="1401">
                  <c:v>391.3045537088808</c:v>
                </c:pt>
                <c:pt idx="1402">
                  <c:v>391.58345930667679</c:v>
                </c:pt>
                <c:pt idx="1403">
                  <c:v>391.86236490447396</c:v>
                </c:pt>
                <c:pt idx="1404">
                  <c:v>392.14127050227103</c:v>
                </c:pt>
                <c:pt idx="1405">
                  <c:v>392.42017610006781</c:v>
                </c:pt>
                <c:pt idx="1406">
                  <c:v>392.69908169786424</c:v>
                </c:pt>
                <c:pt idx="1407">
                  <c:v>392.97798729566102</c:v>
                </c:pt>
                <c:pt idx="1408">
                  <c:v>393.25689289345826</c:v>
                </c:pt>
                <c:pt idx="1409">
                  <c:v>393.53579849125464</c:v>
                </c:pt>
                <c:pt idx="1410">
                  <c:v>393.81470408905221</c:v>
                </c:pt>
                <c:pt idx="1411">
                  <c:v>394.09360968684808</c:v>
                </c:pt>
                <c:pt idx="1412">
                  <c:v>394.37251528464481</c:v>
                </c:pt>
                <c:pt idx="1413">
                  <c:v>394.65142088244215</c:v>
                </c:pt>
                <c:pt idx="1414">
                  <c:v>394.93032648023876</c:v>
                </c:pt>
                <c:pt idx="1415">
                  <c:v>395.2092320780348</c:v>
                </c:pt>
                <c:pt idx="1416">
                  <c:v>395.48813767583181</c:v>
                </c:pt>
                <c:pt idx="1417">
                  <c:v>395.76704327362904</c:v>
                </c:pt>
                <c:pt idx="1418">
                  <c:v>396.04594887142616</c:v>
                </c:pt>
                <c:pt idx="1419">
                  <c:v>396.324854469223</c:v>
                </c:pt>
                <c:pt idx="1420">
                  <c:v>396.60376006701898</c:v>
                </c:pt>
                <c:pt idx="1421">
                  <c:v>396.88266566481633</c:v>
                </c:pt>
                <c:pt idx="1422">
                  <c:v>397.16157126261277</c:v>
                </c:pt>
                <c:pt idx="1423">
                  <c:v>397.44047686041</c:v>
                </c:pt>
                <c:pt idx="1424">
                  <c:v>397.71938245820564</c:v>
                </c:pt>
                <c:pt idx="1425">
                  <c:v>397.99828805600276</c:v>
                </c:pt>
                <c:pt idx="1426">
                  <c:v>398.2771936538</c:v>
                </c:pt>
                <c:pt idx="1427">
                  <c:v>398.55609925159678</c:v>
                </c:pt>
                <c:pt idx="1428">
                  <c:v>398.83500484939395</c:v>
                </c:pt>
                <c:pt idx="1429">
                  <c:v>399.11391044718954</c:v>
                </c:pt>
                <c:pt idx="1430">
                  <c:v>399.39281604498694</c:v>
                </c:pt>
                <c:pt idx="1431">
                  <c:v>399.67172164278395</c:v>
                </c:pt>
                <c:pt idx="1432">
                  <c:v>399.95062724058084</c:v>
                </c:pt>
                <c:pt idx="1433">
                  <c:v>400.22953283837694</c:v>
                </c:pt>
                <c:pt idx="1434">
                  <c:v>400.50843843617378</c:v>
                </c:pt>
                <c:pt idx="1435">
                  <c:v>400.78734403397101</c:v>
                </c:pt>
                <c:pt idx="1436">
                  <c:v>401.06624963176824</c:v>
                </c:pt>
                <c:pt idx="1437">
                  <c:v>401.34515522956502</c:v>
                </c:pt>
                <c:pt idx="1438">
                  <c:v>401.6240608273614</c:v>
                </c:pt>
                <c:pt idx="1439">
                  <c:v>401.90296642515801</c:v>
                </c:pt>
                <c:pt idx="1440">
                  <c:v>402.18187202295502</c:v>
                </c:pt>
                <c:pt idx="1441">
                  <c:v>402.46077762075208</c:v>
                </c:pt>
                <c:pt idx="1442">
                  <c:v>402.73968321854898</c:v>
                </c:pt>
                <c:pt idx="1443">
                  <c:v>403.01858881634502</c:v>
                </c:pt>
                <c:pt idx="1444">
                  <c:v>403.29749441414197</c:v>
                </c:pt>
                <c:pt idx="1445">
                  <c:v>403.57640001193897</c:v>
                </c:pt>
                <c:pt idx="1446">
                  <c:v>403.85530560973626</c:v>
                </c:pt>
                <c:pt idx="1447">
                  <c:v>404.13421120753196</c:v>
                </c:pt>
                <c:pt idx="1448">
                  <c:v>404.41311680532885</c:v>
                </c:pt>
                <c:pt idx="1449">
                  <c:v>404.69202240312597</c:v>
                </c:pt>
                <c:pt idx="1450">
                  <c:v>404.97092800092281</c:v>
                </c:pt>
                <c:pt idx="1451">
                  <c:v>405.24983359872016</c:v>
                </c:pt>
                <c:pt idx="1452">
                  <c:v>405.52873919651603</c:v>
                </c:pt>
                <c:pt idx="1453">
                  <c:v>405.80764479431326</c:v>
                </c:pt>
                <c:pt idx="1454">
                  <c:v>406.08655039210964</c:v>
                </c:pt>
                <c:pt idx="1455">
                  <c:v>406.36545598990705</c:v>
                </c:pt>
                <c:pt idx="1456">
                  <c:v>406.64436158770326</c:v>
                </c:pt>
                <c:pt idx="1457">
                  <c:v>406.92326718549981</c:v>
                </c:pt>
                <c:pt idx="1458">
                  <c:v>407.20217278329699</c:v>
                </c:pt>
                <c:pt idx="1459">
                  <c:v>407.48107838109377</c:v>
                </c:pt>
                <c:pt idx="1460">
                  <c:v>407.759983978891</c:v>
                </c:pt>
                <c:pt idx="1461">
                  <c:v>408.03888957668693</c:v>
                </c:pt>
                <c:pt idx="1462">
                  <c:v>408.31779517448405</c:v>
                </c:pt>
                <c:pt idx="1463">
                  <c:v>408.59670077228054</c:v>
                </c:pt>
                <c:pt idx="1464">
                  <c:v>408.875606370078</c:v>
                </c:pt>
                <c:pt idx="1465">
                  <c:v>409.15451196787399</c:v>
                </c:pt>
                <c:pt idx="1466">
                  <c:v>409.43341756567054</c:v>
                </c:pt>
                <c:pt idx="1467">
                  <c:v>409.71232316346817</c:v>
                </c:pt>
                <c:pt idx="1468">
                  <c:v>409.99122876126461</c:v>
                </c:pt>
                <c:pt idx="1469">
                  <c:v>410.27013435906196</c:v>
                </c:pt>
                <c:pt idx="1470">
                  <c:v>410.549039956858</c:v>
                </c:pt>
                <c:pt idx="1471">
                  <c:v>410.827945554655</c:v>
                </c:pt>
                <c:pt idx="1472">
                  <c:v>411.10685115245201</c:v>
                </c:pt>
                <c:pt idx="1473">
                  <c:v>411.38575675024879</c:v>
                </c:pt>
                <c:pt idx="1474">
                  <c:v>411.66466234804517</c:v>
                </c:pt>
                <c:pt idx="1475">
                  <c:v>411.94356794584195</c:v>
                </c:pt>
                <c:pt idx="1476">
                  <c:v>412.22247354363896</c:v>
                </c:pt>
                <c:pt idx="1477">
                  <c:v>412.50137914143585</c:v>
                </c:pt>
                <c:pt idx="1478">
                  <c:v>412.78028473923302</c:v>
                </c:pt>
                <c:pt idx="1479">
                  <c:v>413.05919033702901</c:v>
                </c:pt>
                <c:pt idx="1480">
                  <c:v>413.33809593482601</c:v>
                </c:pt>
                <c:pt idx="1481">
                  <c:v>413.61700153262302</c:v>
                </c:pt>
                <c:pt idx="1482">
                  <c:v>413.89590713042008</c:v>
                </c:pt>
                <c:pt idx="1483">
                  <c:v>414.17481272821601</c:v>
                </c:pt>
                <c:pt idx="1484">
                  <c:v>414.45371832601285</c:v>
                </c:pt>
                <c:pt idx="1485">
                  <c:v>414.73262392381002</c:v>
                </c:pt>
                <c:pt idx="1486">
                  <c:v>415.0115295216068</c:v>
                </c:pt>
                <c:pt idx="1487">
                  <c:v>415.29043511940398</c:v>
                </c:pt>
                <c:pt idx="1488">
                  <c:v>415.56934071719985</c:v>
                </c:pt>
                <c:pt idx="1489">
                  <c:v>415.84824631499708</c:v>
                </c:pt>
                <c:pt idx="1490">
                  <c:v>416.12715191279381</c:v>
                </c:pt>
                <c:pt idx="1491">
                  <c:v>416.40605751059064</c:v>
                </c:pt>
                <c:pt idx="1492">
                  <c:v>416.68496310838702</c:v>
                </c:pt>
                <c:pt idx="1493">
                  <c:v>416.9638687061838</c:v>
                </c:pt>
                <c:pt idx="1494">
                  <c:v>417.24277430398098</c:v>
                </c:pt>
                <c:pt idx="1495">
                  <c:v>417.52167990177776</c:v>
                </c:pt>
                <c:pt idx="1496">
                  <c:v>417.80058549957499</c:v>
                </c:pt>
                <c:pt idx="1497">
                  <c:v>418.07949109737098</c:v>
                </c:pt>
                <c:pt idx="1498">
                  <c:v>418.35839669516798</c:v>
                </c:pt>
                <c:pt idx="1499">
                  <c:v>418.63730229296499</c:v>
                </c:pt>
                <c:pt idx="1500">
                  <c:v>418.916207890762</c:v>
                </c:pt>
                <c:pt idx="1501">
                  <c:v>419.19511348855764</c:v>
                </c:pt>
                <c:pt idx="1502">
                  <c:v>419.47401908635499</c:v>
                </c:pt>
                <c:pt idx="1503">
                  <c:v>419.75292468415222</c:v>
                </c:pt>
                <c:pt idx="1504">
                  <c:v>420.03183028194894</c:v>
                </c:pt>
                <c:pt idx="1505">
                  <c:v>420.31073587974618</c:v>
                </c:pt>
                <c:pt idx="1506">
                  <c:v>420.58964147754205</c:v>
                </c:pt>
                <c:pt idx="1507">
                  <c:v>420.868547075339</c:v>
                </c:pt>
                <c:pt idx="1508">
                  <c:v>421.1474526731364</c:v>
                </c:pt>
                <c:pt idx="1509">
                  <c:v>421.42635827093261</c:v>
                </c:pt>
                <c:pt idx="1510">
                  <c:v>421.70526386872905</c:v>
                </c:pt>
                <c:pt idx="1511">
                  <c:v>421.98416946652577</c:v>
                </c:pt>
                <c:pt idx="1512">
                  <c:v>422.263075064323</c:v>
                </c:pt>
                <c:pt idx="1513">
                  <c:v>422.54198066212001</c:v>
                </c:pt>
                <c:pt idx="1514">
                  <c:v>422.82088625991702</c:v>
                </c:pt>
                <c:pt idx="1515">
                  <c:v>423.099791857713</c:v>
                </c:pt>
                <c:pt idx="1516">
                  <c:v>423.37869745550984</c:v>
                </c:pt>
                <c:pt idx="1517">
                  <c:v>423.65760305330724</c:v>
                </c:pt>
                <c:pt idx="1518">
                  <c:v>423.93650865110362</c:v>
                </c:pt>
                <c:pt idx="1519">
                  <c:v>424.21541424889961</c:v>
                </c:pt>
                <c:pt idx="1520">
                  <c:v>424.49431984669661</c:v>
                </c:pt>
                <c:pt idx="1521">
                  <c:v>424.77322544449379</c:v>
                </c:pt>
                <c:pt idx="1522">
                  <c:v>425.05213104229068</c:v>
                </c:pt>
                <c:pt idx="1523">
                  <c:v>425.33103664008763</c:v>
                </c:pt>
                <c:pt idx="1524">
                  <c:v>425.60994223788401</c:v>
                </c:pt>
                <c:pt idx="1525">
                  <c:v>425.88884783568102</c:v>
                </c:pt>
                <c:pt idx="1526">
                  <c:v>426.16775343347808</c:v>
                </c:pt>
                <c:pt idx="1527">
                  <c:v>426.44665903127463</c:v>
                </c:pt>
                <c:pt idx="1528">
                  <c:v>426.72556462907198</c:v>
                </c:pt>
                <c:pt idx="1529">
                  <c:v>427.00447022686825</c:v>
                </c:pt>
                <c:pt idx="1530">
                  <c:v>427.2833758246648</c:v>
                </c:pt>
                <c:pt idx="1531">
                  <c:v>427.56228142246215</c:v>
                </c:pt>
                <c:pt idx="1532">
                  <c:v>427.84118702025904</c:v>
                </c:pt>
                <c:pt idx="1533">
                  <c:v>428.12009261805508</c:v>
                </c:pt>
                <c:pt idx="1534">
                  <c:v>428.39899821585198</c:v>
                </c:pt>
                <c:pt idx="1535">
                  <c:v>428.67790381364915</c:v>
                </c:pt>
                <c:pt idx="1536">
                  <c:v>428.95680941144599</c:v>
                </c:pt>
                <c:pt idx="1537">
                  <c:v>429.23571500924277</c:v>
                </c:pt>
                <c:pt idx="1538">
                  <c:v>429.51462060703915</c:v>
                </c:pt>
                <c:pt idx="1539">
                  <c:v>429.79352620483593</c:v>
                </c:pt>
                <c:pt idx="1540">
                  <c:v>430.07243180263299</c:v>
                </c:pt>
                <c:pt idx="1541">
                  <c:v>430.35133740042977</c:v>
                </c:pt>
                <c:pt idx="1542">
                  <c:v>430.63024299822581</c:v>
                </c:pt>
                <c:pt idx="1543">
                  <c:v>430.90914859602299</c:v>
                </c:pt>
                <c:pt idx="1544">
                  <c:v>431.18805419382016</c:v>
                </c:pt>
                <c:pt idx="1545">
                  <c:v>431.46695979161677</c:v>
                </c:pt>
                <c:pt idx="1546">
                  <c:v>431.74586538941418</c:v>
                </c:pt>
                <c:pt idx="1547">
                  <c:v>432.02477098720976</c:v>
                </c:pt>
                <c:pt idx="1548">
                  <c:v>432.303676585007</c:v>
                </c:pt>
                <c:pt idx="1549">
                  <c:v>432.582582182804</c:v>
                </c:pt>
                <c:pt idx="1550">
                  <c:v>432.86148778060101</c:v>
                </c:pt>
                <c:pt idx="1551">
                  <c:v>433.14039337839705</c:v>
                </c:pt>
                <c:pt idx="1552">
                  <c:v>433.41929897619377</c:v>
                </c:pt>
                <c:pt idx="1553">
                  <c:v>433.69820457399101</c:v>
                </c:pt>
                <c:pt idx="1554">
                  <c:v>433.97711017178784</c:v>
                </c:pt>
                <c:pt idx="1555">
                  <c:v>434.25601576958468</c:v>
                </c:pt>
                <c:pt idx="1556">
                  <c:v>434.534921367381</c:v>
                </c:pt>
                <c:pt idx="1557">
                  <c:v>434.81382696517784</c:v>
                </c:pt>
                <c:pt idx="1558">
                  <c:v>435.09273256297467</c:v>
                </c:pt>
                <c:pt idx="1559">
                  <c:v>435.37163816077197</c:v>
                </c:pt>
                <c:pt idx="1560">
                  <c:v>435.65054375856801</c:v>
                </c:pt>
                <c:pt idx="1561">
                  <c:v>435.92944935636501</c:v>
                </c:pt>
                <c:pt idx="1562">
                  <c:v>436.20835495416179</c:v>
                </c:pt>
                <c:pt idx="1563">
                  <c:v>436.48726055195903</c:v>
                </c:pt>
                <c:pt idx="1564">
                  <c:v>436.76616614975597</c:v>
                </c:pt>
                <c:pt idx="1565">
                  <c:v>437.04507174755196</c:v>
                </c:pt>
                <c:pt idx="1566">
                  <c:v>437.32397734534896</c:v>
                </c:pt>
                <c:pt idx="1567">
                  <c:v>437.60288294314637</c:v>
                </c:pt>
                <c:pt idx="1568">
                  <c:v>437.88178854094281</c:v>
                </c:pt>
                <c:pt idx="1569">
                  <c:v>438.16069413873925</c:v>
                </c:pt>
                <c:pt idx="1570">
                  <c:v>438.43959973653585</c:v>
                </c:pt>
                <c:pt idx="1571">
                  <c:v>438.71850533433297</c:v>
                </c:pt>
                <c:pt idx="1572">
                  <c:v>438.99741093212964</c:v>
                </c:pt>
                <c:pt idx="1573">
                  <c:v>439.27631652992699</c:v>
                </c:pt>
                <c:pt idx="1574">
                  <c:v>439.55522212772337</c:v>
                </c:pt>
                <c:pt idx="1575">
                  <c:v>439.83412772551981</c:v>
                </c:pt>
                <c:pt idx="1576">
                  <c:v>440.11303332331715</c:v>
                </c:pt>
                <c:pt idx="1577">
                  <c:v>440.39193892111376</c:v>
                </c:pt>
                <c:pt idx="1578">
                  <c:v>440.67084451890997</c:v>
                </c:pt>
                <c:pt idx="1579">
                  <c:v>440.94975011670715</c:v>
                </c:pt>
                <c:pt idx="1580">
                  <c:v>441.22865571450399</c:v>
                </c:pt>
                <c:pt idx="1581">
                  <c:v>441.50756131230116</c:v>
                </c:pt>
                <c:pt idx="1582">
                  <c:v>441.78646691009783</c:v>
                </c:pt>
                <c:pt idx="1583">
                  <c:v>442.06537250789393</c:v>
                </c:pt>
                <c:pt idx="1584">
                  <c:v>442.34427810569116</c:v>
                </c:pt>
                <c:pt idx="1585">
                  <c:v>442.623183703488</c:v>
                </c:pt>
                <c:pt idx="1586">
                  <c:v>442.90208930128483</c:v>
                </c:pt>
                <c:pt idx="1587">
                  <c:v>443.18099489908116</c:v>
                </c:pt>
                <c:pt idx="1588">
                  <c:v>443.45990049687799</c:v>
                </c:pt>
                <c:pt idx="1589">
                  <c:v>443.73880609467483</c:v>
                </c:pt>
                <c:pt idx="1590">
                  <c:v>444.01771169247195</c:v>
                </c:pt>
                <c:pt idx="1591">
                  <c:v>444.29661729026878</c:v>
                </c:pt>
                <c:pt idx="1592">
                  <c:v>444.575522888065</c:v>
                </c:pt>
                <c:pt idx="1593">
                  <c:v>444.85442848586217</c:v>
                </c:pt>
                <c:pt idx="1594">
                  <c:v>445.13333408365895</c:v>
                </c:pt>
                <c:pt idx="1595">
                  <c:v>445.41223968145601</c:v>
                </c:pt>
                <c:pt idx="1596">
                  <c:v>445.69114527925194</c:v>
                </c:pt>
                <c:pt idx="1597">
                  <c:v>445.97005087704895</c:v>
                </c:pt>
                <c:pt idx="1598">
                  <c:v>446.24895647484601</c:v>
                </c:pt>
                <c:pt idx="1599">
                  <c:v>446.52786207264302</c:v>
                </c:pt>
                <c:pt idx="1600">
                  <c:v>446.80676767044002</c:v>
                </c:pt>
                <c:pt idx="1601">
                  <c:v>447.08567326823584</c:v>
                </c:pt>
                <c:pt idx="1602">
                  <c:v>447.36457886603301</c:v>
                </c:pt>
                <c:pt idx="1603">
                  <c:v>447.64348446383025</c:v>
                </c:pt>
                <c:pt idx="1604">
                  <c:v>447.92239006162686</c:v>
                </c:pt>
                <c:pt idx="1605">
                  <c:v>448.20129565942398</c:v>
                </c:pt>
                <c:pt idx="1606">
                  <c:v>448.48020125721968</c:v>
                </c:pt>
                <c:pt idx="1607">
                  <c:v>448.75910685501697</c:v>
                </c:pt>
                <c:pt idx="1608">
                  <c:v>449.03801245281363</c:v>
                </c:pt>
                <c:pt idx="1609">
                  <c:v>449.31691805061064</c:v>
                </c:pt>
                <c:pt idx="1610">
                  <c:v>449.59582364840696</c:v>
                </c:pt>
                <c:pt idx="1611">
                  <c:v>449.87472924620386</c:v>
                </c:pt>
                <c:pt idx="1612">
                  <c:v>450.15363484400098</c:v>
                </c:pt>
                <c:pt idx="1613">
                  <c:v>450.43254044179764</c:v>
                </c:pt>
                <c:pt idx="1614">
                  <c:v>450.71144603959499</c:v>
                </c:pt>
                <c:pt idx="1615">
                  <c:v>450.9903516373908</c:v>
                </c:pt>
                <c:pt idx="1616">
                  <c:v>451.26925723518781</c:v>
                </c:pt>
                <c:pt idx="1617">
                  <c:v>451.54816283298499</c:v>
                </c:pt>
                <c:pt idx="1618">
                  <c:v>451.82706843078205</c:v>
                </c:pt>
                <c:pt idx="1619">
                  <c:v>452.1059740285778</c:v>
                </c:pt>
                <c:pt idx="1620">
                  <c:v>452.38487962637498</c:v>
                </c:pt>
                <c:pt idx="1621">
                  <c:v>452.66378522417205</c:v>
                </c:pt>
                <c:pt idx="1622">
                  <c:v>452.94269082196922</c:v>
                </c:pt>
                <c:pt idx="1623">
                  <c:v>453.221596419766</c:v>
                </c:pt>
                <c:pt idx="1624">
                  <c:v>453.50050201756198</c:v>
                </c:pt>
                <c:pt idx="1625">
                  <c:v>453.77940761535922</c:v>
                </c:pt>
                <c:pt idx="1626">
                  <c:v>454.058313213156</c:v>
                </c:pt>
                <c:pt idx="1627">
                  <c:v>454.337218810953</c:v>
                </c:pt>
                <c:pt idx="1628">
                  <c:v>454.61612440874899</c:v>
                </c:pt>
                <c:pt idx="1629">
                  <c:v>454.89503000654599</c:v>
                </c:pt>
                <c:pt idx="1630">
                  <c:v>455.17393560434317</c:v>
                </c:pt>
                <c:pt idx="1631">
                  <c:v>455.45284120214001</c:v>
                </c:pt>
                <c:pt idx="1632">
                  <c:v>455.73174679993696</c:v>
                </c:pt>
                <c:pt idx="1633">
                  <c:v>456.01065239773317</c:v>
                </c:pt>
                <c:pt idx="1634">
                  <c:v>456.28955799552983</c:v>
                </c:pt>
                <c:pt idx="1635">
                  <c:v>456.56846359332718</c:v>
                </c:pt>
                <c:pt idx="1636">
                  <c:v>456.84736919112402</c:v>
                </c:pt>
                <c:pt idx="1637">
                  <c:v>457.12627478891983</c:v>
                </c:pt>
                <c:pt idx="1638">
                  <c:v>457.40518038671701</c:v>
                </c:pt>
                <c:pt idx="1639">
                  <c:v>457.68408598451401</c:v>
                </c:pt>
                <c:pt idx="1640">
                  <c:v>457.96299158231102</c:v>
                </c:pt>
                <c:pt idx="1641">
                  <c:v>458.24189718010808</c:v>
                </c:pt>
                <c:pt idx="1642">
                  <c:v>458.52080277790395</c:v>
                </c:pt>
                <c:pt idx="1643">
                  <c:v>458.79970837570102</c:v>
                </c:pt>
                <c:pt idx="1644">
                  <c:v>459.07861397349785</c:v>
                </c:pt>
                <c:pt idx="1645">
                  <c:v>459.35751957129463</c:v>
                </c:pt>
                <c:pt idx="1646">
                  <c:v>459.63642516909101</c:v>
                </c:pt>
                <c:pt idx="1647">
                  <c:v>459.91533076688768</c:v>
                </c:pt>
                <c:pt idx="1648">
                  <c:v>460.19423636468503</c:v>
                </c:pt>
                <c:pt idx="1649">
                  <c:v>460.47314196248163</c:v>
                </c:pt>
                <c:pt idx="1650">
                  <c:v>460.75204756027881</c:v>
                </c:pt>
                <c:pt idx="1651">
                  <c:v>461.03095315807468</c:v>
                </c:pt>
                <c:pt idx="1652">
                  <c:v>461.30985875587203</c:v>
                </c:pt>
                <c:pt idx="1653">
                  <c:v>461.58876435366898</c:v>
                </c:pt>
                <c:pt idx="1654">
                  <c:v>461.86766995146598</c:v>
                </c:pt>
                <c:pt idx="1655">
                  <c:v>462.14657554926197</c:v>
                </c:pt>
                <c:pt idx="1656">
                  <c:v>462.42548114705897</c:v>
                </c:pt>
                <c:pt idx="1657">
                  <c:v>462.70438674485598</c:v>
                </c:pt>
                <c:pt idx="1658">
                  <c:v>462.98329234265276</c:v>
                </c:pt>
                <c:pt idx="1659">
                  <c:v>463.26219794044977</c:v>
                </c:pt>
                <c:pt idx="1660">
                  <c:v>463.54110353824581</c:v>
                </c:pt>
                <c:pt idx="1661">
                  <c:v>463.82000913604298</c:v>
                </c:pt>
                <c:pt idx="1662">
                  <c:v>464.09891473383999</c:v>
                </c:pt>
                <c:pt idx="1663">
                  <c:v>464.37782033163717</c:v>
                </c:pt>
                <c:pt idx="1664">
                  <c:v>464.65672592943298</c:v>
                </c:pt>
                <c:pt idx="1665">
                  <c:v>464.93563152722976</c:v>
                </c:pt>
                <c:pt idx="1666">
                  <c:v>465.21453712502705</c:v>
                </c:pt>
                <c:pt idx="1667">
                  <c:v>465.49344272282394</c:v>
                </c:pt>
                <c:pt idx="1668">
                  <c:v>465.77234832062101</c:v>
                </c:pt>
                <c:pt idx="1669">
                  <c:v>466.05125391841699</c:v>
                </c:pt>
                <c:pt idx="1670">
                  <c:v>466.33015951621366</c:v>
                </c:pt>
                <c:pt idx="1671">
                  <c:v>466.6090651140114</c:v>
                </c:pt>
                <c:pt idx="1672">
                  <c:v>466.88797071180801</c:v>
                </c:pt>
                <c:pt idx="1673">
                  <c:v>467.16687630960405</c:v>
                </c:pt>
                <c:pt idx="1674">
                  <c:v>467.445781907401</c:v>
                </c:pt>
                <c:pt idx="1675">
                  <c:v>467.72468750519801</c:v>
                </c:pt>
                <c:pt idx="1676">
                  <c:v>468.00359310299484</c:v>
                </c:pt>
                <c:pt idx="1677">
                  <c:v>468.28249870079196</c:v>
                </c:pt>
                <c:pt idx="1678">
                  <c:v>468.56140429858783</c:v>
                </c:pt>
                <c:pt idx="1679">
                  <c:v>468.84030989638501</c:v>
                </c:pt>
                <c:pt idx="1680">
                  <c:v>469.11921549418196</c:v>
                </c:pt>
                <c:pt idx="1681">
                  <c:v>469.39812109197879</c:v>
                </c:pt>
                <c:pt idx="1682">
                  <c:v>469.67702668977518</c:v>
                </c:pt>
                <c:pt idx="1683">
                  <c:v>469.95593228757178</c:v>
                </c:pt>
                <c:pt idx="1684">
                  <c:v>470.23483788536902</c:v>
                </c:pt>
                <c:pt idx="1685">
                  <c:v>470.51374348316602</c:v>
                </c:pt>
                <c:pt idx="1686">
                  <c:v>470.79264908096297</c:v>
                </c:pt>
                <c:pt idx="1687">
                  <c:v>471.07155467875896</c:v>
                </c:pt>
                <c:pt idx="1688">
                  <c:v>471.35046027655625</c:v>
                </c:pt>
                <c:pt idx="1689">
                  <c:v>471.62936587435337</c:v>
                </c:pt>
                <c:pt idx="1690">
                  <c:v>471.90827147214964</c:v>
                </c:pt>
                <c:pt idx="1691">
                  <c:v>472.18717706994698</c:v>
                </c:pt>
                <c:pt idx="1692">
                  <c:v>472.46608266774302</c:v>
                </c:pt>
                <c:pt idx="1693">
                  <c:v>472.74498826553997</c:v>
                </c:pt>
                <c:pt idx="1694">
                  <c:v>473.02389386333715</c:v>
                </c:pt>
                <c:pt idx="1695">
                  <c:v>473.30279946113399</c:v>
                </c:pt>
                <c:pt idx="1696">
                  <c:v>473.58170505892974</c:v>
                </c:pt>
                <c:pt idx="1697">
                  <c:v>473.86061065672715</c:v>
                </c:pt>
                <c:pt idx="1698">
                  <c:v>474.13951625452393</c:v>
                </c:pt>
                <c:pt idx="1699">
                  <c:v>474.41842185232099</c:v>
                </c:pt>
                <c:pt idx="1700">
                  <c:v>474.69732745011777</c:v>
                </c:pt>
                <c:pt idx="1701">
                  <c:v>474.97623304791364</c:v>
                </c:pt>
                <c:pt idx="1702">
                  <c:v>475.25513864571099</c:v>
                </c:pt>
                <c:pt idx="1703">
                  <c:v>475.53404424350799</c:v>
                </c:pt>
                <c:pt idx="1704">
                  <c:v>475.812949841305</c:v>
                </c:pt>
                <c:pt idx="1705">
                  <c:v>476.09185543910093</c:v>
                </c:pt>
                <c:pt idx="1706">
                  <c:v>476.37076103689816</c:v>
                </c:pt>
                <c:pt idx="1707">
                  <c:v>476.64966663469534</c:v>
                </c:pt>
                <c:pt idx="1708">
                  <c:v>476.92857223249177</c:v>
                </c:pt>
                <c:pt idx="1709">
                  <c:v>477.20747783028895</c:v>
                </c:pt>
                <c:pt idx="1710">
                  <c:v>477.48638342808454</c:v>
                </c:pt>
                <c:pt idx="1711">
                  <c:v>477.765289025882</c:v>
                </c:pt>
                <c:pt idx="1712">
                  <c:v>478.044194623679</c:v>
                </c:pt>
                <c:pt idx="1713">
                  <c:v>478.32310022147584</c:v>
                </c:pt>
                <c:pt idx="1714">
                  <c:v>478.60200581927205</c:v>
                </c:pt>
                <c:pt idx="1715">
                  <c:v>478.88091141706894</c:v>
                </c:pt>
                <c:pt idx="1716">
                  <c:v>479.15981701486641</c:v>
                </c:pt>
                <c:pt idx="1717">
                  <c:v>479.43872261266284</c:v>
                </c:pt>
                <c:pt idx="1718">
                  <c:v>479.71762821046002</c:v>
                </c:pt>
                <c:pt idx="1719">
                  <c:v>479.99653380825561</c:v>
                </c:pt>
                <c:pt idx="1720">
                  <c:v>480.27543940605284</c:v>
                </c:pt>
                <c:pt idx="1721">
                  <c:v>480.55434500385024</c:v>
                </c:pt>
                <c:pt idx="1722">
                  <c:v>480.83325060164697</c:v>
                </c:pt>
                <c:pt idx="1723">
                  <c:v>481.11215619944318</c:v>
                </c:pt>
                <c:pt idx="1724">
                  <c:v>481.39106179723984</c:v>
                </c:pt>
                <c:pt idx="1725">
                  <c:v>481.66996739503725</c:v>
                </c:pt>
                <c:pt idx="1726">
                  <c:v>481.94887299283403</c:v>
                </c:pt>
                <c:pt idx="1727">
                  <c:v>482.22777859063081</c:v>
                </c:pt>
                <c:pt idx="1728">
                  <c:v>482.50668418842702</c:v>
                </c:pt>
                <c:pt idx="1729">
                  <c:v>482.7855897862238</c:v>
                </c:pt>
                <c:pt idx="1730">
                  <c:v>483.06449538402126</c:v>
                </c:pt>
                <c:pt idx="1731">
                  <c:v>483.34340098181798</c:v>
                </c:pt>
                <c:pt idx="1732">
                  <c:v>483.62230657961396</c:v>
                </c:pt>
                <c:pt idx="1733">
                  <c:v>483.90121217741103</c:v>
                </c:pt>
                <c:pt idx="1734">
                  <c:v>484.18011777520763</c:v>
                </c:pt>
                <c:pt idx="1735">
                  <c:v>484.45902337300498</c:v>
                </c:pt>
                <c:pt idx="1736">
                  <c:v>484.73792897080199</c:v>
                </c:pt>
                <c:pt idx="1737">
                  <c:v>485.01683456859763</c:v>
                </c:pt>
                <c:pt idx="1738">
                  <c:v>485.29574016639481</c:v>
                </c:pt>
                <c:pt idx="1739">
                  <c:v>485.57464576419198</c:v>
                </c:pt>
                <c:pt idx="1740">
                  <c:v>485.85355136198899</c:v>
                </c:pt>
                <c:pt idx="1741">
                  <c:v>486.1324569597848</c:v>
                </c:pt>
                <c:pt idx="1742">
                  <c:v>486.41136255758164</c:v>
                </c:pt>
                <c:pt idx="1743">
                  <c:v>486.69026815537904</c:v>
                </c:pt>
                <c:pt idx="1744">
                  <c:v>486.96917375317577</c:v>
                </c:pt>
                <c:pt idx="1745">
                  <c:v>487.24807935097283</c:v>
                </c:pt>
                <c:pt idx="1746">
                  <c:v>487.52698494876893</c:v>
                </c:pt>
                <c:pt idx="1747">
                  <c:v>487.80589054656616</c:v>
                </c:pt>
                <c:pt idx="1748">
                  <c:v>488.08479614436317</c:v>
                </c:pt>
                <c:pt idx="1749">
                  <c:v>488.36370174215983</c:v>
                </c:pt>
                <c:pt idx="1750">
                  <c:v>488.6426073399565</c:v>
                </c:pt>
                <c:pt idx="1751">
                  <c:v>488.92151293775277</c:v>
                </c:pt>
                <c:pt idx="1752">
                  <c:v>489.20041853555</c:v>
                </c:pt>
                <c:pt idx="1753">
                  <c:v>489.47932413334718</c:v>
                </c:pt>
                <c:pt idx="1754">
                  <c:v>489.75822973114396</c:v>
                </c:pt>
                <c:pt idx="1755">
                  <c:v>490.03713532893977</c:v>
                </c:pt>
                <c:pt idx="1756">
                  <c:v>490.316040926737</c:v>
                </c:pt>
                <c:pt idx="1757">
                  <c:v>490.59494652453401</c:v>
                </c:pt>
                <c:pt idx="1758">
                  <c:v>490.87385212233124</c:v>
                </c:pt>
                <c:pt idx="1759">
                  <c:v>491.152757720127</c:v>
                </c:pt>
                <c:pt idx="1760">
                  <c:v>491.43166331792395</c:v>
                </c:pt>
                <c:pt idx="1761">
                  <c:v>491.71056891572101</c:v>
                </c:pt>
                <c:pt idx="1762">
                  <c:v>491.98947451351802</c:v>
                </c:pt>
                <c:pt idx="1763">
                  <c:v>492.26838011131508</c:v>
                </c:pt>
                <c:pt idx="1764">
                  <c:v>492.54728570911118</c:v>
                </c:pt>
                <c:pt idx="1765">
                  <c:v>492.82619130690784</c:v>
                </c:pt>
                <c:pt idx="1766">
                  <c:v>493.10509690470502</c:v>
                </c:pt>
                <c:pt idx="1767">
                  <c:v>493.38400250250203</c:v>
                </c:pt>
                <c:pt idx="1768">
                  <c:v>493.66290810029898</c:v>
                </c:pt>
                <c:pt idx="1769">
                  <c:v>493.94181369809485</c:v>
                </c:pt>
                <c:pt idx="1770">
                  <c:v>494.2207192958918</c:v>
                </c:pt>
                <c:pt idx="1771">
                  <c:v>494.49962489368897</c:v>
                </c:pt>
                <c:pt idx="1772">
                  <c:v>494.77853049148564</c:v>
                </c:pt>
                <c:pt idx="1773">
                  <c:v>495.05743608928196</c:v>
                </c:pt>
                <c:pt idx="1774">
                  <c:v>495.33634168707886</c:v>
                </c:pt>
                <c:pt idx="1775">
                  <c:v>495.61524728487598</c:v>
                </c:pt>
                <c:pt idx="1776">
                  <c:v>495.89415288267264</c:v>
                </c:pt>
                <c:pt idx="1777">
                  <c:v>496.17305848046999</c:v>
                </c:pt>
                <c:pt idx="1778">
                  <c:v>496.4519640782658</c:v>
                </c:pt>
                <c:pt idx="1779">
                  <c:v>496.73086967606298</c:v>
                </c:pt>
                <c:pt idx="1780">
                  <c:v>497.00977527386016</c:v>
                </c:pt>
                <c:pt idx="1781">
                  <c:v>497.28868087165705</c:v>
                </c:pt>
                <c:pt idx="1782">
                  <c:v>497.56758646945298</c:v>
                </c:pt>
                <c:pt idx="1783">
                  <c:v>497.84649206724993</c:v>
                </c:pt>
                <c:pt idx="1784">
                  <c:v>498.12539766504705</c:v>
                </c:pt>
                <c:pt idx="1785">
                  <c:v>498.40430326284394</c:v>
                </c:pt>
                <c:pt idx="1786">
                  <c:v>498.683208860641</c:v>
                </c:pt>
                <c:pt idx="1787">
                  <c:v>498.96211445843676</c:v>
                </c:pt>
                <c:pt idx="1788">
                  <c:v>499.24102005623399</c:v>
                </c:pt>
                <c:pt idx="1789">
                  <c:v>499.51992565403117</c:v>
                </c:pt>
                <c:pt idx="1790">
                  <c:v>499.79883125182783</c:v>
                </c:pt>
                <c:pt idx="1791">
                  <c:v>500.07773684962399</c:v>
                </c:pt>
                <c:pt idx="1792">
                  <c:v>500.356642447421</c:v>
                </c:pt>
                <c:pt idx="1793">
                  <c:v>500.63554804521783</c:v>
                </c:pt>
                <c:pt idx="1794">
                  <c:v>500.91445364301501</c:v>
                </c:pt>
                <c:pt idx="1795">
                  <c:v>501.19335924081179</c:v>
                </c:pt>
                <c:pt idx="1796">
                  <c:v>501.472264838608</c:v>
                </c:pt>
                <c:pt idx="1797">
                  <c:v>501.75117043640483</c:v>
                </c:pt>
                <c:pt idx="1798">
                  <c:v>502.03007603420195</c:v>
                </c:pt>
                <c:pt idx="1799">
                  <c:v>502.30898163199902</c:v>
                </c:pt>
                <c:pt idx="1800">
                  <c:v>502.58788722979517</c:v>
                </c:pt>
                <c:pt idx="1801">
                  <c:v>502.86679282759195</c:v>
                </c:pt>
                <c:pt idx="1802">
                  <c:v>503.14569842538901</c:v>
                </c:pt>
                <c:pt idx="1803">
                  <c:v>503.42460402318602</c:v>
                </c:pt>
                <c:pt idx="1804">
                  <c:v>503.70350962098303</c:v>
                </c:pt>
                <c:pt idx="1805">
                  <c:v>503.98241521877878</c:v>
                </c:pt>
                <c:pt idx="1806">
                  <c:v>504.26132081657585</c:v>
                </c:pt>
                <c:pt idx="1807">
                  <c:v>504.54022641437302</c:v>
                </c:pt>
                <c:pt idx="1808">
                  <c:v>504.8191320121698</c:v>
                </c:pt>
                <c:pt idx="1809">
                  <c:v>505.09803760996601</c:v>
                </c:pt>
                <c:pt idx="1810">
                  <c:v>505.37694320776302</c:v>
                </c:pt>
                <c:pt idx="1811">
                  <c:v>505.65584880556037</c:v>
                </c:pt>
                <c:pt idx="1812">
                  <c:v>505.93475440335698</c:v>
                </c:pt>
                <c:pt idx="1813">
                  <c:v>506.21366000115398</c:v>
                </c:pt>
                <c:pt idx="1814">
                  <c:v>506.49256559894985</c:v>
                </c:pt>
                <c:pt idx="1815">
                  <c:v>506.77147119674714</c:v>
                </c:pt>
                <c:pt idx="1816">
                  <c:v>507.05037679454398</c:v>
                </c:pt>
                <c:pt idx="1817">
                  <c:v>507.32928239234133</c:v>
                </c:pt>
                <c:pt idx="1818">
                  <c:v>507.60818799013703</c:v>
                </c:pt>
                <c:pt idx="1819">
                  <c:v>507.88709358793398</c:v>
                </c:pt>
                <c:pt idx="1820">
                  <c:v>508.16599918573127</c:v>
                </c:pt>
                <c:pt idx="1821">
                  <c:v>508.44490478352816</c:v>
                </c:pt>
                <c:pt idx="1822">
                  <c:v>508.72381038132499</c:v>
                </c:pt>
                <c:pt idx="1823">
                  <c:v>509.00271597912081</c:v>
                </c:pt>
                <c:pt idx="1824">
                  <c:v>509.28162157691793</c:v>
                </c:pt>
                <c:pt idx="1825">
                  <c:v>509.56052717471516</c:v>
                </c:pt>
                <c:pt idx="1826">
                  <c:v>509.83943277251194</c:v>
                </c:pt>
                <c:pt idx="1827">
                  <c:v>510.11833837030781</c:v>
                </c:pt>
                <c:pt idx="1828">
                  <c:v>510.39724396810476</c:v>
                </c:pt>
                <c:pt idx="1829">
                  <c:v>510.67614956590199</c:v>
                </c:pt>
                <c:pt idx="1830">
                  <c:v>510.95505516369894</c:v>
                </c:pt>
                <c:pt idx="1831">
                  <c:v>511.23396076149584</c:v>
                </c:pt>
                <c:pt idx="1832">
                  <c:v>511.51286635929205</c:v>
                </c:pt>
                <c:pt idx="1833">
                  <c:v>511.79177195708854</c:v>
                </c:pt>
                <c:pt idx="1834">
                  <c:v>512.07067755488652</c:v>
                </c:pt>
                <c:pt idx="1835">
                  <c:v>512.34958315268295</c:v>
                </c:pt>
                <c:pt idx="1836">
                  <c:v>512.6284887504803</c:v>
                </c:pt>
                <c:pt idx="1837">
                  <c:v>512.90739434827594</c:v>
                </c:pt>
                <c:pt idx="1838">
                  <c:v>513.18629994607329</c:v>
                </c:pt>
                <c:pt idx="1839">
                  <c:v>513.46520554386996</c:v>
                </c:pt>
                <c:pt idx="1840">
                  <c:v>513.7441111416673</c:v>
                </c:pt>
                <c:pt idx="1841">
                  <c:v>514.02301673946295</c:v>
                </c:pt>
                <c:pt idx="1842">
                  <c:v>514.30192233725961</c:v>
                </c:pt>
                <c:pt idx="1843">
                  <c:v>514.5808279350573</c:v>
                </c:pt>
                <c:pt idx="1844">
                  <c:v>514.85973353285431</c:v>
                </c:pt>
                <c:pt idx="1845">
                  <c:v>515.13863913065131</c:v>
                </c:pt>
                <c:pt idx="1846">
                  <c:v>515.41754472844696</c:v>
                </c:pt>
                <c:pt idx="1847">
                  <c:v>515.6964503262443</c:v>
                </c:pt>
                <c:pt idx="1848">
                  <c:v>515.97535592404131</c:v>
                </c:pt>
                <c:pt idx="1849">
                  <c:v>516.25426152183809</c:v>
                </c:pt>
                <c:pt idx="1850">
                  <c:v>516.53316711963396</c:v>
                </c:pt>
                <c:pt idx="1851">
                  <c:v>516.81207271743096</c:v>
                </c:pt>
                <c:pt idx="1852">
                  <c:v>517.09097831522809</c:v>
                </c:pt>
                <c:pt idx="1853">
                  <c:v>517.36988391302498</c:v>
                </c:pt>
                <c:pt idx="1854">
                  <c:v>517.64878951082267</c:v>
                </c:pt>
                <c:pt idx="1855">
                  <c:v>517.92769510861797</c:v>
                </c:pt>
                <c:pt idx="1856">
                  <c:v>518.20660070641497</c:v>
                </c:pt>
                <c:pt idx="1857">
                  <c:v>518.48550630421198</c:v>
                </c:pt>
                <c:pt idx="1858">
                  <c:v>518.76441190200899</c:v>
                </c:pt>
                <c:pt idx="1859">
                  <c:v>519.04331749980497</c:v>
                </c:pt>
                <c:pt idx="1860">
                  <c:v>519.32222309760152</c:v>
                </c:pt>
                <c:pt idx="1861">
                  <c:v>519.60112869539864</c:v>
                </c:pt>
                <c:pt idx="1862">
                  <c:v>519.88003429319633</c:v>
                </c:pt>
                <c:pt idx="1863">
                  <c:v>520.15893989099288</c:v>
                </c:pt>
                <c:pt idx="1864">
                  <c:v>520.43784548878853</c:v>
                </c:pt>
                <c:pt idx="1865">
                  <c:v>520.71675108658633</c:v>
                </c:pt>
                <c:pt idx="1866">
                  <c:v>520.99565668438299</c:v>
                </c:pt>
                <c:pt idx="1867">
                  <c:v>521.27456228218034</c:v>
                </c:pt>
                <c:pt idx="1868">
                  <c:v>521.55346787997598</c:v>
                </c:pt>
                <c:pt idx="1869">
                  <c:v>521.8323734777731</c:v>
                </c:pt>
                <c:pt idx="1870">
                  <c:v>522.11127907557</c:v>
                </c:pt>
                <c:pt idx="1871">
                  <c:v>522.39018467336734</c:v>
                </c:pt>
                <c:pt idx="1872">
                  <c:v>522.66909027116435</c:v>
                </c:pt>
                <c:pt idx="1873">
                  <c:v>522.94799586895965</c:v>
                </c:pt>
                <c:pt idx="1874">
                  <c:v>523.22690146675734</c:v>
                </c:pt>
                <c:pt idx="1875">
                  <c:v>523.50580706455401</c:v>
                </c:pt>
                <c:pt idx="1876">
                  <c:v>523.78471266235181</c:v>
                </c:pt>
                <c:pt idx="1877">
                  <c:v>524.06361826014734</c:v>
                </c:pt>
                <c:pt idx="1878">
                  <c:v>524.34252385794321</c:v>
                </c:pt>
                <c:pt idx="1879">
                  <c:v>524.62142945574067</c:v>
                </c:pt>
                <c:pt idx="1880">
                  <c:v>524.90033505353802</c:v>
                </c:pt>
                <c:pt idx="1881">
                  <c:v>525.17924065133536</c:v>
                </c:pt>
                <c:pt idx="1882">
                  <c:v>525.45814624913135</c:v>
                </c:pt>
                <c:pt idx="1883">
                  <c:v>525.7370518469279</c:v>
                </c:pt>
                <c:pt idx="1884">
                  <c:v>526.01595744472468</c:v>
                </c:pt>
                <c:pt idx="1885">
                  <c:v>526.29486304252237</c:v>
                </c:pt>
                <c:pt idx="1886">
                  <c:v>526.57376864031835</c:v>
                </c:pt>
                <c:pt idx="1887">
                  <c:v>526.85267423811501</c:v>
                </c:pt>
                <c:pt idx="1888">
                  <c:v>527.13157983591168</c:v>
                </c:pt>
                <c:pt idx="1889">
                  <c:v>527.41048543370869</c:v>
                </c:pt>
                <c:pt idx="1890">
                  <c:v>527.68939103150649</c:v>
                </c:pt>
                <c:pt idx="1891">
                  <c:v>527.96829662930202</c:v>
                </c:pt>
                <c:pt idx="1892">
                  <c:v>528.24720222709902</c:v>
                </c:pt>
                <c:pt idx="1893">
                  <c:v>528.52610782489569</c:v>
                </c:pt>
                <c:pt idx="1894">
                  <c:v>528.80501342269292</c:v>
                </c:pt>
                <c:pt idx="1895">
                  <c:v>529.08391902048902</c:v>
                </c:pt>
                <c:pt idx="1896">
                  <c:v>529.36282461828569</c:v>
                </c:pt>
                <c:pt idx="1897">
                  <c:v>529.64173021608349</c:v>
                </c:pt>
                <c:pt idx="1898">
                  <c:v>529.9206358138797</c:v>
                </c:pt>
                <c:pt idx="1899">
                  <c:v>530.19954141167761</c:v>
                </c:pt>
                <c:pt idx="1900">
                  <c:v>530.47844700947303</c:v>
                </c:pt>
                <c:pt idx="1901">
                  <c:v>530.75735260727004</c:v>
                </c:pt>
                <c:pt idx="1902">
                  <c:v>531.0362582050667</c:v>
                </c:pt>
                <c:pt idx="1903">
                  <c:v>531.31516380286337</c:v>
                </c:pt>
                <c:pt idx="1904">
                  <c:v>531.59406940066003</c:v>
                </c:pt>
                <c:pt idx="1905">
                  <c:v>531.87297499845704</c:v>
                </c:pt>
                <c:pt idx="1906">
                  <c:v>532.15188059625405</c:v>
                </c:pt>
                <c:pt idx="1907">
                  <c:v>532.43078619405071</c:v>
                </c:pt>
                <c:pt idx="1908">
                  <c:v>532.70969179184794</c:v>
                </c:pt>
                <c:pt idx="1909">
                  <c:v>532.98859738964404</c:v>
                </c:pt>
                <c:pt idx="1910">
                  <c:v>533.26750298744071</c:v>
                </c:pt>
                <c:pt idx="1911">
                  <c:v>533.5464085852376</c:v>
                </c:pt>
                <c:pt idx="1912">
                  <c:v>533.82531418303438</c:v>
                </c:pt>
                <c:pt idx="1913">
                  <c:v>534.10421978083161</c:v>
                </c:pt>
                <c:pt idx="1914">
                  <c:v>534.38312537862805</c:v>
                </c:pt>
                <c:pt idx="1915">
                  <c:v>534.66203097642494</c:v>
                </c:pt>
                <c:pt idx="1916">
                  <c:v>534.94093657422195</c:v>
                </c:pt>
                <c:pt idx="1917">
                  <c:v>535.2198421720193</c:v>
                </c:pt>
                <c:pt idx="1918">
                  <c:v>535.49874776981562</c:v>
                </c:pt>
                <c:pt idx="1919">
                  <c:v>535.77765336761252</c:v>
                </c:pt>
                <c:pt idx="1920">
                  <c:v>536.05655896540827</c:v>
                </c:pt>
                <c:pt idx="1921">
                  <c:v>536.33546456320596</c:v>
                </c:pt>
                <c:pt idx="1922">
                  <c:v>536.61437016100342</c:v>
                </c:pt>
                <c:pt idx="1923">
                  <c:v>536.89327575879895</c:v>
                </c:pt>
                <c:pt idx="1924">
                  <c:v>537.17218135659664</c:v>
                </c:pt>
                <c:pt idx="1925">
                  <c:v>537.45108695439308</c:v>
                </c:pt>
                <c:pt idx="1926">
                  <c:v>537.72999255219065</c:v>
                </c:pt>
                <c:pt idx="1927">
                  <c:v>538.00889814998595</c:v>
                </c:pt>
                <c:pt idx="1928">
                  <c:v>538.28780374778341</c:v>
                </c:pt>
                <c:pt idx="1929">
                  <c:v>538.56670934557997</c:v>
                </c:pt>
                <c:pt idx="1930">
                  <c:v>538.84561494337697</c:v>
                </c:pt>
                <c:pt idx="1931">
                  <c:v>539.12452054117432</c:v>
                </c:pt>
                <c:pt idx="1932">
                  <c:v>539.40342613896996</c:v>
                </c:pt>
                <c:pt idx="1933">
                  <c:v>539.68233173676765</c:v>
                </c:pt>
                <c:pt idx="1934">
                  <c:v>539.96123733456352</c:v>
                </c:pt>
                <c:pt idx="1935">
                  <c:v>540.24014293236132</c:v>
                </c:pt>
                <c:pt idx="1936">
                  <c:v>540.51904853015765</c:v>
                </c:pt>
                <c:pt idx="1937">
                  <c:v>540.79795412795397</c:v>
                </c:pt>
                <c:pt idx="1938">
                  <c:v>541.07685972575098</c:v>
                </c:pt>
                <c:pt idx="1939">
                  <c:v>541.35576532354798</c:v>
                </c:pt>
                <c:pt idx="1940">
                  <c:v>541.63467092134533</c:v>
                </c:pt>
                <c:pt idx="1941">
                  <c:v>541.91357651914166</c:v>
                </c:pt>
                <c:pt idx="1942">
                  <c:v>542.19248211693809</c:v>
                </c:pt>
                <c:pt idx="1943">
                  <c:v>542.47138771473499</c:v>
                </c:pt>
                <c:pt idx="1944">
                  <c:v>542.75029331253199</c:v>
                </c:pt>
                <c:pt idx="1945">
                  <c:v>543.02919891032809</c:v>
                </c:pt>
                <c:pt idx="1946">
                  <c:v>543.30810450812533</c:v>
                </c:pt>
                <c:pt idx="1947">
                  <c:v>543.58701010592165</c:v>
                </c:pt>
                <c:pt idx="1948">
                  <c:v>543.8659157037182</c:v>
                </c:pt>
                <c:pt idx="1949">
                  <c:v>544.144821301516</c:v>
                </c:pt>
                <c:pt idx="1950">
                  <c:v>544.42372689931199</c:v>
                </c:pt>
                <c:pt idx="1951">
                  <c:v>544.70263249710899</c:v>
                </c:pt>
                <c:pt idx="1952">
                  <c:v>544.98153809490566</c:v>
                </c:pt>
                <c:pt idx="1953">
                  <c:v>545.26044369270289</c:v>
                </c:pt>
                <c:pt idx="1954">
                  <c:v>545.53934929049899</c:v>
                </c:pt>
                <c:pt idx="1955">
                  <c:v>545.81825488829566</c:v>
                </c:pt>
                <c:pt idx="1956">
                  <c:v>546.09716048609289</c:v>
                </c:pt>
                <c:pt idx="1957">
                  <c:v>546.37606608388967</c:v>
                </c:pt>
                <c:pt idx="1958">
                  <c:v>546.65497168168736</c:v>
                </c:pt>
                <c:pt idx="1959">
                  <c:v>546.93387727948334</c:v>
                </c:pt>
                <c:pt idx="1960">
                  <c:v>547.21278287728035</c:v>
                </c:pt>
                <c:pt idx="1961">
                  <c:v>547.49168847507701</c:v>
                </c:pt>
                <c:pt idx="1962">
                  <c:v>547.77059407287436</c:v>
                </c:pt>
                <c:pt idx="1963">
                  <c:v>548.04949967067034</c:v>
                </c:pt>
                <c:pt idx="1964">
                  <c:v>548.32840526846735</c:v>
                </c:pt>
                <c:pt idx="1965">
                  <c:v>548.60731086626402</c:v>
                </c:pt>
                <c:pt idx="1966">
                  <c:v>548.88621646406068</c:v>
                </c:pt>
                <c:pt idx="1967">
                  <c:v>549.16512206185791</c:v>
                </c:pt>
                <c:pt idx="1968">
                  <c:v>549.44402765965401</c:v>
                </c:pt>
                <c:pt idx="1969">
                  <c:v>549.72293325745136</c:v>
                </c:pt>
                <c:pt idx="1970">
                  <c:v>550.00183885524791</c:v>
                </c:pt>
                <c:pt idx="1971">
                  <c:v>550.28074445304549</c:v>
                </c:pt>
                <c:pt idx="1972">
                  <c:v>550.55965005084101</c:v>
                </c:pt>
                <c:pt idx="1973">
                  <c:v>550.83855564863802</c:v>
                </c:pt>
                <c:pt idx="1974">
                  <c:v>551.11746124643503</c:v>
                </c:pt>
                <c:pt idx="1975">
                  <c:v>551.39636684423169</c:v>
                </c:pt>
                <c:pt idx="1976">
                  <c:v>551.67527244202904</c:v>
                </c:pt>
                <c:pt idx="1977">
                  <c:v>551.95417803982502</c:v>
                </c:pt>
                <c:pt idx="1978">
                  <c:v>552.23308363762283</c:v>
                </c:pt>
                <c:pt idx="1979">
                  <c:v>552.5119892354187</c:v>
                </c:pt>
                <c:pt idx="1980">
                  <c:v>552.79089483321604</c:v>
                </c:pt>
                <c:pt idx="1981">
                  <c:v>553.06980043101203</c:v>
                </c:pt>
                <c:pt idx="1982">
                  <c:v>553.34870602880903</c:v>
                </c:pt>
                <c:pt idx="1983">
                  <c:v>553.62761162660604</c:v>
                </c:pt>
                <c:pt idx="1984">
                  <c:v>553.90651722440259</c:v>
                </c:pt>
                <c:pt idx="1985">
                  <c:v>554.18542282219994</c:v>
                </c:pt>
                <c:pt idx="1986">
                  <c:v>554.4643284199957</c:v>
                </c:pt>
                <c:pt idx="1987">
                  <c:v>554.74323401779304</c:v>
                </c:pt>
                <c:pt idx="1988">
                  <c:v>555.02213961558971</c:v>
                </c:pt>
                <c:pt idx="1989">
                  <c:v>555.3010452133874</c:v>
                </c:pt>
                <c:pt idx="1990">
                  <c:v>555.57995081118395</c:v>
                </c:pt>
                <c:pt idx="1991">
                  <c:v>555.8588564089797</c:v>
                </c:pt>
                <c:pt idx="1992">
                  <c:v>556.13776200677705</c:v>
                </c:pt>
                <c:pt idx="1993">
                  <c:v>556.41666760457338</c:v>
                </c:pt>
                <c:pt idx="1994">
                  <c:v>556.69557320237152</c:v>
                </c:pt>
                <c:pt idx="1995">
                  <c:v>556.97447880016762</c:v>
                </c:pt>
                <c:pt idx="1996">
                  <c:v>557.2533843979644</c:v>
                </c:pt>
                <c:pt idx="1997">
                  <c:v>557.53228999576038</c:v>
                </c:pt>
                <c:pt idx="1998">
                  <c:v>557.81119559355761</c:v>
                </c:pt>
                <c:pt idx="1999">
                  <c:v>558.09010119135496</c:v>
                </c:pt>
                <c:pt idx="2000">
                  <c:v>558.3690067891506</c:v>
                </c:pt>
                <c:pt idx="2001">
                  <c:v>558.64791238694761</c:v>
                </c:pt>
                <c:pt idx="2002">
                  <c:v>558.92681798474439</c:v>
                </c:pt>
                <c:pt idx="2003">
                  <c:v>559.2057235825423</c:v>
                </c:pt>
                <c:pt idx="2004">
                  <c:v>559.48462918033761</c:v>
                </c:pt>
                <c:pt idx="2005">
                  <c:v>559.76353477813552</c:v>
                </c:pt>
                <c:pt idx="2006">
                  <c:v>560.04244037593196</c:v>
                </c:pt>
                <c:pt idx="2007">
                  <c:v>560.32134597372897</c:v>
                </c:pt>
                <c:pt idx="2008">
                  <c:v>560.60025157152631</c:v>
                </c:pt>
                <c:pt idx="2009">
                  <c:v>560.8791571693223</c:v>
                </c:pt>
                <c:pt idx="2010">
                  <c:v>561.1580627671193</c:v>
                </c:pt>
                <c:pt idx="2011">
                  <c:v>561.43696836491551</c:v>
                </c:pt>
                <c:pt idx="2012">
                  <c:v>561.71587396271343</c:v>
                </c:pt>
                <c:pt idx="2013">
                  <c:v>561.99477956050964</c:v>
                </c:pt>
                <c:pt idx="2014">
                  <c:v>562.27368515830665</c:v>
                </c:pt>
                <c:pt idx="2015">
                  <c:v>562.55259075610309</c:v>
                </c:pt>
                <c:pt idx="2016">
                  <c:v>562.83149635389998</c:v>
                </c:pt>
                <c:pt idx="2017">
                  <c:v>563.11040195169767</c:v>
                </c:pt>
                <c:pt idx="2018">
                  <c:v>563.38930754949342</c:v>
                </c:pt>
                <c:pt idx="2019">
                  <c:v>563.66821314728998</c:v>
                </c:pt>
                <c:pt idx="2020">
                  <c:v>563.94711874508653</c:v>
                </c:pt>
                <c:pt idx="2021">
                  <c:v>564.22602434288399</c:v>
                </c:pt>
                <c:pt idx="2022">
                  <c:v>564.50492994068031</c:v>
                </c:pt>
                <c:pt idx="2023">
                  <c:v>564.783835538478</c:v>
                </c:pt>
                <c:pt idx="2024">
                  <c:v>565.06274113627398</c:v>
                </c:pt>
                <c:pt idx="2025">
                  <c:v>565.34164673407065</c:v>
                </c:pt>
                <c:pt idx="2026">
                  <c:v>565.620552331868</c:v>
                </c:pt>
                <c:pt idx="2027">
                  <c:v>565.89945792966432</c:v>
                </c:pt>
                <c:pt idx="2028">
                  <c:v>566.17836352746167</c:v>
                </c:pt>
                <c:pt idx="2029">
                  <c:v>566.4572691252572</c:v>
                </c:pt>
                <c:pt idx="2030">
                  <c:v>566.736174723055</c:v>
                </c:pt>
                <c:pt idx="2031">
                  <c:v>567.01508032085133</c:v>
                </c:pt>
                <c:pt idx="2032">
                  <c:v>567.29398591864879</c:v>
                </c:pt>
                <c:pt idx="2033">
                  <c:v>567.57289151644534</c:v>
                </c:pt>
                <c:pt idx="2034">
                  <c:v>567.85179711424166</c:v>
                </c:pt>
                <c:pt idx="2035">
                  <c:v>568.13070271203901</c:v>
                </c:pt>
                <c:pt idx="2036">
                  <c:v>568.40960830983499</c:v>
                </c:pt>
                <c:pt idx="2037">
                  <c:v>568.68851390763268</c:v>
                </c:pt>
                <c:pt idx="2038">
                  <c:v>568.96741950542821</c:v>
                </c:pt>
                <c:pt idx="2039">
                  <c:v>569.24632510322567</c:v>
                </c:pt>
                <c:pt idx="2040">
                  <c:v>569.525230701022</c:v>
                </c:pt>
                <c:pt idx="2041">
                  <c:v>569.804136298819</c:v>
                </c:pt>
                <c:pt idx="2042">
                  <c:v>570.08304189661635</c:v>
                </c:pt>
                <c:pt idx="2043">
                  <c:v>570.36194749441222</c:v>
                </c:pt>
                <c:pt idx="2044">
                  <c:v>570.64085309220968</c:v>
                </c:pt>
                <c:pt idx="2045">
                  <c:v>570.91975869000601</c:v>
                </c:pt>
                <c:pt idx="2046">
                  <c:v>571.19866428780301</c:v>
                </c:pt>
              </c:numCache>
            </c:numRef>
          </c:xVal>
          <c:yVal>
            <c:numRef>
              <c:f>rough_road!$D$2:$D$2048</c:f>
              <c:numCache>
                <c:formatCode>General</c:formatCode>
                <c:ptCount val="2047"/>
                <c:pt idx="0">
                  <c:v>0.56351465158471403</c:v>
                </c:pt>
                <c:pt idx="1">
                  <c:v>0.53832247545631862</c:v>
                </c:pt>
                <c:pt idx="2">
                  <c:v>0.506614664238351</c:v>
                </c:pt>
                <c:pt idx="3">
                  <c:v>0.47094962728096917</c:v>
                </c:pt>
                <c:pt idx="4">
                  <c:v>0.43363813923830302</c:v>
                </c:pt>
                <c:pt idx="5">
                  <c:v>0.39651236538645351</c:v>
                </c:pt>
                <c:pt idx="6">
                  <c:v>0.36086400839510024</c:v>
                </c:pt>
                <c:pt idx="7">
                  <c:v>0.32749487324748849</c:v>
                </c:pt>
                <c:pt idx="8">
                  <c:v>0.29681894721242441</c:v>
                </c:pt>
                <c:pt idx="9">
                  <c:v>0.2689726768677404</c:v>
                </c:pt>
                <c:pt idx="10">
                  <c:v>0.24391072700862099</c:v>
                </c:pt>
                <c:pt idx="11">
                  <c:v>0.22147952963559789</c:v>
                </c:pt>
                <c:pt idx="12">
                  <c:v>0.20146921129325601</c:v>
                </c:pt>
                <c:pt idx="13">
                  <c:v>0.18364786448887499</c:v>
                </c:pt>
                <c:pt idx="14">
                  <c:v>0.16778276237665191</c:v>
                </c:pt>
                <c:pt idx="15">
                  <c:v>0.15365254052652308</c:v>
                </c:pt>
                <c:pt idx="16">
                  <c:v>0.14105344304508699</c:v>
                </c:pt>
                <c:pt idx="17">
                  <c:v>0.129801844353123</c:v>
                </c:pt>
                <c:pt idx="18">
                  <c:v>0.11973454690584708</c:v>
                </c:pt>
                <c:pt idx="19">
                  <c:v>0.11070783379577998</c:v>
                </c:pt>
                <c:pt idx="20">
                  <c:v>0.10259589356853208</c:v>
                </c:pt>
                <c:pt idx="21">
                  <c:v>9.528899320493156E-2</c:v>
                </c:pt>
                <c:pt idx="22">
                  <c:v>8.8691618776750081E-2</c:v>
                </c:pt>
                <c:pt idx="23">
                  <c:v>8.2720704437621195E-2</c:v>
                </c:pt>
                <c:pt idx="24">
                  <c:v>7.7304009525987899E-2</c:v>
                </c:pt>
                <c:pt idx="25">
                  <c:v>7.2378667141244843E-2</c:v>
                </c:pt>
                <c:pt idx="26">
                  <c:v>6.7889906611196593E-2</c:v>
                </c:pt>
                <c:pt idx="27">
                  <c:v>6.3789940926856636E-2</c:v>
                </c:pt>
                <c:pt idx="28">
                  <c:v>6.0037004710480998E-2</c:v>
                </c:pt>
                <c:pt idx="29">
                  <c:v>5.6594526220089397E-2</c:v>
                </c:pt>
                <c:pt idx="30">
                  <c:v>5.3430416791225413E-2</c:v>
                </c:pt>
                <c:pt idx="31">
                  <c:v>5.0516462061100997E-2</c:v>
                </c:pt>
                <c:pt idx="32">
                  <c:v>4.7827800761685385E-2</c:v>
                </c:pt>
                <c:pt idx="33">
                  <c:v>4.5342478484454787E-2</c:v>
                </c:pt>
                <c:pt idx="34">
                  <c:v>4.3041065428994461E-2</c:v>
                </c:pt>
                <c:pt idx="35">
                  <c:v>4.0906328654911422E-2</c:v>
                </c:pt>
                <c:pt idx="36">
                  <c:v>3.8922950717502E-2</c:v>
                </c:pt>
                <c:pt idx="37">
                  <c:v>3.707728776814314E-2</c:v>
                </c:pt>
                <c:pt idx="38">
                  <c:v>3.5357161242944801E-2</c:v>
                </c:pt>
                <c:pt idx="39">
                  <c:v>3.3751678158981398E-2</c:v>
                </c:pt>
                <c:pt idx="40">
                  <c:v>3.225107580139492E-2</c:v>
                </c:pt>
                <c:pt idx="41">
                  <c:v>3.0846587232943999E-2</c:v>
                </c:pt>
                <c:pt idx="42">
                  <c:v>2.95303246057925E-2</c:v>
                </c:pt>
                <c:pt idx="43">
                  <c:v>2.8295177717924138E-2</c:v>
                </c:pt>
                <c:pt idx="44">
                  <c:v>2.7134725646424215E-2</c:v>
                </c:pt>
                <c:pt idx="45">
                  <c:v>2.604315961822502E-2</c:v>
                </c:pt>
                <c:pt idx="46">
                  <c:v>2.5015215555474941E-2</c:v>
                </c:pt>
                <c:pt idx="47">
                  <c:v>2.4046114965718599E-2</c:v>
                </c:pt>
                <c:pt idx="48">
                  <c:v>2.3131513043567899E-2</c:v>
                </c:pt>
                <c:pt idx="49">
                  <c:v>2.2267453016381885E-2</c:v>
                </c:pt>
                <c:pt idx="50">
                  <c:v>2.1450325906623526E-2</c:v>
                </c:pt>
                <c:pt idx="51">
                  <c:v>2.0676835002137801E-2</c:v>
                </c:pt>
                <c:pt idx="52">
                  <c:v>1.9943964426090203E-2</c:v>
                </c:pt>
                <c:pt idx="53">
                  <c:v>1.9248951283585912E-2</c:v>
                </c:pt>
                <c:pt idx="54">
                  <c:v>1.8589260934495699E-2</c:v>
                </c:pt>
                <c:pt idx="55">
                  <c:v>1.7962565003749903E-2</c:v>
                </c:pt>
                <c:pt idx="56">
                  <c:v>1.7366721793027212E-2</c:v>
                </c:pt>
                <c:pt idx="57">
                  <c:v>1.6799758802757709E-2</c:v>
                </c:pt>
                <c:pt idx="58">
                  <c:v>1.6259857111886003E-2</c:v>
                </c:pt>
                <c:pt idx="59">
                  <c:v>1.5745337395861803E-2</c:v>
                </c:pt>
                <c:pt idx="60">
                  <c:v>1.5254647391703399E-2</c:v>
                </c:pt>
                <c:pt idx="61">
                  <c:v>1.47863506433918E-2</c:v>
                </c:pt>
                <c:pt idx="62">
                  <c:v>1.4339116381902299E-2</c:v>
                </c:pt>
                <c:pt idx="63">
                  <c:v>1.3911710412353001E-2</c:v>
                </c:pt>
                <c:pt idx="64">
                  <c:v>1.3502986896474001E-2</c:v>
                </c:pt>
                <c:pt idx="65">
                  <c:v>1.31118809322208E-2</c:v>
                </c:pt>
                <c:pt idx="66">
                  <c:v>1.2737401844183106E-2</c:v>
                </c:pt>
                <c:pt idx="67">
                  <c:v>1.2378627108717203E-2</c:v>
                </c:pt>
                <c:pt idx="68">
                  <c:v>1.2034696846683698E-2</c:v>
                </c:pt>
                <c:pt idx="69">
                  <c:v>1.1704808824480408E-2</c:v>
                </c:pt>
                <c:pt idx="70">
                  <c:v>1.1388213910881698E-2</c:v>
                </c:pt>
                <c:pt idx="71">
                  <c:v>1.1084211943166005E-2</c:v>
                </c:pt>
                <c:pt idx="72">
                  <c:v>1.0792147961240098E-2</c:v>
                </c:pt>
                <c:pt idx="73">
                  <c:v>1.0511408773065301E-2</c:v>
                </c:pt>
                <c:pt idx="74">
                  <c:v>1.0241419818720406E-2</c:v>
                </c:pt>
                <c:pt idx="75">
                  <c:v>9.9816423039930571E-3</c:v>
                </c:pt>
                <c:pt idx="76">
                  <c:v>9.7315705775192548E-3</c:v>
                </c:pt>
                <c:pt idx="77">
                  <c:v>9.4907297282568505E-3</c:v>
                </c:pt>
                <c:pt idx="78">
                  <c:v>9.2586733825216691E-3</c:v>
                </c:pt>
                <c:pt idx="79">
                  <c:v>9.0349816819782491E-3</c:v>
                </c:pt>
                <c:pt idx="80">
                  <c:v>8.8192594258946298E-3</c:v>
                </c:pt>
                <c:pt idx="81">
                  <c:v>8.6111343626720689E-3</c:v>
                </c:pt>
                <c:pt idx="82">
                  <c:v>8.4102556171731652E-3</c:v>
                </c:pt>
                <c:pt idx="83">
                  <c:v>8.2162922417172851E-3</c:v>
                </c:pt>
                <c:pt idx="84">
                  <c:v>8.0289318798114802E-3</c:v>
                </c:pt>
                <c:pt idx="85">
                  <c:v>7.8478795327540356E-3</c:v>
                </c:pt>
                <c:pt idx="86">
                  <c:v>7.6728564202033656E-3</c:v>
                </c:pt>
                <c:pt idx="87">
                  <c:v>7.503598926658573E-3</c:v>
                </c:pt>
                <c:pt idx="88">
                  <c:v>7.3398576265626741E-3</c:v>
                </c:pt>
                <c:pt idx="89">
                  <c:v>7.1813963814243466E-3</c:v>
                </c:pt>
                <c:pt idx="90">
                  <c:v>7.0279915029689876E-3</c:v>
                </c:pt>
                <c:pt idx="91">
                  <c:v>6.8794309768816127E-3</c:v>
                </c:pt>
                <c:pt idx="92">
                  <c:v>6.7355137422005131E-3</c:v>
                </c:pt>
                <c:pt idx="93">
                  <c:v>6.5960490218674728E-3</c:v>
                </c:pt>
                <c:pt idx="94">
                  <c:v>6.4608557003427826E-3</c:v>
                </c:pt>
                <c:pt idx="95">
                  <c:v>6.329761744556104E-3</c:v>
                </c:pt>
                <c:pt idx="96">
                  <c:v>6.2026036647922743E-3</c:v>
                </c:pt>
                <c:pt idx="97">
                  <c:v>6.0792260124072055E-3</c:v>
                </c:pt>
                <c:pt idx="98">
                  <c:v>5.9594809115367329E-3</c:v>
                </c:pt>
                <c:pt idx="99">
                  <c:v>5.8432276222042754E-3</c:v>
                </c:pt>
                <c:pt idx="100">
                  <c:v>5.7303321324524356E-3</c:v>
                </c:pt>
                <c:pt idx="101">
                  <c:v>5.6206667773236229E-3</c:v>
                </c:pt>
                <c:pt idx="102">
                  <c:v>5.5141098826954399E-3</c:v>
                </c:pt>
                <c:pt idx="103">
                  <c:v>5.4105454321412231E-3</c:v>
                </c:pt>
                <c:pt idx="104">
                  <c:v>5.3098627551357233E-3</c:v>
                </c:pt>
                <c:pt idx="105">
                  <c:v>5.2119562350622199E-3</c:v>
                </c:pt>
                <c:pt idx="106">
                  <c:v>5.1167250356012103E-3</c:v>
                </c:pt>
                <c:pt idx="107">
                  <c:v>5.0240728441941626E-3</c:v>
                </c:pt>
                <c:pt idx="108">
                  <c:v>4.9339076313789729E-3</c:v>
                </c:pt>
                <c:pt idx="109">
                  <c:v>4.8461414248880032E-3</c:v>
                </c:pt>
                <c:pt idx="110">
                  <c:v>4.7606900974858229E-3</c:v>
                </c:pt>
                <c:pt idx="111">
                  <c:v>4.6774731676026424E-3</c:v>
                </c:pt>
                <c:pt idx="112">
                  <c:v>4.5964136118913125E-3</c:v>
                </c:pt>
                <c:pt idx="113">
                  <c:v>4.5174376889022001E-3</c:v>
                </c:pt>
                <c:pt idx="114">
                  <c:v>4.4404747731307025E-3</c:v>
                </c:pt>
                <c:pt idx="115">
                  <c:v>4.3654571987474799E-3</c:v>
                </c:pt>
                <c:pt idx="116">
                  <c:v>4.2923201123730541E-3</c:v>
                </c:pt>
                <c:pt idx="117">
                  <c:v>4.2210013343047829E-3</c:v>
                </c:pt>
                <c:pt idx="118">
                  <c:v>4.1514412276475897E-3</c:v>
                </c:pt>
                <c:pt idx="119">
                  <c:v>4.08358257483947E-3</c:v>
                </c:pt>
                <c:pt idx="120">
                  <c:v>4.0173704610991304E-3</c:v>
                </c:pt>
                <c:pt idx="121">
                  <c:v>3.9527521643568687E-3</c:v>
                </c:pt>
                <c:pt idx="122">
                  <c:v>3.8896770512608526E-3</c:v>
                </c:pt>
                <c:pt idx="123">
                  <c:v>3.8280964788792913E-3</c:v>
                </c:pt>
                <c:pt idx="124">
                  <c:v>3.7679637017456634E-3</c:v>
                </c:pt>
                <c:pt idx="125">
                  <c:v>3.7092337839182612E-3</c:v>
                </c:pt>
                <c:pt idx="126">
                  <c:v>3.6518635157481399E-3</c:v>
                </c:pt>
                <c:pt idx="127">
                  <c:v>3.5958113350699813E-3</c:v>
                </c:pt>
                <c:pt idx="128">
                  <c:v>3.5410372525499548E-3</c:v>
                </c:pt>
                <c:pt idx="129">
                  <c:v>3.4875027809423832E-3</c:v>
                </c:pt>
                <c:pt idx="130">
                  <c:v>3.4351708680235614E-3</c:v>
                </c:pt>
                <c:pt idx="131">
                  <c:v>3.3840058329862002E-3</c:v>
                </c:pt>
                <c:pt idx="132">
                  <c:v>3.3339733060925025E-3</c:v>
                </c:pt>
                <c:pt idx="133">
                  <c:v>3.2850401713966516E-3</c:v>
                </c:pt>
                <c:pt idx="134">
                  <c:v>3.2371745123601033E-3</c:v>
                </c:pt>
                <c:pt idx="135">
                  <c:v>3.1903455601940802E-3</c:v>
                </c:pt>
                <c:pt idx="136">
                  <c:v>3.1445236447744628E-3</c:v>
                </c:pt>
                <c:pt idx="137">
                  <c:v>3.0996801479839116E-3</c:v>
                </c:pt>
                <c:pt idx="138">
                  <c:v>3.0557874593453715E-3</c:v>
                </c:pt>
                <c:pt idx="139">
                  <c:v>3.0128189338193188E-3</c:v>
                </c:pt>
                <c:pt idx="140">
                  <c:v>2.9707488516453615E-3</c:v>
                </c:pt>
                <c:pt idx="141">
                  <c:v>2.9295523801158799E-3</c:v>
                </c:pt>
                <c:pt idx="142">
                  <c:v>2.8892055371764315E-3</c:v>
                </c:pt>
                <c:pt idx="143">
                  <c:v>2.8496851567539811E-3</c:v>
                </c:pt>
                <c:pt idx="144">
                  <c:v>2.8109688557200114E-3</c:v>
                </c:pt>
                <c:pt idx="145">
                  <c:v>2.7730350024011627E-3</c:v>
                </c:pt>
                <c:pt idx="146">
                  <c:v>2.7358626865551898E-3</c:v>
                </c:pt>
                <c:pt idx="147">
                  <c:v>2.6994316907350802E-3</c:v>
                </c:pt>
                <c:pt idx="148">
                  <c:v>2.6637224629683333E-3</c:v>
                </c:pt>
                <c:pt idx="149">
                  <c:v>2.6287160906832002E-3</c:v>
                </c:pt>
                <c:pt idx="150">
                  <c:v>2.5943942758172426E-3</c:v>
                </c:pt>
                <c:pt idx="151">
                  <c:v>2.5607393110473145E-3</c:v>
                </c:pt>
                <c:pt idx="152">
                  <c:v>2.5277340570839034E-3</c:v>
                </c:pt>
                <c:pt idx="153">
                  <c:v>2.4953619209756102E-3</c:v>
                </c:pt>
                <c:pt idx="154">
                  <c:v>2.4636068353729515E-3</c:v>
                </c:pt>
                <c:pt idx="155">
                  <c:v>2.4324532387031785E-3</c:v>
                </c:pt>
                <c:pt idx="156">
                  <c:v>2.4018860562109614E-3</c:v>
                </c:pt>
                <c:pt idx="157">
                  <c:v>2.37189068182187E-3</c:v>
                </c:pt>
                <c:pt idx="158">
                  <c:v>2.3424529607882273E-3</c:v>
                </c:pt>
                <c:pt idx="159">
                  <c:v>2.3135591730790587E-3</c:v>
                </c:pt>
                <c:pt idx="160">
                  <c:v>2.2851960174778627E-3</c:v>
                </c:pt>
                <c:pt idx="161">
                  <c:v>2.2573505963541015E-3</c:v>
                </c:pt>
                <c:pt idx="162">
                  <c:v>2.2300104010759716E-3</c:v>
                </c:pt>
                <c:pt idx="163">
                  <c:v>2.2031632980337814E-3</c:v>
                </c:pt>
                <c:pt idx="164">
                  <c:v>2.1767975152450015E-3</c:v>
                </c:pt>
                <c:pt idx="165">
                  <c:v>2.1509016295135101E-3</c:v>
                </c:pt>
                <c:pt idx="166">
                  <c:v>2.1254645541169226E-3</c:v>
                </c:pt>
                <c:pt idx="167">
                  <c:v>2.100475526997562E-3</c:v>
                </c:pt>
                <c:pt idx="168">
                  <c:v>2.0759240994334201E-3</c:v>
                </c:pt>
                <c:pt idx="169">
                  <c:v>2.0518001251672397E-3</c:v>
                </c:pt>
                <c:pt idx="170">
                  <c:v>2.0280937499724634E-3</c:v>
                </c:pt>
                <c:pt idx="171">
                  <c:v>2.0047954016363017E-3</c:v>
                </c:pt>
                <c:pt idx="172">
                  <c:v>1.98189578034089E-3</c:v>
                </c:pt>
                <c:pt idx="173">
                  <c:v>1.9593858494246015E-3</c:v>
                </c:pt>
                <c:pt idx="174">
                  <c:v>1.9372568265064519E-3</c:v>
                </c:pt>
                <c:pt idx="175">
                  <c:v>1.9155001749574113E-3</c:v>
                </c:pt>
                <c:pt idx="176">
                  <c:v>1.894107595703282E-3</c:v>
                </c:pt>
                <c:pt idx="177">
                  <c:v>1.8730710193443601E-3</c:v>
                </c:pt>
                <c:pt idx="178">
                  <c:v>1.8523825985781513E-3</c:v>
                </c:pt>
                <c:pt idx="179">
                  <c:v>1.8320347009117713E-3</c:v>
                </c:pt>
                <c:pt idx="180">
                  <c:v>1.8120199016515919E-3</c:v>
                </c:pt>
                <c:pt idx="181">
                  <c:v>1.7923309771580207E-3</c:v>
                </c:pt>
                <c:pt idx="182">
                  <c:v>1.77296089835407E-3</c:v>
                </c:pt>
                <c:pt idx="183">
                  <c:v>1.7539028244770013E-3</c:v>
                </c:pt>
                <c:pt idx="184">
                  <c:v>1.7351500970624299E-3</c:v>
                </c:pt>
                <c:pt idx="185">
                  <c:v>1.7166962341514001E-3</c:v>
                </c:pt>
                <c:pt idx="186">
                  <c:v>1.6985349247107819E-3</c:v>
                </c:pt>
                <c:pt idx="187">
                  <c:v>1.6806600232581713E-3</c:v>
                </c:pt>
                <c:pt idx="188">
                  <c:v>1.6630655446828219E-3</c:v>
                </c:pt>
                <c:pt idx="189">
                  <c:v>1.64574565925442E-3</c:v>
                </c:pt>
                <c:pt idx="190">
                  <c:v>1.6286946878119499E-3</c:v>
                </c:pt>
                <c:pt idx="191">
                  <c:v>1.6119070971253699E-3</c:v>
                </c:pt>
                <c:pt idx="192">
                  <c:v>1.5953774954229106E-3</c:v>
                </c:pt>
                <c:pt idx="193">
                  <c:v>1.5791006280774201E-3</c:v>
                </c:pt>
                <c:pt idx="194">
                  <c:v>1.56307137344519E-3</c:v>
                </c:pt>
                <c:pt idx="195">
                  <c:v>1.5472847388512813E-3</c:v>
                </c:pt>
                <c:pt idx="196">
                  <c:v>1.5317358567153306E-3</c:v>
                </c:pt>
                <c:pt idx="197">
                  <c:v>1.5164199808124206E-3</c:v>
                </c:pt>
                <c:pt idx="198">
                  <c:v>1.5013324826635306E-3</c:v>
                </c:pt>
                <c:pt idx="199">
                  <c:v>1.4864688480505607E-3</c:v>
                </c:pt>
                <c:pt idx="200">
                  <c:v>1.4718246736509298E-3</c:v>
                </c:pt>
                <c:pt idx="201">
                  <c:v>1.45739566378723E-3</c:v>
                </c:pt>
                <c:pt idx="202">
                  <c:v>1.44317762728734E-3</c:v>
                </c:pt>
                <c:pt idx="203">
                  <c:v>1.4291664744508501E-3</c:v>
                </c:pt>
                <c:pt idx="204">
                  <c:v>1.4153582141175501E-3</c:v>
                </c:pt>
                <c:pt idx="205">
                  <c:v>1.4017489508342501E-3</c:v>
                </c:pt>
                <c:pt idx="206">
                  <c:v>1.3883348821160906E-3</c:v>
                </c:pt>
                <c:pt idx="207">
                  <c:v>1.375112295798711E-3</c:v>
                </c:pt>
                <c:pt idx="208">
                  <c:v>1.3620775674780419E-3</c:v>
                </c:pt>
                <c:pt idx="209">
                  <c:v>1.3492271580341699E-3</c:v>
                </c:pt>
                <c:pt idx="210">
                  <c:v>1.3365576112363312E-3</c:v>
                </c:pt>
                <c:pt idx="211">
                  <c:v>1.3240655514259808E-3</c:v>
                </c:pt>
                <c:pt idx="212">
                  <c:v>1.3117476812748901E-3</c:v>
                </c:pt>
                <c:pt idx="213">
                  <c:v>1.2996007796157907E-3</c:v>
                </c:pt>
                <c:pt idx="214">
                  <c:v>1.2876216993426093E-3</c:v>
                </c:pt>
                <c:pt idx="215">
                  <c:v>1.27580736537795E-3</c:v>
                </c:pt>
                <c:pt idx="216">
                  <c:v>1.2641547727052806E-3</c:v>
                </c:pt>
                <c:pt idx="217">
                  <c:v>1.2526609844635407E-3</c:v>
                </c:pt>
                <c:pt idx="218">
                  <c:v>1.24132313010183E-3</c:v>
                </c:pt>
                <c:pt idx="219">
                  <c:v>1.2301384035921701E-3</c:v>
                </c:pt>
                <c:pt idx="220">
                  <c:v>1.2191040616980901E-3</c:v>
                </c:pt>
                <c:pt idx="221">
                  <c:v>1.2082174222971906E-3</c:v>
                </c:pt>
                <c:pt idx="222">
                  <c:v>1.1974758627557119E-3</c:v>
                </c:pt>
                <c:pt idx="223">
                  <c:v>1.1868768183532408E-3</c:v>
                </c:pt>
                <c:pt idx="224">
                  <c:v>1.1764177807559112E-3</c:v>
                </c:pt>
                <c:pt idx="225">
                  <c:v>1.1660962965362707E-3</c:v>
                </c:pt>
                <c:pt idx="226">
                  <c:v>1.1559099657382508E-3</c:v>
                </c:pt>
                <c:pt idx="227">
                  <c:v>1.1458564404857213E-3</c:v>
                </c:pt>
                <c:pt idx="228">
                  <c:v>1.1359334236330212E-3</c:v>
                </c:pt>
                <c:pt idx="229">
                  <c:v>1.1261386674560907E-3</c:v>
                </c:pt>
                <c:pt idx="230">
                  <c:v>1.1164699723829E-3</c:v>
                </c:pt>
                <c:pt idx="231">
                  <c:v>1.1069251857615612E-3</c:v>
                </c:pt>
                <c:pt idx="232">
                  <c:v>1.0975022006652201E-3</c:v>
                </c:pt>
                <c:pt idx="233">
                  <c:v>1.0881989547321606E-3</c:v>
                </c:pt>
                <c:pt idx="234">
                  <c:v>1.0790134290400908E-3</c:v>
                </c:pt>
                <c:pt idx="235">
                  <c:v>1.0699436470135298E-3</c:v>
                </c:pt>
                <c:pt idx="236">
                  <c:v>1.0609876733629901E-3</c:v>
                </c:pt>
                <c:pt idx="237">
                  <c:v>1.05214361305507E-3</c:v>
                </c:pt>
                <c:pt idx="238">
                  <c:v>1.0434096103123798E-3</c:v>
                </c:pt>
                <c:pt idx="239">
                  <c:v>1.0347838476423301E-3</c:v>
                </c:pt>
                <c:pt idx="240">
                  <c:v>1.0262645448937413E-3</c:v>
                </c:pt>
                <c:pt idx="241">
                  <c:v>1.01784995834058E-3</c:v>
                </c:pt>
                <c:pt idx="242">
                  <c:v>1.00953837979168E-3</c:v>
                </c:pt>
                <c:pt idx="243">
                  <c:v>1.0013281357257901E-3</c:v>
                </c:pt>
                <c:pt idx="244">
                  <c:v>9.9321758645108801E-4</c:v>
                </c:pt>
                <c:pt idx="245">
                  <c:v>9.8520512528829174E-4</c:v>
                </c:pt>
                <c:pt idx="246">
                  <c:v>9.7728917777674873E-4</c:v>
                </c:pt>
                <c:pt idx="247">
                  <c:v>9.6946820090266204E-4</c:v>
                </c:pt>
                <c:pt idx="248">
                  <c:v>9.6174068234878781E-4</c:v>
                </c:pt>
                <c:pt idx="249">
                  <c:v>9.5410513976493467E-4</c:v>
                </c:pt>
                <c:pt idx="250">
                  <c:v>9.4656012005859462E-4</c:v>
                </c:pt>
                <c:pt idx="251">
                  <c:v>9.3910419870506701E-4</c:v>
                </c:pt>
                <c:pt idx="252">
                  <c:v>9.3173597907650059E-4</c:v>
                </c:pt>
                <c:pt idx="253">
                  <c:v>9.2445409178920797E-4</c:v>
                </c:pt>
                <c:pt idx="254">
                  <c:v>9.1725719406874208E-4</c:v>
                </c:pt>
                <c:pt idx="255">
                  <c:v>9.1014396913214886E-4</c:v>
                </c:pt>
                <c:pt idx="256">
                  <c:v>9.0311312558687259E-4</c:v>
                </c:pt>
                <c:pt idx="257">
                  <c:v>8.9616339684582785E-4</c:v>
                </c:pt>
                <c:pt idx="258">
                  <c:v>8.8929354055810282E-4</c:v>
                </c:pt>
                <c:pt idx="259">
                  <c:v>8.8250233805485208E-4</c:v>
                </c:pt>
                <c:pt idx="260">
                  <c:v>8.7578859380991005E-4</c:v>
                </c:pt>
                <c:pt idx="261">
                  <c:v>8.6915113491465397E-4</c:v>
                </c:pt>
                <c:pt idx="262">
                  <c:v>8.6258881056674465E-4</c:v>
                </c:pt>
                <c:pt idx="263">
                  <c:v>8.5610049157225257E-4</c:v>
                </c:pt>
                <c:pt idx="264">
                  <c:v>8.4968506986084994E-4</c:v>
                </c:pt>
                <c:pt idx="265">
                  <c:v>8.4334145801360366E-4</c:v>
                </c:pt>
                <c:pt idx="266">
                  <c:v>8.3706858880306235E-4</c:v>
                </c:pt>
                <c:pt idx="267">
                  <c:v>8.3086541474521795E-4</c:v>
                </c:pt>
                <c:pt idx="268">
                  <c:v>8.2473090766304387E-4</c:v>
                </c:pt>
                <c:pt idx="269">
                  <c:v>8.1866405826121051E-4</c:v>
                </c:pt>
                <c:pt idx="270">
                  <c:v>8.1266387571171704E-4</c:v>
                </c:pt>
                <c:pt idx="271">
                  <c:v>8.0672938725007061E-4</c:v>
                </c:pt>
                <c:pt idx="272">
                  <c:v>8.0085963778172718E-4</c:v>
                </c:pt>
                <c:pt idx="273">
                  <c:v>7.9505368949850136E-4</c:v>
                </c:pt>
                <c:pt idx="274">
                  <c:v>7.8931062150464722E-4</c:v>
                </c:pt>
                <c:pt idx="275">
                  <c:v>7.8362952945233992E-4</c:v>
                </c:pt>
                <c:pt idx="276">
                  <c:v>7.780095251862805E-4</c:v>
                </c:pt>
                <c:pt idx="277">
                  <c:v>7.7244973639718035E-4</c:v>
                </c:pt>
                <c:pt idx="278">
                  <c:v>7.6694930628385131E-4</c:v>
                </c:pt>
                <c:pt idx="279">
                  <c:v>7.6150739322367728E-4</c:v>
                </c:pt>
                <c:pt idx="280">
                  <c:v>7.5612317045121796E-4</c:v>
                </c:pt>
                <c:pt idx="281">
                  <c:v>7.50795825744718E-4</c:v>
                </c:pt>
                <c:pt idx="282">
                  <c:v>7.4552456112032144E-4</c:v>
                </c:pt>
                <c:pt idx="283">
                  <c:v>7.403085925337243E-4</c:v>
                </c:pt>
                <c:pt idx="284">
                  <c:v>7.3514714958912582E-4</c:v>
                </c:pt>
                <c:pt idx="285">
                  <c:v>7.3003947525522041E-4</c:v>
                </c:pt>
                <c:pt idx="286">
                  <c:v>7.2498482558806701E-4</c:v>
                </c:pt>
                <c:pt idx="287">
                  <c:v>7.1998246946063538E-4</c:v>
                </c:pt>
                <c:pt idx="288">
                  <c:v>7.1503168829884596E-4</c:v>
                </c:pt>
                <c:pt idx="289">
                  <c:v>7.1013177582393246E-4</c:v>
                </c:pt>
                <c:pt idx="290">
                  <c:v>7.0528203780094E-4</c:v>
                </c:pt>
                <c:pt idx="291">
                  <c:v>7.0048179179321528E-4</c:v>
                </c:pt>
                <c:pt idx="292">
                  <c:v>6.9573036692270238E-4</c:v>
                </c:pt>
                <c:pt idx="293">
                  <c:v>6.910271036359093E-4</c:v>
                </c:pt>
                <c:pt idx="294">
                  <c:v>6.8637135347536938E-4</c:v>
                </c:pt>
                <c:pt idx="295">
                  <c:v>6.8176247885647534E-4</c:v>
                </c:pt>
                <c:pt idx="296">
                  <c:v>6.7719985284952339E-4</c:v>
                </c:pt>
                <c:pt idx="297">
                  <c:v>6.7268285896683762E-4</c:v>
                </c:pt>
                <c:pt idx="298">
                  <c:v>6.6821089095483728E-4</c:v>
                </c:pt>
                <c:pt idx="299">
                  <c:v>6.6378335259091928E-4</c:v>
                </c:pt>
                <c:pt idx="300">
                  <c:v>6.5939965748502331E-4</c:v>
                </c:pt>
                <c:pt idx="301">
                  <c:v>6.550592288857613E-4</c:v>
                </c:pt>
                <c:pt idx="302">
                  <c:v>6.5076149949099037E-4</c:v>
                </c:pt>
                <c:pt idx="303">
                  <c:v>6.4650591126271461E-4</c:v>
                </c:pt>
                <c:pt idx="304">
                  <c:v>6.4229191524619829E-4</c:v>
                </c:pt>
                <c:pt idx="305">
                  <c:v>6.381189713931904E-4</c:v>
                </c:pt>
                <c:pt idx="306">
                  <c:v>6.3398654838913988E-4</c:v>
                </c:pt>
                <c:pt idx="307">
                  <c:v>6.2989412348431445E-4</c:v>
                </c:pt>
                <c:pt idx="308">
                  <c:v>6.2584118232871628E-4</c:v>
                </c:pt>
                <c:pt idx="309">
                  <c:v>6.2182721881069442E-4</c:v>
                </c:pt>
                <c:pt idx="310">
                  <c:v>6.17851734899154E-4</c:v>
                </c:pt>
                <c:pt idx="311">
                  <c:v>6.1391424048929766E-4</c:v>
                </c:pt>
                <c:pt idx="312">
                  <c:v>6.1001425325177001E-4</c:v>
                </c:pt>
                <c:pt idx="313">
                  <c:v>6.0615129848515747E-4</c:v>
                </c:pt>
                <c:pt idx="314">
                  <c:v>6.0232490897172862E-4</c:v>
                </c:pt>
                <c:pt idx="315">
                  <c:v>5.9853462483634831E-4</c:v>
                </c:pt>
                <c:pt idx="316">
                  <c:v>5.9477999340849558E-4</c:v>
                </c:pt>
                <c:pt idx="317">
                  <c:v>5.9106056908727949E-4</c:v>
                </c:pt>
                <c:pt idx="318">
                  <c:v>5.8737591320940383E-4</c:v>
                </c:pt>
                <c:pt idx="319">
                  <c:v>5.8372559392000313E-4</c:v>
                </c:pt>
                <c:pt idx="320">
                  <c:v>5.8010918604626735E-4</c:v>
                </c:pt>
                <c:pt idx="321">
                  <c:v>5.765262709737937E-4</c:v>
                </c:pt>
                <c:pt idx="322">
                  <c:v>5.7297643652560429E-4</c:v>
                </c:pt>
                <c:pt idx="323">
                  <c:v>5.69459276843754E-4</c:v>
                </c:pt>
                <c:pt idx="324">
                  <c:v>5.6597439227347771E-4</c:v>
                </c:pt>
                <c:pt idx="325">
                  <c:v>5.6252138924978829E-4</c:v>
                </c:pt>
                <c:pt idx="326">
                  <c:v>5.59099880186515E-4</c:v>
                </c:pt>
                <c:pt idx="327">
                  <c:v>5.5570948336766104E-4</c:v>
                </c:pt>
                <c:pt idx="328">
                  <c:v>5.5234982284108102E-4</c:v>
                </c:pt>
                <c:pt idx="329">
                  <c:v>5.4902052831438562E-4</c:v>
                </c:pt>
                <c:pt idx="330">
                  <c:v>5.457212350530303E-4</c:v>
                </c:pt>
                <c:pt idx="331">
                  <c:v>5.4245158378054951E-4</c:v>
                </c:pt>
                <c:pt idx="332">
                  <c:v>5.3921122058086428E-4</c:v>
                </c:pt>
                <c:pt idx="333">
                  <c:v>5.3599979680261998E-4</c:v>
                </c:pt>
                <c:pt idx="334">
                  <c:v>5.3281696896552118E-4</c:v>
                </c:pt>
                <c:pt idx="335">
                  <c:v>5.2966239866859344E-4</c:v>
                </c:pt>
                <c:pt idx="336">
                  <c:v>5.2653575250034249E-4</c:v>
                </c:pt>
                <c:pt idx="337">
                  <c:v>5.2343670195076049E-4</c:v>
                </c:pt>
                <c:pt idx="338">
                  <c:v>5.2036492332513873E-4</c:v>
                </c:pt>
                <c:pt idx="339">
                  <c:v>5.1732009765963801E-4</c:v>
                </c:pt>
                <c:pt idx="340">
                  <c:v>5.1430191063858721E-4</c:v>
                </c:pt>
                <c:pt idx="341">
                  <c:v>5.1131005251345404E-4</c:v>
                </c:pt>
                <c:pt idx="342">
                  <c:v>5.0834421802347285E-4</c:v>
                </c:pt>
                <c:pt idx="343">
                  <c:v>5.0540410631785403E-4</c:v>
                </c:pt>
                <c:pt idx="344">
                  <c:v>5.0248942087959166E-4</c:v>
                </c:pt>
                <c:pt idx="345">
                  <c:v>4.9959986945077438E-4</c:v>
                </c:pt>
                <c:pt idx="346">
                  <c:v>4.9673516395940648E-4</c:v>
                </c:pt>
                <c:pt idx="347">
                  <c:v>4.9389502044769199E-4</c:v>
                </c:pt>
                <c:pt idx="348">
                  <c:v>4.9107915900174521E-4</c:v>
                </c:pt>
                <c:pt idx="349">
                  <c:v>4.8828730368269402E-4</c:v>
                </c:pt>
                <c:pt idx="350">
                  <c:v>4.8551918245915728E-4</c:v>
                </c:pt>
                <c:pt idx="351">
                  <c:v>4.8277452714104571E-4</c:v>
                </c:pt>
                <c:pt idx="352">
                  <c:v>4.8005307331468102E-4</c:v>
                </c:pt>
                <c:pt idx="353">
                  <c:v>4.7735456027917043E-4</c:v>
                </c:pt>
                <c:pt idx="354">
                  <c:v>4.746787309840473E-4</c:v>
                </c:pt>
                <c:pt idx="355">
                  <c:v>4.7202533196811754E-4</c:v>
                </c:pt>
                <c:pt idx="356">
                  <c:v>4.693941132995022E-4</c:v>
                </c:pt>
                <c:pt idx="357">
                  <c:v>4.6678482851684403E-4</c:v>
                </c:pt>
                <c:pt idx="358">
                  <c:v>4.6419723457165514E-4</c:v>
                </c:pt>
                <c:pt idx="359">
                  <c:v>4.61631091771776E-4</c:v>
                </c:pt>
                <c:pt idx="360">
                  <c:v>4.5908616372592229E-4</c:v>
                </c:pt>
                <c:pt idx="361">
                  <c:v>4.5656221728930443E-4</c:v>
                </c:pt>
                <c:pt idx="362">
                  <c:v>4.5405902251028247E-4</c:v>
                </c:pt>
                <c:pt idx="363">
                  <c:v>4.5157635257804242E-4</c:v>
                </c:pt>
                <c:pt idx="364">
                  <c:v>4.491139837712723E-4</c:v>
                </c:pt>
                <c:pt idx="365">
                  <c:v>4.4667169540781124E-4</c:v>
                </c:pt>
                <c:pt idx="366">
                  <c:v>4.4424926979525268E-4</c:v>
                </c:pt>
                <c:pt idx="367">
                  <c:v>4.4184649218248143E-4</c:v>
                </c:pt>
                <c:pt idx="368">
                  <c:v>4.3946315071213002E-4</c:v>
                </c:pt>
                <c:pt idx="369">
                  <c:v>4.3709903637392111E-4</c:v>
                </c:pt>
                <c:pt idx="370">
                  <c:v>4.3475394295888802E-4</c:v>
                </c:pt>
                <c:pt idx="371">
                  <c:v>4.3242766701445402E-4</c:v>
                </c:pt>
                <c:pt idx="372">
                  <c:v>4.3012000780034726E-4</c:v>
                </c:pt>
                <c:pt idx="373">
                  <c:v>4.2783076724533451E-4</c:v>
                </c:pt>
                <c:pt idx="374">
                  <c:v>4.2555974990476128E-4</c:v>
                </c:pt>
                <c:pt idx="375">
                  <c:v>4.2330676291887437E-4</c:v>
                </c:pt>
                <c:pt idx="376">
                  <c:v>4.2107161597191727E-4</c:v>
                </c:pt>
                <c:pt idx="377">
                  <c:v>4.1885412125197501E-4</c:v>
                </c:pt>
                <c:pt idx="378">
                  <c:v>4.16654093411557E-4</c:v>
                </c:pt>
                <c:pt idx="379">
                  <c:v>4.1447134952890644E-4</c:v>
                </c:pt>
                <c:pt idx="380">
                  <c:v>4.1230570907000629E-4</c:v>
                </c:pt>
                <c:pt idx="381">
                  <c:v>4.1015699385129028E-4</c:v>
                </c:pt>
                <c:pt idx="382">
                  <c:v>4.0802502800302244E-4</c:v>
                </c:pt>
                <c:pt idx="383">
                  <c:v>4.0590963793334101E-4</c:v>
                </c:pt>
                <c:pt idx="384">
                  <c:v>4.0381065229295804E-4</c:v>
                </c:pt>
                <c:pt idx="385">
                  <c:v>4.0172790194048844E-4</c:v>
                </c:pt>
                <c:pt idx="386">
                  <c:v>3.9966121990840501E-4</c:v>
                </c:pt>
                <c:pt idx="387">
                  <c:v>3.9761044136961215E-4</c:v>
                </c:pt>
                <c:pt idx="388">
                  <c:v>3.9557540360460217E-4</c:v>
                </c:pt>
                <c:pt idx="389">
                  <c:v>3.9355594596920815E-4</c:v>
                </c:pt>
                <c:pt idx="390">
                  <c:v>3.9155190986293431E-4</c:v>
                </c:pt>
                <c:pt idx="391">
                  <c:v>3.895631386978362E-4</c:v>
                </c:pt>
                <c:pt idx="392">
                  <c:v>3.8758947786796431E-4</c:v>
                </c:pt>
                <c:pt idx="393">
                  <c:v>3.8563077471933933E-4</c:v>
                </c:pt>
                <c:pt idx="394">
                  <c:v>3.8368687852046102E-4</c:v>
                </c:pt>
                <c:pt idx="395">
                  <c:v>3.8175764043333406E-4</c:v>
                </c:pt>
                <c:pt idx="396">
                  <c:v>3.7984291348500316E-4</c:v>
                </c:pt>
                <c:pt idx="397">
                  <c:v>3.7794255253958118E-4</c:v>
                </c:pt>
                <c:pt idx="398">
                  <c:v>3.7605641427077555E-4</c:v>
                </c:pt>
                <c:pt idx="399">
                  <c:v>3.7418435713487816E-4</c:v>
                </c:pt>
                <c:pt idx="400">
                  <c:v>3.7232624134424128E-4</c:v>
                </c:pt>
                <c:pt idx="401">
                  <c:v>3.7048192884119551E-4</c:v>
                </c:pt>
                <c:pt idx="402">
                  <c:v>3.686512832724353E-4</c:v>
                </c:pt>
                <c:pt idx="403">
                  <c:v>3.6683416996382916E-4</c:v>
                </c:pt>
                <c:pt idx="404">
                  <c:v>3.6503045589567648E-4</c:v>
                </c:pt>
                <c:pt idx="405">
                  <c:v>3.6324000967838198E-4</c:v>
                </c:pt>
                <c:pt idx="406">
                  <c:v>3.6146270152854728E-4</c:v>
                </c:pt>
                <c:pt idx="407">
                  <c:v>3.5969840324547215E-4</c:v>
                </c:pt>
                <c:pt idx="408">
                  <c:v>3.5794698818805216E-4</c:v>
                </c:pt>
                <c:pt idx="409">
                  <c:v>3.5620833125207325E-4</c:v>
                </c:pt>
                <c:pt idx="410">
                  <c:v>3.5448230884788725E-4</c:v>
                </c:pt>
                <c:pt idx="411">
                  <c:v>3.5276879887846831E-4</c:v>
                </c:pt>
                <c:pt idx="412">
                  <c:v>3.5106768071783517E-4</c:v>
                </c:pt>
                <c:pt idx="413">
                  <c:v>3.4937883518983831E-4</c:v>
                </c:pt>
                <c:pt idx="414">
                  <c:v>3.477021445473072E-4</c:v>
                </c:pt>
                <c:pt idx="415">
                  <c:v>3.4603749245153533E-4</c:v>
                </c:pt>
                <c:pt idx="416">
                  <c:v>3.4438476395212204E-4</c:v>
                </c:pt>
                <c:pt idx="417">
                  <c:v>3.4274384546714135E-4</c:v>
                </c:pt>
                <c:pt idx="418">
                  <c:v>3.4111462476363736E-4</c:v>
                </c:pt>
                <c:pt idx="419">
                  <c:v>3.3949699093845705E-4</c:v>
                </c:pt>
                <c:pt idx="420">
                  <c:v>3.3789083439938398E-4</c:v>
                </c:pt>
                <c:pt idx="421">
                  <c:v>3.3629604684659321E-4</c:v>
                </c:pt>
                <c:pt idx="422">
                  <c:v>3.3471252125440631E-4</c:v>
                </c:pt>
                <c:pt idx="423">
                  <c:v>3.3314015185335319E-4</c:v>
                </c:pt>
                <c:pt idx="424">
                  <c:v>3.3157883411252099E-4</c:v>
                </c:pt>
                <c:pt idx="425">
                  <c:v>3.3002846472219232E-4</c:v>
                </c:pt>
                <c:pt idx="426">
                  <c:v>3.284889415767682E-4</c:v>
                </c:pt>
                <c:pt idx="427">
                  <c:v>3.2696016375797517E-4</c:v>
                </c:pt>
                <c:pt idx="428">
                  <c:v>3.2544203151832712E-4</c:v>
                </c:pt>
                <c:pt idx="429">
                  <c:v>3.2393444626488014E-4</c:v>
                </c:pt>
                <c:pt idx="430">
                  <c:v>3.2243731054322624E-4</c:v>
                </c:pt>
                <c:pt idx="431">
                  <c:v>3.2095052802175828E-4</c:v>
                </c:pt>
                <c:pt idx="432">
                  <c:v>3.1947400347618802E-4</c:v>
                </c:pt>
                <c:pt idx="433">
                  <c:v>3.1800764277430723E-4</c:v>
                </c:pt>
                <c:pt idx="434">
                  <c:v>3.1655135286099545E-4</c:v>
                </c:pt>
                <c:pt idx="435">
                  <c:v>3.1510504174346604E-4</c:v>
                </c:pt>
                <c:pt idx="436">
                  <c:v>3.1366861847675312E-4</c:v>
                </c:pt>
                <c:pt idx="437">
                  <c:v>3.1224199314941801E-4</c:v>
                </c:pt>
                <c:pt idx="438">
                  <c:v>3.1082507686949745E-4</c:v>
                </c:pt>
                <c:pt idx="439">
                  <c:v>3.094177817506554E-4</c:v>
                </c:pt>
                <c:pt idx="440">
                  <c:v>3.0802002089857632E-4</c:v>
                </c:pt>
                <c:pt idx="441">
                  <c:v>3.0663170839755223E-4</c:v>
                </c:pt>
                <c:pt idx="442">
                  <c:v>3.0525275929729241E-4</c:v>
                </c:pt>
                <c:pt idx="443">
                  <c:v>3.0388308959993616E-4</c:v>
                </c:pt>
                <c:pt idx="444">
                  <c:v>3.0252261624727223E-4</c:v>
                </c:pt>
                <c:pt idx="445">
                  <c:v>3.0117125710815121E-4</c:v>
                </c:pt>
                <c:pt idx="446">
                  <c:v>2.9982893096610214E-4</c:v>
                </c:pt>
                <c:pt idx="447">
                  <c:v>2.9849555750713623E-4</c:v>
                </c:pt>
                <c:pt idx="448">
                  <c:v>2.971710573077402E-4</c:v>
                </c:pt>
                <c:pt idx="449">
                  <c:v>2.9585535182306019E-4</c:v>
                </c:pt>
                <c:pt idx="450">
                  <c:v>2.9454836337526E-4</c:v>
                </c:pt>
                <c:pt idx="451">
                  <c:v>2.9325001514206918E-4</c:v>
                </c:pt>
                <c:pt idx="452">
                  <c:v>2.9196023114549702E-4</c:v>
                </c:pt>
                <c:pt idx="453">
                  <c:v>2.9067893624072617E-4</c:v>
                </c:pt>
                <c:pt idx="454">
                  <c:v>2.8940605610517614E-4</c:v>
                </c:pt>
                <c:pt idx="455">
                  <c:v>2.8814151722772712E-4</c:v>
                </c:pt>
                <c:pt idx="456">
                  <c:v>2.8688524689812213E-4</c:v>
                </c:pt>
                <c:pt idx="457">
                  <c:v>2.8563717319651219E-4</c:v>
                </c:pt>
                <c:pt idx="458">
                  <c:v>2.8439722498317617E-4</c:v>
                </c:pt>
                <c:pt idx="459">
                  <c:v>2.8316533188838493E-4</c:v>
                </c:pt>
                <c:pt idx="460">
                  <c:v>2.8194142430243012E-4</c:v>
                </c:pt>
                <c:pt idx="461">
                  <c:v>2.8072543336578901E-4</c:v>
                </c:pt>
                <c:pt idx="462">
                  <c:v>2.7951729095945002E-4</c:v>
                </c:pt>
                <c:pt idx="463">
                  <c:v>2.783169296953793E-4</c:v>
                </c:pt>
                <c:pt idx="464">
                  <c:v>2.7712428290712498E-4</c:v>
                </c:pt>
                <c:pt idx="465">
                  <c:v>2.7593928464057229E-4</c:v>
                </c:pt>
                <c:pt idx="466">
                  <c:v>2.7476186964482414E-4</c:v>
                </c:pt>
                <c:pt idx="467">
                  <c:v>2.7359197336323133E-4</c:v>
                </c:pt>
                <c:pt idx="468">
                  <c:v>2.7242953192454323E-4</c:v>
                </c:pt>
                <c:pt idx="469">
                  <c:v>2.7127448213419818E-4</c:v>
                </c:pt>
                <c:pt idx="470">
                  <c:v>2.7012676146574125E-4</c:v>
                </c:pt>
                <c:pt idx="471">
                  <c:v>2.6898630805236202E-4</c:v>
                </c:pt>
                <c:pt idx="472">
                  <c:v>2.6785306067856935E-4</c:v>
                </c:pt>
                <c:pt idx="473">
                  <c:v>2.6672695877197529E-4</c:v>
                </c:pt>
                <c:pt idx="474">
                  <c:v>2.6560794239520902E-4</c:v>
                </c:pt>
                <c:pt idx="475">
                  <c:v>2.6449595223794925E-4</c:v>
                </c:pt>
                <c:pt idx="476">
                  <c:v>2.6339092960906216E-4</c:v>
                </c:pt>
                <c:pt idx="477">
                  <c:v>2.6229281642886702E-4</c:v>
                </c:pt>
                <c:pt idx="478">
                  <c:v>2.6120155522150914E-4</c:v>
                </c:pt>
                <c:pt idx="479">
                  <c:v>2.6011708910744135E-4</c:v>
                </c:pt>
                <c:pt idx="480">
                  <c:v>2.5903936179601722E-4</c:v>
                </c:pt>
                <c:pt idx="481">
                  <c:v>2.5796831757819011E-4</c:v>
                </c:pt>
                <c:pt idx="482">
                  <c:v>2.5690390131931899E-4</c:v>
                </c:pt>
                <c:pt idx="483">
                  <c:v>2.5584605845207706E-4</c:v>
                </c:pt>
                <c:pt idx="484">
                  <c:v>2.5479473496946216E-4</c:v>
                </c:pt>
                <c:pt idx="485">
                  <c:v>2.5374987741790602E-4</c:v>
                </c:pt>
                <c:pt idx="486">
                  <c:v>2.5271143289048526E-4</c:v>
                </c:pt>
                <c:pt idx="487">
                  <c:v>2.5167934902022699E-4</c:v>
                </c:pt>
                <c:pt idx="488">
                  <c:v>2.5065357397351318E-4</c:v>
                </c:pt>
                <c:pt idx="489">
                  <c:v>2.4963405644356899E-4</c:v>
                </c:pt>
                <c:pt idx="490">
                  <c:v>2.4862074564406002E-4</c:v>
                </c:pt>
                <c:pt idx="491">
                  <c:v>2.4761359130276499E-4</c:v>
                </c:pt>
                <c:pt idx="492">
                  <c:v>2.4661254365534497E-4</c:v>
                </c:pt>
                <c:pt idx="493">
                  <c:v>2.4561755343920202E-4</c:v>
                </c:pt>
                <c:pt idx="494">
                  <c:v>2.4462857188741719E-4</c:v>
                </c:pt>
                <c:pt idx="495">
                  <c:v>2.4364555072278301E-4</c:v>
                </c:pt>
                <c:pt idx="496">
                  <c:v>2.4266844215191301E-4</c:v>
                </c:pt>
                <c:pt idx="497">
                  <c:v>2.4169719885943613E-4</c:v>
                </c:pt>
                <c:pt idx="498">
                  <c:v>2.4073177400226947E-4</c:v>
                </c:pt>
                <c:pt idx="499">
                  <c:v>2.3977212120397621E-4</c:v>
                </c:pt>
                <c:pt idx="500">
                  <c:v>2.388181945491983E-4</c:v>
                </c:pt>
                <c:pt idx="501">
                  <c:v>2.3786994857816706E-4</c:v>
                </c:pt>
                <c:pt idx="502">
                  <c:v>2.3692733828129022E-4</c:v>
                </c:pt>
                <c:pt idx="503">
                  <c:v>2.35990319093813E-4</c:v>
                </c:pt>
                <c:pt idx="504">
                  <c:v>2.3505884689055116E-4</c:v>
                </c:pt>
                <c:pt idx="505">
                  <c:v>2.3413287798070728E-4</c:v>
                </c:pt>
                <c:pt idx="506">
                  <c:v>2.3321236910273812E-4</c:v>
                </c:pt>
                <c:pt idx="507">
                  <c:v>2.32297277419316E-4</c:v>
                </c:pt>
                <c:pt idx="508">
                  <c:v>2.3138756051233999E-4</c:v>
                </c:pt>
                <c:pt idx="509">
                  <c:v>2.3048317637802413E-4</c:v>
                </c:pt>
                <c:pt idx="510">
                  <c:v>2.2958408342205305E-4</c:v>
                </c:pt>
                <c:pt idx="511">
                  <c:v>2.2869024045480199E-4</c:v>
                </c:pt>
                <c:pt idx="512">
                  <c:v>2.2780160668662021E-4</c:v>
                </c:pt>
                <c:pt idx="513">
                  <c:v>2.2691814172318134E-4</c:v>
                </c:pt>
                <c:pt idx="514">
                  <c:v>2.2603980556089133E-4</c:v>
                </c:pt>
                <c:pt idx="515">
                  <c:v>2.2516655858236797E-4</c:v>
                </c:pt>
                <c:pt idx="516">
                  <c:v>2.2429836155197412E-4</c:v>
                </c:pt>
                <c:pt idx="517">
                  <c:v>2.234351756114093E-4</c:v>
                </c:pt>
                <c:pt idx="518">
                  <c:v>2.2257696227536612E-4</c:v>
                </c:pt>
                <c:pt idx="519">
                  <c:v>2.2172368342724527E-4</c:v>
                </c:pt>
                <c:pt idx="520">
                  <c:v>2.2087530131492114E-4</c:v>
                </c:pt>
                <c:pt idx="521">
                  <c:v>2.2003177854656934E-4</c:v>
                </c:pt>
                <c:pt idx="522">
                  <c:v>2.1919307808654934E-4</c:v>
                </c:pt>
                <c:pt idx="523">
                  <c:v>2.1835916325134343E-4</c:v>
                </c:pt>
                <c:pt idx="524">
                  <c:v>2.1752999770554215E-4</c:v>
                </c:pt>
                <c:pt idx="525">
                  <c:v>2.1670554545789202E-4</c:v>
                </c:pt>
                <c:pt idx="526">
                  <c:v>2.1588577085739221E-4</c:v>
                </c:pt>
                <c:pt idx="527">
                  <c:v>2.1507063858943915E-4</c:v>
                </c:pt>
                <c:pt idx="528">
                  <c:v>2.1426011367202801E-4</c:v>
                </c:pt>
                <c:pt idx="529">
                  <c:v>2.1345416145199914E-4</c:v>
                </c:pt>
                <c:pt idx="530">
                  <c:v>2.1265274760133926E-4</c:v>
                </c:pt>
                <c:pt idx="531">
                  <c:v>2.1185583811352302E-4</c:v>
                </c:pt>
                <c:pt idx="532">
                  <c:v>2.1106339929991114E-4</c:v>
                </c:pt>
                <c:pt idx="533">
                  <c:v>2.1027539778619017E-4</c:v>
                </c:pt>
                <c:pt idx="534">
                  <c:v>2.0949180050886001E-4</c:v>
                </c:pt>
                <c:pt idx="535">
                  <c:v>2.0871257471176752E-4</c:v>
                </c:pt>
                <c:pt idx="536">
                  <c:v>2.0793768794268402E-4</c:v>
                </c:pt>
                <c:pt idx="537">
                  <c:v>2.0716710804993116E-4</c:v>
                </c:pt>
                <c:pt idx="538">
                  <c:v>2.0640080317904316E-4</c:v>
                </c:pt>
                <c:pt idx="539">
                  <c:v>2.0563874176947802E-4</c:v>
                </c:pt>
                <c:pt idx="540">
                  <c:v>2.0488089255137193E-4</c:v>
                </c:pt>
                <c:pt idx="541">
                  <c:v>2.0412722454232911E-4</c:v>
                </c:pt>
                <c:pt idx="542">
                  <c:v>2.0337770704425626E-4</c:v>
                </c:pt>
                <c:pt idx="543">
                  <c:v>2.0263230964024425E-4</c:v>
                </c:pt>
                <c:pt idx="544">
                  <c:v>2.0189100219147513E-4</c:v>
                </c:pt>
                <c:pt idx="545">
                  <c:v>2.0115375483418428E-4</c:v>
                </c:pt>
                <c:pt idx="546">
                  <c:v>2.0042053797664913E-4</c:v>
                </c:pt>
                <c:pt idx="547">
                  <c:v>1.9969132229622321E-4</c:v>
                </c:pt>
                <c:pt idx="548">
                  <c:v>1.98966078736406E-4</c:v>
                </c:pt>
                <c:pt idx="549">
                  <c:v>1.9824477850394811E-4</c:v>
                </c:pt>
                <c:pt idx="550">
                  <c:v>1.9752739306599815E-4</c:v>
                </c:pt>
                <c:pt idx="551">
                  <c:v>1.9681389414727627E-4</c:v>
                </c:pt>
                <c:pt idx="552">
                  <c:v>1.9610425372729515E-4</c:v>
                </c:pt>
                <c:pt idx="553">
                  <c:v>1.9539844403760814E-4</c:v>
                </c:pt>
                <c:pt idx="554">
                  <c:v>1.9469643755909208E-4</c:v>
                </c:pt>
                <c:pt idx="555">
                  <c:v>1.939982070192691E-4</c:v>
                </c:pt>
                <c:pt idx="556">
                  <c:v>1.933037253896572E-4</c:v>
                </c:pt>
                <c:pt idx="557">
                  <c:v>1.9261296588315413E-4</c:v>
                </c:pt>
                <c:pt idx="558">
                  <c:v>1.919259019514611E-4</c:v>
                </c:pt>
                <c:pt idx="559">
                  <c:v>1.9124250728252517E-4</c:v>
                </c:pt>
                <c:pt idx="560">
                  <c:v>1.9056275579802911E-4</c:v>
                </c:pt>
                <c:pt idx="561">
                  <c:v>1.8988662165089607E-4</c:v>
                </c:pt>
                <c:pt idx="562">
                  <c:v>1.892140792228431E-4</c:v>
                </c:pt>
                <c:pt idx="563">
                  <c:v>1.8854510312194708E-4</c:v>
                </c:pt>
                <c:pt idx="564">
                  <c:v>1.8787966818025408E-4</c:v>
                </c:pt>
                <c:pt idx="565">
                  <c:v>1.8721774945141116E-4</c:v>
                </c:pt>
                <c:pt idx="566">
                  <c:v>1.8655932220833108E-4</c:v>
                </c:pt>
                <c:pt idx="567">
                  <c:v>1.8590436194088113E-4</c:v>
                </c:pt>
                <c:pt idx="568">
                  <c:v>1.8525284435360617E-4</c:v>
                </c:pt>
                <c:pt idx="569">
                  <c:v>1.8460474536347222E-4</c:v>
                </c:pt>
                <c:pt idx="570">
                  <c:v>1.8396004109764901E-4</c:v>
                </c:pt>
                <c:pt idx="571">
                  <c:v>1.8331870789130319E-4</c:v>
                </c:pt>
                <c:pt idx="572">
                  <c:v>1.8268072228543709E-4</c:v>
                </c:pt>
                <c:pt idx="573">
                  <c:v>1.8204606102473501E-4</c:v>
                </c:pt>
                <c:pt idx="574">
                  <c:v>1.8141470105545413E-4</c:v>
                </c:pt>
                <c:pt idx="575">
                  <c:v>1.8078661952332305E-4</c:v>
                </c:pt>
                <c:pt idx="576">
                  <c:v>1.8016179377148311E-4</c:v>
                </c:pt>
                <c:pt idx="577">
                  <c:v>1.7954020133843603E-4</c:v>
                </c:pt>
                <c:pt idx="578">
                  <c:v>1.7892181995603611E-4</c:v>
                </c:pt>
                <c:pt idx="579">
                  <c:v>1.7830662754749E-4</c:v>
                </c:pt>
                <c:pt idx="580">
                  <c:v>1.776946022253891E-4</c:v>
                </c:pt>
                <c:pt idx="581">
                  <c:v>1.7708572228976413E-4</c:v>
                </c:pt>
                <c:pt idx="582">
                  <c:v>1.7647996622616101E-4</c:v>
                </c:pt>
                <c:pt idx="583">
                  <c:v>1.7587731270374301E-4</c:v>
                </c:pt>
                <c:pt idx="584">
                  <c:v>1.7527774057341007E-4</c:v>
                </c:pt>
                <c:pt idx="585">
                  <c:v>1.7468122886595108E-4</c:v>
                </c:pt>
                <c:pt idx="586">
                  <c:v>1.7408775679020116E-4</c:v>
                </c:pt>
                <c:pt idx="587">
                  <c:v>1.7349730373124E-4</c:v>
                </c:pt>
                <c:pt idx="588">
                  <c:v>1.7290984924859599E-4</c:v>
                </c:pt>
                <c:pt idx="589">
                  <c:v>1.7232537307448409E-4</c:v>
                </c:pt>
                <c:pt idx="590">
                  <c:v>1.7174385511204901E-4</c:v>
                </c:pt>
                <c:pt idx="591">
                  <c:v>1.7116527543364809E-4</c:v>
                </c:pt>
                <c:pt idx="592">
                  <c:v>1.7058961427913999E-4</c:v>
                </c:pt>
                <c:pt idx="593">
                  <c:v>1.7001685205419716E-4</c:v>
                </c:pt>
                <c:pt idx="594">
                  <c:v>1.6944696932864105E-4</c:v>
                </c:pt>
                <c:pt idx="595">
                  <c:v>1.6887994683479609E-4</c:v>
                </c:pt>
                <c:pt idx="596">
                  <c:v>1.683157654658582E-4</c:v>
                </c:pt>
                <c:pt idx="597">
                  <c:v>1.6775440627428808E-4</c:v>
                </c:pt>
                <c:pt idx="598">
                  <c:v>1.6719585047022124E-4</c:v>
                </c:pt>
                <c:pt idx="599">
                  <c:v>1.6664007941989513E-4</c:v>
                </c:pt>
                <c:pt idx="600">
                  <c:v>1.6608707464409612E-4</c:v>
                </c:pt>
                <c:pt idx="601">
                  <c:v>1.6553681781662316E-4</c:v>
                </c:pt>
                <c:pt idx="602">
                  <c:v>1.6498929076277211E-4</c:v>
                </c:pt>
                <c:pt idx="603">
                  <c:v>1.644444754578341E-4</c:v>
                </c:pt>
                <c:pt idx="604">
                  <c:v>1.6390235402561108E-4</c:v>
                </c:pt>
                <c:pt idx="605">
                  <c:v>1.63362908736954E-4</c:v>
                </c:pt>
                <c:pt idx="606">
                  <c:v>1.6282612200830908E-4</c:v>
                </c:pt>
                <c:pt idx="607">
                  <c:v>1.6229197640029011E-4</c:v>
                </c:pt>
                <c:pt idx="608">
                  <c:v>1.6176045461625908E-4</c:v>
                </c:pt>
                <c:pt idx="609">
                  <c:v>1.6123153950092808E-4</c:v>
                </c:pt>
                <c:pt idx="610">
                  <c:v>1.6070521403897516E-4</c:v>
                </c:pt>
                <c:pt idx="611">
                  <c:v>1.6018146135367509E-4</c:v>
                </c:pt>
                <c:pt idx="612">
                  <c:v>1.5966026470554901E-4</c:v>
                </c:pt>
                <c:pt idx="613">
                  <c:v>1.5914160749102817E-4</c:v>
                </c:pt>
                <c:pt idx="614">
                  <c:v>1.5862547324112716E-4</c:v>
                </c:pt>
                <c:pt idx="615">
                  <c:v>1.5811184562014211E-4</c:v>
                </c:pt>
                <c:pt idx="616">
                  <c:v>1.5760070842435716E-4</c:v>
                </c:pt>
                <c:pt idx="617">
                  <c:v>1.57092045580767E-4</c:v>
                </c:pt>
                <c:pt idx="618">
                  <c:v>1.5658584114581011E-4</c:v>
                </c:pt>
                <c:pt idx="619">
                  <c:v>1.5608207930412608E-4</c:v>
                </c:pt>
                <c:pt idx="620">
                  <c:v>1.5558074436731708E-4</c:v>
                </c:pt>
                <c:pt idx="621">
                  <c:v>1.5508182077272607E-4</c:v>
                </c:pt>
                <c:pt idx="622">
                  <c:v>1.5458529308223215E-4</c:v>
                </c:pt>
                <c:pt idx="623">
                  <c:v>1.540911459810561E-4</c:v>
                </c:pt>
                <c:pt idx="624">
                  <c:v>1.53599364276576E-4</c:v>
                </c:pt>
                <c:pt idx="625">
                  <c:v>1.5310993289716708E-4</c:v>
                </c:pt>
                <c:pt idx="626">
                  <c:v>1.5262283689103907E-4</c:v>
                </c:pt>
                <c:pt idx="627">
                  <c:v>1.5213806142510411E-4</c:v>
                </c:pt>
                <c:pt idx="628">
                  <c:v>1.516555917838371E-4</c:v>
                </c:pt>
                <c:pt idx="629">
                  <c:v>1.5117541336816809E-4</c:v>
                </c:pt>
                <c:pt idx="630">
                  <c:v>1.5069751169437617E-4</c:v>
                </c:pt>
                <c:pt idx="631">
                  <c:v>1.502218723929931E-4</c:v>
                </c:pt>
                <c:pt idx="632">
                  <c:v>1.49748481207729E-4</c:v>
                </c:pt>
                <c:pt idx="633">
                  <c:v>1.4927732399440307E-4</c:v>
                </c:pt>
                <c:pt idx="634">
                  <c:v>1.4880838671988615E-4</c:v>
                </c:pt>
                <c:pt idx="635">
                  <c:v>1.4834165546105511E-4</c:v>
                </c:pt>
                <c:pt idx="636">
                  <c:v>1.4787711640376408E-4</c:v>
                </c:pt>
                <c:pt idx="637">
                  <c:v>1.474147558418191E-4</c:v>
                </c:pt>
                <c:pt idx="638">
                  <c:v>1.46954560175967E-4</c:v>
                </c:pt>
                <c:pt idx="639">
                  <c:v>1.4649651591289907E-4</c:v>
                </c:pt>
                <c:pt idx="640">
                  <c:v>1.4604060966425805E-4</c:v>
                </c:pt>
                <c:pt idx="641">
                  <c:v>1.4558682814566401E-4</c:v>
                </c:pt>
                <c:pt idx="642">
                  <c:v>1.45135158175745E-4</c:v>
                </c:pt>
                <c:pt idx="643">
                  <c:v>1.4468558667517922E-4</c:v>
                </c:pt>
                <c:pt idx="644">
                  <c:v>1.4423810066575108E-4</c:v>
                </c:pt>
                <c:pt idx="645">
                  <c:v>1.4379268726941297E-4</c:v>
                </c:pt>
                <c:pt idx="646">
                  <c:v>1.43349333707359E-4</c:v>
                </c:pt>
                <c:pt idx="647">
                  <c:v>1.4290802729911007E-4</c:v>
                </c:pt>
                <c:pt idx="648">
                  <c:v>1.4246875546160417E-4</c:v>
                </c:pt>
                <c:pt idx="649">
                  <c:v>1.4203150570830602E-4</c:v>
                </c:pt>
                <c:pt idx="650">
                  <c:v>1.4159626564831299E-4</c:v>
                </c:pt>
                <c:pt idx="651">
                  <c:v>1.4116302298548301E-4</c:v>
                </c:pt>
                <c:pt idx="652">
                  <c:v>1.4073176551756099E-4</c:v>
                </c:pt>
                <c:pt idx="653">
                  <c:v>1.4030248113532499E-4</c:v>
                </c:pt>
                <c:pt idx="654">
                  <c:v>1.3987515782173512E-4</c:v>
                </c:pt>
                <c:pt idx="655">
                  <c:v>1.3944978365109016E-4</c:v>
                </c:pt>
                <c:pt idx="656">
                  <c:v>1.3902634678819912E-4</c:v>
                </c:pt>
                <c:pt idx="657">
                  <c:v>1.3860483548755616E-4</c:v>
                </c:pt>
                <c:pt idx="658">
                  <c:v>1.3818523809252612E-4</c:v>
                </c:pt>
                <c:pt idx="659">
                  <c:v>1.3776754303454201E-4</c:v>
                </c:pt>
                <c:pt idx="660">
                  <c:v>1.3735173883230411E-4</c:v>
                </c:pt>
                <c:pt idx="661">
                  <c:v>1.3693781409099308E-4</c:v>
                </c:pt>
                <c:pt idx="662">
                  <c:v>1.3652575750148913E-4</c:v>
                </c:pt>
                <c:pt idx="663">
                  <c:v>1.3611555783960016E-4</c:v>
                </c:pt>
                <c:pt idx="664">
                  <c:v>1.3570720396529612E-4</c:v>
                </c:pt>
                <c:pt idx="665">
                  <c:v>1.3530068482195501E-4</c:v>
                </c:pt>
                <c:pt idx="666">
                  <c:v>1.3489598943561509E-4</c:v>
                </c:pt>
                <c:pt idx="667">
                  <c:v>1.3449310691423209E-4</c:v>
                </c:pt>
                <c:pt idx="668">
                  <c:v>1.3409202644694502E-4</c:v>
                </c:pt>
                <c:pt idx="669">
                  <c:v>1.3369273730335908E-4</c:v>
                </c:pt>
                <c:pt idx="670">
                  <c:v>1.3329522883281903E-4</c:v>
                </c:pt>
                <c:pt idx="671">
                  <c:v>1.3289949046370309E-4</c:v>
                </c:pt>
                <c:pt idx="672">
                  <c:v>1.3250551170272207E-4</c:v>
                </c:pt>
                <c:pt idx="673">
                  <c:v>1.3211328213422115E-4</c:v>
                </c:pt>
                <c:pt idx="674">
                  <c:v>1.3172279141949301E-4</c:v>
                </c:pt>
                <c:pt idx="675">
                  <c:v>1.3133402929609399E-4</c:v>
                </c:pt>
                <c:pt idx="676">
                  <c:v>1.3094698557717703E-4</c:v>
                </c:pt>
                <c:pt idx="677">
                  <c:v>1.3056165015081609E-4</c:v>
                </c:pt>
                <c:pt idx="678">
                  <c:v>1.3017801297935018E-4</c:v>
                </c:pt>
                <c:pt idx="679">
                  <c:v>1.2979606409873099E-4</c:v>
                </c:pt>
                <c:pt idx="680">
                  <c:v>1.2941579361787323E-4</c:v>
                </c:pt>
                <c:pt idx="681">
                  <c:v>1.2903719171801601E-4</c:v>
                </c:pt>
                <c:pt idx="682">
                  <c:v>1.2866024865208908E-4</c:v>
                </c:pt>
                <c:pt idx="683">
                  <c:v>1.2828495474408405E-4</c:v>
                </c:pt>
                <c:pt idx="684">
                  <c:v>1.2791130038843901E-4</c:v>
                </c:pt>
                <c:pt idx="685">
                  <c:v>1.2753927604941499E-4</c:v>
                </c:pt>
                <c:pt idx="686">
                  <c:v>1.27168872260496E-4</c:v>
                </c:pt>
                <c:pt idx="687">
                  <c:v>1.2680007962378401E-4</c:v>
                </c:pt>
                <c:pt idx="688">
                  <c:v>1.26432888809401E-4</c:v>
                </c:pt>
                <c:pt idx="689">
                  <c:v>1.2606729055490208E-4</c:v>
                </c:pt>
                <c:pt idx="690">
                  <c:v>1.2570327566469101E-4</c:v>
                </c:pt>
                <c:pt idx="691">
                  <c:v>1.2534083500943997E-4</c:v>
                </c:pt>
                <c:pt idx="692">
                  <c:v>1.2497995952551996E-4</c:v>
                </c:pt>
                <c:pt idx="693">
                  <c:v>1.2462064021443299E-4</c:v>
                </c:pt>
                <c:pt idx="694">
                  <c:v>1.2426286814224999E-4</c:v>
                </c:pt>
                <c:pt idx="695">
                  <c:v>1.2390663443906001E-4</c:v>
                </c:pt>
                <c:pt idx="696">
                  <c:v>1.2355193029841598E-4</c:v>
                </c:pt>
                <c:pt idx="697">
                  <c:v>1.2319874697679309E-4</c:v>
                </c:pt>
                <c:pt idx="698">
                  <c:v>1.2284707579304701E-4</c:v>
                </c:pt>
                <c:pt idx="699">
                  <c:v>1.22496908127887E-4</c:v>
                </c:pt>
                <c:pt idx="700">
                  <c:v>1.2214823542334001E-4</c:v>
                </c:pt>
                <c:pt idx="701">
                  <c:v>1.2180104918223508E-4</c:v>
                </c:pt>
                <c:pt idx="702">
                  <c:v>1.2145534096768019E-4</c:v>
                </c:pt>
                <c:pt idx="703">
                  <c:v>1.211111024025531E-4</c:v>
                </c:pt>
                <c:pt idx="704">
                  <c:v>1.2076832516899199E-4</c:v>
                </c:pt>
                <c:pt idx="705">
                  <c:v>1.20427001007897E-4</c:v>
                </c:pt>
                <c:pt idx="706">
                  <c:v>1.2008712171842698E-4</c:v>
                </c:pt>
                <c:pt idx="707">
                  <c:v>1.1974867915751107E-4</c:v>
                </c:pt>
                <c:pt idx="708">
                  <c:v>1.1941166523936107E-4</c:v>
                </c:pt>
                <c:pt idx="709">
                  <c:v>1.1907607193498806E-4</c:v>
                </c:pt>
                <c:pt idx="710">
                  <c:v>1.1874189127172113E-4</c:v>
                </c:pt>
                <c:pt idx="711">
                  <c:v>1.1840911533273906E-4</c:v>
                </c:pt>
                <c:pt idx="712">
                  <c:v>1.1807773625660015E-4</c:v>
                </c:pt>
                <c:pt idx="713">
                  <c:v>1.1774774623677414E-4</c:v>
                </c:pt>
                <c:pt idx="714">
                  <c:v>1.1741913752118808E-4</c:v>
                </c:pt>
                <c:pt idx="715">
                  <c:v>1.1709190241176912E-4</c:v>
                </c:pt>
                <c:pt idx="716">
                  <c:v>1.1676603326399001E-4</c:v>
                </c:pt>
                <c:pt idx="717">
                  <c:v>1.1644152248643115E-4</c:v>
                </c:pt>
                <c:pt idx="718">
                  <c:v>1.161183625403291E-4</c:v>
                </c:pt>
                <c:pt idx="719">
                  <c:v>1.1579654593914503E-4</c:v>
                </c:pt>
                <c:pt idx="720">
                  <c:v>1.1547606524813101E-4</c:v>
                </c:pt>
                <c:pt idx="721">
                  <c:v>1.1515691308389706E-4</c:v>
                </c:pt>
                <c:pt idx="722">
                  <c:v>1.148390821139891E-4</c:v>
                </c:pt>
                <c:pt idx="723">
                  <c:v>1.1452256505646599E-4</c:v>
                </c:pt>
                <c:pt idx="724">
                  <c:v>1.1420735467948612E-4</c:v>
                </c:pt>
                <c:pt idx="725">
                  <c:v>1.1389344380088806E-4</c:v>
                </c:pt>
                <c:pt idx="726">
                  <c:v>1.1358082528778899E-4</c:v>
                </c:pt>
                <c:pt idx="727">
                  <c:v>1.1326949205617515E-4</c:v>
                </c:pt>
                <c:pt idx="728">
                  <c:v>1.1295943707049799E-4</c:v>
                </c:pt>
                <c:pt idx="729">
                  <c:v>1.1265065334328412E-4</c:v>
                </c:pt>
                <c:pt idx="730">
                  <c:v>1.12343133934737E-4</c:v>
                </c:pt>
                <c:pt idx="731">
                  <c:v>1.1203687195234806E-4</c:v>
                </c:pt>
                <c:pt idx="732">
                  <c:v>1.1173186055050801E-4</c:v>
                </c:pt>
                <c:pt idx="733">
                  <c:v>1.1142809293013026E-4</c:v>
                </c:pt>
                <c:pt idx="734">
                  <c:v>1.1112556233826707E-4</c:v>
                </c:pt>
                <c:pt idx="735">
                  <c:v>1.108242620677351E-4</c:v>
                </c:pt>
                <c:pt idx="736">
                  <c:v>1.1052418545674701E-4</c:v>
                </c:pt>
                <c:pt idx="737">
                  <c:v>1.1022532588853906E-4</c:v>
                </c:pt>
                <c:pt idx="738">
                  <c:v>1.0992767679100901E-4</c:v>
                </c:pt>
                <c:pt idx="739">
                  <c:v>1.0963123163635414E-4</c:v>
                </c:pt>
                <c:pt idx="740">
                  <c:v>1.0933598394071307E-4</c:v>
                </c:pt>
                <c:pt idx="741">
                  <c:v>1.0904192726381303E-4</c:v>
                </c:pt>
                <c:pt idx="742">
                  <c:v>1.0874905520861499E-4</c:v>
                </c:pt>
                <c:pt idx="743">
                  <c:v>1.0845736142097207E-4</c:v>
                </c:pt>
                <c:pt idx="744">
                  <c:v>1.08166839589276E-4</c:v>
                </c:pt>
                <c:pt idx="745">
                  <c:v>1.0787748344412714E-4</c:v>
                </c:pt>
                <c:pt idx="746">
                  <c:v>1.0758928675798501E-4</c:v>
                </c:pt>
                <c:pt idx="747">
                  <c:v>1.0730224334484007E-4</c:v>
                </c:pt>
                <c:pt idx="748">
                  <c:v>1.070163470598821E-4</c:v>
                </c:pt>
                <c:pt idx="749">
                  <c:v>1.0673159179916708E-4</c:v>
                </c:pt>
                <c:pt idx="750">
                  <c:v>1.0644797149929601E-4</c:v>
                </c:pt>
                <c:pt idx="751">
                  <c:v>1.0616548013708707E-4</c:v>
                </c:pt>
                <c:pt idx="752">
                  <c:v>1.05884111729262E-4</c:v>
                </c:pt>
                <c:pt idx="753">
                  <c:v>1.0560386033212608E-4</c:v>
                </c:pt>
                <c:pt idx="754">
                  <c:v>1.0532472004125207E-4</c:v>
                </c:pt>
                <c:pt idx="755">
                  <c:v>1.0504668499117513E-4</c:v>
                </c:pt>
                <c:pt idx="756">
                  <c:v>1.0476974935507803E-4</c:v>
                </c:pt>
                <c:pt idx="757">
                  <c:v>1.04493907344492E-4</c:v>
                </c:pt>
                <c:pt idx="758">
                  <c:v>1.04219153208991E-4</c:v>
                </c:pt>
                <c:pt idx="759">
                  <c:v>1.0394548123589201E-4</c:v>
                </c:pt>
                <c:pt idx="760">
                  <c:v>1.0367288574995899E-4</c:v>
                </c:pt>
                <c:pt idx="761">
                  <c:v>1.0340136111311007E-4</c:v>
                </c:pt>
                <c:pt idx="762">
                  <c:v>1.0313090172412301E-4</c:v>
                </c:pt>
                <c:pt idx="763">
                  <c:v>1.0286150201834907E-4</c:v>
                </c:pt>
                <c:pt idx="764">
                  <c:v>1.0259315646742406E-4</c:v>
                </c:pt>
                <c:pt idx="765">
                  <c:v>1.0232585957898801E-4</c:v>
                </c:pt>
                <c:pt idx="766">
                  <c:v>1.0205960589640399E-4</c:v>
                </c:pt>
                <c:pt idx="767">
                  <c:v>1.0179438999847601E-4</c:v>
                </c:pt>
                <c:pt idx="768">
                  <c:v>1.015302064991762E-4</c:v>
                </c:pt>
                <c:pt idx="769">
                  <c:v>1.0126705004737214E-4</c:v>
                </c:pt>
                <c:pt idx="770">
                  <c:v>1.0100491532655207E-4</c:v>
                </c:pt>
                <c:pt idx="771">
                  <c:v>1.0074379705456107E-4</c:v>
                </c:pt>
                <c:pt idx="772">
                  <c:v>1.0048368998333301E-4</c:v>
                </c:pt>
                <c:pt idx="773">
                  <c:v>1.0022458889862413E-4</c:v>
                </c:pt>
                <c:pt idx="774" formatCode="0.00E+00">
                  <c:v>9.9966488619758557E-5</c:v>
                </c:pt>
                <c:pt idx="775" formatCode="0.00E+00">
                  <c:v>9.9709383999361121E-5</c:v>
                </c:pt>
                <c:pt idx="776" formatCode="0.00E+00">
                  <c:v>9.9453269923107166E-5</c:v>
                </c:pt>
                <c:pt idx="777" formatCode="0.00E+00">
                  <c:v>9.9198141309465995E-5</c:v>
                </c:pt>
                <c:pt idx="778" formatCode="0.00E+00">
                  <c:v>9.8943993109448536E-5</c:v>
                </c:pt>
                <c:pt idx="779" formatCode="0.00E+00">
                  <c:v>9.8690820306357745E-5</c:v>
                </c:pt>
                <c:pt idx="780" formatCode="0.00E+00">
                  <c:v>9.8438617915541781E-5</c:v>
                </c:pt>
                <c:pt idx="781" formatCode="0.00E+00">
                  <c:v>9.8187380984148255E-5</c:v>
                </c:pt>
                <c:pt idx="782" formatCode="0.00E+00">
                  <c:v>9.7937104590880588E-5</c:v>
                </c:pt>
                <c:pt idx="783" formatCode="0.00E+00">
                  <c:v>9.7687783845757983E-5</c:v>
                </c:pt>
                <c:pt idx="784" formatCode="0.00E+00">
                  <c:v>9.7439413889876243E-5</c:v>
                </c:pt>
                <c:pt idx="785" formatCode="0.00E+00">
                  <c:v>9.7191989895170701E-5</c:v>
                </c:pt>
                <c:pt idx="786" formatCode="0.00E+00">
                  <c:v>9.6945507064182662E-5</c:v>
                </c:pt>
                <c:pt idx="787" formatCode="0.00E+00">
                  <c:v>9.6699960629825568E-5</c:v>
                </c:pt>
                <c:pt idx="788" formatCode="0.00E+00">
                  <c:v>9.6455345855155588E-5</c:v>
                </c:pt>
                <c:pt idx="789" formatCode="0.00E+00">
                  <c:v>9.6211658033142655E-5</c:v>
                </c:pt>
                <c:pt idx="790" formatCode="0.00E+00">
                  <c:v>9.5968892486444733E-5</c:v>
                </c:pt>
                <c:pt idx="791" formatCode="0.00E+00">
                  <c:v>9.5727044567182247E-5</c:v>
                </c:pt>
                <c:pt idx="792" formatCode="0.00E+00">
                  <c:v>9.5486109656716704E-5</c:v>
                </c:pt>
                <c:pt idx="793" formatCode="0.00E+00">
                  <c:v>9.5246083165430491E-5</c:v>
                </c:pt>
                <c:pt idx="794" formatCode="0.00E+00">
                  <c:v>9.5006960532506742E-5</c:v>
                </c:pt>
                <c:pt idx="795" formatCode="0.00E+00">
                  <c:v>9.4768737225714203E-5</c:v>
                </c:pt>
                <c:pt idx="796" formatCode="0.00E+00">
                  <c:v>9.453140874119266E-5</c:v>
                </c:pt>
                <c:pt idx="797" formatCode="0.00E+00">
                  <c:v>9.4294970603238287E-5</c:v>
                </c:pt>
                <c:pt idx="798" formatCode="0.00E+00">
                  <c:v>9.4059418364095146E-5</c:v>
                </c:pt>
                <c:pt idx="799" formatCode="0.00E+00">
                  <c:v>9.38247476037439E-5</c:v>
                </c:pt>
                <c:pt idx="800" formatCode="0.00E+00">
                  <c:v>9.3590953929696062E-5</c:v>
                </c:pt>
                <c:pt idx="801" formatCode="0.00E+00">
                  <c:v>9.3358032976787218E-5</c:v>
                </c:pt>
                <c:pt idx="802" formatCode="0.00E+00">
                  <c:v>9.3125980406974694E-5</c:v>
                </c:pt>
                <c:pt idx="803" formatCode="0.00E+00">
                  <c:v>9.2894791909134224E-5</c:v>
                </c:pt>
                <c:pt idx="804" formatCode="0.00E+00">
                  <c:v>9.266446319886119E-5</c:v>
                </c:pt>
                <c:pt idx="805" formatCode="0.00E+00">
                  <c:v>9.2434990018270275E-5</c:v>
                </c:pt>
                <c:pt idx="806" formatCode="0.00E+00">
                  <c:v>9.2206368135800833E-5</c:v>
                </c:pt>
                <c:pt idx="807" formatCode="0.00E+00">
                  <c:v>9.1978593346020286E-5</c:v>
                </c:pt>
                <c:pt idx="808" formatCode="0.00E+00">
                  <c:v>9.1751661469431512E-5</c:v>
                </c:pt>
                <c:pt idx="809" formatCode="0.00E+00">
                  <c:v>9.1525568352281188E-5</c:v>
                </c:pt>
                <c:pt idx="810" formatCode="0.00E+00">
                  <c:v>9.1300309866368956E-5</c:v>
                </c:pt>
                <c:pt idx="811" formatCode="0.00E+00">
                  <c:v>9.1075881908860397E-5</c:v>
                </c:pt>
                <c:pt idx="812" formatCode="0.00E+00">
                  <c:v>9.0852280402098706E-5</c:v>
                </c:pt>
                <c:pt idx="813" formatCode="0.00E+00">
                  <c:v>9.0629501293420893E-5</c:v>
                </c:pt>
                <c:pt idx="814" formatCode="0.00E+00">
                  <c:v>9.0407540554973101E-5</c:v>
                </c:pt>
                <c:pt idx="815" formatCode="0.00E+00">
                  <c:v>9.018639418352929E-5</c:v>
                </c:pt>
                <c:pt idx="816" formatCode="0.00E+00">
                  <c:v>8.9966058200310198E-5</c:v>
                </c:pt>
                <c:pt idx="817" formatCode="0.00E+00">
                  <c:v>8.97465286508054E-5</c:v>
                </c:pt>
                <c:pt idx="818" formatCode="0.00E+00">
                  <c:v>8.9527801604594414E-5</c:v>
                </c:pt>
                <c:pt idx="819" formatCode="0.00E+00">
                  <c:v>8.9309873155172305E-5</c:v>
                </c:pt>
                <c:pt idx="820" formatCode="0.00E+00">
                  <c:v>8.9092739419774196E-5</c:v>
                </c:pt>
                <c:pt idx="821" formatCode="0.00E+00">
                  <c:v>8.8876396539203336E-5</c:v>
                </c:pt>
                <c:pt idx="822" formatCode="0.00E+00">
                  <c:v>8.8660840677658477E-5</c:v>
                </c:pt>
                <c:pt idx="823" formatCode="0.00E+00">
                  <c:v>8.8446068022564577E-5</c:v>
                </c:pt>
                <c:pt idx="824" formatCode="0.00E+00">
                  <c:v>8.8232074784404762E-5</c:v>
                </c:pt>
                <c:pt idx="825" formatCode="0.00E+00">
                  <c:v>8.8018857196552234E-5</c:v>
                </c:pt>
                <c:pt idx="826" formatCode="0.00E+00">
                  <c:v>8.78064115151047E-5</c:v>
                </c:pt>
                <c:pt idx="827" formatCode="0.00E+00">
                  <c:v>8.7594734018721024E-5</c:v>
                </c:pt>
                <c:pt idx="828" formatCode="0.00E+00">
                  <c:v>8.7383821008456803E-5</c:v>
                </c:pt>
                <c:pt idx="829" formatCode="0.00E+00">
                  <c:v>8.7173668807604202E-5</c:v>
                </c:pt>
                <c:pt idx="830" formatCode="0.00E+00">
                  <c:v>8.6964273761530754E-5</c:v>
                </c:pt>
                <c:pt idx="831" formatCode="0.00E+00">
                  <c:v>8.6755632237520752E-5</c:v>
                </c:pt>
                <c:pt idx="832" formatCode="0.00E+00">
                  <c:v>8.6547740624618203E-5</c:v>
                </c:pt>
                <c:pt idx="833" formatCode="0.00E+00">
                  <c:v>8.6340595333470391E-5</c:v>
                </c:pt>
                <c:pt idx="834" formatCode="0.00E+00">
                  <c:v>8.6134192796172133E-5</c:v>
                </c:pt>
                <c:pt idx="835" formatCode="0.00E+00">
                  <c:v>8.5928529466113579E-5</c:v>
                </c:pt>
                <c:pt idx="836" formatCode="0.00E+00">
                  <c:v>8.5723601817827024E-5</c:v>
                </c:pt>
                <c:pt idx="837" formatCode="0.00E+00">
                  <c:v>8.5519406346836E-5</c:v>
                </c:pt>
                <c:pt idx="838" formatCode="0.00E+00">
                  <c:v>8.5315939569505198E-5</c:v>
                </c:pt>
                <c:pt idx="839" formatCode="0.00E+00">
                  <c:v>8.5113198022892758E-5</c:v>
                </c:pt>
                <c:pt idx="840" formatCode="0.00E+00">
                  <c:v>8.4911178264602082E-5</c:v>
                </c:pt>
                <c:pt idx="841" formatCode="0.00E+00">
                  <c:v>8.4709876872636112E-5</c:v>
                </c:pt>
                <c:pt idx="842" formatCode="0.00E+00">
                  <c:v>8.4509290445252539E-5</c:v>
                </c:pt>
                <c:pt idx="843" formatCode="0.00E+00">
                  <c:v>8.4309415600819664E-5</c:v>
                </c:pt>
                <c:pt idx="844" formatCode="0.00E+00">
                  <c:v>8.4110248977674787E-5</c:v>
                </c:pt>
                <c:pt idx="845" formatCode="0.00E+00">
                  <c:v>8.3911787233981742E-5</c:v>
                </c:pt>
                <c:pt idx="846" formatCode="0.00E+00">
                  <c:v>8.3714027047591751E-5</c:v>
                </c:pt>
                <c:pt idx="847" formatCode="0.00E+00">
                  <c:v>8.3516965115903744E-5</c:v>
                </c:pt>
                <c:pt idx="848" formatCode="0.00E+00">
                  <c:v>8.3320598155726565E-5</c:v>
                </c:pt>
                <c:pt idx="849" formatCode="0.00E+00">
                  <c:v>8.3124922903142945E-5</c:v>
                </c:pt>
                <c:pt idx="850" formatCode="0.00E+00">
                  <c:v>8.292993611337275E-5</c:v>
                </c:pt>
                <c:pt idx="851" formatCode="0.00E+00">
                  <c:v>8.2735634560639887E-5</c:v>
                </c:pt>
                <c:pt idx="852" formatCode="0.00E+00">
                  <c:v>8.2542015038037449E-5</c:v>
                </c:pt>
                <c:pt idx="853" formatCode="0.00E+00">
                  <c:v>8.2349074357396455E-5</c:v>
                </c:pt>
                <c:pt idx="854" formatCode="0.00E+00">
                  <c:v>8.2156809349154296E-5</c:v>
                </c:pt>
                <c:pt idx="855" formatCode="0.00E+00">
                  <c:v>8.1965216862224296E-5</c:v>
                </c:pt>
                <c:pt idx="856" formatCode="0.00E+00">
                  <c:v>8.1774293763867392E-5</c:v>
                </c:pt>
                <c:pt idx="857" formatCode="0.00E+00">
                  <c:v>8.1584036939563099E-5</c:v>
                </c:pt>
                <c:pt idx="858" formatCode="0.00E+00">
                  <c:v>8.1394443292883548E-5</c:v>
                </c:pt>
                <c:pt idx="859" formatCode="0.00E+00">
                  <c:v>8.1205509745366257E-5</c:v>
                </c:pt>
                <c:pt idx="860" formatCode="0.00E+00">
                  <c:v>8.10172332363908E-5</c:v>
                </c:pt>
                <c:pt idx="861" formatCode="0.00E+00">
                  <c:v>8.082961072305368E-5</c:v>
                </c:pt>
                <c:pt idx="862" formatCode="0.00E+00">
                  <c:v>8.0642639180045526E-5</c:v>
                </c:pt>
                <c:pt idx="863" formatCode="0.00E+00">
                  <c:v>8.0456315599529736E-5</c:v>
                </c:pt>
                <c:pt idx="864" formatCode="0.00E+00">
                  <c:v>8.0270636991020548E-5</c:v>
                </c:pt>
                <c:pt idx="865" formatCode="0.00E+00">
                  <c:v>8.0085600381264699E-5</c:v>
                </c:pt>
                <c:pt idx="866" formatCode="0.00E+00">
                  <c:v>7.9901202814120485E-5</c:v>
                </c:pt>
                <c:pt idx="867" formatCode="0.00E+00">
                  <c:v>7.9717441350441121E-5</c:v>
                </c:pt>
                <c:pt idx="868" formatCode="0.00E+00">
                  <c:v>7.9534313067956841E-5</c:v>
                </c:pt>
                <c:pt idx="869" formatCode="0.00E+00">
                  <c:v>7.9351815061159508E-5</c:v>
                </c:pt>
                <c:pt idx="870" formatCode="0.00E+00">
                  <c:v>7.9169944441186661E-5</c:v>
                </c:pt>
                <c:pt idx="871" formatCode="0.00E+00">
                  <c:v>7.8988698335707373E-5</c:v>
                </c:pt>
                <c:pt idx="872" formatCode="0.00E+00">
                  <c:v>7.8808073888809264E-5</c:v>
                </c:pt>
                <c:pt idx="873" formatCode="0.00E+00">
                  <c:v>7.8628068260885395E-5</c:v>
                </c:pt>
                <c:pt idx="874" formatCode="0.00E+00">
                  <c:v>7.8448678628523539E-5</c:v>
                </c:pt>
                <c:pt idx="875" formatCode="0.00E+00">
                  <c:v>7.8269902184394403E-5</c:v>
                </c:pt>
                <c:pt idx="876" formatCode="0.00E+00">
                  <c:v>7.8091736137142788E-5</c:v>
                </c:pt>
                <c:pt idx="877" formatCode="0.00E+00">
                  <c:v>7.7914177711277944E-5</c:v>
                </c:pt>
                <c:pt idx="878" formatCode="0.00E+00">
                  <c:v>7.7737224147066106E-5</c:v>
                </c:pt>
                <c:pt idx="879" formatCode="0.00E+00">
                  <c:v>7.7560872700422543E-5</c:v>
                </c:pt>
                <c:pt idx="880" formatCode="0.00E+00">
                  <c:v>7.7385120642806175E-5</c:v>
                </c:pt>
                <c:pt idx="881" formatCode="0.00E+00">
                  <c:v>7.7209965261112995E-5</c:v>
                </c:pt>
                <c:pt idx="882" formatCode="0.00E+00">
                  <c:v>7.7035403857572327E-5</c:v>
                </c:pt>
                <c:pt idx="883" formatCode="0.00E+00">
                  <c:v>7.6861433749641898E-5</c:v>
                </c:pt>
                <c:pt idx="884" formatCode="0.00E+00">
                  <c:v>7.6688052269905995E-5</c:v>
                </c:pt>
                <c:pt idx="885" formatCode="0.00E+00">
                  <c:v>7.6515256765972506E-5</c:v>
                </c:pt>
                <c:pt idx="886" formatCode="0.00E+00">
                  <c:v>7.6343044600371435E-5</c:v>
                </c:pt>
                <c:pt idx="887" formatCode="0.00E+00">
                  <c:v>7.6171413150454738E-5</c:v>
                </c:pt>
                <c:pt idx="888" formatCode="0.00E+00">
                  <c:v>7.6000359808296145E-5</c:v>
                </c:pt>
                <c:pt idx="889" formatCode="0.00E+00">
                  <c:v>7.5829881980592139E-5</c:v>
                </c:pt>
                <c:pt idx="890" formatCode="0.00E+00">
                  <c:v>7.5659977088563747E-5</c:v>
                </c:pt>
                <c:pt idx="891" formatCode="0.00E+00">
                  <c:v>7.5490642567859094E-5</c:v>
                </c:pt>
                <c:pt idx="892" formatCode="0.00E+00">
                  <c:v>7.5321875868456734E-5</c:v>
                </c:pt>
                <c:pt idx="893" formatCode="0.00E+00">
                  <c:v>7.5153674454569278E-5</c:v>
                </c:pt>
                <c:pt idx="894" formatCode="0.00E+00">
                  <c:v>7.4986035804548416E-5</c:v>
                </c:pt>
                <c:pt idx="895" formatCode="0.00E+00">
                  <c:v>7.4818957410790473E-5</c:v>
                </c:pt>
                <c:pt idx="896" formatCode="0.00E+00">
                  <c:v>7.4652436779642785E-5</c:v>
                </c:pt>
                <c:pt idx="897" formatCode="0.00E+00">
                  <c:v>7.4486471431310322E-5</c:v>
                </c:pt>
                <c:pt idx="898" formatCode="0.00E+00">
                  <c:v>7.4321058899763263E-5</c:v>
                </c:pt>
                <c:pt idx="899" formatCode="0.00E+00">
                  <c:v>7.4156196732646178E-5</c:v>
                </c:pt>
                <c:pt idx="900" formatCode="0.00E+00">
                  <c:v>7.3991882491186237E-5</c:v>
                </c:pt>
                <c:pt idx="901" formatCode="0.00E+00">
                  <c:v>7.3828113750103641E-5</c:v>
                </c:pt>
                <c:pt idx="902" formatCode="0.00E+00">
                  <c:v>7.3664888097522014E-5</c:v>
                </c:pt>
                <c:pt idx="903" formatCode="0.00E+00">
                  <c:v>7.3502203134879362E-5</c:v>
                </c:pt>
                <c:pt idx="904" formatCode="0.00E+00">
                  <c:v>7.3340056476840104E-5</c:v>
                </c:pt>
                <c:pt idx="905" formatCode="0.00E+00">
                  <c:v>7.3178445751207995E-5</c:v>
                </c:pt>
                <c:pt idx="906" formatCode="0.00E+00">
                  <c:v>7.3017368598839042E-5</c:v>
                </c:pt>
                <c:pt idx="907" formatCode="0.00E+00">
                  <c:v>7.2856822673555142E-5</c:v>
                </c:pt>
                <c:pt idx="908" formatCode="0.00E+00">
                  <c:v>7.2696805642059246E-5</c:v>
                </c:pt>
                <c:pt idx="909" formatCode="0.00E+00">
                  <c:v>7.2537315183850346E-5</c:v>
                </c:pt>
                <c:pt idx="910" formatCode="0.00E+00">
                  <c:v>7.2378348991139133E-5</c:v>
                </c:pt>
                <c:pt idx="911" formatCode="0.00E+00">
                  <c:v>7.2219904768765111E-5</c:v>
                </c:pt>
                <c:pt idx="912" formatCode="0.00E+00">
                  <c:v>7.2061980234113185E-5</c:v>
                </c:pt>
                <c:pt idx="913" formatCode="0.00E+00">
                  <c:v>7.1904573117031556E-5</c:v>
                </c:pt>
                <c:pt idx="914" formatCode="0.00E+00">
                  <c:v>7.1747681159750474E-5</c:v>
                </c:pt>
                <c:pt idx="915" formatCode="0.00E+00">
                  <c:v>7.1591302116801045E-5</c:v>
                </c:pt>
                <c:pt idx="916" formatCode="0.00E+00">
                  <c:v>7.1435433754934879E-5</c:v>
                </c:pt>
                <c:pt idx="917" formatCode="0.00E+00">
                  <c:v>7.1280073853044565E-5</c:v>
                </c:pt>
                <c:pt idx="918" formatCode="0.00E+00">
                  <c:v>7.1125220202084236E-5</c:v>
                </c:pt>
                <c:pt idx="919" formatCode="0.00E+00">
                  <c:v>7.0970870604991344E-5</c:v>
                </c:pt>
                <c:pt idx="920" formatCode="0.00E+00">
                  <c:v>7.0817022876608875E-5</c:v>
                </c:pt>
                <c:pt idx="921" formatCode="0.00E+00">
                  <c:v>7.0663674843607398E-5</c:v>
                </c:pt>
                <c:pt idx="922" formatCode="0.00E+00">
                  <c:v>7.0510824344408789E-5</c:v>
                </c:pt>
                <c:pt idx="923" formatCode="0.00E+00">
                  <c:v>7.035846922911038E-5</c:v>
                </c:pt>
                <c:pt idx="924" formatCode="0.00E+00">
                  <c:v>7.0206607359408479E-5</c:v>
                </c:pt>
                <c:pt idx="925" formatCode="0.00E+00">
                  <c:v>7.005523660852427E-5</c:v>
                </c:pt>
                <c:pt idx="926" formatCode="0.00E+00">
                  <c:v>6.9904354861128763E-5</c:v>
                </c:pt>
                <c:pt idx="927" formatCode="0.00E+00">
                  <c:v>6.975396001326907E-5</c:v>
                </c:pt>
                <c:pt idx="928" formatCode="0.00E+00">
                  <c:v>6.9604049972295134E-5</c:v>
                </c:pt>
                <c:pt idx="929" formatCode="0.00E+00">
                  <c:v>6.9454622656786973E-5</c:v>
                </c:pt>
                <c:pt idx="930" formatCode="0.00E+00">
                  <c:v>6.9305675996482385E-5</c:v>
                </c:pt>
                <c:pt idx="931" formatCode="0.00E+00">
                  <c:v>6.9157207932205188E-5</c:v>
                </c:pt>
                <c:pt idx="932" formatCode="0.00E+00">
                  <c:v>6.9009216415794142E-5</c:v>
                </c:pt>
                <c:pt idx="933" formatCode="0.00E+00">
                  <c:v>6.8861699410032267E-5</c:v>
                </c:pt>
                <c:pt idx="934" formatCode="0.00E+00">
                  <c:v>6.8714654888576981E-5</c:v>
                </c:pt>
                <c:pt idx="935" formatCode="0.00E+00">
                  <c:v>6.8568080835889765E-5</c:v>
                </c:pt>
                <c:pt idx="936" formatCode="0.00E+00">
                  <c:v>6.8421975247168437E-5</c:v>
                </c:pt>
                <c:pt idx="937" formatCode="0.00E+00">
                  <c:v>6.8276336128277238E-5</c:v>
                </c:pt>
                <c:pt idx="938" formatCode="0.00E+00">
                  <c:v>6.8131161495679597E-5</c:v>
                </c:pt>
                <c:pt idx="939" formatCode="0.00E+00">
                  <c:v>6.7986449376370638E-5</c:v>
                </c:pt>
                <c:pt idx="940" formatCode="0.00E+00">
                  <c:v>6.784219780780958E-5</c:v>
                </c:pt>
                <c:pt idx="941" formatCode="0.00E+00">
                  <c:v>6.7698404837853482E-5</c:v>
                </c:pt>
                <c:pt idx="942" formatCode="0.00E+00">
                  <c:v>6.7555068524691522E-5</c:v>
                </c:pt>
                <c:pt idx="943" formatCode="0.00E+00">
                  <c:v>6.7412186936779381E-5</c:v>
                </c:pt>
                <c:pt idx="944" formatCode="0.00E+00">
                  <c:v>6.726975815277344E-5</c:v>
                </c:pt>
                <c:pt idx="945" formatCode="0.00E+00">
                  <c:v>6.7127780261467236E-5</c:v>
                </c:pt>
                <c:pt idx="946" formatCode="0.00E+00">
                  <c:v>6.6986251361726774E-5</c:v>
                </c:pt>
                <c:pt idx="947" formatCode="0.00E+00">
                  <c:v>6.6845169562426709E-5</c:v>
                </c:pt>
                <c:pt idx="948" formatCode="0.00E+00">
                  <c:v>6.6704532982387937E-5</c:v>
                </c:pt>
                <c:pt idx="949" formatCode="0.00E+00">
                  <c:v>6.6564339750314113E-5</c:v>
                </c:pt>
                <c:pt idx="950" formatCode="0.00E+00">
                  <c:v>6.6424588004729813E-5</c:v>
                </c:pt>
                <c:pt idx="951" formatCode="0.00E+00">
                  <c:v>6.6285275893918842E-5</c:v>
                </c:pt>
                <c:pt idx="952" formatCode="0.00E+00">
                  <c:v>6.6146401575862312E-5</c:v>
                </c:pt>
                <c:pt idx="953" formatCode="0.00E+00">
                  <c:v>6.6007963218178673E-5</c:v>
                </c:pt>
                <c:pt idx="954" formatCode="0.00E+00">
                  <c:v>6.5869958998062442E-5</c:v>
                </c:pt>
                <c:pt idx="955" formatCode="0.00E+00">
                  <c:v>6.5732387102224678E-5</c:v>
                </c:pt>
                <c:pt idx="956" formatCode="0.00E+00">
                  <c:v>6.5595245726833234E-5</c:v>
                </c:pt>
                <c:pt idx="957" formatCode="0.00E+00">
                  <c:v>6.5458533077453933E-5</c:v>
                </c:pt>
                <c:pt idx="958" formatCode="0.00E+00">
                  <c:v>6.532224736899147E-5</c:v>
                </c:pt>
                <c:pt idx="959" formatCode="0.00E+00">
                  <c:v>6.5186386825631188E-5</c:v>
                </c:pt>
                <c:pt idx="960" formatCode="0.00E+00">
                  <c:v>6.5050949680781642E-5</c:v>
                </c:pt>
                <c:pt idx="961" formatCode="0.00E+00">
                  <c:v>6.4915934177016976E-5</c:v>
                </c:pt>
                <c:pt idx="962" formatCode="0.00E+00">
                  <c:v>6.4781338566019338E-5</c:v>
                </c:pt>
                <c:pt idx="963" formatCode="0.00E+00">
                  <c:v>6.4647161108523542E-5</c:v>
                </c:pt>
                <c:pt idx="964" formatCode="0.00E+00">
                  <c:v>6.4513400074259648E-5</c:v>
                </c:pt>
                <c:pt idx="965" formatCode="0.00E+00">
                  <c:v>6.4380053741897939E-5</c:v>
                </c:pt>
                <c:pt idx="966" formatCode="0.00E+00">
                  <c:v>6.4247120398993194E-5</c:v>
                </c:pt>
                <c:pt idx="967" formatCode="0.00E+00">
                  <c:v>6.4114598341929974E-5</c:v>
                </c:pt>
                <c:pt idx="968" formatCode="0.00E+00">
                  <c:v>6.3982485875867641E-5</c:v>
                </c:pt>
                <c:pt idx="969" formatCode="0.00E+00">
                  <c:v>6.3850781314686851E-5</c:v>
                </c:pt>
                <c:pt idx="970" formatCode="0.00E+00">
                  <c:v>6.3719482980935076E-5</c:v>
                </c:pt>
                <c:pt idx="971" formatCode="0.00E+00">
                  <c:v>6.3588589205773434E-5</c:v>
                </c:pt>
                <c:pt idx="972" formatCode="0.00E+00">
                  <c:v>6.3458098328923943E-5</c:v>
                </c:pt>
                <c:pt idx="973" formatCode="0.00E+00">
                  <c:v>6.3328008698616643E-5</c:v>
                </c:pt>
                <c:pt idx="974" formatCode="0.00E+00">
                  <c:v>6.3198318671536994E-5</c:v>
                </c:pt>
                <c:pt idx="975" formatCode="0.00E+00">
                  <c:v>6.3069026612774812E-5</c:v>
                </c:pt>
                <c:pt idx="976" formatCode="0.00E+00">
                  <c:v>6.2940130895772036E-5</c:v>
                </c:pt>
                <c:pt idx="977" formatCode="0.00E+00">
                  <c:v>6.2811629902271895E-5</c:v>
                </c:pt>
                <c:pt idx="978" formatCode="0.00E+00">
                  <c:v>6.2683522022267735E-5</c:v>
                </c:pt>
                <c:pt idx="979" formatCode="0.00E+00">
                  <c:v>6.2555805653953408E-5</c:v>
                </c:pt>
                <c:pt idx="980" formatCode="0.00E+00">
                  <c:v>6.2428479203672436E-5</c:v>
                </c:pt>
                <c:pt idx="981" formatCode="0.00E+00">
                  <c:v>6.2301541085868438E-5</c:v>
                </c:pt>
                <c:pt idx="982" formatCode="0.00E+00">
                  <c:v>6.2174989723036265E-5</c:v>
                </c:pt>
                <c:pt idx="983" formatCode="0.00E+00">
                  <c:v>6.2048823545672236E-5</c:v>
                </c:pt>
                <c:pt idx="984" formatCode="0.00E+00">
                  <c:v>6.1923040992226374E-5</c:v>
                </c:pt>
                <c:pt idx="985" formatCode="0.00E+00">
                  <c:v>6.1797640509053136E-5</c:v>
                </c:pt>
                <c:pt idx="986" formatCode="0.00E+00">
                  <c:v>6.1672620550364243E-5</c:v>
                </c:pt>
                <c:pt idx="987" formatCode="0.00E+00">
                  <c:v>6.1547979578180506E-5</c:v>
                </c:pt>
                <c:pt idx="988" formatCode="0.00E+00">
                  <c:v>6.1423716062284904E-5</c:v>
                </c:pt>
                <c:pt idx="989" formatCode="0.00E+00">
                  <c:v>6.1299828480175506E-5</c:v>
                </c:pt>
                <c:pt idx="990" formatCode="0.00E+00">
                  <c:v>6.117631531701852E-5</c:v>
                </c:pt>
                <c:pt idx="991" formatCode="0.00E+00">
                  <c:v>6.1053175065602599E-5</c:v>
                </c:pt>
                <c:pt idx="992" formatCode="0.00E+00">
                  <c:v>6.0930406226292446E-5</c:v>
                </c:pt>
                <c:pt idx="993" formatCode="0.00E+00">
                  <c:v>6.0808007306983135E-5</c:v>
                </c:pt>
                <c:pt idx="994" formatCode="0.00E+00">
                  <c:v>6.0685976823055039E-5</c:v>
                </c:pt>
                <c:pt idx="995" formatCode="0.00E+00">
                  <c:v>6.0564313297328847E-5</c:v>
                </c:pt>
                <c:pt idx="996" formatCode="0.00E+00">
                  <c:v>6.0443015260020234E-5</c:v>
                </c:pt>
                <c:pt idx="997" formatCode="0.00E+00">
                  <c:v>6.0322081248696494E-5</c:v>
                </c:pt>
                <c:pt idx="998" formatCode="0.00E+00">
                  <c:v>6.0201509808231446E-5</c:v>
                </c:pt>
                <c:pt idx="999" formatCode="0.00E+00">
                  <c:v>6.0081299490762522E-5</c:v>
                </c:pt>
                <c:pt idx="1000" formatCode="0.00E+00">
                  <c:v>5.9961448855646889E-5</c:v>
                </c:pt>
                <c:pt idx="1001" formatCode="0.00E+00">
                  <c:v>5.9841956469417813E-5</c:v>
                </c:pt>
                <c:pt idx="1002" formatCode="0.00E+00">
                  <c:v>5.9722820905743306E-5</c:v>
                </c:pt>
                <c:pt idx="1003" formatCode="0.00E+00">
                  <c:v>5.960404074538134E-5</c:v>
                </c:pt>
                <c:pt idx="1004" formatCode="0.00E+00">
                  <c:v>5.9485614576140071E-5</c:v>
                </c:pt>
                <c:pt idx="1005" formatCode="0.00E+00">
                  <c:v>5.9367540992833792E-5</c:v>
                </c:pt>
                <c:pt idx="1006" formatCode="0.00E+00">
                  <c:v>5.9249818597242198E-5</c:v>
                </c:pt>
                <c:pt idx="1007" formatCode="0.00E+00">
                  <c:v>5.9132445998069438E-5</c:v>
                </c:pt>
                <c:pt idx="1008" formatCode="0.00E+00">
                  <c:v>5.9015421810901817E-5</c:v>
                </c:pt>
                <c:pt idx="1009" formatCode="0.00E+00">
                  <c:v>5.8898744658167645E-5</c:v>
                </c:pt>
                <c:pt idx="1010" formatCode="0.00E+00">
                  <c:v>5.8782413169097467E-5</c:v>
                </c:pt>
                <c:pt idx="1011" formatCode="0.00E+00">
                  <c:v>5.8666425979681952E-5</c:v>
                </c:pt>
                <c:pt idx="1012" formatCode="0.00E+00">
                  <c:v>5.8550781732633758E-5</c:v>
                </c:pt>
                <c:pt idx="1013" formatCode="0.00E+00">
                  <c:v>5.8435479077346857E-5</c:v>
                </c:pt>
                <c:pt idx="1014" formatCode="0.00E+00">
                  <c:v>5.8320516669857001E-5</c:v>
                </c:pt>
                <c:pt idx="1015" formatCode="0.00E+00">
                  <c:v>5.8205893172803414E-5</c:v>
                </c:pt>
                <c:pt idx="1016" formatCode="0.00E+00">
                  <c:v>5.8091607255388881E-5</c:v>
                </c:pt>
                <c:pt idx="1017" formatCode="0.00E+00">
                  <c:v>5.7977657593341858E-5</c:v>
                </c:pt>
                <c:pt idx="1018" formatCode="0.00E+00">
                  <c:v>5.7864042868877631E-5</c:v>
                </c:pt>
                <c:pt idx="1019" formatCode="0.00E+00">
                  <c:v>5.7750761770660827E-5</c:v>
                </c:pt>
                <c:pt idx="1020" formatCode="0.00E+00">
                  <c:v>5.7637812993766842E-5</c:v>
                </c:pt>
                <c:pt idx="1021" formatCode="0.00E+00">
                  <c:v>5.7525195239644827E-5</c:v>
                </c:pt>
                <c:pt idx="1022" formatCode="0.00E+00">
                  <c:v>5.7412907216080171E-5</c:v>
                </c:pt>
                <c:pt idx="1023" formatCode="0.00E+00">
                  <c:v>5.7300947637157245E-5</c:v>
                </c:pt>
                <c:pt idx="1024" formatCode="0.00E+00">
                  <c:v>5.718931522322303E-5</c:v>
                </c:pt>
                <c:pt idx="1025" formatCode="0.00E+00">
                  <c:v>5.7078008700850097E-5</c:v>
                </c:pt>
                <c:pt idx="1026" formatCode="0.00E+00">
                  <c:v>5.6967026802800856E-5</c:v>
                </c:pt>
                <c:pt idx="1027" formatCode="0.00E+00">
                  <c:v>5.6856368267990504E-5</c:v>
                </c:pt>
                <c:pt idx="1028" formatCode="0.00E+00">
                  <c:v>5.6746031841452681E-5</c:v>
                </c:pt>
                <c:pt idx="1029" formatCode="0.00E+00">
                  <c:v>5.6636016274302325E-5</c:v>
                </c:pt>
                <c:pt idx="1030" formatCode="0.00E+00">
                  <c:v>5.652632032370145E-5</c:v>
                </c:pt>
                <c:pt idx="1031" formatCode="0.00E+00">
                  <c:v>5.6416942752823544E-5</c:v>
                </c:pt>
                <c:pt idx="1032" formatCode="0.00E+00">
                  <c:v>5.630788233081893E-5</c:v>
                </c:pt>
                <c:pt idx="1033" formatCode="0.00E+00">
                  <c:v>5.6199137832780056E-5</c:v>
                </c:pt>
                <c:pt idx="1034" formatCode="0.00E+00">
                  <c:v>5.6090708039706848E-5</c:v>
                </c:pt>
                <c:pt idx="1035" formatCode="0.00E+00">
                  <c:v>5.5982591738473156E-5</c:v>
                </c:pt>
                <c:pt idx="1036" formatCode="0.00E+00">
                  <c:v>5.5874787721792343E-5</c:v>
                </c:pt>
                <c:pt idx="1037" formatCode="0.00E+00">
                  <c:v>5.5767294788183471E-5</c:v>
                </c:pt>
                <c:pt idx="1038" formatCode="0.00E+00">
                  <c:v>5.5660111741938455E-5</c:v>
                </c:pt>
                <c:pt idx="1039" formatCode="0.00E+00">
                  <c:v>5.5553237393088268E-5</c:v>
                </c:pt>
                <c:pt idx="1040" formatCode="0.00E+00">
                  <c:v>5.5446670557369936E-5</c:v>
                </c:pt>
                <c:pt idx="1041" formatCode="0.00E+00">
                  <c:v>5.534041005619427E-5</c:v>
                </c:pt>
                <c:pt idx="1042" formatCode="0.00E+00">
                  <c:v>5.5234454716612339E-5</c:v>
                </c:pt>
                <c:pt idx="1043" formatCode="0.00E+00">
                  <c:v>5.5128803371284087E-5</c:v>
                </c:pt>
                <c:pt idx="1044" formatCode="0.00E+00">
                  <c:v>5.502345485844589E-5</c:v>
                </c:pt>
                <c:pt idx="1045" formatCode="0.00E+00">
                  <c:v>5.4918408021877934E-5</c:v>
                </c:pt>
                <c:pt idx="1046" formatCode="0.00E+00">
                  <c:v>5.481366171087358E-5</c:v>
                </c:pt>
                <c:pt idx="1047" formatCode="0.00E+00">
                  <c:v>5.4709214780206858E-5</c:v>
                </c:pt>
                <c:pt idx="1048" formatCode="0.00E+00">
                  <c:v>5.4605066090102104E-5</c:v>
                </c:pt>
                <c:pt idx="1049" formatCode="0.00E+00">
                  <c:v>5.4501214506202133E-5</c:v>
                </c:pt>
                <c:pt idx="1050" formatCode="0.00E+00">
                  <c:v>5.439765889953779E-5</c:v>
                </c:pt>
                <c:pt idx="1051" formatCode="0.00E+00">
                  <c:v>5.4294398146496768E-5</c:v>
                </c:pt>
                <c:pt idx="1052" formatCode="0.00E+00">
                  <c:v>5.419143112879389E-5</c:v>
                </c:pt>
                <c:pt idx="1053" formatCode="0.00E+00">
                  <c:v>5.4088756733440038E-5</c:v>
                </c:pt>
                <c:pt idx="1054" formatCode="0.00E+00">
                  <c:v>5.3986373852712955E-5</c:v>
                </c:pt>
                <c:pt idx="1055" formatCode="0.00E+00">
                  <c:v>5.388428138412628E-5</c:v>
                </c:pt>
                <c:pt idx="1056" formatCode="0.00E+00">
                  <c:v>5.3782478230400858E-5</c:v>
                </c:pt>
                <c:pt idx="1057" formatCode="0.00E+00">
                  <c:v>5.3680963299434728E-5</c:v>
                </c:pt>
                <c:pt idx="1058" formatCode="0.00E+00">
                  <c:v>5.3579735504274086E-5</c:v>
                </c:pt>
                <c:pt idx="1059" formatCode="0.00E+00">
                  <c:v>5.3478793763084096E-5</c:v>
                </c:pt>
                <c:pt idx="1060" formatCode="0.00E+00">
                  <c:v>5.3378136999119734E-5</c:v>
                </c:pt>
                <c:pt idx="1061" formatCode="0.00E+00">
                  <c:v>5.3277764140697426E-5</c:v>
                </c:pt>
                <c:pt idx="1062" formatCode="0.00E+00">
                  <c:v>5.3177674121166755E-5</c:v>
                </c:pt>
                <c:pt idx="1063" formatCode="0.00E+00">
                  <c:v>5.3077865878881101E-5</c:v>
                </c:pt>
                <c:pt idx="1064" formatCode="0.00E+00">
                  <c:v>5.2978338357171125E-5</c:v>
                </c:pt>
                <c:pt idx="1065" formatCode="0.00E+00">
                  <c:v>5.2879090504314925E-5</c:v>
                </c:pt>
                <c:pt idx="1066" formatCode="0.00E+00">
                  <c:v>5.2780121273511774E-5</c:v>
                </c:pt>
                <c:pt idx="1067" formatCode="0.00E+00">
                  <c:v>5.2681429622853731E-5</c:v>
                </c:pt>
                <c:pt idx="1068" formatCode="0.00E+00">
                  <c:v>5.2583014515298456E-5</c:v>
                </c:pt>
                <c:pt idx="1069" formatCode="0.00E+00">
                  <c:v>5.2484874918642073E-5</c:v>
                </c:pt>
                <c:pt idx="1070" formatCode="0.00E+00">
                  <c:v>5.238700980549169E-5</c:v>
                </c:pt>
                <c:pt idx="1071" formatCode="0.00E+00">
                  <c:v>5.2289418153239126E-5</c:v>
                </c:pt>
                <c:pt idx="1072" formatCode="0.00E+00">
                  <c:v>5.2192098944033804E-5</c:v>
                </c:pt>
                <c:pt idx="1073" formatCode="0.00E+00">
                  <c:v>5.2095051164756034E-5</c:v>
                </c:pt>
                <c:pt idx="1074" formatCode="0.00E+00">
                  <c:v>5.199827380699128E-5</c:v>
                </c:pt>
                <c:pt idx="1075" formatCode="0.00E+00">
                  <c:v>5.19017658670031E-5</c:v>
                </c:pt>
                <c:pt idx="1076" formatCode="0.00E+00">
                  <c:v>5.1805526345708341E-5</c:v>
                </c:pt>
                <c:pt idx="1077" formatCode="0.00E+00">
                  <c:v>5.1709554248649928E-5</c:v>
                </c:pt>
                <c:pt idx="1078" formatCode="0.00E+00">
                  <c:v>5.1613848585971974E-5</c:v>
                </c:pt>
                <c:pt idx="1079" formatCode="0.00E+00">
                  <c:v>5.1518408372394301E-5</c:v>
                </c:pt>
                <c:pt idx="1080" formatCode="0.00E+00">
                  <c:v>5.142323262718665E-5</c:v>
                </c:pt>
                <c:pt idx="1081" formatCode="0.00E+00">
                  <c:v>5.1328320374143644E-5</c:v>
                </c:pt>
                <c:pt idx="1082" formatCode="0.00E+00">
                  <c:v>5.1233670641560124E-5</c:v>
                </c:pt>
                <c:pt idx="1083" formatCode="0.00E+00">
                  <c:v>5.1139282462205799E-5</c:v>
                </c:pt>
                <c:pt idx="1084" formatCode="0.00E+00">
                  <c:v>5.1045154873300799E-5</c:v>
                </c:pt>
                <c:pt idx="1085" formatCode="0.00E+00">
                  <c:v>5.0951286916490933E-5</c:v>
                </c:pt>
                <c:pt idx="1086" formatCode="0.00E+00">
                  <c:v>5.0857677637823558E-5</c:v>
                </c:pt>
                <c:pt idx="1087" formatCode="0.00E+00">
                  <c:v>5.0764326087723152E-5</c:v>
                </c:pt>
                <c:pt idx="1088" formatCode="0.00E+00">
                  <c:v>5.0671231320967233E-5</c:v>
                </c:pt>
                <c:pt idx="1089" formatCode="0.00E+00">
                  <c:v>5.0578392396662597E-5</c:v>
                </c:pt>
                <c:pt idx="1090" formatCode="0.00E+00">
                  <c:v>5.0485808378221413E-5</c:v>
                </c:pt>
                <c:pt idx="1091" formatCode="0.00E+00">
                  <c:v>5.0393478333337691E-5</c:v>
                </c:pt>
                <c:pt idx="1092" formatCode="0.00E+00">
                  <c:v>5.0301401333963545E-5</c:v>
                </c:pt>
                <c:pt idx="1093" formatCode="0.00E+00">
                  <c:v>5.0209576456286243E-5</c:v>
                </c:pt>
                <c:pt idx="1094" formatCode="0.00E+00">
                  <c:v>5.0118002780704896E-5</c:v>
                </c:pt>
                <c:pt idx="1095" formatCode="0.00E+00">
                  <c:v>5.0026679391807439E-5</c:v>
                </c:pt>
                <c:pt idx="1096" formatCode="0.00E+00">
                  <c:v>4.9935605378347531E-5</c:v>
                </c:pt>
                <c:pt idx="1097" formatCode="0.00E+00">
                  <c:v>4.9844779833222363E-5</c:v>
                </c:pt>
                <c:pt idx="1098" formatCode="0.00E+00">
                  <c:v>4.9754201853449589E-5</c:v>
                </c:pt>
                <c:pt idx="1099" formatCode="0.00E+00">
                  <c:v>4.9663870540144747E-5</c:v>
                </c:pt>
                <c:pt idx="1100" formatCode="0.00E+00">
                  <c:v>4.9573784998499846E-5</c:v>
                </c:pt>
                <c:pt idx="1101" formatCode="0.00E+00">
                  <c:v>4.9483944337760144E-5</c:v>
                </c:pt>
                <c:pt idx="1102" formatCode="0.00E+00">
                  <c:v>4.939434767120283E-5</c:v>
                </c:pt>
                <c:pt idx="1103" formatCode="0.00E+00">
                  <c:v>4.9304994116114875E-5</c:v>
                </c:pt>
                <c:pt idx="1104" formatCode="0.00E+00">
                  <c:v>4.9215882793771104E-5</c:v>
                </c:pt>
                <c:pt idx="1105" formatCode="0.00E+00">
                  <c:v>4.912701282941338E-5</c:v>
                </c:pt>
                <c:pt idx="1106" formatCode="0.00E+00">
                  <c:v>4.9038383352228068E-5</c:v>
                </c:pt>
                <c:pt idx="1107" formatCode="0.00E+00">
                  <c:v>4.8949993495325323E-5</c:v>
                </c:pt>
                <c:pt idx="1108" formatCode="0.00E+00">
                  <c:v>4.8861842395717986E-5</c:v>
                </c:pt>
                <c:pt idx="1109" formatCode="0.00E+00">
                  <c:v>4.8773929194300349E-5</c:v>
                </c:pt>
                <c:pt idx="1110" formatCode="0.00E+00">
                  <c:v>4.8686253035826946E-5</c:v>
                </c:pt>
                <c:pt idx="1111" formatCode="0.00E+00">
                  <c:v>4.8598813068892004E-5</c:v>
                </c:pt>
                <c:pt idx="1112" formatCode="0.00E+00">
                  <c:v>4.8511608445909328E-5</c:v>
                </c:pt>
                <c:pt idx="1113" formatCode="0.00E+00">
                  <c:v>4.8424638323090527E-5</c:v>
                </c:pt>
                <c:pt idx="1114" formatCode="0.00E+00">
                  <c:v>4.8337901860425873E-5</c:v>
                </c:pt>
                <c:pt idx="1115" formatCode="0.00E+00">
                  <c:v>4.8251398221662896E-5</c:v>
                </c:pt>
                <c:pt idx="1116" formatCode="0.00E+00">
                  <c:v>4.8165126574287303E-5</c:v>
                </c:pt>
                <c:pt idx="1117" formatCode="0.00E+00">
                  <c:v>4.8079086089502102E-5</c:v>
                </c:pt>
                <c:pt idx="1118" formatCode="0.00E+00">
                  <c:v>4.799327594220838E-5</c:v>
                </c:pt>
                <c:pt idx="1119" formatCode="0.00E+00">
                  <c:v>4.790769531098453E-5</c:v>
                </c:pt>
                <c:pt idx="1120" formatCode="0.00E+00">
                  <c:v>4.7822343378068022E-5</c:v>
                </c:pt>
                <c:pt idx="1121" formatCode="0.00E+00">
                  <c:v>4.773721932933446E-5</c:v>
                </c:pt>
                <c:pt idx="1122" formatCode="0.00E+00">
                  <c:v>4.7652322354279029E-5</c:v>
                </c:pt>
                <c:pt idx="1123" formatCode="0.00E+00">
                  <c:v>4.7567651645997146E-5</c:v>
                </c:pt>
                <c:pt idx="1124" formatCode="0.00E+00">
                  <c:v>4.7483206401164727E-5</c:v>
                </c:pt>
                <c:pt idx="1125" formatCode="0.00E+00">
                  <c:v>4.7398985820019959E-5</c:v>
                </c:pt>
                <c:pt idx="1126" formatCode="0.00E+00">
                  <c:v>4.731498910634357E-5</c:v>
                </c:pt>
                <c:pt idx="1127" formatCode="0.00E+00">
                  <c:v>4.7231215467440414E-5</c:v>
                </c:pt>
                <c:pt idx="1128" formatCode="0.00E+00">
                  <c:v>4.7147664114121153E-5</c:v>
                </c:pt>
                <c:pt idx="1129" formatCode="0.00E+00">
                  <c:v>4.706433426068253E-5</c:v>
                </c:pt>
                <c:pt idx="1130" formatCode="0.00E+00">
                  <c:v>4.6981225124890229E-5</c:v>
                </c:pt>
                <c:pt idx="1131" formatCode="0.00E+00">
                  <c:v>4.6898335927959512E-5</c:v>
                </c:pt>
                <c:pt idx="1132" formatCode="0.00E+00">
                  <c:v>4.6815665894537751E-5</c:v>
                </c:pt>
                <c:pt idx="1133" formatCode="0.00E+00">
                  <c:v>4.6733214252685459E-5</c:v>
                </c:pt>
                <c:pt idx="1134" formatCode="0.00E+00">
                  <c:v>4.6650980233859098E-5</c:v>
                </c:pt>
                <c:pt idx="1135" formatCode="0.00E+00">
                  <c:v>4.6568963072892714E-5</c:v>
                </c:pt>
                <c:pt idx="1136" formatCode="0.00E+00">
                  <c:v>4.6487162007980101E-5</c:v>
                </c:pt>
                <c:pt idx="1137" formatCode="0.00E+00">
                  <c:v>4.6405576280657397E-5</c:v>
                </c:pt>
                <c:pt idx="1138" formatCode="0.00E+00">
                  <c:v>4.6324205135785331E-5</c:v>
                </c:pt>
                <c:pt idx="1139" formatCode="0.00E+00">
                  <c:v>4.6243047821531739E-5</c:v>
                </c:pt>
                <c:pt idx="1140" formatCode="0.00E+00">
                  <c:v>4.6162103589353996E-5</c:v>
                </c:pt>
                <c:pt idx="1141" formatCode="0.00E+00">
                  <c:v>4.6081371693982398E-5</c:v>
                </c:pt>
                <c:pt idx="1142" formatCode="0.00E+00">
                  <c:v>4.60008513934024E-5</c:v>
                </c:pt>
                <c:pt idx="1143" formatCode="0.00E+00">
                  <c:v>4.5920541948837845E-5</c:v>
                </c:pt>
                <c:pt idx="1144" formatCode="0.00E+00">
                  <c:v>4.5840442624733823E-5</c:v>
                </c:pt>
                <c:pt idx="1145" formatCode="0.00E+00">
                  <c:v>4.5760552688739903E-5</c:v>
                </c:pt>
                <c:pt idx="1146" formatCode="0.00E+00">
                  <c:v>4.5680871411693824E-5</c:v>
                </c:pt>
                <c:pt idx="1147" formatCode="0.00E+00">
                  <c:v>4.5601398067603998E-5</c:v>
                </c:pt>
                <c:pt idx="1148" formatCode="0.00E+00">
                  <c:v>4.5522131933633881E-5</c:v>
                </c:pt>
                <c:pt idx="1149" formatCode="0.00E+00">
                  <c:v>4.5443072290084602E-5</c:v>
                </c:pt>
                <c:pt idx="1150" formatCode="0.00E+00">
                  <c:v>4.5364218420379725E-5</c:v>
                </c:pt>
                <c:pt idx="1151" formatCode="0.00E+00">
                  <c:v>4.5285569611048112E-5</c:v>
                </c:pt>
                <c:pt idx="1152" formatCode="0.00E+00">
                  <c:v>4.520712515170803E-5</c:v>
                </c:pt>
                <c:pt idx="1153" formatCode="0.00E+00">
                  <c:v>4.5128884335051428E-5</c:v>
                </c:pt>
                <c:pt idx="1154" formatCode="0.00E+00">
                  <c:v>4.5050846456827404E-5</c:v>
                </c:pt>
                <c:pt idx="1155" formatCode="0.00E+00">
                  <c:v>4.4973010815827358E-5</c:v>
                </c:pt>
                <c:pt idx="1156" formatCode="0.00E+00">
                  <c:v>4.489537671386763E-5</c:v>
                </c:pt>
                <c:pt idx="1157" formatCode="0.00E+00">
                  <c:v>4.4817943455775758E-5</c:v>
                </c:pt>
                <c:pt idx="1158" formatCode="0.00E+00">
                  <c:v>4.4740710349373251E-5</c:v>
                </c:pt>
                <c:pt idx="1159" formatCode="0.00E+00">
                  <c:v>4.4663676705461268E-5</c:v>
                </c:pt>
                <c:pt idx="1160" formatCode="0.00E+00">
                  <c:v>4.4586841837804669E-5</c:v>
                </c:pt>
                <c:pt idx="1161" formatCode="0.00E+00">
                  <c:v>4.451020506311685E-5</c:v>
                </c:pt>
                <c:pt idx="1162" formatCode="0.00E+00">
                  <c:v>4.4433765701044426E-5</c:v>
                </c:pt>
                <c:pt idx="1163" formatCode="0.00E+00">
                  <c:v>4.4357523074152828E-5</c:v>
                </c:pt>
                <c:pt idx="1164" formatCode="0.00E+00">
                  <c:v>4.4281476507910114E-5</c:v>
                </c:pt>
                <c:pt idx="1165" formatCode="0.00E+00">
                  <c:v>4.4205625330673129E-5</c:v>
                </c:pt>
                <c:pt idx="1166" formatCode="0.00E+00">
                  <c:v>4.4129968873671901E-5</c:v>
                </c:pt>
                <c:pt idx="1167" formatCode="0.00E+00">
                  <c:v>4.4054506470995618E-5</c:v>
                </c:pt>
                <c:pt idx="1168" formatCode="0.00E+00">
                  <c:v>4.3979237459577114E-5</c:v>
                </c:pt>
                <c:pt idx="1169" formatCode="0.00E+00">
                  <c:v>4.3904161179179302E-5</c:v>
                </c:pt>
                <c:pt idx="1170" formatCode="0.00E+00">
                  <c:v>4.3829276972379897E-5</c:v>
                </c:pt>
                <c:pt idx="1171" formatCode="0.00E+00">
                  <c:v>4.3754584184557413E-5</c:v>
                </c:pt>
                <c:pt idx="1172" formatCode="0.00E+00">
                  <c:v>4.3680082163876501E-5</c:v>
                </c:pt>
                <c:pt idx="1173" formatCode="0.00E+00">
                  <c:v>4.3605770261274387E-5</c:v>
                </c:pt>
                <c:pt idx="1174" formatCode="0.00E+00">
                  <c:v>4.3531647830446054E-5</c:v>
                </c:pt>
                <c:pt idx="1175" formatCode="0.00E+00">
                  <c:v>4.3457714227830545E-5</c:v>
                </c:pt>
                <c:pt idx="1176" formatCode="0.00E+00">
                  <c:v>4.338396881259694E-5</c:v>
                </c:pt>
                <c:pt idx="1177" formatCode="0.00E+00">
                  <c:v>4.3310410946630481E-5</c:v>
                </c:pt>
                <c:pt idx="1178" formatCode="0.00E+00">
                  <c:v>4.3237039994518534E-5</c:v>
                </c:pt>
                <c:pt idx="1179" formatCode="0.00E+00">
                  <c:v>4.3163855323537413E-5</c:v>
                </c:pt>
                <c:pt idx="1180" formatCode="0.00E+00">
                  <c:v>4.3090856303638249E-5</c:v>
                </c:pt>
                <c:pt idx="1181" formatCode="0.00E+00">
                  <c:v>4.3018042307433429E-5</c:v>
                </c:pt>
                <c:pt idx="1182" formatCode="0.00E+00">
                  <c:v>4.2945412710183401E-5</c:v>
                </c:pt>
                <c:pt idx="1183" formatCode="0.00E+00">
                  <c:v>4.2872966889783359E-5</c:v>
                </c:pt>
                <c:pt idx="1184" formatCode="0.00E+00">
                  <c:v>4.2800704226749151E-5</c:v>
                </c:pt>
                <c:pt idx="1185" formatCode="0.00E+00">
                  <c:v>4.2728624104205281E-5</c:v>
                </c:pt>
                <c:pt idx="1186" formatCode="0.00E+00">
                  <c:v>4.2656725907870529E-5</c:v>
                </c:pt>
                <c:pt idx="1187" formatCode="0.00E+00">
                  <c:v>4.2585009026045637E-5</c:v>
                </c:pt>
                <c:pt idx="1188" formatCode="0.00E+00">
                  <c:v>4.2513472849600076E-5</c:v>
                </c:pt>
                <c:pt idx="1189" formatCode="0.00E+00">
                  <c:v>4.2442116771958901E-5</c:v>
                </c:pt>
                <c:pt idx="1190" formatCode="0.00E+00">
                  <c:v>4.2370940189090328E-5</c:v>
                </c:pt>
                <c:pt idx="1191" formatCode="0.00E+00">
                  <c:v>4.2299942499492496E-5</c:v>
                </c:pt>
                <c:pt idx="1192" formatCode="0.00E+00">
                  <c:v>4.2229123104181198E-5</c:v>
                </c:pt>
                <c:pt idx="1193" formatCode="0.00E+00">
                  <c:v>4.2158481406676931E-5</c:v>
                </c:pt>
                <c:pt idx="1194" formatCode="0.00E+00">
                  <c:v>4.2088016812992351E-5</c:v>
                </c:pt>
                <c:pt idx="1195" formatCode="0.00E+00">
                  <c:v>4.2017728731619842E-5</c:v>
                </c:pt>
                <c:pt idx="1196" formatCode="0.00E+00">
                  <c:v>4.1947616573519302E-5</c:v>
                </c:pt>
                <c:pt idx="1197" formatCode="0.00E+00">
                  <c:v>4.187767975210565E-5</c:v>
                </c:pt>
                <c:pt idx="1198" formatCode="0.00E+00">
                  <c:v>4.1807917683236355E-5</c:v>
                </c:pt>
                <c:pt idx="1199" formatCode="0.00E+00">
                  <c:v>4.1738329785199399E-5</c:v>
                </c:pt>
                <c:pt idx="1200" formatCode="0.00E+00">
                  <c:v>4.1668915478701623E-5</c:v>
                </c:pt>
                <c:pt idx="1201" formatCode="0.00E+00">
                  <c:v>4.1599674186855512E-5</c:v>
                </c:pt>
                <c:pt idx="1202" formatCode="0.00E+00">
                  <c:v>4.1530605335168727E-5</c:v>
                </c:pt>
                <c:pt idx="1203" formatCode="0.00E+00">
                  <c:v>4.1461708351530625E-5</c:v>
                </c:pt>
                <c:pt idx="1204" formatCode="0.00E+00">
                  <c:v>4.1392982666201746E-5</c:v>
                </c:pt>
                <c:pt idx="1205" formatCode="0.00E+00">
                  <c:v>4.1324427711801143E-5</c:v>
                </c:pt>
                <c:pt idx="1206" formatCode="0.00E+00">
                  <c:v>4.1256042923294997E-5</c:v>
                </c:pt>
                <c:pt idx="1207" formatCode="0.00E+00">
                  <c:v>4.1187827737985403E-5</c:v>
                </c:pt>
                <c:pt idx="1208" formatCode="0.00E+00">
                  <c:v>4.1119781595497813E-5</c:v>
                </c:pt>
                <c:pt idx="1209" formatCode="0.00E+00">
                  <c:v>4.1051903937770424E-5</c:v>
                </c:pt>
                <c:pt idx="1210" formatCode="0.00E+00">
                  <c:v>4.0984194209042246E-5</c:v>
                </c:pt>
                <c:pt idx="1211" formatCode="0.00E+00">
                  <c:v>4.0916651855841907E-5</c:v>
                </c:pt>
                <c:pt idx="1212" formatCode="0.00E+00">
                  <c:v>4.0849276326976235E-5</c:v>
                </c:pt>
                <c:pt idx="1213" formatCode="0.00E+00">
                  <c:v>4.078206707351935E-5</c:v>
                </c:pt>
                <c:pt idx="1214" formatCode="0.00E+00">
                  <c:v>4.0715023548800949E-5</c:v>
                </c:pt>
                <c:pt idx="1215" formatCode="0.00E+00">
                  <c:v>4.0648145208395575E-5</c:v>
                </c:pt>
                <c:pt idx="1216" formatCode="0.00E+00">
                  <c:v>4.058143151011167E-5</c:v>
                </c:pt>
                <c:pt idx="1217" formatCode="0.00E+00">
                  <c:v>4.0514881913979838E-5</c:v>
                </c:pt>
                <c:pt idx="1218" formatCode="0.00E+00">
                  <c:v>4.0448495882242925E-5</c:v>
                </c:pt>
                <c:pt idx="1219" formatCode="0.00E+00">
                  <c:v>4.038227287934467E-5</c:v>
                </c:pt>
                <c:pt idx="1220" formatCode="0.00E+00">
                  <c:v>4.0316212371918647E-5</c:v>
                </c:pt>
                <c:pt idx="1221" formatCode="0.00E+00">
                  <c:v>4.0250313828778017E-5</c:v>
                </c:pt>
                <c:pt idx="1222" formatCode="0.00E+00">
                  <c:v>4.0184576720904614E-5</c:v>
                </c:pt>
                <c:pt idx="1223" formatCode="0.00E+00">
                  <c:v>4.0119000521438246E-5</c:v>
                </c:pt>
                <c:pt idx="1224" formatCode="0.00E+00">
                  <c:v>4.005358470566643E-5</c:v>
                </c:pt>
                <c:pt idx="1225" formatCode="0.00E+00">
                  <c:v>3.9988328751013436E-5</c:v>
                </c:pt>
                <c:pt idx="1226" formatCode="0.00E+00">
                  <c:v>3.9923232137030522E-5</c:v>
                </c:pt>
                <c:pt idx="1227" formatCode="0.00E+00">
                  <c:v>3.9858294345384699E-5</c:v>
                </c:pt>
                <c:pt idx="1228" formatCode="0.00E+00">
                  <c:v>3.9793514859849223E-5</c:v>
                </c:pt>
                <c:pt idx="1229" formatCode="0.00E+00">
                  <c:v>3.9728893166292902E-5</c:v>
                </c:pt>
                <c:pt idx="1230" formatCode="0.00E+00">
                  <c:v>3.9664428752670024E-5</c:v>
                </c:pt>
                <c:pt idx="1231" formatCode="0.00E+00">
                  <c:v>3.9600121109009926E-5</c:v>
                </c:pt>
                <c:pt idx="1232" formatCode="0.00E+00">
                  <c:v>3.9535969727407444E-5</c:v>
                </c:pt>
                <c:pt idx="1233" formatCode="0.00E+00">
                  <c:v>3.9471974102012548E-5</c:v>
                </c:pt>
                <c:pt idx="1234" formatCode="0.00E+00">
                  <c:v>3.9408133729020438E-5</c:v>
                </c:pt>
                <c:pt idx="1235" formatCode="0.00E+00">
                  <c:v>3.9344448106661337E-5</c:v>
                </c:pt>
                <c:pt idx="1236" formatCode="0.00E+00">
                  <c:v>3.9280916735191336E-5</c:v>
                </c:pt>
                <c:pt idx="1237" formatCode="0.00E+00">
                  <c:v>3.9217539116881821E-5</c:v>
                </c:pt>
                <c:pt idx="1238" formatCode="0.00E+00">
                  <c:v>3.9154314756010425E-5</c:v>
                </c:pt>
                <c:pt idx="1239" formatCode="0.00E+00">
                  <c:v>3.9091243158850438E-5</c:v>
                </c:pt>
                <c:pt idx="1240" formatCode="0.00E+00">
                  <c:v>3.9028323833662298E-5</c:v>
                </c:pt>
                <c:pt idx="1241" formatCode="0.00E+00">
                  <c:v>3.8965556290683098E-5</c:v>
                </c:pt>
                <c:pt idx="1242" formatCode="0.00E+00">
                  <c:v>3.8902940042117425E-5</c:v>
                </c:pt>
                <c:pt idx="1243" formatCode="0.00E+00">
                  <c:v>3.8840474602127734E-5</c:v>
                </c:pt>
                <c:pt idx="1244" formatCode="0.00E+00">
                  <c:v>3.8778159486825338E-5</c:v>
                </c:pt>
                <c:pt idx="1245" formatCode="0.00E+00">
                  <c:v>3.8715994214260423E-5</c:v>
                </c:pt>
                <c:pt idx="1246" formatCode="0.00E+00">
                  <c:v>3.8653978304413144E-5</c:v>
                </c:pt>
                <c:pt idx="1247" formatCode="0.00E+00">
                  <c:v>3.8592111279184217E-5</c:v>
                </c:pt>
                <c:pt idx="1248" formatCode="0.00E+00">
                  <c:v>3.8530392662385834E-5</c:v>
                </c:pt>
                <c:pt idx="1249" formatCode="0.00E+00">
                  <c:v>3.8468821979732298E-5</c:v>
                </c:pt>
                <c:pt idx="1250" formatCode="0.00E+00">
                  <c:v>3.8407398758831138E-5</c:v>
                </c:pt>
                <c:pt idx="1251" formatCode="0.00E+00">
                  <c:v>3.8346122529173848E-5</c:v>
                </c:pt>
                <c:pt idx="1252" formatCode="0.00E+00">
                  <c:v>3.8284992822126745E-5</c:v>
                </c:pt>
                <c:pt idx="1253" formatCode="0.00E+00">
                  <c:v>3.8224009170922721E-5</c:v>
                </c:pt>
                <c:pt idx="1254" formatCode="0.00E+00">
                  <c:v>3.8163171110651317E-5</c:v>
                </c:pt>
                <c:pt idx="1255" formatCode="0.00E+00">
                  <c:v>3.8102478178250823E-5</c:v>
                </c:pt>
                <c:pt idx="1256" formatCode="0.00E+00">
                  <c:v>3.8041929912498719E-5</c:v>
                </c:pt>
                <c:pt idx="1257" formatCode="0.00E+00">
                  <c:v>3.7981525854003436E-5</c:v>
                </c:pt>
                <c:pt idx="1258" formatCode="0.00E+00">
                  <c:v>3.7921265545195138E-5</c:v>
                </c:pt>
                <c:pt idx="1259" formatCode="0.00E+00">
                  <c:v>3.7861148530317639E-5</c:v>
                </c:pt>
                <c:pt idx="1260" formatCode="0.00E+00">
                  <c:v>3.7801174355419364E-5</c:v>
                </c:pt>
                <c:pt idx="1261" formatCode="0.00E+00">
                  <c:v>3.7741342568344863E-5</c:v>
                </c:pt>
                <c:pt idx="1262" formatCode="0.00E+00">
                  <c:v>3.7681652718726454E-5</c:v>
                </c:pt>
                <c:pt idx="1263" formatCode="0.00E+00">
                  <c:v>3.7622104357975637E-5</c:v>
                </c:pt>
                <c:pt idx="1264" formatCode="0.00E+00">
                  <c:v>3.7562697039274536E-5</c:v>
                </c:pt>
                <c:pt idx="1265" formatCode="0.00E+00">
                  <c:v>3.7503430317567837E-5</c:v>
                </c:pt>
                <c:pt idx="1266" formatCode="0.00E+00">
                  <c:v>3.7444303749553948E-5</c:v>
                </c:pt>
                <c:pt idx="1267" formatCode="0.00E+00">
                  <c:v>3.7385316893677242E-5</c:v>
                </c:pt>
                <c:pt idx="1268" formatCode="0.00E+00">
                  <c:v>3.7326469310119617E-5</c:v>
                </c:pt>
                <c:pt idx="1269" formatCode="0.00E+00">
                  <c:v>3.7267760560792338E-5</c:v>
                </c:pt>
                <c:pt idx="1270" formatCode="0.00E+00">
                  <c:v>3.7209190209327437E-5</c:v>
                </c:pt>
                <c:pt idx="1271" formatCode="0.00E+00">
                  <c:v>3.7150757821070431E-5</c:v>
                </c:pt>
                <c:pt idx="1272" formatCode="0.00E+00">
                  <c:v>3.7092462963071637E-5</c:v>
                </c:pt>
                <c:pt idx="1273" formatCode="0.00E+00">
                  <c:v>3.7034305204078242E-5</c:v>
                </c:pt>
                <c:pt idx="1274" formatCode="0.00E+00">
                  <c:v>3.6976284114526637E-5</c:v>
                </c:pt>
                <c:pt idx="1275" formatCode="0.00E+00">
                  <c:v>3.6918399266533919E-5</c:v>
                </c:pt>
                <c:pt idx="1276" formatCode="0.00E+00">
                  <c:v>3.6860650233890802E-5</c:v>
                </c:pt>
                <c:pt idx="1277" formatCode="0.00E+00">
                  <c:v>3.6803036592053145E-5</c:v>
                </c:pt>
                <c:pt idx="1278" formatCode="0.00E+00">
                  <c:v>3.6745557918134036E-5</c:v>
                </c:pt>
                <c:pt idx="1279" formatCode="0.00E+00">
                  <c:v>3.6688213790896626E-5</c:v>
                </c:pt>
                <c:pt idx="1280" formatCode="0.00E+00">
                  <c:v>3.6631003790746148E-5</c:v>
                </c:pt>
                <c:pt idx="1281" formatCode="0.00E+00">
                  <c:v>3.6573927499722049E-5</c:v>
                </c:pt>
                <c:pt idx="1282" formatCode="0.00E+00">
                  <c:v>3.6516984501490402E-5</c:v>
                </c:pt>
                <c:pt idx="1283" formatCode="0.00E+00">
                  <c:v>3.6460174381336919E-5</c:v>
                </c:pt>
                <c:pt idx="1284" formatCode="0.00E+00">
                  <c:v>3.6403496726158337E-5</c:v>
                </c:pt>
                <c:pt idx="1285" formatCode="0.00E+00">
                  <c:v>3.6346951124455719E-5</c:v>
                </c:pt>
                <c:pt idx="1286" formatCode="0.00E+00">
                  <c:v>3.6290537166326841E-5</c:v>
                </c:pt>
                <c:pt idx="1287" formatCode="0.00E+00">
                  <c:v>3.6234254443458422E-5</c:v>
                </c:pt>
                <c:pt idx="1288" formatCode="0.00E+00">
                  <c:v>3.6178102549119144E-5</c:v>
                </c:pt>
                <c:pt idx="1289" formatCode="0.00E+00">
                  <c:v>3.6122081078152205E-5</c:v>
                </c:pt>
                <c:pt idx="1290" formatCode="0.00E+00">
                  <c:v>3.6066189626967818E-5</c:v>
                </c:pt>
                <c:pt idx="1291" formatCode="0.00E+00">
                  <c:v>3.6010427793536017E-5</c:v>
                </c:pt>
                <c:pt idx="1292" formatCode="0.00E+00">
                  <c:v>3.5954795177379632E-5</c:v>
                </c:pt>
                <c:pt idx="1293" formatCode="0.00E+00">
                  <c:v>3.5899291379567037E-5</c:v>
                </c:pt>
                <c:pt idx="1294" formatCode="0.00E+00">
                  <c:v>3.5843916002704564E-5</c:v>
                </c:pt>
                <c:pt idx="1295" formatCode="0.00E+00">
                  <c:v>3.5788668650930011E-5</c:v>
                </c:pt>
                <c:pt idx="1296" formatCode="0.00E+00">
                  <c:v>3.5733548929905239E-5</c:v>
                </c:pt>
                <c:pt idx="1297" formatCode="0.00E+00">
                  <c:v>3.5678556446809142E-5</c:v>
                </c:pt>
                <c:pt idx="1298" formatCode="0.00E+00">
                  <c:v>3.5623690810330822E-5</c:v>
                </c:pt>
                <c:pt idx="1299" formatCode="0.00E+00">
                  <c:v>3.5568951630662403E-5</c:v>
                </c:pt>
                <c:pt idx="1300" formatCode="0.00E+00">
                  <c:v>3.5514338519492141E-5</c:v>
                </c:pt>
                <c:pt idx="1301" formatCode="0.00E+00">
                  <c:v>3.5459851089997822E-5</c:v>
                </c:pt>
                <c:pt idx="1302" formatCode="0.00E+00">
                  <c:v>3.5405488956839418E-5</c:v>
                </c:pt>
                <c:pt idx="1303" formatCode="0.00E+00">
                  <c:v>3.5351251736152805E-5</c:v>
                </c:pt>
                <c:pt idx="1304" formatCode="0.00E+00">
                  <c:v>3.5297139045542723E-5</c:v>
                </c:pt>
                <c:pt idx="1305" formatCode="0.00E+00">
                  <c:v>3.5243150504075749E-5</c:v>
                </c:pt>
                <c:pt idx="1306" formatCode="0.00E+00">
                  <c:v>3.5189285732274231E-5</c:v>
                </c:pt>
                <c:pt idx="1307" formatCode="0.00E+00">
                  <c:v>3.5135544352109221E-5</c:v>
                </c:pt>
                <c:pt idx="1308" formatCode="0.00E+00">
                  <c:v>3.5081925986993848E-5</c:v>
                </c:pt>
                <c:pt idx="1309" formatCode="0.00E+00">
                  <c:v>3.5028430261776522E-5</c:v>
                </c:pt>
                <c:pt idx="1310" formatCode="0.00E+00">
                  <c:v>3.4975056802735221E-5</c:v>
                </c:pt>
                <c:pt idx="1311" formatCode="0.00E+00">
                  <c:v>3.4921805237569935E-5</c:v>
                </c:pt>
                <c:pt idx="1312" formatCode="0.00E+00">
                  <c:v>3.4868675195396601E-5</c:v>
                </c:pt>
                <c:pt idx="1313" formatCode="0.00E+00">
                  <c:v>3.481566630674092E-5</c:v>
                </c:pt>
                <c:pt idx="1314" formatCode="0.00E+00">
                  <c:v>3.4762778203531404E-5</c:v>
                </c:pt>
                <c:pt idx="1315" formatCode="0.00E+00">
                  <c:v>3.4710010519093441E-5</c:v>
                </c:pt>
                <c:pt idx="1316" formatCode="0.00E+00">
                  <c:v>3.4657362888142743E-5</c:v>
                </c:pt>
                <c:pt idx="1317" formatCode="0.00E+00">
                  <c:v>3.4604834946778806E-5</c:v>
                </c:pt>
                <c:pt idx="1318" formatCode="0.00E+00">
                  <c:v>3.4552426332479198E-5</c:v>
                </c:pt>
                <c:pt idx="1319" formatCode="0.00E+00">
                  <c:v>3.450013668409272E-5</c:v>
                </c:pt>
                <c:pt idx="1320" formatCode="0.00E+00">
                  <c:v>3.4447965641833548E-5</c:v>
                </c:pt>
                <c:pt idx="1321" formatCode="0.00E+00">
                  <c:v>3.4395912847274643E-5</c:v>
                </c:pt>
                <c:pt idx="1322" formatCode="0.00E+00">
                  <c:v>3.4343977943342341E-5</c:v>
                </c:pt>
                <c:pt idx="1323" formatCode="0.00E+00">
                  <c:v>3.4292160574309339E-5</c:v>
                </c:pt>
                <c:pt idx="1324" formatCode="0.00E+00">
                  <c:v>3.4240460385789222E-5</c:v>
                </c:pt>
                <c:pt idx="1325" formatCode="0.00E+00">
                  <c:v>3.4188877024730222E-5</c:v>
                </c:pt>
                <c:pt idx="1326" formatCode="0.00E+00">
                  <c:v>3.4137410139409131E-5</c:v>
                </c:pt>
                <c:pt idx="1327" formatCode="0.00E+00">
                  <c:v>3.4086059379425224E-5</c:v>
                </c:pt>
                <c:pt idx="1328" formatCode="0.00E+00">
                  <c:v>3.4034824395694721E-5</c:v>
                </c:pt>
                <c:pt idx="1329" formatCode="0.00E+00">
                  <c:v>3.3983704840444321E-5</c:v>
                </c:pt>
                <c:pt idx="1330" formatCode="0.00E+00">
                  <c:v>3.3932700367205623E-5</c:v>
                </c:pt>
                <c:pt idx="1331" formatCode="0.00E+00">
                  <c:v>3.3881810630809043E-5</c:v>
                </c:pt>
                <c:pt idx="1332" formatCode="0.00E+00">
                  <c:v>3.3831035287378348E-5</c:v>
                </c:pt>
                <c:pt idx="1333" formatCode="0.00E+00">
                  <c:v>3.3780373994324237E-5</c:v>
                </c:pt>
                <c:pt idx="1334" formatCode="0.00E+00">
                  <c:v>3.3729826410339421E-5</c:v>
                </c:pt>
                <c:pt idx="1335" formatCode="0.00E+00">
                  <c:v>3.367939219539194E-5</c:v>
                </c:pt>
                <c:pt idx="1336" formatCode="0.00E+00">
                  <c:v>3.3629071010720131E-5</c:v>
                </c:pt>
                <c:pt idx="1337" formatCode="0.00E+00">
                  <c:v>3.3578862518826539E-5</c:v>
                </c:pt>
                <c:pt idx="1338" formatCode="0.00E+00">
                  <c:v>3.3528766383472405E-5</c:v>
                </c:pt>
                <c:pt idx="1339" formatCode="0.00E+00">
                  <c:v>3.3478782269672318E-5</c:v>
                </c:pt>
                <c:pt idx="1340" formatCode="0.00E+00">
                  <c:v>3.3428909843688E-5</c:v>
                </c:pt>
                <c:pt idx="1341" formatCode="0.00E+00">
                  <c:v>3.3379148773023449E-5</c:v>
                </c:pt>
                <c:pt idx="1342" formatCode="0.00E+00">
                  <c:v>3.3329498726418499E-5</c:v>
                </c:pt>
                <c:pt idx="1343" formatCode="0.00E+00">
                  <c:v>3.3279959373844335E-5</c:v>
                </c:pt>
                <c:pt idx="1344" formatCode="0.00E+00">
                  <c:v>3.3230530386497321E-5</c:v>
                </c:pt>
                <c:pt idx="1345" formatCode="0.00E+00">
                  <c:v>3.3181211436793631E-5</c:v>
                </c:pt>
                <c:pt idx="1346" formatCode="0.00E+00">
                  <c:v>3.3132002198364131E-5</c:v>
                </c:pt>
                <c:pt idx="1347" formatCode="0.00E+00">
                  <c:v>3.3082902346048521E-5</c:v>
                </c:pt>
                <c:pt idx="1348" formatCode="0.00E+00">
                  <c:v>3.3033911555890538E-5</c:v>
                </c:pt>
                <c:pt idx="1349" formatCode="0.00E+00">
                  <c:v>3.2985029505131923E-5</c:v>
                </c:pt>
                <c:pt idx="1350" formatCode="0.00E+00">
                  <c:v>3.2936255872207826E-5</c:v>
                </c:pt>
                <c:pt idx="1351" formatCode="0.00E+00">
                  <c:v>3.2887590336740922E-5</c:v>
                </c:pt>
                <c:pt idx="1352" formatCode="0.00E+00">
                  <c:v>3.2839032579536449E-5</c:v>
                </c:pt>
                <c:pt idx="1353" formatCode="0.00E+00">
                  <c:v>3.2790582282576935E-5</c:v>
                </c:pt>
                <c:pt idx="1354" formatCode="0.00E+00">
                  <c:v>3.2742239129017138E-5</c:v>
                </c:pt>
                <c:pt idx="1355" formatCode="0.00E+00">
                  <c:v>3.2694002803178231E-5</c:v>
                </c:pt>
                <c:pt idx="1356" formatCode="0.00E+00">
                  <c:v>3.2645872990543749E-5</c:v>
                </c:pt>
                <c:pt idx="1357" formatCode="0.00E+00">
                  <c:v>3.2597849377753339E-5</c:v>
                </c:pt>
                <c:pt idx="1358" formatCode="0.00E+00">
                  <c:v>3.2549931652598421E-5</c:v>
                </c:pt>
                <c:pt idx="1359" formatCode="0.00E+00">
                  <c:v>3.2502119504016744E-5</c:v>
                </c:pt>
                <c:pt idx="1360" formatCode="0.00E+00">
                  <c:v>3.2454412622087422E-5</c:v>
                </c:pt>
                <c:pt idx="1361" formatCode="0.00E+00">
                  <c:v>3.2406810698026039E-5</c:v>
                </c:pt>
                <c:pt idx="1362" formatCode="0.00E+00">
                  <c:v>3.2359313424179459E-5</c:v>
                </c:pt>
                <c:pt idx="1363" formatCode="0.00E+00">
                  <c:v>3.2311920494020833E-5</c:v>
                </c:pt>
                <c:pt idx="1364" formatCode="0.00E+00">
                  <c:v>3.2264631602145118E-5</c:v>
                </c:pt>
                <c:pt idx="1365" formatCode="0.00E+00">
                  <c:v>3.221744644426355E-5</c:v>
                </c:pt>
                <c:pt idx="1366" formatCode="0.00E+00">
                  <c:v>3.2170364717198918E-5</c:v>
                </c:pt>
                <c:pt idx="1367" formatCode="0.00E+00">
                  <c:v>3.2123386118880918E-5</c:v>
                </c:pt>
                <c:pt idx="1368" formatCode="0.00E+00">
                  <c:v>3.207651034834122E-5</c:v>
                </c:pt>
                <c:pt idx="1369" formatCode="0.00E+00">
                  <c:v>3.2029737105708421E-5</c:v>
                </c:pt>
                <c:pt idx="1370" formatCode="0.00E+00">
                  <c:v>3.1983066092203625E-5</c:v>
                </c:pt>
                <c:pt idx="1371" formatCode="0.00E+00">
                  <c:v>3.1936497010135318E-5</c:v>
                </c:pt>
                <c:pt idx="1372" formatCode="0.00E+00">
                  <c:v>3.1890029562894919E-5</c:v>
                </c:pt>
                <c:pt idx="1373" formatCode="0.00E+00">
                  <c:v>3.1843663454951744E-5</c:v>
                </c:pt>
                <c:pt idx="1374" formatCode="0.00E+00">
                  <c:v>3.1797398391848523E-5</c:v>
                </c:pt>
                <c:pt idx="1375" formatCode="0.00E+00">
                  <c:v>3.1751234080196823E-5</c:v>
                </c:pt>
                <c:pt idx="1376" formatCode="0.00E+00">
                  <c:v>3.1705170227672143E-5</c:v>
                </c:pt>
                <c:pt idx="1377" formatCode="0.00E+00">
                  <c:v>3.1659206543009349E-5</c:v>
                </c:pt>
                <c:pt idx="1378" formatCode="0.00E+00">
                  <c:v>3.1613342735998142E-5</c:v>
                </c:pt>
                <c:pt idx="1379" formatCode="0.00E+00">
                  <c:v>3.1567578517478535E-5</c:v>
                </c:pt>
                <c:pt idx="1380" formatCode="0.00E+00">
                  <c:v>3.1521913599336223E-5</c:v>
                </c:pt>
                <c:pt idx="1381" formatCode="0.00E+00">
                  <c:v>3.1476347694497944E-5</c:v>
                </c:pt>
                <c:pt idx="1382" formatCode="0.00E+00">
                  <c:v>3.1430880516927033E-5</c:v>
                </c:pt>
                <c:pt idx="1383" formatCode="0.00E+00">
                  <c:v>3.1385511781619042E-5</c:v>
                </c:pt>
                <c:pt idx="1384" formatCode="0.00E+00">
                  <c:v>3.1340241204597319E-5</c:v>
                </c:pt>
                <c:pt idx="1385" formatCode="0.00E+00">
                  <c:v>3.1295068502908225E-5</c:v>
                </c:pt>
                <c:pt idx="1386" formatCode="0.00E+00">
                  <c:v>3.1249993394617019E-5</c:v>
                </c:pt>
                <c:pt idx="1387" formatCode="0.00E+00">
                  <c:v>3.1205015598803353E-5</c:v>
                </c:pt>
                <c:pt idx="1388" formatCode="0.00E+00">
                  <c:v>3.1160134835556897E-5</c:v>
                </c:pt>
                <c:pt idx="1389" formatCode="0.00E+00">
                  <c:v>3.1115350825973147E-5</c:v>
                </c:pt>
                <c:pt idx="1390" formatCode="0.00E+00">
                  <c:v>3.1070663292148805E-5</c:v>
                </c:pt>
                <c:pt idx="1391" formatCode="0.00E+00">
                  <c:v>3.1026071957177519E-5</c:v>
                </c:pt>
                <c:pt idx="1392" formatCode="0.00E+00">
                  <c:v>3.0981576545145935E-5</c:v>
                </c:pt>
                <c:pt idx="1393" formatCode="0.00E+00">
                  <c:v>3.0937176781128939E-5</c:v>
                </c:pt>
                <c:pt idx="1394" formatCode="0.00E+00">
                  <c:v>3.0892872391185721E-5</c:v>
                </c:pt>
                <c:pt idx="1395" formatCode="0.00E+00">
                  <c:v>3.0848663102355618E-5</c:v>
                </c:pt>
                <c:pt idx="1396" formatCode="0.00E+00">
                  <c:v>3.0804548642653625E-5</c:v>
                </c:pt>
                <c:pt idx="1397" formatCode="0.00E+00">
                  <c:v>3.0760528741066301E-5</c:v>
                </c:pt>
                <c:pt idx="1398" formatCode="0.00E+00">
                  <c:v>3.0716603127547805E-5</c:v>
                </c:pt>
                <c:pt idx="1399" formatCode="0.00E+00">
                  <c:v>3.0672771533015631E-5</c:v>
                </c:pt>
                <c:pt idx="1400" formatCode="0.00E+00">
                  <c:v>3.0629033689346344E-5</c:v>
                </c:pt>
                <c:pt idx="1401" formatCode="0.00E+00">
                  <c:v>3.0585389329371537E-5</c:v>
                </c:pt>
                <c:pt idx="1402" formatCode="0.00E+00">
                  <c:v>3.0541838186874154E-5</c:v>
                </c:pt>
                <c:pt idx="1403" formatCode="0.00E+00">
                  <c:v>3.0498379996583616E-5</c:v>
                </c:pt>
                <c:pt idx="1404" formatCode="0.00E+00">
                  <c:v>3.0455014494172734E-5</c:v>
                </c:pt>
                <c:pt idx="1405" formatCode="0.00E+00">
                  <c:v>3.0411741416252944E-5</c:v>
                </c:pt>
                <c:pt idx="1406" formatCode="0.00E+00">
                  <c:v>3.0368560500370612E-5</c:v>
                </c:pt>
                <c:pt idx="1407" formatCode="0.00E+00">
                  <c:v>3.0325471485003022E-5</c:v>
                </c:pt>
                <c:pt idx="1408" formatCode="0.00E+00">
                  <c:v>3.0282474109554519E-5</c:v>
                </c:pt>
                <c:pt idx="1409" formatCode="0.00E+00">
                  <c:v>3.0239568114352423E-5</c:v>
                </c:pt>
                <c:pt idx="1410" formatCode="0.00E+00">
                  <c:v>3.0196753240643111E-5</c:v>
                </c:pt>
                <c:pt idx="1411" formatCode="0.00E+00">
                  <c:v>3.0154029230588086E-5</c:v>
                </c:pt>
                <c:pt idx="1412" formatCode="0.00E+00">
                  <c:v>3.0111395827260434E-5</c:v>
                </c:pt>
                <c:pt idx="1413" formatCode="0.00E+00">
                  <c:v>3.0068852774640316E-5</c:v>
                </c:pt>
                <c:pt idx="1414" formatCode="0.00E+00">
                  <c:v>3.0026399817611927E-5</c:v>
                </c:pt>
                <c:pt idx="1415" formatCode="0.00E+00">
                  <c:v>2.998403670195881E-5</c:v>
                </c:pt>
                <c:pt idx="1416" formatCode="0.00E+00">
                  <c:v>2.9941763174360923E-5</c:v>
                </c:pt>
                <c:pt idx="1417" formatCode="0.00E+00">
                  <c:v>2.9899578982390134E-5</c:v>
                </c:pt>
                <c:pt idx="1418" formatCode="0.00E+00">
                  <c:v>2.9857483874506813E-5</c:v>
                </c:pt>
                <c:pt idx="1419" formatCode="0.00E+00">
                  <c:v>2.9815477600056029E-5</c:v>
                </c:pt>
                <c:pt idx="1420" formatCode="0.00E+00">
                  <c:v>2.9773559909263723E-5</c:v>
                </c:pt>
                <c:pt idx="1421" formatCode="0.00E+00">
                  <c:v>2.973173055323314E-5</c:v>
                </c:pt>
                <c:pt idx="1422" formatCode="0.00E+00">
                  <c:v>2.9689989283941123E-5</c:v>
                </c:pt>
                <c:pt idx="1423" formatCode="0.00E+00">
                  <c:v>2.9648335854234223E-5</c:v>
                </c:pt>
                <c:pt idx="1424" formatCode="0.00E+00">
                  <c:v>2.9606770017825429E-5</c:v>
                </c:pt>
                <c:pt idx="1425" formatCode="0.00E+00">
                  <c:v>2.9565291529289928E-5</c:v>
                </c:pt>
                <c:pt idx="1426" formatCode="0.00E+00">
                  <c:v>2.9523900144062212E-5</c:v>
                </c:pt>
                <c:pt idx="1427" formatCode="0.00E+00">
                  <c:v>2.9482595618431922E-5</c:v>
                </c:pt>
                <c:pt idx="1428" formatCode="0.00E+00">
                  <c:v>2.9441377709540644E-5</c:v>
                </c:pt>
                <c:pt idx="1429" formatCode="0.00E+00">
                  <c:v>2.9400246175377744E-5</c:v>
                </c:pt>
                <c:pt idx="1430" formatCode="0.00E+00">
                  <c:v>2.9359200774777532E-5</c:v>
                </c:pt>
                <c:pt idx="1431" formatCode="0.00E+00">
                  <c:v>2.9318241267415415E-5</c:v>
                </c:pt>
                <c:pt idx="1432" formatCode="0.00E+00">
                  <c:v>2.9277367413804358E-5</c:v>
                </c:pt>
                <c:pt idx="1433" formatCode="0.00E+00">
                  <c:v>2.9236578975291215E-5</c:v>
                </c:pt>
                <c:pt idx="1434" formatCode="0.00E+00">
                  <c:v>2.9195875714053634E-5</c:v>
                </c:pt>
                <c:pt idx="1435" formatCode="0.00E+00">
                  <c:v>2.9155257393096299E-5</c:v>
                </c:pt>
                <c:pt idx="1436" formatCode="0.00E+00">
                  <c:v>2.91147237762476E-5</c:v>
                </c:pt>
                <c:pt idx="1437" formatCode="0.00E+00">
                  <c:v>2.9074274628156231E-5</c:v>
                </c:pt>
                <c:pt idx="1438" formatCode="0.00E+00">
                  <c:v>2.9033909714287534E-5</c:v>
                </c:pt>
                <c:pt idx="1439" formatCode="0.00E+00">
                  <c:v>2.8993628800920412E-5</c:v>
                </c:pt>
                <c:pt idx="1440" formatCode="0.00E+00">
                  <c:v>2.8953431655143909E-5</c:v>
                </c:pt>
                <c:pt idx="1441" formatCode="0.00E+00">
                  <c:v>2.8913318044853534E-5</c:v>
                </c:pt>
                <c:pt idx="1442" formatCode="0.00E+00">
                  <c:v>2.8873287738748219E-5</c:v>
                </c:pt>
                <c:pt idx="1443" formatCode="0.00E+00">
                  <c:v>2.8833340506326846E-5</c:v>
                </c:pt>
                <c:pt idx="1444" formatCode="0.00E+00">
                  <c:v>2.8793476117885115E-5</c:v>
                </c:pt>
                <c:pt idx="1445" formatCode="0.00E+00">
                  <c:v>2.87536943445119E-5</c:v>
                </c:pt>
                <c:pt idx="1446" formatCode="0.00E+00">
                  <c:v>2.87139949580864E-5</c:v>
                </c:pt>
                <c:pt idx="1447" formatCode="0.00E+00">
                  <c:v>2.8674377731274445E-5</c:v>
                </c:pt>
                <c:pt idx="1448" formatCode="0.00E+00">
                  <c:v>2.8634842437525444E-5</c:v>
                </c:pt>
                <c:pt idx="1449" formatCode="0.00E+00">
                  <c:v>2.859538885106902E-5</c:v>
                </c:pt>
                <c:pt idx="1450" formatCode="0.00E+00">
                  <c:v>2.8556016746912314E-5</c:v>
                </c:pt>
                <c:pt idx="1451" formatCode="0.00E+00">
                  <c:v>2.8516725900835998E-5</c:v>
                </c:pt>
                <c:pt idx="1452" formatCode="0.00E+00">
                  <c:v>2.8477516089391534E-5</c:v>
                </c:pt>
                <c:pt idx="1453" formatCode="0.00E+00">
                  <c:v>2.8438387089897934E-5</c:v>
                </c:pt>
                <c:pt idx="1454" formatCode="0.00E+00">
                  <c:v>2.8399338680438414E-5</c:v>
                </c:pt>
                <c:pt idx="1455" formatCode="0.00E+00">
                  <c:v>2.8360370639857699E-5</c:v>
                </c:pt>
                <c:pt idx="1456" formatCode="0.00E+00">
                  <c:v>2.8321482747758501E-5</c:v>
                </c:pt>
                <c:pt idx="1457" formatCode="0.00E+00">
                  <c:v>2.8282674784498312E-5</c:v>
                </c:pt>
                <c:pt idx="1458" formatCode="0.00E+00">
                  <c:v>2.8243946531186821E-5</c:v>
                </c:pt>
                <c:pt idx="1459" formatCode="0.00E+00">
                  <c:v>2.8205297769682123E-5</c:v>
                </c:pt>
                <c:pt idx="1460" formatCode="0.00E+00">
                  <c:v>2.8166728282588198E-5</c:v>
                </c:pt>
                <c:pt idx="1461" formatCode="0.00E+00">
                  <c:v>2.8128237853251911E-5</c:v>
                </c:pt>
                <c:pt idx="1462" formatCode="0.00E+00">
                  <c:v>2.8089826265759319E-5</c:v>
                </c:pt>
                <c:pt idx="1463" formatCode="0.00E+00">
                  <c:v>2.8051493304933411E-5</c:v>
                </c:pt>
                <c:pt idx="1464" formatCode="0.00E+00">
                  <c:v>2.8013238756330615E-5</c:v>
                </c:pt>
                <c:pt idx="1465" formatCode="0.00E+00">
                  <c:v>2.7975062406237834E-5</c:v>
                </c:pt>
                <c:pt idx="1466" formatCode="0.00E+00">
                  <c:v>2.7936964041669734E-5</c:v>
                </c:pt>
                <c:pt idx="1467" formatCode="0.00E+00">
                  <c:v>2.7898943450365438E-5</c:v>
                </c:pt>
                <c:pt idx="1468" formatCode="0.00E+00">
                  <c:v>2.7861000420785836E-5</c:v>
                </c:pt>
                <c:pt idx="1469" formatCode="0.00E+00">
                  <c:v>2.7823134742110523E-5</c:v>
                </c:pt>
                <c:pt idx="1470" formatCode="0.00E+00">
                  <c:v>2.7785346204234828E-5</c:v>
                </c:pt>
                <c:pt idx="1471" formatCode="0.00E+00">
                  <c:v>2.7747634597767127E-5</c:v>
                </c:pt>
                <c:pt idx="1472" formatCode="0.00E+00">
                  <c:v>2.7709999714025435E-5</c:v>
                </c:pt>
                <c:pt idx="1473" formatCode="0.00E+00">
                  <c:v>2.7672441345035214E-5</c:v>
                </c:pt>
                <c:pt idx="1474" formatCode="0.00E+00">
                  <c:v>2.7634959283526034E-5</c:v>
                </c:pt>
                <c:pt idx="1475" formatCode="0.00E+00">
                  <c:v>2.7597553322928614E-5</c:v>
                </c:pt>
                <c:pt idx="1476" formatCode="0.00E+00">
                  <c:v>2.7560223257372412E-5</c:v>
                </c:pt>
                <c:pt idx="1477" formatCode="0.00E+00">
                  <c:v>2.7522968881682612E-5</c:v>
                </c:pt>
                <c:pt idx="1478" formatCode="0.00E+00">
                  <c:v>2.7485789991377021E-5</c:v>
                </c:pt>
                <c:pt idx="1479" formatCode="0.00E+00">
                  <c:v>2.7448686382663731E-5</c:v>
                </c:pt>
                <c:pt idx="1480" formatCode="0.00E+00">
                  <c:v>2.7411657852437817E-5</c:v>
                </c:pt>
                <c:pt idx="1481" formatCode="0.00E+00">
                  <c:v>2.7374704198279227E-5</c:v>
                </c:pt>
                <c:pt idx="1482" formatCode="0.00E+00">
                  <c:v>2.7337825218449234E-5</c:v>
                </c:pt>
                <c:pt idx="1483" formatCode="0.00E+00">
                  <c:v>2.7301020711888322E-5</c:v>
                </c:pt>
                <c:pt idx="1484" formatCode="0.00E+00">
                  <c:v>2.7264290478213045E-5</c:v>
                </c:pt>
                <c:pt idx="1485" formatCode="0.00E+00">
                  <c:v>2.7227634317713625E-5</c:v>
                </c:pt>
                <c:pt idx="1486" formatCode="0.00E+00">
                  <c:v>2.7191052031350915E-5</c:v>
                </c:pt>
                <c:pt idx="1487" formatCode="0.00E+00">
                  <c:v>2.7154543420753828E-5</c:v>
                </c:pt>
                <c:pt idx="1488" formatCode="0.00E+00">
                  <c:v>2.7118108288216929E-5</c:v>
                </c:pt>
                <c:pt idx="1489" formatCode="0.00E+00">
                  <c:v>2.7081746436697144E-5</c:v>
                </c:pt>
                <c:pt idx="1490" formatCode="0.00E+00">
                  <c:v>2.7045457669811635E-5</c:v>
                </c:pt>
                <c:pt idx="1491" formatCode="0.00E+00">
                  <c:v>2.7009241791834935E-5</c:v>
                </c:pt>
                <c:pt idx="1492" formatCode="0.00E+00">
                  <c:v>2.6973098607696326E-5</c:v>
                </c:pt>
                <c:pt idx="1493" formatCode="0.00E+00">
                  <c:v>2.6937027922977234E-5</c:v>
                </c:pt>
                <c:pt idx="1494" formatCode="0.00E+00">
                  <c:v>2.6901029543908612E-5</c:v>
                </c:pt>
                <c:pt idx="1495" formatCode="0.00E+00">
                  <c:v>2.6865103277368331E-5</c:v>
                </c:pt>
                <c:pt idx="1496" formatCode="0.00E+00">
                  <c:v>2.6829248930878528E-5</c:v>
                </c:pt>
                <c:pt idx="1497" formatCode="0.00E+00">
                  <c:v>2.6793466312603215E-5</c:v>
                </c:pt>
                <c:pt idx="1498" formatCode="0.00E+00">
                  <c:v>2.6757755231345315E-5</c:v>
                </c:pt>
                <c:pt idx="1499" formatCode="0.00E+00">
                  <c:v>2.6722115496544822E-5</c:v>
                </c:pt>
                <c:pt idx="1500" formatCode="0.00E+00">
                  <c:v>2.6686546918275335E-5</c:v>
                </c:pt>
                <c:pt idx="1501" formatCode="0.00E+00">
                  <c:v>2.6651049307242415E-5</c:v>
                </c:pt>
                <c:pt idx="1502" formatCode="0.00E+00">
                  <c:v>2.6615622474780344E-5</c:v>
                </c:pt>
                <c:pt idx="1503" formatCode="0.00E+00">
                  <c:v>2.658026623285012E-5</c:v>
                </c:pt>
                <c:pt idx="1504" formatCode="0.00E+00">
                  <c:v>2.6544980394036701E-5</c:v>
                </c:pt>
                <c:pt idx="1505" formatCode="0.00E+00">
                  <c:v>2.6509764771546614E-5</c:v>
                </c:pt>
                <c:pt idx="1506" formatCode="0.00E+00">
                  <c:v>2.6474619179205535E-5</c:v>
                </c:pt>
                <c:pt idx="1507" formatCode="0.00E+00">
                  <c:v>2.6439543431455738E-5</c:v>
                </c:pt>
                <c:pt idx="1508" formatCode="0.00E+00">
                  <c:v>2.6404537343353529E-5</c:v>
                </c:pt>
                <c:pt idx="1509" formatCode="0.00E+00">
                  <c:v>2.636960073056701E-5</c:v>
                </c:pt>
                <c:pt idx="1510" formatCode="0.00E+00">
                  <c:v>2.6334733409373745E-5</c:v>
                </c:pt>
                <c:pt idx="1511" formatCode="0.00E+00">
                  <c:v>2.6299935196658016E-5</c:v>
                </c:pt>
                <c:pt idx="1512" formatCode="0.00E+00">
                  <c:v>2.6265205909908624E-5</c:v>
                </c:pt>
                <c:pt idx="1513" formatCode="0.00E+00">
                  <c:v>2.6230545367216544E-5</c:v>
                </c:pt>
                <c:pt idx="1514" formatCode="0.00E+00">
                  <c:v>2.6195953387272323E-5</c:v>
                </c:pt>
                <c:pt idx="1515" formatCode="0.00E+00">
                  <c:v>2.6161429789364016E-5</c:v>
                </c:pt>
                <c:pt idx="1516" formatCode="0.00E+00">
                  <c:v>2.6126974393374611E-5</c:v>
                </c:pt>
                <c:pt idx="1517" formatCode="0.00E+00">
                  <c:v>2.6092587019779628E-5</c:v>
                </c:pt>
                <c:pt idx="1518" formatCode="0.00E+00">
                  <c:v>2.6058267489644845E-5</c:v>
                </c:pt>
                <c:pt idx="1519" formatCode="0.00E+00">
                  <c:v>2.6024015624624346E-5</c:v>
                </c:pt>
                <c:pt idx="1520" formatCode="0.00E+00">
                  <c:v>2.5989831246957309E-5</c:v>
                </c:pt>
                <c:pt idx="1521" formatCode="0.00E+00">
                  <c:v>2.5955714179466923E-5</c:v>
                </c:pt>
                <c:pt idx="1522" formatCode="0.00E+00">
                  <c:v>2.5921664245556801E-5</c:v>
                </c:pt>
                <c:pt idx="1523" formatCode="0.00E+00">
                  <c:v>2.5887681269209816E-5</c:v>
                </c:pt>
                <c:pt idx="1524" formatCode="0.00E+00">
                  <c:v>2.5853765074984934E-5</c:v>
                </c:pt>
                <c:pt idx="1525" formatCode="0.00E+00">
                  <c:v>2.5819915488015553E-5</c:v>
                </c:pt>
                <c:pt idx="1526" formatCode="0.00E+00">
                  <c:v>2.5786132334006898E-5</c:v>
                </c:pt>
                <c:pt idx="1527" formatCode="0.00E+00">
                  <c:v>2.5752415439234324E-5</c:v>
                </c:pt>
                <c:pt idx="1528" formatCode="0.00E+00">
                  <c:v>2.5718764630540101E-5</c:v>
                </c:pt>
                <c:pt idx="1529" formatCode="0.00E+00">
                  <c:v>2.5685179735332214E-5</c:v>
                </c:pt>
                <c:pt idx="1530" formatCode="0.00E+00">
                  <c:v>2.5651660581581425E-5</c:v>
                </c:pt>
                <c:pt idx="1531" formatCode="0.00E+00">
                  <c:v>2.5618206997819528E-5</c:v>
                </c:pt>
                <c:pt idx="1532" formatCode="0.00E+00">
                  <c:v>2.5584818813136923E-5</c:v>
                </c:pt>
                <c:pt idx="1533" formatCode="0.00E+00">
                  <c:v>2.5551495857180406E-5</c:v>
                </c:pt>
                <c:pt idx="1534" formatCode="0.00E+00">
                  <c:v>2.5518237960151321E-5</c:v>
                </c:pt>
                <c:pt idx="1535" formatCode="0.00E+00">
                  <c:v>2.5485044952802813E-5</c:v>
                </c:pt>
                <c:pt idx="1536" formatCode="0.00E+00">
                  <c:v>2.5451916666438225E-5</c:v>
                </c:pt>
                <c:pt idx="1537" formatCode="0.00E+00">
                  <c:v>2.54188529329088E-5</c:v>
                </c:pt>
                <c:pt idx="1538" formatCode="0.00E+00">
                  <c:v>2.5385853584611334E-5</c:v>
                </c:pt>
                <c:pt idx="1539" formatCode="0.00E+00">
                  <c:v>2.5352918454486328E-5</c:v>
                </c:pt>
                <c:pt idx="1540" formatCode="0.00E+00">
                  <c:v>2.5320047376015622E-5</c:v>
                </c:pt>
                <c:pt idx="1541" formatCode="0.00E+00">
                  <c:v>2.528724018322064E-5</c:v>
                </c:pt>
                <c:pt idx="1542" formatCode="0.00E+00">
                  <c:v>2.5254496710659924E-5</c:v>
                </c:pt>
                <c:pt idx="1543" formatCode="0.00E+00">
                  <c:v>2.5221816793427227E-5</c:v>
                </c:pt>
                <c:pt idx="1544" formatCode="0.00E+00">
                  <c:v>2.5189200267149427E-5</c:v>
                </c:pt>
                <c:pt idx="1545" formatCode="0.00E+00">
                  <c:v>2.5156646967984402E-5</c:v>
                </c:pt>
                <c:pt idx="1546" formatCode="0.00E+00">
                  <c:v>2.5124156732619202E-5</c:v>
                </c:pt>
                <c:pt idx="1547" formatCode="0.00E+00">
                  <c:v>2.5091729398267602E-5</c:v>
                </c:pt>
                <c:pt idx="1548" formatCode="0.00E+00">
                  <c:v>2.5059364802668415E-5</c:v>
                </c:pt>
                <c:pt idx="1549" formatCode="0.00E+00">
                  <c:v>2.5027062784083335E-5</c:v>
                </c:pt>
                <c:pt idx="1550" formatCode="0.00E+00">
                  <c:v>2.4994823181294612E-5</c:v>
                </c:pt>
                <c:pt idx="1551" formatCode="0.00E+00">
                  <c:v>2.4962645833603714E-5</c:v>
                </c:pt>
                <c:pt idx="1552" formatCode="0.00E+00">
                  <c:v>2.4930530580828822E-5</c:v>
                </c:pt>
                <c:pt idx="1553" formatCode="0.00E+00">
                  <c:v>2.489847726330302E-5</c:v>
                </c:pt>
                <c:pt idx="1554" formatCode="0.00E+00">
                  <c:v>2.486648572187201E-5</c:v>
                </c:pt>
                <c:pt idx="1555" formatCode="0.00E+00">
                  <c:v>2.483455579789261E-5</c:v>
                </c:pt>
                <c:pt idx="1556" formatCode="0.00E+00">
                  <c:v>2.4802687333230602E-5</c:v>
                </c:pt>
                <c:pt idx="1557" formatCode="0.00E+00">
                  <c:v>2.4770880170258402E-5</c:v>
                </c:pt>
                <c:pt idx="1558" formatCode="0.00E+00">
                  <c:v>2.4739134151853927E-5</c:v>
                </c:pt>
                <c:pt idx="1559" formatCode="0.00E+00">
                  <c:v>2.4707449121397606E-5</c:v>
                </c:pt>
                <c:pt idx="1560" formatCode="0.00E+00">
                  <c:v>2.4675824922771422E-5</c:v>
                </c:pt>
                <c:pt idx="1561" formatCode="0.00E+00">
                  <c:v>2.4644261400356621E-5</c:v>
                </c:pt>
                <c:pt idx="1562" formatCode="0.00E+00">
                  <c:v>2.4612758399031198E-5</c:v>
                </c:pt>
                <c:pt idx="1563" formatCode="0.00E+00">
                  <c:v>2.4581315764169343E-5</c:v>
                </c:pt>
                <c:pt idx="1564" formatCode="0.00E+00">
                  <c:v>2.4549933341637899E-5</c:v>
                </c:pt>
                <c:pt idx="1565" formatCode="0.00E+00">
                  <c:v>2.4518610977796115E-5</c:v>
                </c:pt>
                <c:pt idx="1566" formatCode="0.00E+00">
                  <c:v>2.448734851949234E-5</c:v>
                </c:pt>
                <c:pt idx="1567" formatCode="0.00E+00">
                  <c:v>2.4456145814063234E-5</c:v>
                </c:pt>
                <c:pt idx="1568" formatCode="0.00E+00">
                  <c:v>2.4425002709331116E-5</c:v>
                </c:pt>
                <c:pt idx="1569" formatCode="0.00E+00">
                  <c:v>2.4393919053602612E-5</c:v>
                </c:pt>
                <c:pt idx="1570" formatCode="0.00E+00">
                  <c:v>2.4362894695666598E-5</c:v>
                </c:pt>
                <c:pt idx="1571" formatCode="0.00E+00">
                  <c:v>2.4331929484792527E-5</c:v>
                </c:pt>
                <c:pt idx="1572" formatCode="0.00E+00">
                  <c:v>2.4301023270728213E-5</c:v>
                </c:pt>
                <c:pt idx="1573" formatCode="0.00E+00">
                  <c:v>2.4270175903698525E-5</c:v>
                </c:pt>
                <c:pt idx="1574" formatCode="0.00E+00">
                  <c:v>2.4239387234403227E-5</c:v>
                </c:pt>
                <c:pt idx="1575" formatCode="0.00E+00">
                  <c:v>2.4208657114015127E-5</c:v>
                </c:pt>
                <c:pt idx="1576" formatCode="0.00E+00">
                  <c:v>2.4177985394178715E-5</c:v>
                </c:pt>
                <c:pt idx="1577" formatCode="0.00E+00">
                  <c:v>2.4147371927007727E-5</c:v>
                </c:pt>
                <c:pt idx="1578" formatCode="0.00E+00">
                  <c:v>2.4116816565083814E-5</c:v>
                </c:pt>
                <c:pt idx="1579" formatCode="0.00E+00">
                  <c:v>2.4086319161454927E-5</c:v>
                </c:pt>
                <c:pt idx="1580" formatCode="0.00E+00">
                  <c:v>2.4055879569633029E-5</c:v>
                </c:pt>
                <c:pt idx="1581" formatCode="0.00E+00">
                  <c:v>2.4025497643592402E-5</c:v>
                </c:pt>
                <c:pt idx="1582" formatCode="0.00E+00">
                  <c:v>2.3995173237768602E-5</c:v>
                </c:pt>
                <c:pt idx="1583" formatCode="0.00E+00">
                  <c:v>2.3964906207055711E-5</c:v>
                </c:pt>
                <c:pt idx="1584" formatCode="0.00E+00">
                  <c:v>2.3934696406805414E-5</c:v>
                </c:pt>
                <c:pt idx="1585" formatCode="0.00E+00">
                  <c:v>2.390454369282472E-5</c:v>
                </c:pt>
                <c:pt idx="1586" formatCode="0.00E+00">
                  <c:v>2.3874447921374628E-5</c:v>
                </c:pt>
                <c:pt idx="1587" formatCode="0.00E+00">
                  <c:v>2.3844408949168201E-5</c:v>
                </c:pt>
                <c:pt idx="1588" formatCode="0.00E+00">
                  <c:v>2.3814426633368691E-5</c:v>
                </c:pt>
                <c:pt idx="1589" formatCode="0.00E+00">
                  <c:v>2.3784500831588588E-5</c:v>
                </c:pt>
                <c:pt idx="1590" formatCode="0.00E+00">
                  <c:v>2.3754631401886799E-5</c:v>
                </c:pt>
                <c:pt idx="1591" formatCode="0.00E+00">
                  <c:v>2.3724818202768001E-5</c:v>
                </c:pt>
                <c:pt idx="1592" formatCode="0.00E+00">
                  <c:v>2.36950610931804E-5</c:v>
                </c:pt>
                <c:pt idx="1593" formatCode="0.00E+00">
                  <c:v>2.3665359932514011E-5</c:v>
                </c:pt>
                <c:pt idx="1594" formatCode="0.00E+00">
                  <c:v>2.3635714580599635E-5</c:v>
                </c:pt>
                <c:pt idx="1595" formatCode="0.00E+00">
                  <c:v>2.360612489770611E-5</c:v>
                </c:pt>
                <c:pt idx="1596" formatCode="0.00E+00">
                  <c:v>2.3576590744539999E-5</c:v>
                </c:pt>
                <c:pt idx="1597" formatCode="0.00E+00">
                  <c:v>2.3547111982242699E-5</c:v>
                </c:pt>
                <c:pt idx="1598" formatCode="0.00E+00">
                  <c:v>2.3517688472389716E-5</c:v>
                </c:pt>
                <c:pt idx="1599" formatCode="0.00E+00">
                  <c:v>2.3488320076988513E-5</c:v>
                </c:pt>
                <c:pt idx="1600" formatCode="0.00E+00">
                  <c:v>2.3459006658477125E-5</c:v>
                </c:pt>
                <c:pt idx="1601" formatCode="0.00E+00">
                  <c:v>2.3429748079722624E-5</c:v>
                </c:pt>
                <c:pt idx="1602" formatCode="0.00E+00">
                  <c:v>2.3400544204018999E-5</c:v>
                </c:pt>
                <c:pt idx="1603" formatCode="0.00E+00">
                  <c:v>2.3371394895086514E-5</c:v>
                </c:pt>
                <c:pt idx="1604" formatCode="0.00E+00">
                  <c:v>2.3342300017069129E-5</c:v>
                </c:pt>
                <c:pt idx="1605" formatCode="0.00E+00">
                  <c:v>2.3313259434533401E-5</c:v>
                </c:pt>
                <c:pt idx="1606" formatCode="0.00E+00">
                  <c:v>2.3284273012466929E-5</c:v>
                </c:pt>
                <c:pt idx="1607" formatCode="0.00E+00">
                  <c:v>2.3255340616276744E-5</c:v>
                </c:pt>
                <c:pt idx="1608" formatCode="0.00E+00">
                  <c:v>2.3226462111787598E-5</c:v>
                </c:pt>
                <c:pt idx="1609" formatCode="0.00E+00">
                  <c:v>2.3197637365240499E-5</c:v>
                </c:pt>
                <c:pt idx="1610" formatCode="0.00E+00">
                  <c:v>2.3168866243291283E-5</c:v>
                </c:pt>
                <c:pt idx="1611" formatCode="0.00E+00">
                  <c:v>2.314014861300902E-5</c:v>
                </c:pt>
                <c:pt idx="1612" formatCode="0.00E+00">
                  <c:v>2.3111484341874197E-5</c:v>
                </c:pt>
                <c:pt idx="1613" formatCode="0.00E+00">
                  <c:v>2.3082873297777521E-5</c:v>
                </c:pt>
                <c:pt idx="1614" formatCode="0.00E+00">
                  <c:v>2.3054315349018413E-5</c:v>
                </c:pt>
                <c:pt idx="1615" formatCode="0.00E+00">
                  <c:v>2.3025810364303219E-5</c:v>
                </c:pt>
                <c:pt idx="1616" formatCode="0.00E+00">
                  <c:v>2.299735821274402E-5</c:v>
                </c:pt>
                <c:pt idx="1617" formatCode="0.00E+00">
                  <c:v>2.2968958763856709E-5</c:v>
                </c:pt>
                <c:pt idx="1618" formatCode="0.00E+00">
                  <c:v>2.2940611887560023E-5</c:v>
                </c:pt>
                <c:pt idx="1619" formatCode="0.00E+00">
                  <c:v>2.2912317454173646E-5</c:v>
                </c:pt>
                <c:pt idx="1620" formatCode="0.00E+00">
                  <c:v>2.2884075334416815E-5</c:v>
                </c:pt>
                <c:pt idx="1621" formatCode="0.00E+00">
                  <c:v>2.2855885399407014E-5</c:v>
                </c:pt>
                <c:pt idx="1622" formatCode="0.00E+00">
                  <c:v>2.2827747520658336E-5</c:v>
                </c:pt>
                <c:pt idx="1623" formatCode="0.00E+00">
                  <c:v>2.2799661570079934E-5</c:v>
                </c:pt>
                <c:pt idx="1624" formatCode="0.00E+00">
                  <c:v>2.2771627419974952E-5</c:v>
                </c:pt>
                <c:pt idx="1625" formatCode="0.00E+00">
                  <c:v>2.27436449430386E-5</c:v>
                </c:pt>
                <c:pt idx="1626" formatCode="0.00E+00">
                  <c:v>2.2715714012357016E-5</c:v>
                </c:pt>
                <c:pt idx="1627" formatCode="0.00E+00">
                  <c:v>2.2687834501405628E-5</c:v>
                </c:pt>
                <c:pt idx="1628" formatCode="0.00E+00">
                  <c:v>2.2660006284047921E-5</c:v>
                </c:pt>
                <c:pt idx="1629" formatCode="0.00E+00">
                  <c:v>2.2632229234534013E-5</c:v>
                </c:pt>
                <c:pt idx="1630" formatCode="0.00E+00">
                  <c:v>2.2604503227499024E-5</c:v>
                </c:pt>
                <c:pt idx="1631" formatCode="0.00E+00">
                  <c:v>2.2576828137961613E-5</c:v>
                </c:pt>
                <c:pt idx="1632" formatCode="0.00E+00">
                  <c:v>2.2549203841323023E-5</c:v>
                </c:pt>
                <c:pt idx="1633" formatCode="0.00E+00">
                  <c:v>2.2521630213365221E-5</c:v>
                </c:pt>
                <c:pt idx="1634" formatCode="0.00E+00">
                  <c:v>2.2494107130249619E-5</c:v>
                </c:pt>
                <c:pt idx="1635" formatCode="0.00E+00">
                  <c:v>2.2466634468516016E-5</c:v>
                </c:pt>
                <c:pt idx="1636" formatCode="0.00E+00">
                  <c:v>2.2439212105080644E-5</c:v>
                </c:pt>
                <c:pt idx="1637" formatCode="0.00E+00">
                  <c:v>2.2411839917235127E-5</c:v>
                </c:pt>
                <c:pt idx="1638" formatCode="0.00E+00">
                  <c:v>2.2384517782645144E-5</c:v>
                </c:pt>
                <c:pt idx="1639" formatCode="0.00E+00">
                  <c:v>2.2357245579348926E-5</c:v>
                </c:pt>
                <c:pt idx="1640" formatCode="0.00E+00">
                  <c:v>2.2330023185755919E-5</c:v>
                </c:pt>
                <c:pt idx="1641" formatCode="0.00E+00">
                  <c:v>2.2302850480645528E-5</c:v>
                </c:pt>
                <c:pt idx="1642" formatCode="0.00E+00">
                  <c:v>2.2275727343165537E-5</c:v>
                </c:pt>
                <c:pt idx="1643" formatCode="0.00E+00">
                  <c:v>2.224865365283121E-5</c:v>
                </c:pt>
                <c:pt idx="1644" formatCode="0.00E+00">
                  <c:v>2.2221629289523336E-5</c:v>
                </c:pt>
                <c:pt idx="1645" formatCode="0.00E+00">
                  <c:v>2.2194654133487385E-5</c:v>
                </c:pt>
                <c:pt idx="1646" formatCode="0.00E+00">
                  <c:v>2.2167728065332106E-5</c:v>
                </c:pt>
                <c:pt idx="1647" formatCode="0.00E+00">
                  <c:v>2.2140850966028015E-5</c:v>
                </c:pt>
                <c:pt idx="1648" formatCode="0.00E+00">
                  <c:v>2.2114022716906124E-5</c:v>
                </c:pt>
                <c:pt idx="1649" formatCode="0.00E+00">
                  <c:v>2.2087243199656828E-5</c:v>
                </c:pt>
                <c:pt idx="1650" formatCode="0.00E+00">
                  <c:v>2.2060512296328415E-5</c:v>
                </c:pt>
                <c:pt idx="1651" formatCode="0.00E+00">
                  <c:v>2.2033829889325836E-5</c:v>
                </c:pt>
                <c:pt idx="1652" formatCode="0.00E+00">
                  <c:v>2.2007195861409344E-5</c:v>
                </c:pt>
                <c:pt idx="1653" formatCode="0.00E+00">
                  <c:v>2.1980610095693224E-5</c:v>
                </c:pt>
                <c:pt idx="1654" formatCode="0.00E+00">
                  <c:v>2.1954072475644633E-5</c:v>
                </c:pt>
                <c:pt idx="1655" formatCode="0.00E+00">
                  <c:v>2.1927582885082312E-5</c:v>
                </c:pt>
                <c:pt idx="1656" formatCode="0.00E+00">
                  <c:v>2.1901141208175028E-5</c:v>
                </c:pt>
                <c:pt idx="1657" formatCode="0.00E+00">
                  <c:v>2.187474732944074E-5</c:v>
                </c:pt>
                <c:pt idx="1658" formatCode="0.00E+00">
                  <c:v>2.1848401133744698E-5</c:v>
                </c:pt>
                <c:pt idx="1659" formatCode="0.00E+00">
                  <c:v>2.1822102506299227E-5</c:v>
                </c:pt>
                <c:pt idx="1660" formatCode="0.00E+00">
                  <c:v>2.1795851332661401E-5</c:v>
                </c:pt>
                <c:pt idx="1661" formatCode="0.00E+00">
                  <c:v>2.1769647498732414E-5</c:v>
                </c:pt>
                <c:pt idx="1662" formatCode="0.00E+00">
                  <c:v>2.1743490890756011E-5</c:v>
                </c:pt>
                <c:pt idx="1663" formatCode="0.00E+00">
                  <c:v>2.1717381395317599E-5</c:v>
                </c:pt>
                <c:pt idx="1664" formatCode="0.00E+00">
                  <c:v>2.1691318899342923E-5</c:v>
                </c:pt>
                <c:pt idx="1665" formatCode="0.00E+00">
                  <c:v>2.1665303290096413E-5</c:v>
                </c:pt>
                <c:pt idx="1666" formatCode="0.00E+00">
                  <c:v>2.1639334455180626E-5</c:v>
                </c:pt>
                <c:pt idx="1667" formatCode="0.00E+00">
                  <c:v>2.1613412282534628E-5</c:v>
                </c:pt>
                <c:pt idx="1668" formatCode="0.00E+00">
                  <c:v>2.1587536660432712E-5</c:v>
                </c:pt>
                <c:pt idx="1669" formatCode="0.00E+00">
                  <c:v>2.1561707477483629E-5</c:v>
                </c:pt>
                <c:pt idx="1670" formatCode="0.00E+00">
                  <c:v>2.1535924622628824E-5</c:v>
                </c:pt>
                <c:pt idx="1671" formatCode="0.00E+00">
                  <c:v>2.1510187985141802E-5</c:v>
                </c:pt>
                <c:pt idx="1672" formatCode="0.00E+00">
                  <c:v>2.1484497454626526E-5</c:v>
                </c:pt>
                <c:pt idx="1673" formatCode="0.00E+00">
                  <c:v>2.1458852921016421E-5</c:v>
                </c:pt>
                <c:pt idx="1674" formatCode="0.00E+00">
                  <c:v>2.1433254274573032E-5</c:v>
                </c:pt>
                <c:pt idx="1675" formatCode="0.00E+00">
                  <c:v>2.1407701405885128E-5</c:v>
                </c:pt>
                <c:pt idx="1676" formatCode="0.00E+00">
                  <c:v>2.1382194205867201E-5</c:v>
                </c:pt>
                <c:pt idx="1677" formatCode="0.00E+00">
                  <c:v>2.1356732565758814E-5</c:v>
                </c:pt>
                <c:pt idx="1678" formatCode="0.00E+00">
                  <c:v>2.1331316377122735E-5</c:v>
                </c:pt>
                <c:pt idx="1679" formatCode="0.00E+00">
                  <c:v>2.1305945531844227E-5</c:v>
                </c:pt>
                <c:pt idx="1680" formatCode="0.00E+00">
                  <c:v>2.128061992213002E-5</c:v>
                </c:pt>
                <c:pt idx="1681" formatCode="0.00E+00">
                  <c:v>2.1255339440506728E-5</c:v>
                </c:pt>
                <c:pt idx="1682" formatCode="0.00E+00">
                  <c:v>2.1230103979820144E-5</c:v>
                </c:pt>
                <c:pt idx="1683" formatCode="0.00E+00">
                  <c:v>2.1204913433233625E-5</c:v>
                </c:pt>
                <c:pt idx="1684" formatCode="0.00E+00">
                  <c:v>2.1179767694227627E-5</c:v>
                </c:pt>
                <c:pt idx="1685" formatCode="0.00E+00">
                  <c:v>2.11546666565979E-5</c:v>
                </c:pt>
                <c:pt idx="1686" formatCode="0.00E+00">
                  <c:v>2.1129610214454925E-5</c:v>
                </c:pt>
                <c:pt idx="1687" formatCode="0.00E+00">
                  <c:v>2.1104598262222114E-5</c:v>
                </c:pt>
                <c:pt idx="1688" formatCode="0.00E+00">
                  <c:v>2.1079630694635616E-5</c:v>
                </c:pt>
                <c:pt idx="1689" formatCode="0.00E+00">
                  <c:v>2.1054707406742422E-5</c:v>
                </c:pt>
                <c:pt idx="1690" formatCode="0.00E+00">
                  <c:v>2.1029828293899514E-5</c:v>
                </c:pt>
                <c:pt idx="1691" formatCode="0.00E+00">
                  <c:v>2.1004993251773019E-5</c:v>
                </c:pt>
                <c:pt idx="1692" formatCode="0.00E+00">
                  <c:v>2.0980202176336815E-5</c:v>
                </c:pt>
                <c:pt idx="1693" formatCode="0.00E+00">
                  <c:v>2.0955454963871398E-5</c:v>
                </c:pt>
                <c:pt idx="1694" formatCode="0.00E+00">
                  <c:v>2.0930751510963127E-5</c:v>
                </c:pt>
                <c:pt idx="1695" formatCode="0.00E+00">
                  <c:v>2.0906091714502799E-5</c:v>
                </c:pt>
                <c:pt idx="1696" formatCode="0.00E+00">
                  <c:v>2.0881475471684833E-5</c:v>
                </c:pt>
                <c:pt idx="1697" formatCode="0.00E+00">
                  <c:v>2.0856902680005828E-5</c:v>
                </c:pt>
                <c:pt idx="1698" formatCode="0.00E+00">
                  <c:v>2.0832373237264229E-5</c:v>
                </c:pt>
                <c:pt idx="1699" formatCode="0.00E+00">
                  <c:v>2.0807887041558417E-5</c:v>
                </c:pt>
                <c:pt idx="1700" formatCode="0.00E+00">
                  <c:v>2.0783443991286001E-5</c:v>
                </c:pt>
                <c:pt idx="1701" formatCode="0.00E+00">
                  <c:v>2.0759043985143024E-5</c:v>
                </c:pt>
                <c:pt idx="1702" formatCode="0.00E+00">
                  <c:v>2.0734686922122514E-5</c:v>
                </c:pt>
                <c:pt idx="1703" formatCode="0.00E+00">
                  <c:v>2.0710372701513633E-5</c:v>
                </c:pt>
                <c:pt idx="1704" formatCode="0.00E+00">
                  <c:v>2.0686101222900513E-5</c:v>
                </c:pt>
                <c:pt idx="1705" formatCode="0.00E+00">
                  <c:v>2.0661872386161626E-5</c:v>
                </c:pt>
                <c:pt idx="1706" formatCode="0.00E+00">
                  <c:v>2.0637686091467909E-5</c:v>
                </c:pt>
                <c:pt idx="1707" formatCode="0.00E+00">
                  <c:v>2.0613542239282806E-5</c:v>
                </c:pt>
                <c:pt idx="1708" formatCode="0.00E+00">
                  <c:v>2.0589440730360402E-5</c:v>
                </c:pt>
                <c:pt idx="1709" formatCode="0.00E+00">
                  <c:v>2.0565381465744613E-5</c:v>
                </c:pt>
                <c:pt idx="1710" formatCode="0.00E+00">
                  <c:v>2.0541364346768602E-5</c:v>
                </c:pt>
                <c:pt idx="1711" formatCode="0.00E+00">
                  <c:v>2.0517389275053009E-5</c:v>
                </c:pt>
                <c:pt idx="1712" formatCode="0.00E+00">
                  <c:v>2.0493456152505713E-5</c:v>
                </c:pt>
                <c:pt idx="1713" formatCode="0.00E+00">
                  <c:v>2.0469564881320214E-5</c:v>
                </c:pt>
                <c:pt idx="1714" formatCode="0.00E+00">
                  <c:v>2.0445715363975144E-5</c:v>
                </c:pt>
                <c:pt idx="1715" formatCode="0.00E+00">
                  <c:v>2.0421907503232727E-5</c:v>
                </c:pt>
                <c:pt idx="1716" formatCode="0.00E+00">
                  <c:v>2.0398141202138198E-5</c:v>
                </c:pt>
                <c:pt idx="1717" formatCode="0.00E+00">
                  <c:v>2.0374416364018999E-5</c:v>
                </c:pt>
                <c:pt idx="1718" formatCode="0.00E+00">
                  <c:v>2.0350732892482901E-5</c:v>
                </c:pt>
                <c:pt idx="1719" formatCode="0.00E+00">
                  <c:v>2.0327090691418199E-5</c:v>
                </c:pt>
                <c:pt idx="1720" formatCode="0.00E+00">
                  <c:v>2.03034896649918E-5</c:v>
                </c:pt>
                <c:pt idx="1721" formatCode="0.00E+00">
                  <c:v>2.0279929717648724E-5</c:v>
                </c:pt>
                <c:pt idx="1722" formatCode="0.00E+00">
                  <c:v>2.0256410754111121E-5</c:v>
                </c:pt>
                <c:pt idx="1723" formatCode="0.00E+00">
                  <c:v>2.0232932679376936E-5</c:v>
                </c:pt>
                <c:pt idx="1724" formatCode="0.00E+00">
                  <c:v>2.0209495398719415E-5</c:v>
                </c:pt>
                <c:pt idx="1725" formatCode="0.00E+00">
                  <c:v>2.0186098817686099E-5</c:v>
                </c:pt>
                <c:pt idx="1726" formatCode="0.00E+00">
                  <c:v>2.0162742842097399E-5</c:v>
                </c:pt>
                <c:pt idx="1727" formatCode="0.00E+00">
                  <c:v>2.0139427378046315E-5</c:v>
                </c:pt>
                <c:pt idx="1728" formatCode="0.00E+00">
                  <c:v>2.0116152331896797E-5</c:v>
                </c:pt>
                <c:pt idx="1729" formatCode="0.00E+00">
                  <c:v>2.0092917610283544E-5</c:v>
                </c:pt>
                <c:pt idx="1730" formatCode="0.00E+00">
                  <c:v>2.0069723120110412E-5</c:v>
                </c:pt>
                <c:pt idx="1731" formatCode="0.00E+00">
                  <c:v>2.0046568768549813E-5</c:v>
                </c:pt>
                <c:pt idx="1732" formatCode="0.00E+00">
                  <c:v>2.00234544630419E-5</c:v>
                </c:pt>
                <c:pt idx="1733" formatCode="0.00E+00">
                  <c:v>2.0000380111293327E-5</c:v>
                </c:pt>
                <c:pt idx="1734" formatCode="0.00E+00">
                  <c:v>1.9977345621276419E-5</c:v>
                </c:pt>
                <c:pt idx="1735" formatCode="0.00E+00">
                  <c:v>1.9954350901228517E-5</c:v>
                </c:pt>
                <c:pt idx="1736" formatCode="0.00E+00">
                  <c:v>1.9931395859650519E-5</c:v>
                </c:pt>
                <c:pt idx="1737" formatCode="0.00E+00">
                  <c:v>1.9908480405306722E-5</c:v>
                </c:pt>
                <c:pt idx="1738" formatCode="0.00E+00">
                  <c:v>1.9885604447223224E-5</c:v>
                </c:pt>
                <c:pt idx="1739" formatCode="0.00E+00">
                  <c:v>1.9862767894687426E-5</c:v>
                </c:pt>
                <c:pt idx="1740" formatCode="0.00E+00">
                  <c:v>1.9839970657246817E-5</c:v>
                </c:pt>
                <c:pt idx="1741" formatCode="0.00E+00">
                  <c:v>1.981721264470852E-5</c:v>
                </c:pt>
                <c:pt idx="1742" formatCode="0.00E+00">
                  <c:v>1.9794493767138024E-5</c:v>
                </c:pt>
                <c:pt idx="1743" formatCode="0.00E+00">
                  <c:v>1.9771813934858316E-5</c:v>
                </c:pt>
                <c:pt idx="1744" formatCode="0.00E+00">
                  <c:v>1.974917305844942E-5</c:v>
                </c:pt>
                <c:pt idx="1745" formatCode="0.00E+00">
                  <c:v>1.972657104874683E-5</c:v>
                </c:pt>
                <c:pt idx="1746" formatCode="0.00E+00">
                  <c:v>1.9704007816841121E-5</c:v>
                </c:pt>
                <c:pt idx="1747" formatCode="0.00E+00">
                  <c:v>1.9681483274077024E-5</c:v>
                </c:pt>
                <c:pt idx="1748" formatCode="0.00E+00">
                  <c:v>1.9658997332052512E-5</c:v>
                </c:pt>
                <c:pt idx="1749" formatCode="0.00E+00">
                  <c:v>1.9636549902617819E-5</c:v>
                </c:pt>
                <c:pt idx="1750" formatCode="0.00E+00">
                  <c:v>1.9614140897874516E-5</c:v>
                </c:pt>
                <c:pt idx="1751" formatCode="0.00E+00">
                  <c:v>1.9591770230175124E-5</c:v>
                </c:pt>
                <c:pt idx="1752" formatCode="0.00E+00">
                  <c:v>1.9569437812121719E-5</c:v>
                </c:pt>
                <c:pt idx="1753" formatCode="0.00E+00">
                  <c:v>1.954714355656522E-5</c:v>
                </c:pt>
                <c:pt idx="1754" formatCode="0.00E+00">
                  <c:v>1.9524887376604721E-5</c:v>
                </c:pt>
                <c:pt idx="1755" formatCode="0.00E+00">
                  <c:v>1.9502669185586522E-5</c:v>
                </c:pt>
                <c:pt idx="1756" formatCode="0.00E+00">
                  <c:v>1.9480488897103326E-5</c:v>
                </c:pt>
                <c:pt idx="1757" formatCode="0.00E+00">
                  <c:v>1.9458346424993305E-5</c:v>
                </c:pt>
                <c:pt idx="1758" formatCode="0.00E+00">
                  <c:v>1.9436241683339315E-5</c:v>
                </c:pt>
                <c:pt idx="1759" formatCode="0.00E+00">
                  <c:v>1.9414174586468028E-5</c:v>
                </c:pt>
                <c:pt idx="1760" formatCode="0.00E+00">
                  <c:v>1.9392145048949319E-5</c:v>
                </c:pt>
                <c:pt idx="1761" formatCode="0.00E+00">
                  <c:v>1.9370152985595017E-5</c:v>
                </c:pt>
                <c:pt idx="1762" formatCode="0.00E+00">
                  <c:v>1.9348198311458626E-5</c:v>
                </c:pt>
                <c:pt idx="1763" formatCode="0.00E+00">
                  <c:v>1.932628094183402E-5</c:v>
                </c:pt>
                <c:pt idx="1764" formatCode="0.00E+00">
                  <c:v>1.9304400792254721E-5</c:v>
                </c:pt>
                <c:pt idx="1765" formatCode="0.00E+00">
                  <c:v>1.9282557778493321E-5</c:v>
                </c:pt>
                <c:pt idx="1766" formatCode="0.00E+00">
                  <c:v>1.9260751816560628E-5</c:v>
                </c:pt>
                <c:pt idx="1767" formatCode="0.00E+00">
                  <c:v>1.9238982822704502E-5</c:v>
                </c:pt>
                <c:pt idx="1768" formatCode="0.00E+00">
                  <c:v>1.921725071340961E-5</c:v>
                </c:pt>
                <c:pt idx="1769" formatCode="0.00E+00">
                  <c:v>1.9195555405395921E-5</c:v>
                </c:pt>
                <c:pt idx="1770" formatCode="0.00E+00">
                  <c:v>1.9173896815618818E-5</c:v>
                </c:pt>
                <c:pt idx="1771" formatCode="0.00E+00">
                  <c:v>1.9152274861267226E-5</c:v>
                </c:pt>
                <c:pt idx="1772" formatCode="0.00E+00">
                  <c:v>1.913068945976392E-5</c:v>
                </c:pt>
                <c:pt idx="1773" formatCode="0.00E+00">
                  <c:v>1.9109140528763915E-5</c:v>
                </c:pt>
                <c:pt idx="1774" formatCode="0.00E+00">
                  <c:v>1.908762798615401E-5</c:v>
                </c:pt>
                <c:pt idx="1775" formatCode="0.00E+00">
                  <c:v>1.906615175005192E-5</c:v>
                </c:pt>
                <c:pt idx="1776" formatCode="0.00E+00">
                  <c:v>1.9044711738805824E-5</c:v>
                </c:pt>
                <c:pt idx="1777" formatCode="0.00E+00">
                  <c:v>1.9023307870992809E-5</c:v>
                </c:pt>
                <c:pt idx="1778" formatCode="0.00E+00">
                  <c:v>1.900194006541912E-5</c:v>
                </c:pt>
                <c:pt idx="1779" formatCode="0.00E+00">
                  <c:v>1.8980608241118629E-5</c:v>
                </c:pt>
                <c:pt idx="1780" formatCode="0.00E+00">
                  <c:v>1.895931231735222E-5</c:v>
                </c:pt>
                <c:pt idx="1781" formatCode="0.00E+00">
                  <c:v>1.8938052213607221E-5</c:v>
                </c:pt>
                <c:pt idx="1782" formatCode="0.00E+00">
                  <c:v>1.8916827849596518E-5</c:v>
                </c:pt>
                <c:pt idx="1783" formatCode="0.00E+00">
                  <c:v>1.889563914525792E-5</c:v>
                </c:pt>
                <c:pt idx="1784" formatCode="0.00E+00">
                  <c:v>1.8874486020753109E-5</c:v>
                </c:pt>
                <c:pt idx="1785" formatCode="0.00E+00">
                  <c:v>1.8853368396467226E-5</c:v>
                </c:pt>
                <c:pt idx="1786" formatCode="0.00E+00">
                  <c:v>1.883228619300771E-5</c:v>
                </c:pt>
                <c:pt idx="1787" formatCode="0.00E+00">
                  <c:v>1.8811239331204309E-5</c:v>
                </c:pt>
                <c:pt idx="1788" formatCode="0.00E+00">
                  <c:v>1.8790227732107319E-5</c:v>
                </c:pt>
                <c:pt idx="1789" formatCode="0.00E+00">
                  <c:v>1.8769251316987724E-5</c:v>
                </c:pt>
                <c:pt idx="1790" formatCode="0.00E+00">
                  <c:v>1.8748310007335917E-5</c:v>
                </c:pt>
                <c:pt idx="1791" formatCode="0.00E+00">
                  <c:v>1.8727403724861219E-5</c:v>
                </c:pt>
                <c:pt idx="1792" formatCode="0.00E+00">
                  <c:v>1.8706532391491017E-5</c:v>
                </c:pt>
                <c:pt idx="1793" formatCode="0.00E+00">
                  <c:v>1.8685695929370109E-5</c:v>
                </c:pt>
                <c:pt idx="1794" formatCode="0.00E+00">
                  <c:v>1.8664894260860132E-5</c:v>
                </c:pt>
                <c:pt idx="1795" formatCode="0.00E+00">
                  <c:v>1.8644127308538524E-5</c:v>
                </c:pt>
                <c:pt idx="1796" formatCode="0.00E+00">
                  <c:v>1.8623394995197819E-5</c:v>
                </c:pt>
                <c:pt idx="1797" formatCode="0.00E+00">
                  <c:v>1.8602697243845321E-5</c:v>
                </c:pt>
                <c:pt idx="1798" formatCode="0.00E+00">
                  <c:v>1.8582033977701907E-5</c:v>
                </c:pt>
                <c:pt idx="1799" formatCode="0.00E+00">
                  <c:v>1.8561405120201817E-5</c:v>
                </c:pt>
                <c:pt idx="1800" formatCode="0.00E+00">
                  <c:v>1.8540810594991312E-5</c:v>
                </c:pt>
                <c:pt idx="1801" formatCode="0.00E+00">
                  <c:v>1.852025032592872E-5</c:v>
                </c:pt>
                <c:pt idx="1802" formatCode="0.00E+00">
                  <c:v>1.849972423708292E-5</c:v>
                </c:pt>
                <c:pt idx="1803" formatCode="0.00E+00">
                  <c:v>1.8479232252733203E-5</c:v>
                </c:pt>
                <c:pt idx="1804" formatCode="0.00E+00">
                  <c:v>1.8458774297368727E-5</c:v>
                </c:pt>
                <c:pt idx="1805" formatCode="0.00E+00">
                  <c:v>1.8438350295687126E-5</c:v>
                </c:pt>
                <c:pt idx="1806" formatCode="0.00E+00">
                  <c:v>1.8417960172594299E-5</c:v>
                </c:pt>
                <c:pt idx="1807" formatCode="0.00E+00">
                  <c:v>1.8397603853203701E-5</c:v>
                </c:pt>
                <c:pt idx="1808" formatCode="0.00E+00">
                  <c:v>1.837728126283562E-5</c:v>
                </c:pt>
                <c:pt idx="1809" formatCode="0.00E+00">
                  <c:v>1.8356992327016401E-5</c:v>
                </c:pt>
                <c:pt idx="1810" formatCode="0.00E+00">
                  <c:v>1.8336736971477905E-5</c:v>
                </c:pt>
                <c:pt idx="1811" formatCode="0.00E+00">
                  <c:v>1.8316515122156409E-5</c:v>
                </c:pt>
                <c:pt idx="1812" formatCode="0.00E+00">
                  <c:v>1.8296326705192809E-5</c:v>
                </c:pt>
                <c:pt idx="1813" formatCode="0.00E+00">
                  <c:v>1.8276171646930924E-5</c:v>
                </c:pt>
                <c:pt idx="1814" formatCode="0.00E+00">
                  <c:v>1.8256049873917512E-5</c:v>
                </c:pt>
                <c:pt idx="1815" formatCode="0.00E+00">
                  <c:v>1.8235961312901509E-5</c:v>
                </c:pt>
                <c:pt idx="1816" formatCode="0.00E+00">
                  <c:v>1.8215905890833017E-5</c:v>
                </c:pt>
                <c:pt idx="1817" formatCode="0.00E+00">
                  <c:v>1.8195883534862817E-5</c:v>
                </c:pt>
                <c:pt idx="1818" formatCode="0.00E+00">
                  <c:v>1.8175894172342101E-5</c:v>
                </c:pt>
                <c:pt idx="1819" formatCode="0.00E+00">
                  <c:v>1.8155937730821201E-5</c:v>
                </c:pt>
                <c:pt idx="1820" formatCode="0.00E+00">
                  <c:v>1.8136014138049205E-5</c:v>
                </c:pt>
                <c:pt idx="1821" formatCode="0.00E+00">
                  <c:v>1.811612332197351E-5</c:v>
                </c:pt>
                <c:pt idx="1822" formatCode="0.00E+00">
                  <c:v>1.8096265210738615E-5</c:v>
                </c:pt>
                <c:pt idx="1823" formatCode="0.00E+00">
                  <c:v>1.807643973268612E-5</c:v>
                </c:pt>
                <c:pt idx="1824" formatCode="0.00E+00">
                  <c:v>1.8056646816353605E-5</c:v>
                </c:pt>
                <c:pt idx="1825" formatCode="0.00E+00">
                  <c:v>1.8036886390474211E-5</c:v>
                </c:pt>
                <c:pt idx="1826" formatCode="0.00E+00">
                  <c:v>1.8017158383976114E-5</c:v>
                </c:pt>
                <c:pt idx="1827" formatCode="0.00E+00">
                  <c:v>1.7997462725981301E-5</c:v>
                </c:pt>
                <c:pt idx="1828" formatCode="0.00E+00">
                  <c:v>1.797779934580592E-5</c:v>
                </c:pt>
                <c:pt idx="1829" formatCode="0.00E+00">
                  <c:v>1.7958168172958401E-5</c:v>
                </c:pt>
                <c:pt idx="1830" formatCode="0.00E+00">
                  <c:v>1.7938569137140109E-5</c:v>
                </c:pt>
                <c:pt idx="1831" formatCode="0.00E+00">
                  <c:v>1.7919002168243801E-5</c:v>
                </c:pt>
                <c:pt idx="1832" formatCode="0.00E+00">
                  <c:v>1.7899467196353211E-5</c:v>
                </c:pt>
                <c:pt idx="1833" formatCode="0.00E+00">
                  <c:v>1.78799641517429E-5</c:v>
                </c:pt>
                <c:pt idx="1834" formatCode="0.00E+00">
                  <c:v>1.7860492964876803E-5</c:v>
                </c:pt>
                <c:pt idx="1835" formatCode="0.00E+00">
                  <c:v>1.7841053566408315E-5</c:v>
                </c:pt>
                <c:pt idx="1836" formatCode="0.00E+00">
                  <c:v>1.7821645887179411E-5</c:v>
                </c:pt>
                <c:pt idx="1837" formatCode="0.00E+00">
                  <c:v>1.7802269858220012E-5</c:v>
                </c:pt>
                <c:pt idx="1838" formatCode="0.00E+00">
                  <c:v>1.7782925410747219E-5</c:v>
                </c:pt>
                <c:pt idx="1839" formatCode="0.00E+00">
                  <c:v>1.7763612476165111E-5</c:v>
                </c:pt>
                <c:pt idx="1840" formatCode="0.00E+00">
                  <c:v>1.774433098606391E-5</c:v>
                </c:pt>
                <c:pt idx="1841" formatCode="0.00E+00">
                  <c:v>1.772508087221921E-5</c:v>
                </c:pt>
                <c:pt idx="1842" formatCode="0.00E+00">
                  <c:v>1.770586206659151E-5</c:v>
                </c:pt>
                <c:pt idx="1843" formatCode="0.00E+00">
                  <c:v>1.768667450132591E-5</c:v>
                </c:pt>
                <c:pt idx="1844" formatCode="0.00E+00">
                  <c:v>1.766751810875101E-5</c:v>
                </c:pt>
                <c:pt idx="1845" formatCode="0.00E+00">
                  <c:v>1.7648392821378501E-5</c:v>
                </c:pt>
                <c:pt idx="1846" formatCode="0.00E+00">
                  <c:v>1.7629298571902801E-5</c:v>
                </c:pt>
                <c:pt idx="1847" formatCode="0.00E+00">
                  <c:v>1.7610235293200118E-5</c:v>
                </c:pt>
                <c:pt idx="1848" formatCode="0.00E+00">
                  <c:v>1.7591202918328101E-5</c:v>
                </c:pt>
                <c:pt idx="1849" formatCode="0.00E+00">
                  <c:v>1.757220138052511E-5</c:v>
                </c:pt>
                <c:pt idx="1850" formatCode="0.00E+00">
                  <c:v>1.7553230613209809E-5</c:v>
                </c:pt>
                <c:pt idx="1851" formatCode="0.00E+00">
                  <c:v>1.7534290549980209E-5</c:v>
                </c:pt>
                <c:pt idx="1852" formatCode="0.00E+00">
                  <c:v>1.7515381124613701E-5</c:v>
                </c:pt>
                <c:pt idx="1853" formatCode="0.00E+00">
                  <c:v>1.749650227106581E-5</c:v>
                </c:pt>
                <c:pt idx="1854" formatCode="0.00E+00">
                  <c:v>1.7477653923470002E-5</c:v>
                </c:pt>
                <c:pt idx="1855" formatCode="0.00E+00">
                  <c:v>1.7458836016137118E-5</c:v>
                </c:pt>
                <c:pt idx="1856" formatCode="0.00E+00">
                  <c:v>1.7440048483554501E-5</c:v>
                </c:pt>
                <c:pt idx="1857" formatCode="0.00E+00">
                  <c:v>1.742129126038602E-5</c:v>
                </c:pt>
                <c:pt idx="1858" formatCode="0.00E+00">
                  <c:v>1.7402564281470817E-5</c:v>
                </c:pt>
                <c:pt idx="1859" formatCode="0.00E+00">
                  <c:v>1.7383867481823011E-5</c:v>
                </c:pt>
                <c:pt idx="1860" formatCode="0.00E+00">
                  <c:v>1.7365200796631412E-5</c:v>
                </c:pt>
                <c:pt idx="1861" formatCode="0.00E+00">
                  <c:v>1.7346564161258514E-5</c:v>
                </c:pt>
                <c:pt idx="1862" formatCode="0.00E+00">
                  <c:v>1.7327957511240301E-5</c:v>
                </c:pt>
                <c:pt idx="1863" formatCode="0.00E+00">
                  <c:v>1.7309380782285314E-5</c:v>
                </c:pt>
                <c:pt idx="1864" formatCode="0.00E+00">
                  <c:v>1.7290833910274501E-5</c:v>
                </c:pt>
                <c:pt idx="1865" formatCode="0.00E+00">
                  <c:v>1.7272316831260405E-5</c:v>
                </c:pt>
                <c:pt idx="1866" formatCode="0.00E+00">
                  <c:v>1.7253829481466616E-5</c:v>
                </c:pt>
                <c:pt idx="1867" formatCode="0.00E+00">
                  <c:v>1.7235371797287419E-5</c:v>
                </c:pt>
                <c:pt idx="1868" formatCode="0.00E+00">
                  <c:v>1.7216943715286905E-5</c:v>
                </c:pt>
                <c:pt idx="1869" formatCode="0.00E+00">
                  <c:v>1.7198545172198899E-5</c:v>
                </c:pt>
                <c:pt idx="1870" formatCode="0.00E+00">
                  <c:v>1.7180176104926009E-5</c:v>
                </c:pt>
                <c:pt idx="1871" formatCode="0.00E+00">
                  <c:v>1.7161836450539211E-5</c:v>
                </c:pt>
                <c:pt idx="1872" formatCode="0.00E+00">
                  <c:v>1.7143526146277322E-5</c:v>
                </c:pt>
                <c:pt idx="1873" formatCode="0.00E+00">
                  <c:v>1.7125245129546401E-5</c:v>
                </c:pt>
                <c:pt idx="1874" formatCode="0.00E+00">
                  <c:v>1.7106993337919601E-5</c:v>
                </c:pt>
                <c:pt idx="1875" formatCode="0.00E+00">
                  <c:v>1.7088770709135918E-5</c:v>
                </c:pt>
                <c:pt idx="1876" formatCode="0.00E+00">
                  <c:v>1.7070577181100312E-5</c:v>
                </c:pt>
                <c:pt idx="1877" formatCode="0.00E+00">
                  <c:v>1.7052412691882809E-5</c:v>
                </c:pt>
                <c:pt idx="1878" formatCode="0.00E+00">
                  <c:v>1.7034277179718109E-5</c:v>
                </c:pt>
                <c:pt idx="1879" formatCode="0.00E+00">
                  <c:v>1.7016170583005011E-5</c:v>
                </c:pt>
                <c:pt idx="1880" formatCode="0.00E+00">
                  <c:v>1.699809284030611E-5</c:v>
                </c:pt>
                <c:pt idx="1881" formatCode="0.00E+00">
                  <c:v>1.6980043890346812E-5</c:v>
                </c:pt>
                <c:pt idx="1882" formatCode="0.00E+00">
                  <c:v>1.6962023672015226E-5</c:v>
                </c:pt>
                <c:pt idx="1883" formatCode="0.00E+00">
                  <c:v>1.6944032124361509E-5</c:v>
                </c:pt>
                <c:pt idx="1884" formatCode="0.00E+00">
                  <c:v>1.692606918659742E-5</c:v>
                </c:pt>
                <c:pt idx="1885" formatCode="0.00E+00">
                  <c:v>1.690813479809562E-5</c:v>
                </c:pt>
                <c:pt idx="1886" formatCode="0.00E+00">
                  <c:v>1.6890228898389222E-5</c:v>
                </c:pt>
                <c:pt idx="1887" formatCode="0.00E+00">
                  <c:v>1.6872351427171509E-5</c:v>
                </c:pt>
                <c:pt idx="1888" formatCode="0.00E+00">
                  <c:v>1.685450232429511E-5</c:v>
                </c:pt>
                <c:pt idx="1889" formatCode="0.00E+00">
                  <c:v>1.6836681529771809E-5</c:v>
                </c:pt>
                <c:pt idx="1890" formatCode="0.00E+00">
                  <c:v>1.681888898377161E-5</c:v>
                </c:pt>
                <c:pt idx="1891" formatCode="0.00E+00">
                  <c:v>1.6801124626622926E-5</c:v>
                </c:pt>
                <c:pt idx="1892" formatCode="0.00E+00">
                  <c:v>1.6783388398811026E-5</c:v>
                </c:pt>
                <c:pt idx="1893" formatCode="0.00E+00">
                  <c:v>1.6765680240978722E-5</c:v>
                </c:pt>
                <c:pt idx="1894" formatCode="0.00E+00">
                  <c:v>1.6748000093925122E-5</c:v>
                </c:pt>
                <c:pt idx="1895" formatCode="0.00E+00">
                  <c:v>1.6730347898605117E-5</c:v>
                </c:pt>
                <c:pt idx="1896" formatCode="0.00E+00">
                  <c:v>1.6712723596129309E-5</c:v>
                </c:pt>
                <c:pt idx="1897" formatCode="0.00E+00">
                  <c:v>1.669512712776342E-5</c:v>
                </c:pt>
                <c:pt idx="1898" formatCode="0.00E+00">
                  <c:v>1.667755843492742E-5</c:v>
                </c:pt>
                <c:pt idx="1899" formatCode="0.00E+00">
                  <c:v>1.6660017459195412E-5</c:v>
                </c:pt>
                <c:pt idx="1900" formatCode="0.00E+00">
                  <c:v>1.6642504142295124E-5</c:v>
                </c:pt>
                <c:pt idx="1901" formatCode="0.00E+00">
                  <c:v>1.6625018426107016E-5</c:v>
                </c:pt>
                <c:pt idx="1902" formatCode="0.00E+00">
                  <c:v>1.6607560252664721E-5</c:v>
                </c:pt>
                <c:pt idx="1903" formatCode="0.00E+00">
                  <c:v>1.6590129564153421E-5</c:v>
                </c:pt>
                <c:pt idx="1904" formatCode="0.00E+00">
                  <c:v>1.6572726302910016E-5</c:v>
                </c:pt>
                <c:pt idx="1905" formatCode="0.00E+00">
                  <c:v>1.6555350411422917E-5</c:v>
                </c:pt>
                <c:pt idx="1906" formatCode="0.00E+00">
                  <c:v>1.6538001832330616E-5</c:v>
                </c:pt>
                <c:pt idx="1907" formatCode="0.00E+00">
                  <c:v>1.6520680508422315E-5</c:v>
                </c:pt>
                <c:pt idx="1908" formatCode="0.00E+00">
                  <c:v>1.6503386382636719E-5</c:v>
                </c:pt>
                <c:pt idx="1909" formatCode="0.00E+00">
                  <c:v>1.6486119398061626E-5</c:v>
                </c:pt>
                <c:pt idx="1910" formatCode="0.00E+00">
                  <c:v>1.6468879497933929E-5</c:v>
                </c:pt>
                <c:pt idx="1911" formatCode="0.00E+00">
                  <c:v>1.645166662563861E-5</c:v>
                </c:pt>
                <c:pt idx="1912" formatCode="0.00E+00">
                  <c:v>1.643448072470851E-5</c:v>
                </c:pt>
                <c:pt idx="1913" formatCode="0.00E+00">
                  <c:v>1.6417321738824119E-5</c:v>
                </c:pt>
                <c:pt idx="1914" formatCode="0.00E+00">
                  <c:v>1.6400189611812432E-5</c:v>
                </c:pt>
                <c:pt idx="1915" formatCode="0.00E+00">
                  <c:v>1.6383084287647224E-5</c:v>
                </c:pt>
                <c:pt idx="1916" formatCode="0.00E+00">
                  <c:v>1.636600571044822E-5</c:v>
                </c:pt>
                <c:pt idx="1917" formatCode="0.00E+00">
                  <c:v>1.6348953824480611E-5</c:v>
                </c:pt>
                <c:pt idx="1918" formatCode="0.00E+00">
                  <c:v>1.63319285741548E-5</c:v>
                </c:pt>
                <c:pt idx="1919" formatCode="0.00E+00">
                  <c:v>1.6314929904025709E-5</c:v>
                </c:pt>
                <c:pt idx="1920" formatCode="0.00E+00">
                  <c:v>1.6297957758792509E-5</c:v>
                </c:pt>
                <c:pt idx="1921" formatCode="0.00E+00">
                  <c:v>1.6281012083298109E-5</c:v>
                </c:pt>
                <c:pt idx="1922" formatCode="0.00E+00">
                  <c:v>1.6264092822528701E-5</c:v>
                </c:pt>
                <c:pt idx="1923" formatCode="0.00E+00">
                  <c:v>1.6247199921613517E-5</c:v>
                </c:pt>
                <c:pt idx="1924" formatCode="0.00E+00">
                  <c:v>1.6230333325823701E-5</c:v>
                </c:pt>
                <c:pt idx="1925" formatCode="0.00E+00">
                  <c:v>1.6213492980573002E-5</c:v>
                </c:pt>
                <c:pt idx="1926" formatCode="0.00E+00">
                  <c:v>1.619667883141612E-5</c:v>
                </c:pt>
                <c:pt idx="1927" formatCode="0.00E+00">
                  <c:v>1.6179890824049203E-5</c:v>
                </c:pt>
                <c:pt idx="1928" formatCode="0.00E+00">
                  <c:v>1.616312890430892E-5</c:v>
                </c:pt>
                <c:pt idx="1929" formatCode="0.00E+00">
                  <c:v>1.6146393018172017E-5</c:v>
                </c:pt>
                <c:pt idx="1930" formatCode="0.00E+00">
                  <c:v>1.6129683111755212E-5</c:v>
                </c:pt>
                <c:pt idx="1931" formatCode="0.00E+00">
                  <c:v>1.6112999131314403E-5</c:v>
                </c:pt>
                <c:pt idx="1932" formatCode="0.00E+00">
                  <c:v>1.6096341023244501E-5</c:v>
                </c:pt>
                <c:pt idx="1933" formatCode="0.00E+00">
                  <c:v>1.607970873407881E-5</c:v>
                </c:pt>
                <c:pt idx="1934" formatCode="0.00E+00">
                  <c:v>1.606310221048882E-5</c:v>
                </c:pt>
                <c:pt idx="1935" formatCode="0.00E+00">
                  <c:v>1.6046521399283329E-5</c:v>
                </c:pt>
                <c:pt idx="1936" formatCode="0.00E+00">
                  <c:v>1.6029966247408615E-5</c:v>
                </c:pt>
                <c:pt idx="1937" formatCode="0.00E+00">
                  <c:v>1.6013436701947709E-5</c:v>
                </c:pt>
                <c:pt idx="1938" formatCode="0.00E+00">
                  <c:v>1.5996932710119707E-5</c:v>
                </c:pt>
                <c:pt idx="1939" formatCode="0.00E+00">
                  <c:v>1.5980454219279921E-5</c:v>
                </c:pt>
                <c:pt idx="1940" formatCode="0.00E+00">
                  <c:v>1.5964001176919112E-5</c:v>
                </c:pt>
                <c:pt idx="1941" formatCode="0.00E+00">
                  <c:v>1.5947573530662918E-5</c:v>
                </c:pt>
                <c:pt idx="1942" formatCode="0.00E+00">
                  <c:v>1.593117122827202E-5</c:v>
                </c:pt>
                <c:pt idx="1943" formatCode="0.00E+00">
                  <c:v>1.5914794217640812E-5</c:v>
                </c:pt>
                <c:pt idx="1944" formatCode="0.00E+00">
                  <c:v>1.5898442446798101E-5</c:v>
                </c:pt>
                <c:pt idx="1945" formatCode="0.00E+00">
                  <c:v>1.5882115863905819E-5</c:v>
                </c:pt>
                <c:pt idx="1946" formatCode="0.00E+00">
                  <c:v>1.5865814417258819E-5</c:v>
                </c:pt>
                <c:pt idx="1947" formatCode="0.00E+00">
                  <c:v>1.5849538055284711E-5</c:v>
                </c:pt>
                <c:pt idx="1948" formatCode="0.00E+00">
                  <c:v>1.5833286726543301E-5</c:v>
                </c:pt>
                <c:pt idx="1949" formatCode="0.00E+00">
                  <c:v>1.5817060379726207E-5</c:v>
                </c:pt>
                <c:pt idx="1950" formatCode="0.00E+00">
                  <c:v>1.5800858963656318E-5</c:v>
                </c:pt>
                <c:pt idx="1951" formatCode="0.00E+00">
                  <c:v>1.5784682427287511E-5</c:v>
                </c:pt>
                <c:pt idx="1952" formatCode="0.00E+00">
                  <c:v>1.5768530719704416E-5</c:v>
                </c:pt>
                <c:pt idx="1953" formatCode="0.00E+00">
                  <c:v>1.5752403790121701E-5</c:v>
                </c:pt>
                <c:pt idx="1954" formatCode="0.00E+00">
                  <c:v>1.573630158788381E-5</c:v>
                </c:pt>
                <c:pt idx="1955" formatCode="0.00E+00">
                  <c:v>1.5720224062464517E-5</c:v>
                </c:pt>
                <c:pt idx="1956" formatCode="0.00E+00">
                  <c:v>1.5704171163466722E-5</c:v>
                </c:pt>
                <c:pt idx="1957" formatCode="0.00E+00">
                  <c:v>1.5688142840621902E-5</c:v>
                </c:pt>
                <c:pt idx="1958" formatCode="0.00E+00">
                  <c:v>1.567213904378962E-5</c:v>
                </c:pt>
                <c:pt idx="1959" formatCode="0.00E+00">
                  <c:v>1.565615972295732E-5</c:v>
                </c:pt>
                <c:pt idx="1960" formatCode="0.00E+00">
                  <c:v>1.5640204828239811E-5</c:v>
                </c:pt>
                <c:pt idx="1961" formatCode="0.00E+00">
                  <c:v>1.5624274309878917E-5</c:v>
                </c:pt>
                <c:pt idx="1962" formatCode="0.00E+00">
                  <c:v>1.5608368118243309E-5</c:v>
                </c:pt>
                <c:pt idx="1963" formatCode="0.00E+00">
                  <c:v>1.559248620382751E-5</c:v>
                </c:pt>
                <c:pt idx="1964" formatCode="0.00E+00">
                  <c:v>1.557662851725231E-5</c:v>
                </c:pt>
                <c:pt idx="1965" formatCode="0.00E+00">
                  <c:v>1.5560795009263818E-5</c:v>
                </c:pt>
                <c:pt idx="1966" formatCode="0.00E+00">
                  <c:v>1.554498563073312E-5</c:v>
                </c:pt>
                <c:pt idx="1967" formatCode="0.00E+00">
                  <c:v>1.552920033265611E-5</c:v>
                </c:pt>
                <c:pt idx="1968" formatCode="0.00E+00">
                  <c:v>1.5513439066153117E-5</c:v>
                </c:pt>
                <c:pt idx="1969" formatCode="0.00E+00">
                  <c:v>1.5497701782468317E-5</c:v>
                </c:pt>
                <c:pt idx="1970" formatCode="0.00E+00">
                  <c:v>1.5481988432969513E-5</c:v>
                </c:pt>
                <c:pt idx="1971" formatCode="0.00E+00">
                  <c:v>1.5466298969147701E-5</c:v>
                </c:pt>
                <c:pt idx="1972" formatCode="0.00E+00">
                  <c:v>1.545063334261671E-5</c:v>
                </c:pt>
                <c:pt idx="1973" formatCode="0.00E+00">
                  <c:v>1.5434991505112803E-5</c:v>
                </c:pt>
                <c:pt idx="1974" formatCode="0.00E+00">
                  <c:v>1.5419373408494401E-5</c:v>
                </c:pt>
                <c:pt idx="1975" formatCode="0.00E+00">
                  <c:v>1.5403779004741615E-5</c:v>
                </c:pt>
                <c:pt idx="1976" formatCode="0.00E+00">
                  <c:v>1.5388208245955818E-5</c:v>
                </c:pt>
                <c:pt idx="1977" formatCode="0.00E+00">
                  <c:v>1.5372661084359405E-5</c:v>
                </c:pt>
                <c:pt idx="1978" formatCode="0.00E+00">
                  <c:v>1.53571374722956E-5</c:v>
                </c:pt>
                <c:pt idx="1979" formatCode="0.00E+00">
                  <c:v>1.5341637362227419E-5</c:v>
                </c:pt>
                <c:pt idx="1980" formatCode="0.00E+00">
                  <c:v>1.5326160706738219E-5</c:v>
                </c:pt>
                <c:pt idx="1981" formatCode="0.00E+00">
                  <c:v>1.531070745853071E-5</c:v>
                </c:pt>
                <c:pt idx="1982" formatCode="0.00E+00">
                  <c:v>1.5295277570426599E-5</c:v>
                </c:pt>
                <c:pt idx="1983" formatCode="0.00E+00">
                  <c:v>1.5279870995366614E-5</c:v>
                </c:pt>
                <c:pt idx="1984" formatCode="0.00E+00">
                  <c:v>1.5264487686409812E-5</c:v>
                </c:pt>
                <c:pt idx="1985" formatCode="0.00E+00">
                  <c:v>1.5249127596733414E-5</c:v>
                </c:pt>
                <c:pt idx="1986" formatCode="0.00E+00">
                  <c:v>1.5233790679632312E-5</c:v>
                </c:pt>
                <c:pt idx="1987" formatCode="0.00E+00">
                  <c:v>1.5218476888518813E-5</c:v>
                </c:pt>
                <c:pt idx="1988" formatCode="0.00E+00">
                  <c:v>1.5203186176922108E-5</c:v>
                </c:pt>
                <c:pt idx="1989" formatCode="0.00E+00">
                  <c:v>1.518791849848831E-5</c:v>
                </c:pt>
                <c:pt idx="1990" formatCode="0.00E+00">
                  <c:v>1.5172673806979601E-5</c:v>
                </c:pt>
                <c:pt idx="1991" formatCode="0.00E+00">
                  <c:v>1.5157452056274201E-5</c:v>
                </c:pt>
                <c:pt idx="1992" formatCode="0.00E+00">
                  <c:v>1.5142253200366113E-5</c:v>
                </c:pt>
                <c:pt idx="1993" formatCode="0.00E+00">
                  <c:v>1.5127077193364313E-5</c:v>
                </c:pt>
                <c:pt idx="1994" formatCode="0.00E+00">
                  <c:v>1.5111923989492901E-5</c:v>
                </c:pt>
                <c:pt idx="1995" formatCode="0.00E+00">
                  <c:v>1.50967935430905E-5</c:v>
                </c:pt>
                <c:pt idx="1996" formatCode="0.00E+00">
                  <c:v>1.5081685808610017E-5</c:v>
                </c:pt>
                <c:pt idx="1997" formatCode="0.00E+00">
                  <c:v>1.5066600740618117E-5</c:v>
                </c:pt>
                <c:pt idx="1998" formatCode="0.00E+00">
                  <c:v>1.505153829379522E-5</c:v>
                </c:pt>
                <c:pt idx="1999" formatCode="0.00E+00">
                  <c:v>1.5036498422934701E-5</c:v>
                </c:pt>
                <c:pt idx="2000" formatCode="0.00E+00">
                  <c:v>1.5021481082943113E-5</c:v>
                </c:pt>
                <c:pt idx="2001" formatCode="0.00E+00">
                  <c:v>1.5006486228839213E-5</c:v>
                </c:pt>
                <c:pt idx="2002" formatCode="0.00E+00">
                  <c:v>1.4991513815754107E-5</c:v>
                </c:pt>
                <c:pt idx="2003" formatCode="0.00E+00">
                  <c:v>1.4976563798930812E-5</c:v>
                </c:pt>
                <c:pt idx="2004" formatCode="0.00E+00">
                  <c:v>1.4961636133723801E-5</c:v>
                </c:pt>
                <c:pt idx="2005" formatCode="0.00E+00">
                  <c:v>1.4946730775598806E-5</c:v>
                </c:pt>
                <c:pt idx="2006" formatCode="0.00E+00">
                  <c:v>1.493184768013231E-5</c:v>
                </c:pt>
                <c:pt idx="2007" formatCode="0.00E+00">
                  <c:v>1.49169868030114E-5</c:v>
                </c:pt>
                <c:pt idx="2008" formatCode="0.00E+00">
                  <c:v>1.4902148100033309E-5</c:v>
                </c:pt>
                <c:pt idx="2009" formatCode="0.00E+00">
                  <c:v>1.4887331527105207E-5</c:v>
                </c:pt>
                <c:pt idx="2010" formatCode="0.00E+00">
                  <c:v>1.4872537040243707E-5</c:v>
                </c:pt>
                <c:pt idx="2011" formatCode="0.00E+00">
                  <c:v>1.48577645955747E-5</c:v>
                </c:pt>
                <c:pt idx="2012" formatCode="0.00E+00">
                  <c:v>1.4843014149333113E-5</c:v>
                </c:pt>
                <c:pt idx="2013" formatCode="0.00E+00">
                  <c:v>1.4828285657862217E-5</c:v>
                </c:pt>
                <c:pt idx="2014" formatCode="0.00E+00">
                  <c:v>1.4813579077613516E-5</c:v>
                </c:pt>
                <c:pt idx="2015" formatCode="0.00E+00">
                  <c:v>1.4798894365146503E-5</c:v>
                </c:pt>
                <c:pt idx="2016" formatCode="0.00E+00">
                  <c:v>1.4784231477128505E-5</c:v>
                </c:pt>
                <c:pt idx="2017" formatCode="0.00E+00">
                  <c:v>1.4769590370333707E-5</c:v>
                </c:pt>
                <c:pt idx="2018" formatCode="0.00E+00">
                  <c:v>1.4754971001643506E-5</c:v>
                </c:pt>
                <c:pt idx="2019" formatCode="0.00E+00">
                  <c:v>1.4740373328046009E-5</c:v>
                </c:pt>
                <c:pt idx="2020" formatCode="0.00E+00">
                  <c:v>1.4725797306635413E-5</c:v>
                </c:pt>
                <c:pt idx="2021" formatCode="0.00E+00">
                  <c:v>1.4711242894612101E-5</c:v>
                </c:pt>
                <c:pt idx="2022" formatCode="0.00E+00">
                  <c:v>1.4696710049282213E-5</c:v>
                </c:pt>
                <c:pt idx="2023" formatCode="0.00E+00">
                  <c:v>1.4682198728057017E-5</c:v>
                </c:pt>
                <c:pt idx="2024" formatCode="0.00E+00">
                  <c:v>1.466770888845311E-5</c:v>
                </c:pt>
                <c:pt idx="2025" formatCode="0.00E+00">
                  <c:v>1.4653240488091699E-5</c:v>
                </c:pt>
                <c:pt idx="2026" formatCode="0.00E+00">
                  <c:v>1.4638793484698499E-5</c:v>
                </c:pt>
                <c:pt idx="2027" formatCode="0.00E+00">
                  <c:v>1.4624367836103501E-5</c:v>
                </c:pt>
                <c:pt idx="2028" formatCode="0.00E+00">
                  <c:v>1.4609963500240199E-5</c:v>
                </c:pt>
                <c:pt idx="2029" formatCode="0.00E+00">
                  <c:v>1.4595580435145907E-5</c:v>
                </c:pt>
                <c:pt idx="2030" formatCode="0.00E+00">
                  <c:v>1.4581218598961206E-5</c:v>
                </c:pt>
                <c:pt idx="2031" formatCode="0.00E+00">
                  <c:v>1.456687794992921E-5</c:v>
                </c:pt>
                <c:pt idx="2032" formatCode="0.00E+00">
                  <c:v>1.4552558446396113E-5</c:v>
                </c:pt>
                <c:pt idx="2033" formatCode="0.00E+00">
                  <c:v>1.4538260046810207E-5</c:v>
                </c:pt>
                <c:pt idx="2034" formatCode="0.00E+00">
                  <c:v>1.4523982709721601E-5</c:v>
                </c:pt>
                <c:pt idx="2035" formatCode="0.00E+00">
                  <c:v>1.4509726393782614E-5</c:v>
                </c:pt>
                <c:pt idx="2036" formatCode="0.00E+00">
                  <c:v>1.4495491057746401E-5</c:v>
                </c:pt>
                <c:pt idx="2037" formatCode="0.00E+00">
                  <c:v>1.4481276660467719E-5</c:v>
                </c:pt>
                <c:pt idx="2038" formatCode="0.00E+00">
                  <c:v>1.44670831609019E-5</c:v>
                </c:pt>
                <c:pt idx="2039" formatCode="0.00E+00">
                  <c:v>1.44529105181047E-5</c:v>
                </c:pt>
                <c:pt idx="2040" formatCode="0.00E+00">
                  <c:v>1.4438758691232414E-5</c:v>
                </c:pt>
                <c:pt idx="2041" formatCode="0.00E+00">
                  <c:v>1.4424627639540907E-5</c:v>
                </c:pt>
                <c:pt idx="2042" formatCode="0.00E+00">
                  <c:v>1.4410517322386107E-5</c:v>
                </c:pt>
                <c:pt idx="2043" formatCode="0.00E+00">
                  <c:v>1.4396427699222813E-5</c:v>
                </c:pt>
                <c:pt idx="2044" formatCode="0.00E+00">
                  <c:v>1.4382358729605114E-5</c:v>
                </c:pt>
                <c:pt idx="2045" formatCode="0.00E+00">
                  <c:v>1.4368310373186001E-5</c:v>
                </c:pt>
                <c:pt idx="2046" formatCode="0.00E+00">
                  <c:v>1.4354282589716799E-5</c:v>
                </c:pt>
              </c:numCache>
            </c:numRef>
          </c:yVal>
        </c:ser>
        <c:axId val="113242880"/>
        <c:axId val="113721344"/>
      </c:scatterChart>
      <c:valAx>
        <c:axId val="113242880"/>
        <c:scaling>
          <c:logBase val="10"/>
          <c:orientation val="minMax"/>
          <c:min val="1"/>
        </c:scaling>
        <c:axPos val="b"/>
        <c:title>
          <c:tx>
            <c:rich>
              <a:bodyPr/>
              <a:lstStyle/>
              <a:p>
                <a:pPr>
                  <a:defRPr sz="1000"/>
                </a:pPr>
                <a:r>
                  <a:rPr lang="en-US" sz="1000"/>
                  <a:t>Wavenumber</a:t>
                </a:r>
              </a:p>
            </c:rich>
          </c:tx>
          <c:layout/>
        </c:title>
        <c:numFmt formatCode="General" sourceLinked="1"/>
        <c:tickLblPos val="nextTo"/>
        <c:txPr>
          <a:bodyPr/>
          <a:lstStyle/>
          <a:p>
            <a:pPr>
              <a:defRPr sz="800"/>
            </a:pPr>
            <a:endParaRPr lang="en-US"/>
          </a:p>
        </c:txPr>
        <c:crossAx val="113721344"/>
        <c:crossesAt val="1.0000000000000033E-8"/>
        <c:crossBetween val="midCat"/>
      </c:valAx>
      <c:valAx>
        <c:axId val="113721344"/>
        <c:scaling>
          <c:logBase val="10"/>
          <c:orientation val="minMax"/>
          <c:max val="10"/>
          <c:min val="1.0000000000000023E-5"/>
        </c:scaling>
        <c:axPos val="l"/>
        <c:title>
          <c:tx>
            <c:rich>
              <a:bodyPr rot="-5400000" vert="horz"/>
              <a:lstStyle/>
              <a:p>
                <a:pPr>
                  <a:defRPr sz="1000"/>
                </a:pPr>
                <a:r>
                  <a:rPr lang="en-US" sz="1000"/>
                  <a:t>Power</a:t>
                </a:r>
              </a:p>
            </c:rich>
          </c:tx>
          <c:layout>
            <c:manualLayout>
              <c:xMode val="edge"/>
              <c:yMode val="edge"/>
              <c:x val="1.429363855291284E-2"/>
              <c:y val="0.31001634531272437"/>
            </c:manualLayout>
          </c:layout>
        </c:title>
        <c:numFmt formatCode="0.E+0" sourceLinked="0"/>
        <c:tickLblPos val="nextTo"/>
        <c:txPr>
          <a:bodyPr/>
          <a:lstStyle/>
          <a:p>
            <a:pPr>
              <a:defRPr sz="800"/>
            </a:pPr>
            <a:endParaRPr lang="en-US"/>
          </a:p>
        </c:txPr>
        <c:crossAx val="113242880"/>
        <c:crossesAt val="1"/>
        <c:crossBetween val="midCat"/>
      </c:valAx>
      <c:spPr>
        <a:effectLst>
          <a:outerShdw blurRad="50800" dist="38100" dir="2700000" algn="tl" rotWithShape="0">
            <a:prstClr val="black">
              <a:alpha val="40000"/>
            </a:prstClr>
          </a:outerShdw>
        </a:effectLst>
      </c:spPr>
    </c:plotArea>
    <c:legend>
      <c:legendPos val="r"/>
      <c:legendEntry>
        <c:idx val="0"/>
        <c:delete val="1"/>
      </c:legendEntry>
      <c:legendEntry>
        <c:idx val="1"/>
        <c:delete val="1"/>
      </c:legendEntry>
      <c:layout>
        <c:manualLayout>
          <c:xMode val="edge"/>
          <c:yMode val="edge"/>
          <c:x val="0.21377484797982668"/>
          <c:y val="0.54882585220644142"/>
          <c:w val="0.35668398408961827"/>
          <c:h val="0.2356381238281717"/>
        </c:manualLayout>
      </c:layout>
      <c:txPr>
        <a:bodyPr/>
        <a:lstStyle/>
        <a:p>
          <a:pPr>
            <a:defRPr sz="800"/>
          </a:pPr>
          <a:endParaRPr lang="en-US"/>
        </a:p>
      </c:txPr>
    </c:legend>
    <c:plotVisOnly val="1"/>
  </c:chart>
  <c:spPr>
    <a:effectLst>
      <a:outerShdw blurRad="50800" dist="38100" dir="2700000" algn="tl" rotWithShape="0">
        <a:prstClr val="black">
          <a:alpha val="40000"/>
        </a:prstClr>
      </a:outerShdw>
    </a:effectLst>
  </c:spPr>
  <c:txPr>
    <a:bodyPr/>
    <a:lstStyle/>
    <a:p>
      <a:pPr>
        <a:defRPr sz="12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SD generator</a:t>
            </a:r>
          </a:p>
        </c:rich>
      </c:tx>
      <c:layout>
        <c:manualLayout>
          <c:xMode val="edge"/>
          <c:yMode val="edge"/>
          <c:x val="0.46816747371819162"/>
          <c:y val="2.6720106880427592E-2"/>
        </c:manualLayout>
      </c:layout>
      <c:overlay val="1"/>
    </c:title>
    <c:plotArea>
      <c:layout>
        <c:manualLayout>
          <c:layoutTarget val="inner"/>
          <c:xMode val="edge"/>
          <c:yMode val="edge"/>
          <c:x val="0.17938491547953922"/>
          <c:y val="3.6192279572268012E-2"/>
          <c:w val="0.76408755935637174"/>
          <c:h val="0.70410421212409846"/>
        </c:manualLayout>
      </c:layout>
      <c:scatterChart>
        <c:scatterStyle val="lineMarker"/>
        <c:ser>
          <c:idx val="0"/>
          <c:order val="0"/>
          <c:tx>
            <c:strRef>
              <c:f>sumSq!$B$3</c:f>
              <c:strCache>
                <c:ptCount val="1"/>
                <c:pt idx="0">
                  <c:v>Monte Carlo</c:v>
                </c:pt>
              </c:strCache>
            </c:strRef>
          </c:tx>
          <c:spPr>
            <a:ln w="28575">
              <a:noFill/>
            </a:ln>
          </c:spPr>
          <c:marker>
            <c:symbol val="diamond"/>
            <c:size val="3"/>
            <c:spPr>
              <a:solidFill>
                <a:schemeClr val="bg1"/>
              </a:solidFill>
            </c:spPr>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B$4:$B$20003</c:f>
              <c:numCache>
                <c:formatCode>0.00E+00</c:formatCode>
                <c:ptCount val="20000"/>
                <c:pt idx="0">
                  <c:v>73445071.744577929</c:v>
                </c:pt>
                <c:pt idx="1">
                  <c:v>19271866.302523825</c:v>
                </c:pt>
                <c:pt idx="2">
                  <c:v>5655656.5836852035</c:v>
                </c:pt>
                <c:pt idx="3">
                  <c:v>4474558.2759395344</c:v>
                </c:pt>
                <c:pt idx="4">
                  <c:v>2298780.4513080497</c:v>
                </c:pt>
                <c:pt idx="5">
                  <c:v>2154181.3842968722</c:v>
                </c:pt>
                <c:pt idx="6">
                  <c:v>1399780.7656183036</c:v>
                </c:pt>
                <c:pt idx="7">
                  <c:v>821679.2691920033</c:v>
                </c:pt>
                <c:pt idx="8">
                  <c:v>659665.03732726374</c:v>
                </c:pt>
                <c:pt idx="9">
                  <c:v>631193.51810184435</c:v>
                </c:pt>
                <c:pt idx="10">
                  <c:v>672465.37243780144</c:v>
                </c:pt>
                <c:pt idx="11">
                  <c:v>536936.01456328086</c:v>
                </c:pt>
                <c:pt idx="12">
                  <c:v>373317.03127137717</c:v>
                </c:pt>
                <c:pt idx="13">
                  <c:v>337406.69633180462</c:v>
                </c:pt>
                <c:pt idx="14">
                  <c:v>334549.71000736661</c:v>
                </c:pt>
                <c:pt idx="15">
                  <c:v>227473.62464455448</c:v>
                </c:pt>
                <c:pt idx="16">
                  <c:v>242217.47179932398</c:v>
                </c:pt>
                <c:pt idx="17">
                  <c:v>196288.99228722515</c:v>
                </c:pt>
                <c:pt idx="18">
                  <c:v>203679.428215605</c:v>
                </c:pt>
                <c:pt idx="19">
                  <c:v>169022.24668507051</c:v>
                </c:pt>
                <c:pt idx="20">
                  <c:v>166674.59220478681</c:v>
                </c:pt>
                <c:pt idx="21">
                  <c:v>131013.67729594241</c:v>
                </c:pt>
                <c:pt idx="22">
                  <c:v>133825.49851625133</c:v>
                </c:pt>
                <c:pt idx="23">
                  <c:v>104816.55893028232</c:v>
                </c:pt>
                <c:pt idx="24">
                  <c:v>126746.39202783923</c:v>
                </c:pt>
                <c:pt idx="25">
                  <c:v>104388.70243939414</c:v>
                </c:pt>
                <c:pt idx="26">
                  <c:v>80054.804894154615</c:v>
                </c:pt>
                <c:pt idx="27">
                  <c:v>72227.555754674526</c:v>
                </c:pt>
                <c:pt idx="28">
                  <c:v>76132.080390095754</c:v>
                </c:pt>
                <c:pt idx="29">
                  <c:v>74814.641127805487</c:v>
                </c:pt>
                <c:pt idx="30">
                  <c:v>65994.650616449027</c:v>
                </c:pt>
                <c:pt idx="31">
                  <c:v>48506.178070713024</c:v>
                </c:pt>
                <c:pt idx="32">
                  <c:v>59358.578961173509</c:v>
                </c:pt>
                <c:pt idx="33">
                  <c:v>51858.14912209352</c:v>
                </c:pt>
                <c:pt idx="34">
                  <c:v>57664.136381759934</c:v>
                </c:pt>
                <c:pt idx="35">
                  <c:v>45744.466360316226</c:v>
                </c:pt>
                <c:pt idx="36">
                  <c:v>60186.074649117276</c:v>
                </c:pt>
                <c:pt idx="37">
                  <c:v>44872.953022187001</c:v>
                </c:pt>
                <c:pt idx="38">
                  <c:v>44503.179555610914</c:v>
                </c:pt>
                <c:pt idx="39">
                  <c:v>49530.152283361065</c:v>
                </c:pt>
                <c:pt idx="40">
                  <c:v>42256.027049850585</c:v>
                </c:pt>
                <c:pt idx="41">
                  <c:v>35471.742187626594</c:v>
                </c:pt>
                <c:pt idx="42">
                  <c:v>39596.992721630828</c:v>
                </c:pt>
                <c:pt idx="43">
                  <c:v>32159.022197976556</c:v>
                </c:pt>
                <c:pt idx="44">
                  <c:v>36328.816073466551</c:v>
                </c:pt>
                <c:pt idx="45">
                  <c:v>31661.706587997083</c:v>
                </c:pt>
                <c:pt idx="46">
                  <c:v>28798.870006564259</c:v>
                </c:pt>
                <c:pt idx="47">
                  <c:v>25789.219920855248</c:v>
                </c:pt>
                <c:pt idx="48">
                  <c:v>30123.812019531892</c:v>
                </c:pt>
                <c:pt idx="49">
                  <c:v>26846.635596783872</c:v>
                </c:pt>
                <c:pt idx="50">
                  <c:v>23151.677989061638</c:v>
                </c:pt>
                <c:pt idx="51">
                  <c:v>22459.29515771594</c:v>
                </c:pt>
                <c:pt idx="52">
                  <c:v>28688.661127308253</c:v>
                </c:pt>
                <c:pt idx="53">
                  <c:v>23996.634758792636</c:v>
                </c:pt>
                <c:pt idx="54">
                  <c:v>20457.865764851726</c:v>
                </c:pt>
                <c:pt idx="55">
                  <c:v>24137.535673847899</c:v>
                </c:pt>
                <c:pt idx="56">
                  <c:v>17393.085934274521</c:v>
                </c:pt>
                <c:pt idx="57">
                  <c:v>20523.542630436856</c:v>
                </c:pt>
                <c:pt idx="58">
                  <c:v>17888.349013228024</c:v>
                </c:pt>
                <c:pt idx="59">
                  <c:v>16353.439513560063</c:v>
                </c:pt>
                <c:pt idx="60">
                  <c:v>21409.883441916805</c:v>
                </c:pt>
                <c:pt idx="61">
                  <c:v>17804.446184661658</c:v>
                </c:pt>
                <c:pt idx="62">
                  <c:v>14767.582671221473</c:v>
                </c:pt>
                <c:pt idx="63">
                  <c:v>19772.06398691802</c:v>
                </c:pt>
                <c:pt idx="64">
                  <c:v>17564.586187847821</c:v>
                </c:pt>
                <c:pt idx="65">
                  <c:v>14283.612907898792</c:v>
                </c:pt>
                <c:pt idx="66">
                  <c:v>13914.253724387987</c:v>
                </c:pt>
                <c:pt idx="67">
                  <c:v>11476.589258543028</c:v>
                </c:pt>
                <c:pt idx="68">
                  <c:v>16483.950458975007</c:v>
                </c:pt>
                <c:pt idx="69">
                  <c:v>15459.145818068986</c:v>
                </c:pt>
                <c:pt idx="70">
                  <c:v>13257.068610965551</c:v>
                </c:pt>
                <c:pt idx="71">
                  <c:v>12950.811887399768</c:v>
                </c:pt>
                <c:pt idx="72">
                  <c:v>11327.237388606038</c:v>
                </c:pt>
                <c:pt idx="73">
                  <c:v>11591.573725499265</c:v>
                </c:pt>
                <c:pt idx="74">
                  <c:v>13283.15340143605</c:v>
                </c:pt>
                <c:pt idx="75">
                  <c:v>11333.931262909196</c:v>
                </c:pt>
                <c:pt idx="76">
                  <c:v>11885.268305467282</c:v>
                </c:pt>
                <c:pt idx="77">
                  <c:v>11815.038087034914</c:v>
                </c:pt>
                <c:pt idx="78">
                  <c:v>11431.612600373146</c:v>
                </c:pt>
                <c:pt idx="79">
                  <c:v>11379.582645348777</c:v>
                </c:pt>
                <c:pt idx="80">
                  <c:v>10688.959973220644</c:v>
                </c:pt>
                <c:pt idx="81">
                  <c:v>9873.2230383070928</c:v>
                </c:pt>
                <c:pt idx="82">
                  <c:v>8303.180737485909</c:v>
                </c:pt>
                <c:pt idx="83">
                  <c:v>10933.633789657724</c:v>
                </c:pt>
                <c:pt idx="84">
                  <c:v>8933.1297043136128</c:v>
                </c:pt>
                <c:pt idx="85">
                  <c:v>7893.9530685432374</c:v>
                </c:pt>
                <c:pt idx="86">
                  <c:v>9144.9159007399958</c:v>
                </c:pt>
                <c:pt idx="87">
                  <c:v>9167.7505000744404</c:v>
                </c:pt>
                <c:pt idx="88">
                  <c:v>7668.2165068013483</c:v>
                </c:pt>
                <c:pt idx="89">
                  <c:v>9268.6610910439831</c:v>
                </c:pt>
                <c:pt idx="90">
                  <c:v>7246.2512362078542</c:v>
                </c:pt>
                <c:pt idx="91">
                  <c:v>7929.5021982039916</c:v>
                </c:pt>
                <c:pt idx="92">
                  <c:v>8242.6134921140438</c:v>
                </c:pt>
                <c:pt idx="93">
                  <c:v>7640.9846359019348</c:v>
                </c:pt>
                <c:pt idx="94">
                  <c:v>6884.7695246439043</c:v>
                </c:pt>
                <c:pt idx="95">
                  <c:v>6621.2360876609373</c:v>
                </c:pt>
                <c:pt idx="96">
                  <c:v>8485.9277096372225</c:v>
                </c:pt>
                <c:pt idx="97">
                  <c:v>7070.8634531580992</c:v>
                </c:pt>
                <c:pt idx="98">
                  <c:v>6413.8189572473475</c:v>
                </c:pt>
                <c:pt idx="99">
                  <c:v>6218.8482094356341</c:v>
                </c:pt>
                <c:pt idx="100">
                  <c:v>8310.328439952993</c:v>
                </c:pt>
                <c:pt idx="101">
                  <c:v>7297.2853478590605</c:v>
                </c:pt>
                <c:pt idx="102">
                  <c:v>5888.726634981288</c:v>
                </c:pt>
                <c:pt idx="103">
                  <c:v>7063.5435397465199</c:v>
                </c:pt>
                <c:pt idx="104">
                  <c:v>6902.9593706253827</c:v>
                </c:pt>
                <c:pt idx="105">
                  <c:v>6050.1872596132334</c:v>
                </c:pt>
                <c:pt idx="106">
                  <c:v>5232.4415500284285</c:v>
                </c:pt>
                <c:pt idx="107">
                  <c:v>5265.1089199667049</c:v>
                </c:pt>
                <c:pt idx="108">
                  <c:v>5431.4086977893303</c:v>
                </c:pt>
                <c:pt idx="109">
                  <c:v>5954.202387785449</c:v>
                </c:pt>
                <c:pt idx="110">
                  <c:v>5734.5514432113059</c:v>
                </c:pt>
                <c:pt idx="111">
                  <c:v>5692.1913469987339</c:v>
                </c:pt>
                <c:pt idx="112">
                  <c:v>5123.8888582790687</c:v>
                </c:pt>
                <c:pt idx="113">
                  <c:v>5912.4363924031295</c:v>
                </c:pt>
                <c:pt idx="114">
                  <c:v>4105.5299016202944</c:v>
                </c:pt>
                <c:pt idx="115">
                  <c:v>4169.7550308905729</c:v>
                </c:pt>
                <c:pt idx="116">
                  <c:v>4655.0805004121994</c:v>
                </c:pt>
                <c:pt idx="117">
                  <c:v>3805.882439523547</c:v>
                </c:pt>
                <c:pt idx="118">
                  <c:v>4260.2673692585659</c:v>
                </c:pt>
                <c:pt idx="119">
                  <c:v>4599.7590042957054</c:v>
                </c:pt>
                <c:pt idx="120">
                  <c:v>4962.1914828197014</c:v>
                </c:pt>
                <c:pt idx="121">
                  <c:v>4903.0877034157611</c:v>
                </c:pt>
                <c:pt idx="122">
                  <c:v>4779.0848962840355</c:v>
                </c:pt>
                <c:pt idx="123">
                  <c:v>4931.1927929560934</c:v>
                </c:pt>
                <c:pt idx="124">
                  <c:v>4224.4328466929455</c:v>
                </c:pt>
                <c:pt idx="125">
                  <c:v>4486.7772834262087</c:v>
                </c:pt>
                <c:pt idx="126">
                  <c:v>3782.5972104475322</c:v>
                </c:pt>
                <c:pt idx="127">
                  <c:v>3504.6839711309817</c:v>
                </c:pt>
                <c:pt idx="128">
                  <c:v>4483.7137643616334</c:v>
                </c:pt>
                <c:pt idx="129">
                  <c:v>3817.7119866908924</c:v>
                </c:pt>
                <c:pt idx="130">
                  <c:v>3997.5764101628147</c:v>
                </c:pt>
                <c:pt idx="131">
                  <c:v>3746.9739135502309</c:v>
                </c:pt>
                <c:pt idx="132">
                  <c:v>3783.506686267604</c:v>
                </c:pt>
                <c:pt idx="133">
                  <c:v>3840.6296365541452</c:v>
                </c:pt>
                <c:pt idx="134">
                  <c:v>3058.4820287726088</c:v>
                </c:pt>
                <c:pt idx="135">
                  <c:v>4417.8925699127503</c:v>
                </c:pt>
                <c:pt idx="136">
                  <c:v>3466.8152478454281</c:v>
                </c:pt>
                <c:pt idx="137">
                  <c:v>3295.0793082076952</c:v>
                </c:pt>
                <c:pt idx="138">
                  <c:v>3787.5656083508343</c:v>
                </c:pt>
                <c:pt idx="139">
                  <c:v>3946.8943659748079</c:v>
                </c:pt>
                <c:pt idx="140">
                  <c:v>3238.9328104837418</c:v>
                </c:pt>
                <c:pt idx="141">
                  <c:v>3282.0127374414024</c:v>
                </c:pt>
                <c:pt idx="142">
                  <c:v>2802.0464386317817</c:v>
                </c:pt>
                <c:pt idx="143">
                  <c:v>3035.376539482962</c:v>
                </c:pt>
                <c:pt idx="144">
                  <c:v>3102.1773383118962</c:v>
                </c:pt>
                <c:pt idx="145">
                  <c:v>3087.1738626206657</c:v>
                </c:pt>
                <c:pt idx="146">
                  <c:v>3306.8868875778148</c:v>
                </c:pt>
                <c:pt idx="147">
                  <c:v>3612.3263308055975</c:v>
                </c:pt>
                <c:pt idx="148">
                  <c:v>2936.6675553620494</c:v>
                </c:pt>
                <c:pt idx="149">
                  <c:v>2690.6688437871512</c:v>
                </c:pt>
                <c:pt idx="150">
                  <c:v>2913.0489091655172</c:v>
                </c:pt>
                <c:pt idx="151">
                  <c:v>2536.0761140803725</c:v>
                </c:pt>
                <c:pt idx="152">
                  <c:v>2669.9207491821157</c:v>
                </c:pt>
                <c:pt idx="153">
                  <c:v>3831.6676238304312</c:v>
                </c:pt>
                <c:pt idx="154">
                  <c:v>2364.4481372442697</c:v>
                </c:pt>
                <c:pt idx="155">
                  <c:v>2896.0227997109887</c:v>
                </c:pt>
                <c:pt idx="156">
                  <c:v>3314.0629891795297</c:v>
                </c:pt>
                <c:pt idx="157">
                  <c:v>2318.6495227017749</c:v>
                </c:pt>
                <c:pt idx="158">
                  <c:v>2005.0035768360258</c:v>
                </c:pt>
                <c:pt idx="159">
                  <c:v>2799.0947015276383</c:v>
                </c:pt>
                <c:pt idx="160">
                  <c:v>2608.3019062895087</c:v>
                </c:pt>
                <c:pt idx="161">
                  <c:v>2212.1545006207357</c:v>
                </c:pt>
                <c:pt idx="162">
                  <c:v>1883.7861538916613</c:v>
                </c:pt>
                <c:pt idx="163">
                  <c:v>2619.8744584190999</c:v>
                </c:pt>
                <c:pt idx="164">
                  <c:v>2424.8673457285531</c:v>
                </c:pt>
                <c:pt idx="165">
                  <c:v>1839.2516226184148</c:v>
                </c:pt>
                <c:pt idx="166">
                  <c:v>2460.9087509966239</c:v>
                </c:pt>
                <c:pt idx="167">
                  <c:v>2322.0530785502442</c:v>
                </c:pt>
                <c:pt idx="168">
                  <c:v>2582.2335007481779</c:v>
                </c:pt>
                <c:pt idx="169">
                  <c:v>2019.7709469822651</c:v>
                </c:pt>
                <c:pt idx="170">
                  <c:v>2266.7865689345967</c:v>
                </c:pt>
                <c:pt idx="171">
                  <c:v>2416.2001096311915</c:v>
                </c:pt>
                <c:pt idx="172">
                  <c:v>2650.1052690065103</c:v>
                </c:pt>
                <c:pt idx="173">
                  <c:v>2465.9891104800472</c:v>
                </c:pt>
                <c:pt idx="174">
                  <c:v>1780.343440957439</c:v>
                </c:pt>
                <c:pt idx="175">
                  <c:v>2050.7843772120659</c:v>
                </c:pt>
                <c:pt idx="176">
                  <c:v>2207.4502212208117</c:v>
                </c:pt>
                <c:pt idx="177">
                  <c:v>1959.6403403246848</c:v>
                </c:pt>
                <c:pt idx="178">
                  <c:v>2073.8656272777662</c:v>
                </c:pt>
                <c:pt idx="179">
                  <c:v>2590.7064059880822</c:v>
                </c:pt>
                <c:pt idx="180">
                  <c:v>2173.6597641090907</c:v>
                </c:pt>
                <c:pt idx="181">
                  <c:v>1738.3115129553858</c:v>
                </c:pt>
                <c:pt idx="182">
                  <c:v>1591.621997899372</c:v>
                </c:pt>
                <c:pt idx="183">
                  <c:v>2204.9148837639186</c:v>
                </c:pt>
                <c:pt idx="184">
                  <c:v>2116.0306427985342</c:v>
                </c:pt>
                <c:pt idx="185">
                  <c:v>1933.2552717838073</c:v>
                </c:pt>
                <c:pt idx="186">
                  <c:v>1884.9145855281811</c:v>
                </c:pt>
                <c:pt idx="187">
                  <c:v>1801.0106979357961</c:v>
                </c:pt>
                <c:pt idx="188">
                  <c:v>1724.4613521592751</c:v>
                </c:pt>
                <c:pt idx="189">
                  <c:v>1780.541896390087</c:v>
                </c:pt>
                <c:pt idx="190">
                  <c:v>1533.2549106394144</c:v>
                </c:pt>
                <c:pt idx="191">
                  <c:v>1939.4219945926122</c:v>
                </c:pt>
                <c:pt idx="192">
                  <c:v>1944.3490793734229</c:v>
                </c:pt>
                <c:pt idx="193">
                  <c:v>1736.9030696234031</c:v>
                </c:pt>
                <c:pt idx="194">
                  <c:v>1760.6695342586543</c:v>
                </c:pt>
                <c:pt idx="195">
                  <c:v>1609.4620381677207</c:v>
                </c:pt>
                <c:pt idx="196">
                  <c:v>1964.8580434834057</c:v>
                </c:pt>
                <c:pt idx="197">
                  <c:v>1877.9662816527511</c:v>
                </c:pt>
                <c:pt idx="198">
                  <c:v>1694.3768115795899</c:v>
                </c:pt>
                <c:pt idx="199">
                  <c:v>2016.0987634995311</c:v>
                </c:pt>
                <c:pt idx="200">
                  <c:v>1733.0470811531761</c:v>
                </c:pt>
                <c:pt idx="201">
                  <c:v>1761.2780197841976</c:v>
                </c:pt>
                <c:pt idx="202">
                  <c:v>1489.5155714300299</c:v>
                </c:pt>
                <c:pt idx="203">
                  <c:v>1325.3076900173244</c:v>
                </c:pt>
                <c:pt idx="204">
                  <c:v>1483.7585511646214</c:v>
                </c:pt>
                <c:pt idx="205">
                  <c:v>1696.889595774958</c:v>
                </c:pt>
                <c:pt idx="206">
                  <c:v>1798.8932877841103</c:v>
                </c:pt>
                <c:pt idx="207">
                  <c:v>1445.6878501308258</c:v>
                </c:pt>
                <c:pt idx="208">
                  <c:v>1541.5516677437467</c:v>
                </c:pt>
                <c:pt idx="209">
                  <c:v>1315.8982625013148</c:v>
                </c:pt>
                <c:pt idx="210">
                  <c:v>1367.5980579684353</c:v>
                </c:pt>
                <c:pt idx="211">
                  <c:v>1557.9494977337631</c:v>
                </c:pt>
                <c:pt idx="212">
                  <c:v>1758.0368654804847</c:v>
                </c:pt>
                <c:pt idx="213">
                  <c:v>1642.6309037477781</c:v>
                </c:pt>
                <c:pt idx="214">
                  <c:v>1325.1285589747001</c:v>
                </c:pt>
                <c:pt idx="215">
                  <c:v>1418.3483958710428</c:v>
                </c:pt>
                <c:pt idx="216">
                  <c:v>1292.2558429650717</c:v>
                </c:pt>
                <c:pt idx="217">
                  <c:v>1333.5928584146152</c:v>
                </c:pt>
                <c:pt idx="218">
                  <c:v>1341.0540758763248</c:v>
                </c:pt>
                <c:pt idx="219">
                  <c:v>1632.1843678818798</c:v>
                </c:pt>
                <c:pt idx="220">
                  <c:v>1615.0916347777509</c:v>
                </c:pt>
                <c:pt idx="221">
                  <c:v>1415.2406243337221</c:v>
                </c:pt>
                <c:pt idx="222">
                  <c:v>1521.7166614643468</c:v>
                </c:pt>
                <c:pt idx="223">
                  <c:v>1269.968380856584</c:v>
                </c:pt>
                <c:pt idx="224">
                  <c:v>1337.154880573062</c:v>
                </c:pt>
                <c:pt idx="225">
                  <c:v>1258.9273805223536</c:v>
                </c:pt>
                <c:pt idx="226">
                  <c:v>1196.3051367144708</c:v>
                </c:pt>
                <c:pt idx="227">
                  <c:v>1467.6619160416658</c:v>
                </c:pt>
                <c:pt idx="228">
                  <c:v>1144.0290607408651</c:v>
                </c:pt>
                <c:pt idx="229">
                  <c:v>1181.5693505797008</c:v>
                </c:pt>
                <c:pt idx="230">
                  <c:v>1204.1480770249918</c:v>
                </c:pt>
                <c:pt idx="231">
                  <c:v>1150.0375132607219</c:v>
                </c:pt>
                <c:pt idx="232">
                  <c:v>1310.8498864952514</c:v>
                </c:pt>
                <c:pt idx="233">
                  <c:v>1041.529363835394</c:v>
                </c:pt>
                <c:pt idx="234">
                  <c:v>1288.0874874692367</c:v>
                </c:pt>
                <c:pt idx="235">
                  <c:v>1167.8747113517259</c:v>
                </c:pt>
                <c:pt idx="236">
                  <c:v>1156.265524926805</c:v>
                </c:pt>
                <c:pt idx="237">
                  <c:v>1081.5616202104748</c:v>
                </c:pt>
                <c:pt idx="238">
                  <c:v>1068.8533847381298</c:v>
                </c:pt>
                <c:pt idx="239">
                  <c:v>873.80912320419941</c:v>
                </c:pt>
                <c:pt idx="240">
                  <c:v>1228.2216984646961</c:v>
                </c:pt>
                <c:pt idx="241">
                  <c:v>1049.4200699871694</c:v>
                </c:pt>
                <c:pt idx="242">
                  <c:v>1020.8970133041394</c:v>
                </c:pt>
                <c:pt idx="243">
                  <c:v>1222.38167194433</c:v>
                </c:pt>
                <c:pt idx="244">
                  <c:v>1266.925016234273</c:v>
                </c:pt>
                <c:pt idx="245">
                  <c:v>1016.763096756208</c:v>
                </c:pt>
                <c:pt idx="246">
                  <c:v>1111.1936208095105</c:v>
                </c:pt>
                <c:pt idx="247">
                  <c:v>992.83814276875512</c:v>
                </c:pt>
                <c:pt idx="248">
                  <c:v>1045.0153895097951</c:v>
                </c:pt>
                <c:pt idx="249">
                  <c:v>1200.5171750067711</c:v>
                </c:pt>
                <c:pt idx="250">
                  <c:v>1186.7123830170208</c:v>
                </c:pt>
                <c:pt idx="251">
                  <c:v>1061.8483413638398</c:v>
                </c:pt>
                <c:pt idx="252">
                  <c:v>1012.1655853737576</c:v>
                </c:pt>
                <c:pt idx="253">
                  <c:v>1154.5079623329925</c:v>
                </c:pt>
                <c:pt idx="254">
                  <c:v>1179.3083286629226</c:v>
                </c:pt>
                <c:pt idx="255">
                  <c:v>982.22878450514395</c:v>
                </c:pt>
                <c:pt idx="256">
                  <c:v>989.51831887712854</c:v>
                </c:pt>
                <c:pt idx="257">
                  <c:v>987.0154348935414</c:v>
                </c:pt>
                <c:pt idx="258">
                  <c:v>1041.266379213185</c:v>
                </c:pt>
                <c:pt idx="259">
                  <c:v>976.9257932250631</c:v>
                </c:pt>
                <c:pt idx="260">
                  <c:v>1067.8658913123327</c:v>
                </c:pt>
                <c:pt idx="261">
                  <c:v>1100.0921713776036</c:v>
                </c:pt>
                <c:pt idx="262">
                  <c:v>935.58873828560854</c:v>
                </c:pt>
                <c:pt idx="263">
                  <c:v>1012.0188590593535</c:v>
                </c:pt>
                <c:pt idx="264">
                  <c:v>1017.6381928755992</c:v>
                </c:pt>
                <c:pt idx="265">
                  <c:v>967.48460980992797</c:v>
                </c:pt>
                <c:pt idx="266">
                  <c:v>1228.5573661884341</c:v>
                </c:pt>
                <c:pt idx="267">
                  <c:v>730.30731110024647</c:v>
                </c:pt>
                <c:pt idx="268">
                  <c:v>930.74665200065101</c:v>
                </c:pt>
                <c:pt idx="269">
                  <c:v>981.23445859130254</c:v>
                </c:pt>
                <c:pt idx="270">
                  <c:v>975.42096864049711</c:v>
                </c:pt>
                <c:pt idx="271">
                  <c:v>1063.7594165789617</c:v>
                </c:pt>
                <c:pt idx="272">
                  <c:v>1160.1916427996678</c:v>
                </c:pt>
                <c:pt idx="273">
                  <c:v>995.36808055006304</c:v>
                </c:pt>
                <c:pt idx="274">
                  <c:v>855.6898532853445</c:v>
                </c:pt>
                <c:pt idx="275">
                  <c:v>786.58775956525801</c:v>
                </c:pt>
                <c:pt idx="276">
                  <c:v>980.94167357205959</c:v>
                </c:pt>
                <c:pt idx="277">
                  <c:v>762.1924217854305</c:v>
                </c:pt>
                <c:pt idx="278">
                  <c:v>835.63007638763872</c:v>
                </c:pt>
                <c:pt idx="279">
                  <c:v>916.02640272224789</c:v>
                </c:pt>
                <c:pt idx="280">
                  <c:v>791.11923150034852</c:v>
                </c:pt>
                <c:pt idx="281">
                  <c:v>1105.5256785213671</c:v>
                </c:pt>
                <c:pt idx="282">
                  <c:v>1045.0027640658609</c:v>
                </c:pt>
                <c:pt idx="283">
                  <c:v>876.62623100465976</c:v>
                </c:pt>
                <c:pt idx="284">
                  <c:v>743.04079296708085</c:v>
                </c:pt>
                <c:pt idx="285">
                  <c:v>772.99197108599299</c:v>
                </c:pt>
                <c:pt idx="286">
                  <c:v>862.02957455054354</c:v>
                </c:pt>
                <c:pt idx="287">
                  <c:v>832.69750108019412</c:v>
                </c:pt>
                <c:pt idx="288">
                  <c:v>543.42908521310153</c:v>
                </c:pt>
                <c:pt idx="289">
                  <c:v>819.75983600389554</c:v>
                </c:pt>
                <c:pt idx="290">
                  <c:v>938.9197078520582</c:v>
                </c:pt>
                <c:pt idx="291">
                  <c:v>776.41410397341758</c:v>
                </c:pt>
                <c:pt idx="292">
                  <c:v>778.46254061242746</c:v>
                </c:pt>
                <c:pt idx="293">
                  <c:v>739.97190837017365</c:v>
                </c:pt>
                <c:pt idx="294">
                  <c:v>790.65112442583677</c:v>
                </c:pt>
                <c:pt idx="295">
                  <c:v>708.18684495644902</c:v>
                </c:pt>
                <c:pt idx="296">
                  <c:v>748.46100779638743</c:v>
                </c:pt>
                <c:pt idx="297">
                  <c:v>865.11559543267254</c:v>
                </c:pt>
                <c:pt idx="298">
                  <c:v>667.13516255959053</c:v>
                </c:pt>
                <c:pt idx="299">
                  <c:v>809.93965105542247</c:v>
                </c:pt>
                <c:pt idx="300">
                  <c:v>969.97072929680303</c:v>
                </c:pt>
                <c:pt idx="301">
                  <c:v>832.98596483889753</c:v>
                </c:pt>
                <c:pt idx="302">
                  <c:v>818.096185990143</c:v>
                </c:pt>
                <c:pt idx="303">
                  <c:v>625.29962118642038</c:v>
                </c:pt>
                <c:pt idx="304">
                  <c:v>745.17161274164403</c:v>
                </c:pt>
                <c:pt idx="305">
                  <c:v>725.26089697218151</c:v>
                </c:pt>
                <c:pt idx="306">
                  <c:v>801.02496935375939</c:v>
                </c:pt>
                <c:pt idx="307">
                  <c:v>766.24292673180139</c:v>
                </c:pt>
                <c:pt idx="308">
                  <c:v>683.12433866279855</c:v>
                </c:pt>
                <c:pt idx="309">
                  <c:v>671.4304336297032</c:v>
                </c:pt>
                <c:pt idx="310">
                  <c:v>739.13217482183848</c:v>
                </c:pt>
                <c:pt idx="311">
                  <c:v>821.04216298674748</c:v>
                </c:pt>
                <c:pt idx="312">
                  <c:v>619.51205597215551</c:v>
                </c:pt>
                <c:pt idx="313">
                  <c:v>664.82019638885799</c:v>
                </c:pt>
                <c:pt idx="314">
                  <c:v>622.57071229666167</c:v>
                </c:pt>
                <c:pt idx="315">
                  <c:v>710.15649318238047</c:v>
                </c:pt>
                <c:pt idx="316">
                  <c:v>641.27476029435854</c:v>
                </c:pt>
                <c:pt idx="317">
                  <c:v>523.72811267405973</c:v>
                </c:pt>
                <c:pt idx="318">
                  <c:v>769.01906368871926</c:v>
                </c:pt>
                <c:pt idx="319">
                  <c:v>794.79228337290681</c:v>
                </c:pt>
                <c:pt idx="320">
                  <c:v>701.88124239172146</c:v>
                </c:pt>
                <c:pt idx="321">
                  <c:v>529.51750681293197</c:v>
                </c:pt>
                <c:pt idx="322">
                  <c:v>735.84880678419347</c:v>
                </c:pt>
                <c:pt idx="323">
                  <c:v>608.31967058958151</c:v>
                </c:pt>
                <c:pt idx="324">
                  <c:v>681.7322450420902</c:v>
                </c:pt>
                <c:pt idx="325">
                  <c:v>573.32252435500834</c:v>
                </c:pt>
                <c:pt idx="326">
                  <c:v>494.53524758654595</c:v>
                </c:pt>
                <c:pt idx="327">
                  <c:v>717.54075664435959</c:v>
                </c:pt>
                <c:pt idx="328">
                  <c:v>596.01725849128229</c:v>
                </c:pt>
                <c:pt idx="329">
                  <c:v>723.16019867570799</c:v>
                </c:pt>
                <c:pt idx="330">
                  <c:v>647.18174744074554</c:v>
                </c:pt>
                <c:pt idx="331">
                  <c:v>629.2922995905484</c:v>
                </c:pt>
                <c:pt idx="332">
                  <c:v>557.71305299588005</c:v>
                </c:pt>
                <c:pt idx="333">
                  <c:v>638.86716768327267</c:v>
                </c:pt>
                <c:pt idx="334">
                  <c:v>557.26906577078591</c:v>
                </c:pt>
                <c:pt idx="335">
                  <c:v>908.3867667274867</c:v>
                </c:pt>
                <c:pt idx="336">
                  <c:v>575.22935320696854</c:v>
                </c:pt>
                <c:pt idx="337">
                  <c:v>570.49876081808372</c:v>
                </c:pt>
                <c:pt idx="338">
                  <c:v>555.23330728649853</c:v>
                </c:pt>
                <c:pt idx="339">
                  <c:v>662.77328803466355</c:v>
                </c:pt>
                <c:pt idx="340">
                  <c:v>459.1523386151751</c:v>
                </c:pt>
                <c:pt idx="341">
                  <c:v>518.87816937938351</c:v>
                </c:pt>
                <c:pt idx="342">
                  <c:v>557.61324113491298</c:v>
                </c:pt>
                <c:pt idx="343">
                  <c:v>572.03836995002655</c:v>
                </c:pt>
                <c:pt idx="344">
                  <c:v>597.40956672397749</c:v>
                </c:pt>
                <c:pt idx="345">
                  <c:v>515.9788710926739</c:v>
                </c:pt>
                <c:pt idx="346">
                  <c:v>531.11744470293127</c:v>
                </c:pt>
                <c:pt idx="347">
                  <c:v>510.42420957723363</c:v>
                </c:pt>
                <c:pt idx="348">
                  <c:v>466.59006374014399</c:v>
                </c:pt>
                <c:pt idx="349">
                  <c:v>718.02608806071828</c:v>
                </c:pt>
                <c:pt idx="350">
                  <c:v>661.02932622058461</c:v>
                </c:pt>
                <c:pt idx="351">
                  <c:v>506.24416961470962</c:v>
                </c:pt>
                <c:pt idx="352">
                  <c:v>642.23472166975853</c:v>
                </c:pt>
                <c:pt idx="353">
                  <c:v>549.16583400756861</c:v>
                </c:pt>
                <c:pt idx="354">
                  <c:v>565.44683595088304</c:v>
                </c:pt>
                <c:pt idx="355">
                  <c:v>534.8485383502375</c:v>
                </c:pt>
                <c:pt idx="356">
                  <c:v>569.07554005139855</c:v>
                </c:pt>
                <c:pt idx="357">
                  <c:v>564.55017863977514</c:v>
                </c:pt>
                <c:pt idx="358">
                  <c:v>472.16668669636141</c:v>
                </c:pt>
                <c:pt idx="359">
                  <c:v>523.62073917820851</c:v>
                </c:pt>
                <c:pt idx="360">
                  <c:v>498.50724059787228</c:v>
                </c:pt>
                <c:pt idx="361">
                  <c:v>511.25843726142369</c:v>
                </c:pt>
                <c:pt idx="362">
                  <c:v>549.09203852307905</c:v>
                </c:pt>
                <c:pt idx="363">
                  <c:v>595.76572123653955</c:v>
                </c:pt>
                <c:pt idx="364">
                  <c:v>423.23025484449164</c:v>
                </c:pt>
                <c:pt idx="365">
                  <c:v>552.45979571734404</c:v>
                </c:pt>
                <c:pt idx="366">
                  <c:v>415.43197727081548</c:v>
                </c:pt>
                <c:pt idx="367">
                  <c:v>445.86578265578731</c:v>
                </c:pt>
                <c:pt idx="368">
                  <c:v>486.13923473509965</c:v>
                </c:pt>
                <c:pt idx="369">
                  <c:v>489.95361071115963</c:v>
                </c:pt>
                <c:pt idx="370">
                  <c:v>418.04020714639682</c:v>
                </c:pt>
                <c:pt idx="371">
                  <c:v>529.63067101942988</c:v>
                </c:pt>
                <c:pt idx="372">
                  <c:v>513.44560168859789</c:v>
                </c:pt>
                <c:pt idx="373">
                  <c:v>383.79037275762391</c:v>
                </c:pt>
                <c:pt idx="374">
                  <c:v>580.18437570855042</c:v>
                </c:pt>
                <c:pt idx="375">
                  <c:v>591.94315250053558</c:v>
                </c:pt>
                <c:pt idx="376">
                  <c:v>427.41104242619423</c:v>
                </c:pt>
                <c:pt idx="377">
                  <c:v>411.82617341380103</c:v>
                </c:pt>
                <c:pt idx="378">
                  <c:v>393.06982043757358</c:v>
                </c:pt>
                <c:pt idx="379">
                  <c:v>474.54238800179172</c:v>
                </c:pt>
                <c:pt idx="380">
                  <c:v>428.92621711618273</c:v>
                </c:pt>
                <c:pt idx="381">
                  <c:v>457.55301230796306</c:v>
                </c:pt>
                <c:pt idx="382">
                  <c:v>387.80624879020326</c:v>
                </c:pt>
                <c:pt idx="383">
                  <c:v>397.13914016947086</c:v>
                </c:pt>
                <c:pt idx="384">
                  <c:v>442.11989140758885</c:v>
                </c:pt>
                <c:pt idx="385">
                  <c:v>447.98025250969664</c:v>
                </c:pt>
                <c:pt idx="386">
                  <c:v>417.69555565441834</c:v>
                </c:pt>
                <c:pt idx="387">
                  <c:v>468.55136469267899</c:v>
                </c:pt>
                <c:pt idx="388">
                  <c:v>312.84064408107002</c:v>
                </c:pt>
                <c:pt idx="389">
                  <c:v>416.32410390817836</c:v>
                </c:pt>
                <c:pt idx="390">
                  <c:v>476.20767191883397</c:v>
                </c:pt>
                <c:pt idx="391">
                  <c:v>458.96724453869143</c:v>
                </c:pt>
                <c:pt idx="392">
                  <c:v>445.41010616956112</c:v>
                </c:pt>
                <c:pt idx="393">
                  <c:v>481.954361602939</c:v>
                </c:pt>
                <c:pt idx="394">
                  <c:v>435.78987660430477</c:v>
                </c:pt>
                <c:pt idx="395">
                  <c:v>458.19510596612946</c:v>
                </c:pt>
                <c:pt idx="396">
                  <c:v>406.59059562089016</c:v>
                </c:pt>
                <c:pt idx="397">
                  <c:v>480.20515875460336</c:v>
                </c:pt>
                <c:pt idx="398">
                  <c:v>412.32709873865224</c:v>
                </c:pt>
                <c:pt idx="399">
                  <c:v>441.84405085977738</c:v>
                </c:pt>
                <c:pt idx="400">
                  <c:v>465.51761094710525</c:v>
                </c:pt>
                <c:pt idx="401">
                  <c:v>423.78544055515641</c:v>
                </c:pt>
                <c:pt idx="402">
                  <c:v>416.14555977438039</c:v>
                </c:pt>
                <c:pt idx="403">
                  <c:v>394.99905016032801</c:v>
                </c:pt>
                <c:pt idx="404">
                  <c:v>423.34991359771232</c:v>
                </c:pt>
                <c:pt idx="405">
                  <c:v>567.09373194182581</c:v>
                </c:pt>
                <c:pt idx="406">
                  <c:v>380.20082902455408</c:v>
                </c:pt>
                <c:pt idx="407">
                  <c:v>386.03760908142658</c:v>
                </c:pt>
                <c:pt idx="408">
                  <c:v>348.73799586607674</c:v>
                </c:pt>
                <c:pt idx="409">
                  <c:v>382.83155217744365</c:v>
                </c:pt>
                <c:pt idx="410">
                  <c:v>408.06673695077109</c:v>
                </c:pt>
                <c:pt idx="411">
                  <c:v>382.62420394365387</c:v>
                </c:pt>
                <c:pt idx="412">
                  <c:v>368.37739848287163</c:v>
                </c:pt>
                <c:pt idx="413">
                  <c:v>503.93917608171199</c:v>
                </c:pt>
                <c:pt idx="414">
                  <c:v>364.53260044158679</c:v>
                </c:pt>
                <c:pt idx="415">
                  <c:v>422.50971166842191</c:v>
                </c:pt>
                <c:pt idx="416">
                  <c:v>421.29894520774894</c:v>
                </c:pt>
                <c:pt idx="417">
                  <c:v>368.76802670668138</c:v>
                </c:pt>
                <c:pt idx="418">
                  <c:v>437.76541007030426</c:v>
                </c:pt>
                <c:pt idx="419">
                  <c:v>376.08730362625357</c:v>
                </c:pt>
                <c:pt idx="420">
                  <c:v>428.92253366470425</c:v>
                </c:pt>
                <c:pt idx="421">
                  <c:v>369.18704719642778</c:v>
                </c:pt>
                <c:pt idx="422">
                  <c:v>349.8742438336991</c:v>
                </c:pt>
                <c:pt idx="423">
                  <c:v>442.62819824335196</c:v>
                </c:pt>
                <c:pt idx="424">
                  <c:v>322.79693695251092</c:v>
                </c:pt>
                <c:pt idx="425">
                  <c:v>382.80368673234238</c:v>
                </c:pt>
                <c:pt idx="426">
                  <c:v>391.94246788262728</c:v>
                </c:pt>
                <c:pt idx="427">
                  <c:v>268.59223935480799</c:v>
                </c:pt>
                <c:pt idx="428">
                  <c:v>353.89045086351547</c:v>
                </c:pt>
                <c:pt idx="429">
                  <c:v>346.66425648676238</c:v>
                </c:pt>
                <c:pt idx="430">
                  <c:v>389.78201496942569</c:v>
                </c:pt>
                <c:pt idx="431">
                  <c:v>356.14738054359378</c:v>
                </c:pt>
                <c:pt idx="432">
                  <c:v>364.08863242060369</c:v>
                </c:pt>
                <c:pt idx="433">
                  <c:v>327.25499764804715</c:v>
                </c:pt>
                <c:pt idx="434">
                  <c:v>357.79188643600065</c:v>
                </c:pt>
                <c:pt idx="435">
                  <c:v>334.4772413008593</c:v>
                </c:pt>
                <c:pt idx="436">
                  <c:v>285.93117974337093</c:v>
                </c:pt>
                <c:pt idx="437">
                  <c:v>328.56988555764036</c:v>
                </c:pt>
                <c:pt idx="438">
                  <c:v>391.42100312145425</c:v>
                </c:pt>
                <c:pt idx="439">
                  <c:v>394.02225721445802</c:v>
                </c:pt>
                <c:pt idx="440">
                  <c:v>338.8707848764833</c:v>
                </c:pt>
                <c:pt idx="441">
                  <c:v>370.57419094256369</c:v>
                </c:pt>
                <c:pt idx="442">
                  <c:v>347.79776630053783</c:v>
                </c:pt>
                <c:pt idx="443">
                  <c:v>320.81971335558899</c:v>
                </c:pt>
                <c:pt idx="444">
                  <c:v>419.6624724315277</c:v>
                </c:pt>
                <c:pt idx="445">
                  <c:v>300.46139888673895</c:v>
                </c:pt>
                <c:pt idx="446">
                  <c:v>316.54153409495831</c:v>
                </c:pt>
                <c:pt idx="447">
                  <c:v>342.42199468659169</c:v>
                </c:pt>
                <c:pt idx="448">
                  <c:v>334.98280168351408</c:v>
                </c:pt>
                <c:pt idx="449">
                  <c:v>360.54653782153395</c:v>
                </c:pt>
                <c:pt idx="450">
                  <c:v>350.8920074268205</c:v>
                </c:pt>
                <c:pt idx="451">
                  <c:v>343.03884660458596</c:v>
                </c:pt>
                <c:pt idx="452">
                  <c:v>375.68228229854338</c:v>
                </c:pt>
                <c:pt idx="453">
                  <c:v>293.20116046636025</c:v>
                </c:pt>
                <c:pt idx="454">
                  <c:v>277.14345227387702</c:v>
                </c:pt>
                <c:pt idx="455">
                  <c:v>325.94602530085177</c:v>
                </c:pt>
                <c:pt idx="456">
                  <c:v>361.93719746574823</c:v>
                </c:pt>
                <c:pt idx="457">
                  <c:v>364.48250214379755</c:v>
                </c:pt>
                <c:pt idx="458">
                  <c:v>326.02469403807004</c:v>
                </c:pt>
                <c:pt idx="459">
                  <c:v>342.38653713502725</c:v>
                </c:pt>
                <c:pt idx="460">
                  <c:v>321.27054570285765</c:v>
                </c:pt>
                <c:pt idx="461">
                  <c:v>314.11121650949525</c:v>
                </c:pt>
                <c:pt idx="462">
                  <c:v>268.93660621265883</c:v>
                </c:pt>
                <c:pt idx="463">
                  <c:v>356.87325239449086</c:v>
                </c:pt>
                <c:pt idx="464">
                  <c:v>311.18518101681371</c:v>
                </c:pt>
                <c:pt idx="465">
                  <c:v>318.8754851127498</c:v>
                </c:pt>
                <c:pt idx="466">
                  <c:v>333.01687288775202</c:v>
                </c:pt>
                <c:pt idx="467">
                  <c:v>339.56264801327001</c:v>
                </c:pt>
                <c:pt idx="468">
                  <c:v>250.33196475006125</c:v>
                </c:pt>
                <c:pt idx="469">
                  <c:v>381.45327571386201</c:v>
                </c:pt>
                <c:pt idx="470">
                  <c:v>241.14322848729267</c:v>
                </c:pt>
                <c:pt idx="471">
                  <c:v>291.59611710290471</c:v>
                </c:pt>
                <c:pt idx="472">
                  <c:v>279.32765453059841</c:v>
                </c:pt>
                <c:pt idx="473">
                  <c:v>303.4792634319229</c:v>
                </c:pt>
                <c:pt idx="474">
                  <c:v>235.54507657287755</c:v>
                </c:pt>
                <c:pt idx="475">
                  <c:v>279.48130820021703</c:v>
                </c:pt>
                <c:pt idx="476">
                  <c:v>272.28139135735199</c:v>
                </c:pt>
                <c:pt idx="477">
                  <c:v>306.63028894790824</c:v>
                </c:pt>
                <c:pt idx="478">
                  <c:v>338.86233582028223</c:v>
                </c:pt>
                <c:pt idx="479">
                  <c:v>335.62769070168167</c:v>
                </c:pt>
                <c:pt idx="480">
                  <c:v>223.24747660758831</c:v>
                </c:pt>
                <c:pt idx="481">
                  <c:v>281.74443957848263</c:v>
                </c:pt>
                <c:pt idx="482">
                  <c:v>317.1347630179377</c:v>
                </c:pt>
                <c:pt idx="483">
                  <c:v>297.95762605824223</c:v>
                </c:pt>
                <c:pt idx="484">
                  <c:v>247.73482087177382</c:v>
                </c:pt>
                <c:pt idx="485">
                  <c:v>376.54268871461232</c:v>
                </c:pt>
                <c:pt idx="486">
                  <c:v>250.91734410498842</c:v>
                </c:pt>
                <c:pt idx="487">
                  <c:v>308.89297710355731</c:v>
                </c:pt>
                <c:pt idx="488">
                  <c:v>304.07080861018966</c:v>
                </c:pt>
                <c:pt idx="489">
                  <c:v>288.67170378947799</c:v>
                </c:pt>
                <c:pt idx="490">
                  <c:v>221.06478691052041</c:v>
                </c:pt>
                <c:pt idx="491">
                  <c:v>276.077965454788</c:v>
                </c:pt>
                <c:pt idx="492">
                  <c:v>279.51450495618548</c:v>
                </c:pt>
                <c:pt idx="493">
                  <c:v>281.54137023840963</c:v>
                </c:pt>
                <c:pt idx="494">
                  <c:v>331.69468558387916</c:v>
                </c:pt>
                <c:pt idx="495">
                  <c:v>289.7138400195899</c:v>
                </c:pt>
                <c:pt idx="496">
                  <c:v>333.73502819519899</c:v>
                </c:pt>
                <c:pt idx="497">
                  <c:v>261.87155584249854</c:v>
                </c:pt>
                <c:pt idx="498">
                  <c:v>263.50322054902739</c:v>
                </c:pt>
                <c:pt idx="499">
                  <c:v>261.48815153393303</c:v>
                </c:pt>
                <c:pt idx="500">
                  <c:v>207.86989291782947</c:v>
                </c:pt>
                <c:pt idx="501">
                  <c:v>275.72069492051224</c:v>
                </c:pt>
                <c:pt idx="502">
                  <c:v>258.2790437232473</c:v>
                </c:pt>
                <c:pt idx="503">
                  <c:v>261.51874811753726</c:v>
                </c:pt>
                <c:pt idx="504">
                  <c:v>330.58127049175454</c:v>
                </c:pt>
                <c:pt idx="505">
                  <c:v>206.97656080310512</c:v>
                </c:pt>
                <c:pt idx="506">
                  <c:v>271.65354194671681</c:v>
                </c:pt>
                <c:pt idx="507">
                  <c:v>226.32147039191241</c:v>
                </c:pt>
                <c:pt idx="508">
                  <c:v>264.57627571870393</c:v>
                </c:pt>
                <c:pt idx="509">
                  <c:v>278.02168143708127</c:v>
                </c:pt>
                <c:pt idx="510">
                  <c:v>245.13245729155506</c:v>
                </c:pt>
                <c:pt idx="511">
                  <c:v>266.25052204310464</c:v>
                </c:pt>
                <c:pt idx="512">
                  <c:v>275.189914715111</c:v>
                </c:pt>
                <c:pt idx="513">
                  <c:v>251.16649564885032</c:v>
                </c:pt>
                <c:pt idx="514">
                  <c:v>241.90263655052635</c:v>
                </c:pt>
                <c:pt idx="515">
                  <c:v>273.20106871648369</c:v>
                </c:pt>
                <c:pt idx="516">
                  <c:v>249.2395055019953</c:v>
                </c:pt>
                <c:pt idx="517">
                  <c:v>220.11132496657692</c:v>
                </c:pt>
                <c:pt idx="518">
                  <c:v>251.97184808494703</c:v>
                </c:pt>
                <c:pt idx="519">
                  <c:v>256.6729589495485</c:v>
                </c:pt>
                <c:pt idx="520">
                  <c:v>244.10742452526566</c:v>
                </c:pt>
                <c:pt idx="521">
                  <c:v>242.88309806610772</c:v>
                </c:pt>
                <c:pt idx="522">
                  <c:v>224.8978879907722</c:v>
                </c:pt>
                <c:pt idx="523">
                  <c:v>327.36876775241666</c:v>
                </c:pt>
                <c:pt idx="524">
                  <c:v>195.66704395168117</c:v>
                </c:pt>
                <c:pt idx="525">
                  <c:v>223.35287732560843</c:v>
                </c:pt>
                <c:pt idx="526">
                  <c:v>237.00104056976039</c:v>
                </c:pt>
                <c:pt idx="527">
                  <c:v>210.93354623400745</c:v>
                </c:pt>
                <c:pt idx="528">
                  <c:v>303.76339875056669</c:v>
                </c:pt>
                <c:pt idx="529">
                  <c:v>241.40741351258342</c:v>
                </c:pt>
                <c:pt idx="530">
                  <c:v>225.45380822379835</c:v>
                </c:pt>
                <c:pt idx="531">
                  <c:v>253.97480829000634</c:v>
                </c:pt>
                <c:pt idx="532">
                  <c:v>199.39733958418267</c:v>
                </c:pt>
                <c:pt idx="533">
                  <c:v>230.09749658080744</c:v>
                </c:pt>
                <c:pt idx="534">
                  <c:v>287.9128278630443</c:v>
                </c:pt>
                <c:pt idx="535">
                  <c:v>298.18616559331178</c:v>
                </c:pt>
                <c:pt idx="536">
                  <c:v>200.76481496078532</c:v>
                </c:pt>
                <c:pt idx="537">
                  <c:v>276.07858939582138</c:v>
                </c:pt>
                <c:pt idx="538">
                  <c:v>215.61417955959118</c:v>
                </c:pt>
                <c:pt idx="539">
                  <c:v>207.80969026185699</c:v>
                </c:pt>
                <c:pt idx="540">
                  <c:v>259.19706054984772</c:v>
                </c:pt>
                <c:pt idx="541">
                  <c:v>231.34031067172208</c:v>
                </c:pt>
                <c:pt idx="542">
                  <c:v>227.14170708986612</c:v>
                </c:pt>
                <c:pt idx="543">
                  <c:v>214.03996898353608</c:v>
                </c:pt>
                <c:pt idx="544">
                  <c:v>252.38468489523947</c:v>
                </c:pt>
                <c:pt idx="545">
                  <c:v>246.6030827161506</c:v>
                </c:pt>
                <c:pt idx="546">
                  <c:v>238.65972138941183</c:v>
                </c:pt>
                <c:pt idx="547">
                  <c:v>247.85745753128762</c:v>
                </c:pt>
                <c:pt idx="548">
                  <c:v>227.51059030522987</c:v>
                </c:pt>
                <c:pt idx="549">
                  <c:v>231.62287881620847</c:v>
                </c:pt>
                <c:pt idx="550">
                  <c:v>214.67744032119896</c:v>
                </c:pt>
                <c:pt idx="551">
                  <c:v>260.52533659606894</c:v>
                </c:pt>
                <c:pt idx="552">
                  <c:v>217.15174736443899</c:v>
                </c:pt>
                <c:pt idx="553">
                  <c:v>200.14859666838132</c:v>
                </c:pt>
                <c:pt idx="554">
                  <c:v>218.34858179964448</c:v>
                </c:pt>
                <c:pt idx="555">
                  <c:v>260.4124743299547</c:v>
                </c:pt>
                <c:pt idx="556">
                  <c:v>191.21619325016101</c:v>
                </c:pt>
                <c:pt idx="557">
                  <c:v>175.00935259941002</c:v>
                </c:pt>
                <c:pt idx="558">
                  <c:v>197.48310900835898</c:v>
                </c:pt>
                <c:pt idx="559">
                  <c:v>176.36374616338202</c:v>
                </c:pt>
                <c:pt idx="560">
                  <c:v>195.52327152831612</c:v>
                </c:pt>
                <c:pt idx="561">
                  <c:v>247.52772034927082</c:v>
                </c:pt>
                <c:pt idx="562">
                  <c:v>179.43009897131421</c:v>
                </c:pt>
                <c:pt idx="563">
                  <c:v>191.59821415391141</c:v>
                </c:pt>
                <c:pt idx="564">
                  <c:v>180.90179348792532</c:v>
                </c:pt>
                <c:pt idx="565">
                  <c:v>167.9705084870188</c:v>
                </c:pt>
                <c:pt idx="566">
                  <c:v>224.93330246806013</c:v>
                </c:pt>
                <c:pt idx="567">
                  <c:v>174.98330694855647</c:v>
                </c:pt>
                <c:pt idx="568">
                  <c:v>199.84313802491178</c:v>
                </c:pt>
                <c:pt idx="569">
                  <c:v>210.32267022174938</c:v>
                </c:pt>
                <c:pt idx="570">
                  <c:v>186.51285826180288</c:v>
                </c:pt>
                <c:pt idx="571">
                  <c:v>174.01026129281308</c:v>
                </c:pt>
                <c:pt idx="572">
                  <c:v>248.23523533951499</c:v>
                </c:pt>
                <c:pt idx="573">
                  <c:v>200.16582606965954</c:v>
                </c:pt>
                <c:pt idx="574">
                  <c:v>190.79799600914032</c:v>
                </c:pt>
                <c:pt idx="575">
                  <c:v>164.43261347398447</c:v>
                </c:pt>
                <c:pt idx="576">
                  <c:v>174.89882386410014</c:v>
                </c:pt>
                <c:pt idx="577">
                  <c:v>171.62624203032021</c:v>
                </c:pt>
                <c:pt idx="578">
                  <c:v>172.18427542366746</c:v>
                </c:pt>
                <c:pt idx="579">
                  <c:v>180.86780280483967</c:v>
                </c:pt>
                <c:pt idx="580">
                  <c:v>197.96433330387683</c:v>
                </c:pt>
                <c:pt idx="581">
                  <c:v>187.83182931541901</c:v>
                </c:pt>
                <c:pt idx="582">
                  <c:v>189.53054379890492</c:v>
                </c:pt>
                <c:pt idx="583">
                  <c:v>193.97994224383493</c:v>
                </c:pt>
                <c:pt idx="584">
                  <c:v>203.11595269474685</c:v>
                </c:pt>
                <c:pt idx="585">
                  <c:v>210.51166795872746</c:v>
                </c:pt>
                <c:pt idx="586">
                  <c:v>168.76533427967792</c:v>
                </c:pt>
                <c:pt idx="587">
                  <c:v>212.28163091912123</c:v>
                </c:pt>
                <c:pt idx="588">
                  <c:v>195.58304078539967</c:v>
                </c:pt>
                <c:pt idx="589">
                  <c:v>212.04168552951668</c:v>
                </c:pt>
                <c:pt idx="590">
                  <c:v>190.19105521132531</c:v>
                </c:pt>
                <c:pt idx="591">
                  <c:v>232.71579073242012</c:v>
                </c:pt>
                <c:pt idx="592">
                  <c:v>165.71625461695555</c:v>
                </c:pt>
                <c:pt idx="593">
                  <c:v>212.26659173869353</c:v>
                </c:pt>
                <c:pt idx="594">
                  <c:v>210.00219784985265</c:v>
                </c:pt>
                <c:pt idx="595">
                  <c:v>211.43199485843505</c:v>
                </c:pt>
                <c:pt idx="596">
                  <c:v>154.39815339569844</c:v>
                </c:pt>
                <c:pt idx="597">
                  <c:v>165.51052535598581</c:v>
                </c:pt>
                <c:pt idx="598">
                  <c:v>174.35148109743062</c:v>
                </c:pt>
                <c:pt idx="599">
                  <c:v>181.81309844881798</c:v>
                </c:pt>
                <c:pt idx="600">
                  <c:v>203.60969829962673</c:v>
                </c:pt>
                <c:pt idx="601">
                  <c:v>229.674150639826</c:v>
                </c:pt>
                <c:pt idx="602">
                  <c:v>200.68719726864666</c:v>
                </c:pt>
                <c:pt idx="603">
                  <c:v>194.81652422373318</c:v>
                </c:pt>
                <c:pt idx="604">
                  <c:v>195.93378475617743</c:v>
                </c:pt>
                <c:pt idx="605">
                  <c:v>133.815317896755</c:v>
                </c:pt>
                <c:pt idx="606">
                  <c:v>188.35773998510777</c:v>
                </c:pt>
                <c:pt idx="607">
                  <c:v>140.76513042148969</c:v>
                </c:pt>
                <c:pt idx="608">
                  <c:v>179.0049461630208</c:v>
                </c:pt>
                <c:pt idx="609">
                  <c:v>165.87442290882521</c:v>
                </c:pt>
                <c:pt idx="610">
                  <c:v>148.35262317619041</c:v>
                </c:pt>
                <c:pt idx="611">
                  <c:v>181.30801630340031</c:v>
                </c:pt>
                <c:pt idx="612">
                  <c:v>182.99589418489018</c:v>
                </c:pt>
                <c:pt idx="613">
                  <c:v>169.38608568034459</c:v>
                </c:pt>
                <c:pt idx="614">
                  <c:v>182.53442442692818</c:v>
                </c:pt>
                <c:pt idx="615">
                  <c:v>172.62240624512864</c:v>
                </c:pt>
                <c:pt idx="616">
                  <c:v>180.35133414787646</c:v>
                </c:pt>
                <c:pt idx="617">
                  <c:v>196.73703269569666</c:v>
                </c:pt>
                <c:pt idx="618">
                  <c:v>181.53104404654738</c:v>
                </c:pt>
                <c:pt idx="619">
                  <c:v>210.95944455193268</c:v>
                </c:pt>
                <c:pt idx="620">
                  <c:v>198.74833001031621</c:v>
                </c:pt>
                <c:pt idx="621">
                  <c:v>201.78654323976511</c:v>
                </c:pt>
                <c:pt idx="622">
                  <c:v>193.13959090228462</c:v>
                </c:pt>
                <c:pt idx="623">
                  <c:v>152.27750124417443</c:v>
                </c:pt>
                <c:pt idx="624">
                  <c:v>201.54278635104367</c:v>
                </c:pt>
                <c:pt idx="625">
                  <c:v>163.43927389630085</c:v>
                </c:pt>
                <c:pt idx="626">
                  <c:v>167.69816641309632</c:v>
                </c:pt>
                <c:pt idx="627">
                  <c:v>141.24929227844612</c:v>
                </c:pt>
                <c:pt idx="628">
                  <c:v>172.1518582780665</c:v>
                </c:pt>
                <c:pt idx="629">
                  <c:v>163.64380321986033</c:v>
                </c:pt>
                <c:pt idx="630">
                  <c:v>216.59396441455087</c:v>
                </c:pt>
                <c:pt idx="631">
                  <c:v>159.95202214343192</c:v>
                </c:pt>
                <c:pt idx="632">
                  <c:v>174.36449545336401</c:v>
                </c:pt>
                <c:pt idx="633">
                  <c:v>183.22120080774027</c:v>
                </c:pt>
                <c:pt idx="634">
                  <c:v>160.29712066374535</c:v>
                </c:pt>
                <c:pt idx="635">
                  <c:v>192.99338897592187</c:v>
                </c:pt>
                <c:pt idx="636">
                  <c:v>178.16821279878971</c:v>
                </c:pt>
                <c:pt idx="637">
                  <c:v>191.2879900065</c:v>
                </c:pt>
                <c:pt idx="638">
                  <c:v>171.71335107095953</c:v>
                </c:pt>
                <c:pt idx="639">
                  <c:v>173.52755004963836</c:v>
                </c:pt>
                <c:pt idx="640">
                  <c:v>154.46085007866026</c:v>
                </c:pt>
                <c:pt idx="641">
                  <c:v>145.43982854790661</c:v>
                </c:pt>
                <c:pt idx="642">
                  <c:v>193.54803274501796</c:v>
                </c:pt>
                <c:pt idx="643">
                  <c:v>157.58827978085682</c:v>
                </c:pt>
                <c:pt idx="644">
                  <c:v>175.86158825082686</c:v>
                </c:pt>
                <c:pt idx="645">
                  <c:v>163.66453465402498</c:v>
                </c:pt>
                <c:pt idx="646">
                  <c:v>170.98779880345137</c:v>
                </c:pt>
                <c:pt idx="647">
                  <c:v>173.00411420504338</c:v>
                </c:pt>
                <c:pt idx="648">
                  <c:v>157.69391346585513</c:v>
                </c:pt>
                <c:pt idx="649">
                  <c:v>157.08888249916356</c:v>
                </c:pt>
                <c:pt idx="650">
                  <c:v>165.99245206459346</c:v>
                </c:pt>
                <c:pt idx="651">
                  <c:v>150.06593813765781</c:v>
                </c:pt>
                <c:pt idx="652">
                  <c:v>170.03207620869105</c:v>
                </c:pt>
                <c:pt idx="653">
                  <c:v>173.65188405862514</c:v>
                </c:pt>
                <c:pt idx="654">
                  <c:v>135.39677768123281</c:v>
                </c:pt>
                <c:pt idx="655">
                  <c:v>126.57420896764613</c:v>
                </c:pt>
                <c:pt idx="656">
                  <c:v>147.11748633105805</c:v>
                </c:pt>
                <c:pt idx="657">
                  <c:v>153.71408917986227</c:v>
                </c:pt>
                <c:pt idx="658">
                  <c:v>140.18230369529184</c:v>
                </c:pt>
                <c:pt idx="659">
                  <c:v>154.66889559761466</c:v>
                </c:pt>
                <c:pt idx="660">
                  <c:v>146.02955105130332</c:v>
                </c:pt>
                <c:pt idx="661">
                  <c:v>176.68177719123238</c:v>
                </c:pt>
                <c:pt idx="662">
                  <c:v>151.8751685963596</c:v>
                </c:pt>
                <c:pt idx="663">
                  <c:v>149.61202383234354</c:v>
                </c:pt>
                <c:pt idx="664">
                  <c:v>145.57334091290539</c:v>
                </c:pt>
                <c:pt idx="665">
                  <c:v>147.40406452982484</c:v>
                </c:pt>
                <c:pt idx="666">
                  <c:v>165.04569983614667</c:v>
                </c:pt>
                <c:pt idx="667">
                  <c:v>160.92407767394602</c:v>
                </c:pt>
                <c:pt idx="668">
                  <c:v>142.47193239099587</c:v>
                </c:pt>
                <c:pt idx="669">
                  <c:v>113.08026024313082</c:v>
                </c:pt>
                <c:pt idx="670">
                  <c:v>143.45080513620366</c:v>
                </c:pt>
                <c:pt idx="671">
                  <c:v>153.68410103171522</c:v>
                </c:pt>
                <c:pt idx="672">
                  <c:v>163.41506272368494</c:v>
                </c:pt>
                <c:pt idx="673">
                  <c:v>165.680058225213</c:v>
                </c:pt>
                <c:pt idx="674">
                  <c:v>148.52271430062484</c:v>
                </c:pt>
                <c:pt idx="675">
                  <c:v>127.18150365503649</c:v>
                </c:pt>
                <c:pt idx="676">
                  <c:v>162.80463539811018</c:v>
                </c:pt>
                <c:pt idx="677">
                  <c:v>111.6640689447928</c:v>
                </c:pt>
                <c:pt idx="678">
                  <c:v>137.42150439135358</c:v>
                </c:pt>
                <c:pt idx="679">
                  <c:v>169.63412428257922</c:v>
                </c:pt>
                <c:pt idx="680">
                  <c:v>116.31585256812888</c:v>
                </c:pt>
                <c:pt idx="681">
                  <c:v>131.96826124260184</c:v>
                </c:pt>
                <c:pt idx="682">
                  <c:v>127.29396694700092</c:v>
                </c:pt>
                <c:pt idx="683">
                  <c:v>125.59111213286893</c:v>
                </c:pt>
                <c:pt idx="684">
                  <c:v>150.52808782655666</c:v>
                </c:pt>
                <c:pt idx="685">
                  <c:v>140.22964254110835</c:v>
                </c:pt>
                <c:pt idx="686">
                  <c:v>144.64990837642671</c:v>
                </c:pt>
                <c:pt idx="687">
                  <c:v>141.78697989562201</c:v>
                </c:pt>
                <c:pt idx="688">
                  <c:v>130.27529835245866</c:v>
                </c:pt>
                <c:pt idx="689">
                  <c:v>156.34853809979748</c:v>
                </c:pt>
                <c:pt idx="690">
                  <c:v>130.8152114464209</c:v>
                </c:pt>
                <c:pt idx="691">
                  <c:v>171.3444868940044</c:v>
                </c:pt>
                <c:pt idx="692">
                  <c:v>152.45470418816768</c:v>
                </c:pt>
                <c:pt idx="693">
                  <c:v>146.45849141414604</c:v>
                </c:pt>
                <c:pt idx="694">
                  <c:v>133.60075247693212</c:v>
                </c:pt>
                <c:pt idx="695">
                  <c:v>106.27828145716605</c:v>
                </c:pt>
                <c:pt idx="696">
                  <c:v>107.03708730736007</c:v>
                </c:pt>
                <c:pt idx="697">
                  <c:v>132.3924159963106</c:v>
                </c:pt>
                <c:pt idx="698">
                  <c:v>156.26622630603771</c:v>
                </c:pt>
                <c:pt idx="699">
                  <c:v>138.78158659867961</c:v>
                </c:pt>
                <c:pt idx="700">
                  <c:v>131.00109147897501</c:v>
                </c:pt>
                <c:pt idx="701">
                  <c:v>144.16842342177196</c:v>
                </c:pt>
                <c:pt idx="702">
                  <c:v>138.60173370020618</c:v>
                </c:pt>
                <c:pt idx="703">
                  <c:v>114.76694432614049</c:v>
                </c:pt>
                <c:pt idx="704">
                  <c:v>132.0757194505052</c:v>
                </c:pt>
                <c:pt idx="705">
                  <c:v>109.05850208913643</c:v>
                </c:pt>
                <c:pt idx="706">
                  <c:v>140.25161039916532</c:v>
                </c:pt>
                <c:pt idx="707">
                  <c:v>170.52439764759367</c:v>
                </c:pt>
                <c:pt idx="708">
                  <c:v>117.28202377202385</c:v>
                </c:pt>
                <c:pt idx="709">
                  <c:v>111.87643762342381</c:v>
                </c:pt>
                <c:pt idx="710">
                  <c:v>138.25967680653645</c:v>
                </c:pt>
                <c:pt idx="711">
                  <c:v>113.55194133608882</c:v>
                </c:pt>
                <c:pt idx="712">
                  <c:v>113.73800170234354</c:v>
                </c:pt>
                <c:pt idx="713">
                  <c:v>103.81250233115077</c:v>
                </c:pt>
                <c:pt idx="714">
                  <c:v>121.10701371797592</c:v>
                </c:pt>
                <c:pt idx="715">
                  <c:v>134.15247734486007</c:v>
                </c:pt>
                <c:pt idx="716">
                  <c:v>107.85001194994642</c:v>
                </c:pt>
                <c:pt idx="717">
                  <c:v>151.74468922950345</c:v>
                </c:pt>
                <c:pt idx="718">
                  <c:v>154.34466996669005</c:v>
                </c:pt>
                <c:pt idx="719">
                  <c:v>122.74022588631661</c:v>
                </c:pt>
                <c:pt idx="720">
                  <c:v>144.45669046784278</c:v>
                </c:pt>
                <c:pt idx="721">
                  <c:v>133.6231188519566</c:v>
                </c:pt>
                <c:pt idx="722">
                  <c:v>115.88961449534283</c:v>
                </c:pt>
                <c:pt idx="723">
                  <c:v>149.08182018610361</c:v>
                </c:pt>
                <c:pt idx="724">
                  <c:v>119.95260185627635</c:v>
                </c:pt>
                <c:pt idx="725">
                  <c:v>141.97972110514354</c:v>
                </c:pt>
                <c:pt idx="726">
                  <c:v>121.3469768036658</c:v>
                </c:pt>
                <c:pt idx="727">
                  <c:v>120.12840992711045</c:v>
                </c:pt>
                <c:pt idx="728">
                  <c:v>122.36068193078845</c:v>
                </c:pt>
                <c:pt idx="729">
                  <c:v>144.09115864409631</c:v>
                </c:pt>
                <c:pt idx="730">
                  <c:v>138.58309497608974</c:v>
                </c:pt>
                <c:pt idx="731">
                  <c:v>132.03191123798851</c:v>
                </c:pt>
                <c:pt idx="732">
                  <c:v>117.10091453117307</c:v>
                </c:pt>
                <c:pt idx="733">
                  <c:v>138.99594355812206</c:v>
                </c:pt>
                <c:pt idx="734">
                  <c:v>118.32212442388035</c:v>
                </c:pt>
                <c:pt idx="735">
                  <c:v>135.36064375613213</c:v>
                </c:pt>
                <c:pt idx="736">
                  <c:v>133.58382390303387</c:v>
                </c:pt>
                <c:pt idx="737">
                  <c:v>113.41554643594102</c:v>
                </c:pt>
                <c:pt idx="738">
                  <c:v>120.72433766441772</c:v>
                </c:pt>
                <c:pt idx="739">
                  <c:v>80.651948980452659</c:v>
                </c:pt>
                <c:pt idx="740">
                  <c:v>137.73093689424093</c:v>
                </c:pt>
                <c:pt idx="741">
                  <c:v>140.07942669584648</c:v>
                </c:pt>
                <c:pt idx="742">
                  <c:v>126.29165250841109</c:v>
                </c:pt>
                <c:pt idx="743">
                  <c:v>115.04656938537491</c:v>
                </c:pt>
                <c:pt idx="744">
                  <c:v>106.50398356550961</c:v>
                </c:pt>
                <c:pt idx="745">
                  <c:v>119.98181816680165</c:v>
                </c:pt>
                <c:pt idx="746">
                  <c:v>114.81034123867305</c:v>
                </c:pt>
                <c:pt idx="747">
                  <c:v>108.3757385710371</c:v>
                </c:pt>
                <c:pt idx="748">
                  <c:v>119.6526298719609</c:v>
                </c:pt>
                <c:pt idx="749">
                  <c:v>120.62500071330332</c:v>
                </c:pt>
                <c:pt idx="750">
                  <c:v>118.84800463230879</c:v>
                </c:pt>
                <c:pt idx="751">
                  <c:v>108.94812955580817</c:v>
                </c:pt>
                <c:pt idx="752">
                  <c:v>112.24729924109336</c:v>
                </c:pt>
                <c:pt idx="753">
                  <c:v>124.71006114582769</c:v>
                </c:pt>
                <c:pt idx="754">
                  <c:v>129.59621499820602</c:v>
                </c:pt>
                <c:pt idx="755">
                  <c:v>136.87265795215873</c:v>
                </c:pt>
                <c:pt idx="756">
                  <c:v>118.68246344408769</c:v>
                </c:pt>
                <c:pt idx="757">
                  <c:v>108.60817359435345</c:v>
                </c:pt>
                <c:pt idx="758">
                  <c:v>120.67571533782338</c:v>
                </c:pt>
                <c:pt idx="759">
                  <c:v>104.00481258595458</c:v>
                </c:pt>
                <c:pt idx="760">
                  <c:v>106.85823782953872</c:v>
                </c:pt>
                <c:pt idx="761">
                  <c:v>105.52834163160897</c:v>
                </c:pt>
                <c:pt idx="762">
                  <c:v>110.46828443699776</c:v>
                </c:pt>
                <c:pt idx="763">
                  <c:v>104.88965974059091</c:v>
                </c:pt>
                <c:pt idx="764">
                  <c:v>111.74245275471381</c:v>
                </c:pt>
                <c:pt idx="765">
                  <c:v>120.78627904123402</c:v>
                </c:pt>
                <c:pt idx="766">
                  <c:v>125.04797407326889</c:v>
                </c:pt>
                <c:pt idx="767">
                  <c:v>114.99272626703599</c:v>
                </c:pt>
                <c:pt idx="768">
                  <c:v>105.45662079974973</c:v>
                </c:pt>
                <c:pt idx="769">
                  <c:v>107.65764583807015</c:v>
                </c:pt>
                <c:pt idx="770">
                  <c:v>112.42397631686961</c:v>
                </c:pt>
                <c:pt idx="771">
                  <c:v>101.55752200619229</c:v>
                </c:pt>
                <c:pt idx="772">
                  <c:v>126.60598936322315</c:v>
                </c:pt>
                <c:pt idx="773">
                  <c:v>103.84268253740871</c:v>
                </c:pt>
                <c:pt idx="774">
                  <c:v>118.17084464076544</c:v>
                </c:pt>
                <c:pt idx="775">
                  <c:v>106.74604121032729</c:v>
                </c:pt>
                <c:pt idx="776">
                  <c:v>85.395375088110811</c:v>
                </c:pt>
                <c:pt idx="777">
                  <c:v>111.99067661539289</c:v>
                </c:pt>
                <c:pt idx="778">
                  <c:v>99.945051220405787</c:v>
                </c:pt>
                <c:pt idx="779">
                  <c:v>117.76829705210295</c:v>
                </c:pt>
                <c:pt idx="780">
                  <c:v>106.18373270657803</c:v>
                </c:pt>
                <c:pt idx="781">
                  <c:v>128.97765966771419</c:v>
                </c:pt>
                <c:pt idx="782">
                  <c:v>115.52987961520552</c:v>
                </c:pt>
                <c:pt idx="783">
                  <c:v>114.56534322895617</c:v>
                </c:pt>
                <c:pt idx="784">
                  <c:v>98.487836013425024</c:v>
                </c:pt>
                <c:pt idx="785">
                  <c:v>107.06203565367665</c:v>
                </c:pt>
                <c:pt idx="786">
                  <c:v>108.77985640733397</c:v>
                </c:pt>
                <c:pt idx="787">
                  <c:v>106.23754861951279</c:v>
                </c:pt>
                <c:pt idx="788">
                  <c:v>125.78670922188594</c:v>
                </c:pt>
                <c:pt idx="789">
                  <c:v>114.45375427141667</c:v>
                </c:pt>
                <c:pt idx="790">
                  <c:v>95.703490748438583</c:v>
                </c:pt>
                <c:pt idx="791">
                  <c:v>107.09638973702835</c:v>
                </c:pt>
                <c:pt idx="792">
                  <c:v>110.70008866269821</c:v>
                </c:pt>
                <c:pt idx="793">
                  <c:v>100.63984563428268</c:v>
                </c:pt>
                <c:pt idx="794">
                  <c:v>118.58602016151987</c:v>
                </c:pt>
                <c:pt idx="795">
                  <c:v>118.43873497234719</c:v>
                </c:pt>
                <c:pt idx="796">
                  <c:v>100.59269551835465</c:v>
                </c:pt>
                <c:pt idx="797">
                  <c:v>125.64153523162348</c:v>
                </c:pt>
                <c:pt idx="798">
                  <c:v>96.371579435488869</c:v>
                </c:pt>
                <c:pt idx="799">
                  <c:v>92.518656271250066</c:v>
                </c:pt>
                <c:pt idx="800">
                  <c:v>84.47121083889111</c:v>
                </c:pt>
                <c:pt idx="801">
                  <c:v>109.39636687404401</c:v>
                </c:pt>
                <c:pt idx="802">
                  <c:v>102.15994083007431</c:v>
                </c:pt>
                <c:pt idx="803">
                  <c:v>95.879795720008318</c:v>
                </c:pt>
                <c:pt idx="804">
                  <c:v>117.88659073271815</c:v>
                </c:pt>
                <c:pt idx="805">
                  <c:v>91.409876937032678</c:v>
                </c:pt>
                <c:pt idx="806">
                  <c:v>109.52938203103955</c:v>
                </c:pt>
                <c:pt idx="807">
                  <c:v>114.3321491481373</c:v>
                </c:pt>
                <c:pt idx="808">
                  <c:v>96.223984757633858</c:v>
                </c:pt>
                <c:pt idx="809">
                  <c:v>107.28013059351105</c:v>
                </c:pt>
                <c:pt idx="810">
                  <c:v>99.775476626070372</c:v>
                </c:pt>
                <c:pt idx="811">
                  <c:v>112.75315048022591</c:v>
                </c:pt>
                <c:pt idx="812">
                  <c:v>101.09290987631694</c:v>
                </c:pt>
                <c:pt idx="813">
                  <c:v>117.53457450550233</c:v>
                </c:pt>
                <c:pt idx="814">
                  <c:v>100.90287839787496</c:v>
                </c:pt>
                <c:pt idx="815">
                  <c:v>84.829862191942851</c:v>
                </c:pt>
                <c:pt idx="816">
                  <c:v>82.602850133867534</c:v>
                </c:pt>
                <c:pt idx="817">
                  <c:v>111.05753281264468</c:v>
                </c:pt>
                <c:pt idx="818">
                  <c:v>111.00351110731576</c:v>
                </c:pt>
                <c:pt idx="819">
                  <c:v>112.96973227510441</c:v>
                </c:pt>
                <c:pt idx="820">
                  <c:v>89.143194501046423</c:v>
                </c:pt>
                <c:pt idx="821">
                  <c:v>96.190897860325151</c:v>
                </c:pt>
                <c:pt idx="822">
                  <c:v>97.277752282633259</c:v>
                </c:pt>
                <c:pt idx="823">
                  <c:v>121.62080967084381</c:v>
                </c:pt>
                <c:pt idx="824">
                  <c:v>88.507770955113983</c:v>
                </c:pt>
                <c:pt idx="825">
                  <c:v>111.11807497599851</c:v>
                </c:pt>
                <c:pt idx="826">
                  <c:v>108.4312449112693</c:v>
                </c:pt>
                <c:pt idx="827">
                  <c:v>100.35213712548388</c:v>
                </c:pt>
                <c:pt idx="828">
                  <c:v>101.6912748579123</c:v>
                </c:pt>
                <c:pt idx="829">
                  <c:v>108.17171702066443</c:v>
                </c:pt>
                <c:pt idx="830">
                  <c:v>99.615063290950673</c:v>
                </c:pt>
                <c:pt idx="831">
                  <c:v>81.273303822872649</c:v>
                </c:pt>
                <c:pt idx="832">
                  <c:v>89.414963821211302</c:v>
                </c:pt>
                <c:pt idx="833">
                  <c:v>96.445055410925221</c:v>
                </c:pt>
                <c:pt idx="834">
                  <c:v>93.111000560823882</c:v>
                </c:pt>
                <c:pt idx="835">
                  <c:v>86.708345049740998</c:v>
                </c:pt>
                <c:pt idx="836">
                  <c:v>108.43575509981289</c:v>
                </c:pt>
                <c:pt idx="837">
                  <c:v>87.077222815487758</c:v>
                </c:pt>
                <c:pt idx="838">
                  <c:v>106.79174636996812</c:v>
                </c:pt>
                <c:pt idx="839">
                  <c:v>94.347651973554918</c:v>
                </c:pt>
                <c:pt idx="840">
                  <c:v>102.04752445210833</c:v>
                </c:pt>
                <c:pt idx="841">
                  <c:v>89.345601918576989</c:v>
                </c:pt>
                <c:pt idx="842">
                  <c:v>104.18626841685318</c:v>
                </c:pt>
                <c:pt idx="843">
                  <c:v>75.937339019469249</c:v>
                </c:pt>
                <c:pt idx="844">
                  <c:v>92.876730190078035</c:v>
                </c:pt>
                <c:pt idx="845">
                  <c:v>111.97000550931946</c:v>
                </c:pt>
                <c:pt idx="846">
                  <c:v>93.036788686125519</c:v>
                </c:pt>
                <c:pt idx="847">
                  <c:v>89.503660979919175</c:v>
                </c:pt>
                <c:pt idx="848">
                  <c:v>92.687721960557781</c:v>
                </c:pt>
                <c:pt idx="849">
                  <c:v>71.545569731663292</c:v>
                </c:pt>
                <c:pt idx="850">
                  <c:v>98.780030112722145</c:v>
                </c:pt>
                <c:pt idx="851">
                  <c:v>89.309352308905858</c:v>
                </c:pt>
                <c:pt idx="852">
                  <c:v>96.105684374738118</c:v>
                </c:pt>
                <c:pt idx="853">
                  <c:v>98.945012841313442</c:v>
                </c:pt>
                <c:pt idx="854">
                  <c:v>80.465615051038895</c:v>
                </c:pt>
                <c:pt idx="855">
                  <c:v>105.56013644127897</c:v>
                </c:pt>
                <c:pt idx="856">
                  <c:v>100.16176952959657</c:v>
                </c:pt>
                <c:pt idx="857">
                  <c:v>94.812700152041828</c:v>
                </c:pt>
                <c:pt idx="858">
                  <c:v>103.63593460797145</c:v>
                </c:pt>
                <c:pt idx="859">
                  <c:v>81.417697021383589</c:v>
                </c:pt>
                <c:pt idx="860">
                  <c:v>104.60834728917158</c:v>
                </c:pt>
                <c:pt idx="861">
                  <c:v>78.773130665294516</c:v>
                </c:pt>
                <c:pt idx="862">
                  <c:v>96.918089434676546</c:v>
                </c:pt>
                <c:pt idx="863">
                  <c:v>103.09037767267542</c:v>
                </c:pt>
                <c:pt idx="864">
                  <c:v>84.446696831980603</c:v>
                </c:pt>
                <c:pt idx="865">
                  <c:v>87.667800753632918</c:v>
                </c:pt>
                <c:pt idx="866">
                  <c:v>106.17534851340282</c:v>
                </c:pt>
                <c:pt idx="867">
                  <c:v>93.473396955788488</c:v>
                </c:pt>
                <c:pt idx="868">
                  <c:v>100.12449589026585</c:v>
                </c:pt>
                <c:pt idx="869">
                  <c:v>95.666394112956056</c:v>
                </c:pt>
                <c:pt idx="870">
                  <c:v>86.587187546049279</c:v>
                </c:pt>
                <c:pt idx="871">
                  <c:v>91.393137026347375</c:v>
                </c:pt>
                <c:pt idx="872">
                  <c:v>87.511000275965927</c:v>
                </c:pt>
                <c:pt idx="873">
                  <c:v>92.200637238234648</c:v>
                </c:pt>
                <c:pt idx="874">
                  <c:v>86.361980665629702</c:v>
                </c:pt>
                <c:pt idx="875">
                  <c:v>85.148849773765548</c:v>
                </c:pt>
                <c:pt idx="876">
                  <c:v>83.928660737938657</c:v>
                </c:pt>
                <c:pt idx="877">
                  <c:v>86.859750778187589</c:v>
                </c:pt>
                <c:pt idx="878">
                  <c:v>78.506473036246959</c:v>
                </c:pt>
                <c:pt idx="879">
                  <c:v>81.542623625351297</c:v>
                </c:pt>
                <c:pt idx="880">
                  <c:v>106.9820867365564</c:v>
                </c:pt>
                <c:pt idx="881">
                  <c:v>89.573878801655155</c:v>
                </c:pt>
                <c:pt idx="882">
                  <c:v>80.833735592078895</c:v>
                </c:pt>
                <c:pt idx="883">
                  <c:v>74.223480580512074</c:v>
                </c:pt>
                <c:pt idx="884">
                  <c:v>88.579409307358958</c:v>
                </c:pt>
                <c:pt idx="885">
                  <c:v>88.255215519476579</c:v>
                </c:pt>
                <c:pt idx="886">
                  <c:v>82.872455896919163</c:v>
                </c:pt>
                <c:pt idx="887">
                  <c:v>91.881056165883678</c:v>
                </c:pt>
                <c:pt idx="888">
                  <c:v>82.963021428728126</c:v>
                </c:pt>
                <c:pt idx="889">
                  <c:v>94.202943270828513</c:v>
                </c:pt>
                <c:pt idx="890">
                  <c:v>93.957746609971025</c:v>
                </c:pt>
                <c:pt idx="891">
                  <c:v>90.315556714218403</c:v>
                </c:pt>
                <c:pt idx="892">
                  <c:v>83.798342506923518</c:v>
                </c:pt>
                <c:pt idx="893">
                  <c:v>89.987992364580919</c:v>
                </c:pt>
                <c:pt idx="894">
                  <c:v>105.7455592492632</c:v>
                </c:pt>
                <c:pt idx="895">
                  <c:v>97.963979840415774</c:v>
                </c:pt>
                <c:pt idx="896">
                  <c:v>88.129842096269883</c:v>
                </c:pt>
                <c:pt idx="897">
                  <c:v>83.354760490622041</c:v>
                </c:pt>
                <c:pt idx="898">
                  <c:v>72.151292147581557</c:v>
                </c:pt>
                <c:pt idx="899">
                  <c:v>82.841673339394546</c:v>
                </c:pt>
                <c:pt idx="900">
                  <c:v>82.469737437832109</c:v>
                </c:pt>
                <c:pt idx="901">
                  <c:v>76.886455500660958</c:v>
                </c:pt>
                <c:pt idx="902">
                  <c:v>98.157774582897119</c:v>
                </c:pt>
                <c:pt idx="903">
                  <c:v>69.315606011411688</c:v>
                </c:pt>
                <c:pt idx="904">
                  <c:v>80.623126526427058</c:v>
                </c:pt>
                <c:pt idx="905">
                  <c:v>65.959248497550249</c:v>
                </c:pt>
                <c:pt idx="906">
                  <c:v>73.552768412172995</c:v>
                </c:pt>
                <c:pt idx="907">
                  <c:v>84.454720732898139</c:v>
                </c:pt>
                <c:pt idx="908">
                  <c:v>81.202743712997858</c:v>
                </c:pt>
                <c:pt idx="909">
                  <c:v>93.421900874286408</c:v>
                </c:pt>
                <c:pt idx="910">
                  <c:v>70.921073702223879</c:v>
                </c:pt>
                <c:pt idx="911">
                  <c:v>84.363055728842497</c:v>
                </c:pt>
                <c:pt idx="912">
                  <c:v>89.849991950261412</c:v>
                </c:pt>
                <c:pt idx="913">
                  <c:v>64.315426499249227</c:v>
                </c:pt>
                <c:pt idx="914">
                  <c:v>73.198336117394248</c:v>
                </c:pt>
                <c:pt idx="915">
                  <c:v>92.580438329892559</c:v>
                </c:pt>
                <c:pt idx="916">
                  <c:v>81.024294291228927</c:v>
                </c:pt>
                <c:pt idx="917">
                  <c:v>77.628995199000755</c:v>
                </c:pt>
                <c:pt idx="918">
                  <c:v>87.460515872475341</c:v>
                </c:pt>
                <c:pt idx="919">
                  <c:v>70.179912018219454</c:v>
                </c:pt>
                <c:pt idx="920">
                  <c:v>87.886471769845272</c:v>
                </c:pt>
                <c:pt idx="921">
                  <c:v>81.793731210622241</c:v>
                </c:pt>
                <c:pt idx="922">
                  <c:v>97.311431730888458</c:v>
                </c:pt>
                <c:pt idx="923">
                  <c:v>79.629721652911158</c:v>
                </c:pt>
                <c:pt idx="924">
                  <c:v>83.643798469507161</c:v>
                </c:pt>
                <c:pt idx="925">
                  <c:v>70.361144188575892</c:v>
                </c:pt>
                <c:pt idx="926">
                  <c:v>73.914814777416822</c:v>
                </c:pt>
                <c:pt idx="927">
                  <c:v>83.1317172531502</c:v>
                </c:pt>
                <c:pt idx="928">
                  <c:v>84.190608062252579</c:v>
                </c:pt>
                <c:pt idx="929">
                  <c:v>88.904812990422982</c:v>
                </c:pt>
                <c:pt idx="930">
                  <c:v>72.043059843966986</c:v>
                </c:pt>
                <c:pt idx="931">
                  <c:v>76.72722979464433</c:v>
                </c:pt>
                <c:pt idx="932">
                  <c:v>83.316578814285137</c:v>
                </c:pt>
                <c:pt idx="933">
                  <c:v>84.881994667259846</c:v>
                </c:pt>
                <c:pt idx="934">
                  <c:v>75.110008323483271</c:v>
                </c:pt>
                <c:pt idx="935">
                  <c:v>67.348608309744279</c:v>
                </c:pt>
                <c:pt idx="936">
                  <c:v>73.459205450444841</c:v>
                </c:pt>
                <c:pt idx="937">
                  <c:v>83.495647750797986</c:v>
                </c:pt>
                <c:pt idx="938">
                  <c:v>73.291457841297827</c:v>
                </c:pt>
                <c:pt idx="939">
                  <c:v>81.634969440076631</c:v>
                </c:pt>
                <c:pt idx="940">
                  <c:v>88.987477396968671</c:v>
                </c:pt>
                <c:pt idx="941">
                  <c:v>102.15534629054835</c:v>
                </c:pt>
                <c:pt idx="942">
                  <c:v>72.89651317932919</c:v>
                </c:pt>
                <c:pt idx="943">
                  <c:v>74.054901450252203</c:v>
                </c:pt>
                <c:pt idx="944">
                  <c:v>65.910158180018527</c:v>
                </c:pt>
                <c:pt idx="945">
                  <c:v>73.615588839194587</c:v>
                </c:pt>
                <c:pt idx="946">
                  <c:v>63.468511639270183</c:v>
                </c:pt>
                <c:pt idx="947">
                  <c:v>75.037641335677847</c:v>
                </c:pt>
                <c:pt idx="948">
                  <c:v>65.176335483680148</c:v>
                </c:pt>
                <c:pt idx="949">
                  <c:v>84.075869403181059</c:v>
                </c:pt>
                <c:pt idx="950">
                  <c:v>80.390283736799148</c:v>
                </c:pt>
                <c:pt idx="951">
                  <c:v>73.935217267869177</c:v>
                </c:pt>
                <c:pt idx="952">
                  <c:v>84.307558929670563</c:v>
                </c:pt>
                <c:pt idx="953">
                  <c:v>78.829079896070667</c:v>
                </c:pt>
                <c:pt idx="954">
                  <c:v>83.577833020655689</c:v>
                </c:pt>
                <c:pt idx="955">
                  <c:v>80.739668182952684</c:v>
                </c:pt>
                <c:pt idx="956">
                  <c:v>70.446921404706771</c:v>
                </c:pt>
                <c:pt idx="957">
                  <c:v>76.810700658640101</c:v>
                </c:pt>
                <c:pt idx="958">
                  <c:v>75.944827554763734</c:v>
                </c:pt>
                <c:pt idx="959">
                  <c:v>63.289870048932009</c:v>
                </c:pt>
                <c:pt idx="960">
                  <c:v>74.684594053520158</c:v>
                </c:pt>
                <c:pt idx="961">
                  <c:v>62.27507729392601</c:v>
                </c:pt>
                <c:pt idx="962">
                  <c:v>83.34074674906654</c:v>
                </c:pt>
                <c:pt idx="963">
                  <c:v>67.7617204025224</c:v>
                </c:pt>
                <c:pt idx="964">
                  <c:v>65.446227974353221</c:v>
                </c:pt>
                <c:pt idx="965">
                  <c:v>70.680053290972097</c:v>
                </c:pt>
                <c:pt idx="966">
                  <c:v>75.436855177060878</c:v>
                </c:pt>
                <c:pt idx="967">
                  <c:v>79.274123910320327</c:v>
                </c:pt>
                <c:pt idx="968">
                  <c:v>71.094491552647469</c:v>
                </c:pt>
                <c:pt idx="969">
                  <c:v>94.133995569807666</c:v>
                </c:pt>
                <c:pt idx="970">
                  <c:v>69.315165301685411</c:v>
                </c:pt>
                <c:pt idx="971">
                  <c:v>95.731389213262773</c:v>
                </c:pt>
                <c:pt idx="972">
                  <c:v>73.017438712423299</c:v>
                </c:pt>
                <c:pt idx="973">
                  <c:v>60.232869543642778</c:v>
                </c:pt>
                <c:pt idx="974">
                  <c:v>53.523055312102159</c:v>
                </c:pt>
                <c:pt idx="975">
                  <c:v>73.736846742672313</c:v>
                </c:pt>
                <c:pt idx="976">
                  <c:v>74.205688826898466</c:v>
                </c:pt>
                <c:pt idx="977">
                  <c:v>62.095762307130165</c:v>
                </c:pt>
                <c:pt idx="978">
                  <c:v>60.637178122475554</c:v>
                </c:pt>
                <c:pt idx="979">
                  <c:v>67.200111865224244</c:v>
                </c:pt>
                <c:pt idx="980">
                  <c:v>72.736944162466358</c:v>
                </c:pt>
                <c:pt idx="981">
                  <c:v>81.635720721056558</c:v>
                </c:pt>
                <c:pt idx="982">
                  <c:v>54.223753996005676</c:v>
                </c:pt>
                <c:pt idx="983">
                  <c:v>65.760420366874655</c:v>
                </c:pt>
                <c:pt idx="984">
                  <c:v>59.16247206079673</c:v>
                </c:pt>
                <c:pt idx="985">
                  <c:v>65.106659305967426</c:v>
                </c:pt>
                <c:pt idx="986">
                  <c:v>77.222025521232993</c:v>
                </c:pt>
                <c:pt idx="987">
                  <c:v>68.562066750522959</c:v>
                </c:pt>
                <c:pt idx="988">
                  <c:v>94.506933312538948</c:v>
                </c:pt>
                <c:pt idx="989">
                  <c:v>61.916681941854179</c:v>
                </c:pt>
                <c:pt idx="990">
                  <c:v>65.621736413160136</c:v>
                </c:pt>
                <c:pt idx="991">
                  <c:v>70.497577202803228</c:v>
                </c:pt>
                <c:pt idx="992">
                  <c:v>65.379680501166078</c:v>
                </c:pt>
                <c:pt idx="993">
                  <c:v>78.653102989169639</c:v>
                </c:pt>
                <c:pt idx="994">
                  <c:v>54.711012722438063</c:v>
                </c:pt>
                <c:pt idx="995">
                  <c:v>72.432732571170149</c:v>
                </c:pt>
                <c:pt idx="996">
                  <c:v>81.022497740978409</c:v>
                </c:pt>
                <c:pt idx="997">
                  <c:v>70.442587760489559</c:v>
                </c:pt>
                <c:pt idx="998">
                  <c:v>67.131840461889198</c:v>
                </c:pt>
                <c:pt idx="999">
                  <c:v>64.256949170134888</c:v>
                </c:pt>
                <c:pt idx="1000">
                  <c:v>62.36589719530604</c:v>
                </c:pt>
                <c:pt idx="1001">
                  <c:v>91.260193375697327</c:v>
                </c:pt>
                <c:pt idx="1002">
                  <c:v>60.101772037709431</c:v>
                </c:pt>
                <c:pt idx="1003">
                  <c:v>66.512892286846608</c:v>
                </c:pt>
                <c:pt idx="1004">
                  <c:v>69.218425301271267</c:v>
                </c:pt>
                <c:pt idx="1005">
                  <c:v>74.219151254856456</c:v>
                </c:pt>
                <c:pt idx="1006">
                  <c:v>71.924798365304454</c:v>
                </c:pt>
                <c:pt idx="1007">
                  <c:v>73.378694056916558</c:v>
                </c:pt>
                <c:pt idx="1008">
                  <c:v>71.867220888310911</c:v>
                </c:pt>
                <c:pt idx="1009">
                  <c:v>64.666897037830196</c:v>
                </c:pt>
                <c:pt idx="1010">
                  <c:v>63.079585940119522</c:v>
                </c:pt>
                <c:pt idx="1011">
                  <c:v>62.937279618380707</c:v>
                </c:pt>
                <c:pt idx="1012">
                  <c:v>62.011901493411614</c:v>
                </c:pt>
                <c:pt idx="1013">
                  <c:v>71.184571072449828</c:v>
                </c:pt>
                <c:pt idx="1014">
                  <c:v>58.903422520713029</c:v>
                </c:pt>
                <c:pt idx="1015">
                  <c:v>59.743777850649245</c:v>
                </c:pt>
                <c:pt idx="1016">
                  <c:v>67.155713312141998</c:v>
                </c:pt>
                <c:pt idx="1017">
                  <c:v>61.500099490684022</c:v>
                </c:pt>
                <c:pt idx="1018">
                  <c:v>59.488029435951731</c:v>
                </c:pt>
                <c:pt idx="1019">
                  <c:v>54.334990730350853</c:v>
                </c:pt>
                <c:pt idx="1020">
                  <c:v>61.076721415554104</c:v>
                </c:pt>
                <c:pt idx="1021">
                  <c:v>72.905845221657032</c:v>
                </c:pt>
                <c:pt idx="1022">
                  <c:v>76.6668456584556</c:v>
                </c:pt>
                <c:pt idx="1023">
                  <c:v>68.022231168429443</c:v>
                </c:pt>
                <c:pt idx="1024">
                  <c:v>68.617462141387591</c:v>
                </c:pt>
                <c:pt idx="1025">
                  <c:v>71.879030906980574</c:v>
                </c:pt>
                <c:pt idx="1026">
                  <c:v>71.914323657601329</c:v>
                </c:pt>
                <c:pt idx="1027">
                  <c:v>65.52450785810295</c:v>
                </c:pt>
                <c:pt idx="1028">
                  <c:v>55.733941745573219</c:v>
                </c:pt>
                <c:pt idx="1029">
                  <c:v>81.335921410298141</c:v>
                </c:pt>
                <c:pt idx="1030">
                  <c:v>60.010393686078913</c:v>
                </c:pt>
                <c:pt idx="1031">
                  <c:v>70.246207786149185</c:v>
                </c:pt>
                <c:pt idx="1032">
                  <c:v>61.961573854127352</c:v>
                </c:pt>
                <c:pt idx="1033">
                  <c:v>78.789273966404878</c:v>
                </c:pt>
                <c:pt idx="1034">
                  <c:v>60.449747779152013</c:v>
                </c:pt>
                <c:pt idx="1035">
                  <c:v>52.204146955055634</c:v>
                </c:pt>
                <c:pt idx="1036">
                  <c:v>46.508202020854412</c:v>
                </c:pt>
                <c:pt idx="1037">
                  <c:v>55.290716835022224</c:v>
                </c:pt>
                <c:pt idx="1038">
                  <c:v>59.756993348956165</c:v>
                </c:pt>
                <c:pt idx="1039">
                  <c:v>68.591845238567373</c:v>
                </c:pt>
                <c:pt idx="1040">
                  <c:v>60.362879435531475</c:v>
                </c:pt>
                <c:pt idx="1041">
                  <c:v>62.60583391977223</c:v>
                </c:pt>
                <c:pt idx="1042">
                  <c:v>62.77938622516222</c:v>
                </c:pt>
                <c:pt idx="1043">
                  <c:v>52.633467306797826</c:v>
                </c:pt>
                <c:pt idx="1044">
                  <c:v>64.410713229656096</c:v>
                </c:pt>
                <c:pt idx="1045">
                  <c:v>69.523566224299017</c:v>
                </c:pt>
                <c:pt idx="1046">
                  <c:v>62.193486126516454</c:v>
                </c:pt>
                <c:pt idx="1047">
                  <c:v>53.886076409610396</c:v>
                </c:pt>
                <c:pt idx="1048">
                  <c:v>66.205740027263758</c:v>
                </c:pt>
                <c:pt idx="1049">
                  <c:v>48.917053467453037</c:v>
                </c:pt>
                <c:pt idx="1050">
                  <c:v>58.924874337185209</c:v>
                </c:pt>
                <c:pt idx="1051">
                  <c:v>65.969745010174378</c:v>
                </c:pt>
                <c:pt idx="1052">
                  <c:v>63.573378713467505</c:v>
                </c:pt>
                <c:pt idx="1053">
                  <c:v>55.139612196580543</c:v>
                </c:pt>
                <c:pt idx="1054">
                  <c:v>53.558482133237064</c:v>
                </c:pt>
                <c:pt idx="1055">
                  <c:v>63.721872147453162</c:v>
                </c:pt>
                <c:pt idx="1056">
                  <c:v>51.217839227451229</c:v>
                </c:pt>
                <c:pt idx="1057">
                  <c:v>52.757271181619387</c:v>
                </c:pt>
                <c:pt idx="1058">
                  <c:v>59.408758738630063</c:v>
                </c:pt>
                <c:pt idx="1059">
                  <c:v>65.825771492968926</c:v>
                </c:pt>
                <c:pt idx="1060">
                  <c:v>59.97298899825325</c:v>
                </c:pt>
                <c:pt idx="1061">
                  <c:v>76.698395247185559</c:v>
                </c:pt>
                <c:pt idx="1062">
                  <c:v>50.812365076235999</c:v>
                </c:pt>
                <c:pt idx="1063">
                  <c:v>66.536422107593154</c:v>
                </c:pt>
                <c:pt idx="1064">
                  <c:v>55.02763196212257</c:v>
                </c:pt>
                <c:pt idx="1065">
                  <c:v>55.470276723868828</c:v>
                </c:pt>
                <c:pt idx="1066">
                  <c:v>64.690406404549748</c:v>
                </c:pt>
                <c:pt idx="1067">
                  <c:v>61.175200219551463</c:v>
                </c:pt>
                <c:pt idx="1068">
                  <c:v>65.954363659042386</c:v>
                </c:pt>
                <c:pt idx="1069">
                  <c:v>60.134014878363246</c:v>
                </c:pt>
                <c:pt idx="1070">
                  <c:v>64.232638158187385</c:v>
                </c:pt>
                <c:pt idx="1071">
                  <c:v>56.601830982053038</c:v>
                </c:pt>
                <c:pt idx="1072">
                  <c:v>70.896260521844297</c:v>
                </c:pt>
                <c:pt idx="1073">
                  <c:v>69.664735504832919</c:v>
                </c:pt>
                <c:pt idx="1074">
                  <c:v>57.727612235072037</c:v>
                </c:pt>
                <c:pt idx="1075">
                  <c:v>67.419526150714901</c:v>
                </c:pt>
                <c:pt idx="1076">
                  <c:v>55.350170479203541</c:v>
                </c:pt>
                <c:pt idx="1077">
                  <c:v>62.972258008846055</c:v>
                </c:pt>
                <c:pt idx="1078">
                  <c:v>60.800972968834635</c:v>
                </c:pt>
                <c:pt idx="1079">
                  <c:v>56.892067555468792</c:v>
                </c:pt>
                <c:pt idx="1080">
                  <c:v>54.053642164029711</c:v>
                </c:pt>
                <c:pt idx="1081">
                  <c:v>57.043518217591163</c:v>
                </c:pt>
                <c:pt idx="1082">
                  <c:v>51.555564298503789</c:v>
                </c:pt>
                <c:pt idx="1083">
                  <c:v>50.688986785972908</c:v>
                </c:pt>
                <c:pt idx="1084">
                  <c:v>70.125926986741788</c:v>
                </c:pt>
                <c:pt idx="1085">
                  <c:v>56.00581278260001</c:v>
                </c:pt>
                <c:pt idx="1086">
                  <c:v>62.879515126452013</c:v>
                </c:pt>
                <c:pt idx="1087">
                  <c:v>59.384555239884833</c:v>
                </c:pt>
                <c:pt idx="1088">
                  <c:v>66.606269472792022</c:v>
                </c:pt>
                <c:pt idx="1089">
                  <c:v>64.643267721028266</c:v>
                </c:pt>
                <c:pt idx="1090">
                  <c:v>54.047102451306259</c:v>
                </c:pt>
                <c:pt idx="1091">
                  <c:v>50.074006711571968</c:v>
                </c:pt>
                <c:pt idx="1092">
                  <c:v>46.008829585066358</c:v>
                </c:pt>
                <c:pt idx="1093">
                  <c:v>54.558056826374212</c:v>
                </c:pt>
                <c:pt idx="1094">
                  <c:v>53.785839341300111</c:v>
                </c:pt>
                <c:pt idx="1095">
                  <c:v>48.761398143119663</c:v>
                </c:pt>
                <c:pt idx="1096">
                  <c:v>51.924655807862344</c:v>
                </c:pt>
                <c:pt idx="1097">
                  <c:v>60.376880090361944</c:v>
                </c:pt>
                <c:pt idx="1098">
                  <c:v>55.282820460526544</c:v>
                </c:pt>
                <c:pt idx="1099">
                  <c:v>54.28383403679895</c:v>
                </c:pt>
                <c:pt idx="1100">
                  <c:v>44.805626744115564</c:v>
                </c:pt>
                <c:pt idx="1101">
                  <c:v>55.641827988915445</c:v>
                </c:pt>
                <c:pt idx="1102">
                  <c:v>48.511229723461184</c:v>
                </c:pt>
                <c:pt idx="1103">
                  <c:v>53.727483267358814</c:v>
                </c:pt>
                <c:pt idx="1104">
                  <c:v>51.824018817382004</c:v>
                </c:pt>
                <c:pt idx="1105">
                  <c:v>61.453595363876374</c:v>
                </c:pt>
                <c:pt idx="1106">
                  <c:v>59.108280692003085</c:v>
                </c:pt>
                <c:pt idx="1107">
                  <c:v>55.365221911207144</c:v>
                </c:pt>
                <c:pt idx="1108">
                  <c:v>53.50526162691439</c:v>
                </c:pt>
                <c:pt idx="1109">
                  <c:v>49.52777074640656</c:v>
                </c:pt>
                <c:pt idx="1110">
                  <c:v>52.465902191961113</c:v>
                </c:pt>
                <c:pt idx="1111">
                  <c:v>46.512975761294975</c:v>
                </c:pt>
                <c:pt idx="1112">
                  <c:v>58.198735406800246</c:v>
                </c:pt>
                <c:pt idx="1113">
                  <c:v>60.515217412321931</c:v>
                </c:pt>
                <c:pt idx="1114">
                  <c:v>52.229892513462993</c:v>
                </c:pt>
                <c:pt idx="1115">
                  <c:v>54.487261120985899</c:v>
                </c:pt>
                <c:pt idx="1116">
                  <c:v>60.267150702452113</c:v>
                </c:pt>
                <c:pt idx="1117">
                  <c:v>48.384317634762994</c:v>
                </c:pt>
                <c:pt idx="1118">
                  <c:v>53.037848341384716</c:v>
                </c:pt>
                <c:pt idx="1119">
                  <c:v>42.082311699211196</c:v>
                </c:pt>
                <c:pt idx="1120">
                  <c:v>65.28241517023703</c:v>
                </c:pt>
                <c:pt idx="1121">
                  <c:v>51.136522399737913</c:v>
                </c:pt>
                <c:pt idx="1122">
                  <c:v>45.740250669511447</c:v>
                </c:pt>
                <c:pt idx="1123">
                  <c:v>60.885239975685998</c:v>
                </c:pt>
                <c:pt idx="1124">
                  <c:v>47.946500753590996</c:v>
                </c:pt>
                <c:pt idx="1125">
                  <c:v>55.60770585325789</c:v>
                </c:pt>
                <c:pt idx="1126">
                  <c:v>51.0184293323763</c:v>
                </c:pt>
                <c:pt idx="1127">
                  <c:v>52.272283091145766</c:v>
                </c:pt>
                <c:pt idx="1128">
                  <c:v>53.766971213226</c:v>
                </c:pt>
                <c:pt idx="1129">
                  <c:v>52.598828668788421</c:v>
                </c:pt>
                <c:pt idx="1130">
                  <c:v>46.926700369693805</c:v>
                </c:pt>
                <c:pt idx="1131">
                  <c:v>38.945035468091447</c:v>
                </c:pt>
                <c:pt idx="1132">
                  <c:v>58.23851882767859</c:v>
                </c:pt>
                <c:pt idx="1133">
                  <c:v>46.121516783831261</c:v>
                </c:pt>
                <c:pt idx="1134">
                  <c:v>49.972014287290854</c:v>
                </c:pt>
                <c:pt idx="1135">
                  <c:v>48.408211198371013</c:v>
                </c:pt>
                <c:pt idx="1136">
                  <c:v>54.434481710245038</c:v>
                </c:pt>
                <c:pt idx="1137">
                  <c:v>51.89923998680468</c:v>
                </c:pt>
                <c:pt idx="1138">
                  <c:v>60.875850545132444</c:v>
                </c:pt>
                <c:pt idx="1139">
                  <c:v>47.584755340672011</c:v>
                </c:pt>
                <c:pt idx="1140">
                  <c:v>54.948909953121699</c:v>
                </c:pt>
                <c:pt idx="1141">
                  <c:v>38.868189756139181</c:v>
                </c:pt>
                <c:pt idx="1142">
                  <c:v>54.046655623084753</c:v>
                </c:pt>
                <c:pt idx="1143">
                  <c:v>60.089812636960303</c:v>
                </c:pt>
                <c:pt idx="1144">
                  <c:v>54.202497281491397</c:v>
                </c:pt>
                <c:pt idx="1145">
                  <c:v>44.259869585895707</c:v>
                </c:pt>
                <c:pt idx="1146">
                  <c:v>51.594647412018794</c:v>
                </c:pt>
                <c:pt idx="1147">
                  <c:v>46.890092840506163</c:v>
                </c:pt>
                <c:pt idx="1148">
                  <c:v>48.828563565278444</c:v>
                </c:pt>
                <c:pt idx="1149">
                  <c:v>47.158530311041062</c:v>
                </c:pt>
                <c:pt idx="1150">
                  <c:v>47.437254347715097</c:v>
                </c:pt>
                <c:pt idx="1151">
                  <c:v>36.716778054497773</c:v>
                </c:pt>
                <c:pt idx="1152">
                  <c:v>45.565857365550862</c:v>
                </c:pt>
                <c:pt idx="1153">
                  <c:v>58.438698809072903</c:v>
                </c:pt>
                <c:pt idx="1154">
                  <c:v>44.075752190600063</c:v>
                </c:pt>
                <c:pt idx="1155">
                  <c:v>53.516242388447722</c:v>
                </c:pt>
                <c:pt idx="1156">
                  <c:v>51.480544080970191</c:v>
                </c:pt>
                <c:pt idx="1157">
                  <c:v>52.088404491346793</c:v>
                </c:pt>
                <c:pt idx="1158">
                  <c:v>44.750959261713795</c:v>
                </c:pt>
                <c:pt idx="1159">
                  <c:v>47.00580028042836</c:v>
                </c:pt>
                <c:pt idx="1160">
                  <c:v>40.802603426209998</c:v>
                </c:pt>
                <c:pt idx="1161">
                  <c:v>47.115662717651674</c:v>
                </c:pt>
                <c:pt idx="1162">
                  <c:v>48.196953325108474</c:v>
                </c:pt>
                <c:pt idx="1163">
                  <c:v>51.690368665209405</c:v>
                </c:pt>
                <c:pt idx="1164">
                  <c:v>49.157281541729191</c:v>
                </c:pt>
                <c:pt idx="1165">
                  <c:v>49.5830589470592</c:v>
                </c:pt>
                <c:pt idx="1166">
                  <c:v>40.653119694413981</c:v>
                </c:pt>
                <c:pt idx="1167">
                  <c:v>48.735681916889128</c:v>
                </c:pt>
                <c:pt idx="1168">
                  <c:v>51.201592123680243</c:v>
                </c:pt>
                <c:pt idx="1169">
                  <c:v>48.073291671553243</c:v>
                </c:pt>
                <c:pt idx="1170">
                  <c:v>46.556376258342944</c:v>
                </c:pt>
                <c:pt idx="1171">
                  <c:v>45.506719761631999</c:v>
                </c:pt>
                <c:pt idx="1172">
                  <c:v>52.171256438124189</c:v>
                </c:pt>
                <c:pt idx="1173">
                  <c:v>39.539559423445901</c:v>
                </c:pt>
                <c:pt idx="1174">
                  <c:v>45.511739041037956</c:v>
                </c:pt>
                <c:pt idx="1175">
                  <c:v>46.962479958288206</c:v>
                </c:pt>
                <c:pt idx="1176">
                  <c:v>44.967714395329963</c:v>
                </c:pt>
                <c:pt idx="1177">
                  <c:v>40.428355420145294</c:v>
                </c:pt>
                <c:pt idx="1178">
                  <c:v>46.525929053555565</c:v>
                </c:pt>
                <c:pt idx="1179">
                  <c:v>55.865449793598025</c:v>
                </c:pt>
                <c:pt idx="1180">
                  <c:v>53.633404051067387</c:v>
                </c:pt>
                <c:pt idx="1181">
                  <c:v>44.827742263357365</c:v>
                </c:pt>
                <c:pt idx="1182">
                  <c:v>50.378243188164674</c:v>
                </c:pt>
                <c:pt idx="1183">
                  <c:v>46.543304609733894</c:v>
                </c:pt>
                <c:pt idx="1184">
                  <c:v>44.014417066051394</c:v>
                </c:pt>
                <c:pt idx="1185">
                  <c:v>50.511259594518194</c:v>
                </c:pt>
                <c:pt idx="1186">
                  <c:v>45.642371880589465</c:v>
                </c:pt>
                <c:pt idx="1187">
                  <c:v>50.238013051603147</c:v>
                </c:pt>
                <c:pt idx="1188">
                  <c:v>45.656506666340746</c:v>
                </c:pt>
                <c:pt idx="1189">
                  <c:v>56.354501595856739</c:v>
                </c:pt>
                <c:pt idx="1190">
                  <c:v>55.547152148192637</c:v>
                </c:pt>
                <c:pt idx="1191">
                  <c:v>38.913820965321193</c:v>
                </c:pt>
                <c:pt idx="1192">
                  <c:v>47.309499236371913</c:v>
                </c:pt>
                <c:pt idx="1193">
                  <c:v>46.659411593561046</c:v>
                </c:pt>
                <c:pt idx="1194">
                  <c:v>43.972389208056001</c:v>
                </c:pt>
                <c:pt idx="1195">
                  <c:v>53.748616373322008</c:v>
                </c:pt>
                <c:pt idx="1196">
                  <c:v>49.846061528462947</c:v>
                </c:pt>
                <c:pt idx="1197">
                  <c:v>60.501669997277894</c:v>
                </c:pt>
                <c:pt idx="1198">
                  <c:v>52.703471547990596</c:v>
                </c:pt>
                <c:pt idx="1199">
                  <c:v>49.377589500392041</c:v>
                </c:pt>
                <c:pt idx="1200">
                  <c:v>48.706722772480013</c:v>
                </c:pt>
                <c:pt idx="1201">
                  <c:v>39.330965339051012</c:v>
                </c:pt>
                <c:pt idx="1202">
                  <c:v>48.367804347129443</c:v>
                </c:pt>
                <c:pt idx="1203">
                  <c:v>54.996235799528463</c:v>
                </c:pt>
                <c:pt idx="1204">
                  <c:v>53.887809564411143</c:v>
                </c:pt>
                <c:pt idx="1205">
                  <c:v>51.099671988719408</c:v>
                </c:pt>
                <c:pt idx="1206">
                  <c:v>41.330957240505413</c:v>
                </c:pt>
                <c:pt idx="1207">
                  <c:v>50.977013118894156</c:v>
                </c:pt>
                <c:pt idx="1208">
                  <c:v>41.584672727187346</c:v>
                </c:pt>
                <c:pt idx="1209">
                  <c:v>43.347790592180594</c:v>
                </c:pt>
                <c:pt idx="1210">
                  <c:v>43.786050571246875</c:v>
                </c:pt>
                <c:pt idx="1211">
                  <c:v>40.057704964900907</c:v>
                </c:pt>
                <c:pt idx="1212">
                  <c:v>45.896263381295945</c:v>
                </c:pt>
                <c:pt idx="1213">
                  <c:v>43.42384002278299</c:v>
                </c:pt>
                <c:pt idx="1214">
                  <c:v>52.445029245473982</c:v>
                </c:pt>
                <c:pt idx="1215">
                  <c:v>45.261355366560075</c:v>
                </c:pt>
                <c:pt idx="1216">
                  <c:v>38.930878530607295</c:v>
                </c:pt>
                <c:pt idx="1217">
                  <c:v>48.855671402000944</c:v>
                </c:pt>
                <c:pt idx="1218">
                  <c:v>56.495092582974557</c:v>
                </c:pt>
                <c:pt idx="1219">
                  <c:v>56.003804739873495</c:v>
                </c:pt>
                <c:pt idx="1220">
                  <c:v>47.645295539037264</c:v>
                </c:pt>
                <c:pt idx="1221">
                  <c:v>40.944508193398178</c:v>
                </c:pt>
                <c:pt idx="1222">
                  <c:v>46.699140512158195</c:v>
                </c:pt>
                <c:pt idx="1223">
                  <c:v>38.427166811885186</c:v>
                </c:pt>
                <c:pt idx="1224">
                  <c:v>63.292333956654538</c:v>
                </c:pt>
                <c:pt idx="1225">
                  <c:v>36.389621591766264</c:v>
                </c:pt>
                <c:pt idx="1226">
                  <c:v>44.766047651836899</c:v>
                </c:pt>
                <c:pt idx="1227">
                  <c:v>51.257562883000354</c:v>
                </c:pt>
                <c:pt idx="1228">
                  <c:v>45.356670874272844</c:v>
                </c:pt>
                <c:pt idx="1229">
                  <c:v>39.874257676290803</c:v>
                </c:pt>
                <c:pt idx="1230">
                  <c:v>45.068947095976341</c:v>
                </c:pt>
                <c:pt idx="1231">
                  <c:v>51.231842906405063</c:v>
                </c:pt>
                <c:pt idx="1232">
                  <c:v>40.697149625747095</c:v>
                </c:pt>
                <c:pt idx="1233">
                  <c:v>32.086701207709993</c:v>
                </c:pt>
                <c:pt idx="1234">
                  <c:v>42.01331585661525</c:v>
                </c:pt>
                <c:pt idx="1235">
                  <c:v>41.484880054983044</c:v>
                </c:pt>
                <c:pt idx="1236">
                  <c:v>41.614293021545997</c:v>
                </c:pt>
                <c:pt idx="1237">
                  <c:v>44.535810060428588</c:v>
                </c:pt>
                <c:pt idx="1238">
                  <c:v>40.607103746655419</c:v>
                </c:pt>
                <c:pt idx="1239">
                  <c:v>31.231746486304989</c:v>
                </c:pt>
                <c:pt idx="1240">
                  <c:v>44.314989820437894</c:v>
                </c:pt>
                <c:pt idx="1241">
                  <c:v>43.79784159612101</c:v>
                </c:pt>
                <c:pt idx="1242">
                  <c:v>36.504026340632294</c:v>
                </c:pt>
                <c:pt idx="1243">
                  <c:v>43.302684396153026</c:v>
                </c:pt>
                <c:pt idx="1244">
                  <c:v>44.729577717158413</c:v>
                </c:pt>
                <c:pt idx="1245">
                  <c:v>42.646464519867848</c:v>
                </c:pt>
                <c:pt idx="1246">
                  <c:v>51.76808245564785</c:v>
                </c:pt>
                <c:pt idx="1247">
                  <c:v>42.723290324712252</c:v>
                </c:pt>
                <c:pt idx="1248">
                  <c:v>48.850537239355255</c:v>
                </c:pt>
                <c:pt idx="1249">
                  <c:v>39.452932334684213</c:v>
                </c:pt>
                <c:pt idx="1250">
                  <c:v>40.351753218621205</c:v>
                </c:pt>
                <c:pt idx="1251">
                  <c:v>37.469415553891196</c:v>
                </c:pt>
                <c:pt idx="1252">
                  <c:v>43.17941904381339</c:v>
                </c:pt>
                <c:pt idx="1253">
                  <c:v>50.321640369107094</c:v>
                </c:pt>
                <c:pt idx="1254">
                  <c:v>33.799307914508191</c:v>
                </c:pt>
                <c:pt idx="1255">
                  <c:v>38.317513227621347</c:v>
                </c:pt>
                <c:pt idx="1256">
                  <c:v>44.335849977324024</c:v>
                </c:pt>
                <c:pt idx="1257">
                  <c:v>42.356615688938817</c:v>
                </c:pt>
                <c:pt idx="1258">
                  <c:v>49.295131183476563</c:v>
                </c:pt>
                <c:pt idx="1259">
                  <c:v>45.451576215424275</c:v>
                </c:pt>
                <c:pt idx="1260">
                  <c:v>41.631984895439395</c:v>
                </c:pt>
                <c:pt idx="1261">
                  <c:v>39.462898077600997</c:v>
                </c:pt>
                <c:pt idx="1262">
                  <c:v>40.898507387315064</c:v>
                </c:pt>
                <c:pt idx="1263">
                  <c:v>39.843056462200757</c:v>
                </c:pt>
                <c:pt idx="1264">
                  <c:v>38.086681853777868</c:v>
                </c:pt>
                <c:pt idx="1265">
                  <c:v>39.908221177635994</c:v>
                </c:pt>
                <c:pt idx="1266">
                  <c:v>44.907185478277057</c:v>
                </c:pt>
                <c:pt idx="1267">
                  <c:v>31.930069967640495</c:v>
                </c:pt>
                <c:pt idx="1268">
                  <c:v>45.365770865074452</c:v>
                </c:pt>
                <c:pt idx="1269">
                  <c:v>44.489081452842036</c:v>
                </c:pt>
                <c:pt idx="1270">
                  <c:v>41.204890238043447</c:v>
                </c:pt>
                <c:pt idx="1271">
                  <c:v>38.945065820880011</c:v>
                </c:pt>
                <c:pt idx="1272">
                  <c:v>42.193918195005537</c:v>
                </c:pt>
                <c:pt idx="1273">
                  <c:v>42.207897426848277</c:v>
                </c:pt>
                <c:pt idx="1274">
                  <c:v>46.453292278731901</c:v>
                </c:pt>
                <c:pt idx="1275">
                  <c:v>42.501313260133962</c:v>
                </c:pt>
                <c:pt idx="1276">
                  <c:v>38.715787293247992</c:v>
                </c:pt>
                <c:pt idx="1277">
                  <c:v>44.552426384947964</c:v>
                </c:pt>
                <c:pt idx="1278">
                  <c:v>43.425903669288324</c:v>
                </c:pt>
                <c:pt idx="1279">
                  <c:v>45.551414102156272</c:v>
                </c:pt>
                <c:pt idx="1280">
                  <c:v>34.749798327172222</c:v>
                </c:pt>
                <c:pt idx="1281">
                  <c:v>41.417029652362942</c:v>
                </c:pt>
                <c:pt idx="1282">
                  <c:v>30.199289692628785</c:v>
                </c:pt>
                <c:pt idx="1283">
                  <c:v>41.008271823088414</c:v>
                </c:pt>
                <c:pt idx="1284">
                  <c:v>37.721589714641858</c:v>
                </c:pt>
                <c:pt idx="1285">
                  <c:v>44.784914999971413</c:v>
                </c:pt>
                <c:pt idx="1286">
                  <c:v>39.196134519802762</c:v>
                </c:pt>
                <c:pt idx="1287">
                  <c:v>42.128433024053315</c:v>
                </c:pt>
                <c:pt idx="1288">
                  <c:v>36.216302592266324</c:v>
                </c:pt>
                <c:pt idx="1289">
                  <c:v>42.933060646904451</c:v>
                </c:pt>
                <c:pt idx="1290">
                  <c:v>37.116590632552182</c:v>
                </c:pt>
                <c:pt idx="1291">
                  <c:v>44.855401278138991</c:v>
                </c:pt>
                <c:pt idx="1292">
                  <c:v>44.680088343355642</c:v>
                </c:pt>
                <c:pt idx="1293">
                  <c:v>38.188025568246147</c:v>
                </c:pt>
                <c:pt idx="1294">
                  <c:v>41.827782977556545</c:v>
                </c:pt>
                <c:pt idx="1295">
                  <c:v>36.049985480328296</c:v>
                </c:pt>
                <c:pt idx="1296">
                  <c:v>37.200308626797302</c:v>
                </c:pt>
                <c:pt idx="1297">
                  <c:v>39.374332894235089</c:v>
                </c:pt>
                <c:pt idx="1298">
                  <c:v>42.26298613037261</c:v>
                </c:pt>
                <c:pt idx="1299">
                  <c:v>37.369254164116271</c:v>
                </c:pt>
                <c:pt idx="1300">
                  <c:v>34.859367816502157</c:v>
                </c:pt>
                <c:pt idx="1301">
                  <c:v>40.250836904321162</c:v>
                </c:pt>
                <c:pt idx="1302">
                  <c:v>40.263348749411229</c:v>
                </c:pt>
                <c:pt idx="1303">
                  <c:v>44.830435937254542</c:v>
                </c:pt>
                <c:pt idx="1304">
                  <c:v>39.358668132815993</c:v>
                </c:pt>
                <c:pt idx="1305">
                  <c:v>39.686331378671113</c:v>
                </c:pt>
                <c:pt idx="1306">
                  <c:v>41.256047340009161</c:v>
                </c:pt>
                <c:pt idx="1307">
                  <c:v>41.262117348644431</c:v>
                </c:pt>
                <c:pt idx="1308">
                  <c:v>41.211168054545546</c:v>
                </c:pt>
                <c:pt idx="1309">
                  <c:v>50.502187242673102</c:v>
                </c:pt>
                <c:pt idx="1310">
                  <c:v>37.716192453988647</c:v>
                </c:pt>
                <c:pt idx="1311">
                  <c:v>42.003103472769205</c:v>
                </c:pt>
                <c:pt idx="1312">
                  <c:v>45.308915285545261</c:v>
                </c:pt>
                <c:pt idx="1313">
                  <c:v>35.685435047309063</c:v>
                </c:pt>
                <c:pt idx="1314">
                  <c:v>31.369316251242616</c:v>
                </c:pt>
                <c:pt idx="1315">
                  <c:v>35.913623618476294</c:v>
                </c:pt>
                <c:pt idx="1316">
                  <c:v>49.676652815948763</c:v>
                </c:pt>
                <c:pt idx="1317">
                  <c:v>40.426005494108303</c:v>
                </c:pt>
                <c:pt idx="1318">
                  <c:v>40.458165301319035</c:v>
                </c:pt>
                <c:pt idx="1319">
                  <c:v>32.112858102725511</c:v>
                </c:pt>
                <c:pt idx="1320">
                  <c:v>41.621750687836155</c:v>
                </c:pt>
                <c:pt idx="1321">
                  <c:v>36.430805465435995</c:v>
                </c:pt>
                <c:pt idx="1322">
                  <c:v>36.019382075742755</c:v>
                </c:pt>
                <c:pt idx="1323">
                  <c:v>36.198170634302613</c:v>
                </c:pt>
                <c:pt idx="1324">
                  <c:v>30.007400485393777</c:v>
                </c:pt>
                <c:pt idx="1325">
                  <c:v>43.158417641449454</c:v>
                </c:pt>
                <c:pt idx="1326">
                  <c:v>33.75485438069822</c:v>
                </c:pt>
                <c:pt idx="1327">
                  <c:v>37.559078292044099</c:v>
                </c:pt>
                <c:pt idx="1328">
                  <c:v>41.775072210544572</c:v>
                </c:pt>
                <c:pt idx="1329">
                  <c:v>50.463056487189654</c:v>
                </c:pt>
                <c:pt idx="1330">
                  <c:v>45.358023318415711</c:v>
                </c:pt>
                <c:pt idx="1331">
                  <c:v>36.770228194986863</c:v>
                </c:pt>
                <c:pt idx="1332">
                  <c:v>39.60712806450443</c:v>
                </c:pt>
                <c:pt idx="1333">
                  <c:v>37.074851269713733</c:v>
                </c:pt>
                <c:pt idx="1334">
                  <c:v>38.581527726108256</c:v>
                </c:pt>
                <c:pt idx="1335">
                  <c:v>41.697274903267044</c:v>
                </c:pt>
                <c:pt idx="1336">
                  <c:v>41.453149515898744</c:v>
                </c:pt>
                <c:pt idx="1337">
                  <c:v>41.524904540639078</c:v>
                </c:pt>
                <c:pt idx="1338">
                  <c:v>36.478201467772401</c:v>
                </c:pt>
                <c:pt idx="1339">
                  <c:v>36.159907617705294</c:v>
                </c:pt>
                <c:pt idx="1340">
                  <c:v>45.787028844991163</c:v>
                </c:pt>
                <c:pt idx="1341">
                  <c:v>37.058652695620445</c:v>
                </c:pt>
                <c:pt idx="1342">
                  <c:v>36.629334083021163</c:v>
                </c:pt>
                <c:pt idx="1343">
                  <c:v>46.385610765877942</c:v>
                </c:pt>
                <c:pt idx="1344">
                  <c:v>35.290400794082863</c:v>
                </c:pt>
                <c:pt idx="1345">
                  <c:v>38.382414755647318</c:v>
                </c:pt>
                <c:pt idx="1346">
                  <c:v>40.305552863536022</c:v>
                </c:pt>
                <c:pt idx="1347">
                  <c:v>38.676151642991123</c:v>
                </c:pt>
                <c:pt idx="1348">
                  <c:v>29.648743274949243</c:v>
                </c:pt>
                <c:pt idx="1349">
                  <c:v>30.814608386558291</c:v>
                </c:pt>
                <c:pt idx="1350">
                  <c:v>39.618506071370817</c:v>
                </c:pt>
                <c:pt idx="1351">
                  <c:v>43.040991560656742</c:v>
                </c:pt>
                <c:pt idx="1352">
                  <c:v>33.217309189373076</c:v>
                </c:pt>
                <c:pt idx="1353">
                  <c:v>46.17606576980085</c:v>
                </c:pt>
                <c:pt idx="1354">
                  <c:v>29.854958491349851</c:v>
                </c:pt>
                <c:pt idx="1355">
                  <c:v>32.711635854552426</c:v>
                </c:pt>
                <c:pt idx="1356">
                  <c:v>35.562225140894633</c:v>
                </c:pt>
                <c:pt idx="1357">
                  <c:v>39.131827057011755</c:v>
                </c:pt>
                <c:pt idx="1358">
                  <c:v>35.395797313764056</c:v>
                </c:pt>
                <c:pt idx="1359">
                  <c:v>38.881734379974972</c:v>
                </c:pt>
                <c:pt idx="1360">
                  <c:v>36.445254355910244</c:v>
                </c:pt>
                <c:pt idx="1361">
                  <c:v>37.959345279213053</c:v>
                </c:pt>
                <c:pt idx="1362">
                  <c:v>40.568697621758474</c:v>
                </c:pt>
                <c:pt idx="1363">
                  <c:v>38.507755901083783</c:v>
                </c:pt>
                <c:pt idx="1364">
                  <c:v>31.643044351071726</c:v>
                </c:pt>
                <c:pt idx="1365">
                  <c:v>33.961396800621557</c:v>
                </c:pt>
                <c:pt idx="1366">
                  <c:v>34.671727716747945</c:v>
                </c:pt>
                <c:pt idx="1367">
                  <c:v>27.827634021422828</c:v>
                </c:pt>
                <c:pt idx="1368">
                  <c:v>36.91115304377098</c:v>
                </c:pt>
                <c:pt idx="1369">
                  <c:v>33.791075561151231</c:v>
                </c:pt>
                <c:pt idx="1370">
                  <c:v>40.876218329205102</c:v>
                </c:pt>
                <c:pt idx="1371">
                  <c:v>31.368109821296279</c:v>
                </c:pt>
                <c:pt idx="1372">
                  <c:v>33.019133298935465</c:v>
                </c:pt>
                <c:pt idx="1373">
                  <c:v>44.149378834289799</c:v>
                </c:pt>
                <c:pt idx="1374">
                  <c:v>30.159375415816921</c:v>
                </c:pt>
                <c:pt idx="1375">
                  <c:v>42.226273677053719</c:v>
                </c:pt>
                <c:pt idx="1376">
                  <c:v>37.302830440111322</c:v>
                </c:pt>
                <c:pt idx="1377">
                  <c:v>33.087315345060162</c:v>
                </c:pt>
                <c:pt idx="1378">
                  <c:v>34.934021975170708</c:v>
                </c:pt>
                <c:pt idx="1379">
                  <c:v>32.845887521049541</c:v>
                </c:pt>
                <c:pt idx="1380">
                  <c:v>45.524876112219324</c:v>
                </c:pt>
                <c:pt idx="1381">
                  <c:v>32.378620677985595</c:v>
                </c:pt>
                <c:pt idx="1382">
                  <c:v>30.646080331030717</c:v>
                </c:pt>
                <c:pt idx="1383">
                  <c:v>37.151110088412842</c:v>
                </c:pt>
                <c:pt idx="1384">
                  <c:v>39.103174665881809</c:v>
                </c:pt>
                <c:pt idx="1385">
                  <c:v>46.592961513571417</c:v>
                </c:pt>
                <c:pt idx="1386">
                  <c:v>34.533666125762068</c:v>
                </c:pt>
                <c:pt idx="1387">
                  <c:v>31.492029414819189</c:v>
                </c:pt>
                <c:pt idx="1388">
                  <c:v>33.533867847063149</c:v>
                </c:pt>
                <c:pt idx="1389">
                  <c:v>36.936164829261394</c:v>
                </c:pt>
                <c:pt idx="1390">
                  <c:v>33.743674419110079</c:v>
                </c:pt>
                <c:pt idx="1391">
                  <c:v>30.212034208259929</c:v>
                </c:pt>
                <c:pt idx="1392">
                  <c:v>32.576303036169612</c:v>
                </c:pt>
                <c:pt idx="1393">
                  <c:v>29.975934937008127</c:v>
                </c:pt>
                <c:pt idx="1394">
                  <c:v>28.449224764675126</c:v>
                </c:pt>
                <c:pt idx="1395">
                  <c:v>36.819678922937143</c:v>
                </c:pt>
                <c:pt idx="1396">
                  <c:v>38.771481350076144</c:v>
                </c:pt>
                <c:pt idx="1397">
                  <c:v>32.160204933959363</c:v>
                </c:pt>
                <c:pt idx="1398">
                  <c:v>42.570167019423906</c:v>
                </c:pt>
                <c:pt idx="1399">
                  <c:v>36.665074573906097</c:v>
                </c:pt>
                <c:pt idx="1400">
                  <c:v>31.232803977482575</c:v>
                </c:pt>
                <c:pt idx="1401">
                  <c:v>32.161450936540312</c:v>
                </c:pt>
                <c:pt idx="1402">
                  <c:v>38.788455981705432</c:v>
                </c:pt>
                <c:pt idx="1403">
                  <c:v>32.952491608635164</c:v>
                </c:pt>
                <c:pt idx="1404">
                  <c:v>32.310445194936825</c:v>
                </c:pt>
                <c:pt idx="1405">
                  <c:v>28.064118335494996</c:v>
                </c:pt>
                <c:pt idx="1406">
                  <c:v>33.220620384234913</c:v>
                </c:pt>
                <c:pt idx="1407">
                  <c:v>34.049272881760842</c:v>
                </c:pt>
                <c:pt idx="1408">
                  <c:v>34.8410614585868</c:v>
                </c:pt>
                <c:pt idx="1409">
                  <c:v>36.92967440138905</c:v>
                </c:pt>
                <c:pt idx="1410">
                  <c:v>34.210447046177066</c:v>
                </c:pt>
                <c:pt idx="1411">
                  <c:v>35.714507427897253</c:v>
                </c:pt>
                <c:pt idx="1412">
                  <c:v>28.879811118495628</c:v>
                </c:pt>
                <c:pt idx="1413">
                  <c:v>38.375153736461264</c:v>
                </c:pt>
                <c:pt idx="1414">
                  <c:v>38.561645012973017</c:v>
                </c:pt>
                <c:pt idx="1415">
                  <c:v>31.880744048899587</c:v>
                </c:pt>
                <c:pt idx="1416">
                  <c:v>26.807626988405612</c:v>
                </c:pt>
                <c:pt idx="1417">
                  <c:v>30.865266168581609</c:v>
                </c:pt>
                <c:pt idx="1418">
                  <c:v>32.383105363874684</c:v>
                </c:pt>
                <c:pt idx="1419">
                  <c:v>33.154194849510397</c:v>
                </c:pt>
                <c:pt idx="1420">
                  <c:v>30.907570460652195</c:v>
                </c:pt>
                <c:pt idx="1421">
                  <c:v>37.478232349723662</c:v>
                </c:pt>
                <c:pt idx="1422">
                  <c:v>38.566117278601212</c:v>
                </c:pt>
                <c:pt idx="1423">
                  <c:v>32.182666092994737</c:v>
                </c:pt>
                <c:pt idx="1424">
                  <c:v>25.811814965812427</c:v>
                </c:pt>
                <c:pt idx="1425">
                  <c:v>35.406678869694851</c:v>
                </c:pt>
                <c:pt idx="1426">
                  <c:v>33.545231396285381</c:v>
                </c:pt>
                <c:pt idx="1427">
                  <c:v>32.828088791612814</c:v>
                </c:pt>
                <c:pt idx="1428">
                  <c:v>29.755987269803747</c:v>
                </c:pt>
                <c:pt idx="1429">
                  <c:v>29.059748232749445</c:v>
                </c:pt>
                <c:pt idx="1430">
                  <c:v>32.969640554182895</c:v>
                </c:pt>
                <c:pt idx="1431">
                  <c:v>31.066944061686051</c:v>
                </c:pt>
                <c:pt idx="1432">
                  <c:v>35.682625615504833</c:v>
                </c:pt>
                <c:pt idx="1433">
                  <c:v>42.454072248297344</c:v>
                </c:pt>
                <c:pt idx="1434">
                  <c:v>28.075681893220889</c:v>
                </c:pt>
                <c:pt idx="1435">
                  <c:v>34.075732796389708</c:v>
                </c:pt>
                <c:pt idx="1436">
                  <c:v>25.086131548308881</c:v>
                </c:pt>
                <c:pt idx="1437">
                  <c:v>32.780043295311998</c:v>
                </c:pt>
                <c:pt idx="1438">
                  <c:v>34.489928822972622</c:v>
                </c:pt>
                <c:pt idx="1439">
                  <c:v>25.442069530979204</c:v>
                </c:pt>
                <c:pt idx="1440">
                  <c:v>28.695664168472891</c:v>
                </c:pt>
                <c:pt idx="1441">
                  <c:v>23.695441839499129</c:v>
                </c:pt>
                <c:pt idx="1442">
                  <c:v>28.161864266262931</c:v>
                </c:pt>
                <c:pt idx="1443">
                  <c:v>29.176063402269197</c:v>
                </c:pt>
                <c:pt idx="1444">
                  <c:v>35.141316717183066</c:v>
                </c:pt>
                <c:pt idx="1445">
                  <c:v>42.667905979502585</c:v>
                </c:pt>
                <c:pt idx="1446">
                  <c:v>27.304935303169287</c:v>
                </c:pt>
                <c:pt idx="1447">
                  <c:v>27.66654459296565</c:v>
                </c:pt>
                <c:pt idx="1448">
                  <c:v>27.407803790584538</c:v>
                </c:pt>
                <c:pt idx="1449">
                  <c:v>34.397365914667816</c:v>
                </c:pt>
                <c:pt idx="1450">
                  <c:v>35.267604445854296</c:v>
                </c:pt>
                <c:pt idx="1451">
                  <c:v>33.588318934701419</c:v>
                </c:pt>
                <c:pt idx="1452">
                  <c:v>35.046230513193244</c:v>
                </c:pt>
                <c:pt idx="1453">
                  <c:v>27.996026874101744</c:v>
                </c:pt>
                <c:pt idx="1454">
                  <c:v>31.247705050903889</c:v>
                </c:pt>
                <c:pt idx="1455">
                  <c:v>29.380442096368242</c:v>
                </c:pt>
                <c:pt idx="1456">
                  <c:v>34.567435752887306</c:v>
                </c:pt>
                <c:pt idx="1457">
                  <c:v>34.224715652476561</c:v>
                </c:pt>
                <c:pt idx="1458">
                  <c:v>32.480574597506241</c:v>
                </c:pt>
                <c:pt idx="1459">
                  <c:v>35.267690988863912</c:v>
                </c:pt>
                <c:pt idx="1460">
                  <c:v>32.719058006854638</c:v>
                </c:pt>
                <c:pt idx="1461">
                  <c:v>34.630253386341529</c:v>
                </c:pt>
                <c:pt idx="1462">
                  <c:v>28.326674702581119</c:v>
                </c:pt>
                <c:pt idx="1463">
                  <c:v>33.592416156092</c:v>
                </c:pt>
                <c:pt idx="1464">
                  <c:v>33.536170389172462</c:v>
                </c:pt>
                <c:pt idx="1465">
                  <c:v>29.699212937207513</c:v>
                </c:pt>
                <c:pt idx="1466">
                  <c:v>33.348149726537102</c:v>
                </c:pt>
                <c:pt idx="1467">
                  <c:v>32.614362627624708</c:v>
                </c:pt>
                <c:pt idx="1468">
                  <c:v>39.265526679649227</c:v>
                </c:pt>
                <c:pt idx="1469">
                  <c:v>29.746780738631148</c:v>
                </c:pt>
                <c:pt idx="1470">
                  <c:v>30.514254380043191</c:v>
                </c:pt>
                <c:pt idx="1471">
                  <c:v>35.885046604167243</c:v>
                </c:pt>
                <c:pt idx="1472">
                  <c:v>29.946932379197072</c:v>
                </c:pt>
                <c:pt idx="1473">
                  <c:v>32.381723596565344</c:v>
                </c:pt>
                <c:pt idx="1474">
                  <c:v>25.289993222809027</c:v>
                </c:pt>
                <c:pt idx="1475">
                  <c:v>34.773505298446011</c:v>
                </c:pt>
                <c:pt idx="1476">
                  <c:v>39.035863111216209</c:v>
                </c:pt>
                <c:pt idx="1477">
                  <c:v>33.660944792305372</c:v>
                </c:pt>
                <c:pt idx="1478">
                  <c:v>26.434251559860211</c:v>
                </c:pt>
                <c:pt idx="1479">
                  <c:v>27.963297512451529</c:v>
                </c:pt>
                <c:pt idx="1480">
                  <c:v>36.298805913994563</c:v>
                </c:pt>
                <c:pt idx="1481">
                  <c:v>30.487957230004227</c:v>
                </c:pt>
                <c:pt idx="1482">
                  <c:v>29.741370384668127</c:v>
                </c:pt>
                <c:pt idx="1483">
                  <c:v>35.759640478681995</c:v>
                </c:pt>
                <c:pt idx="1484">
                  <c:v>27.221469856958187</c:v>
                </c:pt>
                <c:pt idx="1485">
                  <c:v>33.883636159523199</c:v>
                </c:pt>
                <c:pt idx="1486">
                  <c:v>33.373559177381324</c:v>
                </c:pt>
                <c:pt idx="1487">
                  <c:v>29.467875103776631</c:v>
                </c:pt>
                <c:pt idx="1488">
                  <c:v>29.648260972401289</c:v>
                </c:pt>
                <c:pt idx="1489">
                  <c:v>30.951608306531089</c:v>
                </c:pt>
                <c:pt idx="1490">
                  <c:v>30.347358991665928</c:v>
                </c:pt>
                <c:pt idx="1491">
                  <c:v>28.460458514198571</c:v>
                </c:pt>
                <c:pt idx="1492">
                  <c:v>31.641516185654833</c:v>
                </c:pt>
                <c:pt idx="1493">
                  <c:v>24.574773053181421</c:v>
                </c:pt>
                <c:pt idx="1494">
                  <c:v>27.7163977502255</c:v>
                </c:pt>
                <c:pt idx="1495">
                  <c:v>31.976956687619261</c:v>
                </c:pt>
                <c:pt idx="1496">
                  <c:v>30.314974195148942</c:v>
                </c:pt>
                <c:pt idx="1497">
                  <c:v>30.791025758272731</c:v>
                </c:pt>
                <c:pt idx="1498">
                  <c:v>31.817208417373291</c:v>
                </c:pt>
                <c:pt idx="1499">
                  <c:v>24.811482107542314</c:v>
                </c:pt>
                <c:pt idx="1500">
                  <c:v>36.85899504299001</c:v>
                </c:pt>
                <c:pt idx="1501">
                  <c:v>36.916326497604921</c:v>
                </c:pt>
                <c:pt idx="1502">
                  <c:v>31.015820166584131</c:v>
                </c:pt>
                <c:pt idx="1503">
                  <c:v>35.839948498322244</c:v>
                </c:pt>
                <c:pt idx="1504">
                  <c:v>29.441701733230989</c:v>
                </c:pt>
                <c:pt idx="1505">
                  <c:v>25.698926548597569</c:v>
                </c:pt>
                <c:pt idx="1506">
                  <c:v>28.949881480820832</c:v>
                </c:pt>
                <c:pt idx="1507">
                  <c:v>37.579090094709585</c:v>
                </c:pt>
                <c:pt idx="1508">
                  <c:v>29.36966836997453</c:v>
                </c:pt>
                <c:pt idx="1509">
                  <c:v>25.531909858945546</c:v>
                </c:pt>
                <c:pt idx="1510">
                  <c:v>26.762811388768082</c:v>
                </c:pt>
                <c:pt idx="1511">
                  <c:v>27.633174945651035</c:v>
                </c:pt>
                <c:pt idx="1512">
                  <c:v>31.592374393568829</c:v>
                </c:pt>
                <c:pt idx="1513">
                  <c:v>36.28116804176792</c:v>
                </c:pt>
                <c:pt idx="1514">
                  <c:v>26.985243887543049</c:v>
                </c:pt>
                <c:pt idx="1515">
                  <c:v>27.037013243480438</c:v>
                </c:pt>
                <c:pt idx="1516">
                  <c:v>30.539241386615799</c:v>
                </c:pt>
                <c:pt idx="1517">
                  <c:v>24.11684709878433</c:v>
                </c:pt>
                <c:pt idx="1518">
                  <c:v>29.335881727415849</c:v>
                </c:pt>
                <c:pt idx="1519">
                  <c:v>28.62757896543534</c:v>
                </c:pt>
                <c:pt idx="1520">
                  <c:v>28.299364485711386</c:v>
                </c:pt>
                <c:pt idx="1521">
                  <c:v>26.273614805426089</c:v>
                </c:pt>
                <c:pt idx="1522">
                  <c:v>32.169891561403169</c:v>
                </c:pt>
                <c:pt idx="1523">
                  <c:v>26.765944281278113</c:v>
                </c:pt>
                <c:pt idx="1524">
                  <c:v>30.90027592302587</c:v>
                </c:pt>
                <c:pt idx="1525">
                  <c:v>31.135939132267602</c:v>
                </c:pt>
                <c:pt idx="1526">
                  <c:v>29.467323652616102</c:v>
                </c:pt>
                <c:pt idx="1527">
                  <c:v>32.281226091245053</c:v>
                </c:pt>
                <c:pt idx="1528">
                  <c:v>30.728919561392928</c:v>
                </c:pt>
                <c:pt idx="1529">
                  <c:v>29.95644107529488</c:v>
                </c:pt>
                <c:pt idx="1530">
                  <c:v>29.134444846377587</c:v>
                </c:pt>
                <c:pt idx="1531">
                  <c:v>29.308455827421724</c:v>
                </c:pt>
                <c:pt idx="1532">
                  <c:v>30.779001755212931</c:v>
                </c:pt>
                <c:pt idx="1533">
                  <c:v>32.771955038436012</c:v>
                </c:pt>
                <c:pt idx="1534">
                  <c:v>23.646143365630525</c:v>
                </c:pt>
                <c:pt idx="1535">
                  <c:v>22.358036544701061</c:v>
                </c:pt>
                <c:pt idx="1536">
                  <c:v>30.071852189743705</c:v>
                </c:pt>
                <c:pt idx="1537">
                  <c:v>28.031978083327381</c:v>
                </c:pt>
                <c:pt idx="1538">
                  <c:v>26.075793049712995</c:v>
                </c:pt>
                <c:pt idx="1539">
                  <c:v>26.953725194817228</c:v>
                </c:pt>
                <c:pt idx="1540">
                  <c:v>25.944952523583066</c:v>
                </c:pt>
                <c:pt idx="1541">
                  <c:v>28.769542972962185</c:v>
                </c:pt>
                <c:pt idx="1542">
                  <c:v>31.771889936018241</c:v>
                </c:pt>
                <c:pt idx="1543">
                  <c:v>28.771853854376555</c:v>
                </c:pt>
                <c:pt idx="1544">
                  <c:v>27.127038586752864</c:v>
                </c:pt>
                <c:pt idx="1545">
                  <c:v>31.922171318969074</c:v>
                </c:pt>
                <c:pt idx="1546">
                  <c:v>25.27001174460927</c:v>
                </c:pt>
                <c:pt idx="1547">
                  <c:v>26.731427749767427</c:v>
                </c:pt>
                <c:pt idx="1548">
                  <c:v>26.121233880577549</c:v>
                </c:pt>
                <c:pt idx="1549">
                  <c:v>26.676744849837789</c:v>
                </c:pt>
                <c:pt idx="1550">
                  <c:v>22.861616882872813</c:v>
                </c:pt>
                <c:pt idx="1551">
                  <c:v>30.938681825625189</c:v>
                </c:pt>
                <c:pt idx="1552">
                  <c:v>27.928663060989589</c:v>
                </c:pt>
                <c:pt idx="1553">
                  <c:v>26.349387122836635</c:v>
                </c:pt>
                <c:pt idx="1554">
                  <c:v>27.352548745096595</c:v>
                </c:pt>
                <c:pt idx="1555">
                  <c:v>31.304353897647108</c:v>
                </c:pt>
                <c:pt idx="1556">
                  <c:v>26.515303893387486</c:v>
                </c:pt>
                <c:pt idx="1557">
                  <c:v>29.165034843287486</c:v>
                </c:pt>
                <c:pt idx="1558">
                  <c:v>29.685629812528017</c:v>
                </c:pt>
                <c:pt idx="1559">
                  <c:v>25.253573789481003</c:v>
                </c:pt>
                <c:pt idx="1560">
                  <c:v>29.509269695821622</c:v>
                </c:pt>
                <c:pt idx="1561">
                  <c:v>20.712623574554023</c:v>
                </c:pt>
                <c:pt idx="1562">
                  <c:v>24.307345757016737</c:v>
                </c:pt>
                <c:pt idx="1563">
                  <c:v>28.742449091908117</c:v>
                </c:pt>
                <c:pt idx="1564">
                  <c:v>35.389139579545997</c:v>
                </c:pt>
                <c:pt idx="1565">
                  <c:v>33.760348571481131</c:v>
                </c:pt>
                <c:pt idx="1566">
                  <c:v>29.076430274132548</c:v>
                </c:pt>
                <c:pt idx="1567">
                  <c:v>31.788861709495237</c:v>
                </c:pt>
                <c:pt idx="1568">
                  <c:v>28.230069148901784</c:v>
                </c:pt>
                <c:pt idx="1569">
                  <c:v>30.986367612798542</c:v>
                </c:pt>
                <c:pt idx="1570">
                  <c:v>26.941175337544912</c:v>
                </c:pt>
                <c:pt idx="1571">
                  <c:v>27.830414563208368</c:v>
                </c:pt>
                <c:pt idx="1572">
                  <c:v>26.517883675538531</c:v>
                </c:pt>
                <c:pt idx="1573">
                  <c:v>26.195075384088131</c:v>
                </c:pt>
                <c:pt idx="1574">
                  <c:v>31.068846356879096</c:v>
                </c:pt>
                <c:pt idx="1575">
                  <c:v>26.05415098573485</c:v>
                </c:pt>
                <c:pt idx="1576">
                  <c:v>26.866906147615893</c:v>
                </c:pt>
                <c:pt idx="1577">
                  <c:v>33.609203415019444</c:v>
                </c:pt>
                <c:pt idx="1578">
                  <c:v>28.762643581578381</c:v>
                </c:pt>
                <c:pt idx="1579">
                  <c:v>22.668402005444829</c:v>
                </c:pt>
                <c:pt idx="1580">
                  <c:v>29.48755536611711</c:v>
                </c:pt>
                <c:pt idx="1581">
                  <c:v>26.314169842486695</c:v>
                </c:pt>
                <c:pt idx="1582">
                  <c:v>30.531839378890595</c:v>
                </c:pt>
                <c:pt idx="1583">
                  <c:v>23.924361635870223</c:v>
                </c:pt>
                <c:pt idx="1584">
                  <c:v>29.128159438041759</c:v>
                </c:pt>
                <c:pt idx="1585">
                  <c:v>28.953183161562816</c:v>
                </c:pt>
                <c:pt idx="1586">
                  <c:v>30.085446441224608</c:v>
                </c:pt>
                <c:pt idx="1587">
                  <c:v>26.044907563742246</c:v>
                </c:pt>
                <c:pt idx="1588">
                  <c:v>31.056746888818427</c:v>
                </c:pt>
                <c:pt idx="1589">
                  <c:v>28.244958924043331</c:v>
                </c:pt>
                <c:pt idx="1590">
                  <c:v>26.800358576732719</c:v>
                </c:pt>
                <c:pt idx="1591">
                  <c:v>20.792248290295589</c:v>
                </c:pt>
                <c:pt idx="1592">
                  <c:v>25.948422090062184</c:v>
                </c:pt>
                <c:pt idx="1593">
                  <c:v>31.343211385768022</c:v>
                </c:pt>
                <c:pt idx="1594">
                  <c:v>27.322965161927435</c:v>
                </c:pt>
                <c:pt idx="1595">
                  <c:v>29.131367936064791</c:v>
                </c:pt>
                <c:pt idx="1596">
                  <c:v>26.766708920585089</c:v>
                </c:pt>
                <c:pt idx="1597">
                  <c:v>29.893220375580889</c:v>
                </c:pt>
                <c:pt idx="1598">
                  <c:v>23.455762152071006</c:v>
                </c:pt>
                <c:pt idx="1599">
                  <c:v>26.008611614094793</c:v>
                </c:pt>
                <c:pt idx="1600">
                  <c:v>22.975163591894503</c:v>
                </c:pt>
                <c:pt idx="1601">
                  <c:v>30.95081881884764</c:v>
                </c:pt>
                <c:pt idx="1602">
                  <c:v>28.617644718363799</c:v>
                </c:pt>
                <c:pt idx="1603">
                  <c:v>23.360309284591732</c:v>
                </c:pt>
                <c:pt idx="1604">
                  <c:v>24.416091632711829</c:v>
                </c:pt>
                <c:pt idx="1605">
                  <c:v>23.355230556580789</c:v>
                </c:pt>
                <c:pt idx="1606">
                  <c:v>18.363557274144782</c:v>
                </c:pt>
                <c:pt idx="1607">
                  <c:v>28.321864231783415</c:v>
                </c:pt>
                <c:pt idx="1608">
                  <c:v>28.724150204486939</c:v>
                </c:pt>
                <c:pt idx="1609">
                  <c:v>25.82295052167019</c:v>
                </c:pt>
                <c:pt idx="1610">
                  <c:v>26.305166173831289</c:v>
                </c:pt>
                <c:pt idx="1611">
                  <c:v>24.989808856268827</c:v>
                </c:pt>
                <c:pt idx="1612">
                  <c:v>23.335715287863131</c:v>
                </c:pt>
                <c:pt idx="1613">
                  <c:v>26.500606844595715</c:v>
                </c:pt>
                <c:pt idx="1614">
                  <c:v>28.694564263895035</c:v>
                </c:pt>
                <c:pt idx="1615">
                  <c:v>28.739635714767029</c:v>
                </c:pt>
                <c:pt idx="1616">
                  <c:v>26.031288432142691</c:v>
                </c:pt>
                <c:pt idx="1617">
                  <c:v>24.959123101617926</c:v>
                </c:pt>
                <c:pt idx="1618">
                  <c:v>25.571180874723673</c:v>
                </c:pt>
                <c:pt idx="1619">
                  <c:v>28.394030747350737</c:v>
                </c:pt>
                <c:pt idx="1620">
                  <c:v>26.271165698752135</c:v>
                </c:pt>
                <c:pt idx="1621">
                  <c:v>27.944725411461206</c:v>
                </c:pt>
                <c:pt idx="1622">
                  <c:v>26.465121216037716</c:v>
                </c:pt>
                <c:pt idx="1623">
                  <c:v>22.24545758926314</c:v>
                </c:pt>
                <c:pt idx="1624">
                  <c:v>26.575876355659091</c:v>
                </c:pt>
                <c:pt idx="1625">
                  <c:v>24.929967016013393</c:v>
                </c:pt>
                <c:pt idx="1626">
                  <c:v>23.200977393860061</c:v>
                </c:pt>
                <c:pt idx="1627">
                  <c:v>22.763653468142778</c:v>
                </c:pt>
                <c:pt idx="1628">
                  <c:v>25.209921677707506</c:v>
                </c:pt>
                <c:pt idx="1629">
                  <c:v>21.455494327640327</c:v>
                </c:pt>
                <c:pt idx="1630">
                  <c:v>24.020511538097089</c:v>
                </c:pt>
                <c:pt idx="1631">
                  <c:v>25.80508174134663</c:v>
                </c:pt>
                <c:pt idx="1632">
                  <c:v>22.59227845522987</c:v>
                </c:pt>
                <c:pt idx="1633">
                  <c:v>24.531268482443334</c:v>
                </c:pt>
                <c:pt idx="1634">
                  <c:v>23.405288262110528</c:v>
                </c:pt>
                <c:pt idx="1635">
                  <c:v>26.30084053700449</c:v>
                </c:pt>
                <c:pt idx="1636">
                  <c:v>21.747677704902593</c:v>
                </c:pt>
                <c:pt idx="1637">
                  <c:v>29.237596552742289</c:v>
                </c:pt>
                <c:pt idx="1638">
                  <c:v>25.663718075108889</c:v>
                </c:pt>
                <c:pt idx="1639">
                  <c:v>20.900772852310489</c:v>
                </c:pt>
                <c:pt idx="1640">
                  <c:v>18.017254290809031</c:v>
                </c:pt>
                <c:pt idx="1641">
                  <c:v>24.964700135759422</c:v>
                </c:pt>
                <c:pt idx="1642">
                  <c:v>27.810618263584001</c:v>
                </c:pt>
                <c:pt idx="1643">
                  <c:v>32.872484769075257</c:v>
                </c:pt>
                <c:pt idx="1644">
                  <c:v>28.940665350104513</c:v>
                </c:pt>
                <c:pt idx="1645">
                  <c:v>26.428534456603629</c:v>
                </c:pt>
                <c:pt idx="1646">
                  <c:v>24.981619922282189</c:v>
                </c:pt>
                <c:pt idx="1647">
                  <c:v>27.139017728418501</c:v>
                </c:pt>
                <c:pt idx="1648">
                  <c:v>23.692748467870093</c:v>
                </c:pt>
                <c:pt idx="1649">
                  <c:v>24.556138437883192</c:v>
                </c:pt>
                <c:pt idx="1650">
                  <c:v>27.23616450031318</c:v>
                </c:pt>
                <c:pt idx="1651">
                  <c:v>25.746659548120324</c:v>
                </c:pt>
                <c:pt idx="1652">
                  <c:v>25.987937567221167</c:v>
                </c:pt>
                <c:pt idx="1653">
                  <c:v>25.23991165282769</c:v>
                </c:pt>
                <c:pt idx="1654">
                  <c:v>22.679386690438491</c:v>
                </c:pt>
                <c:pt idx="1655">
                  <c:v>24.965268151331589</c:v>
                </c:pt>
                <c:pt idx="1656">
                  <c:v>20.728762330650763</c:v>
                </c:pt>
                <c:pt idx="1657">
                  <c:v>23.423651028964699</c:v>
                </c:pt>
                <c:pt idx="1658">
                  <c:v>24.410358269739319</c:v>
                </c:pt>
                <c:pt idx="1659">
                  <c:v>33.095270978164486</c:v>
                </c:pt>
                <c:pt idx="1660">
                  <c:v>21.494481524437383</c:v>
                </c:pt>
                <c:pt idx="1661">
                  <c:v>22.323913035590742</c:v>
                </c:pt>
                <c:pt idx="1662">
                  <c:v>20.092375635861572</c:v>
                </c:pt>
                <c:pt idx="1663">
                  <c:v>25.375267338281859</c:v>
                </c:pt>
                <c:pt idx="1664">
                  <c:v>21.945646637404696</c:v>
                </c:pt>
                <c:pt idx="1665">
                  <c:v>22.978497862379051</c:v>
                </c:pt>
                <c:pt idx="1666">
                  <c:v>25.47666412905383</c:v>
                </c:pt>
                <c:pt idx="1667">
                  <c:v>26.784883619325889</c:v>
                </c:pt>
                <c:pt idx="1668">
                  <c:v>24.449225492663189</c:v>
                </c:pt>
                <c:pt idx="1669">
                  <c:v>20.665511437850036</c:v>
                </c:pt>
                <c:pt idx="1670">
                  <c:v>19.155531963041796</c:v>
                </c:pt>
                <c:pt idx="1671">
                  <c:v>24.184887876513443</c:v>
                </c:pt>
                <c:pt idx="1672">
                  <c:v>18.932565028442095</c:v>
                </c:pt>
                <c:pt idx="1673">
                  <c:v>23.799918253100621</c:v>
                </c:pt>
                <c:pt idx="1674">
                  <c:v>24.497975749723594</c:v>
                </c:pt>
                <c:pt idx="1675">
                  <c:v>22.495174885004289</c:v>
                </c:pt>
                <c:pt idx="1676">
                  <c:v>24.211075081319791</c:v>
                </c:pt>
                <c:pt idx="1677">
                  <c:v>22.566781623553776</c:v>
                </c:pt>
                <c:pt idx="1678">
                  <c:v>32.23165683596001</c:v>
                </c:pt>
                <c:pt idx="1679">
                  <c:v>21.222210129719688</c:v>
                </c:pt>
                <c:pt idx="1680">
                  <c:v>22.822518859339489</c:v>
                </c:pt>
                <c:pt idx="1681">
                  <c:v>23.615339446687404</c:v>
                </c:pt>
                <c:pt idx="1682">
                  <c:v>25.87344171095453</c:v>
                </c:pt>
                <c:pt idx="1683">
                  <c:v>19.929316040464002</c:v>
                </c:pt>
                <c:pt idx="1684">
                  <c:v>24.769481534300422</c:v>
                </c:pt>
                <c:pt idx="1685">
                  <c:v>24.912094007466592</c:v>
                </c:pt>
                <c:pt idx="1686">
                  <c:v>22.713588077067726</c:v>
                </c:pt>
                <c:pt idx="1687">
                  <c:v>25.371321646490795</c:v>
                </c:pt>
                <c:pt idx="1688">
                  <c:v>25.586606287198201</c:v>
                </c:pt>
                <c:pt idx="1689">
                  <c:v>23.862556761994036</c:v>
                </c:pt>
                <c:pt idx="1690">
                  <c:v>26.01437077006889</c:v>
                </c:pt>
                <c:pt idx="1691">
                  <c:v>27.407066522323689</c:v>
                </c:pt>
                <c:pt idx="1692">
                  <c:v>23.561592364647289</c:v>
                </c:pt>
                <c:pt idx="1693">
                  <c:v>23.555631303517789</c:v>
                </c:pt>
                <c:pt idx="1694">
                  <c:v>19.211454318209991</c:v>
                </c:pt>
                <c:pt idx="1695">
                  <c:v>26.738395087533089</c:v>
                </c:pt>
                <c:pt idx="1696">
                  <c:v>20.808742881728669</c:v>
                </c:pt>
                <c:pt idx="1697">
                  <c:v>22.324987637614235</c:v>
                </c:pt>
                <c:pt idx="1698">
                  <c:v>25.031870371641801</c:v>
                </c:pt>
                <c:pt idx="1699">
                  <c:v>24.934493879740089</c:v>
                </c:pt>
                <c:pt idx="1700">
                  <c:v>21.106356278526889</c:v>
                </c:pt>
                <c:pt idx="1701">
                  <c:v>23.784602168876322</c:v>
                </c:pt>
                <c:pt idx="1702">
                  <c:v>22.073032566188989</c:v>
                </c:pt>
                <c:pt idx="1703">
                  <c:v>21.397227254376983</c:v>
                </c:pt>
                <c:pt idx="1704">
                  <c:v>19.009234393265089</c:v>
                </c:pt>
                <c:pt idx="1705">
                  <c:v>18.812244818652715</c:v>
                </c:pt>
                <c:pt idx="1706">
                  <c:v>24.484056982572159</c:v>
                </c:pt>
                <c:pt idx="1707">
                  <c:v>29.224312023810885</c:v>
                </c:pt>
                <c:pt idx="1708">
                  <c:v>25.049919321698791</c:v>
                </c:pt>
                <c:pt idx="1709">
                  <c:v>23.935897101046631</c:v>
                </c:pt>
                <c:pt idx="1710">
                  <c:v>28.658121835215184</c:v>
                </c:pt>
                <c:pt idx="1711">
                  <c:v>21.529991412641731</c:v>
                </c:pt>
                <c:pt idx="1712">
                  <c:v>18.441060951699718</c:v>
                </c:pt>
                <c:pt idx="1713">
                  <c:v>27.631308298721084</c:v>
                </c:pt>
                <c:pt idx="1714">
                  <c:v>23.823302250253189</c:v>
                </c:pt>
                <c:pt idx="1715">
                  <c:v>27.689882212871456</c:v>
                </c:pt>
                <c:pt idx="1716">
                  <c:v>23.978240227650289</c:v>
                </c:pt>
                <c:pt idx="1717">
                  <c:v>21.081904688915774</c:v>
                </c:pt>
                <c:pt idx="1718">
                  <c:v>27.727151741693095</c:v>
                </c:pt>
                <c:pt idx="1719">
                  <c:v>20.988373122822079</c:v>
                </c:pt>
                <c:pt idx="1720">
                  <c:v>19.061086676939489</c:v>
                </c:pt>
                <c:pt idx="1721">
                  <c:v>25.627417448106495</c:v>
                </c:pt>
                <c:pt idx="1722">
                  <c:v>24.779590087398287</c:v>
                </c:pt>
                <c:pt idx="1723">
                  <c:v>23.977325376070176</c:v>
                </c:pt>
                <c:pt idx="1724">
                  <c:v>19.817832589834591</c:v>
                </c:pt>
                <c:pt idx="1725">
                  <c:v>27.462930948672689</c:v>
                </c:pt>
                <c:pt idx="1726">
                  <c:v>26.074642780430029</c:v>
                </c:pt>
                <c:pt idx="1727">
                  <c:v>19.84930505311609</c:v>
                </c:pt>
                <c:pt idx="1728">
                  <c:v>20.19961322691271</c:v>
                </c:pt>
                <c:pt idx="1729">
                  <c:v>22.63321896245068</c:v>
                </c:pt>
                <c:pt idx="1730">
                  <c:v>24.728987751053531</c:v>
                </c:pt>
                <c:pt idx="1731">
                  <c:v>27.307334201834603</c:v>
                </c:pt>
                <c:pt idx="1732">
                  <c:v>22.937748837053689</c:v>
                </c:pt>
                <c:pt idx="1733">
                  <c:v>28.574567746175926</c:v>
                </c:pt>
                <c:pt idx="1734">
                  <c:v>17.118798560453147</c:v>
                </c:pt>
                <c:pt idx="1735">
                  <c:v>22.159629729851591</c:v>
                </c:pt>
                <c:pt idx="1736">
                  <c:v>23.390521283196289</c:v>
                </c:pt>
                <c:pt idx="1737">
                  <c:v>27.089625717128982</c:v>
                </c:pt>
                <c:pt idx="1738">
                  <c:v>21.663842211733421</c:v>
                </c:pt>
                <c:pt idx="1739">
                  <c:v>24.902339754874085</c:v>
                </c:pt>
                <c:pt idx="1740">
                  <c:v>22.539243001289496</c:v>
                </c:pt>
                <c:pt idx="1741">
                  <c:v>18.353720927534653</c:v>
                </c:pt>
                <c:pt idx="1742">
                  <c:v>23.902641273454449</c:v>
                </c:pt>
                <c:pt idx="1743">
                  <c:v>23.175406078555689</c:v>
                </c:pt>
                <c:pt idx="1744">
                  <c:v>24.387167668596391</c:v>
                </c:pt>
                <c:pt idx="1745">
                  <c:v>22.682009642570318</c:v>
                </c:pt>
                <c:pt idx="1746">
                  <c:v>16.915700115009464</c:v>
                </c:pt>
                <c:pt idx="1747">
                  <c:v>26.292233073538693</c:v>
                </c:pt>
                <c:pt idx="1748">
                  <c:v>34.076886152515257</c:v>
                </c:pt>
                <c:pt idx="1749">
                  <c:v>19.981482478913446</c:v>
                </c:pt>
                <c:pt idx="1750">
                  <c:v>19.259327473072986</c:v>
                </c:pt>
                <c:pt idx="1751">
                  <c:v>24.089066447006317</c:v>
                </c:pt>
                <c:pt idx="1752">
                  <c:v>19.420814316511411</c:v>
                </c:pt>
                <c:pt idx="1753">
                  <c:v>22.242293578332042</c:v>
                </c:pt>
                <c:pt idx="1754">
                  <c:v>18.784932120819025</c:v>
                </c:pt>
                <c:pt idx="1755">
                  <c:v>25.320315130227129</c:v>
                </c:pt>
                <c:pt idx="1756">
                  <c:v>21.692897405730957</c:v>
                </c:pt>
                <c:pt idx="1757">
                  <c:v>25.692937428066635</c:v>
                </c:pt>
                <c:pt idx="1758">
                  <c:v>19.789625803897426</c:v>
                </c:pt>
                <c:pt idx="1759">
                  <c:v>20.50979826742762</c:v>
                </c:pt>
                <c:pt idx="1760">
                  <c:v>21.258091295925663</c:v>
                </c:pt>
                <c:pt idx="1761">
                  <c:v>31.180312243101504</c:v>
                </c:pt>
                <c:pt idx="1762">
                  <c:v>21.238280943845329</c:v>
                </c:pt>
                <c:pt idx="1763">
                  <c:v>20.895828700008931</c:v>
                </c:pt>
                <c:pt idx="1764">
                  <c:v>21.610978716793937</c:v>
                </c:pt>
                <c:pt idx="1765">
                  <c:v>24.718292697155089</c:v>
                </c:pt>
                <c:pt idx="1766">
                  <c:v>18.370431704519461</c:v>
                </c:pt>
                <c:pt idx="1767">
                  <c:v>21.492666006063843</c:v>
                </c:pt>
                <c:pt idx="1768">
                  <c:v>22.346304658945499</c:v>
                </c:pt>
                <c:pt idx="1769">
                  <c:v>25.788498397726169</c:v>
                </c:pt>
                <c:pt idx="1770">
                  <c:v>23.345876222661982</c:v>
                </c:pt>
                <c:pt idx="1771">
                  <c:v>17.96801580498612</c:v>
                </c:pt>
                <c:pt idx="1772">
                  <c:v>23.881862506526428</c:v>
                </c:pt>
                <c:pt idx="1773">
                  <c:v>27.111237008679048</c:v>
                </c:pt>
                <c:pt idx="1774">
                  <c:v>25.083575115303088</c:v>
                </c:pt>
                <c:pt idx="1775">
                  <c:v>20.557777796286231</c:v>
                </c:pt>
                <c:pt idx="1776">
                  <c:v>22.177786682958725</c:v>
                </c:pt>
                <c:pt idx="1777">
                  <c:v>24.807212245072126</c:v>
                </c:pt>
                <c:pt idx="1778">
                  <c:v>18.287210467861289</c:v>
                </c:pt>
                <c:pt idx="1779">
                  <c:v>21.500862224225056</c:v>
                </c:pt>
                <c:pt idx="1780">
                  <c:v>22.81111182543599</c:v>
                </c:pt>
                <c:pt idx="1781">
                  <c:v>20.209145709839657</c:v>
                </c:pt>
                <c:pt idx="1782">
                  <c:v>22.54315212033292</c:v>
                </c:pt>
                <c:pt idx="1783">
                  <c:v>19.353514948873286</c:v>
                </c:pt>
                <c:pt idx="1784">
                  <c:v>22.596910909745912</c:v>
                </c:pt>
                <c:pt idx="1785">
                  <c:v>23.103724876621378</c:v>
                </c:pt>
                <c:pt idx="1786">
                  <c:v>19.906358543206132</c:v>
                </c:pt>
                <c:pt idx="1787">
                  <c:v>20.442616024874049</c:v>
                </c:pt>
                <c:pt idx="1788">
                  <c:v>24.524255137453295</c:v>
                </c:pt>
                <c:pt idx="1789">
                  <c:v>18.998238150538889</c:v>
                </c:pt>
                <c:pt idx="1790">
                  <c:v>24.315524711951007</c:v>
                </c:pt>
                <c:pt idx="1791">
                  <c:v>22.409938523201632</c:v>
                </c:pt>
                <c:pt idx="1792">
                  <c:v>18.918470311100684</c:v>
                </c:pt>
                <c:pt idx="1793">
                  <c:v>24.583494596044652</c:v>
                </c:pt>
                <c:pt idx="1794">
                  <c:v>21.752493734559991</c:v>
                </c:pt>
                <c:pt idx="1795">
                  <c:v>23.731524305294691</c:v>
                </c:pt>
                <c:pt idx="1796">
                  <c:v>20.90677509461953</c:v>
                </c:pt>
                <c:pt idx="1797">
                  <c:v>17.355120298524486</c:v>
                </c:pt>
                <c:pt idx="1798">
                  <c:v>21.070944205456328</c:v>
                </c:pt>
                <c:pt idx="1799">
                  <c:v>19.196158523591691</c:v>
                </c:pt>
                <c:pt idx="1800">
                  <c:v>19.600513501821553</c:v>
                </c:pt>
                <c:pt idx="1801">
                  <c:v>17.543076596852352</c:v>
                </c:pt>
                <c:pt idx="1802">
                  <c:v>21.978402502403725</c:v>
                </c:pt>
                <c:pt idx="1803">
                  <c:v>24.153224786978701</c:v>
                </c:pt>
                <c:pt idx="1804">
                  <c:v>19.723675071876187</c:v>
                </c:pt>
                <c:pt idx="1805">
                  <c:v>17.687414547464407</c:v>
                </c:pt>
                <c:pt idx="1806">
                  <c:v>21.61185924097763</c:v>
                </c:pt>
                <c:pt idx="1807">
                  <c:v>17.737078517317531</c:v>
                </c:pt>
                <c:pt idx="1808">
                  <c:v>18.258393676794189</c:v>
                </c:pt>
                <c:pt idx="1809">
                  <c:v>20.803041732349026</c:v>
                </c:pt>
                <c:pt idx="1810">
                  <c:v>21.827102567772986</c:v>
                </c:pt>
                <c:pt idx="1811">
                  <c:v>19.740317735441426</c:v>
                </c:pt>
                <c:pt idx="1812">
                  <c:v>22.827569525088755</c:v>
                </c:pt>
                <c:pt idx="1813">
                  <c:v>16.891766363079075</c:v>
                </c:pt>
                <c:pt idx="1814">
                  <c:v>22.100780220449675</c:v>
                </c:pt>
                <c:pt idx="1815">
                  <c:v>21.291008406586354</c:v>
                </c:pt>
                <c:pt idx="1816">
                  <c:v>23.199649218726623</c:v>
                </c:pt>
                <c:pt idx="1817">
                  <c:v>17.856245437147223</c:v>
                </c:pt>
                <c:pt idx="1818">
                  <c:v>20.609871898900035</c:v>
                </c:pt>
                <c:pt idx="1819">
                  <c:v>21.050112060636206</c:v>
                </c:pt>
                <c:pt idx="1820">
                  <c:v>21.685549010354983</c:v>
                </c:pt>
                <c:pt idx="1821">
                  <c:v>23.182927509205982</c:v>
                </c:pt>
                <c:pt idx="1822">
                  <c:v>21.814480479937128</c:v>
                </c:pt>
                <c:pt idx="1823">
                  <c:v>26.588688286179103</c:v>
                </c:pt>
                <c:pt idx="1824">
                  <c:v>21.840641903434829</c:v>
                </c:pt>
                <c:pt idx="1825">
                  <c:v>18.145396661202366</c:v>
                </c:pt>
                <c:pt idx="1826">
                  <c:v>21.376133929550367</c:v>
                </c:pt>
                <c:pt idx="1827">
                  <c:v>15.33046107921832</c:v>
                </c:pt>
                <c:pt idx="1828">
                  <c:v>18.719859177880135</c:v>
                </c:pt>
                <c:pt idx="1829">
                  <c:v>21.696912365334168</c:v>
                </c:pt>
                <c:pt idx="1830">
                  <c:v>22.078668260393389</c:v>
                </c:pt>
                <c:pt idx="1831">
                  <c:v>24.250183735206033</c:v>
                </c:pt>
                <c:pt idx="1832">
                  <c:v>23.340012988153124</c:v>
                </c:pt>
                <c:pt idx="1833">
                  <c:v>21.275718487730789</c:v>
                </c:pt>
                <c:pt idx="1834">
                  <c:v>23.623838941262747</c:v>
                </c:pt>
                <c:pt idx="1835">
                  <c:v>19.728766753245189</c:v>
                </c:pt>
                <c:pt idx="1836">
                  <c:v>19.606296786098635</c:v>
                </c:pt>
                <c:pt idx="1837">
                  <c:v>18.581853599448891</c:v>
                </c:pt>
                <c:pt idx="1838">
                  <c:v>17.072178639071929</c:v>
                </c:pt>
                <c:pt idx="1839">
                  <c:v>20.822565913120986</c:v>
                </c:pt>
                <c:pt idx="1840">
                  <c:v>19.367206297792727</c:v>
                </c:pt>
                <c:pt idx="1841">
                  <c:v>22.546483051110553</c:v>
                </c:pt>
                <c:pt idx="1842">
                  <c:v>14.541918255263781</c:v>
                </c:pt>
                <c:pt idx="1843">
                  <c:v>18.044577780212531</c:v>
                </c:pt>
                <c:pt idx="1844">
                  <c:v>19.759937744165569</c:v>
                </c:pt>
                <c:pt idx="1845">
                  <c:v>17.920377179214594</c:v>
                </c:pt>
                <c:pt idx="1846">
                  <c:v>16.302303861462402</c:v>
                </c:pt>
                <c:pt idx="1847">
                  <c:v>18.040592263159066</c:v>
                </c:pt>
                <c:pt idx="1848">
                  <c:v>21.861391363874631</c:v>
                </c:pt>
                <c:pt idx="1849">
                  <c:v>19.037660787460993</c:v>
                </c:pt>
                <c:pt idx="1850">
                  <c:v>23.93266476242643</c:v>
                </c:pt>
                <c:pt idx="1851">
                  <c:v>18.407416963974889</c:v>
                </c:pt>
                <c:pt idx="1852">
                  <c:v>18.414336039989589</c:v>
                </c:pt>
                <c:pt idx="1853">
                  <c:v>21.012999691078825</c:v>
                </c:pt>
                <c:pt idx="1854">
                  <c:v>17.094450896964528</c:v>
                </c:pt>
                <c:pt idx="1855">
                  <c:v>16.809795009623887</c:v>
                </c:pt>
                <c:pt idx="1856">
                  <c:v>20.915473264241552</c:v>
                </c:pt>
                <c:pt idx="1857">
                  <c:v>20.307581651638603</c:v>
                </c:pt>
                <c:pt idx="1858">
                  <c:v>18.179214533507789</c:v>
                </c:pt>
                <c:pt idx="1859">
                  <c:v>16.438411883577999</c:v>
                </c:pt>
                <c:pt idx="1860">
                  <c:v>16.877485148595291</c:v>
                </c:pt>
                <c:pt idx="1861">
                  <c:v>19.64399335188326</c:v>
                </c:pt>
                <c:pt idx="1862">
                  <c:v>15.998984219119404</c:v>
                </c:pt>
                <c:pt idx="1863">
                  <c:v>18.847756214756558</c:v>
                </c:pt>
                <c:pt idx="1864">
                  <c:v>15.226964490950218</c:v>
                </c:pt>
                <c:pt idx="1865">
                  <c:v>17.870578987321529</c:v>
                </c:pt>
                <c:pt idx="1866">
                  <c:v>23.392830645647564</c:v>
                </c:pt>
                <c:pt idx="1867">
                  <c:v>20.211039126066197</c:v>
                </c:pt>
                <c:pt idx="1868">
                  <c:v>16.351442086876432</c:v>
                </c:pt>
                <c:pt idx="1869">
                  <c:v>17.624845913663936</c:v>
                </c:pt>
                <c:pt idx="1870">
                  <c:v>20.058981268113904</c:v>
                </c:pt>
                <c:pt idx="1871">
                  <c:v>21.315655893392233</c:v>
                </c:pt>
                <c:pt idx="1872">
                  <c:v>17.673177374671226</c:v>
                </c:pt>
                <c:pt idx="1873">
                  <c:v>16.981958759296944</c:v>
                </c:pt>
                <c:pt idx="1874">
                  <c:v>20.234904367627607</c:v>
                </c:pt>
                <c:pt idx="1875">
                  <c:v>18.159532491783189</c:v>
                </c:pt>
                <c:pt idx="1876">
                  <c:v>19.763073750842306</c:v>
                </c:pt>
                <c:pt idx="1877">
                  <c:v>21.760390229621017</c:v>
                </c:pt>
                <c:pt idx="1878">
                  <c:v>21.995937156691003</c:v>
                </c:pt>
                <c:pt idx="1879">
                  <c:v>18.445379623720996</c:v>
                </c:pt>
                <c:pt idx="1880">
                  <c:v>15.758623917048034</c:v>
                </c:pt>
                <c:pt idx="1881">
                  <c:v>20.083069662322789</c:v>
                </c:pt>
                <c:pt idx="1882">
                  <c:v>19.34259722958857</c:v>
                </c:pt>
                <c:pt idx="1883">
                  <c:v>14.512016694480756</c:v>
                </c:pt>
                <c:pt idx="1884">
                  <c:v>14.834249011730497</c:v>
                </c:pt>
                <c:pt idx="1885">
                  <c:v>18.779459377488227</c:v>
                </c:pt>
                <c:pt idx="1886">
                  <c:v>17.417432912283527</c:v>
                </c:pt>
                <c:pt idx="1887">
                  <c:v>18.221640279434215</c:v>
                </c:pt>
                <c:pt idx="1888">
                  <c:v>20.136484602823387</c:v>
                </c:pt>
                <c:pt idx="1889">
                  <c:v>20.728792202051771</c:v>
                </c:pt>
                <c:pt idx="1890">
                  <c:v>20.013187091023678</c:v>
                </c:pt>
                <c:pt idx="1891">
                  <c:v>15.153206455091869</c:v>
                </c:pt>
                <c:pt idx="1892">
                  <c:v>20.102909348907652</c:v>
                </c:pt>
                <c:pt idx="1893">
                  <c:v>18.69750314495306</c:v>
                </c:pt>
                <c:pt idx="1894">
                  <c:v>19.203699272309802</c:v>
                </c:pt>
                <c:pt idx="1895">
                  <c:v>22.369336986683731</c:v>
                </c:pt>
                <c:pt idx="1896">
                  <c:v>18.665226481468789</c:v>
                </c:pt>
                <c:pt idx="1897">
                  <c:v>19.559268275537889</c:v>
                </c:pt>
                <c:pt idx="1898">
                  <c:v>20.175103971428229</c:v>
                </c:pt>
                <c:pt idx="1899">
                  <c:v>17.630774761337218</c:v>
                </c:pt>
                <c:pt idx="1900">
                  <c:v>16.818254966955731</c:v>
                </c:pt>
                <c:pt idx="1901">
                  <c:v>18.413066280583429</c:v>
                </c:pt>
                <c:pt idx="1902">
                  <c:v>16.94860028310217</c:v>
                </c:pt>
                <c:pt idx="1903">
                  <c:v>17.864583223682594</c:v>
                </c:pt>
                <c:pt idx="1904">
                  <c:v>18.003662957035566</c:v>
                </c:pt>
                <c:pt idx="1905">
                  <c:v>21.180769863646152</c:v>
                </c:pt>
                <c:pt idx="1906">
                  <c:v>18.628876420501292</c:v>
                </c:pt>
                <c:pt idx="1907">
                  <c:v>16.957790086796667</c:v>
                </c:pt>
                <c:pt idx="1908">
                  <c:v>16.543221024209853</c:v>
                </c:pt>
                <c:pt idx="1909">
                  <c:v>18.245933218820529</c:v>
                </c:pt>
                <c:pt idx="1910">
                  <c:v>20.345270109361689</c:v>
                </c:pt>
                <c:pt idx="1911">
                  <c:v>15.098801926605901</c:v>
                </c:pt>
                <c:pt idx="1912">
                  <c:v>23.094120297166526</c:v>
                </c:pt>
                <c:pt idx="1913">
                  <c:v>16.556979911030545</c:v>
                </c:pt>
                <c:pt idx="1914">
                  <c:v>18.45780341887923</c:v>
                </c:pt>
                <c:pt idx="1915">
                  <c:v>24.117643385207323</c:v>
                </c:pt>
                <c:pt idx="1916">
                  <c:v>16.573321184307417</c:v>
                </c:pt>
                <c:pt idx="1917">
                  <c:v>19.258759357074219</c:v>
                </c:pt>
                <c:pt idx="1918">
                  <c:v>17.532142549823508</c:v>
                </c:pt>
                <c:pt idx="1919">
                  <c:v>16.558720812332869</c:v>
                </c:pt>
                <c:pt idx="1920">
                  <c:v>18.748730637358438</c:v>
                </c:pt>
                <c:pt idx="1921">
                  <c:v>20.473256393878227</c:v>
                </c:pt>
                <c:pt idx="1922">
                  <c:v>19.84733717157771</c:v>
                </c:pt>
                <c:pt idx="1923">
                  <c:v>21.526379283194427</c:v>
                </c:pt>
                <c:pt idx="1924">
                  <c:v>17.632008848955312</c:v>
                </c:pt>
                <c:pt idx="1925">
                  <c:v>15.393094459308399</c:v>
                </c:pt>
                <c:pt idx="1926">
                  <c:v>18.003474911886091</c:v>
                </c:pt>
                <c:pt idx="1927">
                  <c:v>22.166349852633402</c:v>
                </c:pt>
                <c:pt idx="1928">
                  <c:v>17.852820060503653</c:v>
                </c:pt>
                <c:pt idx="1929">
                  <c:v>15.693138165096363</c:v>
                </c:pt>
                <c:pt idx="1930">
                  <c:v>17.345591310928427</c:v>
                </c:pt>
                <c:pt idx="1931">
                  <c:v>17.295641961815729</c:v>
                </c:pt>
                <c:pt idx="1932">
                  <c:v>18.037360172565126</c:v>
                </c:pt>
                <c:pt idx="1933">
                  <c:v>17.777647172335495</c:v>
                </c:pt>
                <c:pt idx="1934">
                  <c:v>16.319597237560487</c:v>
                </c:pt>
                <c:pt idx="1935">
                  <c:v>17.732989948549729</c:v>
                </c:pt>
                <c:pt idx="1936">
                  <c:v>20.747328386253454</c:v>
                </c:pt>
                <c:pt idx="1937">
                  <c:v>15.683023914044696</c:v>
                </c:pt>
                <c:pt idx="1938">
                  <c:v>17.015759657141189</c:v>
                </c:pt>
                <c:pt idx="1939">
                  <c:v>20.127141753516195</c:v>
                </c:pt>
                <c:pt idx="1940">
                  <c:v>19.522650268681222</c:v>
                </c:pt>
                <c:pt idx="1941">
                  <c:v>17.622267644696691</c:v>
                </c:pt>
                <c:pt idx="1942">
                  <c:v>14.91633516382827</c:v>
                </c:pt>
                <c:pt idx="1943">
                  <c:v>17.804929148080841</c:v>
                </c:pt>
                <c:pt idx="1944">
                  <c:v>19.102506595944824</c:v>
                </c:pt>
                <c:pt idx="1945">
                  <c:v>19.608884333482891</c:v>
                </c:pt>
                <c:pt idx="1946">
                  <c:v>15.724445243196692</c:v>
                </c:pt>
                <c:pt idx="1947">
                  <c:v>18.596445503769527</c:v>
                </c:pt>
                <c:pt idx="1948">
                  <c:v>16.069821003182369</c:v>
                </c:pt>
                <c:pt idx="1949">
                  <c:v>17.52574203884171</c:v>
                </c:pt>
                <c:pt idx="1950">
                  <c:v>19.145421284128076</c:v>
                </c:pt>
                <c:pt idx="1951">
                  <c:v>16.825417417568186</c:v>
                </c:pt>
                <c:pt idx="1952">
                  <c:v>17.638805944232391</c:v>
                </c:pt>
                <c:pt idx="1953">
                  <c:v>15.453875704692518</c:v>
                </c:pt>
                <c:pt idx="1954">
                  <c:v>15.933106945807566</c:v>
                </c:pt>
                <c:pt idx="1955">
                  <c:v>14.753666896456329</c:v>
                </c:pt>
                <c:pt idx="1956">
                  <c:v>18.471150641448354</c:v>
                </c:pt>
                <c:pt idx="1957">
                  <c:v>18.944603090943453</c:v>
                </c:pt>
                <c:pt idx="1958">
                  <c:v>17.198718423530693</c:v>
                </c:pt>
                <c:pt idx="1959">
                  <c:v>14.341857090352468</c:v>
                </c:pt>
                <c:pt idx="1960">
                  <c:v>17.841930946311386</c:v>
                </c:pt>
                <c:pt idx="1961">
                  <c:v>17.560772145181701</c:v>
                </c:pt>
                <c:pt idx="1962">
                  <c:v>15.855556729564286</c:v>
                </c:pt>
                <c:pt idx="1963">
                  <c:v>16.864700830419977</c:v>
                </c:pt>
                <c:pt idx="1964">
                  <c:v>15.100377782127744</c:v>
                </c:pt>
                <c:pt idx="1965">
                  <c:v>16.622370062227887</c:v>
                </c:pt>
                <c:pt idx="1966">
                  <c:v>17.796137868970813</c:v>
                </c:pt>
                <c:pt idx="1967">
                  <c:v>20.069971358708631</c:v>
                </c:pt>
                <c:pt idx="1968">
                  <c:v>14.398020927535818</c:v>
                </c:pt>
                <c:pt idx="1969">
                  <c:v>17.143750826213928</c:v>
                </c:pt>
                <c:pt idx="1970">
                  <c:v>17.871123116017198</c:v>
                </c:pt>
                <c:pt idx="1971">
                  <c:v>20.744045710418231</c:v>
                </c:pt>
                <c:pt idx="1972">
                  <c:v>18.582089361750086</c:v>
                </c:pt>
                <c:pt idx="1973">
                  <c:v>17.617765273282707</c:v>
                </c:pt>
                <c:pt idx="1974">
                  <c:v>16.656583837269189</c:v>
                </c:pt>
                <c:pt idx="1975">
                  <c:v>16.256589739064989</c:v>
                </c:pt>
                <c:pt idx="1976">
                  <c:v>20.233249067258313</c:v>
                </c:pt>
                <c:pt idx="1977">
                  <c:v>18.609929460352145</c:v>
                </c:pt>
                <c:pt idx="1978">
                  <c:v>15.233253735004235</c:v>
                </c:pt>
                <c:pt idx="1979">
                  <c:v>13.618824571067178</c:v>
                </c:pt>
                <c:pt idx="1980">
                  <c:v>18.441596229081409</c:v>
                </c:pt>
                <c:pt idx="1981">
                  <c:v>15.902881648701312</c:v>
                </c:pt>
                <c:pt idx="1982">
                  <c:v>17.118440782789506</c:v>
                </c:pt>
                <c:pt idx="1983">
                  <c:v>17.295446746176886</c:v>
                </c:pt>
                <c:pt idx="1984">
                  <c:v>18.171377395205191</c:v>
                </c:pt>
                <c:pt idx="1985">
                  <c:v>18.518799901336745</c:v>
                </c:pt>
                <c:pt idx="1986">
                  <c:v>18.639181896638135</c:v>
                </c:pt>
                <c:pt idx="1987">
                  <c:v>18.241213147649827</c:v>
                </c:pt>
                <c:pt idx="1988">
                  <c:v>16.977322205314486</c:v>
                </c:pt>
                <c:pt idx="1989">
                  <c:v>17.316244625647808</c:v>
                </c:pt>
                <c:pt idx="1990">
                  <c:v>13.265032353605834</c:v>
                </c:pt>
                <c:pt idx="1991">
                  <c:v>16.448217404614411</c:v>
                </c:pt>
                <c:pt idx="1992">
                  <c:v>13.095492112748317</c:v>
                </c:pt>
                <c:pt idx="1993">
                  <c:v>16.481119657876189</c:v>
                </c:pt>
                <c:pt idx="1994">
                  <c:v>17.403231052892128</c:v>
                </c:pt>
                <c:pt idx="1995">
                  <c:v>18.911833014294835</c:v>
                </c:pt>
                <c:pt idx="1996">
                  <c:v>15.622474986503716</c:v>
                </c:pt>
                <c:pt idx="1997">
                  <c:v>16.055654205258985</c:v>
                </c:pt>
                <c:pt idx="1998">
                  <c:v>16.780797057800523</c:v>
                </c:pt>
                <c:pt idx="1999">
                  <c:v>15.77078317736232</c:v>
                </c:pt>
                <c:pt idx="2000">
                  <c:v>22.376050738423888</c:v>
                </c:pt>
                <c:pt idx="2001">
                  <c:v>14.589536484837026</c:v>
                </c:pt>
                <c:pt idx="2002">
                  <c:v>16.404987446608295</c:v>
                </c:pt>
                <c:pt idx="2003">
                  <c:v>13.854399447455629</c:v>
                </c:pt>
                <c:pt idx="2004">
                  <c:v>19.017391087013635</c:v>
                </c:pt>
                <c:pt idx="2005">
                  <c:v>16.418756787435179</c:v>
                </c:pt>
                <c:pt idx="2006">
                  <c:v>15.281849628135568</c:v>
                </c:pt>
                <c:pt idx="2007">
                  <c:v>17.947732047060558</c:v>
                </c:pt>
                <c:pt idx="2008">
                  <c:v>17.892369657236959</c:v>
                </c:pt>
                <c:pt idx="2009">
                  <c:v>16.892065963032671</c:v>
                </c:pt>
                <c:pt idx="2010">
                  <c:v>13.65273418503917</c:v>
                </c:pt>
                <c:pt idx="2011">
                  <c:v>15.486427513393124</c:v>
                </c:pt>
                <c:pt idx="2012">
                  <c:v>14.587777638825276</c:v>
                </c:pt>
                <c:pt idx="2013">
                  <c:v>12.32095696533132</c:v>
                </c:pt>
                <c:pt idx="2014">
                  <c:v>22.167555575172532</c:v>
                </c:pt>
                <c:pt idx="2015">
                  <c:v>14.288773788657661</c:v>
                </c:pt>
                <c:pt idx="2016">
                  <c:v>17.171883172176031</c:v>
                </c:pt>
                <c:pt idx="2017">
                  <c:v>17.060665095033126</c:v>
                </c:pt>
                <c:pt idx="2018">
                  <c:v>17.989398988472889</c:v>
                </c:pt>
                <c:pt idx="2019">
                  <c:v>13.493730707170585</c:v>
                </c:pt>
                <c:pt idx="2020">
                  <c:v>17.187026132826414</c:v>
                </c:pt>
                <c:pt idx="2021">
                  <c:v>15.694778206709907</c:v>
                </c:pt>
                <c:pt idx="2022">
                  <c:v>16.540352854865688</c:v>
                </c:pt>
                <c:pt idx="2023">
                  <c:v>17.269768880017466</c:v>
                </c:pt>
                <c:pt idx="2024">
                  <c:v>19.377517895886157</c:v>
                </c:pt>
                <c:pt idx="2025">
                  <c:v>16.582685986216816</c:v>
                </c:pt>
                <c:pt idx="2026">
                  <c:v>17.392084196558731</c:v>
                </c:pt>
                <c:pt idx="2027">
                  <c:v>15.895061338856006</c:v>
                </c:pt>
                <c:pt idx="2028">
                  <c:v>20.039527841821233</c:v>
                </c:pt>
                <c:pt idx="2029">
                  <c:v>16.457501061665312</c:v>
                </c:pt>
                <c:pt idx="2030">
                  <c:v>16.698273460074535</c:v>
                </c:pt>
                <c:pt idx="2031">
                  <c:v>15.132962409399568</c:v>
                </c:pt>
                <c:pt idx="2032">
                  <c:v>20.397940568357125</c:v>
                </c:pt>
                <c:pt idx="2033">
                  <c:v>14.845067292511326</c:v>
                </c:pt>
                <c:pt idx="2034">
                  <c:v>17.260659976549903</c:v>
                </c:pt>
                <c:pt idx="2035">
                  <c:v>14.544579942280619</c:v>
                </c:pt>
                <c:pt idx="2036">
                  <c:v>17.473321098746929</c:v>
                </c:pt>
                <c:pt idx="2037">
                  <c:v>18.152453643890691</c:v>
                </c:pt>
                <c:pt idx="2038">
                  <c:v>17.047139604578089</c:v>
                </c:pt>
                <c:pt idx="2039">
                  <c:v>15.437304545981783</c:v>
                </c:pt>
                <c:pt idx="2040">
                  <c:v>15.691217594730498</c:v>
                </c:pt>
                <c:pt idx="2041">
                  <c:v>17.212762095256597</c:v>
                </c:pt>
                <c:pt idx="2042">
                  <c:v>14.904743544742473</c:v>
                </c:pt>
                <c:pt idx="2043">
                  <c:v>16.45830471705073</c:v>
                </c:pt>
                <c:pt idx="2044">
                  <c:v>15.215071020485221</c:v>
                </c:pt>
                <c:pt idx="2045">
                  <c:v>14.349864688269356</c:v>
                </c:pt>
                <c:pt idx="2046">
                  <c:v>17.135281867712635</c:v>
                </c:pt>
                <c:pt idx="2047">
                  <c:v>15.282915155894868</c:v>
                </c:pt>
                <c:pt idx="2048">
                  <c:v>17.512025934069829</c:v>
                </c:pt>
                <c:pt idx="2049">
                  <c:v>19.166653813031687</c:v>
                </c:pt>
                <c:pt idx="2050">
                  <c:v>11.656632886345719</c:v>
                </c:pt>
                <c:pt idx="2051">
                  <c:v>14.865659409630025</c:v>
                </c:pt>
                <c:pt idx="2052">
                  <c:v>16.754482023574369</c:v>
                </c:pt>
                <c:pt idx="2053">
                  <c:v>14.096094158680486</c:v>
                </c:pt>
                <c:pt idx="2054">
                  <c:v>15.44937680881795</c:v>
                </c:pt>
                <c:pt idx="2055">
                  <c:v>16.194916892529029</c:v>
                </c:pt>
                <c:pt idx="2056">
                  <c:v>17.561957975694991</c:v>
                </c:pt>
                <c:pt idx="2057">
                  <c:v>20.527719376896727</c:v>
                </c:pt>
                <c:pt idx="2058">
                  <c:v>16.973442711194146</c:v>
                </c:pt>
                <c:pt idx="2059">
                  <c:v>19.527026934866889</c:v>
                </c:pt>
                <c:pt idx="2060">
                  <c:v>16.632537054977789</c:v>
                </c:pt>
                <c:pt idx="2061">
                  <c:v>15.305786796166126</c:v>
                </c:pt>
                <c:pt idx="2062">
                  <c:v>14.643631451708123</c:v>
                </c:pt>
                <c:pt idx="2063">
                  <c:v>17.316389073520462</c:v>
                </c:pt>
                <c:pt idx="2064">
                  <c:v>15.744766477701868</c:v>
                </c:pt>
                <c:pt idx="2065">
                  <c:v>15.611288109085351</c:v>
                </c:pt>
                <c:pt idx="2066">
                  <c:v>18.243401538755489</c:v>
                </c:pt>
                <c:pt idx="2067">
                  <c:v>15.913159129867974</c:v>
                </c:pt>
                <c:pt idx="2068">
                  <c:v>16.39382392936869</c:v>
                </c:pt>
                <c:pt idx="2069">
                  <c:v>18.017745225432495</c:v>
                </c:pt>
                <c:pt idx="2070">
                  <c:v>16.265774278336725</c:v>
                </c:pt>
                <c:pt idx="2071">
                  <c:v>11.552697305682495</c:v>
                </c:pt>
                <c:pt idx="2072">
                  <c:v>15.48697239903246</c:v>
                </c:pt>
                <c:pt idx="2073">
                  <c:v>16.317921499915148</c:v>
                </c:pt>
                <c:pt idx="2074">
                  <c:v>18.249071490667742</c:v>
                </c:pt>
                <c:pt idx="2075">
                  <c:v>14.367964630066426</c:v>
                </c:pt>
                <c:pt idx="2076">
                  <c:v>12.961537135303388</c:v>
                </c:pt>
                <c:pt idx="2077">
                  <c:v>13.774979727882478</c:v>
                </c:pt>
                <c:pt idx="2078">
                  <c:v>14.720501882385371</c:v>
                </c:pt>
                <c:pt idx="2079">
                  <c:v>16.375324469375286</c:v>
                </c:pt>
                <c:pt idx="2080">
                  <c:v>14.281269560398098</c:v>
                </c:pt>
                <c:pt idx="2081">
                  <c:v>13.734984781016369</c:v>
                </c:pt>
                <c:pt idx="2082">
                  <c:v>16.635572166786115</c:v>
                </c:pt>
                <c:pt idx="2083">
                  <c:v>18.467035605287872</c:v>
                </c:pt>
                <c:pt idx="2084">
                  <c:v>13.074821721152807</c:v>
                </c:pt>
                <c:pt idx="2085">
                  <c:v>14.380152253287861</c:v>
                </c:pt>
                <c:pt idx="2086">
                  <c:v>17.253508263195229</c:v>
                </c:pt>
                <c:pt idx="2087">
                  <c:v>16.843361944023762</c:v>
                </c:pt>
                <c:pt idx="2088">
                  <c:v>17.117807760006819</c:v>
                </c:pt>
                <c:pt idx="2089">
                  <c:v>13.558935852442804</c:v>
                </c:pt>
                <c:pt idx="2090">
                  <c:v>16.096020624447906</c:v>
                </c:pt>
                <c:pt idx="2091">
                  <c:v>17.721067328385537</c:v>
                </c:pt>
                <c:pt idx="2092">
                  <c:v>12.820233612937256</c:v>
                </c:pt>
                <c:pt idx="2093">
                  <c:v>12.068660218851162</c:v>
                </c:pt>
                <c:pt idx="2094">
                  <c:v>17.46180371114643</c:v>
                </c:pt>
                <c:pt idx="2095">
                  <c:v>13.390724324110105</c:v>
                </c:pt>
                <c:pt idx="2096">
                  <c:v>13.827701167289371</c:v>
                </c:pt>
                <c:pt idx="2097">
                  <c:v>13.945548391736986</c:v>
                </c:pt>
                <c:pt idx="2098">
                  <c:v>14.831238108828851</c:v>
                </c:pt>
                <c:pt idx="2099">
                  <c:v>19.48707106847165</c:v>
                </c:pt>
                <c:pt idx="2100">
                  <c:v>15.971987816796071</c:v>
                </c:pt>
                <c:pt idx="2101">
                  <c:v>14.127990876428022</c:v>
                </c:pt>
                <c:pt idx="2102">
                  <c:v>19.168724190636986</c:v>
                </c:pt>
                <c:pt idx="2103">
                  <c:v>16.002351106309188</c:v>
                </c:pt>
                <c:pt idx="2104">
                  <c:v>16.069763971890083</c:v>
                </c:pt>
                <c:pt idx="2105">
                  <c:v>14.409605813191154</c:v>
                </c:pt>
                <c:pt idx="2106">
                  <c:v>16.604725233487549</c:v>
                </c:pt>
                <c:pt idx="2107">
                  <c:v>16.405949853114141</c:v>
                </c:pt>
                <c:pt idx="2108">
                  <c:v>14.021852299281354</c:v>
                </c:pt>
                <c:pt idx="2109">
                  <c:v>14.029927083574318</c:v>
                </c:pt>
                <c:pt idx="2110">
                  <c:v>16.373259084760029</c:v>
                </c:pt>
                <c:pt idx="2111">
                  <c:v>18.183705402053103</c:v>
                </c:pt>
                <c:pt idx="2112">
                  <c:v>15.97262897427145</c:v>
                </c:pt>
                <c:pt idx="2113">
                  <c:v>14.198515913761337</c:v>
                </c:pt>
                <c:pt idx="2114">
                  <c:v>14.921079327785446</c:v>
                </c:pt>
                <c:pt idx="2115">
                  <c:v>18.342679191083889</c:v>
                </c:pt>
                <c:pt idx="2116">
                  <c:v>14.537960027471398</c:v>
                </c:pt>
                <c:pt idx="2117">
                  <c:v>15.429468665227096</c:v>
                </c:pt>
                <c:pt idx="2118">
                  <c:v>14.346535786136132</c:v>
                </c:pt>
                <c:pt idx="2119">
                  <c:v>15.845603151549726</c:v>
                </c:pt>
                <c:pt idx="2120">
                  <c:v>16.685930763892095</c:v>
                </c:pt>
                <c:pt idx="2121">
                  <c:v>10.417193364577621</c:v>
                </c:pt>
                <c:pt idx="2122">
                  <c:v>15.21918853524447</c:v>
                </c:pt>
                <c:pt idx="2123">
                  <c:v>16.640841595780312</c:v>
                </c:pt>
                <c:pt idx="2124">
                  <c:v>16.049584929348804</c:v>
                </c:pt>
                <c:pt idx="2125">
                  <c:v>17.393479216958767</c:v>
                </c:pt>
                <c:pt idx="2126">
                  <c:v>14.448646713276839</c:v>
                </c:pt>
                <c:pt idx="2127">
                  <c:v>16.585376512933454</c:v>
                </c:pt>
                <c:pt idx="2128">
                  <c:v>15.90893011006025</c:v>
                </c:pt>
                <c:pt idx="2129">
                  <c:v>17.535533438669638</c:v>
                </c:pt>
                <c:pt idx="2130">
                  <c:v>12.594659838460034</c:v>
                </c:pt>
                <c:pt idx="2131">
                  <c:v>13.309126929768476</c:v>
                </c:pt>
                <c:pt idx="2132">
                  <c:v>12.136301076340692</c:v>
                </c:pt>
                <c:pt idx="2133">
                  <c:v>13.375567956896369</c:v>
                </c:pt>
                <c:pt idx="2134">
                  <c:v>13.378435294830172</c:v>
                </c:pt>
                <c:pt idx="2135">
                  <c:v>19.194388062582735</c:v>
                </c:pt>
                <c:pt idx="2136">
                  <c:v>14.744434091608824</c:v>
                </c:pt>
                <c:pt idx="2137">
                  <c:v>15.156314780062068</c:v>
                </c:pt>
                <c:pt idx="2138">
                  <c:v>14.870381066830168</c:v>
                </c:pt>
                <c:pt idx="2139">
                  <c:v>13.466878522926894</c:v>
                </c:pt>
                <c:pt idx="2140">
                  <c:v>15.089312798356801</c:v>
                </c:pt>
                <c:pt idx="2141">
                  <c:v>15.170745348663132</c:v>
                </c:pt>
                <c:pt idx="2142">
                  <c:v>13.07948353303081</c:v>
                </c:pt>
                <c:pt idx="2143">
                  <c:v>14.924815998299501</c:v>
                </c:pt>
                <c:pt idx="2144">
                  <c:v>16.025461186218635</c:v>
                </c:pt>
                <c:pt idx="2145">
                  <c:v>17.567420409004793</c:v>
                </c:pt>
                <c:pt idx="2146">
                  <c:v>17.609252403047115</c:v>
                </c:pt>
                <c:pt idx="2147">
                  <c:v>14.950000454679152</c:v>
                </c:pt>
                <c:pt idx="2148">
                  <c:v>15.339963519358136</c:v>
                </c:pt>
                <c:pt idx="2149">
                  <c:v>13.74993166784933</c:v>
                </c:pt>
                <c:pt idx="2150">
                  <c:v>15.470044149941122</c:v>
                </c:pt>
                <c:pt idx="2151">
                  <c:v>16.165513784570589</c:v>
                </c:pt>
                <c:pt idx="2152">
                  <c:v>15.25230120598235</c:v>
                </c:pt>
                <c:pt idx="2153">
                  <c:v>14.29373694517562</c:v>
                </c:pt>
                <c:pt idx="2154">
                  <c:v>14.752697697266479</c:v>
                </c:pt>
                <c:pt idx="2155">
                  <c:v>13.770410060997921</c:v>
                </c:pt>
                <c:pt idx="2156">
                  <c:v>15.193130693288976</c:v>
                </c:pt>
                <c:pt idx="2157">
                  <c:v>16.13212041259429</c:v>
                </c:pt>
                <c:pt idx="2158">
                  <c:v>12.959212126609536</c:v>
                </c:pt>
                <c:pt idx="2159">
                  <c:v>15.702430015713366</c:v>
                </c:pt>
                <c:pt idx="2160">
                  <c:v>13.090265986573041</c:v>
                </c:pt>
                <c:pt idx="2161">
                  <c:v>14.538024400724437</c:v>
                </c:pt>
                <c:pt idx="2162">
                  <c:v>12.0885553163401</c:v>
                </c:pt>
                <c:pt idx="2163">
                  <c:v>16.305755370559929</c:v>
                </c:pt>
                <c:pt idx="2164">
                  <c:v>16.765840092573836</c:v>
                </c:pt>
                <c:pt idx="2165">
                  <c:v>11.895090941137322</c:v>
                </c:pt>
                <c:pt idx="2166">
                  <c:v>16.248831303041126</c:v>
                </c:pt>
                <c:pt idx="2167">
                  <c:v>13.77058287874801</c:v>
                </c:pt>
                <c:pt idx="2168">
                  <c:v>11.815134594611434</c:v>
                </c:pt>
                <c:pt idx="2169">
                  <c:v>16.430378443003633</c:v>
                </c:pt>
                <c:pt idx="2170">
                  <c:v>13.973020145699342</c:v>
                </c:pt>
                <c:pt idx="2171">
                  <c:v>14.30627924528757</c:v>
                </c:pt>
                <c:pt idx="2172">
                  <c:v>16.465560643928637</c:v>
                </c:pt>
                <c:pt idx="2173">
                  <c:v>13.598446838368311</c:v>
                </c:pt>
                <c:pt idx="2174">
                  <c:v>16.190858851791855</c:v>
                </c:pt>
                <c:pt idx="2175">
                  <c:v>13.222098763165603</c:v>
                </c:pt>
                <c:pt idx="2176">
                  <c:v>13.980282098122464</c:v>
                </c:pt>
                <c:pt idx="2177">
                  <c:v>14.185597217320124</c:v>
                </c:pt>
                <c:pt idx="2178">
                  <c:v>16.575210131436862</c:v>
                </c:pt>
                <c:pt idx="2179">
                  <c:v>15.322612130209796</c:v>
                </c:pt>
                <c:pt idx="2180">
                  <c:v>16.108087740442393</c:v>
                </c:pt>
                <c:pt idx="2181">
                  <c:v>16.448342279478627</c:v>
                </c:pt>
                <c:pt idx="2182">
                  <c:v>13.116734445450232</c:v>
                </c:pt>
                <c:pt idx="2183">
                  <c:v>12.6953938722987</c:v>
                </c:pt>
                <c:pt idx="2184">
                  <c:v>13.438205245776848</c:v>
                </c:pt>
                <c:pt idx="2185">
                  <c:v>13.591032983544316</c:v>
                </c:pt>
                <c:pt idx="2186">
                  <c:v>9.99523308895151</c:v>
                </c:pt>
                <c:pt idx="2187">
                  <c:v>14.493804143717895</c:v>
                </c:pt>
                <c:pt idx="2188">
                  <c:v>10.55398802066985</c:v>
                </c:pt>
                <c:pt idx="2189">
                  <c:v>11.472553325797024</c:v>
                </c:pt>
                <c:pt idx="2190">
                  <c:v>16.759008206512451</c:v>
                </c:pt>
                <c:pt idx="2191">
                  <c:v>14.669038062398553</c:v>
                </c:pt>
                <c:pt idx="2192">
                  <c:v>14.199794534468403</c:v>
                </c:pt>
                <c:pt idx="2193">
                  <c:v>14.404037544740136</c:v>
                </c:pt>
                <c:pt idx="2194">
                  <c:v>14.127633663209764</c:v>
                </c:pt>
                <c:pt idx="2195">
                  <c:v>12.817946975887372</c:v>
                </c:pt>
                <c:pt idx="2196">
                  <c:v>10.25038592671525</c:v>
                </c:pt>
                <c:pt idx="2197">
                  <c:v>14.479189974527445</c:v>
                </c:pt>
                <c:pt idx="2198">
                  <c:v>16.313392537287129</c:v>
                </c:pt>
                <c:pt idx="2199">
                  <c:v>13.022522728161306</c:v>
                </c:pt>
                <c:pt idx="2200">
                  <c:v>17.384034323672193</c:v>
                </c:pt>
                <c:pt idx="2201">
                  <c:v>11.716458963143985</c:v>
                </c:pt>
                <c:pt idx="2202">
                  <c:v>12.434204258939976</c:v>
                </c:pt>
                <c:pt idx="2203">
                  <c:v>14.035562838173124</c:v>
                </c:pt>
                <c:pt idx="2204">
                  <c:v>11.602085781200183</c:v>
                </c:pt>
                <c:pt idx="2205">
                  <c:v>14.303095921277542</c:v>
                </c:pt>
                <c:pt idx="2206">
                  <c:v>13.678668564654318</c:v>
                </c:pt>
                <c:pt idx="2207">
                  <c:v>17.17201027318486</c:v>
                </c:pt>
                <c:pt idx="2208">
                  <c:v>11.770429043702014</c:v>
                </c:pt>
                <c:pt idx="2209">
                  <c:v>15.20915074310598</c:v>
                </c:pt>
                <c:pt idx="2210">
                  <c:v>15.396253766548996</c:v>
                </c:pt>
                <c:pt idx="2211">
                  <c:v>13.471351480390691</c:v>
                </c:pt>
                <c:pt idx="2212">
                  <c:v>15.424667507279306</c:v>
                </c:pt>
                <c:pt idx="2213">
                  <c:v>15.520563289355549</c:v>
                </c:pt>
                <c:pt idx="2214">
                  <c:v>14.30986974836053</c:v>
                </c:pt>
                <c:pt idx="2215">
                  <c:v>15.388772074945924</c:v>
                </c:pt>
                <c:pt idx="2216">
                  <c:v>14.775077049806256</c:v>
                </c:pt>
                <c:pt idx="2217">
                  <c:v>14.470279053343114</c:v>
                </c:pt>
                <c:pt idx="2218">
                  <c:v>12.974015085254733</c:v>
                </c:pt>
                <c:pt idx="2219">
                  <c:v>14.013325583130097</c:v>
                </c:pt>
                <c:pt idx="2220">
                  <c:v>14.335658199100656</c:v>
                </c:pt>
                <c:pt idx="2221">
                  <c:v>16.344128151096278</c:v>
                </c:pt>
                <c:pt idx="2222">
                  <c:v>15.273303843050295</c:v>
                </c:pt>
                <c:pt idx="2223">
                  <c:v>13.945208856806572</c:v>
                </c:pt>
                <c:pt idx="2224">
                  <c:v>11.901264217499577</c:v>
                </c:pt>
                <c:pt idx="2225">
                  <c:v>14.53319995180347</c:v>
                </c:pt>
                <c:pt idx="2226">
                  <c:v>12.73606201384095</c:v>
                </c:pt>
                <c:pt idx="2227">
                  <c:v>12.329649482400129</c:v>
                </c:pt>
                <c:pt idx="2228">
                  <c:v>12.623345148415918</c:v>
                </c:pt>
                <c:pt idx="2229">
                  <c:v>11.534985371480778</c:v>
                </c:pt>
                <c:pt idx="2230">
                  <c:v>12.731543997093668</c:v>
                </c:pt>
                <c:pt idx="2231">
                  <c:v>13.069970539605087</c:v>
                </c:pt>
                <c:pt idx="2232">
                  <c:v>15.814428582842723</c:v>
                </c:pt>
                <c:pt idx="2233">
                  <c:v>11.098602864941734</c:v>
                </c:pt>
                <c:pt idx="2234">
                  <c:v>12.456845068190272</c:v>
                </c:pt>
                <c:pt idx="2235">
                  <c:v>13.840573597452007</c:v>
                </c:pt>
                <c:pt idx="2236">
                  <c:v>15.470368648392498</c:v>
                </c:pt>
                <c:pt idx="2237">
                  <c:v>14.737082734905183</c:v>
                </c:pt>
                <c:pt idx="2238">
                  <c:v>13.113854667832133</c:v>
                </c:pt>
                <c:pt idx="2239">
                  <c:v>15.120206250489774</c:v>
                </c:pt>
                <c:pt idx="2240">
                  <c:v>13.748309693592248</c:v>
                </c:pt>
                <c:pt idx="2241">
                  <c:v>13.194580423238849</c:v>
                </c:pt>
                <c:pt idx="2242">
                  <c:v>13.895104786592785</c:v>
                </c:pt>
                <c:pt idx="2243">
                  <c:v>12.539939264570819</c:v>
                </c:pt>
                <c:pt idx="2244">
                  <c:v>11.686724988605636</c:v>
                </c:pt>
                <c:pt idx="2245">
                  <c:v>13.480000392065454</c:v>
                </c:pt>
                <c:pt idx="2246">
                  <c:v>12.39930011913602</c:v>
                </c:pt>
                <c:pt idx="2247">
                  <c:v>11.741846820273548</c:v>
                </c:pt>
                <c:pt idx="2248">
                  <c:v>15.014234693172595</c:v>
                </c:pt>
                <c:pt idx="2249">
                  <c:v>14.31455043711658</c:v>
                </c:pt>
                <c:pt idx="2250">
                  <c:v>13.00998378982945</c:v>
                </c:pt>
                <c:pt idx="2251">
                  <c:v>12.493743447557323</c:v>
                </c:pt>
                <c:pt idx="2252">
                  <c:v>12.701764708629614</c:v>
                </c:pt>
                <c:pt idx="2253">
                  <c:v>11.412316760169322</c:v>
                </c:pt>
                <c:pt idx="2254">
                  <c:v>12.511538707862012</c:v>
                </c:pt>
                <c:pt idx="2255">
                  <c:v>15.586288482278148</c:v>
                </c:pt>
                <c:pt idx="2256">
                  <c:v>13.793352470703811</c:v>
                </c:pt>
                <c:pt idx="2257">
                  <c:v>11.182810965764723</c:v>
                </c:pt>
                <c:pt idx="2258">
                  <c:v>12.297686640356133</c:v>
                </c:pt>
                <c:pt idx="2259">
                  <c:v>11.579947593238456</c:v>
                </c:pt>
                <c:pt idx="2260">
                  <c:v>12.86631947842217</c:v>
                </c:pt>
                <c:pt idx="2261">
                  <c:v>13.207851437922498</c:v>
                </c:pt>
                <c:pt idx="2262">
                  <c:v>10.882379969738064</c:v>
                </c:pt>
                <c:pt idx="2263">
                  <c:v>14.574108238976796</c:v>
                </c:pt>
                <c:pt idx="2264">
                  <c:v>14.187033961208003</c:v>
                </c:pt>
                <c:pt idx="2265">
                  <c:v>15.189416084585726</c:v>
                </c:pt>
                <c:pt idx="2266">
                  <c:v>15.051470460746366</c:v>
                </c:pt>
                <c:pt idx="2267">
                  <c:v>13.026899912297624</c:v>
                </c:pt>
                <c:pt idx="2268">
                  <c:v>15.491858111801932</c:v>
                </c:pt>
                <c:pt idx="2269">
                  <c:v>13.114150937981966</c:v>
                </c:pt>
                <c:pt idx="2270">
                  <c:v>13.142706753790423</c:v>
                </c:pt>
                <c:pt idx="2271">
                  <c:v>12.762172455606272</c:v>
                </c:pt>
                <c:pt idx="2272">
                  <c:v>13.352764230475026</c:v>
                </c:pt>
                <c:pt idx="2273">
                  <c:v>11.458530878735408</c:v>
                </c:pt>
                <c:pt idx="2274">
                  <c:v>15.426197318923426</c:v>
                </c:pt>
                <c:pt idx="2275">
                  <c:v>12.380801868570002</c:v>
                </c:pt>
                <c:pt idx="2276">
                  <c:v>13.123235247771666</c:v>
                </c:pt>
                <c:pt idx="2277">
                  <c:v>13.728203897738368</c:v>
                </c:pt>
                <c:pt idx="2278">
                  <c:v>11.068155009441625</c:v>
                </c:pt>
                <c:pt idx="2279">
                  <c:v>13.687830310005486</c:v>
                </c:pt>
                <c:pt idx="2280">
                  <c:v>10.102675715977728</c:v>
                </c:pt>
                <c:pt idx="2281">
                  <c:v>12.092773171727972</c:v>
                </c:pt>
                <c:pt idx="2282">
                  <c:v>13.814890614908872</c:v>
                </c:pt>
                <c:pt idx="2283">
                  <c:v>14.747825304832309</c:v>
                </c:pt>
                <c:pt idx="2284">
                  <c:v>12.980704017032076</c:v>
                </c:pt>
                <c:pt idx="2285">
                  <c:v>13.87252546811548</c:v>
                </c:pt>
                <c:pt idx="2286">
                  <c:v>10.441737220521492</c:v>
                </c:pt>
                <c:pt idx="2287">
                  <c:v>11.221874414586685</c:v>
                </c:pt>
                <c:pt idx="2288">
                  <c:v>10.691146626559206</c:v>
                </c:pt>
                <c:pt idx="2289">
                  <c:v>12.606749378279527</c:v>
                </c:pt>
                <c:pt idx="2290">
                  <c:v>11.76463790426782</c:v>
                </c:pt>
                <c:pt idx="2291">
                  <c:v>11.733271206335797</c:v>
                </c:pt>
                <c:pt idx="2292">
                  <c:v>12.822119886796704</c:v>
                </c:pt>
                <c:pt idx="2293">
                  <c:v>13.259876505958124</c:v>
                </c:pt>
                <c:pt idx="2294">
                  <c:v>14.00111492566405</c:v>
                </c:pt>
                <c:pt idx="2295">
                  <c:v>14.690758148013268</c:v>
                </c:pt>
                <c:pt idx="2296">
                  <c:v>13.879144665801126</c:v>
                </c:pt>
                <c:pt idx="2297">
                  <c:v>14.942042021366539</c:v>
                </c:pt>
                <c:pt idx="2298">
                  <c:v>14.088963089210592</c:v>
                </c:pt>
                <c:pt idx="2299">
                  <c:v>10.408084891244474</c:v>
                </c:pt>
                <c:pt idx="2300">
                  <c:v>13.267410511515276</c:v>
                </c:pt>
                <c:pt idx="2301">
                  <c:v>12.995884633112874</c:v>
                </c:pt>
                <c:pt idx="2302">
                  <c:v>13.845759241771379</c:v>
                </c:pt>
                <c:pt idx="2303">
                  <c:v>12.753998111031493</c:v>
                </c:pt>
                <c:pt idx="2304">
                  <c:v>13.020003495440449</c:v>
                </c:pt>
                <c:pt idx="2305">
                  <c:v>14.097112416103</c:v>
                </c:pt>
                <c:pt idx="2306">
                  <c:v>10.545284687676325</c:v>
                </c:pt>
                <c:pt idx="2307">
                  <c:v>14.108563217285116</c:v>
                </c:pt>
                <c:pt idx="2308">
                  <c:v>13.190043595265562</c:v>
                </c:pt>
                <c:pt idx="2309">
                  <c:v>11.891908720930298</c:v>
                </c:pt>
                <c:pt idx="2310">
                  <c:v>11.640621173945448</c:v>
                </c:pt>
                <c:pt idx="2311">
                  <c:v>13.483210372465571</c:v>
                </c:pt>
                <c:pt idx="2312">
                  <c:v>12.052300093613956</c:v>
                </c:pt>
                <c:pt idx="2313">
                  <c:v>10.85103594555685</c:v>
                </c:pt>
                <c:pt idx="2314">
                  <c:v>12.48149976882257</c:v>
                </c:pt>
                <c:pt idx="2315">
                  <c:v>11.398734729028504</c:v>
                </c:pt>
                <c:pt idx="2316">
                  <c:v>11.37188572961035</c:v>
                </c:pt>
                <c:pt idx="2317">
                  <c:v>13.461291042049744</c:v>
                </c:pt>
                <c:pt idx="2318">
                  <c:v>13.122879355831369</c:v>
                </c:pt>
                <c:pt idx="2319">
                  <c:v>11.775713704054798</c:v>
                </c:pt>
                <c:pt idx="2320">
                  <c:v>15.659131652568156</c:v>
                </c:pt>
                <c:pt idx="2321">
                  <c:v>11.197597216604086</c:v>
                </c:pt>
                <c:pt idx="2322">
                  <c:v>12.100931864117818</c:v>
                </c:pt>
                <c:pt idx="2323">
                  <c:v>11.582762715148402</c:v>
                </c:pt>
                <c:pt idx="2324">
                  <c:v>12.394579182900831</c:v>
                </c:pt>
                <c:pt idx="2325">
                  <c:v>15.504483815568671</c:v>
                </c:pt>
                <c:pt idx="2326">
                  <c:v>14.602340318040754</c:v>
                </c:pt>
                <c:pt idx="2327">
                  <c:v>9.5643971946191186</c:v>
                </c:pt>
                <c:pt idx="2328">
                  <c:v>10.921105014729585</c:v>
                </c:pt>
                <c:pt idx="2329">
                  <c:v>13.228306957665229</c:v>
                </c:pt>
                <c:pt idx="2330">
                  <c:v>14.466220991900501</c:v>
                </c:pt>
                <c:pt idx="2331">
                  <c:v>11.219988130879548</c:v>
                </c:pt>
                <c:pt idx="2332">
                  <c:v>13.975218306161759</c:v>
                </c:pt>
                <c:pt idx="2333">
                  <c:v>12.215319308822259</c:v>
                </c:pt>
                <c:pt idx="2334">
                  <c:v>12.194545665222519</c:v>
                </c:pt>
                <c:pt idx="2335">
                  <c:v>14.467580445454226</c:v>
                </c:pt>
                <c:pt idx="2336">
                  <c:v>12.746961042940542</c:v>
                </c:pt>
                <c:pt idx="2337">
                  <c:v>10.016257960499548</c:v>
                </c:pt>
                <c:pt idx="2338">
                  <c:v>13.684836935221076</c:v>
                </c:pt>
                <c:pt idx="2339">
                  <c:v>13.996037317584502</c:v>
                </c:pt>
                <c:pt idx="2340">
                  <c:v>11.992018115835801</c:v>
                </c:pt>
                <c:pt idx="2341">
                  <c:v>15.216105036630001</c:v>
                </c:pt>
                <c:pt idx="2342">
                  <c:v>12.014171703158379</c:v>
                </c:pt>
                <c:pt idx="2343">
                  <c:v>14.233381180822398</c:v>
                </c:pt>
                <c:pt idx="2344">
                  <c:v>13.804326738295989</c:v>
                </c:pt>
                <c:pt idx="2345">
                  <c:v>15.826415203299026</c:v>
                </c:pt>
                <c:pt idx="2346">
                  <c:v>13.279886126387026</c:v>
                </c:pt>
                <c:pt idx="2347">
                  <c:v>12.847557963386087</c:v>
                </c:pt>
                <c:pt idx="2348">
                  <c:v>13.4545613761215</c:v>
                </c:pt>
                <c:pt idx="2349">
                  <c:v>15.051679196677609</c:v>
                </c:pt>
                <c:pt idx="2350">
                  <c:v>12.998373421898021</c:v>
                </c:pt>
                <c:pt idx="2351">
                  <c:v>11.66630613531032</c:v>
                </c:pt>
                <c:pt idx="2352">
                  <c:v>12.062046537449975</c:v>
                </c:pt>
                <c:pt idx="2353">
                  <c:v>15.834091317994252</c:v>
                </c:pt>
                <c:pt idx="2354">
                  <c:v>13.70372683789277</c:v>
                </c:pt>
                <c:pt idx="2355">
                  <c:v>12.532811727517933</c:v>
                </c:pt>
                <c:pt idx="2356">
                  <c:v>14.598793360423207</c:v>
                </c:pt>
                <c:pt idx="2357">
                  <c:v>10.741219089519298</c:v>
                </c:pt>
                <c:pt idx="2358">
                  <c:v>14.528311767751292</c:v>
                </c:pt>
                <c:pt idx="2359">
                  <c:v>15.247707409404935</c:v>
                </c:pt>
                <c:pt idx="2360">
                  <c:v>11.174563896185656</c:v>
                </c:pt>
                <c:pt idx="2361">
                  <c:v>10.797720206621365</c:v>
                </c:pt>
                <c:pt idx="2362">
                  <c:v>11.786347069542128</c:v>
                </c:pt>
                <c:pt idx="2363">
                  <c:v>11.361770983339355</c:v>
                </c:pt>
                <c:pt idx="2364">
                  <c:v>11.130720912734683</c:v>
                </c:pt>
                <c:pt idx="2365">
                  <c:v>13.727502535795194</c:v>
                </c:pt>
                <c:pt idx="2366">
                  <c:v>9.8902815959914143</c:v>
                </c:pt>
                <c:pt idx="2367">
                  <c:v>14.443621444829345</c:v>
                </c:pt>
                <c:pt idx="2368">
                  <c:v>12.451424025528791</c:v>
                </c:pt>
                <c:pt idx="2369">
                  <c:v>13.043009369307185</c:v>
                </c:pt>
                <c:pt idx="2370">
                  <c:v>11.082048134055595</c:v>
                </c:pt>
                <c:pt idx="2371">
                  <c:v>10.366043500182126</c:v>
                </c:pt>
                <c:pt idx="2372">
                  <c:v>12.261351530639368</c:v>
                </c:pt>
                <c:pt idx="2373">
                  <c:v>13.07934960412002</c:v>
                </c:pt>
                <c:pt idx="2374">
                  <c:v>12.0764700025794</c:v>
                </c:pt>
                <c:pt idx="2375">
                  <c:v>11.431982428892043</c:v>
                </c:pt>
                <c:pt idx="2376">
                  <c:v>13.44136461721525</c:v>
                </c:pt>
                <c:pt idx="2377">
                  <c:v>11.877886202684504</c:v>
                </c:pt>
                <c:pt idx="2378">
                  <c:v>13.542776381280568</c:v>
                </c:pt>
                <c:pt idx="2379">
                  <c:v>12.598384284342375</c:v>
                </c:pt>
                <c:pt idx="2380">
                  <c:v>12.500199188920385</c:v>
                </c:pt>
                <c:pt idx="2381">
                  <c:v>13.392812597194371</c:v>
                </c:pt>
                <c:pt idx="2382">
                  <c:v>12.925973532803622</c:v>
                </c:pt>
                <c:pt idx="2383">
                  <c:v>11.086564420669324</c:v>
                </c:pt>
                <c:pt idx="2384">
                  <c:v>13.24761033890162</c:v>
                </c:pt>
                <c:pt idx="2385">
                  <c:v>11.986689046982431</c:v>
                </c:pt>
                <c:pt idx="2386">
                  <c:v>11.959792297924908</c:v>
                </c:pt>
                <c:pt idx="2387">
                  <c:v>12.903370805032893</c:v>
                </c:pt>
                <c:pt idx="2388">
                  <c:v>14.314893967127153</c:v>
                </c:pt>
                <c:pt idx="2389">
                  <c:v>14.582788364344704</c:v>
                </c:pt>
                <c:pt idx="2390">
                  <c:v>11.270605998090108</c:v>
                </c:pt>
                <c:pt idx="2391">
                  <c:v>14.968963422664244</c:v>
                </c:pt>
                <c:pt idx="2392">
                  <c:v>13.201025167430691</c:v>
                </c:pt>
                <c:pt idx="2393">
                  <c:v>12.131355866150956</c:v>
                </c:pt>
                <c:pt idx="2394">
                  <c:v>12.897099694236974</c:v>
                </c:pt>
                <c:pt idx="2395">
                  <c:v>11.747113290581098</c:v>
                </c:pt>
                <c:pt idx="2396">
                  <c:v>14.083858962593663</c:v>
                </c:pt>
                <c:pt idx="2397">
                  <c:v>10.221771229551663</c:v>
                </c:pt>
                <c:pt idx="2398">
                  <c:v>13.429036595685075</c:v>
                </c:pt>
                <c:pt idx="2399">
                  <c:v>10.566303798010868</c:v>
                </c:pt>
                <c:pt idx="2400">
                  <c:v>12.617537376325524</c:v>
                </c:pt>
                <c:pt idx="2401">
                  <c:v>11.663431291533326</c:v>
                </c:pt>
                <c:pt idx="2402">
                  <c:v>10.767686171166726</c:v>
                </c:pt>
                <c:pt idx="2403">
                  <c:v>12.414267991087442</c:v>
                </c:pt>
                <c:pt idx="2404">
                  <c:v>14.810295588856906</c:v>
                </c:pt>
                <c:pt idx="2405">
                  <c:v>11.305521752240114</c:v>
                </c:pt>
                <c:pt idx="2406">
                  <c:v>11.100127232615485</c:v>
                </c:pt>
                <c:pt idx="2407">
                  <c:v>10.5618605781974</c:v>
                </c:pt>
                <c:pt idx="2408">
                  <c:v>10.246981488053246</c:v>
                </c:pt>
                <c:pt idx="2409">
                  <c:v>12.135534914526977</c:v>
                </c:pt>
                <c:pt idx="2410">
                  <c:v>13.893421770569972</c:v>
                </c:pt>
                <c:pt idx="2411">
                  <c:v>12.603701808532858</c:v>
                </c:pt>
                <c:pt idx="2412">
                  <c:v>11.357281479261276</c:v>
                </c:pt>
                <c:pt idx="2413">
                  <c:v>11.079803569625344</c:v>
                </c:pt>
                <c:pt idx="2414">
                  <c:v>13.360146236416677</c:v>
                </c:pt>
                <c:pt idx="2415">
                  <c:v>13.45887657899852</c:v>
                </c:pt>
                <c:pt idx="2416">
                  <c:v>11.282109824851537</c:v>
                </c:pt>
                <c:pt idx="2417">
                  <c:v>10.225935060029437</c:v>
                </c:pt>
                <c:pt idx="2418">
                  <c:v>9.4574040458125896</c:v>
                </c:pt>
                <c:pt idx="2419">
                  <c:v>13.027812346389137</c:v>
                </c:pt>
                <c:pt idx="2420">
                  <c:v>9.2956417401689198</c:v>
                </c:pt>
                <c:pt idx="2421">
                  <c:v>10.944380302662147</c:v>
                </c:pt>
                <c:pt idx="2422">
                  <c:v>13.261375225184619</c:v>
                </c:pt>
                <c:pt idx="2423">
                  <c:v>13.711201121491891</c:v>
                </c:pt>
                <c:pt idx="2424">
                  <c:v>12.271449134904982</c:v>
                </c:pt>
                <c:pt idx="2425">
                  <c:v>12.768592185253443</c:v>
                </c:pt>
                <c:pt idx="2426">
                  <c:v>11.250177000072018</c:v>
                </c:pt>
                <c:pt idx="2427">
                  <c:v>12.598467026489654</c:v>
                </c:pt>
                <c:pt idx="2428">
                  <c:v>10.195426150596004</c:v>
                </c:pt>
                <c:pt idx="2429">
                  <c:v>12.461146937993766</c:v>
                </c:pt>
                <c:pt idx="2430">
                  <c:v>12.686866995191528</c:v>
                </c:pt>
                <c:pt idx="2431">
                  <c:v>12.750155256939022</c:v>
                </c:pt>
                <c:pt idx="2432">
                  <c:v>10.447736876950026</c:v>
                </c:pt>
                <c:pt idx="2433">
                  <c:v>8.6301250690295639</c:v>
                </c:pt>
                <c:pt idx="2434">
                  <c:v>12.669343160079768</c:v>
                </c:pt>
                <c:pt idx="2435">
                  <c:v>11.27352293740255</c:v>
                </c:pt>
                <c:pt idx="2436">
                  <c:v>9.1737414535248849</c:v>
                </c:pt>
                <c:pt idx="2437">
                  <c:v>11.797483823460924</c:v>
                </c:pt>
                <c:pt idx="2438">
                  <c:v>8.6949994186210908</c:v>
                </c:pt>
                <c:pt idx="2439">
                  <c:v>12.603686854884092</c:v>
                </c:pt>
                <c:pt idx="2440">
                  <c:v>8.7852865795321566</c:v>
                </c:pt>
                <c:pt idx="2441">
                  <c:v>12.057755855189029</c:v>
                </c:pt>
                <c:pt idx="2442">
                  <c:v>12.598028724351925</c:v>
                </c:pt>
                <c:pt idx="2443">
                  <c:v>10.05960549271467</c:v>
                </c:pt>
                <c:pt idx="2444">
                  <c:v>11.26434729442065</c:v>
                </c:pt>
                <c:pt idx="2445">
                  <c:v>10.665303372911687</c:v>
                </c:pt>
                <c:pt idx="2446">
                  <c:v>12.660317011770093</c:v>
                </c:pt>
                <c:pt idx="2447">
                  <c:v>10.941522477006519</c:v>
                </c:pt>
                <c:pt idx="2448">
                  <c:v>13.435245801676439</c:v>
                </c:pt>
                <c:pt idx="2449">
                  <c:v>10.304407444675022</c:v>
                </c:pt>
                <c:pt idx="2450">
                  <c:v>9.8926719042375311</c:v>
                </c:pt>
                <c:pt idx="2451">
                  <c:v>12.043908573913848</c:v>
                </c:pt>
                <c:pt idx="2452">
                  <c:v>8.9610700212836303</c:v>
                </c:pt>
                <c:pt idx="2453">
                  <c:v>8.7102344009489716</c:v>
                </c:pt>
                <c:pt idx="2454">
                  <c:v>11.041812410264933</c:v>
                </c:pt>
                <c:pt idx="2455">
                  <c:v>11.957983453733823</c:v>
                </c:pt>
                <c:pt idx="2456">
                  <c:v>11.134506775727274</c:v>
                </c:pt>
                <c:pt idx="2457">
                  <c:v>12.648774823221981</c:v>
                </c:pt>
                <c:pt idx="2458">
                  <c:v>11.742022746227978</c:v>
                </c:pt>
                <c:pt idx="2459">
                  <c:v>12.609917181195449</c:v>
                </c:pt>
                <c:pt idx="2460">
                  <c:v>11.041753383607498</c:v>
                </c:pt>
                <c:pt idx="2461">
                  <c:v>11.372944179684881</c:v>
                </c:pt>
                <c:pt idx="2462">
                  <c:v>10.845453683324054</c:v>
                </c:pt>
                <c:pt idx="2463">
                  <c:v>10.464992665554451</c:v>
                </c:pt>
                <c:pt idx="2464">
                  <c:v>12.966606135903481</c:v>
                </c:pt>
                <c:pt idx="2465">
                  <c:v>13.721206167744118</c:v>
                </c:pt>
                <c:pt idx="2466">
                  <c:v>12.843751192506168</c:v>
                </c:pt>
                <c:pt idx="2467">
                  <c:v>10.897723376825846</c:v>
                </c:pt>
                <c:pt idx="2468">
                  <c:v>10.588233152239148</c:v>
                </c:pt>
                <c:pt idx="2469">
                  <c:v>10.251089252887876</c:v>
                </c:pt>
                <c:pt idx="2470">
                  <c:v>12.402055861693521</c:v>
                </c:pt>
                <c:pt idx="2471">
                  <c:v>10.654408345910619</c:v>
                </c:pt>
                <c:pt idx="2472">
                  <c:v>12.16841476678707</c:v>
                </c:pt>
                <c:pt idx="2473">
                  <c:v>11.325451823281156</c:v>
                </c:pt>
                <c:pt idx="2474">
                  <c:v>9.6118095844949583</c:v>
                </c:pt>
                <c:pt idx="2475">
                  <c:v>12.659832537244423</c:v>
                </c:pt>
                <c:pt idx="2476">
                  <c:v>10.965893026943746</c:v>
                </c:pt>
                <c:pt idx="2477">
                  <c:v>9.6230122410930381</c:v>
                </c:pt>
                <c:pt idx="2478">
                  <c:v>9.4339409235359071</c:v>
                </c:pt>
                <c:pt idx="2479">
                  <c:v>10.650500292375524</c:v>
                </c:pt>
                <c:pt idx="2480">
                  <c:v>12.15353942505647</c:v>
                </c:pt>
                <c:pt idx="2481">
                  <c:v>10.643126664883688</c:v>
                </c:pt>
                <c:pt idx="2482">
                  <c:v>10.721616666483319</c:v>
                </c:pt>
                <c:pt idx="2483">
                  <c:v>10.904707197547276</c:v>
                </c:pt>
                <c:pt idx="2484">
                  <c:v>13.254337765636933</c:v>
                </c:pt>
                <c:pt idx="2485">
                  <c:v>10.414317352894493</c:v>
                </c:pt>
                <c:pt idx="2486">
                  <c:v>11.863479116347511</c:v>
                </c:pt>
                <c:pt idx="2487">
                  <c:v>9.5998297673884707</c:v>
                </c:pt>
                <c:pt idx="2488">
                  <c:v>11.64367928354036</c:v>
                </c:pt>
                <c:pt idx="2489">
                  <c:v>10.760604566751057</c:v>
                </c:pt>
                <c:pt idx="2490">
                  <c:v>10.384409224468076</c:v>
                </c:pt>
                <c:pt idx="2491">
                  <c:v>11.455625614356434</c:v>
                </c:pt>
                <c:pt idx="2492">
                  <c:v>13.705188681263285</c:v>
                </c:pt>
                <c:pt idx="2493">
                  <c:v>11.801181737136389</c:v>
                </c:pt>
                <c:pt idx="2494">
                  <c:v>8.228947841551042</c:v>
                </c:pt>
                <c:pt idx="2495">
                  <c:v>8.0814271331767955</c:v>
                </c:pt>
                <c:pt idx="2496">
                  <c:v>11.327745250256674</c:v>
                </c:pt>
                <c:pt idx="2497">
                  <c:v>12.315820967715696</c:v>
                </c:pt>
                <c:pt idx="2498">
                  <c:v>11.507969969648869</c:v>
                </c:pt>
                <c:pt idx="2499">
                  <c:v>11.770201542237018</c:v>
                </c:pt>
                <c:pt idx="2500">
                  <c:v>12.317022699929371</c:v>
                </c:pt>
                <c:pt idx="2501">
                  <c:v>12.408520820426025</c:v>
                </c:pt>
                <c:pt idx="2502">
                  <c:v>8.6202990909677002</c:v>
                </c:pt>
                <c:pt idx="2503">
                  <c:v>10.148193991852416</c:v>
                </c:pt>
                <c:pt idx="2504">
                  <c:v>9.9767922200908821</c:v>
                </c:pt>
                <c:pt idx="2505">
                  <c:v>12.13794005657925</c:v>
                </c:pt>
                <c:pt idx="2506">
                  <c:v>10.24273234800337</c:v>
                </c:pt>
                <c:pt idx="2507">
                  <c:v>9.7414208381395415</c:v>
                </c:pt>
                <c:pt idx="2508">
                  <c:v>13.228545018386352</c:v>
                </c:pt>
                <c:pt idx="2509">
                  <c:v>10.346005333382324</c:v>
                </c:pt>
                <c:pt idx="2510">
                  <c:v>12.243511435049999</c:v>
                </c:pt>
                <c:pt idx="2511">
                  <c:v>10.176890469563871</c:v>
                </c:pt>
                <c:pt idx="2512">
                  <c:v>10.591042156247704</c:v>
                </c:pt>
                <c:pt idx="2513">
                  <c:v>9.608241211585451</c:v>
                </c:pt>
                <c:pt idx="2514">
                  <c:v>10.985513697169271</c:v>
                </c:pt>
                <c:pt idx="2515">
                  <c:v>10.417800270456832</c:v>
                </c:pt>
                <c:pt idx="2516">
                  <c:v>12.520022725923148</c:v>
                </c:pt>
                <c:pt idx="2517">
                  <c:v>11.548531200939518</c:v>
                </c:pt>
                <c:pt idx="2518">
                  <c:v>10.432520724562558</c:v>
                </c:pt>
                <c:pt idx="2519">
                  <c:v>9.1687301067066205</c:v>
                </c:pt>
                <c:pt idx="2520">
                  <c:v>11.856275415472069</c:v>
                </c:pt>
                <c:pt idx="2521">
                  <c:v>12.511192978851518</c:v>
                </c:pt>
                <c:pt idx="2522">
                  <c:v>9.9839228013562398</c:v>
                </c:pt>
                <c:pt idx="2523">
                  <c:v>10.749048082702968</c:v>
                </c:pt>
                <c:pt idx="2524">
                  <c:v>10.957324337801809</c:v>
                </c:pt>
                <c:pt idx="2525">
                  <c:v>9.8752608937245245</c:v>
                </c:pt>
                <c:pt idx="2526">
                  <c:v>12.379726861369281</c:v>
                </c:pt>
                <c:pt idx="2527">
                  <c:v>9.4835877428450548</c:v>
                </c:pt>
                <c:pt idx="2528">
                  <c:v>9.9234997276131836</c:v>
                </c:pt>
                <c:pt idx="2529">
                  <c:v>11.375178474919787</c:v>
                </c:pt>
                <c:pt idx="2530">
                  <c:v>12.48291778473709</c:v>
                </c:pt>
                <c:pt idx="2531">
                  <c:v>10.516903134131395</c:v>
                </c:pt>
                <c:pt idx="2532">
                  <c:v>10.505668902867136</c:v>
                </c:pt>
                <c:pt idx="2533">
                  <c:v>8.5677350506161805</c:v>
                </c:pt>
                <c:pt idx="2534">
                  <c:v>11.098657153309734</c:v>
                </c:pt>
                <c:pt idx="2535">
                  <c:v>8.6465293885434935</c:v>
                </c:pt>
                <c:pt idx="2536">
                  <c:v>12.384076489725039</c:v>
                </c:pt>
                <c:pt idx="2537">
                  <c:v>11.811255836886676</c:v>
                </c:pt>
                <c:pt idx="2538">
                  <c:v>11.5530338440308</c:v>
                </c:pt>
                <c:pt idx="2539">
                  <c:v>9.5451465109234768</c:v>
                </c:pt>
                <c:pt idx="2540">
                  <c:v>9.6512007558001685</c:v>
                </c:pt>
                <c:pt idx="2541">
                  <c:v>11.344786831946818</c:v>
                </c:pt>
                <c:pt idx="2542">
                  <c:v>10.241686609650591</c:v>
                </c:pt>
                <c:pt idx="2543">
                  <c:v>8.492357544390833</c:v>
                </c:pt>
                <c:pt idx="2544">
                  <c:v>9.8423721947738319</c:v>
                </c:pt>
                <c:pt idx="2545">
                  <c:v>13.022703592792222</c:v>
                </c:pt>
                <c:pt idx="2546">
                  <c:v>12.638196164480791</c:v>
                </c:pt>
                <c:pt idx="2547">
                  <c:v>12.656623373206974</c:v>
                </c:pt>
                <c:pt idx="2548">
                  <c:v>11.534862491343768</c:v>
                </c:pt>
                <c:pt idx="2549">
                  <c:v>11.98240497838308</c:v>
                </c:pt>
                <c:pt idx="2550">
                  <c:v>9.8798923704201247</c:v>
                </c:pt>
                <c:pt idx="2551">
                  <c:v>9.8031341303336728</c:v>
                </c:pt>
                <c:pt idx="2552">
                  <c:v>10.322724340152044</c:v>
                </c:pt>
                <c:pt idx="2553">
                  <c:v>8.8093037770011851</c:v>
                </c:pt>
                <c:pt idx="2554">
                  <c:v>13.399070618861456</c:v>
                </c:pt>
                <c:pt idx="2555">
                  <c:v>11.096073298723114</c:v>
                </c:pt>
                <c:pt idx="2556">
                  <c:v>11.175625874360014</c:v>
                </c:pt>
                <c:pt idx="2557">
                  <c:v>11.017722342483568</c:v>
                </c:pt>
                <c:pt idx="2558">
                  <c:v>11.937279175477498</c:v>
                </c:pt>
                <c:pt idx="2559">
                  <c:v>10.902291714405127</c:v>
                </c:pt>
                <c:pt idx="2560">
                  <c:v>10.717959136379831</c:v>
                </c:pt>
                <c:pt idx="2561">
                  <c:v>8.8775673047213868</c:v>
                </c:pt>
                <c:pt idx="2562">
                  <c:v>11.936930630626074</c:v>
                </c:pt>
                <c:pt idx="2563">
                  <c:v>9.521543916013858</c:v>
                </c:pt>
                <c:pt idx="2564">
                  <c:v>9.4808612546611997</c:v>
                </c:pt>
                <c:pt idx="2565">
                  <c:v>12.778911525269548</c:v>
                </c:pt>
                <c:pt idx="2566">
                  <c:v>9.7007013584123012</c:v>
                </c:pt>
                <c:pt idx="2567">
                  <c:v>9.1621136333732647</c:v>
                </c:pt>
                <c:pt idx="2568">
                  <c:v>9.5449990680396084</c:v>
                </c:pt>
                <c:pt idx="2569">
                  <c:v>13.509564546758822</c:v>
                </c:pt>
                <c:pt idx="2570">
                  <c:v>10.018467669778515</c:v>
                </c:pt>
                <c:pt idx="2571">
                  <c:v>12.13097182563304</c:v>
                </c:pt>
                <c:pt idx="2572">
                  <c:v>10.963321293535984</c:v>
                </c:pt>
                <c:pt idx="2573">
                  <c:v>10.89587220361183</c:v>
                </c:pt>
                <c:pt idx="2574">
                  <c:v>10.80119510344508</c:v>
                </c:pt>
                <c:pt idx="2575">
                  <c:v>9.6012587490819659</c:v>
                </c:pt>
                <c:pt idx="2576">
                  <c:v>9.9278055410132371</c:v>
                </c:pt>
                <c:pt idx="2577">
                  <c:v>9.9371568452632548</c:v>
                </c:pt>
                <c:pt idx="2578">
                  <c:v>10.620496801020424</c:v>
                </c:pt>
                <c:pt idx="2579">
                  <c:v>7.5797952433878333</c:v>
                </c:pt>
                <c:pt idx="2580">
                  <c:v>14.534975392687347</c:v>
                </c:pt>
                <c:pt idx="2581">
                  <c:v>10.076934157001524</c:v>
                </c:pt>
                <c:pt idx="2582">
                  <c:v>10.749930214981656</c:v>
                </c:pt>
                <c:pt idx="2583">
                  <c:v>9.4868241982887547</c:v>
                </c:pt>
                <c:pt idx="2584">
                  <c:v>8.6525976242431568</c:v>
                </c:pt>
                <c:pt idx="2585">
                  <c:v>8.3004570026162767</c:v>
                </c:pt>
                <c:pt idx="2586">
                  <c:v>10.926529026608009</c:v>
                </c:pt>
                <c:pt idx="2587">
                  <c:v>9.271508382016048</c:v>
                </c:pt>
                <c:pt idx="2588">
                  <c:v>9.9637814037983077</c:v>
                </c:pt>
                <c:pt idx="2589">
                  <c:v>10.434127981126958</c:v>
                </c:pt>
                <c:pt idx="2590">
                  <c:v>10.475759601892976</c:v>
                </c:pt>
                <c:pt idx="2591">
                  <c:v>9.4305383791111428</c:v>
                </c:pt>
                <c:pt idx="2592">
                  <c:v>12.103389565121864</c:v>
                </c:pt>
                <c:pt idx="2593">
                  <c:v>12.363911114295883</c:v>
                </c:pt>
                <c:pt idx="2594">
                  <c:v>11.847618052122932</c:v>
                </c:pt>
                <c:pt idx="2595">
                  <c:v>10.072065634960374</c:v>
                </c:pt>
                <c:pt idx="2596">
                  <c:v>9.6320124903345459</c:v>
                </c:pt>
                <c:pt idx="2597">
                  <c:v>10.798532518555374</c:v>
                </c:pt>
                <c:pt idx="2598">
                  <c:v>10.65891733656405</c:v>
                </c:pt>
                <c:pt idx="2599">
                  <c:v>9.075300064994952</c:v>
                </c:pt>
                <c:pt idx="2600">
                  <c:v>9.9060867958351366</c:v>
                </c:pt>
                <c:pt idx="2601">
                  <c:v>10.284416315546126</c:v>
                </c:pt>
                <c:pt idx="2602">
                  <c:v>10.772154388408836</c:v>
                </c:pt>
                <c:pt idx="2603">
                  <c:v>9.0016012900987423</c:v>
                </c:pt>
                <c:pt idx="2604">
                  <c:v>11.525502286962476</c:v>
                </c:pt>
                <c:pt idx="2605">
                  <c:v>11.348717190650998</c:v>
                </c:pt>
                <c:pt idx="2606">
                  <c:v>9.5719916383913688</c:v>
                </c:pt>
                <c:pt idx="2607">
                  <c:v>12.433854476449676</c:v>
                </c:pt>
                <c:pt idx="2608">
                  <c:v>11.754502743451912</c:v>
                </c:pt>
                <c:pt idx="2609">
                  <c:v>9.8303850705636577</c:v>
                </c:pt>
                <c:pt idx="2610">
                  <c:v>10.27755997219492</c:v>
                </c:pt>
                <c:pt idx="2611">
                  <c:v>10.144121079810969</c:v>
                </c:pt>
                <c:pt idx="2612">
                  <c:v>10.280638711254236</c:v>
                </c:pt>
                <c:pt idx="2613">
                  <c:v>10.633276424605318</c:v>
                </c:pt>
                <c:pt idx="2614">
                  <c:v>8.9786032789917627</c:v>
                </c:pt>
                <c:pt idx="2615">
                  <c:v>9.679172716979549</c:v>
                </c:pt>
                <c:pt idx="2616">
                  <c:v>10.578989283774147</c:v>
                </c:pt>
                <c:pt idx="2617">
                  <c:v>10.830785550279323</c:v>
                </c:pt>
                <c:pt idx="2618">
                  <c:v>10.088572205299162</c:v>
                </c:pt>
                <c:pt idx="2619">
                  <c:v>10.717885213417485</c:v>
                </c:pt>
                <c:pt idx="2620">
                  <c:v>11.215199805820127</c:v>
                </c:pt>
                <c:pt idx="2621">
                  <c:v>10.180560300471303</c:v>
                </c:pt>
                <c:pt idx="2622">
                  <c:v>10.450906859675172</c:v>
                </c:pt>
                <c:pt idx="2623">
                  <c:v>9.9457657200548439</c:v>
                </c:pt>
                <c:pt idx="2624">
                  <c:v>11.468605555402426</c:v>
                </c:pt>
                <c:pt idx="2625">
                  <c:v>9.8787077257417497</c:v>
                </c:pt>
                <c:pt idx="2626">
                  <c:v>8.5928465981572142</c:v>
                </c:pt>
                <c:pt idx="2627">
                  <c:v>10.496470243389076</c:v>
                </c:pt>
                <c:pt idx="2628">
                  <c:v>9.5494445921555027</c:v>
                </c:pt>
                <c:pt idx="2629">
                  <c:v>10.963710185919519</c:v>
                </c:pt>
                <c:pt idx="2630">
                  <c:v>8.0859880275987095</c:v>
                </c:pt>
                <c:pt idx="2631">
                  <c:v>9.2445919599769759</c:v>
                </c:pt>
                <c:pt idx="2632">
                  <c:v>9.5392423584255006</c:v>
                </c:pt>
                <c:pt idx="2633">
                  <c:v>11.69560427734706</c:v>
                </c:pt>
                <c:pt idx="2634">
                  <c:v>9.7041615364713589</c:v>
                </c:pt>
                <c:pt idx="2635">
                  <c:v>8.3469380420510682</c:v>
                </c:pt>
                <c:pt idx="2636">
                  <c:v>9.6698336266857048</c:v>
                </c:pt>
                <c:pt idx="2637">
                  <c:v>9.7527527806297325</c:v>
                </c:pt>
                <c:pt idx="2638">
                  <c:v>9.4204560085998548</c:v>
                </c:pt>
                <c:pt idx="2639">
                  <c:v>9.6214170444939437</c:v>
                </c:pt>
                <c:pt idx="2640">
                  <c:v>11.421847159504654</c:v>
                </c:pt>
                <c:pt idx="2641">
                  <c:v>10.27558536873207</c:v>
                </c:pt>
                <c:pt idx="2642">
                  <c:v>9.8095635378061026</c:v>
                </c:pt>
                <c:pt idx="2643">
                  <c:v>10.405997882729826</c:v>
                </c:pt>
                <c:pt idx="2644">
                  <c:v>10.656700467547878</c:v>
                </c:pt>
                <c:pt idx="2645">
                  <c:v>11.62448915263392</c:v>
                </c:pt>
                <c:pt idx="2646">
                  <c:v>10.275275447025392</c:v>
                </c:pt>
                <c:pt idx="2647">
                  <c:v>7.396720821551078</c:v>
                </c:pt>
                <c:pt idx="2648">
                  <c:v>10.083919765379346</c:v>
                </c:pt>
                <c:pt idx="2649">
                  <c:v>7.8752092332456733</c:v>
                </c:pt>
                <c:pt idx="2650">
                  <c:v>8.4886486650988484</c:v>
                </c:pt>
                <c:pt idx="2651">
                  <c:v>8.2489939745502419</c:v>
                </c:pt>
                <c:pt idx="2652">
                  <c:v>10.469531186558656</c:v>
                </c:pt>
                <c:pt idx="2653">
                  <c:v>9.5529236393880268</c:v>
                </c:pt>
                <c:pt idx="2654">
                  <c:v>8.2846315581843548</c:v>
                </c:pt>
                <c:pt idx="2655">
                  <c:v>9.3658476120805947</c:v>
                </c:pt>
                <c:pt idx="2656">
                  <c:v>9.3881897941367534</c:v>
                </c:pt>
                <c:pt idx="2657">
                  <c:v>9.4883771482743189</c:v>
                </c:pt>
                <c:pt idx="2658">
                  <c:v>9.1309416686451179</c:v>
                </c:pt>
                <c:pt idx="2659">
                  <c:v>8.8977754863612191</c:v>
                </c:pt>
                <c:pt idx="2660">
                  <c:v>8.742894887460583</c:v>
                </c:pt>
                <c:pt idx="2661">
                  <c:v>9.7922162530341783</c:v>
                </c:pt>
                <c:pt idx="2662">
                  <c:v>9.2529590669664508</c:v>
                </c:pt>
                <c:pt idx="2663">
                  <c:v>9.8436615505429028</c:v>
                </c:pt>
                <c:pt idx="2664">
                  <c:v>9.9963644262776512</c:v>
                </c:pt>
                <c:pt idx="2665">
                  <c:v>9.8246688862058633</c:v>
                </c:pt>
                <c:pt idx="2666">
                  <c:v>9.1418340593602725</c:v>
                </c:pt>
                <c:pt idx="2667">
                  <c:v>10.158354459304444</c:v>
                </c:pt>
                <c:pt idx="2668">
                  <c:v>7.8440470506256252</c:v>
                </c:pt>
                <c:pt idx="2669">
                  <c:v>9.8340099147064706</c:v>
                </c:pt>
                <c:pt idx="2670">
                  <c:v>9.7017581848692789</c:v>
                </c:pt>
                <c:pt idx="2671">
                  <c:v>7.491003353330151</c:v>
                </c:pt>
                <c:pt idx="2672">
                  <c:v>9.772400763258581</c:v>
                </c:pt>
                <c:pt idx="2673">
                  <c:v>10.342711320134271</c:v>
                </c:pt>
                <c:pt idx="2674">
                  <c:v>9.4297485273614843</c:v>
                </c:pt>
                <c:pt idx="2675">
                  <c:v>9.2683569017054399</c:v>
                </c:pt>
                <c:pt idx="2676">
                  <c:v>7.9258932974647731</c:v>
                </c:pt>
                <c:pt idx="2677">
                  <c:v>11.063738191263164</c:v>
                </c:pt>
                <c:pt idx="2678">
                  <c:v>8.4288632521251952</c:v>
                </c:pt>
                <c:pt idx="2679">
                  <c:v>10.293519781886607</c:v>
                </c:pt>
                <c:pt idx="2680">
                  <c:v>10.253264646930358</c:v>
                </c:pt>
                <c:pt idx="2681">
                  <c:v>9.3027597567892055</c:v>
                </c:pt>
                <c:pt idx="2682">
                  <c:v>11.888526054754836</c:v>
                </c:pt>
                <c:pt idx="2683">
                  <c:v>7.6867974573078541</c:v>
                </c:pt>
                <c:pt idx="2684">
                  <c:v>10.389466336653227</c:v>
                </c:pt>
                <c:pt idx="2685">
                  <c:v>9.9187293948877926</c:v>
                </c:pt>
                <c:pt idx="2686">
                  <c:v>8.9468451968315019</c:v>
                </c:pt>
                <c:pt idx="2687">
                  <c:v>8.3973495514598664</c:v>
                </c:pt>
                <c:pt idx="2688">
                  <c:v>8.4615162985821293</c:v>
                </c:pt>
                <c:pt idx="2689">
                  <c:v>11.734477588620903</c:v>
                </c:pt>
                <c:pt idx="2690">
                  <c:v>9.7644247315837394</c:v>
                </c:pt>
                <c:pt idx="2691">
                  <c:v>8.877905885851165</c:v>
                </c:pt>
                <c:pt idx="2692">
                  <c:v>10.528865754753648</c:v>
                </c:pt>
                <c:pt idx="2693">
                  <c:v>8.8241694761548111</c:v>
                </c:pt>
                <c:pt idx="2694">
                  <c:v>11.151408657697052</c:v>
                </c:pt>
                <c:pt idx="2695">
                  <c:v>10.549910616504402</c:v>
                </c:pt>
                <c:pt idx="2696">
                  <c:v>8.8248128876027607</c:v>
                </c:pt>
                <c:pt idx="2697">
                  <c:v>9.1480281029302439</c:v>
                </c:pt>
                <c:pt idx="2698">
                  <c:v>9.5273844069397509</c:v>
                </c:pt>
                <c:pt idx="2699">
                  <c:v>10.390005072606154</c:v>
                </c:pt>
                <c:pt idx="2700">
                  <c:v>10.883514424618976</c:v>
                </c:pt>
                <c:pt idx="2701">
                  <c:v>7.5127345878896366</c:v>
                </c:pt>
                <c:pt idx="2702">
                  <c:v>9.758420965228499</c:v>
                </c:pt>
                <c:pt idx="2703">
                  <c:v>7.9852355321954205</c:v>
                </c:pt>
                <c:pt idx="2704">
                  <c:v>9.6892175870156816</c:v>
                </c:pt>
                <c:pt idx="2705">
                  <c:v>9.1483406858864562</c:v>
                </c:pt>
                <c:pt idx="2706">
                  <c:v>8.1932926653293006</c:v>
                </c:pt>
                <c:pt idx="2707">
                  <c:v>8.6038498319060484</c:v>
                </c:pt>
                <c:pt idx="2708">
                  <c:v>9.1793171985655135</c:v>
                </c:pt>
                <c:pt idx="2709">
                  <c:v>9.9280549368761637</c:v>
                </c:pt>
                <c:pt idx="2710">
                  <c:v>9.2798645679314937</c:v>
                </c:pt>
                <c:pt idx="2711">
                  <c:v>9.819303720205431</c:v>
                </c:pt>
                <c:pt idx="2712">
                  <c:v>10.463146275212576</c:v>
                </c:pt>
                <c:pt idx="2713">
                  <c:v>9.8715416406864041</c:v>
                </c:pt>
                <c:pt idx="2714">
                  <c:v>11.092847411522056</c:v>
                </c:pt>
                <c:pt idx="2715">
                  <c:v>9.6779468646701456</c:v>
                </c:pt>
                <c:pt idx="2716">
                  <c:v>9.6799838112512226</c:v>
                </c:pt>
                <c:pt idx="2717">
                  <c:v>7.3034438937896971</c:v>
                </c:pt>
                <c:pt idx="2718">
                  <c:v>9.6543466047394269</c:v>
                </c:pt>
                <c:pt idx="2719">
                  <c:v>9.5425856668864508</c:v>
                </c:pt>
                <c:pt idx="2720">
                  <c:v>8.7950245004201513</c:v>
                </c:pt>
                <c:pt idx="2721">
                  <c:v>9.5706807463432266</c:v>
                </c:pt>
                <c:pt idx="2722">
                  <c:v>8.7646365290098984</c:v>
                </c:pt>
                <c:pt idx="2723">
                  <c:v>8.8024875844036163</c:v>
                </c:pt>
                <c:pt idx="2724">
                  <c:v>9.1827155267428662</c:v>
                </c:pt>
                <c:pt idx="2725">
                  <c:v>8.0443171974564489</c:v>
                </c:pt>
                <c:pt idx="2726">
                  <c:v>7.4784056783926909</c:v>
                </c:pt>
                <c:pt idx="2727">
                  <c:v>9.9641337899045013</c:v>
                </c:pt>
                <c:pt idx="2728">
                  <c:v>9.6339216922947166</c:v>
                </c:pt>
                <c:pt idx="2729">
                  <c:v>8.3566519817985476</c:v>
                </c:pt>
                <c:pt idx="2730">
                  <c:v>7.4170631980417534</c:v>
                </c:pt>
                <c:pt idx="2731">
                  <c:v>7.6870833072602665</c:v>
                </c:pt>
                <c:pt idx="2732">
                  <c:v>8.2642144582176229</c:v>
                </c:pt>
                <c:pt idx="2733">
                  <c:v>9.7996549321887763</c:v>
                </c:pt>
                <c:pt idx="2734">
                  <c:v>8.5401076982204209</c:v>
                </c:pt>
                <c:pt idx="2735">
                  <c:v>10.171166418481187</c:v>
                </c:pt>
                <c:pt idx="2736">
                  <c:v>8.4995076181561053</c:v>
                </c:pt>
                <c:pt idx="2737">
                  <c:v>9.534919302069035</c:v>
                </c:pt>
                <c:pt idx="2738">
                  <c:v>7.7445492701941383</c:v>
                </c:pt>
                <c:pt idx="2739">
                  <c:v>8.3759268440947796</c:v>
                </c:pt>
                <c:pt idx="2740">
                  <c:v>8.4011407871673462</c:v>
                </c:pt>
                <c:pt idx="2741">
                  <c:v>6.9304439941490577</c:v>
                </c:pt>
                <c:pt idx="2742">
                  <c:v>10.310778799573168</c:v>
                </c:pt>
                <c:pt idx="2743">
                  <c:v>9.5139713717757939</c:v>
                </c:pt>
                <c:pt idx="2744">
                  <c:v>9.5934095238111325</c:v>
                </c:pt>
                <c:pt idx="2745">
                  <c:v>7.9388879677282755</c:v>
                </c:pt>
                <c:pt idx="2746">
                  <c:v>8.7649564141464378</c:v>
                </c:pt>
                <c:pt idx="2747">
                  <c:v>9.6975633393102516</c:v>
                </c:pt>
                <c:pt idx="2748">
                  <c:v>9.5493912597398438</c:v>
                </c:pt>
                <c:pt idx="2749">
                  <c:v>9.3698282155627073</c:v>
                </c:pt>
                <c:pt idx="2750">
                  <c:v>8.7643297478227389</c:v>
                </c:pt>
                <c:pt idx="2751">
                  <c:v>10.603355335150443</c:v>
                </c:pt>
                <c:pt idx="2752">
                  <c:v>8.7494236386822966</c:v>
                </c:pt>
                <c:pt idx="2753">
                  <c:v>8.8381397142177498</c:v>
                </c:pt>
                <c:pt idx="2754">
                  <c:v>8.9639228379267912</c:v>
                </c:pt>
                <c:pt idx="2755">
                  <c:v>8.0629510956812798</c:v>
                </c:pt>
                <c:pt idx="2756">
                  <c:v>9.2652842292584747</c:v>
                </c:pt>
                <c:pt idx="2757">
                  <c:v>11.06439181494847</c:v>
                </c:pt>
                <c:pt idx="2758">
                  <c:v>8.5093301930560283</c:v>
                </c:pt>
                <c:pt idx="2759">
                  <c:v>8.6915577928002605</c:v>
                </c:pt>
                <c:pt idx="2760">
                  <c:v>7.5500375594634646</c:v>
                </c:pt>
                <c:pt idx="2761">
                  <c:v>9.5352075642918219</c:v>
                </c:pt>
                <c:pt idx="2762">
                  <c:v>8.761598561017788</c:v>
                </c:pt>
                <c:pt idx="2763">
                  <c:v>8.8529967492943946</c:v>
                </c:pt>
                <c:pt idx="2764">
                  <c:v>7.6750043317332866</c:v>
                </c:pt>
                <c:pt idx="2765">
                  <c:v>10.211761241725711</c:v>
                </c:pt>
                <c:pt idx="2766">
                  <c:v>7.1837116949021924</c:v>
                </c:pt>
                <c:pt idx="2767">
                  <c:v>8.8972311468012695</c:v>
                </c:pt>
                <c:pt idx="2768">
                  <c:v>9.1953584719843811</c:v>
                </c:pt>
                <c:pt idx="2769">
                  <c:v>8.4150269262182267</c:v>
                </c:pt>
                <c:pt idx="2770">
                  <c:v>6.8612766961935314</c:v>
                </c:pt>
                <c:pt idx="2771">
                  <c:v>9.5597103836670794</c:v>
                </c:pt>
                <c:pt idx="2772">
                  <c:v>7.4920600090722154</c:v>
                </c:pt>
                <c:pt idx="2773">
                  <c:v>7.2905403453032314</c:v>
                </c:pt>
                <c:pt idx="2774">
                  <c:v>7.9797776809438048</c:v>
                </c:pt>
                <c:pt idx="2775">
                  <c:v>9.4049612148329818</c:v>
                </c:pt>
                <c:pt idx="2776">
                  <c:v>7.4256512880915162</c:v>
                </c:pt>
                <c:pt idx="2777">
                  <c:v>8.4516399256815724</c:v>
                </c:pt>
                <c:pt idx="2778">
                  <c:v>9.7576242604151116</c:v>
                </c:pt>
                <c:pt idx="2779">
                  <c:v>10.12709420751735</c:v>
                </c:pt>
                <c:pt idx="2780">
                  <c:v>9.3975916359488725</c:v>
                </c:pt>
                <c:pt idx="2781">
                  <c:v>10.102826764953392</c:v>
                </c:pt>
                <c:pt idx="2782">
                  <c:v>9.1602378122989965</c:v>
                </c:pt>
                <c:pt idx="2783">
                  <c:v>7.7418715658837014</c:v>
                </c:pt>
                <c:pt idx="2784">
                  <c:v>8.8691961278277844</c:v>
                </c:pt>
                <c:pt idx="2785">
                  <c:v>7.8260284528812711</c:v>
                </c:pt>
                <c:pt idx="2786">
                  <c:v>9.8502284325429095</c:v>
                </c:pt>
                <c:pt idx="2787">
                  <c:v>7.9692148308222395</c:v>
                </c:pt>
                <c:pt idx="2788">
                  <c:v>7.8018370299674755</c:v>
                </c:pt>
                <c:pt idx="2789">
                  <c:v>8.103118042949971</c:v>
                </c:pt>
                <c:pt idx="2790">
                  <c:v>8.5010154142892205</c:v>
                </c:pt>
                <c:pt idx="2791">
                  <c:v>7.4007756225934314</c:v>
                </c:pt>
                <c:pt idx="2792">
                  <c:v>10.051504861115706</c:v>
                </c:pt>
                <c:pt idx="2793">
                  <c:v>10.253156080318423</c:v>
                </c:pt>
                <c:pt idx="2794">
                  <c:v>7.9919016755266314</c:v>
                </c:pt>
                <c:pt idx="2795">
                  <c:v>7.8285203415885345</c:v>
                </c:pt>
                <c:pt idx="2796">
                  <c:v>10.379669119282585</c:v>
                </c:pt>
                <c:pt idx="2797">
                  <c:v>10.69284320065943</c:v>
                </c:pt>
                <c:pt idx="2798">
                  <c:v>9.5769308398065256</c:v>
                </c:pt>
                <c:pt idx="2799">
                  <c:v>8.040631711450219</c:v>
                </c:pt>
                <c:pt idx="2800">
                  <c:v>8.9333227935566999</c:v>
                </c:pt>
                <c:pt idx="2801">
                  <c:v>8.4242276068337389</c:v>
                </c:pt>
                <c:pt idx="2802">
                  <c:v>8.7836049797843145</c:v>
                </c:pt>
                <c:pt idx="2803">
                  <c:v>10.467015580018403</c:v>
                </c:pt>
                <c:pt idx="2804">
                  <c:v>8.2606396520114362</c:v>
                </c:pt>
                <c:pt idx="2805">
                  <c:v>9.7231245527551184</c:v>
                </c:pt>
                <c:pt idx="2806">
                  <c:v>9.3503158867777234</c:v>
                </c:pt>
                <c:pt idx="2807">
                  <c:v>9.8276263557110557</c:v>
                </c:pt>
                <c:pt idx="2808">
                  <c:v>10.07466618564858</c:v>
                </c:pt>
                <c:pt idx="2809">
                  <c:v>9.41334664865545</c:v>
                </c:pt>
                <c:pt idx="2810">
                  <c:v>8.5052404882045494</c:v>
                </c:pt>
                <c:pt idx="2811">
                  <c:v>8.9601957869550652</c:v>
                </c:pt>
                <c:pt idx="2812">
                  <c:v>9.9498893879061168</c:v>
                </c:pt>
                <c:pt idx="2813">
                  <c:v>9.5266777806326939</c:v>
                </c:pt>
                <c:pt idx="2814">
                  <c:v>6.8636732863154855</c:v>
                </c:pt>
                <c:pt idx="2815">
                  <c:v>8.7989869530755414</c:v>
                </c:pt>
                <c:pt idx="2816">
                  <c:v>7.8404532058555008</c:v>
                </c:pt>
                <c:pt idx="2817">
                  <c:v>7.6849114621454309</c:v>
                </c:pt>
                <c:pt idx="2818">
                  <c:v>7.5240132209234645</c:v>
                </c:pt>
                <c:pt idx="2819">
                  <c:v>7.9244859402998244</c:v>
                </c:pt>
                <c:pt idx="2820">
                  <c:v>10.275171571139916</c:v>
                </c:pt>
                <c:pt idx="2821">
                  <c:v>8.585921688009833</c:v>
                </c:pt>
                <c:pt idx="2822">
                  <c:v>8.8603576974117377</c:v>
                </c:pt>
                <c:pt idx="2823">
                  <c:v>9.6097977417657514</c:v>
                </c:pt>
                <c:pt idx="2824">
                  <c:v>7.3416245897828434</c:v>
                </c:pt>
                <c:pt idx="2825">
                  <c:v>7.4367256556950734</c:v>
                </c:pt>
                <c:pt idx="2826">
                  <c:v>9.1012788287587139</c:v>
                </c:pt>
                <c:pt idx="2827">
                  <c:v>8.7468369433405719</c:v>
                </c:pt>
                <c:pt idx="2828">
                  <c:v>6.9667760408529142</c:v>
                </c:pt>
                <c:pt idx="2829">
                  <c:v>9.6148398122405965</c:v>
                </c:pt>
                <c:pt idx="2830">
                  <c:v>9.1845822714018546</c:v>
                </c:pt>
                <c:pt idx="2831">
                  <c:v>9.2081880667554419</c:v>
                </c:pt>
                <c:pt idx="2832">
                  <c:v>7.3944896811624705</c:v>
                </c:pt>
                <c:pt idx="2833">
                  <c:v>8.7177949604913483</c:v>
                </c:pt>
                <c:pt idx="2834">
                  <c:v>9.0791729101874878</c:v>
                </c:pt>
                <c:pt idx="2835">
                  <c:v>8.8497535287731992</c:v>
                </c:pt>
                <c:pt idx="2836">
                  <c:v>7.9908042005161555</c:v>
                </c:pt>
                <c:pt idx="2837">
                  <c:v>6.6330444602359355</c:v>
                </c:pt>
                <c:pt idx="2838">
                  <c:v>7.9702230287921472</c:v>
                </c:pt>
                <c:pt idx="2839">
                  <c:v>8.6094918992033271</c:v>
                </c:pt>
                <c:pt idx="2840">
                  <c:v>7.942376473517089</c:v>
                </c:pt>
                <c:pt idx="2841">
                  <c:v>6.7741972844748934</c:v>
                </c:pt>
                <c:pt idx="2842">
                  <c:v>7.9357586348854294</c:v>
                </c:pt>
                <c:pt idx="2843">
                  <c:v>8.6196542744255567</c:v>
                </c:pt>
                <c:pt idx="2844">
                  <c:v>8.5186951367750279</c:v>
                </c:pt>
                <c:pt idx="2845">
                  <c:v>7.4776372980310084</c:v>
                </c:pt>
                <c:pt idx="2846">
                  <c:v>8.1440518732722982</c:v>
                </c:pt>
                <c:pt idx="2847">
                  <c:v>7.7938434439465434</c:v>
                </c:pt>
                <c:pt idx="2848">
                  <c:v>8.3092596268357628</c:v>
                </c:pt>
                <c:pt idx="2849">
                  <c:v>8.0596402818880879</c:v>
                </c:pt>
                <c:pt idx="2850">
                  <c:v>8.4780224609937189</c:v>
                </c:pt>
                <c:pt idx="2851">
                  <c:v>7.6642080486053983</c:v>
                </c:pt>
                <c:pt idx="2852">
                  <c:v>8.8301380659758486</c:v>
                </c:pt>
                <c:pt idx="2853">
                  <c:v>9.414205247626489</c:v>
                </c:pt>
                <c:pt idx="2854">
                  <c:v>8.5225577936061168</c:v>
                </c:pt>
                <c:pt idx="2855">
                  <c:v>8.5333234868209473</c:v>
                </c:pt>
                <c:pt idx="2856">
                  <c:v>7.4145513836925137</c:v>
                </c:pt>
                <c:pt idx="2857">
                  <c:v>8.3594723040325007</c:v>
                </c:pt>
                <c:pt idx="2858">
                  <c:v>8.5127422770550165</c:v>
                </c:pt>
                <c:pt idx="2859">
                  <c:v>8.0327153715615029</c:v>
                </c:pt>
                <c:pt idx="2860">
                  <c:v>8.9620812209023626</c:v>
                </c:pt>
                <c:pt idx="2861">
                  <c:v>9.4199832814662567</c:v>
                </c:pt>
                <c:pt idx="2862">
                  <c:v>7.4874219121078314</c:v>
                </c:pt>
                <c:pt idx="2863">
                  <c:v>7.2907466991338534</c:v>
                </c:pt>
                <c:pt idx="2864">
                  <c:v>8.7699918687353602</c:v>
                </c:pt>
                <c:pt idx="2865">
                  <c:v>7.8475326887433798</c:v>
                </c:pt>
                <c:pt idx="2866">
                  <c:v>8.5136678101970666</c:v>
                </c:pt>
                <c:pt idx="2867">
                  <c:v>8.9168221985661908</c:v>
                </c:pt>
                <c:pt idx="2868">
                  <c:v>7.2233440534544187</c:v>
                </c:pt>
                <c:pt idx="2869">
                  <c:v>7.6360582070273875</c:v>
                </c:pt>
                <c:pt idx="2870">
                  <c:v>8.678513158235198</c:v>
                </c:pt>
                <c:pt idx="2871">
                  <c:v>7.5017161771857355</c:v>
                </c:pt>
                <c:pt idx="2872">
                  <c:v>10.620481722474983</c:v>
                </c:pt>
                <c:pt idx="2873">
                  <c:v>8.1519042365920225</c:v>
                </c:pt>
                <c:pt idx="2874">
                  <c:v>6.9756674568180594</c:v>
                </c:pt>
                <c:pt idx="2875">
                  <c:v>7.2157182090387755</c:v>
                </c:pt>
                <c:pt idx="2876">
                  <c:v>9.4505278973460296</c:v>
                </c:pt>
                <c:pt idx="2877">
                  <c:v>8.2914473452654853</c:v>
                </c:pt>
                <c:pt idx="2878">
                  <c:v>7.7567655153091524</c:v>
                </c:pt>
                <c:pt idx="2879">
                  <c:v>7.0580053586340075</c:v>
                </c:pt>
                <c:pt idx="2880">
                  <c:v>9.3724314473078767</c:v>
                </c:pt>
                <c:pt idx="2881">
                  <c:v>7.2125018587563865</c:v>
                </c:pt>
                <c:pt idx="2882">
                  <c:v>7.1867280069681394</c:v>
                </c:pt>
                <c:pt idx="2883">
                  <c:v>6.6852868295838865</c:v>
                </c:pt>
                <c:pt idx="2884">
                  <c:v>9.8320018016893247</c:v>
                </c:pt>
                <c:pt idx="2885">
                  <c:v>7.4107781204358893</c:v>
                </c:pt>
                <c:pt idx="2886">
                  <c:v>6.6503907562473845</c:v>
                </c:pt>
                <c:pt idx="2887">
                  <c:v>7.7856130558979535</c:v>
                </c:pt>
                <c:pt idx="2888">
                  <c:v>7.0524672660065519</c:v>
                </c:pt>
                <c:pt idx="2889">
                  <c:v>7.9413043644737034</c:v>
                </c:pt>
                <c:pt idx="2890">
                  <c:v>7.1513948542044448</c:v>
                </c:pt>
                <c:pt idx="2891">
                  <c:v>9.7741351710127589</c:v>
                </c:pt>
                <c:pt idx="2892">
                  <c:v>8.7597509405383818</c:v>
                </c:pt>
                <c:pt idx="2893">
                  <c:v>9.604285100824363</c:v>
                </c:pt>
                <c:pt idx="2894">
                  <c:v>8.924072896078707</c:v>
                </c:pt>
                <c:pt idx="2895">
                  <c:v>7.6524096482273665</c:v>
                </c:pt>
                <c:pt idx="2896">
                  <c:v>9.3628182045687414</c:v>
                </c:pt>
                <c:pt idx="2897">
                  <c:v>7.9923114320831834</c:v>
                </c:pt>
                <c:pt idx="2898">
                  <c:v>8.0655512891708003</c:v>
                </c:pt>
                <c:pt idx="2899">
                  <c:v>7.970665892441537</c:v>
                </c:pt>
                <c:pt idx="2900">
                  <c:v>6.5037622588905597</c:v>
                </c:pt>
                <c:pt idx="2901">
                  <c:v>8.1642280767407609</c:v>
                </c:pt>
                <c:pt idx="2902">
                  <c:v>7.412516346152235</c:v>
                </c:pt>
                <c:pt idx="2903">
                  <c:v>5.8199341596998755</c:v>
                </c:pt>
                <c:pt idx="2904">
                  <c:v>8.6290497215898121</c:v>
                </c:pt>
                <c:pt idx="2905">
                  <c:v>7.0269949734413855</c:v>
                </c:pt>
                <c:pt idx="2906">
                  <c:v>8.867849558863</c:v>
                </c:pt>
                <c:pt idx="2907">
                  <c:v>7.4836659816148936</c:v>
                </c:pt>
                <c:pt idx="2908">
                  <c:v>6.8087952689263265</c:v>
                </c:pt>
                <c:pt idx="2909">
                  <c:v>6.7757006967640434</c:v>
                </c:pt>
                <c:pt idx="2910">
                  <c:v>8.2206713225353489</c:v>
                </c:pt>
                <c:pt idx="2911">
                  <c:v>8.3123235319666247</c:v>
                </c:pt>
                <c:pt idx="2912">
                  <c:v>7.927167375401786</c:v>
                </c:pt>
                <c:pt idx="2913">
                  <c:v>8.1057350415582867</c:v>
                </c:pt>
                <c:pt idx="2914">
                  <c:v>7.7619514830180893</c:v>
                </c:pt>
                <c:pt idx="2915">
                  <c:v>7.2995708857602404</c:v>
                </c:pt>
                <c:pt idx="2916">
                  <c:v>7.6469863776258427</c:v>
                </c:pt>
                <c:pt idx="2917">
                  <c:v>7.3925221231247873</c:v>
                </c:pt>
                <c:pt idx="2918">
                  <c:v>7.5702937851161476</c:v>
                </c:pt>
                <c:pt idx="2919">
                  <c:v>8.672957049523859</c:v>
                </c:pt>
                <c:pt idx="2920">
                  <c:v>7.533187871004829</c:v>
                </c:pt>
                <c:pt idx="2921">
                  <c:v>5.2085425057246733</c:v>
                </c:pt>
                <c:pt idx="2922">
                  <c:v>7.2647957039698694</c:v>
                </c:pt>
                <c:pt idx="2923">
                  <c:v>7.7142086488274346</c:v>
                </c:pt>
                <c:pt idx="2924">
                  <c:v>8.8085064467673266</c:v>
                </c:pt>
                <c:pt idx="2925">
                  <c:v>7.5176784530150895</c:v>
                </c:pt>
                <c:pt idx="2926">
                  <c:v>7.2135561507224955</c:v>
                </c:pt>
                <c:pt idx="2927">
                  <c:v>6.5399451993370494</c:v>
                </c:pt>
                <c:pt idx="2928">
                  <c:v>8.4653439792913048</c:v>
                </c:pt>
                <c:pt idx="2929">
                  <c:v>8.4250984551753447</c:v>
                </c:pt>
                <c:pt idx="2930">
                  <c:v>7.5569568945688799</c:v>
                </c:pt>
                <c:pt idx="2931">
                  <c:v>8.0770337108174015</c:v>
                </c:pt>
                <c:pt idx="2932">
                  <c:v>8.9313754144974826</c:v>
                </c:pt>
                <c:pt idx="2933">
                  <c:v>8.1005263552164237</c:v>
                </c:pt>
                <c:pt idx="2934">
                  <c:v>9.2867638676054014</c:v>
                </c:pt>
                <c:pt idx="2935">
                  <c:v>8.1415924726028059</c:v>
                </c:pt>
                <c:pt idx="2936">
                  <c:v>7.6762406474203173</c:v>
                </c:pt>
                <c:pt idx="2937">
                  <c:v>7.5765828588680755</c:v>
                </c:pt>
                <c:pt idx="2938">
                  <c:v>6.3201617539825294</c:v>
                </c:pt>
                <c:pt idx="2939">
                  <c:v>8.3067748124265268</c:v>
                </c:pt>
                <c:pt idx="2940">
                  <c:v>8.562978981580013</c:v>
                </c:pt>
                <c:pt idx="2941">
                  <c:v>7.6831911192839213</c:v>
                </c:pt>
                <c:pt idx="2942">
                  <c:v>7.3090473519610324</c:v>
                </c:pt>
                <c:pt idx="2943">
                  <c:v>9.728609769479041</c:v>
                </c:pt>
                <c:pt idx="2944">
                  <c:v>10.0709571192757</c:v>
                </c:pt>
                <c:pt idx="2945">
                  <c:v>6.9347012421229435</c:v>
                </c:pt>
                <c:pt idx="2946">
                  <c:v>5.9108492761835452</c:v>
                </c:pt>
                <c:pt idx="2947">
                  <c:v>6.6277631049230123</c:v>
                </c:pt>
                <c:pt idx="2948">
                  <c:v>7.4969431911359123</c:v>
                </c:pt>
                <c:pt idx="2949">
                  <c:v>7.3826990567948521</c:v>
                </c:pt>
                <c:pt idx="2950">
                  <c:v>8.106843571772119</c:v>
                </c:pt>
                <c:pt idx="2951">
                  <c:v>7.7189209722715253</c:v>
                </c:pt>
                <c:pt idx="2952">
                  <c:v>5.8905166674439196</c:v>
                </c:pt>
                <c:pt idx="2953">
                  <c:v>8.2988237470971136</c:v>
                </c:pt>
                <c:pt idx="2954">
                  <c:v>8.8769924443760306</c:v>
                </c:pt>
                <c:pt idx="2955">
                  <c:v>7.8133407123588814</c:v>
                </c:pt>
                <c:pt idx="2956">
                  <c:v>8.3361470335260748</c:v>
                </c:pt>
                <c:pt idx="2957">
                  <c:v>7.9834327828667524</c:v>
                </c:pt>
                <c:pt idx="2958">
                  <c:v>7.9283158575591655</c:v>
                </c:pt>
                <c:pt idx="2959">
                  <c:v>8.8819147009853427</c:v>
                </c:pt>
                <c:pt idx="2960">
                  <c:v>8.2808962966484518</c:v>
                </c:pt>
                <c:pt idx="2961">
                  <c:v>7.8812552796345505</c:v>
                </c:pt>
                <c:pt idx="2962">
                  <c:v>6.9032692505038771</c:v>
                </c:pt>
                <c:pt idx="2963">
                  <c:v>6.4454407841062524</c:v>
                </c:pt>
                <c:pt idx="2964">
                  <c:v>7.7858560676131905</c:v>
                </c:pt>
                <c:pt idx="2965">
                  <c:v>8.1252043647433663</c:v>
                </c:pt>
                <c:pt idx="2966">
                  <c:v>8.597064674418764</c:v>
                </c:pt>
                <c:pt idx="2967">
                  <c:v>6.8557428790306787</c:v>
                </c:pt>
                <c:pt idx="2968">
                  <c:v>8.2754607018684005</c:v>
                </c:pt>
                <c:pt idx="2969">
                  <c:v>7.7375411611240033</c:v>
                </c:pt>
                <c:pt idx="2970">
                  <c:v>7.1816504763157205</c:v>
                </c:pt>
                <c:pt idx="2971">
                  <c:v>8.201886665277021</c:v>
                </c:pt>
                <c:pt idx="2972">
                  <c:v>7.1373311976229807</c:v>
                </c:pt>
                <c:pt idx="2973">
                  <c:v>7.5981069740257645</c:v>
                </c:pt>
                <c:pt idx="2974">
                  <c:v>6.9649447173783345</c:v>
                </c:pt>
                <c:pt idx="2975">
                  <c:v>8.1725942458270247</c:v>
                </c:pt>
                <c:pt idx="2976">
                  <c:v>7.0583691205007053</c:v>
                </c:pt>
                <c:pt idx="2977">
                  <c:v>6.7924759988346732</c:v>
                </c:pt>
                <c:pt idx="2978">
                  <c:v>7.9044638211815563</c:v>
                </c:pt>
                <c:pt idx="2979">
                  <c:v>8.3970928850960505</c:v>
                </c:pt>
                <c:pt idx="2980">
                  <c:v>7.6360814457149724</c:v>
                </c:pt>
                <c:pt idx="2981">
                  <c:v>7.7558254467088688</c:v>
                </c:pt>
                <c:pt idx="2982">
                  <c:v>7.915585489617377</c:v>
                </c:pt>
                <c:pt idx="2983">
                  <c:v>8.3936765094373094</c:v>
                </c:pt>
                <c:pt idx="2984">
                  <c:v>8.3492548252068008</c:v>
                </c:pt>
                <c:pt idx="2985">
                  <c:v>7.731115373804557</c:v>
                </c:pt>
                <c:pt idx="2986">
                  <c:v>6.5372584033678534</c:v>
                </c:pt>
                <c:pt idx="2987">
                  <c:v>8.9775985816270527</c:v>
                </c:pt>
                <c:pt idx="2988">
                  <c:v>7.5752174624848934</c:v>
                </c:pt>
                <c:pt idx="2989">
                  <c:v>6.7845847844544966</c:v>
                </c:pt>
                <c:pt idx="2990">
                  <c:v>6.7027905371788385</c:v>
                </c:pt>
                <c:pt idx="2991">
                  <c:v>8.3939345328383688</c:v>
                </c:pt>
                <c:pt idx="2992">
                  <c:v>7.8642611222285801</c:v>
                </c:pt>
                <c:pt idx="2993">
                  <c:v>5.8463749270651855</c:v>
                </c:pt>
                <c:pt idx="2994">
                  <c:v>7.6610736586066617</c:v>
                </c:pt>
                <c:pt idx="2995">
                  <c:v>8.410759961435696</c:v>
                </c:pt>
                <c:pt idx="2996">
                  <c:v>7.5694718300097765</c:v>
                </c:pt>
                <c:pt idx="2997">
                  <c:v>7.5994780150904591</c:v>
                </c:pt>
                <c:pt idx="2998">
                  <c:v>7.3972636219731838</c:v>
                </c:pt>
                <c:pt idx="2999">
                  <c:v>7.8261428441071086</c:v>
                </c:pt>
                <c:pt idx="3000">
                  <c:v>6.8900715469229645</c:v>
                </c:pt>
                <c:pt idx="3001">
                  <c:v>6.2082854505928724</c:v>
                </c:pt>
                <c:pt idx="3002">
                  <c:v>6.0832372388143314</c:v>
                </c:pt>
                <c:pt idx="3003">
                  <c:v>6.4521082519869255</c:v>
                </c:pt>
                <c:pt idx="3004">
                  <c:v>8.2265860016781218</c:v>
                </c:pt>
                <c:pt idx="3005">
                  <c:v>6.2014039580415314</c:v>
                </c:pt>
                <c:pt idx="3006">
                  <c:v>7.0029815485436808</c:v>
                </c:pt>
                <c:pt idx="3007">
                  <c:v>8.7690682081669795</c:v>
                </c:pt>
                <c:pt idx="3008">
                  <c:v>8.0686026611696757</c:v>
                </c:pt>
                <c:pt idx="3009">
                  <c:v>8.6786007017642586</c:v>
                </c:pt>
                <c:pt idx="3010">
                  <c:v>7.1425562984075226</c:v>
                </c:pt>
                <c:pt idx="3011">
                  <c:v>8.1146275307681162</c:v>
                </c:pt>
                <c:pt idx="3012">
                  <c:v>6.8040418587183851</c:v>
                </c:pt>
                <c:pt idx="3013">
                  <c:v>6.8857267979323513</c:v>
                </c:pt>
                <c:pt idx="3014">
                  <c:v>7.4355564417359785</c:v>
                </c:pt>
                <c:pt idx="3015">
                  <c:v>8.2415787508880189</c:v>
                </c:pt>
                <c:pt idx="3016">
                  <c:v>8.6126199787484268</c:v>
                </c:pt>
                <c:pt idx="3017">
                  <c:v>6.5763177767680778</c:v>
                </c:pt>
                <c:pt idx="3018">
                  <c:v>7.7983429229037036</c:v>
                </c:pt>
                <c:pt idx="3019">
                  <c:v>9.1432439734663689</c:v>
                </c:pt>
                <c:pt idx="3020">
                  <c:v>6.9957253931139594</c:v>
                </c:pt>
                <c:pt idx="3021">
                  <c:v>6.7267754994502704</c:v>
                </c:pt>
                <c:pt idx="3022">
                  <c:v>7.6495066691271845</c:v>
                </c:pt>
                <c:pt idx="3023">
                  <c:v>6.4525519615534206</c:v>
                </c:pt>
                <c:pt idx="3024">
                  <c:v>7.0536541696265775</c:v>
                </c:pt>
                <c:pt idx="3025">
                  <c:v>7.7724678182827462</c:v>
                </c:pt>
                <c:pt idx="3026">
                  <c:v>8.0365311430243906</c:v>
                </c:pt>
                <c:pt idx="3027">
                  <c:v>8.5154454776460806</c:v>
                </c:pt>
                <c:pt idx="3028">
                  <c:v>6.1238405952150945</c:v>
                </c:pt>
                <c:pt idx="3029">
                  <c:v>7.5313341005691434</c:v>
                </c:pt>
                <c:pt idx="3030">
                  <c:v>6.8054648751995055</c:v>
                </c:pt>
                <c:pt idx="3031">
                  <c:v>7.8459123406579296</c:v>
                </c:pt>
                <c:pt idx="3032">
                  <c:v>6.3673118849626738</c:v>
                </c:pt>
                <c:pt idx="3033">
                  <c:v>7.3103743725696955</c:v>
                </c:pt>
                <c:pt idx="3034">
                  <c:v>6.7274697457778894</c:v>
                </c:pt>
                <c:pt idx="3035">
                  <c:v>6.2771376114506214</c:v>
                </c:pt>
                <c:pt idx="3036">
                  <c:v>7.5261806945650349</c:v>
                </c:pt>
                <c:pt idx="3037">
                  <c:v>7.9690201279980108</c:v>
                </c:pt>
                <c:pt idx="3038">
                  <c:v>7.4324780418186194</c:v>
                </c:pt>
                <c:pt idx="3039">
                  <c:v>6.4465113991821834</c:v>
                </c:pt>
                <c:pt idx="3040">
                  <c:v>7.9565883354684415</c:v>
                </c:pt>
                <c:pt idx="3041">
                  <c:v>9.0566418096627768</c:v>
                </c:pt>
                <c:pt idx="3042">
                  <c:v>8.3134791954459768</c:v>
                </c:pt>
                <c:pt idx="3043">
                  <c:v>6.3700311510102674</c:v>
                </c:pt>
                <c:pt idx="3044">
                  <c:v>6.5659741285396676</c:v>
                </c:pt>
                <c:pt idx="3045">
                  <c:v>7.0908170089445886</c:v>
                </c:pt>
                <c:pt idx="3046">
                  <c:v>7.1519987261851705</c:v>
                </c:pt>
                <c:pt idx="3047">
                  <c:v>7.8002437263837914</c:v>
                </c:pt>
                <c:pt idx="3048">
                  <c:v>5.6421163819001485</c:v>
                </c:pt>
                <c:pt idx="3049">
                  <c:v>7.825352325972581</c:v>
                </c:pt>
                <c:pt idx="3050">
                  <c:v>7.9552862643411704</c:v>
                </c:pt>
                <c:pt idx="3051">
                  <c:v>6.8728950699043629</c:v>
                </c:pt>
                <c:pt idx="3052">
                  <c:v>7.0192925874330534</c:v>
                </c:pt>
                <c:pt idx="3053">
                  <c:v>10.124101619744046</c:v>
                </c:pt>
                <c:pt idx="3054">
                  <c:v>7.5777437921440036</c:v>
                </c:pt>
                <c:pt idx="3055">
                  <c:v>7.2933502764305445</c:v>
                </c:pt>
                <c:pt idx="3056">
                  <c:v>8.3357339266500023</c:v>
                </c:pt>
                <c:pt idx="3057">
                  <c:v>7.0968187594233125</c:v>
                </c:pt>
                <c:pt idx="3058">
                  <c:v>8.0510221725216731</c:v>
                </c:pt>
                <c:pt idx="3059">
                  <c:v>6.9064409557089323</c:v>
                </c:pt>
                <c:pt idx="3060">
                  <c:v>6.5535580653275858</c:v>
                </c:pt>
                <c:pt idx="3061">
                  <c:v>8.5564814426363842</c:v>
                </c:pt>
                <c:pt idx="3062">
                  <c:v>7.4449551282585258</c:v>
                </c:pt>
                <c:pt idx="3063">
                  <c:v>6.2238113549615779</c:v>
                </c:pt>
                <c:pt idx="3064">
                  <c:v>7.9950100220348972</c:v>
                </c:pt>
                <c:pt idx="3065">
                  <c:v>9.1635983515516646</c:v>
                </c:pt>
                <c:pt idx="3066">
                  <c:v>5.5208588279791755</c:v>
                </c:pt>
                <c:pt idx="3067">
                  <c:v>7.4842027070752497</c:v>
                </c:pt>
                <c:pt idx="3068">
                  <c:v>7.6749713658250656</c:v>
                </c:pt>
                <c:pt idx="3069">
                  <c:v>8.5634996788644742</c:v>
                </c:pt>
                <c:pt idx="3070">
                  <c:v>5.812030801397527</c:v>
                </c:pt>
                <c:pt idx="3071">
                  <c:v>6.2830309814515823</c:v>
                </c:pt>
                <c:pt idx="3072">
                  <c:v>5.0803503681181486</c:v>
                </c:pt>
                <c:pt idx="3073">
                  <c:v>7.6061547239757346</c:v>
                </c:pt>
                <c:pt idx="3074">
                  <c:v>6.2075586267815295</c:v>
                </c:pt>
                <c:pt idx="3075">
                  <c:v>6.8128473635051385</c:v>
                </c:pt>
                <c:pt idx="3076">
                  <c:v>7.2070512286931789</c:v>
                </c:pt>
                <c:pt idx="3077">
                  <c:v>8.4658821932733268</c:v>
                </c:pt>
                <c:pt idx="3078">
                  <c:v>9.1262658415397109</c:v>
                </c:pt>
                <c:pt idx="3079">
                  <c:v>6.7365372712408291</c:v>
                </c:pt>
                <c:pt idx="3080">
                  <c:v>5.3277501347173555</c:v>
                </c:pt>
                <c:pt idx="3081">
                  <c:v>6.0424803857875764</c:v>
                </c:pt>
                <c:pt idx="3082">
                  <c:v>5.5982177335311833</c:v>
                </c:pt>
                <c:pt idx="3083">
                  <c:v>7.1704697765179475</c:v>
                </c:pt>
                <c:pt idx="3084">
                  <c:v>7.0940112951704455</c:v>
                </c:pt>
                <c:pt idx="3085">
                  <c:v>8.4290568994069357</c:v>
                </c:pt>
                <c:pt idx="3086">
                  <c:v>7.7209822604369958</c:v>
                </c:pt>
                <c:pt idx="3087">
                  <c:v>7.2529081277992855</c:v>
                </c:pt>
                <c:pt idx="3088">
                  <c:v>7.0313617567319024</c:v>
                </c:pt>
                <c:pt idx="3089">
                  <c:v>7.6828218537287345</c:v>
                </c:pt>
                <c:pt idx="3090">
                  <c:v>8.279932268539854</c:v>
                </c:pt>
                <c:pt idx="3091">
                  <c:v>6.6327611980171524</c:v>
                </c:pt>
                <c:pt idx="3092">
                  <c:v>6.4050889838139824</c:v>
                </c:pt>
                <c:pt idx="3093">
                  <c:v>7.1872206532215452</c:v>
                </c:pt>
                <c:pt idx="3094">
                  <c:v>7.7190868429665445</c:v>
                </c:pt>
                <c:pt idx="3095">
                  <c:v>7.2796822868725934</c:v>
                </c:pt>
                <c:pt idx="3096">
                  <c:v>7.3656730333395712</c:v>
                </c:pt>
                <c:pt idx="3097">
                  <c:v>7.1695524356221734</c:v>
                </c:pt>
                <c:pt idx="3098">
                  <c:v>5.8315368747563685</c:v>
                </c:pt>
                <c:pt idx="3099">
                  <c:v>7.4442040641868772</c:v>
                </c:pt>
                <c:pt idx="3100">
                  <c:v>6.7205766111483785</c:v>
                </c:pt>
                <c:pt idx="3101">
                  <c:v>6.5871042369345645</c:v>
                </c:pt>
                <c:pt idx="3102">
                  <c:v>7.0568797119756113</c:v>
                </c:pt>
                <c:pt idx="3103">
                  <c:v>7.1687302725924598</c:v>
                </c:pt>
                <c:pt idx="3104">
                  <c:v>7.8259002933916006</c:v>
                </c:pt>
                <c:pt idx="3105">
                  <c:v>7.0648505450475456</c:v>
                </c:pt>
                <c:pt idx="3106">
                  <c:v>6.1155503458994342</c:v>
                </c:pt>
                <c:pt idx="3107">
                  <c:v>7.649463557104399</c:v>
                </c:pt>
                <c:pt idx="3108">
                  <c:v>6.3423855029753957</c:v>
                </c:pt>
                <c:pt idx="3109">
                  <c:v>8.2696430036903958</c:v>
                </c:pt>
                <c:pt idx="3110">
                  <c:v>5.7479164690310665</c:v>
                </c:pt>
                <c:pt idx="3111">
                  <c:v>8.527232040194793</c:v>
                </c:pt>
                <c:pt idx="3112">
                  <c:v>6.1696169729274279</c:v>
                </c:pt>
                <c:pt idx="3113">
                  <c:v>6.6343401151515824</c:v>
                </c:pt>
                <c:pt idx="3114">
                  <c:v>7.6626292904843964</c:v>
                </c:pt>
                <c:pt idx="3115">
                  <c:v>7.0747525439730081</c:v>
                </c:pt>
                <c:pt idx="3116">
                  <c:v>7.7740610450299394</c:v>
                </c:pt>
                <c:pt idx="3117">
                  <c:v>6.7188926844104104</c:v>
                </c:pt>
                <c:pt idx="3118">
                  <c:v>8.6699646838790176</c:v>
                </c:pt>
                <c:pt idx="3119">
                  <c:v>6.6292352875902676</c:v>
                </c:pt>
                <c:pt idx="3120">
                  <c:v>5.3457713748328803</c:v>
                </c:pt>
                <c:pt idx="3121">
                  <c:v>6.7008133235007223</c:v>
                </c:pt>
                <c:pt idx="3122">
                  <c:v>7.0391106447557661</c:v>
                </c:pt>
                <c:pt idx="3123">
                  <c:v>6.561459430373441</c:v>
                </c:pt>
                <c:pt idx="3124">
                  <c:v>7.6720880984863555</c:v>
                </c:pt>
                <c:pt idx="3125">
                  <c:v>7.3817712405238733</c:v>
                </c:pt>
                <c:pt idx="3126">
                  <c:v>5.6883633814482124</c:v>
                </c:pt>
                <c:pt idx="3127">
                  <c:v>6.5294757829019492</c:v>
                </c:pt>
                <c:pt idx="3128">
                  <c:v>7.7691609693435204</c:v>
                </c:pt>
                <c:pt idx="3129">
                  <c:v>6.5286331342796124</c:v>
                </c:pt>
                <c:pt idx="3130">
                  <c:v>7.1039556878908465</c:v>
                </c:pt>
                <c:pt idx="3131">
                  <c:v>7.2343581495213494</c:v>
                </c:pt>
                <c:pt idx="3132">
                  <c:v>7.4069887311358196</c:v>
                </c:pt>
                <c:pt idx="3133">
                  <c:v>6.6142035173797655</c:v>
                </c:pt>
                <c:pt idx="3134">
                  <c:v>5.8372414639837524</c:v>
                </c:pt>
                <c:pt idx="3135">
                  <c:v>6.3735106657832805</c:v>
                </c:pt>
                <c:pt idx="3136">
                  <c:v>5.7407158038453705</c:v>
                </c:pt>
                <c:pt idx="3137">
                  <c:v>6.8832323208964601</c:v>
                </c:pt>
                <c:pt idx="3138">
                  <c:v>7.0634884406622405</c:v>
                </c:pt>
                <c:pt idx="3139">
                  <c:v>7.7633413511196183</c:v>
                </c:pt>
                <c:pt idx="3140">
                  <c:v>8.2386809701042623</c:v>
                </c:pt>
                <c:pt idx="3141">
                  <c:v>7.166948332992094</c:v>
                </c:pt>
                <c:pt idx="3142">
                  <c:v>7.5295120260073345</c:v>
                </c:pt>
                <c:pt idx="3143">
                  <c:v>7.3616919441081112</c:v>
                </c:pt>
                <c:pt idx="3144">
                  <c:v>6.4015820271399653</c:v>
                </c:pt>
                <c:pt idx="3145">
                  <c:v>8.0704900698774225</c:v>
                </c:pt>
                <c:pt idx="3146">
                  <c:v>7.5362602417841593</c:v>
                </c:pt>
                <c:pt idx="3147">
                  <c:v>8.0872316139050842</c:v>
                </c:pt>
                <c:pt idx="3148">
                  <c:v>6.8089888628271655</c:v>
                </c:pt>
                <c:pt idx="3149">
                  <c:v>6.7897233387243912</c:v>
                </c:pt>
                <c:pt idx="3150">
                  <c:v>7.2651933234298927</c:v>
                </c:pt>
                <c:pt idx="3151">
                  <c:v>7.3189790228841991</c:v>
                </c:pt>
                <c:pt idx="3152">
                  <c:v>5.4924288385059645</c:v>
                </c:pt>
                <c:pt idx="3153">
                  <c:v>7.2336545689088165</c:v>
                </c:pt>
                <c:pt idx="3154">
                  <c:v>5.9248629193074605</c:v>
                </c:pt>
                <c:pt idx="3155">
                  <c:v>7.4047921045497533</c:v>
                </c:pt>
                <c:pt idx="3156">
                  <c:v>7.5775105104690255</c:v>
                </c:pt>
                <c:pt idx="3157">
                  <c:v>6.3558322940478762</c:v>
                </c:pt>
                <c:pt idx="3158">
                  <c:v>6.8880868053533497</c:v>
                </c:pt>
                <c:pt idx="3159">
                  <c:v>8.235385909135811</c:v>
                </c:pt>
                <c:pt idx="3160">
                  <c:v>6.7222017682398985</c:v>
                </c:pt>
                <c:pt idx="3161">
                  <c:v>7.5771287792999775</c:v>
                </c:pt>
                <c:pt idx="3162">
                  <c:v>7.0321071644292488</c:v>
                </c:pt>
                <c:pt idx="3163">
                  <c:v>6.3648490078446009</c:v>
                </c:pt>
                <c:pt idx="3164">
                  <c:v>6.3419693299865161</c:v>
                </c:pt>
                <c:pt idx="3165">
                  <c:v>5.9596015337857962</c:v>
                </c:pt>
                <c:pt idx="3166">
                  <c:v>7.3004764003216813</c:v>
                </c:pt>
                <c:pt idx="3167">
                  <c:v>6.143947938762838</c:v>
                </c:pt>
                <c:pt idx="3168">
                  <c:v>8.1002350538817716</c:v>
                </c:pt>
                <c:pt idx="3169">
                  <c:v>6.3809916766958645</c:v>
                </c:pt>
                <c:pt idx="3170">
                  <c:v>6.5209801052119065</c:v>
                </c:pt>
                <c:pt idx="3171">
                  <c:v>6.8893284398034123</c:v>
                </c:pt>
                <c:pt idx="3172">
                  <c:v>5.8707566431186784</c:v>
                </c:pt>
                <c:pt idx="3173">
                  <c:v>5.7462478319057837</c:v>
                </c:pt>
                <c:pt idx="3174">
                  <c:v>7.4036293080431843</c:v>
                </c:pt>
                <c:pt idx="3175">
                  <c:v>7.3522751795980055</c:v>
                </c:pt>
                <c:pt idx="3176">
                  <c:v>6.3319635934540939</c:v>
                </c:pt>
                <c:pt idx="3177">
                  <c:v>6.3195336256663293</c:v>
                </c:pt>
                <c:pt idx="3178">
                  <c:v>7.1533051950912174</c:v>
                </c:pt>
                <c:pt idx="3179">
                  <c:v>6.3036802811888819</c:v>
                </c:pt>
                <c:pt idx="3180">
                  <c:v>6.9811457206202014</c:v>
                </c:pt>
                <c:pt idx="3181">
                  <c:v>5.6389498686963755</c:v>
                </c:pt>
                <c:pt idx="3182">
                  <c:v>6.1969265137794745</c:v>
                </c:pt>
                <c:pt idx="3183">
                  <c:v>6.3658526183189563</c:v>
                </c:pt>
                <c:pt idx="3184">
                  <c:v>6.5739960074516794</c:v>
                </c:pt>
                <c:pt idx="3185">
                  <c:v>5.9718317620024024</c:v>
                </c:pt>
                <c:pt idx="3186">
                  <c:v>6.8256199213130095</c:v>
                </c:pt>
                <c:pt idx="3187">
                  <c:v>6.7984672662432875</c:v>
                </c:pt>
                <c:pt idx="3188">
                  <c:v>5.2205342539678918</c:v>
                </c:pt>
                <c:pt idx="3189">
                  <c:v>5.6378917966870006</c:v>
                </c:pt>
                <c:pt idx="3190">
                  <c:v>6.0527531981130194</c:v>
                </c:pt>
                <c:pt idx="3191">
                  <c:v>6.4633387261014565</c:v>
                </c:pt>
                <c:pt idx="3192">
                  <c:v>6.1533975675372297</c:v>
                </c:pt>
                <c:pt idx="3193">
                  <c:v>6.8624554298708826</c:v>
                </c:pt>
                <c:pt idx="3194">
                  <c:v>6.1344186309271755</c:v>
                </c:pt>
                <c:pt idx="3195">
                  <c:v>6.9533620636633966</c:v>
                </c:pt>
                <c:pt idx="3196">
                  <c:v>7.2077666399769065</c:v>
                </c:pt>
                <c:pt idx="3197">
                  <c:v>6.7219103931653015</c:v>
                </c:pt>
                <c:pt idx="3198">
                  <c:v>6.7265742654403455</c:v>
                </c:pt>
                <c:pt idx="3199">
                  <c:v>6.3788927789399796</c:v>
                </c:pt>
                <c:pt idx="3200">
                  <c:v>6.2151401577514225</c:v>
                </c:pt>
                <c:pt idx="3201">
                  <c:v>5.7440964422041114</c:v>
                </c:pt>
                <c:pt idx="3202">
                  <c:v>7.2062904234302811</c:v>
                </c:pt>
                <c:pt idx="3203">
                  <c:v>5.4003629126082924</c:v>
                </c:pt>
                <c:pt idx="3204">
                  <c:v>5.5175967967831774</c:v>
                </c:pt>
                <c:pt idx="3205">
                  <c:v>7.5873749245899456</c:v>
                </c:pt>
                <c:pt idx="3206">
                  <c:v>6.2338401751204824</c:v>
                </c:pt>
                <c:pt idx="3207">
                  <c:v>7.5032413107514904</c:v>
                </c:pt>
                <c:pt idx="3208">
                  <c:v>6.5847235588857655</c:v>
                </c:pt>
                <c:pt idx="3209">
                  <c:v>8.9643048627979063</c:v>
                </c:pt>
                <c:pt idx="3210">
                  <c:v>5.8996185501702785</c:v>
                </c:pt>
                <c:pt idx="3211">
                  <c:v>5.9409344934479105</c:v>
                </c:pt>
                <c:pt idx="3212">
                  <c:v>7.1397934401363834</c:v>
                </c:pt>
                <c:pt idx="3213">
                  <c:v>6.3730614031497934</c:v>
                </c:pt>
                <c:pt idx="3214">
                  <c:v>5.1117066875530108</c:v>
                </c:pt>
                <c:pt idx="3215">
                  <c:v>7.4252382593465205</c:v>
                </c:pt>
                <c:pt idx="3216">
                  <c:v>6.93816089009065</c:v>
                </c:pt>
                <c:pt idx="3217">
                  <c:v>7.7655494848899007</c:v>
                </c:pt>
                <c:pt idx="3218">
                  <c:v>6.9663174767920664</c:v>
                </c:pt>
                <c:pt idx="3219">
                  <c:v>7.1870232410478945</c:v>
                </c:pt>
                <c:pt idx="3220">
                  <c:v>8.2243573976212279</c:v>
                </c:pt>
                <c:pt idx="3221">
                  <c:v>8.004398002874348</c:v>
                </c:pt>
                <c:pt idx="3222">
                  <c:v>5.9886432917817123</c:v>
                </c:pt>
                <c:pt idx="3223">
                  <c:v>6.8061213744976881</c:v>
                </c:pt>
                <c:pt idx="3224">
                  <c:v>5.8009849824900295</c:v>
                </c:pt>
                <c:pt idx="3225">
                  <c:v>6.5978078319526867</c:v>
                </c:pt>
                <c:pt idx="3226">
                  <c:v>6.4609688653026334</c:v>
                </c:pt>
                <c:pt idx="3227">
                  <c:v>7.0122610088643134</c:v>
                </c:pt>
                <c:pt idx="3228">
                  <c:v>6.2720197795643564</c:v>
                </c:pt>
                <c:pt idx="3229">
                  <c:v>4.9303141661615451</c:v>
                </c:pt>
                <c:pt idx="3230">
                  <c:v>7.3657663215385005</c:v>
                </c:pt>
                <c:pt idx="3231">
                  <c:v>5.3815344716583295</c:v>
                </c:pt>
                <c:pt idx="3232">
                  <c:v>7.3624789585519341</c:v>
                </c:pt>
                <c:pt idx="3233">
                  <c:v>5.8902632516275482</c:v>
                </c:pt>
                <c:pt idx="3234">
                  <c:v>6.4576330434658944</c:v>
                </c:pt>
                <c:pt idx="3235">
                  <c:v>7.2498304050473914</c:v>
                </c:pt>
                <c:pt idx="3236">
                  <c:v>6.2842936089325834</c:v>
                </c:pt>
                <c:pt idx="3237">
                  <c:v>7.2079400178739768</c:v>
                </c:pt>
                <c:pt idx="3238">
                  <c:v>6.2460204818437193</c:v>
                </c:pt>
                <c:pt idx="3239">
                  <c:v>6.5669748142968265</c:v>
                </c:pt>
                <c:pt idx="3240">
                  <c:v>5.7980756691554358</c:v>
                </c:pt>
                <c:pt idx="3241">
                  <c:v>5.9753054174196993</c:v>
                </c:pt>
                <c:pt idx="3242">
                  <c:v>6.7460589563653341</c:v>
                </c:pt>
                <c:pt idx="3243">
                  <c:v>6.6823865110656655</c:v>
                </c:pt>
                <c:pt idx="3244">
                  <c:v>6.001844902757723</c:v>
                </c:pt>
                <c:pt idx="3245">
                  <c:v>7.6691256337614355</c:v>
                </c:pt>
                <c:pt idx="3246">
                  <c:v>6.6919706169345226</c:v>
                </c:pt>
                <c:pt idx="3247">
                  <c:v>7.3796626132560892</c:v>
                </c:pt>
                <c:pt idx="3248">
                  <c:v>6.3612771891189892</c:v>
                </c:pt>
                <c:pt idx="3249">
                  <c:v>6.236524911138897</c:v>
                </c:pt>
                <c:pt idx="3250">
                  <c:v>6.8396491148179459</c:v>
                </c:pt>
                <c:pt idx="3251">
                  <c:v>6.3423250174525849</c:v>
                </c:pt>
                <c:pt idx="3252">
                  <c:v>6.5626742786160186</c:v>
                </c:pt>
                <c:pt idx="3253">
                  <c:v>7.3135642558653648</c:v>
                </c:pt>
                <c:pt idx="3254">
                  <c:v>6.5827601837228817</c:v>
                </c:pt>
                <c:pt idx="3255">
                  <c:v>6.2559391138753284</c:v>
                </c:pt>
                <c:pt idx="3256">
                  <c:v>6.7323469920018741</c:v>
                </c:pt>
                <c:pt idx="3257">
                  <c:v>6.6346586801246534</c:v>
                </c:pt>
                <c:pt idx="3258">
                  <c:v>6.8490483032294414</c:v>
                </c:pt>
                <c:pt idx="3259">
                  <c:v>5.338140753740209</c:v>
                </c:pt>
                <c:pt idx="3260">
                  <c:v>6.1415569538951207</c:v>
                </c:pt>
                <c:pt idx="3261">
                  <c:v>5.4508487280923834</c:v>
                </c:pt>
                <c:pt idx="3262">
                  <c:v>6.1142014453395905</c:v>
                </c:pt>
                <c:pt idx="3263">
                  <c:v>5.3187151758678395</c:v>
                </c:pt>
                <c:pt idx="3264">
                  <c:v>5.9234642223723304</c:v>
                </c:pt>
                <c:pt idx="3265">
                  <c:v>6.2937637634103893</c:v>
                </c:pt>
                <c:pt idx="3266">
                  <c:v>6.3560233492447544</c:v>
                </c:pt>
                <c:pt idx="3267">
                  <c:v>5.7651472518832207</c:v>
                </c:pt>
                <c:pt idx="3268">
                  <c:v>7.3805954609947442</c:v>
                </c:pt>
                <c:pt idx="3269">
                  <c:v>6.0913771337467724</c:v>
                </c:pt>
                <c:pt idx="3270">
                  <c:v>5.1022729143640122</c:v>
                </c:pt>
                <c:pt idx="3271">
                  <c:v>6.9313184676011534</c:v>
                </c:pt>
                <c:pt idx="3272">
                  <c:v>6.0988524465848979</c:v>
                </c:pt>
                <c:pt idx="3273">
                  <c:v>6.7705884087056374</c:v>
                </c:pt>
                <c:pt idx="3274">
                  <c:v>5.9585448491973745</c:v>
                </c:pt>
                <c:pt idx="3275">
                  <c:v>5.1341691492708526</c:v>
                </c:pt>
                <c:pt idx="3276">
                  <c:v>6.7795369569088075</c:v>
                </c:pt>
                <c:pt idx="3277">
                  <c:v>5.8031438135551587</c:v>
                </c:pt>
                <c:pt idx="3278">
                  <c:v>5.8878265827086684</c:v>
                </c:pt>
                <c:pt idx="3279">
                  <c:v>6.5700923210613524</c:v>
                </c:pt>
                <c:pt idx="3280">
                  <c:v>6.2691102943987396</c:v>
                </c:pt>
                <c:pt idx="3281">
                  <c:v>5.8498127825217594</c:v>
                </c:pt>
                <c:pt idx="3282">
                  <c:v>5.9360221857572721</c:v>
                </c:pt>
                <c:pt idx="3283">
                  <c:v>5.3543405271105655</c:v>
                </c:pt>
                <c:pt idx="3284">
                  <c:v>5.8636559597706785</c:v>
                </c:pt>
                <c:pt idx="3285">
                  <c:v>6.8594817531205035</c:v>
                </c:pt>
                <c:pt idx="3286">
                  <c:v>5.6233088401365245</c:v>
                </c:pt>
                <c:pt idx="3287">
                  <c:v>7.0506781184790324</c:v>
                </c:pt>
                <c:pt idx="3288">
                  <c:v>5.7569307950835524</c:v>
                </c:pt>
                <c:pt idx="3289">
                  <c:v>5.4023780104130434</c:v>
                </c:pt>
                <c:pt idx="3290">
                  <c:v>5.8831280129340904</c:v>
                </c:pt>
                <c:pt idx="3291">
                  <c:v>6.5091659903569186</c:v>
                </c:pt>
                <c:pt idx="3292">
                  <c:v>5.6933209648465715</c:v>
                </c:pt>
                <c:pt idx="3293">
                  <c:v>5.7348903798667346</c:v>
                </c:pt>
                <c:pt idx="3294">
                  <c:v>7.2355280913316582</c:v>
                </c:pt>
                <c:pt idx="3295">
                  <c:v>6.9948804401746552</c:v>
                </c:pt>
                <c:pt idx="3296">
                  <c:v>6.8178748628656347</c:v>
                </c:pt>
                <c:pt idx="3297">
                  <c:v>6.1447061453643874</c:v>
                </c:pt>
                <c:pt idx="3298">
                  <c:v>6.1868219234309274</c:v>
                </c:pt>
                <c:pt idx="3299">
                  <c:v>5.5288456808540101</c:v>
                </c:pt>
                <c:pt idx="3300">
                  <c:v>7.0392967867001959</c:v>
                </c:pt>
                <c:pt idx="3301">
                  <c:v>5.4652024800703618</c:v>
                </c:pt>
                <c:pt idx="3302">
                  <c:v>5.7685961225360449</c:v>
                </c:pt>
                <c:pt idx="3303">
                  <c:v>5.8432646785565625</c:v>
                </c:pt>
                <c:pt idx="3304">
                  <c:v>6.8988108073876653</c:v>
                </c:pt>
                <c:pt idx="3305">
                  <c:v>6.8081355821678642</c:v>
                </c:pt>
                <c:pt idx="3306">
                  <c:v>5.9777361640875739</c:v>
                </c:pt>
                <c:pt idx="3307">
                  <c:v>6.2035168795184701</c:v>
                </c:pt>
                <c:pt idx="3308">
                  <c:v>5.6989407153788942</c:v>
                </c:pt>
                <c:pt idx="3309">
                  <c:v>6.6714571924573924</c:v>
                </c:pt>
                <c:pt idx="3310">
                  <c:v>5.594960839537177</c:v>
                </c:pt>
                <c:pt idx="3311">
                  <c:v>6.7664968813298003</c:v>
                </c:pt>
                <c:pt idx="3312">
                  <c:v>6.0100247801189788</c:v>
                </c:pt>
                <c:pt idx="3313">
                  <c:v>5.2868626633566134</c:v>
                </c:pt>
                <c:pt idx="3314">
                  <c:v>6.5798992153875524</c:v>
                </c:pt>
                <c:pt idx="3315">
                  <c:v>6.7301116670634276</c:v>
                </c:pt>
                <c:pt idx="3316">
                  <c:v>6.1627874417408846</c:v>
                </c:pt>
                <c:pt idx="3317">
                  <c:v>5.022033279125675</c:v>
                </c:pt>
                <c:pt idx="3318">
                  <c:v>6.3492525605194654</c:v>
                </c:pt>
                <c:pt idx="3319">
                  <c:v>6.3971421187907715</c:v>
                </c:pt>
                <c:pt idx="3320">
                  <c:v>4.5368602693219238</c:v>
                </c:pt>
                <c:pt idx="3321">
                  <c:v>6.0792917969369134</c:v>
                </c:pt>
                <c:pt idx="3322">
                  <c:v>5.9464245290856965</c:v>
                </c:pt>
                <c:pt idx="3323">
                  <c:v>6.2128006417471955</c:v>
                </c:pt>
                <c:pt idx="3324">
                  <c:v>6.3633565286264817</c:v>
                </c:pt>
                <c:pt idx="3325">
                  <c:v>6.8402776581117415</c:v>
                </c:pt>
                <c:pt idx="3326">
                  <c:v>6.4106301986683913</c:v>
                </c:pt>
                <c:pt idx="3327">
                  <c:v>6.3267987246864159</c:v>
                </c:pt>
                <c:pt idx="3328">
                  <c:v>5.6965269075056355</c:v>
                </c:pt>
                <c:pt idx="3329">
                  <c:v>6.6366443872130834</c:v>
                </c:pt>
                <c:pt idx="3330">
                  <c:v>6.2903939288867239</c:v>
                </c:pt>
                <c:pt idx="3331">
                  <c:v>5.7946627127797194</c:v>
                </c:pt>
                <c:pt idx="3332">
                  <c:v>6.2636019911449834</c:v>
                </c:pt>
                <c:pt idx="3333">
                  <c:v>6.1906868300891285</c:v>
                </c:pt>
                <c:pt idx="3334">
                  <c:v>6.4682838785251855</c:v>
                </c:pt>
                <c:pt idx="3335">
                  <c:v>7.2178178464086615</c:v>
                </c:pt>
                <c:pt idx="3336">
                  <c:v>4.5330006532418521</c:v>
                </c:pt>
                <c:pt idx="3337">
                  <c:v>5.7910923916188661</c:v>
                </c:pt>
                <c:pt idx="3338">
                  <c:v>5.2472159680397255</c:v>
                </c:pt>
                <c:pt idx="3339">
                  <c:v>6.5539710329537515</c:v>
                </c:pt>
                <c:pt idx="3340">
                  <c:v>6.4993547473415996</c:v>
                </c:pt>
                <c:pt idx="3341">
                  <c:v>6.1207137920359855</c:v>
                </c:pt>
                <c:pt idx="3342">
                  <c:v>5.97339317674464</c:v>
                </c:pt>
                <c:pt idx="3343">
                  <c:v>5.3940913995985049</c:v>
                </c:pt>
                <c:pt idx="3344">
                  <c:v>5.8442538611476147</c:v>
                </c:pt>
                <c:pt idx="3345">
                  <c:v>6.2264347564736866</c:v>
                </c:pt>
                <c:pt idx="3346">
                  <c:v>6.2201769253164265</c:v>
                </c:pt>
                <c:pt idx="3347">
                  <c:v>5.4213040147875224</c:v>
                </c:pt>
                <c:pt idx="3348">
                  <c:v>6.5769300691239865</c:v>
                </c:pt>
                <c:pt idx="3349">
                  <c:v>6.0003774859184924</c:v>
                </c:pt>
                <c:pt idx="3350">
                  <c:v>5.1993360987869846</c:v>
                </c:pt>
                <c:pt idx="3351">
                  <c:v>8.2099463501918386</c:v>
                </c:pt>
                <c:pt idx="3352">
                  <c:v>7.4208193225233128</c:v>
                </c:pt>
                <c:pt idx="3353">
                  <c:v>5.5277343725221764</c:v>
                </c:pt>
                <c:pt idx="3354">
                  <c:v>7.6411704659424311</c:v>
                </c:pt>
                <c:pt idx="3355">
                  <c:v>6.5973378758326406</c:v>
                </c:pt>
                <c:pt idx="3356">
                  <c:v>5.5693776293088293</c:v>
                </c:pt>
                <c:pt idx="3357">
                  <c:v>7.4762449916951725</c:v>
                </c:pt>
                <c:pt idx="3358">
                  <c:v>5.9141195862586065</c:v>
                </c:pt>
                <c:pt idx="3359">
                  <c:v>7.3704618205752865</c:v>
                </c:pt>
                <c:pt idx="3360">
                  <c:v>6.6818486422855905</c:v>
                </c:pt>
                <c:pt idx="3361">
                  <c:v>6.5242483817371824</c:v>
                </c:pt>
                <c:pt idx="3362">
                  <c:v>5.8153607718477955</c:v>
                </c:pt>
                <c:pt idx="3363">
                  <c:v>8.3119035162980506</c:v>
                </c:pt>
                <c:pt idx="3364">
                  <c:v>5.4180258554548537</c:v>
                </c:pt>
                <c:pt idx="3365">
                  <c:v>6.3478359955927095</c:v>
                </c:pt>
                <c:pt idx="3366">
                  <c:v>6.4196182667119075</c:v>
                </c:pt>
                <c:pt idx="3367">
                  <c:v>6.8417349580736229</c:v>
                </c:pt>
                <c:pt idx="3368">
                  <c:v>6.261661484964721</c:v>
                </c:pt>
                <c:pt idx="3369">
                  <c:v>6.775321483572986</c:v>
                </c:pt>
                <c:pt idx="3370">
                  <c:v>7.1907869942110088</c:v>
                </c:pt>
                <c:pt idx="3371">
                  <c:v>7.338169791987383</c:v>
                </c:pt>
                <c:pt idx="3372">
                  <c:v>5.8783226501778314</c:v>
                </c:pt>
                <c:pt idx="3373">
                  <c:v>5.9980693580975197</c:v>
                </c:pt>
                <c:pt idx="3374">
                  <c:v>7.3892645743922074</c:v>
                </c:pt>
                <c:pt idx="3375">
                  <c:v>5.567034379739165</c:v>
                </c:pt>
                <c:pt idx="3376">
                  <c:v>7.191007023950152</c:v>
                </c:pt>
                <c:pt idx="3377">
                  <c:v>5.6065772076966649</c:v>
                </c:pt>
                <c:pt idx="3378">
                  <c:v>5.8152665406587296</c:v>
                </c:pt>
                <c:pt idx="3379">
                  <c:v>5.6386781598280704</c:v>
                </c:pt>
                <c:pt idx="3380">
                  <c:v>6.0449056462995525</c:v>
                </c:pt>
                <c:pt idx="3381">
                  <c:v>6.0729166763558444</c:v>
                </c:pt>
                <c:pt idx="3382">
                  <c:v>7.3215030639512619</c:v>
                </c:pt>
                <c:pt idx="3383">
                  <c:v>5.4167725860644582</c:v>
                </c:pt>
                <c:pt idx="3384">
                  <c:v>5.6618723964564275</c:v>
                </c:pt>
                <c:pt idx="3385">
                  <c:v>4.5108361877279775</c:v>
                </c:pt>
                <c:pt idx="3386">
                  <c:v>5.8122776286232085</c:v>
                </c:pt>
                <c:pt idx="3387">
                  <c:v>6.284965486202883</c:v>
                </c:pt>
                <c:pt idx="3388">
                  <c:v>5.5736723689211134</c:v>
                </c:pt>
                <c:pt idx="3389">
                  <c:v>6.5791488727029197</c:v>
                </c:pt>
                <c:pt idx="3390">
                  <c:v>6.3895735417842694</c:v>
                </c:pt>
                <c:pt idx="3391">
                  <c:v>4.4646768903880067</c:v>
                </c:pt>
                <c:pt idx="3392">
                  <c:v>5.8176705906772455</c:v>
                </c:pt>
                <c:pt idx="3393">
                  <c:v>4.7572747353320564</c:v>
                </c:pt>
                <c:pt idx="3394">
                  <c:v>6.9392889691754895</c:v>
                </c:pt>
                <c:pt idx="3395">
                  <c:v>6.7234283913311934</c:v>
                </c:pt>
                <c:pt idx="3396">
                  <c:v>6.3152057815115574</c:v>
                </c:pt>
                <c:pt idx="3397">
                  <c:v>7.5739987291440931</c:v>
                </c:pt>
                <c:pt idx="3398">
                  <c:v>5.8685682849034713</c:v>
                </c:pt>
                <c:pt idx="3399">
                  <c:v>5.8694441332144294</c:v>
                </c:pt>
                <c:pt idx="3400">
                  <c:v>7.2648013611135696</c:v>
                </c:pt>
                <c:pt idx="3401">
                  <c:v>5.9813603423969024</c:v>
                </c:pt>
                <c:pt idx="3402">
                  <c:v>5.9258399168117846</c:v>
                </c:pt>
                <c:pt idx="3403">
                  <c:v>6.6683298530084656</c:v>
                </c:pt>
                <c:pt idx="3404">
                  <c:v>6.7027405174553945</c:v>
                </c:pt>
                <c:pt idx="3405">
                  <c:v>5.4196880288451812</c:v>
                </c:pt>
                <c:pt idx="3406">
                  <c:v>6.3822291947433056</c:v>
                </c:pt>
                <c:pt idx="3407">
                  <c:v>4.7645563323552143</c:v>
                </c:pt>
                <c:pt idx="3408">
                  <c:v>5.3215855025949645</c:v>
                </c:pt>
                <c:pt idx="3409">
                  <c:v>5.5876108925134709</c:v>
                </c:pt>
                <c:pt idx="3410">
                  <c:v>5.5272684090931934</c:v>
                </c:pt>
                <c:pt idx="3411">
                  <c:v>6.3049174754028785</c:v>
                </c:pt>
                <c:pt idx="3412">
                  <c:v>5.5899616978622824</c:v>
                </c:pt>
                <c:pt idx="3413">
                  <c:v>6.3697322025691889</c:v>
                </c:pt>
                <c:pt idx="3414">
                  <c:v>5.9981360200889275</c:v>
                </c:pt>
                <c:pt idx="3415">
                  <c:v>5.0612108732130396</c:v>
                </c:pt>
                <c:pt idx="3416">
                  <c:v>5.5748595961713177</c:v>
                </c:pt>
                <c:pt idx="3417">
                  <c:v>5.5404431242207934</c:v>
                </c:pt>
                <c:pt idx="3418">
                  <c:v>4.8508190593481855</c:v>
                </c:pt>
                <c:pt idx="3419">
                  <c:v>5.0999913286180885</c:v>
                </c:pt>
                <c:pt idx="3420">
                  <c:v>5.8226186971156855</c:v>
                </c:pt>
                <c:pt idx="3421">
                  <c:v>6.1428089877671788</c:v>
                </c:pt>
                <c:pt idx="3422">
                  <c:v>5.8766122151917024</c:v>
                </c:pt>
                <c:pt idx="3423">
                  <c:v>4.9861582841100134</c:v>
                </c:pt>
                <c:pt idx="3424">
                  <c:v>6.9440829475394255</c:v>
                </c:pt>
                <c:pt idx="3425">
                  <c:v>6.0854531310190634</c:v>
                </c:pt>
                <c:pt idx="3426">
                  <c:v>6.0779528564421685</c:v>
                </c:pt>
                <c:pt idx="3427">
                  <c:v>6.3858779901835234</c:v>
                </c:pt>
                <c:pt idx="3428">
                  <c:v>6.0834918793668455</c:v>
                </c:pt>
                <c:pt idx="3429">
                  <c:v>6.5334824560666043</c:v>
                </c:pt>
                <c:pt idx="3430">
                  <c:v>6.2888357637766905</c:v>
                </c:pt>
                <c:pt idx="3431">
                  <c:v>6.4377852880220763</c:v>
                </c:pt>
                <c:pt idx="3432">
                  <c:v>4.9835218618553965</c:v>
                </c:pt>
                <c:pt idx="3433">
                  <c:v>6.7856451197705194</c:v>
                </c:pt>
                <c:pt idx="3434">
                  <c:v>4.7617905362529065</c:v>
                </c:pt>
                <c:pt idx="3435">
                  <c:v>5.6934744572640241</c:v>
                </c:pt>
                <c:pt idx="3436">
                  <c:v>6.0978198377214383</c:v>
                </c:pt>
                <c:pt idx="3437">
                  <c:v>6.7477457480373486</c:v>
                </c:pt>
                <c:pt idx="3438">
                  <c:v>4.8404031849322653</c:v>
                </c:pt>
                <c:pt idx="3439">
                  <c:v>5.6612402532033714</c:v>
                </c:pt>
                <c:pt idx="3440">
                  <c:v>5.4516435723168524</c:v>
                </c:pt>
                <c:pt idx="3441">
                  <c:v>5.5494692661119291</c:v>
                </c:pt>
                <c:pt idx="3442">
                  <c:v>5.5066974592930134</c:v>
                </c:pt>
                <c:pt idx="3443">
                  <c:v>6.9346761998893927</c:v>
                </c:pt>
                <c:pt idx="3444">
                  <c:v>5.6148048333628147</c:v>
                </c:pt>
                <c:pt idx="3445">
                  <c:v>5.9903723324940534</c:v>
                </c:pt>
                <c:pt idx="3446">
                  <c:v>6.6998664738797862</c:v>
                </c:pt>
                <c:pt idx="3447">
                  <c:v>5.7670757180210686</c:v>
                </c:pt>
                <c:pt idx="3448">
                  <c:v>4.6078489282663755</c:v>
                </c:pt>
                <c:pt idx="3449">
                  <c:v>6.3494413608140823</c:v>
                </c:pt>
                <c:pt idx="3450">
                  <c:v>4.8453089902320174</c:v>
                </c:pt>
                <c:pt idx="3451">
                  <c:v>5.6288053879192255</c:v>
                </c:pt>
                <c:pt idx="3452">
                  <c:v>6.5227837253484244</c:v>
                </c:pt>
                <c:pt idx="3453">
                  <c:v>4.9894661766563013</c:v>
                </c:pt>
                <c:pt idx="3454">
                  <c:v>6.7821590200736424</c:v>
                </c:pt>
                <c:pt idx="3455">
                  <c:v>5.9880166171668865</c:v>
                </c:pt>
                <c:pt idx="3456">
                  <c:v>5.6280378020745605</c:v>
                </c:pt>
                <c:pt idx="3457">
                  <c:v>4.639181712217936</c:v>
                </c:pt>
                <c:pt idx="3458">
                  <c:v>4.4719890859370679</c:v>
                </c:pt>
                <c:pt idx="3459">
                  <c:v>6.1242790637223541</c:v>
                </c:pt>
                <c:pt idx="3460">
                  <c:v>4.8904576110928044</c:v>
                </c:pt>
                <c:pt idx="3461">
                  <c:v>5.5701370178325798</c:v>
                </c:pt>
                <c:pt idx="3462">
                  <c:v>5.4062028481175384</c:v>
                </c:pt>
                <c:pt idx="3463">
                  <c:v>5.7625389870490755</c:v>
                </c:pt>
                <c:pt idx="3464">
                  <c:v>5.5628872370129621</c:v>
                </c:pt>
                <c:pt idx="3465">
                  <c:v>5.2387761238185524</c:v>
                </c:pt>
                <c:pt idx="3466">
                  <c:v>5.4383890661183161</c:v>
                </c:pt>
                <c:pt idx="3467">
                  <c:v>4.7173196117324565</c:v>
                </c:pt>
                <c:pt idx="3468">
                  <c:v>5.7500081349002574</c:v>
                </c:pt>
                <c:pt idx="3469">
                  <c:v>5.8676388790761376</c:v>
                </c:pt>
                <c:pt idx="3470">
                  <c:v>5.1298641278800261</c:v>
                </c:pt>
                <c:pt idx="3471">
                  <c:v>5.0509959723285345</c:v>
                </c:pt>
                <c:pt idx="3472">
                  <c:v>5.1779254241029475</c:v>
                </c:pt>
                <c:pt idx="3473">
                  <c:v>6.2289900909595364</c:v>
                </c:pt>
                <c:pt idx="3474">
                  <c:v>6.9213821390268624</c:v>
                </c:pt>
                <c:pt idx="3475">
                  <c:v>6.0820671019309724</c:v>
                </c:pt>
                <c:pt idx="3476">
                  <c:v>4.486747787084413</c:v>
                </c:pt>
                <c:pt idx="3477">
                  <c:v>5.1817762211218925</c:v>
                </c:pt>
                <c:pt idx="3478">
                  <c:v>5.9424739381136114</c:v>
                </c:pt>
                <c:pt idx="3479">
                  <c:v>5.5976928219561879</c:v>
                </c:pt>
                <c:pt idx="3480">
                  <c:v>5.7984717968407073</c:v>
                </c:pt>
                <c:pt idx="3481">
                  <c:v>5.4418460418332524</c:v>
                </c:pt>
                <c:pt idx="3482">
                  <c:v>5.0779016968570785</c:v>
                </c:pt>
                <c:pt idx="3483">
                  <c:v>5.4777390793036194</c:v>
                </c:pt>
                <c:pt idx="3484">
                  <c:v>4.6722019186413704</c:v>
                </c:pt>
                <c:pt idx="3485">
                  <c:v>4.9726308850209024</c:v>
                </c:pt>
                <c:pt idx="3486">
                  <c:v>5.8949786797103645</c:v>
                </c:pt>
                <c:pt idx="3487">
                  <c:v>5.6703702907809284</c:v>
                </c:pt>
                <c:pt idx="3488">
                  <c:v>5.1621968640886244</c:v>
                </c:pt>
                <c:pt idx="3489">
                  <c:v>5.9536687584413821</c:v>
                </c:pt>
                <c:pt idx="3490">
                  <c:v>6.00036635881842</c:v>
                </c:pt>
                <c:pt idx="3491">
                  <c:v>5.9470972355795197</c:v>
                </c:pt>
                <c:pt idx="3492">
                  <c:v>6.3063336082960681</c:v>
                </c:pt>
                <c:pt idx="3493">
                  <c:v>5.9392979670727089</c:v>
                </c:pt>
                <c:pt idx="3494">
                  <c:v>5.7914195859005524</c:v>
                </c:pt>
                <c:pt idx="3495">
                  <c:v>5.8468715459279395</c:v>
                </c:pt>
                <c:pt idx="3496">
                  <c:v>5.1499313272346985</c:v>
                </c:pt>
                <c:pt idx="3497">
                  <c:v>6.7429928605467655</c:v>
                </c:pt>
                <c:pt idx="3498">
                  <c:v>5.6781055411154027</c:v>
                </c:pt>
                <c:pt idx="3499">
                  <c:v>4.7295398596324345</c:v>
                </c:pt>
                <c:pt idx="3500">
                  <c:v>4.7732352792873805</c:v>
                </c:pt>
                <c:pt idx="3501">
                  <c:v>4.2344043471871045</c:v>
                </c:pt>
                <c:pt idx="3502">
                  <c:v>5.2698439038523981</c:v>
                </c:pt>
                <c:pt idx="3503">
                  <c:v>5.9377956364384845</c:v>
                </c:pt>
                <c:pt idx="3504">
                  <c:v>3.4626442331346525</c:v>
                </c:pt>
                <c:pt idx="3505">
                  <c:v>4.9115249685298785</c:v>
                </c:pt>
                <c:pt idx="3506">
                  <c:v>4.6752484421644533</c:v>
                </c:pt>
                <c:pt idx="3507">
                  <c:v>5.8709632208069706</c:v>
                </c:pt>
                <c:pt idx="3508">
                  <c:v>4.7968191938114124</c:v>
                </c:pt>
                <c:pt idx="3509">
                  <c:v>4.9103964480878384</c:v>
                </c:pt>
                <c:pt idx="3510">
                  <c:v>5.5954266922580294</c:v>
                </c:pt>
                <c:pt idx="3511">
                  <c:v>5.3328739716400815</c:v>
                </c:pt>
                <c:pt idx="3512">
                  <c:v>5.0276667586876105</c:v>
                </c:pt>
                <c:pt idx="3513">
                  <c:v>5.7856906548953724</c:v>
                </c:pt>
                <c:pt idx="3514">
                  <c:v>5.6166604718316524</c:v>
                </c:pt>
                <c:pt idx="3515">
                  <c:v>4.9042883991131534</c:v>
                </c:pt>
                <c:pt idx="3516">
                  <c:v>5.2401721937117438</c:v>
                </c:pt>
                <c:pt idx="3517">
                  <c:v>5.4275201611543382</c:v>
                </c:pt>
                <c:pt idx="3518">
                  <c:v>5.2584831684087066</c:v>
                </c:pt>
                <c:pt idx="3519">
                  <c:v>4.9127095567341321</c:v>
                </c:pt>
                <c:pt idx="3520">
                  <c:v>5.2323007308588494</c:v>
                </c:pt>
                <c:pt idx="3521">
                  <c:v>5.4293870085242819</c:v>
                </c:pt>
                <c:pt idx="3522">
                  <c:v>5.2138103462386765</c:v>
                </c:pt>
                <c:pt idx="3523">
                  <c:v>5.4846083379211974</c:v>
                </c:pt>
                <c:pt idx="3524">
                  <c:v>5.2416087913600231</c:v>
                </c:pt>
                <c:pt idx="3525">
                  <c:v>4.5459395834980274</c:v>
                </c:pt>
                <c:pt idx="3526">
                  <c:v>5.571491529738978</c:v>
                </c:pt>
                <c:pt idx="3527">
                  <c:v>4.6748834042036114</c:v>
                </c:pt>
                <c:pt idx="3528">
                  <c:v>6.1089508603503946</c:v>
                </c:pt>
                <c:pt idx="3529">
                  <c:v>5.7087703767386175</c:v>
                </c:pt>
                <c:pt idx="3530">
                  <c:v>5.1778816271839645</c:v>
                </c:pt>
                <c:pt idx="3531">
                  <c:v>6.0925044664747645</c:v>
                </c:pt>
                <c:pt idx="3532">
                  <c:v>5.1937912342411163</c:v>
                </c:pt>
                <c:pt idx="3533">
                  <c:v>4.8863901370270684</c:v>
                </c:pt>
                <c:pt idx="3534">
                  <c:v>6.3248752974881253</c:v>
                </c:pt>
                <c:pt idx="3535">
                  <c:v>5.9119233632944423</c:v>
                </c:pt>
                <c:pt idx="3536">
                  <c:v>5.9962867419929324</c:v>
                </c:pt>
                <c:pt idx="3537">
                  <c:v>6.5509464808266094</c:v>
                </c:pt>
                <c:pt idx="3538">
                  <c:v>4.8676771995165726</c:v>
                </c:pt>
                <c:pt idx="3539">
                  <c:v>4.5132462285309654</c:v>
                </c:pt>
                <c:pt idx="3540">
                  <c:v>5.5378292380954255</c:v>
                </c:pt>
                <c:pt idx="3541">
                  <c:v>5.42730054283592</c:v>
                </c:pt>
                <c:pt idx="3542">
                  <c:v>5.1108945695736345</c:v>
                </c:pt>
                <c:pt idx="3543">
                  <c:v>4.4089498373640374</c:v>
                </c:pt>
                <c:pt idx="3544">
                  <c:v>4.4153360625541573</c:v>
                </c:pt>
                <c:pt idx="3545">
                  <c:v>6.113549255855367</c:v>
                </c:pt>
                <c:pt idx="3546">
                  <c:v>4.8030628613592876</c:v>
                </c:pt>
                <c:pt idx="3547">
                  <c:v>4.5290760766783045</c:v>
                </c:pt>
                <c:pt idx="3548">
                  <c:v>5.5602370165859245</c:v>
                </c:pt>
                <c:pt idx="3549">
                  <c:v>6.1644833913153665</c:v>
                </c:pt>
                <c:pt idx="3550">
                  <c:v>4.8654712980099255</c:v>
                </c:pt>
                <c:pt idx="3551">
                  <c:v>4.7315387442483114</c:v>
                </c:pt>
                <c:pt idx="3552">
                  <c:v>4.9707908807047021</c:v>
                </c:pt>
                <c:pt idx="3553">
                  <c:v>5.9538390866675392</c:v>
                </c:pt>
                <c:pt idx="3554">
                  <c:v>4.7172337717951489</c:v>
                </c:pt>
                <c:pt idx="3555">
                  <c:v>5.2145050123318395</c:v>
                </c:pt>
                <c:pt idx="3556">
                  <c:v>5.4828028277477445</c:v>
                </c:pt>
                <c:pt idx="3557">
                  <c:v>5.6983326827829082</c:v>
                </c:pt>
                <c:pt idx="3558">
                  <c:v>5.6803035062229466</c:v>
                </c:pt>
                <c:pt idx="3559">
                  <c:v>4.5509582685648855</c:v>
                </c:pt>
                <c:pt idx="3560">
                  <c:v>4.719486240510876</c:v>
                </c:pt>
                <c:pt idx="3561">
                  <c:v>5.7303827065180482</c:v>
                </c:pt>
                <c:pt idx="3562">
                  <c:v>5.7704701675262005</c:v>
                </c:pt>
                <c:pt idx="3563">
                  <c:v>5.9643019232428722</c:v>
                </c:pt>
                <c:pt idx="3564">
                  <c:v>5.4750334192995904</c:v>
                </c:pt>
                <c:pt idx="3565">
                  <c:v>5.3538389072917445</c:v>
                </c:pt>
                <c:pt idx="3566">
                  <c:v>6.0290665417312663</c:v>
                </c:pt>
                <c:pt idx="3567">
                  <c:v>4.4904437657869529</c:v>
                </c:pt>
                <c:pt idx="3568">
                  <c:v>6.1983478616408405</c:v>
                </c:pt>
                <c:pt idx="3569">
                  <c:v>5.4848884875140582</c:v>
                </c:pt>
                <c:pt idx="3570">
                  <c:v>4.6893851224883702</c:v>
                </c:pt>
                <c:pt idx="3571">
                  <c:v>5.672834975225709</c:v>
                </c:pt>
                <c:pt idx="3572">
                  <c:v>4.0945858021121255</c:v>
                </c:pt>
                <c:pt idx="3573">
                  <c:v>5.9599042449405415</c:v>
                </c:pt>
                <c:pt idx="3574">
                  <c:v>4.4733640815764923</c:v>
                </c:pt>
                <c:pt idx="3575">
                  <c:v>4.5781341345595115</c:v>
                </c:pt>
                <c:pt idx="3576">
                  <c:v>5.7961125369891855</c:v>
                </c:pt>
                <c:pt idx="3577">
                  <c:v>4.4144706196449075</c:v>
                </c:pt>
                <c:pt idx="3578">
                  <c:v>7.5386853288817575</c:v>
                </c:pt>
                <c:pt idx="3579">
                  <c:v>4.2338737129334429</c:v>
                </c:pt>
                <c:pt idx="3580">
                  <c:v>4.9009207312015439</c:v>
                </c:pt>
                <c:pt idx="3581">
                  <c:v>4.7405318105368455</c:v>
                </c:pt>
                <c:pt idx="3582">
                  <c:v>5.4446985426817394</c:v>
                </c:pt>
                <c:pt idx="3583">
                  <c:v>4.7763546610242891</c:v>
                </c:pt>
                <c:pt idx="3584">
                  <c:v>4.8374770091482775</c:v>
                </c:pt>
                <c:pt idx="3585">
                  <c:v>5.9788406622113524</c:v>
                </c:pt>
                <c:pt idx="3586">
                  <c:v>5.1587134387252265</c:v>
                </c:pt>
                <c:pt idx="3587">
                  <c:v>4.924602331800414</c:v>
                </c:pt>
                <c:pt idx="3588">
                  <c:v>5.2984280349564274</c:v>
                </c:pt>
                <c:pt idx="3589">
                  <c:v>5.6064739841298934</c:v>
                </c:pt>
                <c:pt idx="3590">
                  <c:v>7.598860280407937</c:v>
                </c:pt>
                <c:pt idx="3591">
                  <c:v>5.2691854565455252</c:v>
                </c:pt>
                <c:pt idx="3592">
                  <c:v>6.4043913466271638</c:v>
                </c:pt>
                <c:pt idx="3593">
                  <c:v>5.3641178243070735</c:v>
                </c:pt>
                <c:pt idx="3594">
                  <c:v>6.0896758833208793</c:v>
                </c:pt>
                <c:pt idx="3595">
                  <c:v>5.9549412177849685</c:v>
                </c:pt>
                <c:pt idx="3596">
                  <c:v>5.9347194442117006</c:v>
                </c:pt>
                <c:pt idx="3597">
                  <c:v>5.9036746562223854</c:v>
                </c:pt>
                <c:pt idx="3598">
                  <c:v>5.0455444500527262</c:v>
                </c:pt>
                <c:pt idx="3599">
                  <c:v>5.4863202340753814</c:v>
                </c:pt>
                <c:pt idx="3600">
                  <c:v>4.7510221504561834</c:v>
                </c:pt>
                <c:pt idx="3601">
                  <c:v>5.0323445143446914</c:v>
                </c:pt>
                <c:pt idx="3602">
                  <c:v>4.8582431618761994</c:v>
                </c:pt>
                <c:pt idx="3603">
                  <c:v>6.3651453200573345</c:v>
                </c:pt>
                <c:pt idx="3604">
                  <c:v>4.2785423217217424</c:v>
                </c:pt>
                <c:pt idx="3605">
                  <c:v>4.1596741555502419</c:v>
                </c:pt>
                <c:pt idx="3606">
                  <c:v>4.8052744560446552</c:v>
                </c:pt>
                <c:pt idx="3607">
                  <c:v>4.7045146403343665</c:v>
                </c:pt>
                <c:pt idx="3608">
                  <c:v>4.6343706826549704</c:v>
                </c:pt>
                <c:pt idx="3609">
                  <c:v>4.7261014767121319</c:v>
                </c:pt>
                <c:pt idx="3610">
                  <c:v>4.7269588371826945</c:v>
                </c:pt>
                <c:pt idx="3611">
                  <c:v>5.2908658487065345</c:v>
                </c:pt>
                <c:pt idx="3612">
                  <c:v>4.2354842022078243</c:v>
                </c:pt>
                <c:pt idx="3613">
                  <c:v>5.1409011076704765</c:v>
                </c:pt>
                <c:pt idx="3614">
                  <c:v>5.237871818192116</c:v>
                </c:pt>
                <c:pt idx="3615">
                  <c:v>5.077265308210583</c:v>
                </c:pt>
                <c:pt idx="3616">
                  <c:v>5.6201277407175345</c:v>
                </c:pt>
                <c:pt idx="3617">
                  <c:v>4.9674462473090255</c:v>
                </c:pt>
                <c:pt idx="3618">
                  <c:v>4.7523415320371774</c:v>
                </c:pt>
                <c:pt idx="3619">
                  <c:v>4.4687236958777001</c:v>
                </c:pt>
                <c:pt idx="3620">
                  <c:v>5.9446034669179779</c:v>
                </c:pt>
                <c:pt idx="3621">
                  <c:v>4.5813638309532134</c:v>
                </c:pt>
                <c:pt idx="3622">
                  <c:v>5.8502246803313334</c:v>
                </c:pt>
                <c:pt idx="3623">
                  <c:v>5.3986458810122588</c:v>
                </c:pt>
                <c:pt idx="3624">
                  <c:v>4.8786342429259655</c:v>
                </c:pt>
                <c:pt idx="3625">
                  <c:v>4.8624762468783285</c:v>
                </c:pt>
                <c:pt idx="3626">
                  <c:v>4.7464875512884666</c:v>
                </c:pt>
                <c:pt idx="3627">
                  <c:v>4.300915241291527</c:v>
                </c:pt>
                <c:pt idx="3628">
                  <c:v>5.6302316396836813</c:v>
                </c:pt>
                <c:pt idx="3629">
                  <c:v>4.4496140546665544</c:v>
                </c:pt>
                <c:pt idx="3630">
                  <c:v>4.9279254613112355</c:v>
                </c:pt>
                <c:pt idx="3631">
                  <c:v>5.3824514872057145</c:v>
                </c:pt>
                <c:pt idx="3632">
                  <c:v>5.5079503563388243</c:v>
                </c:pt>
                <c:pt idx="3633">
                  <c:v>5.2959068209013855</c:v>
                </c:pt>
                <c:pt idx="3634">
                  <c:v>6.0806595962731524</c:v>
                </c:pt>
                <c:pt idx="3635">
                  <c:v>6.8257918489951255</c:v>
                </c:pt>
                <c:pt idx="3636">
                  <c:v>5.5307786637000111</c:v>
                </c:pt>
                <c:pt idx="3637">
                  <c:v>4.2739663944091077</c:v>
                </c:pt>
                <c:pt idx="3638">
                  <c:v>5.0772128351499859</c:v>
                </c:pt>
                <c:pt idx="3639">
                  <c:v>5.7346525787439306</c:v>
                </c:pt>
                <c:pt idx="3640">
                  <c:v>4.7489683212967462</c:v>
                </c:pt>
                <c:pt idx="3641">
                  <c:v>4.9268839540187299</c:v>
                </c:pt>
                <c:pt idx="3642">
                  <c:v>4.7024654461913036</c:v>
                </c:pt>
                <c:pt idx="3643">
                  <c:v>5.8290767580073855</c:v>
                </c:pt>
                <c:pt idx="3644">
                  <c:v>4.7436620919390053</c:v>
                </c:pt>
                <c:pt idx="3645">
                  <c:v>4.8812665227714573</c:v>
                </c:pt>
                <c:pt idx="3646">
                  <c:v>5.2171930867122462</c:v>
                </c:pt>
                <c:pt idx="3647">
                  <c:v>4.9999976905156984</c:v>
                </c:pt>
                <c:pt idx="3648">
                  <c:v>4.7966552730523082</c:v>
                </c:pt>
                <c:pt idx="3649">
                  <c:v>5.6656005849652376</c:v>
                </c:pt>
                <c:pt idx="3650">
                  <c:v>5.2296667892581796</c:v>
                </c:pt>
                <c:pt idx="3651">
                  <c:v>4.7199781176805828</c:v>
                </c:pt>
                <c:pt idx="3652">
                  <c:v>3.5543248612916223</c:v>
                </c:pt>
                <c:pt idx="3653">
                  <c:v>4.650092587899354</c:v>
                </c:pt>
                <c:pt idx="3654">
                  <c:v>5.2030840404641214</c:v>
                </c:pt>
                <c:pt idx="3655">
                  <c:v>4.9595992522122874</c:v>
                </c:pt>
                <c:pt idx="3656">
                  <c:v>5.2950967149693424</c:v>
                </c:pt>
                <c:pt idx="3657">
                  <c:v>4.5444087029648834</c:v>
                </c:pt>
                <c:pt idx="3658">
                  <c:v>4.6338554114778674</c:v>
                </c:pt>
                <c:pt idx="3659">
                  <c:v>4.6428015016990445</c:v>
                </c:pt>
                <c:pt idx="3660">
                  <c:v>4.9304795111686524</c:v>
                </c:pt>
                <c:pt idx="3661">
                  <c:v>4.8498822001037274</c:v>
                </c:pt>
                <c:pt idx="3662">
                  <c:v>5.0183442164722045</c:v>
                </c:pt>
                <c:pt idx="3663">
                  <c:v>5.3238246297991365</c:v>
                </c:pt>
                <c:pt idx="3664">
                  <c:v>4.9675282574975332</c:v>
                </c:pt>
                <c:pt idx="3665">
                  <c:v>5.2437779285921904</c:v>
                </c:pt>
                <c:pt idx="3666">
                  <c:v>5.4266439394834993</c:v>
                </c:pt>
                <c:pt idx="3667">
                  <c:v>4.8373828002888395</c:v>
                </c:pt>
                <c:pt idx="3668">
                  <c:v>4.4759673963696134</c:v>
                </c:pt>
                <c:pt idx="3669">
                  <c:v>5.8518833193651885</c:v>
                </c:pt>
                <c:pt idx="3670">
                  <c:v>5.8835017499757845</c:v>
                </c:pt>
                <c:pt idx="3671">
                  <c:v>4.4247255992510475</c:v>
                </c:pt>
                <c:pt idx="3672">
                  <c:v>5.9133984866989824</c:v>
                </c:pt>
                <c:pt idx="3673">
                  <c:v>5.3038032242894815</c:v>
                </c:pt>
                <c:pt idx="3674">
                  <c:v>4.7985761191301162</c:v>
                </c:pt>
                <c:pt idx="3675">
                  <c:v>4.2432479300997938</c:v>
                </c:pt>
                <c:pt idx="3676">
                  <c:v>4.9094308203042036</c:v>
                </c:pt>
                <c:pt idx="3677">
                  <c:v>5.2836707786227324</c:v>
                </c:pt>
                <c:pt idx="3678">
                  <c:v>5.1233252733423855</c:v>
                </c:pt>
                <c:pt idx="3679">
                  <c:v>4.5455179401983745</c:v>
                </c:pt>
                <c:pt idx="3680">
                  <c:v>5.5376231059059124</c:v>
                </c:pt>
                <c:pt idx="3681">
                  <c:v>3.9211758897545987</c:v>
                </c:pt>
                <c:pt idx="3682">
                  <c:v>3.8989131675674242</c:v>
                </c:pt>
                <c:pt idx="3683">
                  <c:v>4.3630099124883195</c:v>
                </c:pt>
                <c:pt idx="3684">
                  <c:v>4.3067453201875106</c:v>
                </c:pt>
                <c:pt idx="3685">
                  <c:v>5.5056703776128497</c:v>
                </c:pt>
                <c:pt idx="3686">
                  <c:v>4.1900143048334755</c:v>
                </c:pt>
                <c:pt idx="3687">
                  <c:v>4.3231956742735367</c:v>
                </c:pt>
                <c:pt idx="3688">
                  <c:v>4.7854645806391911</c:v>
                </c:pt>
                <c:pt idx="3689">
                  <c:v>4.6627919382543075</c:v>
                </c:pt>
                <c:pt idx="3690">
                  <c:v>6.1819083649390851</c:v>
                </c:pt>
                <c:pt idx="3691">
                  <c:v>4.6098681402808994</c:v>
                </c:pt>
                <c:pt idx="3692">
                  <c:v>5.7453212878958428</c:v>
                </c:pt>
                <c:pt idx="3693">
                  <c:v>5.37257829565905</c:v>
                </c:pt>
                <c:pt idx="3694">
                  <c:v>3.8459529864027777</c:v>
                </c:pt>
                <c:pt idx="3695">
                  <c:v>4.6276528282498752</c:v>
                </c:pt>
                <c:pt idx="3696">
                  <c:v>5.2255600629156485</c:v>
                </c:pt>
                <c:pt idx="3697">
                  <c:v>4.7625050190194296</c:v>
                </c:pt>
                <c:pt idx="3698">
                  <c:v>5.9053486549668834</c:v>
                </c:pt>
                <c:pt idx="3699">
                  <c:v>5.7451435787137566</c:v>
                </c:pt>
                <c:pt idx="3700">
                  <c:v>5.9345614344053423</c:v>
                </c:pt>
                <c:pt idx="3701">
                  <c:v>4.7087302696917845</c:v>
                </c:pt>
                <c:pt idx="3702">
                  <c:v>4.3719286434128914</c:v>
                </c:pt>
                <c:pt idx="3703">
                  <c:v>5.3035259047824166</c:v>
                </c:pt>
                <c:pt idx="3704">
                  <c:v>4.3530328201041684</c:v>
                </c:pt>
                <c:pt idx="3705">
                  <c:v>5.5650795267231485</c:v>
                </c:pt>
                <c:pt idx="3706">
                  <c:v>6.3291044826684555</c:v>
                </c:pt>
                <c:pt idx="3707">
                  <c:v>4.7777638131395914</c:v>
                </c:pt>
                <c:pt idx="3708">
                  <c:v>4.403553191753419</c:v>
                </c:pt>
                <c:pt idx="3709">
                  <c:v>4.2373139750843984</c:v>
                </c:pt>
                <c:pt idx="3710">
                  <c:v>5.2650243337387765</c:v>
                </c:pt>
                <c:pt idx="3711">
                  <c:v>5.2527346764412437</c:v>
                </c:pt>
                <c:pt idx="3712">
                  <c:v>4.5858097151622434</c:v>
                </c:pt>
                <c:pt idx="3713">
                  <c:v>5.7685517484266695</c:v>
                </c:pt>
                <c:pt idx="3714">
                  <c:v>4.8178817986263045</c:v>
                </c:pt>
                <c:pt idx="3715">
                  <c:v>4.3592342379847775</c:v>
                </c:pt>
                <c:pt idx="3716">
                  <c:v>4.5387464422011643</c:v>
                </c:pt>
                <c:pt idx="3717">
                  <c:v>4.3927483919880732</c:v>
                </c:pt>
                <c:pt idx="3718">
                  <c:v>4.0256089055790714</c:v>
                </c:pt>
                <c:pt idx="3719">
                  <c:v>4.9314046095937094</c:v>
                </c:pt>
                <c:pt idx="3720">
                  <c:v>5.0371623706048894</c:v>
                </c:pt>
                <c:pt idx="3721">
                  <c:v>4.9113988820314534</c:v>
                </c:pt>
                <c:pt idx="3722">
                  <c:v>5.6968144980263755</c:v>
                </c:pt>
                <c:pt idx="3723">
                  <c:v>4.5726321222676134</c:v>
                </c:pt>
                <c:pt idx="3724">
                  <c:v>4.6019412116638954</c:v>
                </c:pt>
                <c:pt idx="3725">
                  <c:v>5.2939364367475745</c:v>
                </c:pt>
                <c:pt idx="3726">
                  <c:v>4.544676104923683</c:v>
                </c:pt>
                <c:pt idx="3727">
                  <c:v>4.2497499064861524</c:v>
                </c:pt>
                <c:pt idx="3728">
                  <c:v>5.0775656824961324</c:v>
                </c:pt>
                <c:pt idx="3729">
                  <c:v>4.4942946535778043</c:v>
                </c:pt>
                <c:pt idx="3730">
                  <c:v>4.5726279618777115</c:v>
                </c:pt>
                <c:pt idx="3731">
                  <c:v>4.5709615149513114</c:v>
                </c:pt>
                <c:pt idx="3732">
                  <c:v>4.7252727032486934</c:v>
                </c:pt>
                <c:pt idx="3733">
                  <c:v>4.9599827567603372</c:v>
                </c:pt>
                <c:pt idx="3734">
                  <c:v>4.1796908498547882</c:v>
                </c:pt>
                <c:pt idx="3735">
                  <c:v>5.8267689394796713</c:v>
                </c:pt>
                <c:pt idx="3736">
                  <c:v>4.7894083688211904</c:v>
                </c:pt>
                <c:pt idx="3737">
                  <c:v>4.4908413843394133</c:v>
                </c:pt>
                <c:pt idx="3738">
                  <c:v>4.7067796561845174</c:v>
                </c:pt>
                <c:pt idx="3739">
                  <c:v>4.6085991167098381</c:v>
                </c:pt>
                <c:pt idx="3740">
                  <c:v>6.1503331792925948</c:v>
                </c:pt>
                <c:pt idx="3741">
                  <c:v>4.0628898894508945</c:v>
                </c:pt>
                <c:pt idx="3742">
                  <c:v>4.8447436086803597</c:v>
                </c:pt>
                <c:pt idx="3743">
                  <c:v>3.8610941441080677</c:v>
                </c:pt>
                <c:pt idx="3744">
                  <c:v>5.4229892848245189</c:v>
                </c:pt>
                <c:pt idx="3745">
                  <c:v>5.6387942600918715</c:v>
                </c:pt>
                <c:pt idx="3746">
                  <c:v>5.1732559004926593</c:v>
                </c:pt>
                <c:pt idx="3747">
                  <c:v>5.8867980005891924</c:v>
                </c:pt>
                <c:pt idx="3748">
                  <c:v>4.8157580859898124</c:v>
                </c:pt>
                <c:pt idx="3749">
                  <c:v>4.4562206324778524</c:v>
                </c:pt>
                <c:pt idx="3750">
                  <c:v>3.9319739934992395</c:v>
                </c:pt>
                <c:pt idx="3751">
                  <c:v>4.8376909587317085</c:v>
                </c:pt>
                <c:pt idx="3752">
                  <c:v>4.7792667569760434</c:v>
                </c:pt>
                <c:pt idx="3753">
                  <c:v>4.8523109617241795</c:v>
                </c:pt>
                <c:pt idx="3754">
                  <c:v>5.9369167606881792</c:v>
                </c:pt>
                <c:pt idx="3755">
                  <c:v>4.1261141534266832</c:v>
                </c:pt>
                <c:pt idx="3756">
                  <c:v>4.5145411660843955</c:v>
                </c:pt>
                <c:pt idx="3757">
                  <c:v>3.7557319669770348</c:v>
                </c:pt>
                <c:pt idx="3758">
                  <c:v>6.0030986495505569</c:v>
                </c:pt>
                <c:pt idx="3759">
                  <c:v>5.5108147582318745</c:v>
                </c:pt>
                <c:pt idx="3760">
                  <c:v>5.4276736250525994</c:v>
                </c:pt>
                <c:pt idx="3761">
                  <c:v>4.5732825689509236</c:v>
                </c:pt>
                <c:pt idx="3762">
                  <c:v>4.3290784077404165</c:v>
                </c:pt>
                <c:pt idx="3763">
                  <c:v>4.9031833606229549</c:v>
                </c:pt>
                <c:pt idx="3764">
                  <c:v>4.7841157804567676</c:v>
                </c:pt>
                <c:pt idx="3765">
                  <c:v>4.7693279804784492</c:v>
                </c:pt>
                <c:pt idx="3766">
                  <c:v>5.5978541374569231</c:v>
                </c:pt>
                <c:pt idx="3767">
                  <c:v>5.1293980960477059</c:v>
                </c:pt>
                <c:pt idx="3768">
                  <c:v>5.1506881810611134</c:v>
                </c:pt>
                <c:pt idx="3769">
                  <c:v>4.8878534036454306</c:v>
                </c:pt>
                <c:pt idx="3770">
                  <c:v>4.6215702178627245</c:v>
                </c:pt>
                <c:pt idx="3771">
                  <c:v>3.9940765405937837</c:v>
                </c:pt>
                <c:pt idx="3772">
                  <c:v>4.6533413061652755</c:v>
                </c:pt>
                <c:pt idx="3773">
                  <c:v>4.9716573996942719</c:v>
                </c:pt>
                <c:pt idx="3774">
                  <c:v>4.2931322707446471</c:v>
                </c:pt>
                <c:pt idx="3775">
                  <c:v>4.3767152731940371</c:v>
                </c:pt>
                <c:pt idx="3776">
                  <c:v>4.8193017817583534</c:v>
                </c:pt>
                <c:pt idx="3777">
                  <c:v>3.8192228741179988</c:v>
                </c:pt>
                <c:pt idx="3778">
                  <c:v>4.1730652395230186</c:v>
                </c:pt>
                <c:pt idx="3779">
                  <c:v>4.4719737194537847</c:v>
                </c:pt>
                <c:pt idx="3780">
                  <c:v>4.5490768384832476</c:v>
                </c:pt>
                <c:pt idx="3781">
                  <c:v>5.4216831345080934</c:v>
                </c:pt>
                <c:pt idx="3782">
                  <c:v>5.2082839593207026</c:v>
                </c:pt>
                <c:pt idx="3783">
                  <c:v>4.8146535372014645</c:v>
                </c:pt>
                <c:pt idx="3784">
                  <c:v>5.5624795284203055</c:v>
                </c:pt>
                <c:pt idx="3785">
                  <c:v>4.7119064979116594</c:v>
                </c:pt>
                <c:pt idx="3786">
                  <c:v>3.9438503933159788</c:v>
                </c:pt>
                <c:pt idx="3787">
                  <c:v>4.4679919269962243</c:v>
                </c:pt>
                <c:pt idx="3788">
                  <c:v>4.7677222213843704</c:v>
                </c:pt>
                <c:pt idx="3789">
                  <c:v>4.2135128592811775</c:v>
                </c:pt>
                <c:pt idx="3790">
                  <c:v>5.4700606420555324</c:v>
                </c:pt>
                <c:pt idx="3791">
                  <c:v>5.1615722535686945</c:v>
                </c:pt>
                <c:pt idx="3792">
                  <c:v>5.0253923480196478</c:v>
                </c:pt>
                <c:pt idx="3793">
                  <c:v>4.719948686600298</c:v>
                </c:pt>
                <c:pt idx="3794">
                  <c:v>4.4290546384176261</c:v>
                </c:pt>
                <c:pt idx="3795">
                  <c:v>4.2788778652046524</c:v>
                </c:pt>
                <c:pt idx="3796">
                  <c:v>4.4351282176503535</c:v>
                </c:pt>
                <c:pt idx="3797">
                  <c:v>4.2329689183318084</c:v>
                </c:pt>
                <c:pt idx="3798">
                  <c:v>3.6573926417651412</c:v>
                </c:pt>
                <c:pt idx="3799">
                  <c:v>3.9984588275016177</c:v>
                </c:pt>
                <c:pt idx="3800">
                  <c:v>4.6681933102065365</c:v>
                </c:pt>
                <c:pt idx="3801">
                  <c:v>5.2184196607773465</c:v>
                </c:pt>
                <c:pt idx="3802">
                  <c:v>4.3748299329068185</c:v>
                </c:pt>
                <c:pt idx="3803">
                  <c:v>5.3736103962271722</c:v>
                </c:pt>
                <c:pt idx="3804">
                  <c:v>5.7403441366548584</c:v>
                </c:pt>
                <c:pt idx="3805">
                  <c:v>4.5195850453549795</c:v>
                </c:pt>
                <c:pt idx="3806">
                  <c:v>5.0656040419775055</c:v>
                </c:pt>
                <c:pt idx="3807">
                  <c:v>4.9173226689894385</c:v>
                </c:pt>
                <c:pt idx="3808">
                  <c:v>3.6732522771088321</c:v>
                </c:pt>
                <c:pt idx="3809">
                  <c:v>4.6928412166940046</c:v>
                </c:pt>
                <c:pt idx="3810">
                  <c:v>4.7955069966079265</c:v>
                </c:pt>
                <c:pt idx="3811">
                  <c:v>4.6558249980504671</c:v>
                </c:pt>
                <c:pt idx="3812">
                  <c:v>5.0851160473209118</c:v>
                </c:pt>
                <c:pt idx="3813">
                  <c:v>4.4326273489060304</c:v>
                </c:pt>
                <c:pt idx="3814">
                  <c:v>4.6307818284556275</c:v>
                </c:pt>
                <c:pt idx="3815">
                  <c:v>5.1469336016172855</c:v>
                </c:pt>
                <c:pt idx="3816">
                  <c:v>4.5928222393620945</c:v>
                </c:pt>
                <c:pt idx="3817">
                  <c:v>4.2825871237027684</c:v>
                </c:pt>
                <c:pt idx="3818">
                  <c:v>4.7205477334509141</c:v>
                </c:pt>
                <c:pt idx="3819">
                  <c:v>4.8718612830731018</c:v>
                </c:pt>
                <c:pt idx="3820">
                  <c:v>5.6647709873944665</c:v>
                </c:pt>
                <c:pt idx="3821">
                  <c:v>4.3753479385043734</c:v>
                </c:pt>
                <c:pt idx="3822">
                  <c:v>4.7903814728680896</c:v>
                </c:pt>
                <c:pt idx="3823">
                  <c:v>4.8360520359559764</c:v>
                </c:pt>
                <c:pt idx="3824">
                  <c:v>5.1991290626681774</c:v>
                </c:pt>
                <c:pt idx="3825">
                  <c:v>3.9782242084720223</c:v>
                </c:pt>
                <c:pt idx="3826">
                  <c:v>5.0064983198067878</c:v>
                </c:pt>
                <c:pt idx="3827">
                  <c:v>4.0389707047378733</c:v>
                </c:pt>
                <c:pt idx="3828">
                  <c:v>5.0011586208974075</c:v>
                </c:pt>
                <c:pt idx="3829">
                  <c:v>4.1596454252577884</c:v>
                </c:pt>
                <c:pt idx="3830">
                  <c:v>5.4728902724837338</c:v>
                </c:pt>
                <c:pt idx="3831">
                  <c:v>4.6201722572905339</c:v>
                </c:pt>
                <c:pt idx="3832">
                  <c:v>3.74427381637752</c:v>
                </c:pt>
                <c:pt idx="3833">
                  <c:v>4.9028283678752755</c:v>
                </c:pt>
                <c:pt idx="3834">
                  <c:v>3.8619442397782344</c:v>
                </c:pt>
                <c:pt idx="3835">
                  <c:v>4.7626661426393904</c:v>
                </c:pt>
                <c:pt idx="3836">
                  <c:v>5.8004061415831893</c:v>
                </c:pt>
                <c:pt idx="3837">
                  <c:v>4.1429262859971905</c:v>
                </c:pt>
                <c:pt idx="3838">
                  <c:v>5.4402394914878824</c:v>
                </c:pt>
                <c:pt idx="3839">
                  <c:v>4.4308583258363594</c:v>
                </c:pt>
                <c:pt idx="3840">
                  <c:v>4.6956429020353525</c:v>
                </c:pt>
                <c:pt idx="3841">
                  <c:v>4.1296134949571623</c:v>
                </c:pt>
                <c:pt idx="3842">
                  <c:v>4.4380045527068379</c:v>
                </c:pt>
                <c:pt idx="3843">
                  <c:v>4.6115849401209719</c:v>
                </c:pt>
                <c:pt idx="3844">
                  <c:v>5.3868357736747763</c:v>
                </c:pt>
                <c:pt idx="3845">
                  <c:v>4.9487261957744542</c:v>
                </c:pt>
                <c:pt idx="3846">
                  <c:v>4.7439213872009116</c:v>
                </c:pt>
                <c:pt idx="3847">
                  <c:v>4.9460900159142147</c:v>
                </c:pt>
                <c:pt idx="3848">
                  <c:v>4.1409607779743896</c:v>
                </c:pt>
                <c:pt idx="3849">
                  <c:v>4.6590730309958008</c:v>
                </c:pt>
                <c:pt idx="3850">
                  <c:v>5.3981503729230242</c:v>
                </c:pt>
                <c:pt idx="3851">
                  <c:v>4.0711557350752789</c:v>
                </c:pt>
                <c:pt idx="3852">
                  <c:v>5.033433723312692</c:v>
                </c:pt>
                <c:pt idx="3853">
                  <c:v>4.4366653105354734</c:v>
                </c:pt>
                <c:pt idx="3854">
                  <c:v>5.3441272405494491</c:v>
                </c:pt>
                <c:pt idx="3855">
                  <c:v>4.4271139137310085</c:v>
                </c:pt>
                <c:pt idx="3856">
                  <c:v>4.7827406499721334</c:v>
                </c:pt>
                <c:pt idx="3857">
                  <c:v>4.4818491648619432</c:v>
                </c:pt>
                <c:pt idx="3858">
                  <c:v>4.4909081010282614</c:v>
                </c:pt>
                <c:pt idx="3859">
                  <c:v>4.5632140224408095</c:v>
                </c:pt>
                <c:pt idx="3860">
                  <c:v>4.391003604935797</c:v>
                </c:pt>
                <c:pt idx="3861">
                  <c:v>4.1684652780254785</c:v>
                </c:pt>
                <c:pt idx="3862">
                  <c:v>5.0958669397793406</c:v>
                </c:pt>
                <c:pt idx="3863">
                  <c:v>3.997707233069606</c:v>
                </c:pt>
                <c:pt idx="3864">
                  <c:v>5.3027171076969255</c:v>
                </c:pt>
                <c:pt idx="3865">
                  <c:v>3.7872428702096381</c:v>
                </c:pt>
                <c:pt idx="3866">
                  <c:v>3.8422699016765569</c:v>
                </c:pt>
                <c:pt idx="3867">
                  <c:v>3.4022553262152173</c:v>
                </c:pt>
                <c:pt idx="3868">
                  <c:v>4.5613087109976984</c:v>
                </c:pt>
                <c:pt idx="3869">
                  <c:v>4.0177740001540956</c:v>
                </c:pt>
                <c:pt idx="3870">
                  <c:v>3.6687578658242201</c:v>
                </c:pt>
                <c:pt idx="3871">
                  <c:v>5.1771629747559365</c:v>
                </c:pt>
                <c:pt idx="3872">
                  <c:v>5.2103527853443099</c:v>
                </c:pt>
                <c:pt idx="3873">
                  <c:v>3.6692225414203823</c:v>
                </c:pt>
                <c:pt idx="3874">
                  <c:v>4.5427187100435384</c:v>
                </c:pt>
                <c:pt idx="3875">
                  <c:v>3.8244600703412868</c:v>
                </c:pt>
                <c:pt idx="3876">
                  <c:v>5.2171175673396455</c:v>
                </c:pt>
                <c:pt idx="3877">
                  <c:v>5.4599009549149704</c:v>
                </c:pt>
                <c:pt idx="3878">
                  <c:v>4.3052527476525499</c:v>
                </c:pt>
                <c:pt idx="3879">
                  <c:v>4.3712240514147824</c:v>
                </c:pt>
                <c:pt idx="3880">
                  <c:v>4.7416085013723626</c:v>
                </c:pt>
                <c:pt idx="3881">
                  <c:v>3.1887526550077898</c:v>
                </c:pt>
                <c:pt idx="3882">
                  <c:v>4.9872000148018918</c:v>
                </c:pt>
                <c:pt idx="3883">
                  <c:v>5.4192314948924514</c:v>
                </c:pt>
                <c:pt idx="3884">
                  <c:v>4.1177203566650835</c:v>
                </c:pt>
                <c:pt idx="3885">
                  <c:v>5.0249353235540655</c:v>
                </c:pt>
                <c:pt idx="3886">
                  <c:v>5.5793702567569845</c:v>
                </c:pt>
                <c:pt idx="3887">
                  <c:v>4.6132110628032272</c:v>
                </c:pt>
                <c:pt idx="3888">
                  <c:v>3.8720914084544047</c:v>
                </c:pt>
                <c:pt idx="3889">
                  <c:v>4.1802077454563804</c:v>
                </c:pt>
                <c:pt idx="3890">
                  <c:v>4.0097698473213024</c:v>
                </c:pt>
                <c:pt idx="3891">
                  <c:v>4.9954845044463987</c:v>
                </c:pt>
                <c:pt idx="3892">
                  <c:v>4.4676131745114684</c:v>
                </c:pt>
                <c:pt idx="3893">
                  <c:v>4.6394554030332724</c:v>
                </c:pt>
                <c:pt idx="3894">
                  <c:v>5.0577627293335734</c:v>
                </c:pt>
                <c:pt idx="3895">
                  <c:v>4.0596008684968945</c:v>
                </c:pt>
                <c:pt idx="3896">
                  <c:v>4.5485873501808278</c:v>
                </c:pt>
                <c:pt idx="3897">
                  <c:v>3.7118680108748259</c:v>
                </c:pt>
                <c:pt idx="3898">
                  <c:v>5.0133194161401304</c:v>
                </c:pt>
                <c:pt idx="3899">
                  <c:v>4.4588555405414345</c:v>
                </c:pt>
                <c:pt idx="3900">
                  <c:v>4.1049700321464968</c:v>
                </c:pt>
                <c:pt idx="3901">
                  <c:v>4.2148886106190755</c:v>
                </c:pt>
                <c:pt idx="3902">
                  <c:v>4.646328673919097</c:v>
                </c:pt>
                <c:pt idx="3903">
                  <c:v>4.4131793273757465</c:v>
                </c:pt>
                <c:pt idx="3904">
                  <c:v>4.0379200266953745</c:v>
                </c:pt>
                <c:pt idx="3905">
                  <c:v>4.9895005697571415</c:v>
                </c:pt>
                <c:pt idx="3906">
                  <c:v>3.5024602193234387</c:v>
                </c:pt>
                <c:pt idx="3907">
                  <c:v>4.4030243449656083</c:v>
                </c:pt>
                <c:pt idx="3908">
                  <c:v>4.3582402293643829</c:v>
                </c:pt>
                <c:pt idx="3909">
                  <c:v>3.9681699418140286</c:v>
                </c:pt>
                <c:pt idx="3910">
                  <c:v>5.1450303434389655</c:v>
                </c:pt>
                <c:pt idx="3911">
                  <c:v>4.623759194558283</c:v>
                </c:pt>
                <c:pt idx="3912">
                  <c:v>4.5687921147814023</c:v>
                </c:pt>
                <c:pt idx="3913">
                  <c:v>4.1957337957674925</c:v>
                </c:pt>
                <c:pt idx="3914">
                  <c:v>4.6020718520134345</c:v>
                </c:pt>
                <c:pt idx="3915">
                  <c:v>4.0660191052095724</c:v>
                </c:pt>
                <c:pt idx="3916">
                  <c:v>4.1619124086234365</c:v>
                </c:pt>
                <c:pt idx="3917">
                  <c:v>4.5501159851085475</c:v>
                </c:pt>
                <c:pt idx="3918">
                  <c:v>3.8718130096938177</c:v>
                </c:pt>
                <c:pt idx="3919">
                  <c:v>3.6001609808898021</c:v>
                </c:pt>
                <c:pt idx="3920">
                  <c:v>5.0408562400024275</c:v>
                </c:pt>
                <c:pt idx="3921">
                  <c:v>4.3924647935034153</c:v>
                </c:pt>
                <c:pt idx="3922">
                  <c:v>4.5581089823019996</c:v>
                </c:pt>
                <c:pt idx="3923">
                  <c:v>3.9788888583250741</c:v>
                </c:pt>
                <c:pt idx="3924">
                  <c:v>4.7860438490596584</c:v>
                </c:pt>
                <c:pt idx="3925">
                  <c:v>3.9818044039650387</c:v>
                </c:pt>
                <c:pt idx="3926">
                  <c:v>4.2055958479155215</c:v>
                </c:pt>
                <c:pt idx="3927">
                  <c:v>3.6306410642947937</c:v>
                </c:pt>
                <c:pt idx="3928">
                  <c:v>4.3775121818516434</c:v>
                </c:pt>
                <c:pt idx="3929">
                  <c:v>4.5638287735673906</c:v>
                </c:pt>
                <c:pt idx="3930">
                  <c:v>3.9483950466903783</c:v>
                </c:pt>
                <c:pt idx="3931">
                  <c:v>3.5150267748980837</c:v>
                </c:pt>
                <c:pt idx="3932">
                  <c:v>4.3474879999576208</c:v>
                </c:pt>
                <c:pt idx="3933">
                  <c:v>5.4509391288463505</c:v>
                </c:pt>
                <c:pt idx="3934">
                  <c:v>3.9535467147458627</c:v>
                </c:pt>
                <c:pt idx="3935">
                  <c:v>4.1719755299198855</c:v>
                </c:pt>
                <c:pt idx="3936">
                  <c:v>4.3897742334857455</c:v>
                </c:pt>
                <c:pt idx="3937">
                  <c:v>3.5604438195131967</c:v>
                </c:pt>
                <c:pt idx="3938">
                  <c:v>3.8030282426184612</c:v>
                </c:pt>
                <c:pt idx="3939">
                  <c:v>4.1969270867436084</c:v>
                </c:pt>
                <c:pt idx="3940">
                  <c:v>3.8509539483850315</c:v>
                </c:pt>
                <c:pt idx="3941">
                  <c:v>5.1686180800480468</c:v>
                </c:pt>
                <c:pt idx="3942">
                  <c:v>5.2720007403218734</c:v>
                </c:pt>
                <c:pt idx="3943">
                  <c:v>4.6350380051349704</c:v>
                </c:pt>
                <c:pt idx="3944">
                  <c:v>4.8315667813289433</c:v>
                </c:pt>
                <c:pt idx="3945">
                  <c:v>4.0280573655565695</c:v>
                </c:pt>
                <c:pt idx="3946">
                  <c:v>4.4269395949742423</c:v>
                </c:pt>
                <c:pt idx="3947">
                  <c:v>3.8012605274751667</c:v>
                </c:pt>
                <c:pt idx="3948">
                  <c:v>4.1016964431724334</c:v>
                </c:pt>
                <c:pt idx="3949">
                  <c:v>5.3617321893733934</c:v>
                </c:pt>
                <c:pt idx="3950">
                  <c:v>4.0430252492348631</c:v>
                </c:pt>
                <c:pt idx="3951">
                  <c:v>4.0466228672537294</c:v>
                </c:pt>
                <c:pt idx="3952">
                  <c:v>4.7764935709315193</c:v>
                </c:pt>
                <c:pt idx="3953">
                  <c:v>4.3272549860664338</c:v>
                </c:pt>
                <c:pt idx="3954">
                  <c:v>4.293328236797338</c:v>
                </c:pt>
                <c:pt idx="3955">
                  <c:v>4.2153150703409645</c:v>
                </c:pt>
                <c:pt idx="3956">
                  <c:v>4.6077312088772198</c:v>
                </c:pt>
                <c:pt idx="3957">
                  <c:v>5.2923741348307596</c:v>
                </c:pt>
                <c:pt idx="3958">
                  <c:v>5.2205475172751745</c:v>
                </c:pt>
                <c:pt idx="3959">
                  <c:v>4.3460507347613024</c:v>
                </c:pt>
                <c:pt idx="3960">
                  <c:v>3.7049550375079612</c:v>
                </c:pt>
                <c:pt idx="3961">
                  <c:v>4.4586829638541534</c:v>
                </c:pt>
                <c:pt idx="3962">
                  <c:v>3.8157603895667167</c:v>
                </c:pt>
                <c:pt idx="3963">
                  <c:v>3.8796789516338102</c:v>
                </c:pt>
                <c:pt idx="3964">
                  <c:v>4.9036756786255351</c:v>
                </c:pt>
                <c:pt idx="3965">
                  <c:v>4.2463524034144342</c:v>
                </c:pt>
                <c:pt idx="3966">
                  <c:v>4.479221307879909</c:v>
                </c:pt>
                <c:pt idx="3967">
                  <c:v>4.9147571343262229</c:v>
                </c:pt>
                <c:pt idx="3968">
                  <c:v>4.8951398408521625</c:v>
                </c:pt>
                <c:pt idx="3969">
                  <c:v>3.8738301446073602</c:v>
                </c:pt>
                <c:pt idx="3970">
                  <c:v>4.474820132799211</c:v>
                </c:pt>
                <c:pt idx="3971">
                  <c:v>3.6578711031569489</c:v>
                </c:pt>
                <c:pt idx="3972">
                  <c:v>4.5808828179978667</c:v>
                </c:pt>
                <c:pt idx="3973">
                  <c:v>4.640737964672466</c:v>
                </c:pt>
                <c:pt idx="3974">
                  <c:v>4.8794487837948584</c:v>
                </c:pt>
                <c:pt idx="3975">
                  <c:v>5.3070135733234345</c:v>
                </c:pt>
                <c:pt idx="3976">
                  <c:v>4.0510950589519705</c:v>
                </c:pt>
                <c:pt idx="3977">
                  <c:v>3.8405827955189693</c:v>
                </c:pt>
                <c:pt idx="3978">
                  <c:v>3.4201394082539402</c:v>
                </c:pt>
                <c:pt idx="3979">
                  <c:v>4.1752135273141304</c:v>
                </c:pt>
                <c:pt idx="3980">
                  <c:v>4.0371165205084036</c:v>
                </c:pt>
                <c:pt idx="3981">
                  <c:v>4.5404845264323761</c:v>
                </c:pt>
                <c:pt idx="3982">
                  <c:v>4.5140782094068745</c:v>
                </c:pt>
                <c:pt idx="3983">
                  <c:v>5.1148520637848796</c:v>
                </c:pt>
                <c:pt idx="3984">
                  <c:v>3.9433122606126303</c:v>
                </c:pt>
                <c:pt idx="3985">
                  <c:v>3.8994650442844767</c:v>
                </c:pt>
                <c:pt idx="3986">
                  <c:v>4.0215091285364455</c:v>
                </c:pt>
                <c:pt idx="3987">
                  <c:v>4.5478768418389146</c:v>
                </c:pt>
                <c:pt idx="3988">
                  <c:v>3.736320649324218</c:v>
                </c:pt>
                <c:pt idx="3989">
                  <c:v>3.0253113393184239</c:v>
                </c:pt>
                <c:pt idx="3990">
                  <c:v>4.5605894599756445</c:v>
                </c:pt>
                <c:pt idx="3991">
                  <c:v>3.2622805718814778</c:v>
                </c:pt>
                <c:pt idx="3992">
                  <c:v>4.2904749985899455</c:v>
                </c:pt>
                <c:pt idx="3993">
                  <c:v>5.0668327952870094</c:v>
                </c:pt>
                <c:pt idx="3994">
                  <c:v>3.6736750157463196</c:v>
                </c:pt>
                <c:pt idx="3995">
                  <c:v>4.9311531660857497</c:v>
                </c:pt>
                <c:pt idx="3996">
                  <c:v>4.66326581177072</c:v>
                </c:pt>
                <c:pt idx="3997">
                  <c:v>4.9171346258850255</c:v>
                </c:pt>
                <c:pt idx="3998">
                  <c:v>3.5050995174552142</c:v>
                </c:pt>
                <c:pt idx="3999">
                  <c:v>5.0966849406500705</c:v>
                </c:pt>
                <c:pt idx="4000">
                  <c:v>3.8004582406604976</c:v>
                </c:pt>
                <c:pt idx="4001">
                  <c:v>4.3602495014307392</c:v>
                </c:pt>
                <c:pt idx="4002">
                  <c:v>4.2843735715749558</c:v>
                </c:pt>
                <c:pt idx="4003">
                  <c:v>4.6991810735133095</c:v>
                </c:pt>
                <c:pt idx="4004">
                  <c:v>4.315808715501908</c:v>
                </c:pt>
                <c:pt idx="4005">
                  <c:v>4.3275018431849119</c:v>
                </c:pt>
                <c:pt idx="4006">
                  <c:v>4.6112879842798424</c:v>
                </c:pt>
                <c:pt idx="4007">
                  <c:v>4.025668320285595</c:v>
                </c:pt>
                <c:pt idx="4008">
                  <c:v>3.839987611040053</c:v>
                </c:pt>
                <c:pt idx="4009">
                  <c:v>5.102075724518615</c:v>
                </c:pt>
                <c:pt idx="4010">
                  <c:v>4.4994895399808073</c:v>
                </c:pt>
                <c:pt idx="4011">
                  <c:v>6.2155195316095355</c:v>
                </c:pt>
                <c:pt idx="4012">
                  <c:v>3.566652364205916</c:v>
                </c:pt>
                <c:pt idx="4013">
                  <c:v>4.0307428882886924</c:v>
                </c:pt>
                <c:pt idx="4014">
                  <c:v>4.6560324674471056</c:v>
                </c:pt>
                <c:pt idx="4015">
                  <c:v>3.8131095238014732</c:v>
                </c:pt>
                <c:pt idx="4016">
                  <c:v>3.7526314006193044</c:v>
                </c:pt>
                <c:pt idx="4017">
                  <c:v>3.9855846850443202</c:v>
                </c:pt>
                <c:pt idx="4018">
                  <c:v>3.8083868457173469</c:v>
                </c:pt>
                <c:pt idx="4019">
                  <c:v>3.7109416656792824</c:v>
                </c:pt>
                <c:pt idx="4020">
                  <c:v>4.3222908555280055</c:v>
                </c:pt>
                <c:pt idx="4021">
                  <c:v>4.1680268045972255</c:v>
                </c:pt>
                <c:pt idx="4022">
                  <c:v>4.1298752839337727</c:v>
                </c:pt>
                <c:pt idx="4023">
                  <c:v>4.7574357308049455</c:v>
                </c:pt>
                <c:pt idx="4024">
                  <c:v>3.8974240761930807</c:v>
                </c:pt>
                <c:pt idx="4025">
                  <c:v>4.1923557556680455</c:v>
                </c:pt>
                <c:pt idx="4026">
                  <c:v>3.5085351309374841</c:v>
                </c:pt>
                <c:pt idx="4027">
                  <c:v>4.2807293593807314</c:v>
                </c:pt>
                <c:pt idx="4028">
                  <c:v>4.1452033253069329</c:v>
                </c:pt>
                <c:pt idx="4029">
                  <c:v>3.6571513194757141</c:v>
                </c:pt>
                <c:pt idx="4030">
                  <c:v>5.1807442712501155</c:v>
                </c:pt>
                <c:pt idx="4031">
                  <c:v>4.7142098816599374</c:v>
                </c:pt>
                <c:pt idx="4032">
                  <c:v>3.9355957036736378</c:v>
                </c:pt>
                <c:pt idx="4033">
                  <c:v>3.8141617935565435</c:v>
                </c:pt>
                <c:pt idx="4034">
                  <c:v>3.8976049624689484</c:v>
                </c:pt>
                <c:pt idx="4035">
                  <c:v>3.4866638724104382</c:v>
                </c:pt>
                <c:pt idx="4036">
                  <c:v>4.2119160087426613</c:v>
                </c:pt>
                <c:pt idx="4037">
                  <c:v>4.1349285175316295</c:v>
                </c:pt>
                <c:pt idx="4038">
                  <c:v>4.0724272851095114</c:v>
                </c:pt>
                <c:pt idx="4039">
                  <c:v>4.8664619170141394</c:v>
                </c:pt>
                <c:pt idx="4040">
                  <c:v>4.7298819325446484</c:v>
                </c:pt>
                <c:pt idx="4041">
                  <c:v>3.9736657029515152</c:v>
                </c:pt>
                <c:pt idx="4042">
                  <c:v>4.2347000314853496</c:v>
                </c:pt>
                <c:pt idx="4043">
                  <c:v>4.1058608394587255</c:v>
                </c:pt>
                <c:pt idx="4044">
                  <c:v>4.3318295523656083</c:v>
                </c:pt>
                <c:pt idx="4045">
                  <c:v>4.3141349598565482</c:v>
                </c:pt>
                <c:pt idx="4046">
                  <c:v>3.9370108478166252</c:v>
                </c:pt>
                <c:pt idx="4047">
                  <c:v>4.2320672255763494</c:v>
                </c:pt>
                <c:pt idx="4048">
                  <c:v>3.9197460381570877</c:v>
                </c:pt>
                <c:pt idx="4049">
                  <c:v>4.2827366751286382</c:v>
                </c:pt>
                <c:pt idx="4050">
                  <c:v>4.1778559866778888</c:v>
                </c:pt>
                <c:pt idx="4051">
                  <c:v>3.7719015624737056</c:v>
                </c:pt>
                <c:pt idx="4052">
                  <c:v>4.3134938604403077</c:v>
                </c:pt>
                <c:pt idx="4053">
                  <c:v>4.0412843405397467</c:v>
                </c:pt>
                <c:pt idx="4054">
                  <c:v>3.7461017505687111</c:v>
                </c:pt>
                <c:pt idx="4055">
                  <c:v>3.9029283967226207</c:v>
                </c:pt>
                <c:pt idx="4056">
                  <c:v>3.7958024948752209</c:v>
                </c:pt>
                <c:pt idx="4057">
                  <c:v>4.6403174603450346</c:v>
                </c:pt>
                <c:pt idx="4058">
                  <c:v>3.8006833342707367</c:v>
                </c:pt>
                <c:pt idx="4059">
                  <c:v>4.1045174584665896</c:v>
                </c:pt>
                <c:pt idx="4060">
                  <c:v>4.373847056103279</c:v>
                </c:pt>
                <c:pt idx="4061">
                  <c:v>3.7198057087525851</c:v>
                </c:pt>
                <c:pt idx="4062">
                  <c:v>4.3989477808480739</c:v>
                </c:pt>
                <c:pt idx="4063">
                  <c:v>4.4481196415318314</c:v>
                </c:pt>
                <c:pt idx="4064">
                  <c:v>4.1227385284580143</c:v>
                </c:pt>
                <c:pt idx="4065">
                  <c:v>4.36813276281912</c:v>
                </c:pt>
                <c:pt idx="4066">
                  <c:v>3.3645131974911666</c:v>
                </c:pt>
                <c:pt idx="4067">
                  <c:v>4.5063111137467224</c:v>
                </c:pt>
                <c:pt idx="4068">
                  <c:v>4.212796773524083</c:v>
                </c:pt>
                <c:pt idx="4069">
                  <c:v>3.9808190738011597</c:v>
                </c:pt>
                <c:pt idx="4070">
                  <c:v>3.3588452641985924</c:v>
                </c:pt>
                <c:pt idx="4071">
                  <c:v>4.061694391015271</c:v>
                </c:pt>
                <c:pt idx="4072">
                  <c:v>3.5570081971033187</c:v>
                </c:pt>
                <c:pt idx="4073">
                  <c:v>5.2727459660943294</c:v>
                </c:pt>
                <c:pt idx="4074">
                  <c:v>4.5790604063568834</c:v>
                </c:pt>
                <c:pt idx="4075">
                  <c:v>4.5428515988953651</c:v>
                </c:pt>
                <c:pt idx="4076">
                  <c:v>5.0712113133884591</c:v>
                </c:pt>
                <c:pt idx="4077">
                  <c:v>4.122972503565828</c:v>
                </c:pt>
                <c:pt idx="4078">
                  <c:v>3.3879236812622642</c:v>
                </c:pt>
                <c:pt idx="4079">
                  <c:v>4.3210276106152845</c:v>
                </c:pt>
                <c:pt idx="4080">
                  <c:v>4.7582766464179755</c:v>
                </c:pt>
                <c:pt idx="4081">
                  <c:v>4.1252953828434782</c:v>
                </c:pt>
                <c:pt idx="4082">
                  <c:v>3.5846661988881134</c:v>
                </c:pt>
                <c:pt idx="4083">
                  <c:v>4.5430786834600934</c:v>
                </c:pt>
                <c:pt idx="4084">
                  <c:v>3.4911676897933477</c:v>
                </c:pt>
                <c:pt idx="4085">
                  <c:v>4.1290167770885242</c:v>
                </c:pt>
                <c:pt idx="4086">
                  <c:v>3.9227426921439967</c:v>
                </c:pt>
                <c:pt idx="4087">
                  <c:v>4.2865100150856561</c:v>
                </c:pt>
                <c:pt idx="4088">
                  <c:v>3.8467531068558367</c:v>
                </c:pt>
                <c:pt idx="4089">
                  <c:v>4.0922704168119495</c:v>
                </c:pt>
                <c:pt idx="4090">
                  <c:v>3.8269207489969581</c:v>
                </c:pt>
                <c:pt idx="4091">
                  <c:v>4.3367057351149834</c:v>
                </c:pt>
                <c:pt idx="4092">
                  <c:v>4.5573914473798105</c:v>
                </c:pt>
                <c:pt idx="4093">
                  <c:v>3.9044498401987977</c:v>
                </c:pt>
                <c:pt idx="4094">
                  <c:v>4.8062015150890414</c:v>
                </c:pt>
                <c:pt idx="4095">
                  <c:v>4.5919379671894101</c:v>
                </c:pt>
                <c:pt idx="4096">
                  <c:v>3.8793194114422307</c:v>
                </c:pt>
                <c:pt idx="4097">
                  <c:v>3.8661458430784577</c:v>
                </c:pt>
                <c:pt idx="4098">
                  <c:v>4.1969852707937072</c:v>
                </c:pt>
                <c:pt idx="4099">
                  <c:v>3.7206382952421801</c:v>
                </c:pt>
                <c:pt idx="4100">
                  <c:v>4.0142782831321524</c:v>
                </c:pt>
                <c:pt idx="4101">
                  <c:v>3.997481944811565</c:v>
                </c:pt>
                <c:pt idx="4102">
                  <c:v>3.9639331351484142</c:v>
                </c:pt>
                <c:pt idx="4103">
                  <c:v>4.4714425035019323</c:v>
                </c:pt>
                <c:pt idx="4104">
                  <c:v>3.9343258316051677</c:v>
                </c:pt>
                <c:pt idx="4105">
                  <c:v>5.0990029750572239</c:v>
                </c:pt>
                <c:pt idx="4106">
                  <c:v>4.1568119218682265</c:v>
                </c:pt>
                <c:pt idx="4107">
                  <c:v>3.1387263853947838</c:v>
                </c:pt>
                <c:pt idx="4108">
                  <c:v>3.9928379449510047</c:v>
                </c:pt>
                <c:pt idx="4109">
                  <c:v>3.5391417117912032</c:v>
                </c:pt>
                <c:pt idx="4110">
                  <c:v>4.2576349581218365</c:v>
                </c:pt>
                <c:pt idx="4111">
                  <c:v>3.8968422121455069</c:v>
                </c:pt>
                <c:pt idx="4112">
                  <c:v>4.3537988348203571</c:v>
                </c:pt>
                <c:pt idx="4113">
                  <c:v>4.2115989410389387</c:v>
                </c:pt>
                <c:pt idx="4114">
                  <c:v>3.4871951796020002</c:v>
                </c:pt>
                <c:pt idx="4115">
                  <c:v>4.8466819232257805</c:v>
                </c:pt>
                <c:pt idx="4116">
                  <c:v>4.7873170951515434</c:v>
                </c:pt>
                <c:pt idx="4117">
                  <c:v>4.6574265785065334</c:v>
                </c:pt>
                <c:pt idx="4118">
                  <c:v>3.6936456604467867</c:v>
                </c:pt>
                <c:pt idx="4119">
                  <c:v>4.331108587165156</c:v>
                </c:pt>
                <c:pt idx="4120">
                  <c:v>3.8393955875133701</c:v>
                </c:pt>
                <c:pt idx="4121">
                  <c:v>4.6657157969171976</c:v>
                </c:pt>
                <c:pt idx="4122">
                  <c:v>4.4052505784204605</c:v>
                </c:pt>
                <c:pt idx="4123">
                  <c:v>3.2531090206881181</c:v>
                </c:pt>
                <c:pt idx="4124">
                  <c:v>3.7591831114857874</c:v>
                </c:pt>
                <c:pt idx="4125">
                  <c:v>3.861791301761389</c:v>
                </c:pt>
                <c:pt idx="4126">
                  <c:v>3.4186534015313228</c:v>
                </c:pt>
                <c:pt idx="4127">
                  <c:v>3.9269403799885767</c:v>
                </c:pt>
                <c:pt idx="4128">
                  <c:v>3.8056104490584577</c:v>
                </c:pt>
                <c:pt idx="4129">
                  <c:v>4.5221692754640204</c:v>
                </c:pt>
                <c:pt idx="4130">
                  <c:v>3.6862947200073797</c:v>
                </c:pt>
                <c:pt idx="4131">
                  <c:v>4.6496427284942534</c:v>
                </c:pt>
                <c:pt idx="4132">
                  <c:v>3.5368589369142285</c:v>
                </c:pt>
                <c:pt idx="4133">
                  <c:v>4.0831806790891987</c:v>
                </c:pt>
                <c:pt idx="4134">
                  <c:v>3.9820335856648787</c:v>
                </c:pt>
                <c:pt idx="4135">
                  <c:v>3.9639269679075957</c:v>
                </c:pt>
                <c:pt idx="4136">
                  <c:v>4.473074056631094</c:v>
                </c:pt>
                <c:pt idx="4137">
                  <c:v>4.1934290302159747</c:v>
                </c:pt>
                <c:pt idx="4138">
                  <c:v>4.0549975637411846</c:v>
                </c:pt>
                <c:pt idx="4139">
                  <c:v>4.4219548197168255</c:v>
                </c:pt>
                <c:pt idx="4140">
                  <c:v>4.1071838515581751</c:v>
                </c:pt>
                <c:pt idx="4141">
                  <c:v>4.1402644922567484</c:v>
                </c:pt>
                <c:pt idx="4142">
                  <c:v>3.8085603519543811</c:v>
                </c:pt>
                <c:pt idx="4143">
                  <c:v>3.2939094097237747</c:v>
                </c:pt>
                <c:pt idx="4144">
                  <c:v>3.8415273759986972</c:v>
                </c:pt>
                <c:pt idx="4145">
                  <c:v>3.6761049597329412</c:v>
                </c:pt>
                <c:pt idx="4146">
                  <c:v>4.0207438521447001</c:v>
                </c:pt>
                <c:pt idx="4147">
                  <c:v>4.8853448736126754</c:v>
                </c:pt>
                <c:pt idx="4148">
                  <c:v>4.1071504887378278</c:v>
                </c:pt>
                <c:pt idx="4149">
                  <c:v>3.8327453032367753</c:v>
                </c:pt>
                <c:pt idx="4150">
                  <c:v>4.1927791057298824</c:v>
                </c:pt>
                <c:pt idx="4151">
                  <c:v>4.0195042165357098</c:v>
                </c:pt>
                <c:pt idx="4152">
                  <c:v>4.432825688128009</c:v>
                </c:pt>
                <c:pt idx="4153">
                  <c:v>3.7304909185388766</c:v>
                </c:pt>
                <c:pt idx="4154">
                  <c:v>4.2644832371201655</c:v>
                </c:pt>
                <c:pt idx="4155">
                  <c:v>3.6407905992387271</c:v>
                </c:pt>
                <c:pt idx="4156">
                  <c:v>4.5704884427512802</c:v>
                </c:pt>
                <c:pt idx="4157">
                  <c:v>3.3701351248571987</c:v>
                </c:pt>
                <c:pt idx="4158">
                  <c:v>3.0126798159013077</c:v>
                </c:pt>
                <c:pt idx="4159">
                  <c:v>3.3790206536671668</c:v>
                </c:pt>
                <c:pt idx="4160">
                  <c:v>4.5439070813572</c:v>
                </c:pt>
                <c:pt idx="4161">
                  <c:v>3.9236725600125952</c:v>
                </c:pt>
                <c:pt idx="4162">
                  <c:v>4.0892434509158946</c:v>
                </c:pt>
                <c:pt idx="4163">
                  <c:v>3.2272725384546201</c:v>
                </c:pt>
                <c:pt idx="4164">
                  <c:v>3.9834373625218262</c:v>
                </c:pt>
                <c:pt idx="4165">
                  <c:v>4.1411270995868525</c:v>
                </c:pt>
                <c:pt idx="4166">
                  <c:v>3.6494813248277422</c:v>
                </c:pt>
                <c:pt idx="4167">
                  <c:v>3.8893556345815927</c:v>
                </c:pt>
                <c:pt idx="4168">
                  <c:v>3.8357333411918142</c:v>
                </c:pt>
                <c:pt idx="4169">
                  <c:v>3.9576628597803145</c:v>
                </c:pt>
                <c:pt idx="4170">
                  <c:v>4.1951922759001228</c:v>
                </c:pt>
                <c:pt idx="4171">
                  <c:v>3.8170205254559657</c:v>
                </c:pt>
                <c:pt idx="4172">
                  <c:v>4.2171467185751705</c:v>
                </c:pt>
                <c:pt idx="4173">
                  <c:v>3.8117375057968732</c:v>
                </c:pt>
                <c:pt idx="4174">
                  <c:v>3.2439185256406291</c:v>
                </c:pt>
                <c:pt idx="4175">
                  <c:v>3.8498238919774601</c:v>
                </c:pt>
                <c:pt idx="4176">
                  <c:v>4.2803718105456161</c:v>
                </c:pt>
                <c:pt idx="4177">
                  <c:v>3.7876355762596212</c:v>
                </c:pt>
                <c:pt idx="4178">
                  <c:v>4.0046810033452065</c:v>
                </c:pt>
                <c:pt idx="4179">
                  <c:v>4.4473976318510724</c:v>
                </c:pt>
                <c:pt idx="4180">
                  <c:v>4.6819877136357855</c:v>
                </c:pt>
                <c:pt idx="4181">
                  <c:v>3.0183586571956589</c:v>
                </c:pt>
                <c:pt idx="4182">
                  <c:v>3.2711158774048372</c:v>
                </c:pt>
                <c:pt idx="4183">
                  <c:v>3.1338700436399192</c:v>
                </c:pt>
                <c:pt idx="4184">
                  <c:v>5.7352685725642933</c:v>
                </c:pt>
                <c:pt idx="4185">
                  <c:v>4.3904584669735751</c:v>
                </c:pt>
                <c:pt idx="4186">
                  <c:v>3.3309740032518937</c:v>
                </c:pt>
                <c:pt idx="4187">
                  <c:v>3.4767437621207238</c:v>
                </c:pt>
                <c:pt idx="4188">
                  <c:v>3.1562208090134463</c:v>
                </c:pt>
                <c:pt idx="4189">
                  <c:v>3.6063845832006254</c:v>
                </c:pt>
                <c:pt idx="4190">
                  <c:v>4.3186917047346656</c:v>
                </c:pt>
                <c:pt idx="4191">
                  <c:v>3.9824010890907378</c:v>
                </c:pt>
                <c:pt idx="4192">
                  <c:v>4.1285872876363783</c:v>
                </c:pt>
                <c:pt idx="4193">
                  <c:v>3.9910636273815308</c:v>
                </c:pt>
                <c:pt idx="4194">
                  <c:v>3.9946355148280537</c:v>
                </c:pt>
                <c:pt idx="4195">
                  <c:v>3.8281780581941072</c:v>
                </c:pt>
                <c:pt idx="4196">
                  <c:v>4.1748428726843141</c:v>
                </c:pt>
                <c:pt idx="4197">
                  <c:v>3.4803495903469295</c:v>
                </c:pt>
                <c:pt idx="4198">
                  <c:v>3.9298954357545939</c:v>
                </c:pt>
                <c:pt idx="4199">
                  <c:v>3.9521773144761521</c:v>
                </c:pt>
                <c:pt idx="4200">
                  <c:v>3.9264446765444108</c:v>
                </c:pt>
                <c:pt idx="4201">
                  <c:v>3.5863610581890195</c:v>
                </c:pt>
                <c:pt idx="4202">
                  <c:v>4.6601344664318383</c:v>
                </c:pt>
                <c:pt idx="4203">
                  <c:v>3.6607201304600681</c:v>
                </c:pt>
                <c:pt idx="4204">
                  <c:v>4.0804718305993228</c:v>
                </c:pt>
                <c:pt idx="4205">
                  <c:v>3.803093942983101</c:v>
                </c:pt>
                <c:pt idx="4206">
                  <c:v>3.9590037422787669</c:v>
                </c:pt>
                <c:pt idx="4207">
                  <c:v>4.2481764804722522</c:v>
                </c:pt>
                <c:pt idx="4208">
                  <c:v>4.0430133887308894</c:v>
                </c:pt>
                <c:pt idx="4209">
                  <c:v>3.6438581592476393</c:v>
                </c:pt>
                <c:pt idx="4210">
                  <c:v>3.5063193036639322</c:v>
                </c:pt>
                <c:pt idx="4211">
                  <c:v>3.7767306283171012</c:v>
                </c:pt>
                <c:pt idx="4212">
                  <c:v>3.6497808240383582</c:v>
                </c:pt>
                <c:pt idx="4213">
                  <c:v>3.1428782421525212</c:v>
                </c:pt>
                <c:pt idx="4214">
                  <c:v>3.9925357169691522</c:v>
                </c:pt>
                <c:pt idx="4215">
                  <c:v>3.3274648857081708</c:v>
                </c:pt>
                <c:pt idx="4216">
                  <c:v>3.4372572112362532</c:v>
                </c:pt>
                <c:pt idx="4217">
                  <c:v>4.2331372169768455</c:v>
                </c:pt>
                <c:pt idx="4218">
                  <c:v>4.4455465832510423</c:v>
                </c:pt>
                <c:pt idx="4219">
                  <c:v>3.0418650832120977</c:v>
                </c:pt>
                <c:pt idx="4220">
                  <c:v>3.3044739560039265</c:v>
                </c:pt>
                <c:pt idx="4221">
                  <c:v>3.9019764882841033</c:v>
                </c:pt>
                <c:pt idx="4222">
                  <c:v>3.5779387037128245</c:v>
                </c:pt>
                <c:pt idx="4223">
                  <c:v>3.7043676690415412</c:v>
                </c:pt>
                <c:pt idx="4224">
                  <c:v>4.2943860069919255</c:v>
                </c:pt>
                <c:pt idx="4225">
                  <c:v>3.4602074064486708</c:v>
                </c:pt>
                <c:pt idx="4226">
                  <c:v>3.7274881229046932</c:v>
                </c:pt>
                <c:pt idx="4227">
                  <c:v>4.2672988310385955</c:v>
                </c:pt>
                <c:pt idx="4228">
                  <c:v>3.8940668382383348</c:v>
                </c:pt>
                <c:pt idx="4229">
                  <c:v>4.0320105796103913</c:v>
                </c:pt>
                <c:pt idx="4230">
                  <c:v>3.5239104774785615</c:v>
                </c:pt>
                <c:pt idx="4231">
                  <c:v>4.6038785640735478</c:v>
                </c:pt>
                <c:pt idx="4232">
                  <c:v>3.0922931004523702</c:v>
                </c:pt>
                <c:pt idx="4233">
                  <c:v>3.6717277103445451</c:v>
                </c:pt>
                <c:pt idx="4234">
                  <c:v>3.7218471831441415</c:v>
                </c:pt>
                <c:pt idx="4235">
                  <c:v>4.5441149865315298</c:v>
                </c:pt>
                <c:pt idx="4236">
                  <c:v>3.9338590552290569</c:v>
                </c:pt>
                <c:pt idx="4237">
                  <c:v>3.1291590450118032</c:v>
                </c:pt>
                <c:pt idx="4238">
                  <c:v>3.5027142694703435</c:v>
                </c:pt>
                <c:pt idx="4239">
                  <c:v>3.9195664385476539</c:v>
                </c:pt>
                <c:pt idx="4240">
                  <c:v>3.9633249462027367</c:v>
                </c:pt>
                <c:pt idx="4241">
                  <c:v>3.9831107581578</c:v>
                </c:pt>
                <c:pt idx="4242">
                  <c:v>3.8455795032187767</c:v>
                </c:pt>
                <c:pt idx="4243">
                  <c:v>3.1730547513918186</c:v>
                </c:pt>
                <c:pt idx="4244">
                  <c:v>4.0136835847905132</c:v>
                </c:pt>
                <c:pt idx="4245">
                  <c:v>3.5134754455821318</c:v>
                </c:pt>
                <c:pt idx="4246">
                  <c:v>3.9658983389023081</c:v>
                </c:pt>
                <c:pt idx="4247">
                  <c:v>3.4241135488748964</c:v>
                </c:pt>
                <c:pt idx="4248">
                  <c:v>3.908707397636455</c:v>
                </c:pt>
                <c:pt idx="4249">
                  <c:v>3.2836670338118199</c:v>
                </c:pt>
                <c:pt idx="4250">
                  <c:v>3.9182978345568578</c:v>
                </c:pt>
                <c:pt idx="4251">
                  <c:v>3.5275380998863652</c:v>
                </c:pt>
                <c:pt idx="4252">
                  <c:v>3.2760342394886126</c:v>
                </c:pt>
                <c:pt idx="4253">
                  <c:v>3.3983843776324179</c:v>
                </c:pt>
                <c:pt idx="4254">
                  <c:v>3.7131802560646556</c:v>
                </c:pt>
                <c:pt idx="4255">
                  <c:v>4.2002024509218829</c:v>
                </c:pt>
                <c:pt idx="4256">
                  <c:v>3.7820950803683817</c:v>
                </c:pt>
                <c:pt idx="4257">
                  <c:v>3.4662052368093037</c:v>
                </c:pt>
                <c:pt idx="4258">
                  <c:v>3.7657643355432828</c:v>
                </c:pt>
                <c:pt idx="4259">
                  <c:v>3.7138307334333005</c:v>
                </c:pt>
                <c:pt idx="4260">
                  <c:v>3.6247570475806898</c:v>
                </c:pt>
                <c:pt idx="4261">
                  <c:v>3.4092105286608989</c:v>
                </c:pt>
                <c:pt idx="4262">
                  <c:v>3.7242838371851352</c:v>
                </c:pt>
                <c:pt idx="4263">
                  <c:v>3.8570215986624032</c:v>
                </c:pt>
                <c:pt idx="4264">
                  <c:v>3.4612231699180227</c:v>
                </c:pt>
                <c:pt idx="4265">
                  <c:v>3.3380832618857905</c:v>
                </c:pt>
                <c:pt idx="4266">
                  <c:v>3.7773066292424202</c:v>
                </c:pt>
                <c:pt idx="4267">
                  <c:v>3.9093129504343951</c:v>
                </c:pt>
                <c:pt idx="4268">
                  <c:v>3.7369931020628586</c:v>
                </c:pt>
                <c:pt idx="4269">
                  <c:v>4.0959976424106808</c:v>
                </c:pt>
                <c:pt idx="4270">
                  <c:v>3.8081408157941237</c:v>
                </c:pt>
                <c:pt idx="4271">
                  <c:v>3.8251774769207998</c:v>
                </c:pt>
                <c:pt idx="4272">
                  <c:v>3.6566129783096364</c:v>
                </c:pt>
                <c:pt idx="4273">
                  <c:v>3.7279213462794827</c:v>
                </c:pt>
                <c:pt idx="4274">
                  <c:v>3.1180376860273338</c:v>
                </c:pt>
                <c:pt idx="4275">
                  <c:v>3.2566357090901934</c:v>
                </c:pt>
                <c:pt idx="4276">
                  <c:v>3.7176284143326637</c:v>
                </c:pt>
                <c:pt idx="4277">
                  <c:v>3.0309174038145987</c:v>
                </c:pt>
                <c:pt idx="4278">
                  <c:v>3.2295202392379578</c:v>
                </c:pt>
                <c:pt idx="4279">
                  <c:v>3.6208925775249812</c:v>
                </c:pt>
                <c:pt idx="4280">
                  <c:v>3.4412903911214858</c:v>
                </c:pt>
                <c:pt idx="4281">
                  <c:v>2.8370825441527021</c:v>
                </c:pt>
                <c:pt idx="4282">
                  <c:v>3.7214237536485002</c:v>
                </c:pt>
                <c:pt idx="4283">
                  <c:v>4.3165550858676074</c:v>
                </c:pt>
                <c:pt idx="4284">
                  <c:v>3.8401674829114611</c:v>
                </c:pt>
                <c:pt idx="4285">
                  <c:v>3.5475749669451448</c:v>
                </c:pt>
                <c:pt idx="4286">
                  <c:v>4.2099220498139704</c:v>
                </c:pt>
                <c:pt idx="4287">
                  <c:v>4.0723813263364645</c:v>
                </c:pt>
                <c:pt idx="4288">
                  <c:v>3.3809424203154177</c:v>
                </c:pt>
                <c:pt idx="4289">
                  <c:v>3.3583846684937875</c:v>
                </c:pt>
                <c:pt idx="4290">
                  <c:v>4.5262817464943881</c:v>
                </c:pt>
                <c:pt idx="4291">
                  <c:v>4.8724757380025485</c:v>
                </c:pt>
                <c:pt idx="4292">
                  <c:v>4.0308347174784656</c:v>
                </c:pt>
                <c:pt idx="4293">
                  <c:v>3.8516488255181978</c:v>
                </c:pt>
                <c:pt idx="4294">
                  <c:v>4.3659136574056285</c:v>
                </c:pt>
                <c:pt idx="4295">
                  <c:v>3.8221869855716597</c:v>
                </c:pt>
                <c:pt idx="4296">
                  <c:v>3.3521808506778132</c:v>
                </c:pt>
                <c:pt idx="4297">
                  <c:v>3.042332230721589</c:v>
                </c:pt>
                <c:pt idx="4298">
                  <c:v>3.4818382190712867</c:v>
                </c:pt>
                <c:pt idx="4299">
                  <c:v>3.9994251055859587</c:v>
                </c:pt>
                <c:pt idx="4300">
                  <c:v>3.4885890610413623</c:v>
                </c:pt>
                <c:pt idx="4301">
                  <c:v>4.1379156073060219</c:v>
                </c:pt>
                <c:pt idx="4302">
                  <c:v>3.7549119530635742</c:v>
                </c:pt>
                <c:pt idx="4303">
                  <c:v>3.6456644499168713</c:v>
                </c:pt>
                <c:pt idx="4304">
                  <c:v>4.8456055222423515</c:v>
                </c:pt>
                <c:pt idx="4305">
                  <c:v>3.8845820376004019</c:v>
                </c:pt>
                <c:pt idx="4306">
                  <c:v>4.1290773994080858</c:v>
                </c:pt>
                <c:pt idx="4307">
                  <c:v>3.8310682794936621</c:v>
                </c:pt>
                <c:pt idx="4308">
                  <c:v>3.715519796074743</c:v>
                </c:pt>
                <c:pt idx="4309">
                  <c:v>3.3163639755725987</c:v>
                </c:pt>
                <c:pt idx="4310">
                  <c:v>3.3280902840729802</c:v>
                </c:pt>
                <c:pt idx="4311">
                  <c:v>3.9032290039413602</c:v>
                </c:pt>
                <c:pt idx="4312">
                  <c:v>3.7460850389353602</c:v>
                </c:pt>
                <c:pt idx="4313">
                  <c:v>3.8824986827113532</c:v>
                </c:pt>
                <c:pt idx="4314">
                  <c:v>3.8860351659283587</c:v>
                </c:pt>
                <c:pt idx="4315">
                  <c:v>2.8132871309804708</c:v>
                </c:pt>
                <c:pt idx="4316">
                  <c:v>3.9470783460506071</c:v>
                </c:pt>
                <c:pt idx="4317">
                  <c:v>3.1735612254897001</c:v>
                </c:pt>
                <c:pt idx="4318">
                  <c:v>3.690937051252142</c:v>
                </c:pt>
                <c:pt idx="4319">
                  <c:v>3.5114523268254167</c:v>
                </c:pt>
                <c:pt idx="4320">
                  <c:v>4.1704906263654644</c:v>
                </c:pt>
                <c:pt idx="4321">
                  <c:v>4.1606426842342934</c:v>
                </c:pt>
                <c:pt idx="4322">
                  <c:v>4.1310899760092745</c:v>
                </c:pt>
                <c:pt idx="4323">
                  <c:v>4.303094050085396</c:v>
                </c:pt>
                <c:pt idx="4324">
                  <c:v>3.5448682443947677</c:v>
                </c:pt>
                <c:pt idx="4325">
                  <c:v>3.2383772704679425</c:v>
                </c:pt>
                <c:pt idx="4326">
                  <c:v>3.4464409987033777</c:v>
                </c:pt>
                <c:pt idx="4327">
                  <c:v>3.87585051326487</c:v>
                </c:pt>
                <c:pt idx="4328">
                  <c:v>3.1464517184411012</c:v>
                </c:pt>
                <c:pt idx="4329">
                  <c:v>3.4658401562167067</c:v>
                </c:pt>
                <c:pt idx="4330">
                  <c:v>3.5784888197626383</c:v>
                </c:pt>
                <c:pt idx="4331">
                  <c:v>3.1194257119141726</c:v>
                </c:pt>
                <c:pt idx="4332">
                  <c:v>3.3156949767327508</c:v>
                </c:pt>
                <c:pt idx="4333">
                  <c:v>3.2617838140720812</c:v>
                </c:pt>
                <c:pt idx="4334">
                  <c:v>4.4484028976234704</c:v>
                </c:pt>
                <c:pt idx="4335">
                  <c:v>3.8554812421013702</c:v>
                </c:pt>
                <c:pt idx="4336">
                  <c:v>3.654049379753237</c:v>
                </c:pt>
                <c:pt idx="4337">
                  <c:v>3.4946423848003167</c:v>
                </c:pt>
                <c:pt idx="4338">
                  <c:v>2.8724011318511367</c:v>
                </c:pt>
                <c:pt idx="4339">
                  <c:v>3.7485005449088842</c:v>
                </c:pt>
                <c:pt idx="4340">
                  <c:v>4.2212878737831874</c:v>
                </c:pt>
                <c:pt idx="4341">
                  <c:v>3.4976234217769813</c:v>
                </c:pt>
                <c:pt idx="4342">
                  <c:v>3.9669839124078088</c:v>
                </c:pt>
                <c:pt idx="4343">
                  <c:v>3.3347119250904438</c:v>
                </c:pt>
                <c:pt idx="4344">
                  <c:v>3.8544086416707977</c:v>
                </c:pt>
                <c:pt idx="4345">
                  <c:v>3.5972517326010895</c:v>
                </c:pt>
                <c:pt idx="4346">
                  <c:v>2.722890843568444</c:v>
                </c:pt>
                <c:pt idx="4347">
                  <c:v>3.0046629872828587</c:v>
                </c:pt>
                <c:pt idx="4348">
                  <c:v>3.8912345884411592</c:v>
                </c:pt>
                <c:pt idx="4349">
                  <c:v>4.2094347518044239</c:v>
                </c:pt>
                <c:pt idx="4350">
                  <c:v>3.2452915873313817</c:v>
                </c:pt>
                <c:pt idx="4351">
                  <c:v>3.9675618356749491</c:v>
                </c:pt>
                <c:pt idx="4352">
                  <c:v>3.4670224804849084</c:v>
                </c:pt>
                <c:pt idx="4353">
                  <c:v>2.9904471436552642</c:v>
                </c:pt>
                <c:pt idx="4354">
                  <c:v>3.8638259330226377</c:v>
                </c:pt>
                <c:pt idx="4355">
                  <c:v>3.2077403568395426</c:v>
                </c:pt>
                <c:pt idx="4356">
                  <c:v>3.4481482846401508</c:v>
                </c:pt>
                <c:pt idx="4357">
                  <c:v>3.5257157122171212</c:v>
                </c:pt>
                <c:pt idx="4358">
                  <c:v>4.044750999537654</c:v>
                </c:pt>
                <c:pt idx="4359">
                  <c:v>4.1150814079942455</c:v>
                </c:pt>
                <c:pt idx="4360">
                  <c:v>3.5659547919162251</c:v>
                </c:pt>
                <c:pt idx="4361">
                  <c:v>3.8155492707143237</c:v>
                </c:pt>
                <c:pt idx="4362">
                  <c:v>4.0938234206332984</c:v>
                </c:pt>
                <c:pt idx="4363">
                  <c:v>3.3015609975839233</c:v>
                </c:pt>
                <c:pt idx="4364">
                  <c:v>2.8915544206931156</c:v>
                </c:pt>
                <c:pt idx="4365">
                  <c:v>3.3497557520980972</c:v>
                </c:pt>
                <c:pt idx="4366">
                  <c:v>3.595489769680019</c:v>
                </c:pt>
                <c:pt idx="4367">
                  <c:v>4.3342524397752307</c:v>
                </c:pt>
                <c:pt idx="4368">
                  <c:v>3.9776035152177913</c:v>
                </c:pt>
                <c:pt idx="4369">
                  <c:v>3.6831626964001551</c:v>
                </c:pt>
                <c:pt idx="4370">
                  <c:v>3.6183587489487192</c:v>
                </c:pt>
                <c:pt idx="4371">
                  <c:v>4.2351348685346455</c:v>
                </c:pt>
                <c:pt idx="4372">
                  <c:v>3.9023780803189787</c:v>
                </c:pt>
                <c:pt idx="4373">
                  <c:v>3.7429986346203421</c:v>
                </c:pt>
                <c:pt idx="4374">
                  <c:v>3.2980927589280515</c:v>
                </c:pt>
                <c:pt idx="4375">
                  <c:v>4.7005739898466894</c:v>
                </c:pt>
                <c:pt idx="4376">
                  <c:v>3.7081262288014818</c:v>
                </c:pt>
                <c:pt idx="4377">
                  <c:v>3.3007203872438677</c:v>
                </c:pt>
                <c:pt idx="4378">
                  <c:v>3.4229243411250052</c:v>
                </c:pt>
                <c:pt idx="4379">
                  <c:v>4.0674309400884852</c:v>
                </c:pt>
                <c:pt idx="4380">
                  <c:v>4.4057551764799365</c:v>
                </c:pt>
                <c:pt idx="4381">
                  <c:v>3.8527722302421377</c:v>
                </c:pt>
                <c:pt idx="4382">
                  <c:v>3.5707407653846115</c:v>
                </c:pt>
                <c:pt idx="4383">
                  <c:v>3.5711065230783277</c:v>
                </c:pt>
                <c:pt idx="4384">
                  <c:v>3.0637094788450412</c:v>
                </c:pt>
                <c:pt idx="4385">
                  <c:v>3.4944135389188777</c:v>
                </c:pt>
                <c:pt idx="4386">
                  <c:v>3.8213765290091768</c:v>
                </c:pt>
                <c:pt idx="4387">
                  <c:v>3.4919280307031024</c:v>
                </c:pt>
                <c:pt idx="4388">
                  <c:v>3.1881888926748649</c:v>
                </c:pt>
                <c:pt idx="4389">
                  <c:v>3.031020424824737</c:v>
                </c:pt>
                <c:pt idx="4390">
                  <c:v>3.6230934130884087</c:v>
                </c:pt>
                <c:pt idx="4391">
                  <c:v>4.1060180728957745</c:v>
                </c:pt>
                <c:pt idx="4392">
                  <c:v>3.3863686615296977</c:v>
                </c:pt>
                <c:pt idx="4393">
                  <c:v>3.5883509128349291</c:v>
                </c:pt>
                <c:pt idx="4394">
                  <c:v>3.2955498377232777</c:v>
                </c:pt>
                <c:pt idx="4395">
                  <c:v>3.7459703754811682</c:v>
                </c:pt>
                <c:pt idx="4396">
                  <c:v>3.3425504716344863</c:v>
                </c:pt>
                <c:pt idx="4397">
                  <c:v>3.2948441129702197</c:v>
                </c:pt>
                <c:pt idx="4398">
                  <c:v>3.4626783755716377</c:v>
                </c:pt>
                <c:pt idx="4399">
                  <c:v>3.3350610330533059</c:v>
                </c:pt>
                <c:pt idx="4400">
                  <c:v>3.9148999175752577</c:v>
                </c:pt>
                <c:pt idx="4401">
                  <c:v>3.4410024792773957</c:v>
                </c:pt>
                <c:pt idx="4402">
                  <c:v>4.1275178886491179</c:v>
                </c:pt>
                <c:pt idx="4403">
                  <c:v>3.5628754482084344</c:v>
                </c:pt>
                <c:pt idx="4404">
                  <c:v>3.2606222940078422</c:v>
                </c:pt>
                <c:pt idx="4405">
                  <c:v>2.3771121653399576</c:v>
                </c:pt>
                <c:pt idx="4406">
                  <c:v>3.2892449401558732</c:v>
                </c:pt>
                <c:pt idx="4407">
                  <c:v>2.9962817544146465</c:v>
                </c:pt>
                <c:pt idx="4408">
                  <c:v>3.0207465355082177</c:v>
                </c:pt>
                <c:pt idx="4409">
                  <c:v>4.0081628829343678</c:v>
                </c:pt>
                <c:pt idx="4410">
                  <c:v>3.6427545438287932</c:v>
                </c:pt>
                <c:pt idx="4411">
                  <c:v>3.4385369472681551</c:v>
                </c:pt>
                <c:pt idx="4412">
                  <c:v>4.3468165283034645</c:v>
                </c:pt>
                <c:pt idx="4413">
                  <c:v>3.4046332642777082</c:v>
                </c:pt>
                <c:pt idx="4414">
                  <c:v>3.2814004456319052</c:v>
                </c:pt>
                <c:pt idx="4415">
                  <c:v>3.9253474944270121</c:v>
                </c:pt>
                <c:pt idx="4416">
                  <c:v>3.4153519910736128</c:v>
                </c:pt>
                <c:pt idx="4417">
                  <c:v>3.4405445146545799</c:v>
                </c:pt>
                <c:pt idx="4418">
                  <c:v>3.1492214753270442</c:v>
                </c:pt>
                <c:pt idx="4419">
                  <c:v>2.8592234160320587</c:v>
                </c:pt>
                <c:pt idx="4420">
                  <c:v>4.183336429577027</c:v>
                </c:pt>
                <c:pt idx="4421">
                  <c:v>3.7921144994601175</c:v>
                </c:pt>
                <c:pt idx="4422">
                  <c:v>3.4649806111857053</c:v>
                </c:pt>
                <c:pt idx="4423">
                  <c:v>3.2842629384709792</c:v>
                </c:pt>
                <c:pt idx="4424">
                  <c:v>3.8929316779159802</c:v>
                </c:pt>
                <c:pt idx="4425">
                  <c:v>3.16015350881211</c:v>
                </c:pt>
                <c:pt idx="4426">
                  <c:v>3.4525593817523488</c:v>
                </c:pt>
                <c:pt idx="4427">
                  <c:v>3.2363578273669802</c:v>
                </c:pt>
                <c:pt idx="4428">
                  <c:v>3.8112564494886372</c:v>
                </c:pt>
                <c:pt idx="4429">
                  <c:v>3.3041374825350212</c:v>
                </c:pt>
                <c:pt idx="4430">
                  <c:v>4.0086593402405404</c:v>
                </c:pt>
                <c:pt idx="4431">
                  <c:v>2.9806786869789139</c:v>
                </c:pt>
                <c:pt idx="4432">
                  <c:v>3.5459815527851806</c:v>
                </c:pt>
                <c:pt idx="4433">
                  <c:v>3.2906123779849312</c:v>
                </c:pt>
                <c:pt idx="4434">
                  <c:v>3.2227601499060352</c:v>
                </c:pt>
                <c:pt idx="4435">
                  <c:v>3.8578865273732577</c:v>
                </c:pt>
                <c:pt idx="4436">
                  <c:v>3.0445335547389645</c:v>
                </c:pt>
                <c:pt idx="4437">
                  <c:v>3.7351788584686902</c:v>
                </c:pt>
                <c:pt idx="4438">
                  <c:v>3.2330846196864842</c:v>
                </c:pt>
                <c:pt idx="4439">
                  <c:v>3.7540752531990549</c:v>
                </c:pt>
                <c:pt idx="4440">
                  <c:v>3.2931665655196842</c:v>
                </c:pt>
                <c:pt idx="4441">
                  <c:v>3.7354449260302367</c:v>
                </c:pt>
                <c:pt idx="4442">
                  <c:v>2.747867933387508</c:v>
                </c:pt>
                <c:pt idx="4443">
                  <c:v>3.6062651934096359</c:v>
                </c:pt>
                <c:pt idx="4444">
                  <c:v>3.9087234627429219</c:v>
                </c:pt>
                <c:pt idx="4445">
                  <c:v>3.2203742661433492</c:v>
                </c:pt>
                <c:pt idx="4446">
                  <c:v>3.3119905863890704</c:v>
                </c:pt>
                <c:pt idx="4447">
                  <c:v>3.9710973066792228</c:v>
                </c:pt>
                <c:pt idx="4448">
                  <c:v>3.2517226434126942</c:v>
                </c:pt>
                <c:pt idx="4449">
                  <c:v>4.7289559673462724</c:v>
                </c:pt>
                <c:pt idx="4450">
                  <c:v>3.042972713332293</c:v>
                </c:pt>
                <c:pt idx="4451">
                  <c:v>3.2693911782665559</c:v>
                </c:pt>
                <c:pt idx="4452">
                  <c:v>4.4305667009724123</c:v>
                </c:pt>
                <c:pt idx="4453">
                  <c:v>3.8760673226597167</c:v>
                </c:pt>
                <c:pt idx="4454">
                  <c:v>3.5543747842076416</c:v>
                </c:pt>
                <c:pt idx="4455">
                  <c:v>3.1567956578049432</c:v>
                </c:pt>
                <c:pt idx="4456">
                  <c:v>4.0930125280971446</c:v>
                </c:pt>
                <c:pt idx="4457">
                  <c:v>3.3124918662307437</c:v>
                </c:pt>
                <c:pt idx="4458">
                  <c:v>3.6612044004442463</c:v>
                </c:pt>
                <c:pt idx="4459">
                  <c:v>3.4843676774757912</c:v>
                </c:pt>
                <c:pt idx="4460">
                  <c:v>4.0709070931520523</c:v>
                </c:pt>
                <c:pt idx="4461">
                  <c:v>3.1523409383201777</c:v>
                </c:pt>
                <c:pt idx="4462">
                  <c:v>3.4345380885181376</c:v>
                </c:pt>
                <c:pt idx="4463">
                  <c:v>4.1318859682728775</c:v>
                </c:pt>
                <c:pt idx="4464">
                  <c:v>3.3537650780493031</c:v>
                </c:pt>
                <c:pt idx="4465">
                  <c:v>3.2937776209015381</c:v>
                </c:pt>
                <c:pt idx="4466">
                  <c:v>2.7450961773403542</c:v>
                </c:pt>
                <c:pt idx="4467">
                  <c:v>3.6292996173955472</c:v>
                </c:pt>
                <c:pt idx="4468">
                  <c:v>3.2108053754545987</c:v>
                </c:pt>
                <c:pt idx="4469">
                  <c:v>3.7515902773568612</c:v>
                </c:pt>
                <c:pt idx="4470">
                  <c:v>2.7057198954075612</c:v>
                </c:pt>
                <c:pt idx="4471">
                  <c:v>2.938782227576175</c:v>
                </c:pt>
                <c:pt idx="4472">
                  <c:v>3.3926118668982177</c:v>
                </c:pt>
                <c:pt idx="4473">
                  <c:v>2.9845767146953612</c:v>
                </c:pt>
                <c:pt idx="4474">
                  <c:v>4.15494299059496</c:v>
                </c:pt>
                <c:pt idx="4475">
                  <c:v>3.6595116875720404</c:v>
                </c:pt>
                <c:pt idx="4476">
                  <c:v>3.2440933231120042</c:v>
                </c:pt>
                <c:pt idx="4477">
                  <c:v>3.3663721909057167</c:v>
                </c:pt>
                <c:pt idx="4478">
                  <c:v>2.7456320091543231</c:v>
                </c:pt>
                <c:pt idx="4479">
                  <c:v>2.9041447405176424</c:v>
                </c:pt>
                <c:pt idx="4480">
                  <c:v>3.6193810173756202</c:v>
                </c:pt>
                <c:pt idx="4481">
                  <c:v>3.6856761486195202</c:v>
                </c:pt>
                <c:pt idx="4482">
                  <c:v>3.3573999487988582</c:v>
                </c:pt>
                <c:pt idx="4483">
                  <c:v>3.4219720801610025</c:v>
                </c:pt>
                <c:pt idx="4484">
                  <c:v>2.7745828454909902</c:v>
                </c:pt>
                <c:pt idx="4485">
                  <c:v>3.6089728913610832</c:v>
                </c:pt>
                <c:pt idx="4486">
                  <c:v>3.1994581068686374</c:v>
                </c:pt>
                <c:pt idx="4487">
                  <c:v>3.364449365473221</c:v>
                </c:pt>
                <c:pt idx="4488">
                  <c:v>3.9179843271444712</c:v>
                </c:pt>
                <c:pt idx="4489">
                  <c:v>3.397856441394302</c:v>
                </c:pt>
                <c:pt idx="4490">
                  <c:v>4.0818002733301801</c:v>
                </c:pt>
                <c:pt idx="4491">
                  <c:v>2.888287730279675</c:v>
                </c:pt>
                <c:pt idx="4492">
                  <c:v>3.3515813688026252</c:v>
                </c:pt>
                <c:pt idx="4493">
                  <c:v>3.6179171219125612</c:v>
                </c:pt>
                <c:pt idx="4494">
                  <c:v>3.562978670821658</c:v>
                </c:pt>
                <c:pt idx="4495">
                  <c:v>3.1000288812239241</c:v>
                </c:pt>
                <c:pt idx="4496">
                  <c:v>2.7288059098768827</c:v>
                </c:pt>
                <c:pt idx="4497">
                  <c:v>4.2929886156062755</c:v>
                </c:pt>
                <c:pt idx="4498">
                  <c:v>3.2169672614482372</c:v>
                </c:pt>
                <c:pt idx="4499">
                  <c:v>3.2820620264596987</c:v>
                </c:pt>
                <c:pt idx="4500">
                  <c:v>3.3449431632402393</c:v>
                </c:pt>
                <c:pt idx="4501">
                  <c:v>3.1889195596342192</c:v>
                </c:pt>
                <c:pt idx="4502">
                  <c:v>3.5545121469705081</c:v>
                </c:pt>
                <c:pt idx="4503">
                  <c:v>2.987321348714854</c:v>
                </c:pt>
                <c:pt idx="4504">
                  <c:v>3.3706312743078799</c:v>
                </c:pt>
                <c:pt idx="4505">
                  <c:v>3.0601860050476599</c:v>
                </c:pt>
                <c:pt idx="4506">
                  <c:v>2.8976047176484614</c:v>
                </c:pt>
                <c:pt idx="4507">
                  <c:v>3.7891181788834611</c:v>
                </c:pt>
                <c:pt idx="4508">
                  <c:v>4.0525880998806905</c:v>
                </c:pt>
                <c:pt idx="4509">
                  <c:v>2.484437770291489</c:v>
                </c:pt>
                <c:pt idx="4510">
                  <c:v>3.215034015002264</c:v>
                </c:pt>
                <c:pt idx="4511">
                  <c:v>3.7596998928752408</c:v>
                </c:pt>
                <c:pt idx="4512">
                  <c:v>3.4439571641764242</c:v>
                </c:pt>
                <c:pt idx="4513">
                  <c:v>3.2689596753540151</c:v>
                </c:pt>
                <c:pt idx="4514">
                  <c:v>3.5557720911009847</c:v>
                </c:pt>
                <c:pt idx="4515">
                  <c:v>2.9609622080884641</c:v>
                </c:pt>
                <c:pt idx="4516">
                  <c:v>3.2283766543450811</c:v>
                </c:pt>
                <c:pt idx="4517">
                  <c:v>3.3710430775734177</c:v>
                </c:pt>
                <c:pt idx="4518">
                  <c:v>3.3790056496049568</c:v>
                </c:pt>
                <c:pt idx="4519">
                  <c:v>3.1357820079074812</c:v>
                </c:pt>
                <c:pt idx="4520">
                  <c:v>2.7802022761233052</c:v>
                </c:pt>
                <c:pt idx="4521">
                  <c:v>4.1764586605359675</c:v>
                </c:pt>
                <c:pt idx="4522">
                  <c:v>3.2802776800190951</c:v>
                </c:pt>
                <c:pt idx="4523">
                  <c:v>3.4701704040705597</c:v>
                </c:pt>
                <c:pt idx="4524">
                  <c:v>3.1633219542342066</c:v>
                </c:pt>
                <c:pt idx="4525">
                  <c:v>3.3978809927433198</c:v>
                </c:pt>
                <c:pt idx="4526">
                  <c:v>2.6980823358527077</c:v>
                </c:pt>
                <c:pt idx="4527">
                  <c:v>3.6854009000792747</c:v>
                </c:pt>
                <c:pt idx="4528">
                  <c:v>3.8145944266796037</c:v>
                </c:pt>
                <c:pt idx="4529">
                  <c:v>3.3445117444355872</c:v>
                </c:pt>
                <c:pt idx="4530">
                  <c:v>3.7629393416498282</c:v>
                </c:pt>
                <c:pt idx="4531">
                  <c:v>3.131761801827563</c:v>
                </c:pt>
                <c:pt idx="4532">
                  <c:v>2.7763710738411542</c:v>
                </c:pt>
                <c:pt idx="4533">
                  <c:v>3.3621697848645229</c:v>
                </c:pt>
                <c:pt idx="4534">
                  <c:v>3.013749958335231</c:v>
                </c:pt>
                <c:pt idx="4535">
                  <c:v>3.1708833940463972</c:v>
                </c:pt>
                <c:pt idx="4536">
                  <c:v>3.4489713363810401</c:v>
                </c:pt>
                <c:pt idx="4537">
                  <c:v>3.7779395169506249</c:v>
                </c:pt>
                <c:pt idx="4538">
                  <c:v>4.1539987330684776</c:v>
                </c:pt>
                <c:pt idx="4539">
                  <c:v>2.9409838696665491</c:v>
                </c:pt>
                <c:pt idx="4540">
                  <c:v>3.1074458799420976</c:v>
                </c:pt>
                <c:pt idx="4541">
                  <c:v>2.9527423530105166</c:v>
                </c:pt>
                <c:pt idx="4542">
                  <c:v>3.1991509354458927</c:v>
                </c:pt>
                <c:pt idx="4543">
                  <c:v>3.6975410611535682</c:v>
                </c:pt>
                <c:pt idx="4544">
                  <c:v>2.8220997264812948</c:v>
                </c:pt>
                <c:pt idx="4545">
                  <c:v>3.4407739686767802</c:v>
                </c:pt>
                <c:pt idx="4546">
                  <c:v>3.3882758115760971</c:v>
                </c:pt>
                <c:pt idx="4547">
                  <c:v>3.5179817671386826</c:v>
                </c:pt>
                <c:pt idx="4548">
                  <c:v>3.5485620721447746</c:v>
                </c:pt>
                <c:pt idx="4549">
                  <c:v>3.6068608781883942</c:v>
                </c:pt>
                <c:pt idx="4550">
                  <c:v>3.0024965908699541</c:v>
                </c:pt>
                <c:pt idx="4551">
                  <c:v>3.5095761840271598</c:v>
                </c:pt>
                <c:pt idx="4552">
                  <c:v>3.4660053382475287</c:v>
                </c:pt>
                <c:pt idx="4553">
                  <c:v>3.1289425763057341</c:v>
                </c:pt>
                <c:pt idx="4554">
                  <c:v>3.2451455379659291</c:v>
                </c:pt>
                <c:pt idx="4555">
                  <c:v>3.1982326890137767</c:v>
                </c:pt>
                <c:pt idx="4556">
                  <c:v>2.6115125061123292</c:v>
                </c:pt>
                <c:pt idx="4557">
                  <c:v>3.2326044557540277</c:v>
                </c:pt>
                <c:pt idx="4558">
                  <c:v>3.2455177167835814</c:v>
                </c:pt>
                <c:pt idx="4559">
                  <c:v>2.8809117538157651</c:v>
                </c:pt>
                <c:pt idx="4560">
                  <c:v>2.96843832806971</c:v>
                </c:pt>
                <c:pt idx="4561">
                  <c:v>3.4313164114639947</c:v>
                </c:pt>
                <c:pt idx="4562">
                  <c:v>3.1254097639963212</c:v>
                </c:pt>
                <c:pt idx="4563">
                  <c:v>2.9551965252661847</c:v>
                </c:pt>
                <c:pt idx="4564">
                  <c:v>3.0714502296101767</c:v>
                </c:pt>
                <c:pt idx="4565">
                  <c:v>3.2043220279316706</c:v>
                </c:pt>
                <c:pt idx="4566">
                  <c:v>3.1394773462007586</c:v>
                </c:pt>
                <c:pt idx="4567">
                  <c:v>3.6638877091870619</c:v>
                </c:pt>
                <c:pt idx="4568">
                  <c:v>3.6044898550243412</c:v>
                </c:pt>
                <c:pt idx="4569">
                  <c:v>3.4673447649888689</c:v>
                </c:pt>
                <c:pt idx="4570">
                  <c:v>3.8770371081182948</c:v>
                </c:pt>
                <c:pt idx="4571">
                  <c:v>3.1062439576941725</c:v>
                </c:pt>
                <c:pt idx="4572">
                  <c:v>3.4454586020702567</c:v>
                </c:pt>
                <c:pt idx="4573">
                  <c:v>3.8039698914497997</c:v>
                </c:pt>
                <c:pt idx="4574">
                  <c:v>3.0863139098396677</c:v>
                </c:pt>
                <c:pt idx="4575">
                  <c:v>3.5288466476339391</c:v>
                </c:pt>
                <c:pt idx="4576">
                  <c:v>3.4610894085403654</c:v>
                </c:pt>
                <c:pt idx="4577">
                  <c:v>3.4537617306456232</c:v>
                </c:pt>
                <c:pt idx="4578">
                  <c:v>3.2584171118184742</c:v>
                </c:pt>
                <c:pt idx="4579">
                  <c:v>3.6818495318123752</c:v>
                </c:pt>
                <c:pt idx="4580">
                  <c:v>3.5276179280331155</c:v>
                </c:pt>
                <c:pt idx="4581">
                  <c:v>4.0866633895576197</c:v>
                </c:pt>
                <c:pt idx="4582">
                  <c:v>2.8156898329565423</c:v>
                </c:pt>
                <c:pt idx="4583">
                  <c:v>3.5834911585667251</c:v>
                </c:pt>
                <c:pt idx="4584">
                  <c:v>3.2999561810079152</c:v>
                </c:pt>
                <c:pt idx="4585">
                  <c:v>3.2610348907744782</c:v>
                </c:pt>
                <c:pt idx="4586">
                  <c:v>3.3844515090549536</c:v>
                </c:pt>
                <c:pt idx="4587">
                  <c:v>2.7151767841129657</c:v>
                </c:pt>
                <c:pt idx="4588">
                  <c:v>2.8886380062322488</c:v>
                </c:pt>
                <c:pt idx="4589">
                  <c:v>1.9890492604358081</c:v>
                </c:pt>
                <c:pt idx="4590">
                  <c:v>2.9377706830806547</c:v>
                </c:pt>
                <c:pt idx="4591">
                  <c:v>3.0754869722443887</c:v>
                </c:pt>
                <c:pt idx="4592">
                  <c:v>3.1299888466640642</c:v>
                </c:pt>
                <c:pt idx="4593">
                  <c:v>3.1374229579753612</c:v>
                </c:pt>
                <c:pt idx="4594">
                  <c:v>3.3302182288269582</c:v>
                </c:pt>
                <c:pt idx="4595">
                  <c:v>2.9038312365431493</c:v>
                </c:pt>
                <c:pt idx="4596">
                  <c:v>3.7920795081625642</c:v>
                </c:pt>
                <c:pt idx="4597">
                  <c:v>2.7871005312870767</c:v>
                </c:pt>
                <c:pt idx="4598">
                  <c:v>2.8379413786418435</c:v>
                </c:pt>
                <c:pt idx="4599">
                  <c:v>3.9144118768050213</c:v>
                </c:pt>
                <c:pt idx="4600">
                  <c:v>3.8324201111861966</c:v>
                </c:pt>
                <c:pt idx="4601">
                  <c:v>3.2745415859192404</c:v>
                </c:pt>
                <c:pt idx="4602">
                  <c:v>3.366659179219242</c:v>
                </c:pt>
                <c:pt idx="4603">
                  <c:v>3.0200915581764827</c:v>
                </c:pt>
                <c:pt idx="4604">
                  <c:v>3.0192484666794921</c:v>
                </c:pt>
                <c:pt idx="4605">
                  <c:v>3.1932629003650668</c:v>
                </c:pt>
                <c:pt idx="4606">
                  <c:v>2.9351769916421397</c:v>
                </c:pt>
                <c:pt idx="4607">
                  <c:v>2.9972741126843085</c:v>
                </c:pt>
                <c:pt idx="4608">
                  <c:v>2.5532985749598978</c:v>
                </c:pt>
                <c:pt idx="4609">
                  <c:v>2.9109494101031861</c:v>
                </c:pt>
                <c:pt idx="4610">
                  <c:v>3.3230753377001467</c:v>
                </c:pt>
                <c:pt idx="4611">
                  <c:v>3.7720598302040567</c:v>
                </c:pt>
                <c:pt idx="4612">
                  <c:v>3.5220670167942738</c:v>
                </c:pt>
                <c:pt idx="4613">
                  <c:v>3.4084613354988327</c:v>
                </c:pt>
                <c:pt idx="4614">
                  <c:v>2.7750568630018928</c:v>
                </c:pt>
                <c:pt idx="4615">
                  <c:v>3.5839694150489438</c:v>
                </c:pt>
                <c:pt idx="4616">
                  <c:v>2.8842124463670644</c:v>
                </c:pt>
                <c:pt idx="4617">
                  <c:v>3.2002297254161411</c:v>
                </c:pt>
                <c:pt idx="4618">
                  <c:v>3.2176933910842878</c:v>
                </c:pt>
                <c:pt idx="4619">
                  <c:v>2.8764895958354537</c:v>
                </c:pt>
                <c:pt idx="4620">
                  <c:v>3.5192843471818049</c:v>
                </c:pt>
                <c:pt idx="4621">
                  <c:v>3.5216683820077037</c:v>
                </c:pt>
                <c:pt idx="4622">
                  <c:v>3.3783810709696946</c:v>
                </c:pt>
                <c:pt idx="4623">
                  <c:v>3.0765838805584358</c:v>
                </c:pt>
                <c:pt idx="4624">
                  <c:v>3.6036405104436287</c:v>
                </c:pt>
                <c:pt idx="4625">
                  <c:v>3.3381107291913352</c:v>
                </c:pt>
                <c:pt idx="4626">
                  <c:v>3.3442688797034377</c:v>
                </c:pt>
                <c:pt idx="4627">
                  <c:v>3.7915434381748927</c:v>
                </c:pt>
                <c:pt idx="4628">
                  <c:v>3.7865353461679256</c:v>
                </c:pt>
                <c:pt idx="4629">
                  <c:v>3.7610910866100884</c:v>
                </c:pt>
                <c:pt idx="4630">
                  <c:v>2.7727920555960552</c:v>
                </c:pt>
                <c:pt idx="4631">
                  <c:v>3.5830901707424938</c:v>
                </c:pt>
                <c:pt idx="4632">
                  <c:v>3.3183545159051797</c:v>
                </c:pt>
                <c:pt idx="4633">
                  <c:v>2.7263147862971087</c:v>
                </c:pt>
                <c:pt idx="4634">
                  <c:v>3.9412835438014211</c:v>
                </c:pt>
                <c:pt idx="4635">
                  <c:v>2.9613059232990167</c:v>
                </c:pt>
                <c:pt idx="4636">
                  <c:v>3.3815443750315142</c:v>
                </c:pt>
                <c:pt idx="4637">
                  <c:v>3.1890907721626669</c:v>
                </c:pt>
                <c:pt idx="4638">
                  <c:v>3.2847765294792359</c:v>
                </c:pt>
                <c:pt idx="4639">
                  <c:v>3.3127738411095788</c:v>
                </c:pt>
                <c:pt idx="4640">
                  <c:v>2.828302944543994</c:v>
                </c:pt>
                <c:pt idx="4641">
                  <c:v>2.7135654779074012</c:v>
                </c:pt>
                <c:pt idx="4642">
                  <c:v>3.9719002089614492</c:v>
                </c:pt>
                <c:pt idx="4643">
                  <c:v>2.8873043291373452</c:v>
                </c:pt>
                <c:pt idx="4644">
                  <c:v>3.1669107480347538</c:v>
                </c:pt>
                <c:pt idx="4645">
                  <c:v>2.4431340414945923</c:v>
                </c:pt>
                <c:pt idx="4646">
                  <c:v>2.7356660261233268</c:v>
                </c:pt>
                <c:pt idx="4647">
                  <c:v>3.3485858630435121</c:v>
                </c:pt>
                <c:pt idx="4648">
                  <c:v>3.2144157491569811</c:v>
                </c:pt>
                <c:pt idx="4649">
                  <c:v>2.9126094880900779</c:v>
                </c:pt>
                <c:pt idx="4650">
                  <c:v>3.1610533615171352</c:v>
                </c:pt>
                <c:pt idx="4651">
                  <c:v>2.9800797138878621</c:v>
                </c:pt>
                <c:pt idx="4652">
                  <c:v>3.3170929155862767</c:v>
                </c:pt>
                <c:pt idx="4653">
                  <c:v>3.683212922195584</c:v>
                </c:pt>
                <c:pt idx="4654">
                  <c:v>2.9414624665624149</c:v>
                </c:pt>
                <c:pt idx="4655">
                  <c:v>3.6960897440318425</c:v>
                </c:pt>
                <c:pt idx="4656">
                  <c:v>3.3344812977664402</c:v>
                </c:pt>
                <c:pt idx="4657">
                  <c:v>2.9874901425237481</c:v>
                </c:pt>
                <c:pt idx="4658">
                  <c:v>2.9760763623888167</c:v>
                </c:pt>
                <c:pt idx="4659">
                  <c:v>2.6376887865505898</c:v>
                </c:pt>
                <c:pt idx="4660">
                  <c:v>2.8453836736146267</c:v>
                </c:pt>
                <c:pt idx="4661">
                  <c:v>3.1508250513273452</c:v>
                </c:pt>
                <c:pt idx="4662">
                  <c:v>3.1002030231192124</c:v>
                </c:pt>
                <c:pt idx="4663">
                  <c:v>2.7454612606192792</c:v>
                </c:pt>
                <c:pt idx="4664">
                  <c:v>2.7787723621692622</c:v>
                </c:pt>
                <c:pt idx="4665">
                  <c:v>2.9249845392935203</c:v>
                </c:pt>
                <c:pt idx="4666">
                  <c:v>2.8509769533077707</c:v>
                </c:pt>
                <c:pt idx="4667">
                  <c:v>3.2742476678739822</c:v>
                </c:pt>
                <c:pt idx="4668">
                  <c:v>3.1805672591746412</c:v>
                </c:pt>
                <c:pt idx="4669">
                  <c:v>2.9566808686204582</c:v>
                </c:pt>
                <c:pt idx="4670">
                  <c:v>3.2969474120879942</c:v>
                </c:pt>
                <c:pt idx="4671">
                  <c:v>3.8037559627390465</c:v>
                </c:pt>
                <c:pt idx="4672">
                  <c:v>3.6321036100503448</c:v>
                </c:pt>
                <c:pt idx="4673">
                  <c:v>2.6467001886373813</c:v>
                </c:pt>
                <c:pt idx="4674">
                  <c:v>2.9059509067644669</c:v>
                </c:pt>
                <c:pt idx="4675">
                  <c:v>3.0115011688660442</c:v>
                </c:pt>
                <c:pt idx="4676">
                  <c:v>2.6493470286898204</c:v>
                </c:pt>
                <c:pt idx="4677">
                  <c:v>3.1738367684530897</c:v>
                </c:pt>
                <c:pt idx="4678">
                  <c:v>3.3899391783870412</c:v>
                </c:pt>
                <c:pt idx="4679">
                  <c:v>3.4820040766826472</c:v>
                </c:pt>
                <c:pt idx="4680">
                  <c:v>2.7889145248584652</c:v>
                </c:pt>
                <c:pt idx="4681">
                  <c:v>3.2674123270253252</c:v>
                </c:pt>
                <c:pt idx="4682">
                  <c:v>3.6401231720260694</c:v>
                </c:pt>
                <c:pt idx="4683">
                  <c:v>2.8270453768547967</c:v>
                </c:pt>
                <c:pt idx="4684">
                  <c:v>3.7818279823963374</c:v>
                </c:pt>
                <c:pt idx="4685">
                  <c:v>3.3108309822976478</c:v>
                </c:pt>
                <c:pt idx="4686">
                  <c:v>2.7557688393947775</c:v>
                </c:pt>
                <c:pt idx="4687">
                  <c:v>2.7040700944223324</c:v>
                </c:pt>
                <c:pt idx="4688">
                  <c:v>3.5364997461722449</c:v>
                </c:pt>
                <c:pt idx="4689">
                  <c:v>2.9775821687386372</c:v>
                </c:pt>
                <c:pt idx="4690">
                  <c:v>3.2392174253760548</c:v>
                </c:pt>
                <c:pt idx="4691">
                  <c:v>3.0731544117552287</c:v>
                </c:pt>
                <c:pt idx="4692">
                  <c:v>2.9327757934718712</c:v>
                </c:pt>
                <c:pt idx="4693">
                  <c:v>2.5345552865359049</c:v>
                </c:pt>
                <c:pt idx="4694">
                  <c:v>2.8543003381622332</c:v>
                </c:pt>
                <c:pt idx="4695">
                  <c:v>3.0161666194981271</c:v>
                </c:pt>
                <c:pt idx="4696">
                  <c:v>3.0047371085008492</c:v>
                </c:pt>
                <c:pt idx="4697">
                  <c:v>3.3336415130245527</c:v>
                </c:pt>
                <c:pt idx="4698">
                  <c:v>2.9620531278646767</c:v>
                </c:pt>
                <c:pt idx="4699">
                  <c:v>3.6628491501287157</c:v>
                </c:pt>
                <c:pt idx="4700">
                  <c:v>3.2371770575450127</c:v>
                </c:pt>
                <c:pt idx="4701">
                  <c:v>3.2549927753421457</c:v>
                </c:pt>
                <c:pt idx="4702">
                  <c:v>3.0396397636643182</c:v>
                </c:pt>
                <c:pt idx="4703">
                  <c:v>3.3931389680227242</c:v>
                </c:pt>
                <c:pt idx="4704">
                  <c:v>2.9327659245035638</c:v>
                </c:pt>
                <c:pt idx="4705">
                  <c:v>2.6588021902862367</c:v>
                </c:pt>
                <c:pt idx="4706">
                  <c:v>3.0231117763701358</c:v>
                </c:pt>
                <c:pt idx="4707">
                  <c:v>3.3493883890977347</c:v>
                </c:pt>
                <c:pt idx="4708">
                  <c:v>3.4236846243079881</c:v>
                </c:pt>
                <c:pt idx="4709">
                  <c:v>2.5907933427331402</c:v>
                </c:pt>
                <c:pt idx="4710">
                  <c:v>2.424067847394372</c:v>
                </c:pt>
                <c:pt idx="4711">
                  <c:v>3.2187942270319949</c:v>
                </c:pt>
                <c:pt idx="4712">
                  <c:v>3.0243617236524085</c:v>
                </c:pt>
                <c:pt idx="4713">
                  <c:v>3.3706334886209541</c:v>
                </c:pt>
                <c:pt idx="4714">
                  <c:v>3.1130608496114802</c:v>
                </c:pt>
                <c:pt idx="4715">
                  <c:v>3.1786493394868423</c:v>
                </c:pt>
                <c:pt idx="4716">
                  <c:v>3.2897741476640117</c:v>
                </c:pt>
                <c:pt idx="4717">
                  <c:v>3.3615881563836969</c:v>
                </c:pt>
                <c:pt idx="4718">
                  <c:v>2.725313114674814</c:v>
                </c:pt>
                <c:pt idx="4719">
                  <c:v>3.0590034408687377</c:v>
                </c:pt>
                <c:pt idx="4720">
                  <c:v>3.0018354425195666</c:v>
                </c:pt>
                <c:pt idx="4721">
                  <c:v>3.3043570763102172</c:v>
                </c:pt>
                <c:pt idx="4722">
                  <c:v>4.0529788301231475</c:v>
                </c:pt>
                <c:pt idx="4723">
                  <c:v>2.9840077400623799</c:v>
                </c:pt>
                <c:pt idx="4724">
                  <c:v>3.3165483961767319</c:v>
                </c:pt>
                <c:pt idx="4725">
                  <c:v>2.9851214106871442</c:v>
                </c:pt>
                <c:pt idx="4726">
                  <c:v>3.1458589813790367</c:v>
                </c:pt>
                <c:pt idx="4727">
                  <c:v>2.8916789641664367</c:v>
                </c:pt>
                <c:pt idx="4728">
                  <c:v>3.2353021272752924</c:v>
                </c:pt>
                <c:pt idx="4729">
                  <c:v>3.5520628538890406</c:v>
                </c:pt>
                <c:pt idx="4730">
                  <c:v>3.0533118928850085</c:v>
                </c:pt>
                <c:pt idx="4731">
                  <c:v>2.9310102735164678</c:v>
                </c:pt>
                <c:pt idx="4732">
                  <c:v>2.8770282313421087</c:v>
                </c:pt>
                <c:pt idx="4733">
                  <c:v>2.9543235611003666</c:v>
                </c:pt>
                <c:pt idx="4734">
                  <c:v>3.21894877936941</c:v>
                </c:pt>
                <c:pt idx="4735">
                  <c:v>3.0469525839561937</c:v>
                </c:pt>
                <c:pt idx="4736">
                  <c:v>3.0324995884153871</c:v>
                </c:pt>
                <c:pt idx="4737">
                  <c:v>2.9922709674819306</c:v>
                </c:pt>
                <c:pt idx="4738">
                  <c:v>3.2639016072093581</c:v>
                </c:pt>
                <c:pt idx="4739">
                  <c:v>3.6262670310621772</c:v>
                </c:pt>
                <c:pt idx="4740">
                  <c:v>2.8003899027433952</c:v>
                </c:pt>
                <c:pt idx="4741">
                  <c:v>2.6350292256057744</c:v>
                </c:pt>
                <c:pt idx="4742">
                  <c:v>2.9678731910602827</c:v>
                </c:pt>
                <c:pt idx="4743">
                  <c:v>3.3453529547689329</c:v>
                </c:pt>
                <c:pt idx="4744">
                  <c:v>3.1715473332676987</c:v>
                </c:pt>
                <c:pt idx="4745">
                  <c:v>2.5951868967762808</c:v>
                </c:pt>
                <c:pt idx="4746">
                  <c:v>3.1094819451372802</c:v>
                </c:pt>
                <c:pt idx="4747">
                  <c:v>2.6719305714050412</c:v>
                </c:pt>
                <c:pt idx="4748">
                  <c:v>2.8253938594787198</c:v>
                </c:pt>
                <c:pt idx="4749">
                  <c:v>3.5217524736669668</c:v>
                </c:pt>
                <c:pt idx="4750">
                  <c:v>2.6816103695964451</c:v>
                </c:pt>
                <c:pt idx="4751">
                  <c:v>2.8568096684775437</c:v>
                </c:pt>
                <c:pt idx="4752">
                  <c:v>3.1105316566805019</c:v>
                </c:pt>
                <c:pt idx="4753">
                  <c:v>3.3698955781742921</c:v>
                </c:pt>
                <c:pt idx="4754">
                  <c:v>3.2547459058560677</c:v>
                </c:pt>
                <c:pt idx="4755">
                  <c:v>2.5517073372355288</c:v>
                </c:pt>
                <c:pt idx="4756">
                  <c:v>2.4910946918340997</c:v>
                </c:pt>
                <c:pt idx="4757">
                  <c:v>2.6765153914645774</c:v>
                </c:pt>
                <c:pt idx="4758">
                  <c:v>3.2766481186024734</c:v>
                </c:pt>
                <c:pt idx="4759">
                  <c:v>3.112117668336384</c:v>
                </c:pt>
                <c:pt idx="4760">
                  <c:v>3.0296746063161981</c:v>
                </c:pt>
                <c:pt idx="4761">
                  <c:v>2.8684699192561127</c:v>
                </c:pt>
                <c:pt idx="4762">
                  <c:v>3.3971921018634657</c:v>
                </c:pt>
                <c:pt idx="4763">
                  <c:v>3.4329903994431961</c:v>
                </c:pt>
                <c:pt idx="4764">
                  <c:v>3.2255811071551252</c:v>
                </c:pt>
                <c:pt idx="4765">
                  <c:v>2.9697007357974052</c:v>
                </c:pt>
                <c:pt idx="4766">
                  <c:v>2.9351355445837393</c:v>
                </c:pt>
                <c:pt idx="4767">
                  <c:v>3.5121407931929007</c:v>
                </c:pt>
                <c:pt idx="4768">
                  <c:v>2.4836345501808812</c:v>
                </c:pt>
                <c:pt idx="4769">
                  <c:v>2.7062449986040487</c:v>
                </c:pt>
                <c:pt idx="4770">
                  <c:v>3.0967435338470928</c:v>
                </c:pt>
                <c:pt idx="4771">
                  <c:v>2.3112020073951767</c:v>
                </c:pt>
                <c:pt idx="4772">
                  <c:v>2.6012434658737367</c:v>
                </c:pt>
                <c:pt idx="4773">
                  <c:v>3.0470360848204412</c:v>
                </c:pt>
                <c:pt idx="4774">
                  <c:v>3.2039916507518167</c:v>
                </c:pt>
                <c:pt idx="4775">
                  <c:v>2.8153589951086011</c:v>
                </c:pt>
                <c:pt idx="4776">
                  <c:v>3.336923729603936</c:v>
                </c:pt>
                <c:pt idx="4777">
                  <c:v>3.2697687850093011</c:v>
                </c:pt>
                <c:pt idx="4778">
                  <c:v>3.6764994107345967</c:v>
                </c:pt>
                <c:pt idx="4779">
                  <c:v>3.0863290992208747</c:v>
                </c:pt>
                <c:pt idx="4780">
                  <c:v>2.7648475700775612</c:v>
                </c:pt>
                <c:pt idx="4781">
                  <c:v>2.8382558046227162</c:v>
                </c:pt>
                <c:pt idx="4782">
                  <c:v>2.7548707616127204</c:v>
                </c:pt>
                <c:pt idx="4783">
                  <c:v>3.3139452954051567</c:v>
                </c:pt>
                <c:pt idx="4784">
                  <c:v>2.6825259358131377</c:v>
                </c:pt>
                <c:pt idx="4785">
                  <c:v>2.7357815651641002</c:v>
                </c:pt>
                <c:pt idx="4786">
                  <c:v>2.2038212832607651</c:v>
                </c:pt>
                <c:pt idx="4787">
                  <c:v>2.9766846042844777</c:v>
                </c:pt>
                <c:pt idx="4788">
                  <c:v>2.8267437924435908</c:v>
                </c:pt>
                <c:pt idx="4789">
                  <c:v>3.0971014895851132</c:v>
                </c:pt>
                <c:pt idx="4790">
                  <c:v>2.8799866056770709</c:v>
                </c:pt>
                <c:pt idx="4791">
                  <c:v>3.0415151799096187</c:v>
                </c:pt>
                <c:pt idx="4792">
                  <c:v>3.4249467464227652</c:v>
                </c:pt>
                <c:pt idx="4793">
                  <c:v>2.6423711512147992</c:v>
                </c:pt>
                <c:pt idx="4794">
                  <c:v>2.5695218770681212</c:v>
                </c:pt>
                <c:pt idx="4795">
                  <c:v>2.8331054994018459</c:v>
                </c:pt>
                <c:pt idx="4796">
                  <c:v>3.3487400485909848</c:v>
                </c:pt>
                <c:pt idx="4797">
                  <c:v>2.5842003489776681</c:v>
                </c:pt>
                <c:pt idx="4798">
                  <c:v>2.9352003617007627</c:v>
                </c:pt>
                <c:pt idx="4799">
                  <c:v>2.7025149319104886</c:v>
                </c:pt>
                <c:pt idx="4800">
                  <c:v>3.65564308233991</c:v>
                </c:pt>
                <c:pt idx="4801">
                  <c:v>2.7571925786309497</c:v>
                </c:pt>
                <c:pt idx="4802">
                  <c:v>2.6617316130134596</c:v>
                </c:pt>
                <c:pt idx="4803">
                  <c:v>2.7744506150446937</c:v>
                </c:pt>
                <c:pt idx="4804">
                  <c:v>2.7383258632810001</c:v>
                </c:pt>
                <c:pt idx="4805">
                  <c:v>2.7712248084318851</c:v>
                </c:pt>
                <c:pt idx="4806">
                  <c:v>3.2141898318208857</c:v>
                </c:pt>
                <c:pt idx="4807">
                  <c:v>3.0940695781800742</c:v>
                </c:pt>
                <c:pt idx="4808">
                  <c:v>3.8753504115278177</c:v>
                </c:pt>
                <c:pt idx="4809">
                  <c:v>3.1744138177926002</c:v>
                </c:pt>
                <c:pt idx="4810">
                  <c:v>3.2177321690409872</c:v>
                </c:pt>
                <c:pt idx="4811">
                  <c:v>2.8699895421205852</c:v>
                </c:pt>
                <c:pt idx="4812">
                  <c:v>2.4551863810435397</c:v>
                </c:pt>
                <c:pt idx="4813">
                  <c:v>2.6566658763501967</c:v>
                </c:pt>
                <c:pt idx="4814">
                  <c:v>2.9859388731940273</c:v>
                </c:pt>
                <c:pt idx="4815">
                  <c:v>2.7290132765206252</c:v>
                </c:pt>
                <c:pt idx="4816">
                  <c:v>2.9206027796011509</c:v>
                </c:pt>
                <c:pt idx="4817">
                  <c:v>3.6756456007081</c:v>
                </c:pt>
                <c:pt idx="4818">
                  <c:v>2.7357834520740014</c:v>
                </c:pt>
                <c:pt idx="4819">
                  <c:v>2.4933066894502427</c:v>
                </c:pt>
                <c:pt idx="4820">
                  <c:v>2.8453681798921227</c:v>
                </c:pt>
                <c:pt idx="4821">
                  <c:v>2.7950811279470402</c:v>
                </c:pt>
                <c:pt idx="4822">
                  <c:v>3.2460458628012621</c:v>
                </c:pt>
                <c:pt idx="4823">
                  <c:v>2.5608054636621427</c:v>
                </c:pt>
                <c:pt idx="4824">
                  <c:v>2.5720340811834141</c:v>
                </c:pt>
                <c:pt idx="4825">
                  <c:v>3.2206903534138913</c:v>
                </c:pt>
                <c:pt idx="4826">
                  <c:v>3.1124605648285977</c:v>
                </c:pt>
                <c:pt idx="4827">
                  <c:v>3.6757631827479802</c:v>
                </c:pt>
                <c:pt idx="4828">
                  <c:v>3.1317603892116348</c:v>
                </c:pt>
                <c:pt idx="4829">
                  <c:v>3.2270159069155802</c:v>
                </c:pt>
                <c:pt idx="4830">
                  <c:v>3.2030726916072281</c:v>
                </c:pt>
                <c:pt idx="4831">
                  <c:v>2.9416718974771019</c:v>
                </c:pt>
                <c:pt idx="4832">
                  <c:v>2.6330858228466512</c:v>
                </c:pt>
                <c:pt idx="4833">
                  <c:v>3.1848973106733212</c:v>
                </c:pt>
                <c:pt idx="4834">
                  <c:v>2.6327017330835929</c:v>
                </c:pt>
                <c:pt idx="4835">
                  <c:v>2.5112538471008388</c:v>
                </c:pt>
                <c:pt idx="4836">
                  <c:v>3.0108685137635534</c:v>
                </c:pt>
                <c:pt idx="4837">
                  <c:v>2.627167386633281</c:v>
                </c:pt>
                <c:pt idx="4838">
                  <c:v>3.288309601106056</c:v>
                </c:pt>
                <c:pt idx="4839">
                  <c:v>2.6375921084410212</c:v>
                </c:pt>
                <c:pt idx="4840">
                  <c:v>3.4947958346441967</c:v>
                </c:pt>
                <c:pt idx="4841">
                  <c:v>3.2531647900787952</c:v>
                </c:pt>
                <c:pt idx="4842">
                  <c:v>2.7067544492558144</c:v>
                </c:pt>
                <c:pt idx="4843">
                  <c:v>2.7185243372455052</c:v>
                </c:pt>
                <c:pt idx="4844">
                  <c:v>3.0689367942839212</c:v>
                </c:pt>
                <c:pt idx="4845">
                  <c:v>3.3965454626372567</c:v>
                </c:pt>
                <c:pt idx="4846">
                  <c:v>2.7678731189688142</c:v>
                </c:pt>
                <c:pt idx="4847">
                  <c:v>2.3600031795447527</c:v>
                </c:pt>
                <c:pt idx="4848">
                  <c:v>2.3991709576212732</c:v>
                </c:pt>
                <c:pt idx="4849">
                  <c:v>2.7291248852381051</c:v>
                </c:pt>
                <c:pt idx="4850">
                  <c:v>3.3402517226708683</c:v>
                </c:pt>
                <c:pt idx="4851">
                  <c:v>2.6251140648656852</c:v>
                </c:pt>
                <c:pt idx="4852">
                  <c:v>3.1662824154169309</c:v>
                </c:pt>
                <c:pt idx="4853">
                  <c:v>3.2530601224074402</c:v>
                </c:pt>
                <c:pt idx="4854">
                  <c:v>2.832778094524961</c:v>
                </c:pt>
                <c:pt idx="4855">
                  <c:v>3.0497755027541045</c:v>
                </c:pt>
                <c:pt idx="4856">
                  <c:v>3.0961710372284017</c:v>
                </c:pt>
                <c:pt idx="4857">
                  <c:v>3.0496242857605012</c:v>
                </c:pt>
                <c:pt idx="4858">
                  <c:v>3.0829803017178872</c:v>
                </c:pt>
                <c:pt idx="4859">
                  <c:v>2.8218207309850247</c:v>
                </c:pt>
                <c:pt idx="4860">
                  <c:v>3.1490060474380392</c:v>
                </c:pt>
                <c:pt idx="4861">
                  <c:v>3.2948703411853812</c:v>
                </c:pt>
                <c:pt idx="4862">
                  <c:v>2.6668962851103792</c:v>
                </c:pt>
                <c:pt idx="4863">
                  <c:v>2.903944557176116</c:v>
                </c:pt>
                <c:pt idx="4864">
                  <c:v>2.450387487334063</c:v>
                </c:pt>
                <c:pt idx="4865">
                  <c:v>2.5362739169673447</c:v>
                </c:pt>
                <c:pt idx="4866">
                  <c:v>3.4839690921616202</c:v>
                </c:pt>
                <c:pt idx="4867">
                  <c:v>2.8635744913550893</c:v>
                </c:pt>
                <c:pt idx="4868">
                  <c:v>2.9622480010528767</c:v>
                </c:pt>
                <c:pt idx="4869">
                  <c:v>3.1709029043248367</c:v>
                </c:pt>
                <c:pt idx="4870">
                  <c:v>2.6388767858269442</c:v>
                </c:pt>
                <c:pt idx="4871">
                  <c:v>2.6276021663595865</c:v>
                </c:pt>
                <c:pt idx="4872">
                  <c:v>3.0963972669437498</c:v>
                </c:pt>
                <c:pt idx="4873">
                  <c:v>2.6707308538298209</c:v>
                </c:pt>
                <c:pt idx="4874">
                  <c:v>2.8568686204998288</c:v>
                </c:pt>
                <c:pt idx="4875">
                  <c:v>2.9074638312846237</c:v>
                </c:pt>
                <c:pt idx="4876">
                  <c:v>3.0366665896858405</c:v>
                </c:pt>
                <c:pt idx="4877">
                  <c:v>2.7090593428184602</c:v>
                </c:pt>
                <c:pt idx="4878">
                  <c:v>2.5012031670987187</c:v>
                </c:pt>
                <c:pt idx="4879">
                  <c:v>3.0630876912797942</c:v>
                </c:pt>
                <c:pt idx="4880">
                  <c:v>2.8449486108466777</c:v>
                </c:pt>
                <c:pt idx="4881">
                  <c:v>2.5124829774599733</c:v>
                </c:pt>
                <c:pt idx="4882">
                  <c:v>3.151517386874819</c:v>
                </c:pt>
                <c:pt idx="4883">
                  <c:v>3.8886049309697537</c:v>
                </c:pt>
                <c:pt idx="4884">
                  <c:v>2.5720648609045749</c:v>
                </c:pt>
                <c:pt idx="4885">
                  <c:v>3.1195180928760293</c:v>
                </c:pt>
                <c:pt idx="4886">
                  <c:v>3.0076742951520012</c:v>
                </c:pt>
                <c:pt idx="4887">
                  <c:v>3.2132210144000002</c:v>
                </c:pt>
                <c:pt idx="4888">
                  <c:v>3.0852197806540818</c:v>
                </c:pt>
                <c:pt idx="4889">
                  <c:v>2.6397056352550177</c:v>
                </c:pt>
                <c:pt idx="4890">
                  <c:v>2.9428394069664776</c:v>
                </c:pt>
                <c:pt idx="4891">
                  <c:v>2.2963393497740312</c:v>
                </c:pt>
                <c:pt idx="4892">
                  <c:v>2.9319084395314001</c:v>
                </c:pt>
                <c:pt idx="4893">
                  <c:v>3.0351033006724601</c:v>
                </c:pt>
                <c:pt idx="4894">
                  <c:v>3.1404009171041372</c:v>
                </c:pt>
                <c:pt idx="4895">
                  <c:v>2.868874720176521</c:v>
                </c:pt>
                <c:pt idx="4896">
                  <c:v>2.5482027105960281</c:v>
                </c:pt>
                <c:pt idx="4897">
                  <c:v>2.7645614368188531</c:v>
                </c:pt>
                <c:pt idx="4898">
                  <c:v>2.3820700761786737</c:v>
                </c:pt>
                <c:pt idx="4899">
                  <c:v>2.6026263952840747</c:v>
                </c:pt>
                <c:pt idx="4900">
                  <c:v>2.587025711030948</c:v>
                </c:pt>
                <c:pt idx="4901">
                  <c:v>2.8271402712421412</c:v>
                </c:pt>
                <c:pt idx="4902">
                  <c:v>2.6124078619532369</c:v>
                </c:pt>
                <c:pt idx="4903">
                  <c:v>2.3293519581513729</c:v>
                </c:pt>
                <c:pt idx="4904">
                  <c:v>2.8807425608329602</c:v>
                </c:pt>
                <c:pt idx="4905">
                  <c:v>2.6114636877577997</c:v>
                </c:pt>
                <c:pt idx="4906">
                  <c:v>2.7078788739089017</c:v>
                </c:pt>
                <c:pt idx="4907">
                  <c:v>2.4843218079936262</c:v>
                </c:pt>
                <c:pt idx="4908">
                  <c:v>3.1651227768920096</c:v>
                </c:pt>
                <c:pt idx="4909">
                  <c:v>3.3081884236258534</c:v>
                </c:pt>
                <c:pt idx="4910">
                  <c:v>2.9643552238095303</c:v>
                </c:pt>
                <c:pt idx="4911">
                  <c:v>3.2389990358607581</c:v>
                </c:pt>
                <c:pt idx="4912">
                  <c:v>2.7440779442362619</c:v>
                </c:pt>
                <c:pt idx="4913">
                  <c:v>3.4433978572254058</c:v>
                </c:pt>
                <c:pt idx="4914">
                  <c:v>2.6230530154750857</c:v>
                </c:pt>
                <c:pt idx="4915">
                  <c:v>2.8171589993068653</c:v>
                </c:pt>
                <c:pt idx="4916">
                  <c:v>2.5744712640441283</c:v>
                </c:pt>
                <c:pt idx="4917">
                  <c:v>2.655655329327153</c:v>
                </c:pt>
                <c:pt idx="4918">
                  <c:v>2.3796511637090987</c:v>
                </c:pt>
                <c:pt idx="4919">
                  <c:v>2.7387684301181303</c:v>
                </c:pt>
                <c:pt idx="4920">
                  <c:v>2.9354476709726729</c:v>
                </c:pt>
                <c:pt idx="4921">
                  <c:v>2.4260770298026597</c:v>
                </c:pt>
                <c:pt idx="4922">
                  <c:v>2.6211245580058837</c:v>
                </c:pt>
                <c:pt idx="4923">
                  <c:v>2.9533689756014776</c:v>
                </c:pt>
                <c:pt idx="4924">
                  <c:v>2.576700069801797</c:v>
                </c:pt>
                <c:pt idx="4925">
                  <c:v>2.5679842025374824</c:v>
                </c:pt>
                <c:pt idx="4926">
                  <c:v>3.3440577071484952</c:v>
                </c:pt>
                <c:pt idx="4927">
                  <c:v>2.5319768809762029</c:v>
                </c:pt>
                <c:pt idx="4928">
                  <c:v>2.8806047782500155</c:v>
                </c:pt>
                <c:pt idx="4929">
                  <c:v>3.3370532947588378</c:v>
                </c:pt>
                <c:pt idx="4930">
                  <c:v>2.8960775040896967</c:v>
                </c:pt>
                <c:pt idx="4931">
                  <c:v>2.7260688752924653</c:v>
                </c:pt>
                <c:pt idx="4932">
                  <c:v>2.4996395185545901</c:v>
                </c:pt>
                <c:pt idx="4933">
                  <c:v>2.3369926453459566</c:v>
                </c:pt>
                <c:pt idx="4934">
                  <c:v>3.5298512476778412</c:v>
                </c:pt>
                <c:pt idx="4935">
                  <c:v>2.1072458546660982</c:v>
                </c:pt>
                <c:pt idx="4936">
                  <c:v>3.3869617075147702</c:v>
                </c:pt>
                <c:pt idx="4937">
                  <c:v>2.3908700770427838</c:v>
                </c:pt>
                <c:pt idx="4938">
                  <c:v>2.6019389687724832</c:v>
                </c:pt>
                <c:pt idx="4939">
                  <c:v>2.0716713797174182</c:v>
                </c:pt>
                <c:pt idx="4940">
                  <c:v>2.3220277599775816</c:v>
                </c:pt>
                <c:pt idx="4941">
                  <c:v>2.7640956737328142</c:v>
                </c:pt>
                <c:pt idx="4942">
                  <c:v>2.6883508900282362</c:v>
                </c:pt>
                <c:pt idx="4943">
                  <c:v>2.7577497166051215</c:v>
                </c:pt>
                <c:pt idx="4944">
                  <c:v>2.6183880721304402</c:v>
                </c:pt>
                <c:pt idx="4945">
                  <c:v>3.0298686592762567</c:v>
                </c:pt>
                <c:pt idx="4946">
                  <c:v>2.7419921761712582</c:v>
                </c:pt>
                <c:pt idx="4947">
                  <c:v>2.9595264087161475</c:v>
                </c:pt>
                <c:pt idx="4948">
                  <c:v>2.6352556487832377</c:v>
                </c:pt>
                <c:pt idx="4949">
                  <c:v>2.3850587782857797</c:v>
                </c:pt>
                <c:pt idx="4950">
                  <c:v>2.9942932526922212</c:v>
                </c:pt>
                <c:pt idx="4951">
                  <c:v>2.3928776118962567</c:v>
                </c:pt>
                <c:pt idx="4952">
                  <c:v>2.5559297101187521</c:v>
                </c:pt>
                <c:pt idx="4953">
                  <c:v>2.8596660722673986</c:v>
                </c:pt>
                <c:pt idx="4954">
                  <c:v>2.7898049227061672</c:v>
                </c:pt>
                <c:pt idx="4955">
                  <c:v>3.078518360157589</c:v>
                </c:pt>
                <c:pt idx="4956">
                  <c:v>2.5673931676515007</c:v>
                </c:pt>
                <c:pt idx="4957">
                  <c:v>2.9009687174392207</c:v>
                </c:pt>
                <c:pt idx="4958">
                  <c:v>2.4600661794916197</c:v>
                </c:pt>
                <c:pt idx="4959">
                  <c:v>2.9754873403920219</c:v>
                </c:pt>
                <c:pt idx="4960">
                  <c:v>2.5816162013391781</c:v>
                </c:pt>
                <c:pt idx="4961">
                  <c:v>2.8141823848385177</c:v>
                </c:pt>
                <c:pt idx="4962">
                  <c:v>2.3681200346021551</c:v>
                </c:pt>
                <c:pt idx="4963">
                  <c:v>2.6047712462120467</c:v>
                </c:pt>
                <c:pt idx="4964">
                  <c:v>2.7411609272659612</c:v>
                </c:pt>
                <c:pt idx="4965">
                  <c:v>2.4852245347319992</c:v>
                </c:pt>
                <c:pt idx="4966">
                  <c:v>2.8366403323358051</c:v>
                </c:pt>
                <c:pt idx="4967">
                  <c:v>2.9726060768107168</c:v>
                </c:pt>
                <c:pt idx="4968">
                  <c:v>2.7021422902875392</c:v>
                </c:pt>
                <c:pt idx="4969">
                  <c:v>2.7034772327604926</c:v>
                </c:pt>
                <c:pt idx="4970">
                  <c:v>3.0143200522625673</c:v>
                </c:pt>
                <c:pt idx="4971">
                  <c:v>2.5194514375014787</c:v>
                </c:pt>
                <c:pt idx="4972">
                  <c:v>2.7139971253893242</c:v>
                </c:pt>
                <c:pt idx="4973">
                  <c:v>2.4450078058295044</c:v>
                </c:pt>
                <c:pt idx="4974">
                  <c:v>2.864126186264595</c:v>
                </c:pt>
                <c:pt idx="4975">
                  <c:v>2.7263949629075919</c:v>
                </c:pt>
                <c:pt idx="4976">
                  <c:v>2.9249873696646342</c:v>
                </c:pt>
                <c:pt idx="4977">
                  <c:v>2.6978383649451549</c:v>
                </c:pt>
                <c:pt idx="4978">
                  <c:v>2.5390748222474842</c:v>
                </c:pt>
                <c:pt idx="4979">
                  <c:v>2.2719324483479997</c:v>
                </c:pt>
                <c:pt idx="4980">
                  <c:v>2.848616237479674</c:v>
                </c:pt>
                <c:pt idx="4981">
                  <c:v>2.4385220252061068</c:v>
                </c:pt>
                <c:pt idx="4982">
                  <c:v>2.3214357767209606</c:v>
                </c:pt>
                <c:pt idx="4983">
                  <c:v>2.6682606453108901</c:v>
                </c:pt>
                <c:pt idx="4984">
                  <c:v>2.7064538128639244</c:v>
                </c:pt>
                <c:pt idx="4985">
                  <c:v>2.4322177491898787</c:v>
                </c:pt>
                <c:pt idx="4986">
                  <c:v>2.4626493953713777</c:v>
                </c:pt>
                <c:pt idx="4987">
                  <c:v>3.1770766448474212</c:v>
                </c:pt>
                <c:pt idx="4988">
                  <c:v>2.6553610730215182</c:v>
                </c:pt>
                <c:pt idx="4989">
                  <c:v>2.6343722540439782</c:v>
                </c:pt>
                <c:pt idx="4990">
                  <c:v>2.4958173585177592</c:v>
                </c:pt>
                <c:pt idx="4991">
                  <c:v>2.6192059240817973</c:v>
                </c:pt>
                <c:pt idx="4992">
                  <c:v>2.4528815804137567</c:v>
                </c:pt>
                <c:pt idx="4993">
                  <c:v>2.3206788626869392</c:v>
                </c:pt>
                <c:pt idx="4994">
                  <c:v>3.0242089630564775</c:v>
                </c:pt>
                <c:pt idx="4995">
                  <c:v>2.7721984954093761</c:v>
                </c:pt>
                <c:pt idx="4996">
                  <c:v>2.5060473085039918</c:v>
                </c:pt>
                <c:pt idx="4997">
                  <c:v>2.1776849309149542</c:v>
                </c:pt>
                <c:pt idx="4998">
                  <c:v>2.3598345334795368</c:v>
                </c:pt>
                <c:pt idx="4999">
                  <c:v>2.9615968252371112</c:v>
                </c:pt>
                <c:pt idx="5000">
                  <c:v>2.453457660836619</c:v>
                </c:pt>
                <c:pt idx="5001">
                  <c:v>2.4607371361557218</c:v>
                </c:pt>
                <c:pt idx="5002">
                  <c:v>2.3814889151421137</c:v>
                </c:pt>
                <c:pt idx="5003">
                  <c:v>2.4034391132095068</c:v>
                </c:pt>
                <c:pt idx="5004">
                  <c:v>2.9887156695310857</c:v>
                </c:pt>
                <c:pt idx="5005">
                  <c:v>3.1342550742460387</c:v>
                </c:pt>
                <c:pt idx="5006">
                  <c:v>2.5990038999074541</c:v>
                </c:pt>
                <c:pt idx="5007">
                  <c:v>2.5286292766097831</c:v>
                </c:pt>
                <c:pt idx="5008">
                  <c:v>2.7333994925075893</c:v>
                </c:pt>
                <c:pt idx="5009">
                  <c:v>2.2911186700898778</c:v>
                </c:pt>
                <c:pt idx="5010">
                  <c:v>2.4887656190703984</c:v>
                </c:pt>
                <c:pt idx="5011">
                  <c:v>2.4442885497659192</c:v>
                </c:pt>
                <c:pt idx="5012">
                  <c:v>2.0281951428135052</c:v>
                </c:pt>
                <c:pt idx="5013">
                  <c:v>3.0433336611531492</c:v>
                </c:pt>
                <c:pt idx="5014">
                  <c:v>2.8974242844951235</c:v>
                </c:pt>
                <c:pt idx="5015">
                  <c:v>2.5536899783425002</c:v>
                </c:pt>
                <c:pt idx="5016">
                  <c:v>2.8824621737304841</c:v>
                </c:pt>
                <c:pt idx="5017">
                  <c:v>2.8612301586342497</c:v>
                </c:pt>
                <c:pt idx="5018">
                  <c:v>2.5507936518299092</c:v>
                </c:pt>
                <c:pt idx="5019">
                  <c:v>3.11862685105358</c:v>
                </c:pt>
                <c:pt idx="5020">
                  <c:v>2.8167226501624798</c:v>
                </c:pt>
                <c:pt idx="5021">
                  <c:v>2.5981800837428288</c:v>
                </c:pt>
                <c:pt idx="5022">
                  <c:v>2.2294849476797411</c:v>
                </c:pt>
                <c:pt idx="5023">
                  <c:v>2.5943115242036972</c:v>
                </c:pt>
                <c:pt idx="5024">
                  <c:v>2.9984423298878515</c:v>
                </c:pt>
                <c:pt idx="5025">
                  <c:v>2.7352283519021592</c:v>
                </c:pt>
                <c:pt idx="5026">
                  <c:v>2.8570288718054142</c:v>
                </c:pt>
                <c:pt idx="5027">
                  <c:v>2.5928006693061567</c:v>
                </c:pt>
                <c:pt idx="5028">
                  <c:v>2.9670282664707202</c:v>
                </c:pt>
                <c:pt idx="5029">
                  <c:v>2.0432780439846461</c:v>
                </c:pt>
                <c:pt idx="5030">
                  <c:v>3.0876651905690147</c:v>
                </c:pt>
                <c:pt idx="5031">
                  <c:v>2.5271028001456446</c:v>
                </c:pt>
                <c:pt idx="5032">
                  <c:v>2.980190712387734</c:v>
                </c:pt>
                <c:pt idx="5033">
                  <c:v>2.5632125255782467</c:v>
                </c:pt>
                <c:pt idx="5034">
                  <c:v>2.4095592392626797</c:v>
                </c:pt>
                <c:pt idx="5035">
                  <c:v>2.6089954143310106</c:v>
                </c:pt>
                <c:pt idx="5036">
                  <c:v>2.9707485906504827</c:v>
                </c:pt>
                <c:pt idx="5037">
                  <c:v>2.6244637975158875</c:v>
                </c:pt>
                <c:pt idx="5038">
                  <c:v>2.8133535624764692</c:v>
                </c:pt>
                <c:pt idx="5039">
                  <c:v>2.2878823802945294</c:v>
                </c:pt>
                <c:pt idx="5040">
                  <c:v>2.9654389264784387</c:v>
                </c:pt>
                <c:pt idx="5041">
                  <c:v>2.5261769321084162</c:v>
                </c:pt>
                <c:pt idx="5042">
                  <c:v>2.4311880178361713</c:v>
                </c:pt>
                <c:pt idx="5043">
                  <c:v>2.8494915732251678</c:v>
                </c:pt>
                <c:pt idx="5044">
                  <c:v>2.7472271317812011</c:v>
                </c:pt>
                <c:pt idx="5045">
                  <c:v>2.5490695585968011</c:v>
                </c:pt>
                <c:pt idx="5046">
                  <c:v>2.8120759966766342</c:v>
                </c:pt>
                <c:pt idx="5047">
                  <c:v>3.2966093965707168</c:v>
                </c:pt>
                <c:pt idx="5048">
                  <c:v>2.5507068869238307</c:v>
                </c:pt>
                <c:pt idx="5049">
                  <c:v>2.774263294465495</c:v>
                </c:pt>
                <c:pt idx="5050">
                  <c:v>1.9797716899906939</c:v>
                </c:pt>
                <c:pt idx="5051">
                  <c:v>2.0496740673138003</c:v>
                </c:pt>
                <c:pt idx="5052">
                  <c:v>3.0179969803181677</c:v>
                </c:pt>
                <c:pt idx="5053">
                  <c:v>2.8637941914339602</c:v>
                </c:pt>
                <c:pt idx="5054">
                  <c:v>2.1287463804015196</c:v>
                </c:pt>
                <c:pt idx="5055">
                  <c:v>2.5036082915321756</c:v>
                </c:pt>
                <c:pt idx="5056">
                  <c:v>2.5669635107240358</c:v>
                </c:pt>
                <c:pt idx="5057">
                  <c:v>2.5840723484122292</c:v>
                </c:pt>
                <c:pt idx="5058">
                  <c:v>2.4625838605778041</c:v>
                </c:pt>
                <c:pt idx="5059">
                  <c:v>2.3264430907470977</c:v>
                </c:pt>
                <c:pt idx="5060">
                  <c:v>2.4189116738083425</c:v>
                </c:pt>
                <c:pt idx="5061">
                  <c:v>2.77968737159319</c:v>
                </c:pt>
                <c:pt idx="5062">
                  <c:v>2.4752087242571377</c:v>
                </c:pt>
                <c:pt idx="5063">
                  <c:v>2.7901816210023718</c:v>
                </c:pt>
                <c:pt idx="5064">
                  <c:v>2.8692889612448167</c:v>
                </c:pt>
                <c:pt idx="5065">
                  <c:v>2.6579097227793995</c:v>
                </c:pt>
                <c:pt idx="5066">
                  <c:v>2.9108236202750573</c:v>
                </c:pt>
                <c:pt idx="5067">
                  <c:v>2.9710328538710287</c:v>
                </c:pt>
                <c:pt idx="5068">
                  <c:v>2.6801568808838114</c:v>
                </c:pt>
                <c:pt idx="5069">
                  <c:v>3.0303501588075812</c:v>
                </c:pt>
                <c:pt idx="5070">
                  <c:v>2.6716310142164899</c:v>
                </c:pt>
                <c:pt idx="5071">
                  <c:v>2.4820793881948573</c:v>
                </c:pt>
                <c:pt idx="5072">
                  <c:v>2.3465531001335878</c:v>
                </c:pt>
                <c:pt idx="5073">
                  <c:v>2.9206247189523533</c:v>
                </c:pt>
                <c:pt idx="5074">
                  <c:v>2.7583750237020404</c:v>
                </c:pt>
                <c:pt idx="5075">
                  <c:v>2.5447759704036237</c:v>
                </c:pt>
                <c:pt idx="5076">
                  <c:v>2.613450815998303</c:v>
                </c:pt>
                <c:pt idx="5077">
                  <c:v>2.2829028007787073</c:v>
                </c:pt>
                <c:pt idx="5078">
                  <c:v>2.1405479215594085</c:v>
                </c:pt>
                <c:pt idx="5079">
                  <c:v>2.9696806394680753</c:v>
                </c:pt>
                <c:pt idx="5080">
                  <c:v>2.7573483784600676</c:v>
                </c:pt>
                <c:pt idx="5081">
                  <c:v>2.8167032096676188</c:v>
                </c:pt>
                <c:pt idx="5082">
                  <c:v>2.6629819846988227</c:v>
                </c:pt>
                <c:pt idx="5083">
                  <c:v>2.7758928138848527</c:v>
                </c:pt>
                <c:pt idx="5084">
                  <c:v>2.5506387786865852</c:v>
                </c:pt>
                <c:pt idx="5085">
                  <c:v>2.5974483505236567</c:v>
                </c:pt>
                <c:pt idx="5086">
                  <c:v>2.7883582230112571</c:v>
                </c:pt>
                <c:pt idx="5087">
                  <c:v>2.7114840369465742</c:v>
                </c:pt>
                <c:pt idx="5088">
                  <c:v>2.9505321738718027</c:v>
                </c:pt>
                <c:pt idx="5089">
                  <c:v>2.5811336143897998</c:v>
                </c:pt>
                <c:pt idx="5090">
                  <c:v>2.7408374874219938</c:v>
                </c:pt>
                <c:pt idx="5091">
                  <c:v>2.8593754474453434</c:v>
                </c:pt>
                <c:pt idx="5092">
                  <c:v>2.7796638222516235</c:v>
                </c:pt>
                <c:pt idx="5093">
                  <c:v>2.3679919085334307</c:v>
                </c:pt>
                <c:pt idx="5094">
                  <c:v>2.0728801657653197</c:v>
                </c:pt>
                <c:pt idx="5095">
                  <c:v>2.7061252055268405</c:v>
                </c:pt>
                <c:pt idx="5096">
                  <c:v>2.6061518328011992</c:v>
                </c:pt>
                <c:pt idx="5097">
                  <c:v>3.0050626935526177</c:v>
                </c:pt>
                <c:pt idx="5098">
                  <c:v>2.8526887485276142</c:v>
                </c:pt>
                <c:pt idx="5099">
                  <c:v>2.5208339246963889</c:v>
                </c:pt>
                <c:pt idx="5100">
                  <c:v>3.0644303239640864</c:v>
                </c:pt>
                <c:pt idx="5101">
                  <c:v>2.3076954026187027</c:v>
                </c:pt>
                <c:pt idx="5102">
                  <c:v>3.143563241266579</c:v>
                </c:pt>
                <c:pt idx="5103">
                  <c:v>2.3027443816928788</c:v>
                </c:pt>
                <c:pt idx="5104">
                  <c:v>2.6878526367677957</c:v>
                </c:pt>
                <c:pt idx="5105">
                  <c:v>3.1130596320041377</c:v>
                </c:pt>
                <c:pt idx="5106">
                  <c:v>2.2225388669644022</c:v>
                </c:pt>
                <c:pt idx="5107">
                  <c:v>2.7090508296899922</c:v>
                </c:pt>
                <c:pt idx="5108">
                  <c:v>2.6174566249721125</c:v>
                </c:pt>
                <c:pt idx="5109">
                  <c:v>2.6322100748599597</c:v>
                </c:pt>
                <c:pt idx="5110">
                  <c:v>2.9267123625417759</c:v>
                </c:pt>
                <c:pt idx="5111">
                  <c:v>2.674291491997248</c:v>
                </c:pt>
                <c:pt idx="5112">
                  <c:v>2.3810033062151179</c:v>
                </c:pt>
                <c:pt idx="5113">
                  <c:v>2.1439504031140193</c:v>
                </c:pt>
                <c:pt idx="5114">
                  <c:v>2.316456053458547</c:v>
                </c:pt>
                <c:pt idx="5115">
                  <c:v>2.3743881307110177</c:v>
                </c:pt>
                <c:pt idx="5116">
                  <c:v>2.6730122460868402</c:v>
                </c:pt>
                <c:pt idx="5117">
                  <c:v>2.6992241869415352</c:v>
                </c:pt>
                <c:pt idx="5118">
                  <c:v>2.1038828053567684</c:v>
                </c:pt>
                <c:pt idx="5119">
                  <c:v>2.2953820817478992</c:v>
                </c:pt>
                <c:pt idx="5120">
                  <c:v>2.2709626019375242</c:v>
                </c:pt>
                <c:pt idx="5121">
                  <c:v>2.5050783225811877</c:v>
                </c:pt>
                <c:pt idx="5122">
                  <c:v>2.5421866389451386</c:v>
                </c:pt>
                <c:pt idx="5123">
                  <c:v>2.5164611508220758</c:v>
                </c:pt>
                <c:pt idx="5124">
                  <c:v>2.4304195838972427</c:v>
                </c:pt>
                <c:pt idx="5125">
                  <c:v>2.5259463032198233</c:v>
                </c:pt>
                <c:pt idx="5126">
                  <c:v>2.8463044535994966</c:v>
                </c:pt>
                <c:pt idx="5127">
                  <c:v>2.635397628062452</c:v>
                </c:pt>
                <c:pt idx="5128">
                  <c:v>2.434349225595732</c:v>
                </c:pt>
                <c:pt idx="5129">
                  <c:v>2.2665628784750442</c:v>
                </c:pt>
                <c:pt idx="5130">
                  <c:v>2.7798449518619819</c:v>
                </c:pt>
                <c:pt idx="5131">
                  <c:v>2.6576046668734152</c:v>
                </c:pt>
                <c:pt idx="5132">
                  <c:v>2.5576330521845851</c:v>
                </c:pt>
                <c:pt idx="5133">
                  <c:v>2.7460313391930788</c:v>
                </c:pt>
                <c:pt idx="5134">
                  <c:v>2.6891002140283682</c:v>
                </c:pt>
                <c:pt idx="5135">
                  <c:v>2.6062549071456993</c:v>
                </c:pt>
                <c:pt idx="5136">
                  <c:v>3.0245931760844642</c:v>
                </c:pt>
                <c:pt idx="5137">
                  <c:v>2.6897253338610247</c:v>
                </c:pt>
                <c:pt idx="5138">
                  <c:v>2.4628185784139203</c:v>
                </c:pt>
                <c:pt idx="5139">
                  <c:v>2.9553380985915609</c:v>
                </c:pt>
                <c:pt idx="5140">
                  <c:v>3.3646284711134467</c:v>
                </c:pt>
                <c:pt idx="5141">
                  <c:v>2.3529768951878127</c:v>
                </c:pt>
                <c:pt idx="5142">
                  <c:v>2.8617243014190836</c:v>
                </c:pt>
                <c:pt idx="5143">
                  <c:v>2.1604825586213421</c:v>
                </c:pt>
                <c:pt idx="5144">
                  <c:v>2.9352036564731367</c:v>
                </c:pt>
                <c:pt idx="5145">
                  <c:v>2.774410231298897</c:v>
                </c:pt>
                <c:pt idx="5146">
                  <c:v>2.7611440716748996</c:v>
                </c:pt>
                <c:pt idx="5147">
                  <c:v>2.3862815243029609</c:v>
                </c:pt>
                <c:pt idx="5148">
                  <c:v>2.7452080360888167</c:v>
                </c:pt>
                <c:pt idx="5149">
                  <c:v>2.4750296809349224</c:v>
                </c:pt>
                <c:pt idx="5150">
                  <c:v>2.9795978995712487</c:v>
                </c:pt>
                <c:pt idx="5151">
                  <c:v>2.717943377523</c:v>
                </c:pt>
                <c:pt idx="5152">
                  <c:v>2.5113570610749876</c:v>
                </c:pt>
                <c:pt idx="5153">
                  <c:v>2.2689656262582387</c:v>
                </c:pt>
                <c:pt idx="5154">
                  <c:v>2.7047793660289052</c:v>
                </c:pt>
                <c:pt idx="5155">
                  <c:v>2.1939757090188134</c:v>
                </c:pt>
                <c:pt idx="5156">
                  <c:v>3.1475425824197072</c:v>
                </c:pt>
                <c:pt idx="5157">
                  <c:v>3.0385950904386587</c:v>
                </c:pt>
                <c:pt idx="5158">
                  <c:v>2.4716171838879029</c:v>
                </c:pt>
                <c:pt idx="5159">
                  <c:v>2.874193326368597</c:v>
                </c:pt>
                <c:pt idx="5160">
                  <c:v>2.0320607907061428</c:v>
                </c:pt>
                <c:pt idx="5161">
                  <c:v>2.8706630939713977</c:v>
                </c:pt>
                <c:pt idx="5162">
                  <c:v>2.5905838705856752</c:v>
                </c:pt>
                <c:pt idx="5163">
                  <c:v>2.7903254700221192</c:v>
                </c:pt>
                <c:pt idx="5164">
                  <c:v>3.2140816056944082</c:v>
                </c:pt>
                <c:pt idx="5165">
                  <c:v>2.669994290687085</c:v>
                </c:pt>
                <c:pt idx="5166">
                  <c:v>2.1460304060311661</c:v>
                </c:pt>
                <c:pt idx="5167">
                  <c:v>2.2425599343540177</c:v>
                </c:pt>
                <c:pt idx="5168">
                  <c:v>2.6184585791303183</c:v>
                </c:pt>
                <c:pt idx="5169">
                  <c:v>2.5603372205652555</c:v>
                </c:pt>
                <c:pt idx="5170">
                  <c:v>2.8342951212959377</c:v>
                </c:pt>
                <c:pt idx="5171">
                  <c:v>2.7552335660308582</c:v>
                </c:pt>
                <c:pt idx="5172">
                  <c:v>2.76983259305503</c:v>
                </c:pt>
                <c:pt idx="5173">
                  <c:v>2.4769831600530927</c:v>
                </c:pt>
                <c:pt idx="5174">
                  <c:v>2.7790671456059752</c:v>
                </c:pt>
                <c:pt idx="5175">
                  <c:v>2.4518131186696777</c:v>
                </c:pt>
                <c:pt idx="5176">
                  <c:v>2.3725444119290362</c:v>
                </c:pt>
                <c:pt idx="5177">
                  <c:v>2.3438988905865417</c:v>
                </c:pt>
                <c:pt idx="5178">
                  <c:v>3.2144590977208027</c:v>
                </c:pt>
                <c:pt idx="5179">
                  <c:v>2.554536736642584</c:v>
                </c:pt>
                <c:pt idx="5180">
                  <c:v>2.5891839255997162</c:v>
                </c:pt>
                <c:pt idx="5181">
                  <c:v>2.130583785899844</c:v>
                </c:pt>
                <c:pt idx="5182">
                  <c:v>2.9062626541114787</c:v>
                </c:pt>
                <c:pt idx="5183">
                  <c:v>2.2372401269296547</c:v>
                </c:pt>
                <c:pt idx="5184">
                  <c:v>2.3339607051264202</c:v>
                </c:pt>
                <c:pt idx="5185">
                  <c:v>2.532547016736991</c:v>
                </c:pt>
                <c:pt idx="5186">
                  <c:v>2.5745785964526493</c:v>
                </c:pt>
                <c:pt idx="5187">
                  <c:v>1.962745175104736</c:v>
                </c:pt>
                <c:pt idx="5188">
                  <c:v>2.4992893604176687</c:v>
                </c:pt>
                <c:pt idx="5189">
                  <c:v>3.1540257399643381</c:v>
                </c:pt>
                <c:pt idx="5190">
                  <c:v>2.4728517363443747</c:v>
                </c:pt>
                <c:pt idx="5191">
                  <c:v>2.3076978715683012</c:v>
                </c:pt>
                <c:pt idx="5192">
                  <c:v>2.8422782953280143</c:v>
                </c:pt>
                <c:pt idx="5193">
                  <c:v>2.5517311157675682</c:v>
                </c:pt>
                <c:pt idx="5194">
                  <c:v>2.6142031265816827</c:v>
                </c:pt>
                <c:pt idx="5195">
                  <c:v>2.3869257664707018</c:v>
                </c:pt>
                <c:pt idx="5196">
                  <c:v>2.8736194254733967</c:v>
                </c:pt>
                <c:pt idx="5197">
                  <c:v>2.2787177435117147</c:v>
                </c:pt>
                <c:pt idx="5198">
                  <c:v>2.2880397719470573</c:v>
                </c:pt>
                <c:pt idx="5199">
                  <c:v>2.4551114349385177</c:v>
                </c:pt>
                <c:pt idx="5200">
                  <c:v>2.8675422916543902</c:v>
                </c:pt>
                <c:pt idx="5201">
                  <c:v>2.6093432679522279</c:v>
                </c:pt>
                <c:pt idx="5202">
                  <c:v>2.4668849679036668</c:v>
                </c:pt>
                <c:pt idx="5203">
                  <c:v>2.0185812442046656</c:v>
                </c:pt>
                <c:pt idx="5204">
                  <c:v>2.4738773520216282</c:v>
                </c:pt>
                <c:pt idx="5205">
                  <c:v>2.3491519261978948</c:v>
                </c:pt>
                <c:pt idx="5206">
                  <c:v>2.1309512720866812</c:v>
                </c:pt>
                <c:pt idx="5207">
                  <c:v>2.9456535550134437</c:v>
                </c:pt>
                <c:pt idx="5208">
                  <c:v>2.7863053155450346</c:v>
                </c:pt>
                <c:pt idx="5209">
                  <c:v>2.7596981790751567</c:v>
                </c:pt>
                <c:pt idx="5210">
                  <c:v>2.6073576203075892</c:v>
                </c:pt>
                <c:pt idx="5211">
                  <c:v>2.6956868129631237</c:v>
                </c:pt>
                <c:pt idx="5212">
                  <c:v>2.0101694069872158</c:v>
                </c:pt>
                <c:pt idx="5213">
                  <c:v>3.2204767178325695</c:v>
                </c:pt>
                <c:pt idx="5214">
                  <c:v>2.551432570397842</c:v>
                </c:pt>
                <c:pt idx="5215">
                  <c:v>2.5405462929186293</c:v>
                </c:pt>
                <c:pt idx="5216">
                  <c:v>2.3517926832361766</c:v>
                </c:pt>
                <c:pt idx="5217">
                  <c:v>2.8742953846920587</c:v>
                </c:pt>
                <c:pt idx="5218">
                  <c:v>2.8273302555052213</c:v>
                </c:pt>
                <c:pt idx="5219">
                  <c:v>2.4327109045578768</c:v>
                </c:pt>
                <c:pt idx="5220">
                  <c:v>2.2955090627736956</c:v>
                </c:pt>
                <c:pt idx="5221">
                  <c:v>2.5800397316918602</c:v>
                </c:pt>
                <c:pt idx="5222">
                  <c:v>2.8988008839075943</c:v>
                </c:pt>
                <c:pt idx="5223">
                  <c:v>3.3385436319544937</c:v>
                </c:pt>
                <c:pt idx="5224">
                  <c:v>2.7396662906608378</c:v>
                </c:pt>
                <c:pt idx="5225">
                  <c:v>2.6029874374445305</c:v>
                </c:pt>
                <c:pt idx="5226">
                  <c:v>2.5517176313855003</c:v>
                </c:pt>
                <c:pt idx="5227">
                  <c:v>2.5414742324530155</c:v>
                </c:pt>
                <c:pt idx="5228">
                  <c:v>2.2196905980278996</c:v>
                </c:pt>
                <c:pt idx="5229">
                  <c:v>2.3143892211414041</c:v>
                </c:pt>
                <c:pt idx="5230">
                  <c:v>2.4365443213432463</c:v>
                </c:pt>
                <c:pt idx="5231">
                  <c:v>2.3581308794363212</c:v>
                </c:pt>
                <c:pt idx="5232">
                  <c:v>2.27775756099203</c:v>
                </c:pt>
                <c:pt idx="5233">
                  <c:v>2.6373948861582002</c:v>
                </c:pt>
                <c:pt idx="5234">
                  <c:v>2.8202021856955377</c:v>
                </c:pt>
                <c:pt idx="5235">
                  <c:v>2.4001724531371607</c:v>
                </c:pt>
                <c:pt idx="5236">
                  <c:v>2.66247314205369</c:v>
                </c:pt>
                <c:pt idx="5237">
                  <c:v>2.6260147121726258</c:v>
                </c:pt>
                <c:pt idx="5238">
                  <c:v>2.5363033132576338</c:v>
                </c:pt>
                <c:pt idx="5239">
                  <c:v>2.1252532395304864</c:v>
                </c:pt>
                <c:pt idx="5240">
                  <c:v>2.2961643370524842</c:v>
                </c:pt>
                <c:pt idx="5241">
                  <c:v>2.2062913502762052</c:v>
                </c:pt>
                <c:pt idx="5242">
                  <c:v>2.7722472149424209</c:v>
                </c:pt>
                <c:pt idx="5243">
                  <c:v>2.8830061142761227</c:v>
                </c:pt>
                <c:pt idx="5244">
                  <c:v>2.3685505090587387</c:v>
                </c:pt>
                <c:pt idx="5245">
                  <c:v>2.7272307645806899</c:v>
                </c:pt>
                <c:pt idx="5246">
                  <c:v>2.6721629719985369</c:v>
                </c:pt>
                <c:pt idx="5247">
                  <c:v>2.3195010618372192</c:v>
                </c:pt>
                <c:pt idx="5248">
                  <c:v>2.3844137015260212</c:v>
                </c:pt>
                <c:pt idx="5249">
                  <c:v>2.5816226629756418</c:v>
                </c:pt>
                <c:pt idx="5250">
                  <c:v>2.5366418971952327</c:v>
                </c:pt>
                <c:pt idx="5251">
                  <c:v>2.2846500512258152</c:v>
                </c:pt>
                <c:pt idx="5252">
                  <c:v>1.8723384705522521</c:v>
                </c:pt>
                <c:pt idx="5253">
                  <c:v>2.2935274963496202</c:v>
                </c:pt>
                <c:pt idx="5254">
                  <c:v>2.0965789384780167</c:v>
                </c:pt>
                <c:pt idx="5255">
                  <c:v>2.6135587754113851</c:v>
                </c:pt>
                <c:pt idx="5256">
                  <c:v>2.6885166188791692</c:v>
                </c:pt>
                <c:pt idx="5257">
                  <c:v>2.0468768057973792</c:v>
                </c:pt>
                <c:pt idx="5258">
                  <c:v>2.4991503623477462</c:v>
                </c:pt>
                <c:pt idx="5259">
                  <c:v>2.3104388872279382</c:v>
                </c:pt>
                <c:pt idx="5260">
                  <c:v>2.5029857386276602</c:v>
                </c:pt>
                <c:pt idx="5261">
                  <c:v>2.8903647380780542</c:v>
                </c:pt>
                <c:pt idx="5262">
                  <c:v>2.4805351669803812</c:v>
                </c:pt>
                <c:pt idx="5263">
                  <c:v>2.2055564319556198</c:v>
                </c:pt>
                <c:pt idx="5264">
                  <c:v>2.2994457593158937</c:v>
                </c:pt>
                <c:pt idx="5265">
                  <c:v>2.460104782231046</c:v>
                </c:pt>
                <c:pt idx="5266">
                  <c:v>2.432882118603553</c:v>
                </c:pt>
                <c:pt idx="5267">
                  <c:v>2.3609890399624209</c:v>
                </c:pt>
                <c:pt idx="5268">
                  <c:v>2.4913677950103792</c:v>
                </c:pt>
                <c:pt idx="5269">
                  <c:v>3.1482574122402318</c:v>
                </c:pt>
                <c:pt idx="5270">
                  <c:v>2.7231346855411962</c:v>
                </c:pt>
                <c:pt idx="5271">
                  <c:v>2.4453158760027391</c:v>
                </c:pt>
                <c:pt idx="5272">
                  <c:v>2.09928577823064</c:v>
                </c:pt>
                <c:pt idx="5273">
                  <c:v>2.0189456422093457</c:v>
                </c:pt>
                <c:pt idx="5274">
                  <c:v>2.2528640300974772</c:v>
                </c:pt>
                <c:pt idx="5275">
                  <c:v>2.6855768921412952</c:v>
                </c:pt>
                <c:pt idx="5276">
                  <c:v>2.8781620874593146</c:v>
                </c:pt>
                <c:pt idx="5277">
                  <c:v>2.3308088418913484</c:v>
                </c:pt>
                <c:pt idx="5278">
                  <c:v>2.5025560226473402</c:v>
                </c:pt>
                <c:pt idx="5279">
                  <c:v>2.3838340940645022</c:v>
                </c:pt>
                <c:pt idx="5280">
                  <c:v>2.2184333929187408</c:v>
                </c:pt>
                <c:pt idx="5281">
                  <c:v>2.0179671513528241</c:v>
                </c:pt>
                <c:pt idx="5282">
                  <c:v>2.7327824131597529</c:v>
                </c:pt>
                <c:pt idx="5283">
                  <c:v>2.0019771014295675</c:v>
                </c:pt>
                <c:pt idx="5284">
                  <c:v>2.2194651475305633</c:v>
                </c:pt>
                <c:pt idx="5285">
                  <c:v>2.4370384268018923</c:v>
                </c:pt>
                <c:pt idx="5286">
                  <c:v>2.7323973336505536</c:v>
                </c:pt>
                <c:pt idx="5287">
                  <c:v>1.9724074126794147</c:v>
                </c:pt>
                <c:pt idx="5288">
                  <c:v>2.1591678331574382</c:v>
                </c:pt>
                <c:pt idx="5289">
                  <c:v>2.3638072279419919</c:v>
                </c:pt>
                <c:pt idx="5290">
                  <c:v>2.3440406523528239</c:v>
                </c:pt>
                <c:pt idx="5291">
                  <c:v>2.4202500643320146</c:v>
                </c:pt>
                <c:pt idx="5292">
                  <c:v>2.3199081428522117</c:v>
                </c:pt>
                <c:pt idx="5293">
                  <c:v>2.3357176512000772</c:v>
                </c:pt>
                <c:pt idx="5294">
                  <c:v>2.4018451644549366</c:v>
                </c:pt>
                <c:pt idx="5295">
                  <c:v>2.1134588019827993</c:v>
                </c:pt>
                <c:pt idx="5296">
                  <c:v>2.6347074954032768</c:v>
                </c:pt>
                <c:pt idx="5297">
                  <c:v>2.5468885218082367</c:v>
                </c:pt>
                <c:pt idx="5298">
                  <c:v>2.8166470801756316</c:v>
                </c:pt>
                <c:pt idx="5299">
                  <c:v>2.5112897792938167</c:v>
                </c:pt>
                <c:pt idx="5300">
                  <c:v>2.5748832539191318</c:v>
                </c:pt>
                <c:pt idx="5301">
                  <c:v>2.8980415172416087</c:v>
                </c:pt>
                <c:pt idx="5302">
                  <c:v>2.5209639363434624</c:v>
                </c:pt>
                <c:pt idx="5303">
                  <c:v>2.6581036331315047</c:v>
                </c:pt>
                <c:pt idx="5304">
                  <c:v>2.5221784897957567</c:v>
                </c:pt>
                <c:pt idx="5305">
                  <c:v>2.3423760219241525</c:v>
                </c:pt>
                <c:pt idx="5306">
                  <c:v>2.6906574171756978</c:v>
                </c:pt>
                <c:pt idx="5307">
                  <c:v>2.5369852694678867</c:v>
                </c:pt>
                <c:pt idx="5308">
                  <c:v>2.3939044118633199</c:v>
                </c:pt>
                <c:pt idx="5309">
                  <c:v>2.3738253597142567</c:v>
                </c:pt>
                <c:pt idx="5310">
                  <c:v>2.6951067396248067</c:v>
                </c:pt>
                <c:pt idx="5311">
                  <c:v>2.4531702703374236</c:v>
                </c:pt>
                <c:pt idx="5312">
                  <c:v>2.264327108180308</c:v>
                </c:pt>
                <c:pt idx="5313">
                  <c:v>1.8935710906978998</c:v>
                </c:pt>
                <c:pt idx="5314">
                  <c:v>2.628500388387542</c:v>
                </c:pt>
                <c:pt idx="5315">
                  <c:v>2.8933497158818597</c:v>
                </c:pt>
                <c:pt idx="5316">
                  <c:v>2.2403328725538811</c:v>
                </c:pt>
                <c:pt idx="5317">
                  <c:v>2.4773386521230942</c:v>
                </c:pt>
                <c:pt idx="5318">
                  <c:v>1.8776560453480751</c:v>
                </c:pt>
                <c:pt idx="5319">
                  <c:v>2.0420219722922672</c:v>
                </c:pt>
                <c:pt idx="5320">
                  <c:v>2.3587902997031978</c:v>
                </c:pt>
                <c:pt idx="5321">
                  <c:v>2.1724605113421207</c:v>
                </c:pt>
                <c:pt idx="5322">
                  <c:v>2.2124472684438583</c:v>
                </c:pt>
                <c:pt idx="5323">
                  <c:v>2.187904377531396</c:v>
                </c:pt>
                <c:pt idx="5324">
                  <c:v>2.1988338699956955</c:v>
                </c:pt>
                <c:pt idx="5325">
                  <c:v>2.001455700163322</c:v>
                </c:pt>
                <c:pt idx="5326">
                  <c:v>2.0546366811787427</c:v>
                </c:pt>
                <c:pt idx="5327">
                  <c:v>2.5087981420122252</c:v>
                </c:pt>
                <c:pt idx="5328">
                  <c:v>2.7436377198827229</c:v>
                </c:pt>
                <c:pt idx="5329">
                  <c:v>2.1203929498194412</c:v>
                </c:pt>
                <c:pt idx="5330">
                  <c:v>2.3025607418357246</c:v>
                </c:pt>
                <c:pt idx="5331">
                  <c:v>2.4925236736704335</c:v>
                </c:pt>
                <c:pt idx="5332">
                  <c:v>2.0556499273780728</c:v>
                </c:pt>
                <c:pt idx="5333">
                  <c:v>2.1759780444701833</c:v>
                </c:pt>
                <c:pt idx="5334">
                  <c:v>2.1945889935070935</c:v>
                </c:pt>
                <c:pt idx="5335">
                  <c:v>2.0173857469383738</c:v>
                </c:pt>
                <c:pt idx="5336">
                  <c:v>1.9957116284694258</c:v>
                </c:pt>
                <c:pt idx="5337">
                  <c:v>2.1734343107156002</c:v>
                </c:pt>
                <c:pt idx="5338">
                  <c:v>2.5634826646928648</c:v>
                </c:pt>
                <c:pt idx="5339">
                  <c:v>2.7932759420655402</c:v>
                </c:pt>
                <c:pt idx="5340">
                  <c:v>2.5856196786586647</c:v>
                </c:pt>
                <c:pt idx="5341">
                  <c:v>2.6396218728656002</c:v>
                </c:pt>
                <c:pt idx="5342">
                  <c:v>2.1480326940992227</c:v>
                </c:pt>
                <c:pt idx="5343">
                  <c:v>2.4148175383242587</c:v>
                </c:pt>
                <c:pt idx="5344">
                  <c:v>2.6306811748471803</c:v>
                </c:pt>
                <c:pt idx="5345">
                  <c:v>2.6693109915510012</c:v>
                </c:pt>
                <c:pt idx="5346">
                  <c:v>2.0331073481649509</c:v>
                </c:pt>
                <c:pt idx="5347">
                  <c:v>2.0950427021441924</c:v>
                </c:pt>
                <c:pt idx="5348">
                  <c:v>2.2953672779597012</c:v>
                </c:pt>
                <c:pt idx="5349">
                  <c:v>2.5311059460738377</c:v>
                </c:pt>
                <c:pt idx="5350">
                  <c:v>1.8899894540641538</c:v>
                </c:pt>
                <c:pt idx="5351">
                  <c:v>2.1321925295898367</c:v>
                </c:pt>
                <c:pt idx="5352">
                  <c:v>2.2077991321470649</c:v>
                </c:pt>
                <c:pt idx="5353">
                  <c:v>1.9912390627899499</c:v>
                </c:pt>
                <c:pt idx="5354">
                  <c:v>2.2039640506478793</c:v>
                </c:pt>
                <c:pt idx="5355">
                  <c:v>2.3532491229449977</c:v>
                </c:pt>
                <c:pt idx="5356">
                  <c:v>2.8720952829479032</c:v>
                </c:pt>
                <c:pt idx="5357">
                  <c:v>2.5598668926219119</c:v>
                </c:pt>
                <c:pt idx="5358">
                  <c:v>2.7641019278016659</c:v>
                </c:pt>
                <c:pt idx="5359">
                  <c:v>2.4724686098872661</c:v>
                </c:pt>
                <c:pt idx="5360">
                  <c:v>2.3910775715979402</c:v>
                </c:pt>
                <c:pt idx="5361">
                  <c:v>2.4049615954078352</c:v>
                </c:pt>
                <c:pt idx="5362">
                  <c:v>2.4450158573005352</c:v>
                </c:pt>
                <c:pt idx="5363">
                  <c:v>2.6935297107754859</c:v>
                </c:pt>
                <c:pt idx="5364">
                  <c:v>2.4004175815744455</c:v>
                </c:pt>
                <c:pt idx="5365">
                  <c:v>2.2511754812678637</c:v>
                </c:pt>
                <c:pt idx="5366">
                  <c:v>2.2556970447656992</c:v>
                </c:pt>
                <c:pt idx="5367">
                  <c:v>2.2358669976692767</c:v>
                </c:pt>
                <c:pt idx="5368">
                  <c:v>2.6541184677494192</c:v>
                </c:pt>
                <c:pt idx="5369">
                  <c:v>2.4556061739971167</c:v>
                </c:pt>
                <c:pt idx="5370">
                  <c:v>2.1268304412133272</c:v>
                </c:pt>
                <c:pt idx="5371">
                  <c:v>2.5168174712965325</c:v>
                </c:pt>
                <c:pt idx="5372">
                  <c:v>2.6068617677114272</c:v>
                </c:pt>
                <c:pt idx="5373">
                  <c:v>2.2370138870702316</c:v>
                </c:pt>
                <c:pt idx="5374">
                  <c:v>2.6489203731290392</c:v>
                </c:pt>
                <c:pt idx="5375">
                  <c:v>2.092606993914651</c:v>
                </c:pt>
                <c:pt idx="5376">
                  <c:v>2.9655164602401372</c:v>
                </c:pt>
                <c:pt idx="5377">
                  <c:v>2.6987128212764802</c:v>
                </c:pt>
                <c:pt idx="5378">
                  <c:v>2.3068388356233327</c:v>
                </c:pt>
                <c:pt idx="5379">
                  <c:v>2.1041138261078411</c:v>
                </c:pt>
                <c:pt idx="5380">
                  <c:v>2.9033358155219577</c:v>
                </c:pt>
                <c:pt idx="5381">
                  <c:v>2.0910153037409547</c:v>
                </c:pt>
                <c:pt idx="5382">
                  <c:v>2.2671586541416682</c:v>
                </c:pt>
                <c:pt idx="5383">
                  <c:v>2.1733860868583412</c:v>
                </c:pt>
                <c:pt idx="5384">
                  <c:v>2.0557082353210427</c:v>
                </c:pt>
                <c:pt idx="5385">
                  <c:v>2.6363779086558559</c:v>
                </c:pt>
                <c:pt idx="5386">
                  <c:v>2.3394211186296063</c:v>
                </c:pt>
                <c:pt idx="5387">
                  <c:v>2.5227760766817808</c:v>
                </c:pt>
                <c:pt idx="5388">
                  <c:v>1.7193824191297242</c:v>
                </c:pt>
                <c:pt idx="5389">
                  <c:v>2.4699380273737179</c:v>
                </c:pt>
                <c:pt idx="5390">
                  <c:v>2.3677011211395889</c:v>
                </c:pt>
                <c:pt idx="5391">
                  <c:v>2.6832035064930881</c:v>
                </c:pt>
                <c:pt idx="5392">
                  <c:v>2.380889938611058</c:v>
                </c:pt>
                <c:pt idx="5393">
                  <c:v>2.2844655810338277</c:v>
                </c:pt>
                <c:pt idx="5394">
                  <c:v>1.9011330541737601</c:v>
                </c:pt>
                <c:pt idx="5395">
                  <c:v>1.9360008753470221</c:v>
                </c:pt>
                <c:pt idx="5396">
                  <c:v>2.459242594135532</c:v>
                </c:pt>
                <c:pt idx="5397">
                  <c:v>1.8766071331413967</c:v>
                </c:pt>
                <c:pt idx="5398">
                  <c:v>2.3215137787770743</c:v>
                </c:pt>
                <c:pt idx="5399">
                  <c:v>1.9181162602434561</c:v>
                </c:pt>
                <c:pt idx="5400">
                  <c:v>2.4519546034009978</c:v>
                </c:pt>
                <c:pt idx="5401">
                  <c:v>2.2098234075412941</c:v>
                </c:pt>
                <c:pt idx="5402">
                  <c:v>2.7315110993428204</c:v>
                </c:pt>
                <c:pt idx="5403">
                  <c:v>2.5779745501155618</c:v>
                </c:pt>
                <c:pt idx="5404">
                  <c:v>2.8171225635387507</c:v>
                </c:pt>
                <c:pt idx="5405">
                  <c:v>2.1651002204040752</c:v>
                </c:pt>
                <c:pt idx="5406">
                  <c:v>2.4911156171526132</c:v>
                </c:pt>
                <c:pt idx="5407">
                  <c:v>2.0741345555192852</c:v>
                </c:pt>
                <c:pt idx="5408">
                  <c:v>2.4676304075394602</c:v>
                </c:pt>
                <c:pt idx="5409">
                  <c:v>1.9501508164750458</c:v>
                </c:pt>
                <c:pt idx="5410">
                  <c:v>2.4925539354524768</c:v>
                </c:pt>
                <c:pt idx="5411">
                  <c:v>2.336326594447423</c:v>
                </c:pt>
                <c:pt idx="5412">
                  <c:v>2.1008439181024672</c:v>
                </c:pt>
                <c:pt idx="5413">
                  <c:v>1.7019625914161558</c:v>
                </c:pt>
                <c:pt idx="5414">
                  <c:v>2.2294407299167331</c:v>
                </c:pt>
                <c:pt idx="5415">
                  <c:v>1.6759358968982225</c:v>
                </c:pt>
                <c:pt idx="5416">
                  <c:v>2.2549881434698777</c:v>
                </c:pt>
                <c:pt idx="5417">
                  <c:v>2.4190871586035887</c:v>
                </c:pt>
                <c:pt idx="5418">
                  <c:v>1.9812489847756223</c:v>
                </c:pt>
                <c:pt idx="5419">
                  <c:v>2.6117716517671652</c:v>
                </c:pt>
                <c:pt idx="5420">
                  <c:v>2.2683115486026759</c:v>
                </c:pt>
                <c:pt idx="5421">
                  <c:v>2.2582604073578385</c:v>
                </c:pt>
                <c:pt idx="5422">
                  <c:v>2.1147149136641308</c:v>
                </c:pt>
                <c:pt idx="5423">
                  <c:v>2.0800079004988969</c:v>
                </c:pt>
                <c:pt idx="5424">
                  <c:v>2.4097360384099242</c:v>
                </c:pt>
                <c:pt idx="5425">
                  <c:v>2.4548992380047747</c:v>
                </c:pt>
                <c:pt idx="5426">
                  <c:v>2.4708892394011124</c:v>
                </c:pt>
                <c:pt idx="5427">
                  <c:v>2.3007834972561585</c:v>
                </c:pt>
                <c:pt idx="5428">
                  <c:v>2.6306643631379791</c:v>
                </c:pt>
                <c:pt idx="5429">
                  <c:v>2.5661850181112462</c:v>
                </c:pt>
                <c:pt idx="5430">
                  <c:v>2.5539850743424402</c:v>
                </c:pt>
                <c:pt idx="5431">
                  <c:v>2.6705046634168426</c:v>
                </c:pt>
                <c:pt idx="5432">
                  <c:v>2.5254050027619002</c:v>
                </c:pt>
                <c:pt idx="5433">
                  <c:v>2.2278618912279948</c:v>
                </c:pt>
                <c:pt idx="5434">
                  <c:v>2.6292342104454494</c:v>
                </c:pt>
                <c:pt idx="5435">
                  <c:v>2.5095408753728106</c:v>
                </c:pt>
                <c:pt idx="5436">
                  <c:v>2.1289969172056442</c:v>
                </c:pt>
                <c:pt idx="5437">
                  <c:v>2.1548970970510082</c:v>
                </c:pt>
                <c:pt idx="5438">
                  <c:v>2.1443779149240418</c:v>
                </c:pt>
                <c:pt idx="5439">
                  <c:v>2.1949807474986338</c:v>
                </c:pt>
                <c:pt idx="5440">
                  <c:v>2.4653160484266476</c:v>
                </c:pt>
                <c:pt idx="5441">
                  <c:v>2.3995784165474747</c:v>
                </c:pt>
                <c:pt idx="5442">
                  <c:v>2.2326367478254316</c:v>
                </c:pt>
                <c:pt idx="5443">
                  <c:v>2.2253691049217781</c:v>
                </c:pt>
                <c:pt idx="5444">
                  <c:v>2.3372313461840295</c:v>
                </c:pt>
                <c:pt idx="5445">
                  <c:v>2.0399149580655012</c:v>
                </c:pt>
                <c:pt idx="5446">
                  <c:v>1.988204417266076</c:v>
                </c:pt>
                <c:pt idx="5447">
                  <c:v>2.231471548386764</c:v>
                </c:pt>
                <c:pt idx="5448">
                  <c:v>2.2368151546390123</c:v>
                </c:pt>
                <c:pt idx="5449">
                  <c:v>2.2830751598138637</c:v>
                </c:pt>
                <c:pt idx="5450">
                  <c:v>1.9960362487707461</c:v>
                </c:pt>
                <c:pt idx="5451">
                  <c:v>2.2215094373334532</c:v>
                </c:pt>
                <c:pt idx="5452">
                  <c:v>2.4775989588320093</c:v>
                </c:pt>
                <c:pt idx="5453">
                  <c:v>2.0968509424867037</c:v>
                </c:pt>
                <c:pt idx="5454">
                  <c:v>2.0265326538326351</c:v>
                </c:pt>
                <c:pt idx="5455">
                  <c:v>2.5183159453982427</c:v>
                </c:pt>
                <c:pt idx="5456">
                  <c:v>2.1625979491903569</c:v>
                </c:pt>
                <c:pt idx="5457">
                  <c:v>2.4958315910034874</c:v>
                </c:pt>
                <c:pt idx="5458">
                  <c:v>2.8343125008192787</c:v>
                </c:pt>
                <c:pt idx="5459">
                  <c:v>2.478766592305647</c:v>
                </c:pt>
                <c:pt idx="5460">
                  <c:v>1.861452592386784</c:v>
                </c:pt>
                <c:pt idx="5461">
                  <c:v>2.7014335233780771</c:v>
                </c:pt>
                <c:pt idx="5462">
                  <c:v>2.2616236466230006</c:v>
                </c:pt>
                <c:pt idx="5463">
                  <c:v>2.5868949751934731</c:v>
                </c:pt>
                <c:pt idx="5464">
                  <c:v>2.0688901284686079</c:v>
                </c:pt>
                <c:pt idx="5465">
                  <c:v>2.247557605764408</c:v>
                </c:pt>
                <c:pt idx="5466">
                  <c:v>1.7618188445034237</c:v>
                </c:pt>
                <c:pt idx="5467">
                  <c:v>2.728277507312165</c:v>
                </c:pt>
                <c:pt idx="5468">
                  <c:v>1.9414247987681337</c:v>
                </c:pt>
                <c:pt idx="5469">
                  <c:v>2.1627178649586782</c:v>
                </c:pt>
                <c:pt idx="5470">
                  <c:v>2.1147086347108552</c:v>
                </c:pt>
                <c:pt idx="5471">
                  <c:v>2.1007586533436777</c:v>
                </c:pt>
                <c:pt idx="5472">
                  <c:v>2.5732428573693231</c:v>
                </c:pt>
                <c:pt idx="5473">
                  <c:v>2.5769598487853242</c:v>
                </c:pt>
                <c:pt idx="5474">
                  <c:v>2.4669141641925312</c:v>
                </c:pt>
                <c:pt idx="5475">
                  <c:v>1.9251765890493027</c:v>
                </c:pt>
                <c:pt idx="5476">
                  <c:v>2.1551318451385186</c:v>
                </c:pt>
                <c:pt idx="5477">
                  <c:v>2.5596431644367201</c:v>
                </c:pt>
                <c:pt idx="5478">
                  <c:v>2.0075916568283816</c:v>
                </c:pt>
                <c:pt idx="5479">
                  <c:v>2.1379039841313854</c:v>
                </c:pt>
                <c:pt idx="5480">
                  <c:v>2.1257735961996831</c:v>
                </c:pt>
                <c:pt idx="5481">
                  <c:v>2.5536466577103742</c:v>
                </c:pt>
                <c:pt idx="5482">
                  <c:v>2.1937104969333414</c:v>
                </c:pt>
                <c:pt idx="5483">
                  <c:v>2.2142634191261727</c:v>
                </c:pt>
                <c:pt idx="5484">
                  <c:v>1.6033134685756691</c:v>
                </c:pt>
                <c:pt idx="5485">
                  <c:v>2.4620295616845511</c:v>
                </c:pt>
                <c:pt idx="5486">
                  <c:v>2.7296104010172018</c:v>
                </c:pt>
                <c:pt idx="5487">
                  <c:v>1.9752970797522864</c:v>
                </c:pt>
                <c:pt idx="5488">
                  <c:v>1.9521400246357368</c:v>
                </c:pt>
                <c:pt idx="5489">
                  <c:v>2.2961503629202293</c:v>
                </c:pt>
                <c:pt idx="5490">
                  <c:v>2.82049656209306</c:v>
                </c:pt>
                <c:pt idx="5491">
                  <c:v>2.3582649823740578</c:v>
                </c:pt>
                <c:pt idx="5492">
                  <c:v>2.5041051011971218</c:v>
                </c:pt>
                <c:pt idx="5493">
                  <c:v>2.2653780610063454</c:v>
                </c:pt>
                <c:pt idx="5494">
                  <c:v>2.1101999452319551</c:v>
                </c:pt>
                <c:pt idx="5495">
                  <c:v>2.3644627767972359</c:v>
                </c:pt>
                <c:pt idx="5496">
                  <c:v>2.4225426519113182</c:v>
                </c:pt>
                <c:pt idx="5497">
                  <c:v>2.4472072532300402</c:v>
                </c:pt>
                <c:pt idx="5498">
                  <c:v>2.3141480804259977</c:v>
                </c:pt>
                <c:pt idx="5499">
                  <c:v>2.3164328581195717</c:v>
                </c:pt>
                <c:pt idx="5500">
                  <c:v>2.3138052156013087</c:v>
                </c:pt>
                <c:pt idx="5501">
                  <c:v>1.9395473734091375</c:v>
                </c:pt>
                <c:pt idx="5502">
                  <c:v>2.2778006123881207</c:v>
                </c:pt>
                <c:pt idx="5503">
                  <c:v>2.2414252943047668</c:v>
                </c:pt>
                <c:pt idx="5504">
                  <c:v>2.3566231615847419</c:v>
                </c:pt>
                <c:pt idx="5505">
                  <c:v>2.2801221998203802</c:v>
                </c:pt>
                <c:pt idx="5506">
                  <c:v>2.3596701747881812</c:v>
                </c:pt>
                <c:pt idx="5507">
                  <c:v>2.3552389412070345</c:v>
                </c:pt>
                <c:pt idx="5508">
                  <c:v>2.259983557968487</c:v>
                </c:pt>
                <c:pt idx="5509">
                  <c:v>2.2347249520141852</c:v>
                </c:pt>
                <c:pt idx="5510">
                  <c:v>2.0058357108690457</c:v>
                </c:pt>
                <c:pt idx="5511">
                  <c:v>2.4574299878548533</c:v>
                </c:pt>
                <c:pt idx="5512">
                  <c:v>2.4180694505636167</c:v>
                </c:pt>
                <c:pt idx="5513">
                  <c:v>2.5669213878479891</c:v>
                </c:pt>
                <c:pt idx="5514">
                  <c:v>2.3257487271386768</c:v>
                </c:pt>
                <c:pt idx="5515">
                  <c:v>2.0675529348538575</c:v>
                </c:pt>
                <c:pt idx="5516">
                  <c:v>2.4180551631214575</c:v>
                </c:pt>
                <c:pt idx="5517">
                  <c:v>1.9137974034978515</c:v>
                </c:pt>
                <c:pt idx="5518">
                  <c:v>2.1536451958290801</c:v>
                </c:pt>
                <c:pt idx="5519">
                  <c:v>2.2423179273361202</c:v>
                </c:pt>
                <c:pt idx="5520">
                  <c:v>1.8077175491341331</c:v>
                </c:pt>
                <c:pt idx="5521">
                  <c:v>1.9364301554487973</c:v>
                </c:pt>
                <c:pt idx="5522">
                  <c:v>1.953944319698518</c:v>
                </c:pt>
                <c:pt idx="5523">
                  <c:v>2.1339469607318069</c:v>
                </c:pt>
                <c:pt idx="5524">
                  <c:v>2.0771639091738368</c:v>
                </c:pt>
                <c:pt idx="5525">
                  <c:v>1.85016720595757</c:v>
                </c:pt>
                <c:pt idx="5526">
                  <c:v>2.4188900648291787</c:v>
                </c:pt>
                <c:pt idx="5527">
                  <c:v>2.3113835867001589</c:v>
                </c:pt>
                <c:pt idx="5528">
                  <c:v>2.3628390019319712</c:v>
                </c:pt>
                <c:pt idx="5529">
                  <c:v>2.5176468462496313</c:v>
                </c:pt>
                <c:pt idx="5530">
                  <c:v>2.2364833508417243</c:v>
                </c:pt>
                <c:pt idx="5531">
                  <c:v>2.0688087667021802</c:v>
                </c:pt>
                <c:pt idx="5532">
                  <c:v>2.2449357008335502</c:v>
                </c:pt>
                <c:pt idx="5533">
                  <c:v>2.3450871038968777</c:v>
                </c:pt>
                <c:pt idx="5534">
                  <c:v>2.4154750594215977</c:v>
                </c:pt>
                <c:pt idx="5535">
                  <c:v>1.973770297823519</c:v>
                </c:pt>
                <c:pt idx="5536">
                  <c:v>1.9948232086588671</c:v>
                </c:pt>
                <c:pt idx="5537">
                  <c:v>2.272789211143583</c:v>
                </c:pt>
                <c:pt idx="5538">
                  <c:v>2.0672066432543681</c:v>
                </c:pt>
                <c:pt idx="5539">
                  <c:v>2.2835345637075761</c:v>
                </c:pt>
                <c:pt idx="5540">
                  <c:v>2.2526119818893475</c:v>
                </c:pt>
                <c:pt idx="5541">
                  <c:v>2.0503677773284492</c:v>
                </c:pt>
                <c:pt idx="5542">
                  <c:v>1.8608192935803458</c:v>
                </c:pt>
                <c:pt idx="5543">
                  <c:v>2.5077867732420538</c:v>
                </c:pt>
                <c:pt idx="5544">
                  <c:v>2.4462752134944927</c:v>
                </c:pt>
                <c:pt idx="5545">
                  <c:v>2.8246023020722828</c:v>
                </c:pt>
                <c:pt idx="5546">
                  <c:v>2.3935658391421777</c:v>
                </c:pt>
                <c:pt idx="5547">
                  <c:v>2.1953436367928587</c:v>
                </c:pt>
                <c:pt idx="5548">
                  <c:v>1.814471472571298</c:v>
                </c:pt>
                <c:pt idx="5549">
                  <c:v>2.3241475354909142</c:v>
                </c:pt>
                <c:pt idx="5550">
                  <c:v>1.7961165613171401</c:v>
                </c:pt>
                <c:pt idx="5551">
                  <c:v>1.9491773282895222</c:v>
                </c:pt>
                <c:pt idx="5552">
                  <c:v>2.1905458878973412</c:v>
                </c:pt>
                <c:pt idx="5553">
                  <c:v>2.3972580433169797</c:v>
                </c:pt>
                <c:pt idx="5554">
                  <c:v>2.8115298474227002</c:v>
                </c:pt>
                <c:pt idx="5555">
                  <c:v>2.0719739288166936</c:v>
                </c:pt>
                <c:pt idx="5556">
                  <c:v>2.1146524883127187</c:v>
                </c:pt>
                <c:pt idx="5557">
                  <c:v>2.0545176825958489</c:v>
                </c:pt>
                <c:pt idx="5558">
                  <c:v>1.8402432172486114</c:v>
                </c:pt>
                <c:pt idx="5559">
                  <c:v>2.0027211553779694</c:v>
                </c:pt>
                <c:pt idx="5560">
                  <c:v>1.9135717791776932</c:v>
                </c:pt>
                <c:pt idx="5561">
                  <c:v>2.2017533132313858</c:v>
                </c:pt>
                <c:pt idx="5562">
                  <c:v>2.636544586562648</c:v>
                </c:pt>
                <c:pt idx="5563">
                  <c:v>2.1158865124724442</c:v>
                </c:pt>
                <c:pt idx="5564">
                  <c:v>2.2940388973009211</c:v>
                </c:pt>
                <c:pt idx="5565">
                  <c:v>2.0593183261375807</c:v>
                </c:pt>
                <c:pt idx="5566">
                  <c:v>2.0221232260138109</c:v>
                </c:pt>
                <c:pt idx="5567">
                  <c:v>2.2145535690615645</c:v>
                </c:pt>
                <c:pt idx="5568">
                  <c:v>2.6460052849356903</c:v>
                </c:pt>
                <c:pt idx="5569">
                  <c:v>1.9171633451459416</c:v>
                </c:pt>
                <c:pt idx="5570">
                  <c:v>2.1235574410057612</c:v>
                </c:pt>
                <c:pt idx="5571">
                  <c:v>2.1883181987577411</c:v>
                </c:pt>
                <c:pt idx="5572">
                  <c:v>2.2308491760368367</c:v>
                </c:pt>
                <c:pt idx="5573">
                  <c:v>2.4153551341498871</c:v>
                </c:pt>
                <c:pt idx="5574">
                  <c:v>2.3496357573758986</c:v>
                </c:pt>
                <c:pt idx="5575">
                  <c:v>1.830797620918134</c:v>
                </c:pt>
                <c:pt idx="5576">
                  <c:v>2.435770288877225</c:v>
                </c:pt>
                <c:pt idx="5577">
                  <c:v>1.8586203510018806</c:v>
                </c:pt>
                <c:pt idx="5578">
                  <c:v>2.0242289519340551</c:v>
                </c:pt>
                <c:pt idx="5579">
                  <c:v>2.4367742929228355</c:v>
                </c:pt>
                <c:pt idx="5580">
                  <c:v>2.4288072447082918</c:v>
                </c:pt>
                <c:pt idx="5581">
                  <c:v>1.9961038062818943</c:v>
                </c:pt>
                <c:pt idx="5582">
                  <c:v>2.1964562941434367</c:v>
                </c:pt>
                <c:pt idx="5583">
                  <c:v>2.5130383383059032</c:v>
                </c:pt>
                <c:pt idx="5584">
                  <c:v>2.3320235098629269</c:v>
                </c:pt>
                <c:pt idx="5585">
                  <c:v>2.2379185070826484</c:v>
                </c:pt>
                <c:pt idx="5586">
                  <c:v>2.1516537229261039</c:v>
                </c:pt>
                <c:pt idx="5587">
                  <c:v>2.2151127625639795</c:v>
                </c:pt>
                <c:pt idx="5588">
                  <c:v>2.4470872740749212</c:v>
                </c:pt>
                <c:pt idx="5589">
                  <c:v>2.1057509013254352</c:v>
                </c:pt>
                <c:pt idx="5590">
                  <c:v>2.3533890125587797</c:v>
                </c:pt>
                <c:pt idx="5591">
                  <c:v>2.060271072289396</c:v>
                </c:pt>
                <c:pt idx="5592">
                  <c:v>2.2569697768844512</c:v>
                </c:pt>
                <c:pt idx="5593">
                  <c:v>2.0490273960571752</c:v>
                </c:pt>
                <c:pt idx="5594">
                  <c:v>2.5663628350719332</c:v>
                </c:pt>
                <c:pt idx="5595">
                  <c:v>2.4500966148062377</c:v>
                </c:pt>
                <c:pt idx="5596">
                  <c:v>2.1354305144066745</c:v>
                </c:pt>
                <c:pt idx="5597">
                  <c:v>2.3822611223735977</c:v>
                </c:pt>
                <c:pt idx="5598">
                  <c:v>2.2478892908990802</c:v>
                </c:pt>
                <c:pt idx="5599">
                  <c:v>1.9937649620919673</c:v>
                </c:pt>
                <c:pt idx="5600">
                  <c:v>2.1664807191817141</c:v>
                </c:pt>
                <c:pt idx="5601">
                  <c:v>2.0973931309615752</c:v>
                </c:pt>
                <c:pt idx="5602">
                  <c:v>2.4815825523027462</c:v>
                </c:pt>
                <c:pt idx="5603">
                  <c:v>1.8923084051786061</c:v>
                </c:pt>
                <c:pt idx="5604">
                  <c:v>1.973886378414204</c:v>
                </c:pt>
                <c:pt idx="5605">
                  <c:v>2.6753225123438189</c:v>
                </c:pt>
                <c:pt idx="5606">
                  <c:v>2.060034794860031</c:v>
                </c:pt>
                <c:pt idx="5607">
                  <c:v>2.2957725627726089</c:v>
                </c:pt>
                <c:pt idx="5608">
                  <c:v>2.5869221786552998</c:v>
                </c:pt>
                <c:pt idx="5609">
                  <c:v>1.7824275651425305</c:v>
                </c:pt>
                <c:pt idx="5610">
                  <c:v>2.2594505283468922</c:v>
                </c:pt>
                <c:pt idx="5611">
                  <c:v>2.1760703046422627</c:v>
                </c:pt>
                <c:pt idx="5612">
                  <c:v>1.9968260531843038</c:v>
                </c:pt>
                <c:pt idx="5613">
                  <c:v>1.9492939691248481</c:v>
                </c:pt>
                <c:pt idx="5614">
                  <c:v>1.8863492964764546</c:v>
                </c:pt>
                <c:pt idx="5615">
                  <c:v>2.0219543189932425</c:v>
                </c:pt>
                <c:pt idx="5616">
                  <c:v>1.9277340478150851</c:v>
                </c:pt>
                <c:pt idx="5617">
                  <c:v>1.9964674872765689</c:v>
                </c:pt>
                <c:pt idx="5618">
                  <c:v>1.6703636159801178</c:v>
                </c:pt>
                <c:pt idx="5619">
                  <c:v>1.9024465344945538</c:v>
                </c:pt>
                <c:pt idx="5620">
                  <c:v>2.2262356033166948</c:v>
                </c:pt>
                <c:pt idx="5621">
                  <c:v>1.8279511110002249</c:v>
                </c:pt>
                <c:pt idx="5622">
                  <c:v>2.3147780230262729</c:v>
                </c:pt>
                <c:pt idx="5623">
                  <c:v>2.3976529013816377</c:v>
                </c:pt>
                <c:pt idx="5624">
                  <c:v>2.0173276617121814</c:v>
                </c:pt>
                <c:pt idx="5625">
                  <c:v>1.9712772664786018</c:v>
                </c:pt>
                <c:pt idx="5626">
                  <c:v>2.2475540245927812</c:v>
                </c:pt>
                <c:pt idx="5627">
                  <c:v>1.7203768753700508</c:v>
                </c:pt>
                <c:pt idx="5628">
                  <c:v>2.2443711142961082</c:v>
                </c:pt>
                <c:pt idx="5629">
                  <c:v>2.2508706190465673</c:v>
                </c:pt>
                <c:pt idx="5630">
                  <c:v>2.20946155076274</c:v>
                </c:pt>
                <c:pt idx="5631">
                  <c:v>2.5994704645684377</c:v>
                </c:pt>
                <c:pt idx="5632">
                  <c:v>2.1571534198942577</c:v>
                </c:pt>
                <c:pt idx="5633">
                  <c:v>2.031204450833334</c:v>
                </c:pt>
                <c:pt idx="5634">
                  <c:v>1.8615777984408164</c:v>
                </c:pt>
                <c:pt idx="5635">
                  <c:v>1.6981309599049363</c:v>
                </c:pt>
                <c:pt idx="5636">
                  <c:v>2.441534713440245</c:v>
                </c:pt>
                <c:pt idx="5637">
                  <c:v>2.3512924620476627</c:v>
                </c:pt>
                <c:pt idx="5638">
                  <c:v>1.7838871723795071</c:v>
                </c:pt>
                <c:pt idx="5639">
                  <c:v>2.1240046097739014</c:v>
                </c:pt>
                <c:pt idx="5640">
                  <c:v>1.9140732921629278</c:v>
                </c:pt>
                <c:pt idx="5641">
                  <c:v>2.1900714763719051</c:v>
                </c:pt>
                <c:pt idx="5642">
                  <c:v>2.3316046284534377</c:v>
                </c:pt>
                <c:pt idx="5643">
                  <c:v>2.1616810002718791</c:v>
                </c:pt>
                <c:pt idx="5644">
                  <c:v>2.1854485762286378</c:v>
                </c:pt>
                <c:pt idx="5645">
                  <c:v>2.6472519086878412</c:v>
                </c:pt>
                <c:pt idx="5646">
                  <c:v>1.6413672479814698</c:v>
                </c:pt>
                <c:pt idx="5647">
                  <c:v>2.0590939226638367</c:v>
                </c:pt>
                <c:pt idx="5648">
                  <c:v>2.013636282004621</c:v>
                </c:pt>
                <c:pt idx="5649">
                  <c:v>2.1508411128326932</c:v>
                </c:pt>
                <c:pt idx="5650">
                  <c:v>2.350759605912923</c:v>
                </c:pt>
                <c:pt idx="5651">
                  <c:v>2.3153288111246777</c:v>
                </c:pt>
                <c:pt idx="5652">
                  <c:v>2.2789876902649602</c:v>
                </c:pt>
                <c:pt idx="5653">
                  <c:v>2.0382600652115315</c:v>
                </c:pt>
                <c:pt idx="5654">
                  <c:v>2.0348836335944567</c:v>
                </c:pt>
                <c:pt idx="5655">
                  <c:v>2.1803923306637918</c:v>
                </c:pt>
                <c:pt idx="5656">
                  <c:v>2.0379166983350312</c:v>
                </c:pt>
                <c:pt idx="5657">
                  <c:v>1.9599147468656046</c:v>
                </c:pt>
                <c:pt idx="5658">
                  <c:v>2.3872382301741637</c:v>
                </c:pt>
                <c:pt idx="5659">
                  <c:v>2.0787643855164952</c:v>
                </c:pt>
                <c:pt idx="5660">
                  <c:v>2.0494823093553207</c:v>
                </c:pt>
                <c:pt idx="5661">
                  <c:v>1.7205025478622562</c:v>
                </c:pt>
                <c:pt idx="5662">
                  <c:v>1.9934400682646061</c:v>
                </c:pt>
                <c:pt idx="5663">
                  <c:v>2.0689692233225152</c:v>
                </c:pt>
                <c:pt idx="5664">
                  <c:v>2.4998404988785139</c:v>
                </c:pt>
                <c:pt idx="5665">
                  <c:v>2.1130183549006887</c:v>
                </c:pt>
                <c:pt idx="5666">
                  <c:v>1.993945650785901</c:v>
                </c:pt>
                <c:pt idx="5667">
                  <c:v>2.2323359055337177</c:v>
                </c:pt>
                <c:pt idx="5668">
                  <c:v>1.78802202321263</c:v>
                </c:pt>
                <c:pt idx="5669">
                  <c:v>1.9384180772288901</c:v>
                </c:pt>
                <c:pt idx="5670">
                  <c:v>2.4810958531792577</c:v>
                </c:pt>
                <c:pt idx="5671">
                  <c:v>2.1584833107992227</c:v>
                </c:pt>
                <c:pt idx="5672">
                  <c:v>2.5926991026010677</c:v>
                </c:pt>
                <c:pt idx="5673">
                  <c:v>2.0476440465131542</c:v>
                </c:pt>
                <c:pt idx="5674">
                  <c:v>2.1646162328814396</c:v>
                </c:pt>
                <c:pt idx="5675">
                  <c:v>2.1976790451206272</c:v>
                </c:pt>
                <c:pt idx="5676">
                  <c:v>2.1337232122017094</c:v>
                </c:pt>
                <c:pt idx="5677">
                  <c:v>2.1539365936046111</c:v>
                </c:pt>
                <c:pt idx="5678">
                  <c:v>1.9997964559307992</c:v>
                </c:pt>
                <c:pt idx="5679">
                  <c:v>2.6436943609615269</c:v>
                </c:pt>
                <c:pt idx="5680">
                  <c:v>2.1273639735749552</c:v>
                </c:pt>
                <c:pt idx="5681">
                  <c:v>1.9256386049190037</c:v>
                </c:pt>
                <c:pt idx="5682">
                  <c:v>2.0574419438871749</c:v>
                </c:pt>
                <c:pt idx="5683">
                  <c:v>1.7681430887623912</c:v>
                </c:pt>
                <c:pt idx="5684">
                  <c:v>1.8865357316991587</c:v>
                </c:pt>
                <c:pt idx="5685">
                  <c:v>2.1205189288387047</c:v>
                </c:pt>
                <c:pt idx="5686">
                  <c:v>2.0687799675451206</c:v>
                </c:pt>
                <c:pt idx="5687">
                  <c:v>2.0222741690089987</c:v>
                </c:pt>
                <c:pt idx="5688">
                  <c:v>1.8383583881711141</c:v>
                </c:pt>
                <c:pt idx="5689">
                  <c:v>2.3652501284488165</c:v>
                </c:pt>
                <c:pt idx="5690">
                  <c:v>2.0832874996536237</c:v>
                </c:pt>
                <c:pt idx="5691">
                  <c:v>2.1862196685559656</c:v>
                </c:pt>
                <c:pt idx="5692">
                  <c:v>2.203704846082986</c:v>
                </c:pt>
                <c:pt idx="5693">
                  <c:v>2.2863327048774806</c:v>
                </c:pt>
                <c:pt idx="5694">
                  <c:v>1.9999476973801718</c:v>
                </c:pt>
                <c:pt idx="5695">
                  <c:v>2.0010609886421542</c:v>
                </c:pt>
                <c:pt idx="5696">
                  <c:v>1.7492098654883217</c:v>
                </c:pt>
                <c:pt idx="5697">
                  <c:v>2.1098201404851613</c:v>
                </c:pt>
                <c:pt idx="5698">
                  <c:v>2.1582910892350506</c:v>
                </c:pt>
                <c:pt idx="5699">
                  <c:v>2.0976730188930026</c:v>
                </c:pt>
                <c:pt idx="5700">
                  <c:v>2.2432920303195019</c:v>
                </c:pt>
                <c:pt idx="5701">
                  <c:v>2.150284326594277</c:v>
                </c:pt>
                <c:pt idx="5702">
                  <c:v>1.8108236639568691</c:v>
                </c:pt>
                <c:pt idx="5703">
                  <c:v>2.5189927631679812</c:v>
                </c:pt>
                <c:pt idx="5704">
                  <c:v>2.0777063711530661</c:v>
                </c:pt>
                <c:pt idx="5705">
                  <c:v>2.416401095276536</c:v>
                </c:pt>
                <c:pt idx="5706">
                  <c:v>2.2181248450515949</c:v>
                </c:pt>
                <c:pt idx="5707">
                  <c:v>2.3365148173821595</c:v>
                </c:pt>
                <c:pt idx="5708">
                  <c:v>1.8152398471661018</c:v>
                </c:pt>
                <c:pt idx="5709">
                  <c:v>1.7996526258715639</c:v>
                </c:pt>
                <c:pt idx="5710">
                  <c:v>2.0489361707198617</c:v>
                </c:pt>
                <c:pt idx="5711">
                  <c:v>1.9764750688190538</c:v>
                </c:pt>
                <c:pt idx="5712">
                  <c:v>2.0454415659407341</c:v>
                </c:pt>
                <c:pt idx="5713">
                  <c:v>2.0700959044009921</c:v>
                </c:pt>
                <c:pt idx="5714">
                  <c:v>2.3717511364596167</c:v>
                </c:pt>
                <c:pt idx="5715">
                  <c:v>1.8911846769649958</c:v>
                </c:pt>
                <c:pt idx="5716">
                  <c:v>2.1303617018634</c:v>
                </c:pt>
                <c:pt idx="5717">
                  <c:v>1.9026296097060462</c:v>
                </c:pt>
                <c:pt idx="5718">
                  <c:v>2.1795851038626917</c:v>
                </c:pt>
                <c:pt idx="5719">
                  <c:v>2.0082216090935185</c:v>
                </c:pt>
                <c:pt idx="5720">
                  <c:v>1.7588683094221778</c:v>
                </c:pt>
                <c:pt idx="5721">
                  <c:v>2.3895636539589722</c:v>
                </c:pt>
                <c:pt idx="5722">
                  <c:v>1.8985749234201941</c:v>
                </c:pt>
                <c:pt idx="5723">
                  <c:v>2.1339810950637821</c:v>
                </c:pt>
                <c:pt idx="5724">
                  <c:v>2.3624372737389283</c:v>
                </c:pt>
                <c:pt idx="5725">
                  <c:v>1.5989670121435742</c:v>
                </c:pt>
                <c:pt idx="5726">
                  <c:v>1.8104016280415423</c:v>
                </c:pt>
                <c:pt idx="5727">
                  <c:v>1.96373851949453</c:v>
                </c:pt>
                <c:pt idx="5728">
                  <c:v>2.3710901000063198</c:v>
                </c:pt>
                <c:pt idx="5729">
                  <c:v>2.0842563211457588</c:v>
                </c:pt>
                <c:pt idx="5730">
                  <c:v>2.2359614454043202</c:v>
                </c:pt>
                <c:pt idx="5731">
                  <c:v>2.3645349152487403</c:v>
                </c:pt>
                <c:pt idx="5732">
                  <c:v>2.2585943702815539</c:v>
                </c:pt>
                <c:pt idx="5733">
                  <c:v>1.9108614136529756</c:v>
                </c:pt>
                <c:pt idx="5734">
                  <c:v>1.8965023420115341</c:v>
                </c:pt>
                <c:pt idx="5735">
                  <c:v>2.1082922657525249</c:v>
                </c:pt>
                <c:pt idx="5736">
                  <c:v>1.7784708348984213</c:v>
                </c:pt>
                <c:pt idx="5737">
                  <c:v>2.4988622234822127</c:v>
                </c:pt>
                <c:pt idx="5738">
                  <c:v>2.0071623134267558</c:v>
                </c:pt>
                <c:pt idx="5739">
                  <c:v>2.0036634235015627</c:v>
                </c:pt>
                <c:pt idx="5740">
                  <c:v>1.9579741696807447</c:v>
                </c:pt>
                <c:pt idx="5741">
                  <c:v>1.7835120313398949</c:v>
                </c:pt>
                <c:pt idx="5742">
                  <c:v>1.9641541623477343</c:v>
                </c:pt>
                <c:pt idx="5743">
                  <c:v>1.875509275957213</c:v>
                </c:pt>
                <c:pt idx="5744">
                  <c:v>2.0130142629115029</c:v>
                </c:pt>
                <c:pt idx="5745">
                  <c:v>1.9471786830255551</c:v>
                </c:pt>
                <c:pt idx="5746">
                  <c:v>2.1243369013046411</c:v>
                </c:pt>
                <c:pt idx="5747">
                  <c:v>2.2335141731634351</c:v>
                </c:pt>
                <c:pt idx="5748">
                  <c:v>2.1935043436551891</c:v>
                </c:pt>
                <c:pt idx="5749">
                  <c:v>2.0344987094680187</c:v>
                </c:pt>
                <c:pt idx="5750">
                  <c:v>2.239179855701249</c:v>
                </c:pt>
                <c:pt idx="5751">
                  <c:v>2.2315875305856192</c:v>
                </c:pt>
                <c:pt idx="5752">
                  <c:v>1.8327932789872758</c:v>
                </c:pt>
                <c:pt idx="5753">
                  <c:v>2.1337750502851112</c:v>
                </c:pt>
                <c:pt idx="5754">
                  <c:v>2.2856021570895382</c:v>
                </c:pt>
                <c:pt idx="5755">
                  <c:v>2.311651495030588</c:v>
                </c:pt>
                <c:pt idx="5756">
                  <c:v>2.1333134167037437</c:v>
                </c:pt>
                <c:pt idx="5757">
                  <c:v>2.2485359859912402</c:v>
                </c:pt>
                <c:pt idx="5758">
                  <c:v>1.9618011147781842</c:v>
                </c:pt>
                <c:pt idx="5759">
                  <c:v>1.9494560587134206</c:v>
                </c:pt>
                <c:pt idx="5760">
                  <c:v>2.4016173803770342</c:v>
                </c:pt>
                <c:pt idx="5761">
                  <c:v>2.2660792948290265</c:v>
                </c:pt>
                <c:pt idx="5762">
                  <c:v>1.8160745088971451</c:v>
                </c:pt>
                <c:pt idx="5763">
                  <c:v>1.9908403542773621</c:v>
                </c:pt>
                <c:pt idx="5764">
                  <c:v>2.1205851453274502</c:v>
                </c:pt>
                <c:pt idx="5765">
                  <c:v>2.2167211280766392</c:v>
                </c:pt>
                <c:pt idx="5766">
                  <c:v>2.0045564946378267</c:v>
                </c:pt>
                <c:pt idx="5767">
                  <c:v>2.3470945619716583</c:v>
                </c:pt>
                <c:pt idx="5768">
                  <c:v>2.0264695175250185</c:v>
                </c:pt>
                <c:pt idx="5769">
                  <c:v>1.7228676835937442</c:v>
                </c:pt>
                <c:pt idx="5770">
                  <c:v>1.7144790440325444</c:v>
                </c:pt>
                <c:pt idx="5771">
                  <c:v>1.7505776691924548</c:v>
                </c:pt>
                <c:pt idx="5772">
                  <c:v>2.4095694914140178</c:v>
                </c:pt>
                <c:pt idx="5773">
                  <c:v>1.9504700996886215</c:v>
                </c:pt>
                <c:pt idx="5774">
                  <c:v>1.9916443586495578</c:v>
                </c:pt>
                <c:pt idx="5775">
                  <c:v>2.1538126147564829</c:v>
                </c:pt>
                <c:pt idx="5776">
                  <c:v>2.1405956175187515</c:v>
                </c:pt>
                <c:pt idx="5777">
                  <c:v>1.921196100135939</c:v>
                </c:pt>
                <c:pt idx="5778">
                  <c:v>1.9455521242804104</c:v>
                </c:pt>
                <c:pt idx="5779">
                  <c:v>1.6500634271126646</c:v>
                </c:pt>
                <c:pt idx="5780">
                  <c:v>2.163731193617084</c:v>
                </c:pt>
                <c:pt idx="5781">
                  <c:v>1.7080458092960698</c:v>
                </c:pt>
                <c:pt idx="5782">
                  <c:v>2.0887750112517582</c:v>
                </c:pt>
                <c:pt idx="5783">
                  <c:v>1.6673104019438729</c:v>
                </c:pt>
                <c:pt idx="5784">
                  <c:v>2.2735937657393941</c:v>
                </c:pt>
                <c:pt idx="5785">
                  <c:v>1.7142106107430599</c:v>
                </c:pt>
                <c:pt idx="5786">
                  <c:v>1.9445614486423066</c:v>
                </c:pt>
                <c:pt idx="5787">
                  <c:v>2.271779938461699</c:v>
                </c:pt>
                <c:pt idx="5788">
                  <c:v>2.1589355009089819</c:v>
                </c:pt>
                <c:pt idx="5789">
                  <c:v>2.3282953736727197</c:v>
                </c:pt>
                <c:pt idx="5790">
                  <c:v>1.9687177661175086</c:v>
                </c:pt>
                <c:pt idx="5791">
                  <c:v>2.223383601800847</c:v>
                </c:pt>
                <c:pt idx="5792">
                  <c:v>2.4811575759150752</c:v>
                </c:pt>
                <c:pt idx="5793">
                  <c:v>2.2830646145608484</c:v>
                </c:pt>
                <c:pt idx="5794">
                  <c:v>2.0224233243616077</c:v>
                </c:pt>
                <c:pt idx="5795">
                  <c:v>1.983441233763336</c:v>
                </c:pt>
                <c:pt idx="5796">
                  <c:v>1.6752132693360242</c:v>
                </c:pt>
                <c:pt idx="5797">
                  <c:v>1.8957882933174162</c:v>
                </c:pt>
                <c:pt idx="5798">
                  <c:v>1.6857097925300919</c:v>
                </c:pt>
                <c:pt idx="5799">
                  <c:v>2.1628403450047564</c:v>
                </c:pt>
                <c:pt idx="5800">
                  <c:v>1.7945166456660622</c:v>
                </c:pt>
                <c:pt idx="5801">
                  <c:v>1.7374655490187021</c:v>
                </c:pt>
                <c:pt idx="5802">
                  <c:v>2.0564886199869323</c:v>
                </c:pt>
                <c:pt idx="5803">
                  <c:v>2.0707460094709975</c:v>
                </c:pt>
                <c:pt idx="5804">
                  <c:v>1.762935793511601</c:v>
                </c:pt>
                <c:pt idx="5805">
                  <c:v>1.8009723863152687</c:v>
                </c:pt>
                <c:pt idx="5806">
                  <c:v>1.9751702806710509</c:v>
                </c:pt>
                <c:pt idx="5807">
                  <c:v>1.6800979432466132</c:v>
                </c:pt>
                <c:pt idx="5808">
                  <c:v>2.1741966218440436</c:v>
                </c:pt>
                <c:pt idx="5809">
                  <c:v>2.1399602983581838</c:v>
                </c:pt>
                <c:pt idx="5810">
                  <c:v>2.1608882378737584</c:v>
                </c:pt>
                <c:pt idx="5811">
                  <c:v>1.8383100536652861</c:v>
                </c:pt>
                <c:pt idx="5812">
                  <c:v>2.2471024302654006</c:v>
                </c:pt>
                <c:pt idx="5813">
                  <c:v>1.8038546747161224</c:v>
                </c:pt>
                <c:pt idx="5814">
                  <c:v>2.1255509784075692</c:v>
                </c:pt>
                <c:pt idx="5815">
                  <c:v>2.2036752187131792</c:v>
                </c:pt>
                <c:pt idx="5816">
                  <c:v>1.8467920907130362</c:v>
                </c:pt>
                <c:pt idx="5817">
                  <c:v>1.5812417022310812</c:v>
                </c:pt>
                <c:pt idx="5818">
                  <c:v>1.9789077471050025</c:v>
                </c:pt>
                <c:pt idx="5819">
                  <c:v>1.9728583018173214</c:v>
                </c:pt>
                <c:pt idx="5820">
                  <c:v>2.1217139734115285</c:v>
                </c:pt>
                <c:pt idx="5821">
                  <c:v>2.0861027209091954</c:v>
                </c:pt>
                <c:pt idx="5822">
                  <c:v>2.038014466727879</c:v>
                </c:pt>
                <c:pt idx="5823">
                  <c:v>2.4175058805754257</c:v>
                </c:pt>
                <c:pt idx="5824">
                  <c:v>1.8943148275185204</c:v>
                </c:pt>
                <c:pt idx="5825">
                  <c:v>2.188212762397804</c:v>
                </c:pt>
                <c:pt idx="5826">
                  <c:v>2.2018900110751605</c:v>
                </c:pt>
                <c:pt idx="5827">
                  <c:v>2.0390201814409044</c:v>
                </c:pt>
                <c:pt idx="5828">
                  <c:v>1.8286151427571575</c:v>
                </c:pt>
                <c:pt idx="5829">
                  <c:v>2.1151866278676001</c:v>
                </c:pt>
                <c:pt idx="5830">
                  <c:v>2.0571139183418086</c:v>
                </c:pt>
                <c:pt idx="5831">
                  <c:v>2.0590146346599987</c:v>
                </c:pt>
                <c:pt idx="5832">
                  <c:v>2.2719087076159652</c:v>
                </c:pt>
                <c:pt idx="5833">
                  <c:v>2.2264962785295235</c:v>
                </c:pt>
                <c:pt idx="5834">
                  <c:v>2.3487375602186256</c:v>
                </c:pt>
                <c:pt idx="5835">
                  <c:v>1.738269039509875</c:v>
                </c:pt>
                <c:pt idx="5836">
                  <c:v>1.8512159172107681</c:v>
                </c:pt>
                <c:pt idx="5837">
                  <c:v>2.2286449802181507</c:v>
                </c:pt>
                <c:pt idx="5838">
                  <c:v>2.2450102609795812</c:v>
                </c:pt>
                <c:pt idx="5839">
                  <c:v>2.3955493955931377</c:v>
                </c:pt>
                <c:pt idx="5840">
                  <c:v>2.2999684411810826</c:v>
                </c:pt>
                <c:pt idx="5841">
                  <c:v>2.4230484224799267</c:v>
                </c:pt>
                <c:pt idx="5842">
                  <c:v>1.9208267242791326</c:v>
                </c:pt>
                <c:pt idx="5843">
                  <c:v>2.0426824050263988</c:v>
                </c:pt>
                <c:pt idx="5844">
                  <c:v>2.1126976441524898</c:v>
                </c:pt>
                <c:pt idx="5845">
                  <c:v>1.9770422028107841</c:v>
                </c:pt>
                <c:pt idx="5846">
                  <c:v>2.2063058646650981</c:v>
                </c:pt>
                <c:pt idx="5847">
                  <c:v>1.714896881401814</c:v>
                </c:pt>
                <c:pt idx="5848">
                  <c:v>2.045194744727961</c:v>
                </c:pt>
                <c:pt idx="5849">
                  <c:v>2.4546441821462177</c:v>
                </c:pt>
                <c:pt idx="5850">
                  <c:v>2.2677676058641256</c:v>
                </c:pt>
                <c:pt idx="5851">
                  <c:v>2.1013679773260852</c:v>
                </c:pt>
                <c:pt idx="5852">
                  <c:v>2.0649618310485254</c:v>
                </c:pt>
                <c:pt idx="5853">
                  <c:v>1.5199127879024732</c:v>
                </c:pt>
                <c:pt idx="5854">
                  <c:v>2.0687087716452242</c:v>
                </c:pt>
                <c:pt idx="5855">
                  <c:v>1.9653152740908488</c:v>
                </c:pt>
                <c:pt idx="5856">
                  <c:v>2.0522893271113487</c:v>
                </c:pt>
                <c:pt idx="5857">
                  <c:v>2.255277356548401</c:v>
                </c:pt>
                <c:pt idx="5858">
                  <c:v>1.8254106080655559</c:v>
                </c:pt>
                <c:pt idx="5859">
                  <c:v>1.9362001205182999</c:v>
                </c:pt>
                <c:pt idx="5860">
                  <c:v>1.9913611899690824</c:v>
                </c:pt>
                <c:pt idx="5861">
                  <c:v>1.8375356333458395</c:v>
                </c:pt>
                <c:pt idx="5862">
                  <c:v>1.919153852190816</c:v>
                </c:pt>
                <c:pt idx="5863">
                  <c:v>2.1162670706510847</c:v>
                </c:pt>
                <c:pt idx="5864">
                  <c:v>1.9116208547759392</c:v>
                </c:pt>
                <c:pt idx="5865">
                  <c:v>1.8074837947391738</c:v>
                </c:pt>
                <c:pt idx="5866">
                  <c:v>1.6568058384048525</c:v>
                </c:pt>
                <c:pt idx="5867">
                  <c:v>2.0578047225294802</c:v>
                </c:pt>
                <c:pt idx="5868">
                  <c:v>2.2892279563838192</c:v>
                </c:pt>
                <c:pt idx="5869">
                  <c:v>2.3665779577214896</c:v>
                </c:pt>
                <c:pt idx="5870">
                  <c:v>1.7186853691810966</c:v>
                </c:pt>
                <c:pt idx="5871">
                  <c:v>1.8301815553526588</c:v>
                </c:pt>
                <c:pt idx="5872">
                  <c:v>2.0016690363505187</c:v>
                </c:pt>
                <c:pt idx="5873">
                  <c:v>1.9863774531853293</c:v>
                </c:pt>
                <c:pt idx="5874">
                  <c:v>1.8207819656359001</c:v>
                </c:pt>
                <c:pt idx="5875">
                  <c:v>2.0629847969171866</c:v>
                </c:pt>
                <c:pt idx="5876">
                  <c:v>1.9824105410348363</c:v>
                </c:pt>
                <c:pt idx="5877">
                  <c:v>1.8106783944576772</c:v>
                </c:pt>
                <c:pt idx="5878">
                  <c:v>2.021263996109516</c:v>
                </c:pt>
                <c:pt idx="5879">
                  <c:v>2.4241606985676412</c:v>
                </c:pt>
                <c:pt idx="5880">
                  <c:v>2.0467609209637367</c:v>
                </c:pt>
                <c:pt idx="5881">
                  <c:v>1.9902988109178901</c:v>
                </c:pt>
                <c:pt idx="5882">
                  <c:v>1.6660870762993731</c:v>
                </c:pt>
                <c:pt idx="5883">
                  <c:v>1.9739146435811326</c:v>
                </c:pt>
                <c:pt idx="5884">
                  <c:v>1.6993316363863475</c:v>
                </c:pt>
                <c:pt idx="5885">
                  <c:v>1.9266317723485231</c:v>
                </c:pt>
                <c:pt idx="5886">
                  <c:v>1.7886232568866078</c:v>
                </c:pt>
                <c:pt idx="5887">
                  <c:v>2.1121031407790483</c:v>
                </c:pt>
                <c:pt idx="5888">
                  <c:v>2.1244264315564116</c:v>
                </c:pt>
                <c:pt idx="5889">
                  <c:v>1.9601206623865581</c:v>
                </c:pt>
                <c:pt idx="5890">
                  <c:v>1.8439003181933842</c:v>
                </c:pt>
                <c:pt idx="5891">
                  <c:v>1.7535045223390884</c:v>
                </c:pt>
                <c:pt idx="5892">
                  <c:v>1.6704569398674722</c:v>
                </c:pt>
                <c:pt idx="5893">
                  <c:v>2.2356165834563142</c:v>
                </c:pt>
                <c:pt idx="5894">
                  <c:v>1.7971424493772421</c:v>
                </c:pt>
                <c:pt idx="5895">
                  <c:v>1.9958287940542379</c:v>
                </c:pt>
                <c:pt idx="5896">
                  <c:v>2.32925734142774</c:v>
                </c:pt>
                <c:pt idx="5897">
                  <c:v>2.1363767619613889</c:v>
                </c:pt>
                <c:pt idx="5898">
                  <c:v>2.0469983180353606</c:v>
                </c:pt>
                <c:pt idx="5899">
                  <c:v>1.8559454752824298</c:v>
                </c:pt>
                <c:pt idx="5900">
                  <c:v>2.2300223343330767</c:v>
                </c:pt>
                <c:pt idx="5901">
                  <c:v>2.536520993493137</c:v>
                </c:pt>
                <c:pt idx="5902">
                  <c:v>2.4318572213562377</c:v>
                </c:pt>
                <c:pt idx="5903">
                  <c:v>1.8688495701845582</c:v>
                </c:pt>
                <c:pt idx="5904">
                  <c:v>1.8778080761482701</c:v>
                </c:pt>
                <c:pt idx="5905">
                  <c:v>2.2068450401498567</c:v>
                </c:pt>
                <c:pt idx="5906">
                  <c:v>2.2848974524908092</c:v>
                </c:pt>
                <c:pt idx="5907">
                  <c:v>2.243996222609244</c:v>
                </c:pt>
                <c:pt idx="5908">
                  <c:v>2.0196887259149143</c:v>
                </c:pt>
                <c:pt idx="5909">
                  <c:v>2.1549565753916182</c:v>
                </c:pt>
                <c:pt idx="5910">
                  <c:v>1.895207045694455</c:v>
                </c:pt>
                <c:pt idx="5911">
                  <c:v>2.0009424952676738</c:v>
                </c:pt>
                <c:pt idx="5912">
                  <c:v>1.7852503235989003</c:v>
                </c:pt>
                <c:pt idx="5913">
                  <c:v>1.7805643041017949</c:v>
                </c:pt>
                <c:pt idx="5914">
                  <c:v>1.7693600318192362</c:v>
                </c:pt>
                <c:pt idx="5915">
                  <c:v>1.8814488404851732</c:v>
                </c:pt>
                <c:pt idx="5916">
                  <c:v>1.8526812302015703</c:v>
                </c:pt>
                <c:pt idx="5917">
                  <c:v>1.9273208304678995</c:v>
                </c:pt>
                <c:pt idx="5918">
                  <c:v>1.6130046471100856</c:v>
                </c:pt>
                <c:pt idx="5919">
                  <c:v>1.6375015165854439</c:v>
                </c:pt>
                <c:pt idx="5920">
                  <c:v>1.8980923712773141</c:v>
                </c:pt>
                <c:pt idx="5921">
                  <c:v>1.624927285473615</c:v>
                </c:pt>
                <c:pt idx="5922">
                  <c:v>1.6320679120296573</c:v>
                </c:pt>
                <c:pt idx="5923">
                  <c:v>1.7400146254054498</c:v>
                </c:pt>
                <c:pt idx="5924">
                  <c:v>1.9476560503095566</c:v>
                </c:pt>
                <c:pt idx="5925">
                  <c:v>2.1639311953835492</c:v>
                </c:pt>
                <c:pt idx="5926">
                  <c:v>1.962454401725231</c:v>
                </c:pt>
                <c:pt idx="5927">
                  <c:v>1.6800863126435721</c:v>
                </c:pt>
                <c:pt idx="5928">
                  <c:v>1.8604805899033645</c:v>
                </c:pt>
                <c:pt idx="5929">
                  <c:v>1.7151856575812299</c:v>
                </c:pt>
                <c:pt idx="5930">
                  <c:v>1.769663735076157</c:v>
                </c:pt>
                <c:pt idx="5931">
                  <c:v>1.8991451986201402</c:v>
                </c:pt>
                <c:pt idx="5932">
                  <c:v>1.6479724184086719</c:v>
                </c:pt>
                <c:pt idx="5933">
                  <c:v>1.8346012029008039</c:v>
                </c:pt>
                <c:pt idx="5934">
                  <c:v>2.0060617065094601</c:v>
                </c:pt>
                <c:pt idx="5935">
                  <c:v>1.6692091130929338</c:v>
                </c:pt>
                <c:pt idx="5936">
                  <c:v>2.1337991136748933</c:v>
                </c:pt>
                <c:pt idx="5937">
                  <c:v>2.1050920812658704</c:v>
                </c:pt>
                <c:pt idx="5938">
                  <c:v>1.9670953313978943</c:v>
                </c:pt>
                <c:pt idx="5939">
                  <c:v>2.1519417320819212</c:v>
                </c:pt>
                <c:pt idx="5940">
                  <c:v>1.9853037680316721</c:v>
                </c:pt>
                <c:pt idx="5941">
                  <c:v>2.000665170282995</c:v>
                </c:pt>
                <c:pt idx="5942">
                  <c:v>1.6799045488864133</c:v>
                </c:pt>
                <c:pt idx="5943">
                  <c:v>1.772845564717608</c:v>
                </c:pt>
                <c:pt idx="5944">
                  <c:v>1.8620877908687798</c:v>
                </c:pt>
                <c:pt idx="5945">
                  <c:v>2.3766630695592599</c:v>
                </c:pt>
                <c:pt idx="5946">
                  <c:v>1.9869542086085921</c:v>
                </c:pt>
                <c:pt idx="5947">
                  <c:v>1.7648147160896752</c:v>
                </c:pt>
                <c:pt idx="5948">
                  <c:v>2.0987633661583542</c:v>
                </c:pt>
                <c:pt idx="5949">
                  <c:v>2.1076806087920845</c:v>
                </c:pt>
                <c:pt idx="5950">
                  <c:v>2.0656091511462247</c:v>
                </c:pt>
                <c:pt idx="5951">
                  <c:v>1.7835690760963998</c:v>
                </c:pt>
                <c:pt idx="5952">
                  <c:v>1.9936892686473282</c:v>
                </c:pt>
                <c:pt idx="5953">
                  <c:v>1.8851604967336055</c:v>
                </c:pt>
                <c:pt idx="5954">
                  <c:v>2.2272684034405135</c:v>
                </c:pt>
                <c:pt idx="5955">
                  <c:v>2.1904215902542288</c:v>
                </c:pt>
                <c:pt idx="5956">
                  <c:v>1.9540286169164791</c:v>
                </c:pt>
                <c:pt idx="5957">
                  <c:v>1.9149681141432289</c:v>
                </c:pt>
                <c:pt idx="5958">
                  <c:v>2.0903000992362966</c:v>
                </c:pt>
                <c:pt idx="5959">
                  <c:v>2.3900513944583133</c:v>
                </c:pt>
                <c:pt idx="5960">
                  <c:v>1.8361770261744021</c:v>
                </c:pt>
                <c:pt idx="5961">
                  <c:v>2.0596681255200124</c:v>
                </c:pt>
                <c:pt idx="5962">
                  <c:v>1.71253586573752</c:v>
                </c:pt>
                <c:pt idx="5963">
                  <c:v>1.6226792282612901</c:v>
                </c:pt>
                <c:pt idx="5964">
                  <c:v>1.6092483733799718</c:v>
                </c:pt>
                <c:pt idx="5965">
                  <c:v>1.9357870634411385</c:v>
                </c:pt>
                <c:pt idx="5966">
                  <c:v>1.5548149598707961</c:v>
                </c:pt>
                <c:pt idx="5967">
                  <c:v>1.8328668792303655</c:v>
                </c:pt>
                <c:pt idx="5968">
                  <c:v>2.2039446437198635</c:v>
                </c:pt>
                <c:pt idx="5969">
                  <c:v>1.4793873574932459</c:v>
                </c:pt>
                <c:pt idx="5970">
                  <c:v>1.7593853518790854</c:v>
                </c:pt>
                <c:pt idx="5971">
                  <c:v>2.1360574163883967</c:v>
                </c:pt>
                <c:pt idx="5972">
                  <c:v>1.6819085108523066</c:v>
                </c:pt>
                <c:pt idx="5973">
                  <c:v>1.5825470045843342</c:v>
                </c:pt>
                <c:pt idx="5974">
                  <c:v>1.9382803839381406</c:v>
                </c:pt>
                <c:pt idx="5975">
                  <c:v>2.1121035315310071</c:v>
                </c:pt>
                <c:pt idx="5976">
                  <c:v>1.7389775771657221</c:v>
                </c:pt>
                <c:pt idx="5977">
                  <c:v>1.9121415538525661</c:v>
                </c:pt>
                <c:pt idx="5978">
                  <c:v>2.0103248015987192</c:v>
                </c:pt>
                <c:pt idx="5979">
                  <c:v>2.2031850535703819</c:v>
                </c:pt>
                <c:pt idx="5980">
                  <c:v>2.2156739577761511</c:v>
                </c:pt>
                <c:pt idx="5981">
                  <c:v>2.002766369320454</c:v>
                </c:pt>
                <c:pt idx="5982">
                  <c:v>1.7464629026873857</c:v>
                </c:pt>
                <c:pt idx="5983">
                  <c:v>1.5796411414706835</c:v>
                </c:pt>
                <c:pt idx="5984">
                  <c:v>1.9743632066816461</c:v>
                </c:pt>
                <c:pt idx="5985">
                  <c:v>1.8660950868345121</c:v>
                </c:pt>
                <c:pt idx="5986">
                  <c:v>1.7382363760329758</c:v>
                </c:pt>
                <c:pt idx="5987">
                  <c:v>1.6855133388936787</c:v>
                </c:pt>
                <c:pt idx="5988">
                  <c:v>1.6313323790282201</c:v>
                </c:pt>
                <c:pt idx="5989">
                  <c:v>1.8969900698186521</c:v>
                </c:pt>
                <c:pt idx="5990">
                  <c:v>1.7048093359781518</c:v>
                </c:pt>
                <c:pt idx="5991">
                  <c:v>1.6642896690632198</c:v>
                </c:pt>
                <c:pt idx="5992">
                  <c:v>1.7963836673407281</c:v>
                </c:pt>
                <c:pt idx="5993">
                  <c:v>1.9775115353453101</c:v>
                </c:pt>
                <c:pt idx="5994">
                  <c:v>2.4448044719939355</c:v>
                </c:pt>
                <c:pt idx="5995">
                  <c:v>1.9668473902417321</c:v>
                </c:pt>
                <c:pt idx="5996">
                  <c:v>1.7290890841285982</c:v>
                </c:pt>
                <c:pt idx="5997">
                  <c:v>2.1955957143302185</c:v>
                </c:pt>
                <c:pt idx="5998">
                  <c:v>1.942881394185374</c:v>
                </c:pt>
                <c:pt idx="5999">
                  <c:v>1.6779465577346437</c:v>
                </c:pt>
                <c:pt idx="6000">
                  <c:v>1.701070352142376</c:v>
                </c:pt>
                <c:pt idx="6001">
                  <c:v>1.8503351814862747</c:v>
                </c:pt>
                <c:pt idx="6002">
                  <c:v>2.6615022445523309</c:v>
                </c:pt>
                <c:pt idx="6003">
                  <c:v>1.6950914897498159</c:v>
                </c:pt>
                <c:pt idx="6004">
                  <c:v>1.9203696410528017</c:v>
                </c:pt>
                <c:pt idx="6005">
                  <c:v>1.8926823663744821</c:v>
                </c:pt>
                <c:pt idx="6006">
                  <c:v>2.2411652009368432</c:v>
                </c:pt>
                <c:pt idx="6007">
                  <c:v>1.6647766572871547</c:v>
                </c:pt>
                <c:pt idx="6008">
                  <c:v>2.0922368852764195</c:v>
                </c:pt>
                <c:pt idx="6009">
                  <c:v>1.9799571352259815</c:v>
                </c:pt>
                <c:pt idx="6010">
                  <c:v>1.9606543733061261</c:v>
                </c:pt>
                <c:pt idx="6011">
                  <c:v>2.2493531040296677</c:v>
                </c:pt>
                <c:pt idx="6012">
                  <c:v>2.2446578080310013</c:v>
                </c:pt>
                <c:pt idx="6013">
                  <c:v>2.3457700346869608</c:v>
                </c:pt>
                <c:pt idx="6014">
                  <c:v>2.029515154094375</c:v>
                </c:pt>
                <c:pt idx="6015">
                  <c:v>1.8030186364191019</c:v>
                </c:pt>
                <c:pt idx="6016">
                  <c:v>1.8768094360563681</c:v>
                </c:pt>
                <c:pt idx="6017">
                  <c:v>2.1004852840938977</c:v>
                </c:pt>
                <c:pt idx="6018">
                  <c:v>2.0538937186058632</c:v>
                </c:pt>
                <c:pt idx="6019">
                  <c:v>1.7294352695167041</c:v>
                </c:pt>
                <c:pt idx="6020">
                  <c:v>1.7633711824767613</c:v>
                </c:pt>
                <c:pt idx="6021">
                  <c:v>1.9412266309757806</c:v>
                </c:pt>
                <c:pt idx="6022">
                  <c:v>2.0748932157731788</c:v>
                </c:pt>
                <c:pt idx="6023">
                  <c:v>1.7375132799389579</c:v>
                </c:pt>
                <c:pt idx="6024">
                  <c:v>1.6448681537801231</c:v>
                </c:pt>
                <c:pt idx="6025">
                  <c:v>1.9628455494143626</c:v>
                </c:pt>
                <c:pt idx="6026">
                  <c:v>1.9580132010812592</c:v>
                </c:pt>
                <c:pt idx="6027">
                  <c:v>2.4484612880406291</c:v>
                </c:pt>
                <c:pt idx="6028">
                  <c:v>1.7438881139091811</c:v>
                </c:pt>
                <c:pt idx="6029">
                  <c:v>1.9014137675632401</c:v>
                </c:pt>
                <c:pt idx="6030">
                  <c:v>1.5398528235672537</c:v>
                </c:pt>
                <c:pt idx="6031">
                  <c:v>2.0317000849170181</c:v>
                </c:pt>
                <c:pt idx="6032">
                  <c:v>1.7736924916230539</c:v>
                </c:pt>
                <c:pt idx="6033">
                  <c:v>2.1395968324883259</c:v>
                </c:pt>
                <c:pt idx="6034">
                  <c:v>1.948109314622926</c:v>
                </c:pt>
                <c:pt idx="6035">
                  <c:v>1.8008925546023533</c:v>
                </c:pt>
                <c:pt idx="6036">
                  <c:v>1.518519120959078</c:v>
                </c:pt>
                <c:pt idx="6037">
                  <c:v>1.7329513710630819</c:v>
                </c:pt>
                <c:pt idx="6038">
                  <c:v>1.8470417191445818</c:v>
                </c:pt>
                <c:pt idx="6039">
                  <c:v>2.1400726047354142</c:v>
                </c:pt>
                <c:pt idx="6040">
                  <c:v>1.4742832880648178</c:v>
                </c:pt>
                <c:pt idx="6041">
                  <c:v>1.7665794691789662</c:v>
                </c:pt>
                <c:pt idx="6042">
                  <c:v>1.8283251424545459</c:v>
                </c:pt>
                <c:pt idx="6043">
                  <c:v>1.5378495693881933</c:v>
                </c:pt>
                <c:pt idx="6044">
                  <c:v>2.0306188425870952</c:v>
                </c:pt>
                <c:pt idx="6045">
                  <c:v>2.0768889028306567</c:v>
                </c:pt>
                <c:pt idx="6046">
                  <c:v>1.808713866225047</c:v>
                </c:pt>
                <c:pt idx="6047">
                  <c:v>2.3381955725967245</c:v>
                </c:pt>
                <c:pt idx="6048">
                  <c:v>2.0377122336570803</c:v>
                </c:pt>
                <c:pt idx="6049">
                  <c:v>1.8687564309118829</c:v>
                </c:pt>
                <c:pt idx="6050">
                  <c:v>1.8861866630042161</c:v>
                </c:pt>
                <c:pt idx="6051">
                  <c:v>1.5950495945311407</c:v>
                </c:pt>
                <c:pt idx="6052">
                  <c:v>1.9666581904425557</c:v>
                </c:pt>
                <c:pt idx="6053">
                  <c:v>2.1352181842835853</c:v>
                </c:pt>
                <c:pt idx="6054">
                  <c:v>1.7867049229177261</c:v>
                </c:pt>
                <c:pt idx="6055">
                  <c:v>1.8029916029720232</c:v>
                </c:pt>
                <c:pt idx="6056">
                  <c:v>1.8109969981963838</c:v>
                </c:pt>
                <c:pt idx="6057">
                  <c:v>1.9172557797929521</c:v>
                </c:pt>
                <c:pt idx="6058">
                  <c:v>1.9319796634037381</c:v>
                </c:pt>
                <c:pt idx="6059">
                  <c:v>1.5780164654865465</c:v>
                </c:pt>
                <c:pt idx="6060">
                  <c:v>1.9357800848972193</c:v>
                </c:pt>
                <c:pt idx="6061">
                  <c:v>1.8814646368317021</c:v>
                </c:pt>
                <c:pt idx="6062">
                  <c:v>1.7961240829044112</c:v>
                </c:pt>
                <c:pt idx="6063">
                  <c:v>2.2327642551703852</c:v>
                </c:pt>
                <c:pt idx="6064">
                  <c:v>2.1541056453250262</c:v>
                </c:pt>
                <c:pt idx="6065">
                  <c:v>1.7170211698825402</c:v>
                </c:pt>
                <c:pt idx="6066">
                  <c:v>2.224579828630922</c:v>
                </c:pt>
                <c:pt idx="6067">
                  <c:v>2.1332560431659182</c:v>
                </c:pt>
                <c:pt idx="6068">
                  <c:v>1.7412062719210548</c:v>
                </c:pt>
                <c:pt idx="6069">
                  <c:v>1.6155722956452419</c:v>
                </c:pt>
                <c:pt idx="6070">
                  <c:v>1.5292886092039595</c:v>
                </c:pt>
                <c:pt idx="6071">
                  <c:v>2.0549146901514002</c:v>
                </c:pt>
                <c:pt idx="6072">
                  <c:v>1.9454689103308493</c:v>
                </c:pt>
                <c:pt idx="6073">
                  <c:v>1.4996844880907179</c:v>
                </c:pt>
                <c:pt idx="6074">
                  <c:v>2.23705879137355</c:v>
                </c:pt>
                <c:pt idx="6075">
                  <c:v>2.116103747778423</c:v>
                </c:pt>
                <c:pt idx="6076">
                  <c:v>1.7173827274759077</c:v>
                </c:pt>
                <c:pt idx="6077">
                  <c:v>1.753784896336245</c:v>
                </c:pt>
                <c:pt idx="6078">
                  <c:v>1.6245716250897666</c:v>
                </c:pt>
                <c:pt idx="6079">
                  <c:v>1.6159463393770936</c:v>
                </c:pt>
                <c:pt idx="6080">
                  <c:v>1.4304140169106638</c:v>
                </c:pt>
                <c:pt idx="6081">
                  <c:v>2.1297919772346012</c:v>
                </c:pt>
                <c:pt idx="6082">
                  <c:v>2.0097484424487178</c:v>
                </c:pt>
                <c:pt idx="6083">
                  <c:v>1.798100660715348</c:v>
                </c:pt>
                <c:pt idx="6084">
                  <c:v>1.3017776673218544</c:v>
                </c:pt>
                <c:pt idx="6085">
                  <c:v>1.5996350266825945</c:v>
                </c:pt>
                <c:pt idx="6086">
                  <c:v>1.9743198875263701</c:v>
                </c:pt>
                <c:pt idx="6087">
                  <c:v>1.5901150608982761</c:v>
                </c:pt>
                <c:pt idx="6088">
                  <c:v>2.1585924290807377</c:v>
                </c:pt>
                <c:pt idx="6089">
                  <c:v>2.2967839657671645</c:v>
                </c:pt>
                <c:pt idx="6090">
                  <c:v>1.9991130772270342</c:v>
                </c:pt>
                <c:pt idx="6091">
                  <c:v>2.2039709496234412</c:v>
                </c:pt>
                <c:pt idx="6092">
                  <c:v>1.7412883580788696</c:v>
                </c:pt>
                <c:pt idx="6093">
                  <c:v>2.0133294709109646</c:v>
                </c:pt>
                <c:pt idx="6094">
                  <c:v>2.0112106254845377</c:v>
                </c:pt>
                <c:pt idx="6095">
                  <c:v>1.9929454753051361</c:v>
                </c:pt>
                <c:pt idx="6096">
                  <c:v>1.7300518177285602</c:v>
                </c:pt>
                <c:pt idx="6097">
                  <c:v>1.9106970438457327</c:v>
                </c:pt>
                <c:pt idx="6098">
                  <c:v>1.8533120687616753</c:v>
                </c:pt>
                <c:pt idx="6099">
                  <c:v>1.9966475357444808</c:v>
                </c:pt>
                <c:pt idx="6100">
                  <c:v>1.8449006683262121</c:v>
                </c:pt>
                <c:pt idx="6101">
                  <c:v>1.9977166445097803</c:v>
                </c:pt>
                <c:pt idx="6102">
                  <c:v>1.7351037133031808</c:v>
                </c:pt>
                <c:pt idx="6103">
                  <c:v>2.1226562401886477</c:v>
                </c:pt>
                <c:pt idx="6104">
                  <c:v>1.7910403492712281</c:v>
                </c:pt>
                <c:pt idx="6105">
                  <c:v>1.8197847255455295</c:v>
                </c:pt>
                <c:pt idx="6106">
                  <c:v>2.0479924350969618</c:v>
                </c:pt>
                <c:pt idx="6107">
                  <c:v>2.2322432499651437</c:v>
                </c:pt>
                <c:pt idx="6108">
                  <c:v>1.7604132569942259</c:v>
                </c:pt>
                <c:pt idx="6109">
                  <c:v>1.9249948705462021</c:v>
                </c:pt>
                <c:pt idx="6110">
                  <c:v>1.627120558502047</c:v>
                </c:pt>
                <c:pt idx="6111">
                  <c:v>1.7794101650953975</c:v>
                </c:pt>
                <c:pt idx="6112">
                  <c:v>2.1480716180188049</c:v>
                </c:pt>
                <c:pt idx="6113">
                  <c:v>2.0827008366490571</c:v>
                </c:pt>
                <c:pt idx="6114">
                  <c:v>1.6689880601942246</c:v>
                </c:pt>
                <c:pt idx="6115">
                  <c:v>1.8747412499021494</c:v>
                </c:pt>
                <c:pt idx="6116">
                  <c:v>1.6476191688801503</c:v>
                </c:pt>
                <c:pt idx="6117">
                  <c:v>1.5713799071229271</c:v>
                </c:pt>
                <c:pt idx="6118">
                  <c:v>1.9604038097643066</c:v>
                </c:pt>
                <c:pt idx="6119">
                  <c:v>1.7886278411637262</c:v>
                </c:pt>
                <c:pt idx="6120">
                  <c:v>1.6215269065792413</c:v>
                </c:pt>
                <c:pt idx="6121">
                  <c:v>1.9437466025857453</c:v>
                </c:pt>
                <c:pt idx="6122">
                  <c:v>1.5366233773996227</c:v>
                </c:pt>
                <c:pt idx="6123">
                  <c:v>2.1129188678813882</c:v>
                </c:pt>
                <c:pt idx="6124">
                  <c:v>1.3747854802756847</c:v>
                </c:pt>
                <c:pt idx="6125">
                  <c:v>1.5735389499035521</c:v>
                </c:pt>
                <c:pt idx="6126">
                  <c:v>1.5630016874715178</c:v>
                </c:pt>
                <c:pt idx="6127">
                  <c:v>1.9574592443921113</c:v>
                </c:pt>
                <c:pt idx="6128">
                  <c:v>1.7525303175890243</c:v>
                </c:pt>
                <c:pt idx="6129">
                  <c:v>1.6500854852340969</c:v>
                </c:pt>
                <c:pt idx="6130">
                  <c:v>1.6746539912480924</c:v>
                </c:pt>
                <c:pt idx="6131">
                  <c:v>1.597118776404489</c:v>
                </c:pt>
                <c:pt idx="6132">
                  <c:v>1.6109583528517901</c:v>
                </c:pt>
                <c:pt idx="6133">
                  <c:v>1.7413705652099374</c:v>
                </c:pt>
                <c:pt idx="6134">
                  <c:v>1.6114629257728061</c:v>
                </c:pt>
                <c:pt idx="6135">
                  <c:v>1.5177605121027438</c:v>
                </c:pt>
                <c:pt idx="6136">
                  <c:v>1.9068458005476121</c:v>
                </c:pt>
                <c:pt idx="6137">
                  <c:v>2.141893155454385</c:v>
                </c:pt>
                <c:pt idx="6138">
                  <c:v>1.8981129873905596</c:v>
                </c:pt>
                <c:pt idx="6139">
                  <c:v>1.8694852291243529</c:v>
                </c:pt>
                <c:pt idx="6140">
                  <c:v>1.7610341580001267</c:v>
                </c:pt>
                <c:pt idx="6141">
                  <c:v>1.8301714634654853</c:v>
                </c:pt>
                <c:pt idx="6142">
                  <c:v>1.455947661756642</c:v>
                </c:pt>
                <c:pt idx="6143">
                  <c:v>1.7575600084631764</c:v>
                </c:pt>
                <c:pt idx="6144">
                  <c:v>2.3150109538991361</c:v>
                </c:pt>
                <c:pt idx="6145">
                  <c:v>1.9330023121738944</c:v>
                </c:pt>
                <c:pt idx="6146">
                  <c:v>2.1366488212158679</c:v>
                </c:pt>
                <c:pt idx="6147">
                  <c:v>1.7372142774854598</c:v>
                </c:pt>
                <c:pt idx="6148">
                  <c:v>1.857585585469973</c:v>
                </c:pt>
                <c:pt idx="6149">
                  <c:v>1.7935495282244198</c:v>
                </c:pt>
                <c:pt idx="6150">
                  <c:v>1.7737295283147518</c:v>
                </c:pt>
                <c:pt idx="6151">
                  <c:v>1.8813152163016245</c:v>
                </c:pt>
                <c:pt idx="6152">
                  <c:v>1.7552886246240187</c:v>
                </c:pt>
                <c:pt idx="6153">
                  <c:v>1.7264020205325021</c:v>
                </c:pt>
                <c:pt idx="6154">
                  <c:v>1.9489441187307661</c:v>
                </c:pt>
                <c:pt idx="6155">
                  <c:v>1.6509396715824098</c:v>
                </c:pt>
                <c:pt idx="6156">
                  <c:v>1.9081137435591828</c:v>
                </c:pt>
                <c:pt idx="6157">
                  <c:v>2.0080024697459553</c:v>
                </c:pt>
                <c:pt idx="6158">
                  <c:v>1.7315971446589975</c:v>
                </c:pt>
                <c:pt idx="6159">
                  <c:v>1.7398147867844544</c:v>
                </c:pt>
                <c:pt idx="6160">
                  <c:v>1.7181632509564098</c:v>
                </c:pt>
                <c:pt idx="6161">
                  <c:v>1.9375066131762964</c:v>
                </c:pt>
                <c:pt idx="6162">
                  <c:v>1.814415152924636</c:v>
                </c:pt>
                <c:pt idx="6163">
                  <c:v>2.1653004991494407</c:v>
                </c:pt>
                <c:pt idx="6164">
                  <c:v>1.7494737138141423</c:v>
                </c:pt>
                <c:pt idx="6165">
                  <c:v>1.7032977965413556</c:v>
                </c:pt>
                <c:pt idx="6166">
                  <c:v>1.8339948050700123</c:v>
                </c:pt>
                <c:pt idx="6167">
                  <c:v>1.5904726039219961</c:v>
                </c:pt>
                <c:pt idx="6168">
                  <c:v>1.7962272532104702</c:v>
                </c:pt>
                <c:pt idx="6169">
                  <c:v>1.8287658563507541</c:v>
                </c:pt>
                <c:pt idx="6170">
                  <c:v>1.9266758113359161</c:v>
                </c:pt>
                <c:pt idx="6171">
                  <c:v>1.6021218508679878</c:v>
                </c:pt>
                <c:pt idx="6172">
                  <c:v>1.8703687219865754</c:v>
                </c:pt>
                <c:pt idx="6173">
                  <c:v>1.7437265117075158</c:v>
                </c:pt>
                <c:pt idx="6174">
                  <c:v>1.7728070866986483</c:v>
                </c:pt>
                <c:pt idx="6175">
                  <c:v>1.8507149504975939</c:v>
                </c:pt>
                <c:pt idx="6176">
                  <c:v>1.6072429420744652</c:v>
                </c:pt>
                <c:pt idx="6177">
                  <c:v>1.733079178253752</c:v>
                </c:pt>
                <c:pt idx="6178">
                  <c:v>1.700509295622314</c:v>
                </c:pt>
                <c:pt idx="6179">
                  <c:v>1.8701330363332476</c:v>
                </c:pt>
                <c:pt idx="6180">
                  <c:v>1.9354109003285385</c:v>
                </c:pt>
                <c:pt idx="6181">
                  <c:v>2.0611616848213812</c:v>
                </c:pt>
                <c:pt idx="6182">
                  <c:v>2.1805130480950559</c:v>
                </c:pt>
                <c:pt idx="6183">
                  <c:v>1.5917447189566738</c:v>
                </c:pt>
                <c:pt idx="6184">
                  <c:v>1.8108247912779216</c:v>
                </c:pt>
                <c:pt idx="6185">
                  <c:v>1.5361041417726287</c:v>
                </c:pt>
                <c:pt idx="6186">
                  <c:v>1.5995183710904353</c:v>
                </c:pt>
                <c:pt idx="6187">
                  <c:v>2.0035121096540407</c:v>
                </c:pt>
                <c:pt idx="6188">
                  <c:v>1.659883381802133</c:v>
                </c:pt>
                <c:pt idx="6189">
                  <c:v>1.8285083935143238</c:v>
                </c:pt>
                <c:pt idx="6190">
                  <c:v>1.5774885434074746</c:v>
                </c:pt>
                <c:pt idx="6191">
                  <c:v>1.7442702933620571</c:v>
                </c:pt>
                <c:pt idx="6192">
                  <c:v>1.4149684759451138</c:v>
                </c:pt>
                <c:pt idx="6193">
                  <c:v>2.0162775681622311</c:v>
                </c:pt>
                <c:pt idx="6194">
                  <c:v>1.5409338901420662</c:v>
                </c:pt>
                <c:pt idx="6195">
                  <c:v>1.652050448215898</c:v>
                </c:pt>
                <c:pt idx="6196">
                  <c:v>1.7709593141801832</c:v>
                </c:pt>
                <c:pt idx="6197">
                  <c:v>1.7463168893778582</c:v>
                </c:pt>
                <c:pt idx="6198">
                  <c:v>1.697548777034003</c:v>
                </c:pt>
                <c:pt idx="6199">
                  <c:v>2.0345387776391259</c:v>
                </c:pt>
                <c:pt idx="6200">
                  <c:v>1.4439546613114576</c:v>
                </c:pt>
                <c:pt idx="6201">
                  <c:v>1.4011852204617661</c:v>
                </c:pt>
                <c:pt idx="6202">
                  <c:v>1.787415150180437</c:v>
                </c:pt>
                <c:pt idx="6203">
                  <c:v>1.8819692456607617</c:v>
                </c:pt>
                <c:pt idx="6204">
                  <c:v>1.5369158743172886</c:v>
                </c:pt>
                <c:pt idx="6205">
                  <c:v>1.9927858636905462</c:v>
                </c:pt>
                <c:pt idx="6206">
                  <c:v>2.0543349923890242</c:v>
                </c:pt>
                <c:pt idx="6207">
                  <c:v>1.6227041351927767</c:v>
                </c:pt>
                <c:pt idx="6208">
                  <c:v>1.7318373036853316</c:v>
                </c:pt>
                <c:pt idx="6209">
                  <c:v>2.0351217590108392</c:v>
                </c:pt>
                <c:pt idx="6210">
                  <c:v>1.769657210977359</c:v>
                </c:pt>
                <c:pt idx="6211">
                  <c:v>2.1559221076191148</c:v>
                </c:pt>
                <c:pt idx="6212">
                  <c:v>1.7056152389178492</c:v>
                </c:pt>
                <c:pt idx="6213">
                  <c:v>1.4629201978713737</c:v>
                </c:pt>
                <c:pt idx="6214">
                  <c:v>1.8265882144328913</c:v>
                </c:pt>
                <c:pt idx="6215">
                  <c:v>1.8870083495467906</c:v>
                </c:pt>
                <c:pt idx="6216">
                  <c:v>1.7986219632614264</c:v>
                </c:pt>
                <c:pt idx="6217">
                  <c:v>1.6655838209908282</c:v>
                </c:pt>
                <c:pt idx="6218">
                  <c:v>2.4017945380578452</c:v>
                </c:pt>
                <c:pt idx="6219">
                  <c:v>1.5686090139021078</c:v>
                </c:pt>
                <c:pt idx="6220">
                  <c:v>1.8595655641704301</c:v>
                </c:pt>
                <c:pt idx="6221">
                  <c:v>1.8075005526696397</c:v>
                </c:pt>
                <c:pt idx="6222">
                  <c:v>1.6425328028289541</c:v>
                </c:pt>
                <c:pt idx="6223">
                  <c:v>1.9401232193625226</c:v>
                </c:pt>
                <c:pt idx="6224">
                  <c:v>1.870374726489576</c:v>
                </c:pt>
                <c:pt idx="6225">
                  <c:v>2.2933702818185209</c:v>
                </c:pt>
                <c:pt idx="6226">
                  <c:v>1.8401485189561053</c:v>
                </c:pt>
                <c:pt idx="6227">
                  <c:v>1.7188735896938321</c:v>
                </c:pt>
                <c:pt idx="6228">
                  <c:v>1.4590131297101161</c:v>
                </c:pt>
                <c:pt idx="6229">
                  <c:v>1.8695072193716382</c:v>
                </c:pt>
                <c:pt idx="6230">
                  <c:v>1.8213155036334601</c:v>
                </c:pt>
                <c:pt idx="6231">
                  <c:v>1.9853801764490406</c:v>
                </c:pt>
                <c:pt idx="6232">
                  <c:v>1.7188277705809798</c:v>
                </c:pt>
                <c:pt idx="6233">
                  <c:v>2.0014609774537178</c:v>
                </c:pt>
                <c:pt idx="6234">
                  <c:v>1.9738224684958501</c:v>
                </c:pt>
                <c:pt idx="6235">
                  <c:v>1.8554239256096738</c:v>
                </c:pt>
                <c:pt idx="6236">
                  <c:v>1.60607778349435</c:v>
                </c:pt>
                <c:pt idx="6237">
                  <c:v>1.7164779664044789</c:v>
                </c:pt>
                <c:pt idx="6238">
                  <c:v>1.7351411392721559</c:v>
                </c:pt>
                <c:pt idx="6239">
                  <c:v>1.692305212250955</c:v>
                </c:pt>
                <c:pt idx="6240">
                  <c:v>1.5729481692149001</c:v>
                </c:pt>
                <c:pt idx="6241">
                  <c:v>1.3868705466411277</c:v>
                </c:pt>
                <c:pt idx="6242">
                  <c:v>1.7301584801898804</c:v>
                </c:pt>
                <c:pt idx="6243">
                  <c:v>1.9198928424699786</c:v>
                </c:pt>
                <c:pt idx="6244">
                  <c:v>1.7564377041029002</c:v>
                </c:pt>
                <c:pt idx="6245">
                  <c:v>1.7416539348862283</c:v>
                </c:pt>
                <c:pt idx="6246">
                  <c:v>1.5884168158439607</c:v>
                </c:pt>
                <c:pt idx="6247">
                  <c:v>2.0141257522738041</c:v>
                </c:pt>
                <c:pt idx="6248">
                  <c:v>1.9550047008608329</c:v>
                </c:pt>
                <c:pt idx="6249">
                  <c:v>1.9399960842705462</c:v>
                </c:pt>
                <c:pt idx="6250">
                  <c:v>1.8461586676215167</c:v>
                </c:pt>
                <c:pt idx="6251">
                  <c:v>1.5130887700849478</c:v>
                </c:pt>
                <c:pt idx="6252">
                  <c:v>1.3624689974078958</c:v>
                </c:pt>
                <c:pt idx="6253">
                  <c:v>1.5169909868303264</c:v>
                </c:pt>
                <c:pt idx="6254">
                  <c:v>2.0645546329118005</c:v>
                </c:pt>
                <c:pt idx="6255">
                  <c:v>1.6550478702306681</c:v>
                </c:pt>
                <c:pt idx="6256">
                  <c:v>1.5347397457270775</c:v>
                </c:pt>
                <c:pt idx="6257">
                  <c:v>1.5611814313560601</c:v>
                </c:pt>
                <c:pt idx="6258">
                  <c:v>1.8523329314790677</c:v>
                </c:pt>
                <c:pt idx="6259">
                  <c:v>1.8591240214273759</c:v>
                </c:pt>
                <c:pt idx="6260">
                  <c:v>1.2763972350600126</c:v>
                </c:pt>
                <c:pt idx="6261">
                  <c:v>2.1216984481678871</c:v>
                </c:pt>
                <c:pt idx="6262">
                  <c:v>1.8437061325119735</c:v>
                </c:pt>
                <c:pt idx="6263">
                  <c:v>1.7984906041752462</c:v>
                </c:pt>
                <c:pt idx="6264">
                  <c:v>1.7988545548254413</c:v>
                </c:pt>
                <c:pt idx="6265">
                  <c:v>1.8492889600178481</c:v>
                </c:pt>
                <c:pt idx="6266">
                  <c:v>1.8209937527523636</c:v>
                </c:pt>
                <c:pt idx="6267">
                  <c:v>1.8021085780605381</c:v>
                </c:pt>
                <c:pt idx="6268">
                  <c:v>1.7156965547336358</c:v>
                </c:pt>
                <c:pt idx="6269">
                  <c:v>1.429126100838795</c:v>
                </c:pt>
                <c:pt idx="6270">
                  <c:v>1.6188921779369481</c:v>
                </c:pt>
                <c:pt idx="6271">
                  <c:v>1.3853724612786009</c:v>
                </c:pt>
                <c:pt idx="6272">
                  <c:v>1.4041597581763146</c:v>
                </c:pt>
                <c:pt idx="6273">
                  <c:v>1.8376708726903048</c:v>
                </c:pt>
                <c:pt idx="6274">
                  <c:v>1.6190047449937861</c:v>
                </c:pt>
                <c:pt idx="6275">
                  <c:v>2.0425361222486975</c:v>
                </c:pt>
                <c:pt idx="6276">
                  <c:v>1.7560066813007484</c:v>
                </c:pt>
                <c:pt idx="6277">
                  <c:v>1.6637206834375038</c:v>
                </c:pt>
                <c:pt idx="6278">
                  <c:v>1.6756061081884632</c:v>
                </c:pt>
                <c:pt idx="6279">
                  <c:v>1.720570420587034</c:v>
                </c:pt>
                <c:pt idx="6280">
                  <c:v>1.7576141335011919</c:v>
                </c:pt>
                <c:pt idx="6281">
                  <c:v>1.9664681632913987</c:v>
                </c:pt>
                <c:pt idx="6282">
                  <c:v>2.0005825329934819</c:v>
                </c:pt>
                <c:pt idx="6283">
                  <c:v>1.5933187131405175</c:v>
                </c:pt>
                <c:pt idx="6284">
                  <c:v>1.4850725389389587</c:v>
                </c:pt>
                <c:pt idx="6285">
                  <c:v>1.9068028290140402</c:v>
                </c:pt>
                <c:pt idx="6286">
                  <c:v>1.7753917993870314</c:v>
                </c:pt>
                <c:pt idx="6287">
                  <c:v>1.7320278493235903</c:v>
                </c:pt>
                <c:pt idx="6288">
                  <c:v>1.7001016154983446</c:v>
                </c:pt>
                <c:pt idx="6289">
                  <c:v>1.8026608420400578</c:v>
                </c:pt>
                <c:pt idx="6290">
                  <c:v>2.2267582281483014</c:v>
                </c:pt>
                <c:pt idx="6291">
                  <c:v>1.4690970208208745</c:v>
                </c:pt>
                <c:pt idx="6292">
                  <c:v>1.7024161842645242</c:v>
                </c:pt>
                <c:pt idx="6293">
                  <c:v>1.8310043980994333</c:v>
                </c:pt>
                <c:pt idx="6294">
                  <c:v>1.7756318715352299</c:v>
                </c:pt>
                <c:pt idx="6295">
                  <c:v>1.8462946297189564</c:v>
                </c:pt>
                <c:pt idx="6296">
                  <c:v>1.7003412141437024</c:v>
                </c:pt>
                <c:pt idx="6297">
                  <c:v>1.4689684037427584</c:v>
                </c:pt>
                <c:pt idx="6298">
                  <c:v>1.8903644432856246</c:v>
                </c:pt>
                <c:pt idx="6299">
                  <c:v>1.8406586166138561</c:v>
                </c:pt>
                <c:pt idx="6300">
                  <c:v>1.5901747307426679</c:v>
                </c:pt>
                <c:pt idx="6301">
                  <c:v>1.7361395296597573</c:v>
                </c:pt>
                <c:pt idx="6302">
                  <c:v>1.8016943561866365</c:v>
                </c:pt>
                <c:pt idx="6303">
                  <c:v>1.5114828209165978</c:v>
                </c:pt>
                <c:pt idx="6304">
                  <c:v>1.7252023205278268</c:v>
                </c:pt>
                <c:pt idx="6305">
                  <c:v>1.4295654988762048</c:v>
                </c:pt>
                <c:pt idx="6306">
                  <c:v>1.5995484139816607</c:v>
                </c:pt>
                <c:pt idx="6307">
                  <c:v>1.7304114546269809</c:v>
                </c:pt>
                <c:pt idx="6308">
                  <c:v>1.5944364444507182</c:v>
                </c:pt>
                <c:pt idx="6309">
                  <c:v>1.7899327495592798</c:v>
                </c:pt>
                <c:pt idx="6310">
                  <c:v>1.7081328976464598</c:v>
                </c:pt>
                <c:pt idx="6311">
                  <c:v>1.7432813882577298</c:v>
                </c:pt>
                <c:pt idx="6312">
                  <c:v>1.5566199795354381</c:v>
                </c:pt>
                <c:pt idx="6313">
                  <c:v>1.3687777968279693</c:v>
                </c:pt>
                <c:pt idx="6314">
                  <c:v>1.9467536933646459</c:v>
                </c:pt>
                <c:pt idx="6315">
                  <c:v>1.5319185622292277</c:v>
                </c:pt>
                <c:pt idx="6316">
                  <c:v>1.8785801450479243</c:v>
                </c:pt>
                <c:pt idx="6317">
                  <c:v>1.8357534408648544</c:v>
                </c:pt>
                <c:pt idx="6318">
                  <c:v>2.0632676096126636</c:v>
                </c:pt>
                <c:pt idx="6319">
                  <c:v>1.4219384760941367</c:v>
                </c:pt>
                <c:pt idx="6320">
                  <c:v>1.5867379901949739</c:v>
                </c:pt>
                <c:pt idx="6321">
                  <c:v>1.71308182877528</c:v>
                </c:pt>
                <c:pt idx="6322">
                  <c:v>1.7670219894188339</c:v>
                </c:pt>
                <c:pt idx="6323">
                  <c:v>1.6670405980850889</c:v>
                </c:pt>
                <c:pt idx="6324">
                  <c:v>1.7018732137564756</c:v>
                </c:pt>
                <c:pt idx="6325">
                  <c:v>1.7777350576367392</c:v>
                </c:pt>
                <c:pt idx="6326">
                  <c:v>1.510503926113907</c:v>
                </c:pt>
                <c:pt idx="6327">
                  <c:v>1.4012812754901411</c:v>
                </c:pt>
                <c:pt idx="6328">
                  <c:v>1.6930518053666201</c:v>
                </c:pt>
                <c:pt idx="6329">
                  <c:v>1.6667773534755081</c:v>
                </c:pt>
                <c:pt idx="6330">
                  <c:v>1.7481644615960901</c:v>
                </c:pt>
                <c:pt idx="6331">
                  <c:v>1.5635010263409259</c:v>
                </c:pt>
                <c:pt idx="6332">
                  <c:v>1.66656735019479</c:v>
                </c:pt>
                <c:pt idx="6333">
                  <c:v>1.855199364255252</c:v>
                </c:pt>
                <c:pt idx="6334">
                  <c:v>1.5352580113553813</c:v>
                </c:pt>
                <c:pt idx="6335">
                  <c:v>1.9268124310193235</c:v>
                </c:pt>
                <c:pt idx="6336">
                  <c:v>1.6705184195144986</c:v>
                </c:pt>
                <c:pt idx="6337">
                  <c:v>1.7574312960057432</c:v>
                </c:pt>
                <c:pt idx="6338">
                  <c:v>1.5579447006605518</c:v>
                </c:pt>
                <c:pt idx="6339">
                  <c:v>1.5671914859916476</c:v>
                </c:pt>
                <c:pt idx="6340">
                  <c:v>1.6264973503056217</c:v>
                </c:pt>
                <c:pt idx="6341">
                  <c:v>1.9339398814243498</c:v>
                </c:pt>
                <c:pt idx="6342">
                  <c:v>1.9386369379093391</c:v>
                </c:pt>
                <c:pt idx="6343">
                  <c:v>1.6864837019732062</c:v>
                </c:pt>
                <c:pt idx="6344">
                  <c:v>1.8197658836711559</c:v>
                </c:pt>
                <c:pt idx="6345">
                  <c:v>1.5845519383770941</c:v>
                </c:pt>
                <c:pt idx="6346">
                  <c:v>1.8734171359057412</c:v>
                </c:pt>
                <c:pt idx="6347">
                  <c:v>1.6116397413068329</c:v>
                </c:pt>
                <c:pt idx="6348">
                  <c:v>1.7980719858368055</c:v>
                </c:pt>
                <c:pt idx="6349">
                  <c:v>1.5481797098233685</c:v>
                </c:pt>
                <c:pt idx="6350">
                  <c:v>1.3442205356555361</c:v>
                </c:pt>
                <c:pt idx="6351">
                  <c:v>1.8315190162792028</c:v>
                </c:pt>
                <c:pt idx="6352">
                  <c:v>1.7073237166039248</c:v>
                </c:pt>
                <c:pt idx="6353">
                  <c:v>1.5670331275213643</c:v>
                </c:pt>
                <c:pt idx="6354">
                  <c:v>1.5323045136633062</c:v>
                </c:pt>
                <c:pt idx="6355">
                  <c:v>1.8998944564039293</c:v>
                </c:pt>
                <c:pt idx="6356">
                  <c:v>1.8909812509222175</c:v>
                </c:pt>
                <c:pt idx="6357">
                  <c:v>1.3601854603534327</c:v>
                </c:pt>
                <c:pt idx="6358">
                  <c:v>1.5984055361671301</c:v>
                </c:pt>
                <c:pt idx="6359">
                  <c:v>1.612945551049624</c:v>
                </c:pt>
                <c:pt idx="6360">
                  <c:v>1.8807983977323322</c:v>
                </c:pt>
                <c:pt idx="6361">
                  <c:v>1.7087755410495826</c:v>
                </c:pt>
                <c:pt idx="6362">
                  <c:v>2.0461502583678435</c:v>
                </c:pt>
                <c:pt idx="6363">
                  <c:v>1.5824807091217428</c:v>
                </c:pt>
                <c:pt idx="6364">
                  <c:v>1.8462498513798624</c:v>
                </c:pt>
                <c:pt idx="6365">
                  <c:v>1.9089113254892349</c:v>
                </c:pt>
                <c:pt idx="6366">
                  <c:v>1.6892301329878769</c:v>
                </c:pt>
                <c:pt idx="6367">
                  <c:v>1.3923404979029044</c:v>
                </c:pt>
                <c:pt idx="6368">
                  <c:v>1.623332261900176</c:v>
                </c:pt>
                <c:pt idx="6369">
                  <c:v>1.5638381444761682</c:v>
                </c:pt>
                <c:pt idx="6370">
                  <c:v>1.5768252269450995</c:v>
                </c:pt>
                <c:pt idx="6371">
                  <c:v>1.5361985323043779</c:v>
                </c:pt>
                <c:pt idx="6372">
                  <c:v>1.6261692443635991</c:v>
                </c:pt>
                <c:pt idx="6373">
                  <c:v>1.5293416601072318</c:v>
                </c:pt>
                <c:pt idx="6374">
                  <c:v>1.8283136964844278</c:v>
                </c:pt>
                <c:pt idx="6375">
                  <c:v>1.6707564744336092</c:v>
                </c:pt>
                <c:pt idx="6376">
                  <c:v>1.478230930178366</c:v>
                </c:pt>
                <c:pt idx="6377">
                  <c:v>1.9263892633697821</c:v>
                </c:pt>
                <c:pt idx="6378">
                  <c:v>1.8019649265910984</c:v>
                </c:pt>
                <c:pt idx="6379">
                  <c:v>1.7667640479601587</c:v>
                </c:pt>
                <c:pt idx="6380">
                  <c:v>1.3939459989990599</c:v>
                </c:pt>
                <c:pt idx="6381">
                  <c:v>1.6810066773503352</c:v>
                </c:pt>
                <c:pt idx="6382">
                  <c:v>1.7217239264732542</c:v>
                </c:pt>
                <c:pt idx="6383">
                  <c:v>1.8447554166843301</c:v>
                </c:pt>
                <c:pt idx="6384">
                  <c:v>2.2051227524809689</c:v>
                </c:pt>
                <c:pt idx="6385">
                  <c:v>1.7688898495888323</c:v>
                </c:pt>
                <c:pt idx="6386">
                  <c:v>1.6630798381610881</c:v>
                </c:pt>
                <c:pt idx="6387">
                  <c:v>1.9270305050693508</c:v>
                </c:pt>
                <c:pt idx="6388">
                  <c:v>1.7685010865020938</c:v>
                </c:pt>
                <c:pt idx="6389">
                  <c:v>2.0937180241997777</c:v>
                </c:pt>
                <c:pt idx="6390">
                  <c:v>1.505071531265298</c:v>
                </c:pt>
                <c:pt idx="6391">
                  <c:v>1.9731399736877486</c:v>
                </c:pt>
                <c:pt idx="6392">
                  <c:v>1.9641058845074761</c:v>
                </c:pt>
                <c:pt idx="6393">
                  <c:v>1.6848974111930721</c:v>
                </c:pt>
                <c:pt idx="6394">
                  <c:v>2.0385002490226882</c:v>
                </c:pt>
                <c:pt idx="6395">
                  <c:v>1.7944319872894345</c:v>
                </c:pt>
                <c:pt idx="6396">
                  <c:v>1.6192146682370838</c:v>
                </c:pt>
                <c:pt idx="6397">
                  <c:v>1.9388838476237702</c:v>
                </c:pt>
                <c:pt idx="6398">
                  <c:v>1.814236328118618</c:v>
                </c:pt>
                <c:pt idx="6399">
                  <c:v>1.3425021770021224</c:v>
                </c:pt>
                <c:pt idx="6400">
                  <c:v>1.9275081824041198</c:v>
                </c:pt>
                <c:pt idx="6401">
                  <c:v>1.4675347493406723</c:v>
                </c:pt>
                <c:pt idx="6402">
                  <c:v>1.8328327145901646</c:v>
                </c:pt>
                <c:pt idx="6403">
                  <c:v>1.3099987935910933</c:v>
                </c:pt>
                <c:pt idx="6404">
                  <c:v>1.437008034434816</c:v>
                </c:pt>
                <c:pt idx="6405">
                  <c:v>1.5914048259091778</c:v>
                </c:pt>
                <c:pt idx="6406">
                  <c:v>1.4836307110960774</c:v>
                </c:pt>
                <c:pt idx="6407">
                  <c:v>1.9818837924827204</c:v>
                </c:pt>
                <c:pt idx="6408">
                  <c:v>2.0596026426289207</c:v>
                </c:pt>
                <c:pt idx="6409">
                  <c:v>1.3401669084109402</c:v>
                </c:pt>
                <c:pt idx="6410">
                  <c:v>1.7213007325678136</c:v>
                </c:pt>
                <c:pt idx="6411">
                  <c:v>1.5660573616282554</c:v>
                </c:pt>
                <c:pt idx="6412">
                  <c:v>1.9017527583037981</c:v>
                </c:pt>
                <c:pt idx="6413">
                  <c:v>1.9227118255981785</c:v>
                </c:pt>
                <c:pt idx="6414">
                  <c:v>1.9886114040632379</c:v>
                </c:pt>
                <c:pt idx="6415">
                  <c:v>1.5655388775468306</c:v>
                </c:pt>
                <c:pt idx="6416">
                  <c:v>1.742649072071363</c:v>
                </c:pt>
                <c:pt idx="6417">
                  <c:v>1.88457977905754</c:v>
                </c:pt>
                <c:pt idx="6418">
                  <c:v>1.9517749908284778</c:v>
                </c:pt>
                <c:pt idx="6419">
                  <c:v>1.6530309713987907</c:v>
                </c:pt>
                <c:pt idx="6420">
                  <c:v>1.4064221805090398</c:v>
                </c:pt>
                <c:pt idx="6421">
                  <c:v>1.9111930603454854</c:v>
                </c:pt>
                <c:pt idx="6422">
                  <c:v>1.7440094335258141</c:v>
                </c:pt>
                <c:pt idx="6423">
                  <c:v>1.7486092656507315</c:v>
                </c:pt>
                <c:pt idx="6424">
                  <c:v>1.6495046422478472</c:v>
                </c:pt>
                <c:pt idx="6425">
                  <c:v>1.6394787014275363</c:v>
                </c:pt>
                <c:pt idx="6426">
                  <c:v>1.7385346815067795</c:v>
                </c:pt>
                <c:pt idx="6427">
                  <c:v>2.0602804341410113</c:v>
                </c:pt>
                <c:pt idx="6428">
                  <c:v>1.7532081580753938</c:v>
                </c:pt>
                <c:pt idx="6429">
                  <c:v>2.0440285179287443</c:v>
                </c:pt>
                <c:pt idx="6430">
                  <c:v>1.8601514609251721</c:v>
                </c:pt>
                <c:pt idx="6431">
                  <c:v>1.7776129364359641</c:v>
                </c:pt>
                <c:pt idx="6432">
                  <c:v>1.8960395861633021</c:v>
                </c:pt>
                <c:pt idx="6433">
                  <c:v>1.6239940795807029</c:v>
                </c:pt>
                <c:pt idx="6434">
                  <c:v>1.5067791107358239</c:v>
                </c:pt>
                <c:pt idx="6435">
                  <c:v>1.5558003188850578</c:v>
                </c:pt>
                <c:pt idx="6436">
                  <c:v>1.847775916615098</c:v>
                </c:pt>
                <c:pt idx="6437">
                  <c:v>1.7407196058659098</c:v>
                </c:pt>
                <c:pt idx="6438">
                  <c:v>1.7102952315999558</c:v>
                </c:pt>
                <c:pt idx="6439">
                  <c:v>1.8370120634526621</c:v>
                </c:pt>
                <c:pt idx="6440">
                  <c:v>1.5207616290744386</c:v>
                </c:pt>
                <c:pt idx="6441">
                  <c:v>1.3621139834094</c:v>
                </c:pt>
                <c:pt idx="6442">
                  <c:v>1.7245172340799313</c:v>
                </c:pt>
                <c:pt idx="6443">
                  <c:v>1.3869485972457367</c:v>
                </c:pt>
                <c:pt idx="6444">
                  <c:v>1.5046375251734421</c:v>
                </c:pt>
                <c:pt idx="6445">
                  <c:v>1.6169067556703618</c:v>
                </c:pt>
                <c:pt idx="6446">
                  <c:v>2.0272568875431332</c:v>
                </c:pt>
                <c:pt idx="6447">
                  <c:v>1.4354802200764438</c:v>
                </c:pt>
                <c:pt idx="6448">
                  <c:v>1.4237028335826794</c:v>
                </c:pt>
                <c:pt idx="6449">
                  <c:v>1.6469129219363805</c:v>
                </c:pt>
                <c:pt idx="6450">
                  <c:v>1.670064900884946</c:v>
                </c:pt>
                <c:pt idx="6451">
                  <c:v>1.4133304188080738</c:v>
                </c:pt>
                <c:pt idx="6452">
                  <c:v>1.3087063873577958</c:v>
                </c:pt>
                <c:pt idx="6453">
                  <c:v>1.845606496833835</c:v>
                </c:pt>
                <c:pt idx="6454">
                  <c:v>1.474763638051291</c:v>
                </c:pt>
                <c:pt idx="6455">
                  <c:v>1.7295052672910898</c:v>
                </c:pt>
                <c:pt idx="6456">
                  <c:v>1.5249421760908177</c:v>
                </c:pt>
                <c:pt idx="6457">
                  <c:v>1.6703483882409322</c:v>
                </c:pt>
                <c:pt idx="6458">
                  <c:v>1.6669804386252831</c:v>
                </c:pt>
                <c:pt idx="6459">
                  <c:v>1.6132584225238236</c:v>
                </c:pt>
                <c:pt idx="6460">
                  <c:v>1.8736903716702289</c:v>
                </c:pt>
                <c:pt idx="6461">
                  <c:v>1.6661622044621145</c:v>
                </c:pt>
                <c:pt idx="6462">
                  <c:v>1.578198315025235</c:v>
                </c:pt>
                <c:pt idx="6463">
                  <c:v>1.8878772866755669</c:v>
                </c:pt>
                <c:pt idx="6464">
                  <c:v>1.6174890471075412</c:v>
                </c:pt>
                <c:pt idx="6465">
                  <c:v>1.6860583679195933</c:v>
                </c:pt>
                <c:pt idx="6466">
                  <c:v>1.4507282529589289</c:v>
                </c:pt>
                <c:pt idx="6467">
                  <c:v>1.4588863525747298</c:v>
                </c:pt>
                <c:pt idx="6468">
                  <c:v>1.3968553362792278</c:v>
                </c:pt>
                <c:pt idx="6469">
                  <c:v>1.7142560569207581</c:v>
                </c:pt>
                <c:pt idx="6470">
                  <c:v>1.5852411115446139</c:v>
                </c:pt>
                <c:pt idx="6471">
                  <c:v>1.6057626225281099</c:v>
                </c:pt>
                <c:pt idx="6472">
                  <c:v>1.5064362089170678</c:v>
                </c:pt>
                <c:pt idx="6473">
                  <c:v>1.4941115036523993</c:v>
                </c:pt>
                <c:pt idx="6474">
                  <c:v>1.906833769013432</c:v>
                </c:pt>
                <c:pt idx="6475">
                  <c:v>1.7313113772025472</c:v>
                </c:pt>
                <c:pt idx="6476">
                  <c:v>1.5965806524219073</c:v>
                </c:pt>
                <c:pt idx="6477">
                  <c:v>1.8807228173789956</c:v>
                </c:pt>
                <c:pt idx="6478">
                  <c:v>1.794863292022632</c:v>
                </c:pt>
                <c:pt idx="6479">
                  <c:v>1.5846713154913716</c:v>
                </c:pt>
                <c:pt idx="6480">
                  <c:v>1.6231810179255159</c:v>
                </c:pt>
                <c:pt idx="6481">
                  <c:v>1.4669509733618789</c:v>
                </c:pt>
                <c:pt idx="6482">
                  <c:v>1.1584643048365555</c:v>
                </c:pt>
                <c:pt idx="6483">
                  <c:v>1.7000229180024518</c:v>
                </c:pt>
                <c:pt idx="6484">
                  <c:v>1.7235232761007324</c:v>
                </c:pt>
                <c:pt idx="6485">
                  <c:v>1.5436646659684723</c:v>
                </c:pt>
                <c:pt idx="6486">
                  <c:v>1.7170035454953259</c:v>
                </c:pt>
                <c:pt idx="6487">
                  <c:v>1.6290078045388015</c:v>
                </c:pt>
                <c:pt idx="6488">
                  <c:v>1.6166694559094554</c:v>
                </c:pt>
                <c:pt idx="6489">
                  <c:v>1.5028992946797064</c:v>
                </c:pt>
                <c:pt idx="6490">
                  <c:v>1.4114572135490575</c:v>
                </c:pt>
                <c:pt idx="6491">
                  <c:v>1.3275985568314062</c:v>
                </c:pt>
                <c:pt idx="6492">
                  <c:v>1.3954438937043958</c:v>
                </c:pt>
                <c:pt idx="6493">
                  <c:v>1.9458312838357779</c:v>
                </c:pt>
                <c:pt idx="6494">
                  <c:v>1.6544092394509897</c:v>
                </c:pt>
                <c:pt idx="6495">
                  <c:v>2.2441225920608412</c:v>
                </c:pt>
                <c:pt idx="6496">
                  <c:v>1.6023869715440484</c:v>
                </c:pt>
                <c:pt idx="6497">
                  <c:v>1.6447001245652808</c:v>
                </c:pt>
                <c:pt idx="6498">
                  <c:v>1.6489170898943861</c:v>
                </c:pt>
                <c:pt idx="6499">
                  <c:v>1.9897805724730182</c:v>
                </c:pt>
                <c:pt idx="6500">
                  <c:v>1.5438909550496402</c:v>
                </c:pt>
                <c:pt idx="6501">
                  <c:v>1.4966132882718644</c:v>
                </c:pt>
                <c:pt idx="6502">
                  <c:v>1.5925799906193714</c:v>
                </c:pt>
                <c:pt idx="6503">
                  <c:v>1.4026900180678186</c:v>
                </c:pt>
                <c:pt idx="6504">
                  <c:v>1.4309665613563443</c:v>
                </c:pt>
                <c:pt idx="6505">
                  <c:v>1.7984865876787861</c:v>
                </c:pt>
                <c:pt idx="6506">
                  <c:v>1.6265746871678506</c:v>
                </c:pt>
                <c:pt idx="6507">
                  <c:v>1.3620466426350115</c:v>
                </c:pt>
                <c:pt idx="6508">
                  <c:v>1.4678131778656718</c:v>
                </c:pt>
                <c:pt idx="6509">
                  <c:v>1.5827239771388042</c:v>
                </c:pt>
                <c:pt idx="6510">
                  <c:v>1.6551402631000023</c:v>
                </c:pt>
                <c:pt idx="6511">
                  <c:v>1.7323175951347101</c:v>
                </c:pt>
                <c:pt idx="6512">
                  <c:v>1.7367453697977897</c:v>
                </c:pt>
                <c:pt idx="6513">
                  <c:v>1.7063372672627899</c:v>
                </c:pt>
                <c:pt idx="6514">
                  <c:v>1.7180701869177541</c:v>
                </c:pt>
                <c:pt idx="6515">
                  <c:v>1.8207318101800918</c:v>
                </c:pt>
                <c:pt idx="6516">
                  <c:v>1.6828659800265759</c:v>
                </c:pt>
                <c:pt idx="6517">
                  <c:v>1.8763055551232481</c:v>
                </c:pt>
                <c:pt idx="6518">
                  <c:v>1.4048846659455019</c:v>
                </c:pt>
                <c:pt idx="6519">
                  <c:v>1.3973737221827081</c:v>
                </c:pt>
                <c:pt idx="6520">
                  <c:v>1.6683619926847391</c:v>
                </c:pt>
                <c:pt idx="6521">
                  <c:v>1.4456362500416664</c:v>
                </c:pt>
                <c:pt idx="6522">
                  <c:v>1.4560798216807427</c:v>
                </c:pt>
                <c:pt idx="6523">
                  <c:v>1.5355965775252298</c:v>
                </c:pt>
                <c:pt idx="6524">
                  <c:v>1.4405944604681338</c:v>
                </c:pt>
                <c:pt idx="6525">
                  <c:v>1.3494774540407741</c:v>
                </c:pt>
                <c:pt idx="6526">
                  <c:v>1.8709490360366661</c:v>
                </c:pt>
                <c:pt idx="6527">
                  <c:v>1.68992635985174</c:v>
                </c:pt>
                <c:pt idx="6528">
                  <c:v>1.2260706141078335</c:v>
                </c:pt>
                <c:pt idx="6529">
                  <c:v>1.5440386604050977</c:v>
                </c:pt>
                <c:pt idx="6530">
                  <c:v>1.7467394288131586</c:v>
                </c:pt>
                <c:pt idx="6531">
                  <c:v>1.4108785331079672</c:v>
                </c:pt>
                <c:pt idx="6532">
                  <c:v>1.6601715849080527</c:v>
                </c:pt>
                <c:pt idx="6533">
                  <c:v>1.601041328905058</c:v>
                </c:pt>
                <c:pt idx="6534">
                  <c:v>1.7179651167977015</c:v>
                </c:pt>
                <c:pt idx="6535">
                  <c:v>1.8545860403707541</c:v>
                </c:pt>
                <c:pt idx="6536">
                  <c:v>1.7269379304255721</c:v>
                </c:pt>
                <c:pt idx="6537">
                  <c:v>1.4114746072044237</c:v>
                </c:pt>
                <c:pt idx="6538">
                  <c:v>1.4961895572340758</c:v>
                </c:pt>
                <c:pt idx="6539">
                  <c:v>1.4075734960358819</c:v>
                </c:pt>
                <c:pt idx="6540">
                  <c:v>1.3705308090896973</c:v>
                </c:pt>
                <c:pt idx="6541">
                  <c:v>1.4382092480612858</c:v>
                </c:pt>
                <c:pt idx="6542">
                  <c:v>1.7872122610144174</c:v>
                </c:pt>
                <c:pt idx="6543">
                  <c:v>1.8854770350877541</c:v>
                </c:pt>
                <c:pt idx="6544">
                  <c:v>1.6180405563430569</c:v>
                </c:pt>
                <c:pt idx="6545">
                  <c:v>1.824410863489996</c:v>
                </c:pt>
                <c:pt idx="6546">
                  <c:v>1.5448250074381698</c:v>
                </c:pt>
                <c:pt idx="6547">
                  <c:v>2.0659156186080847</c:v>
                </c:pt>
                <c:pt idx="6548">
                  <c:v>1.4937952445772984</c:v>
                </c:pt>
                <c:pt idx="6549">
                  <c:v>1.3753232697718101</c:v>
                </c:pt>
                <c:pt idx="6550">
                  <c:v>1.6400802609981961</c:v>
                </c:pt>
                <c:pt idx="6551">
                  <c:v>1.8965940739461313</c:v>
                </c:pt>
                <c:pt idx="6552">
                  <c:v>1.6387237103808636</c:v>
                </c:pt>
                <c:pt idx="6553">
                  <c:v>1.5639003737658006</c:v>
                </c:pt>
                <c:pt idx="6554">
                  <c:v>1.6595063936832706</c:v>
                </c:pt>
                <c:pt idx="6555">
                  <c:v>1.3325688610728361</c:v>
                </c:pt>
                <c:pt idx="6556">
                  <c:v>1.6476269274041579</c:v>
                </c:pt>
                <c:pt idx="6557">
                  <c:v>1.5448729280288964</c:v>
                </c:pt>
                <c:pt idx="6558">
                  <c:v>1.4924564035657146</c:v>
                </c:pt>
                <c:pt idx="6559">
                  <c:v>1.8771359765879243</c:v>
                </c:pt>
                <c:pt idx="6560">
                  <c:v>1.605379918340561</c:v>
                </c:pt>
                <c:pt idx="6561">
                  <c:v>1.6512897818244578</c:v>
                </c:pt>
                <c:pt idx="6562">
                  <c:v>1.4736709329459738</c:v>
                </c:pt>
                <c:pt idx="6563">
                  <c:v>1.4872969084611958</c:v>
                </c:pt>
                <c:pt idx="6564">
                  <c:v>1.750483375916108</c:v>
                </c:pt>
                <c:pt idx="6565">
                  <c:v>1.7099000253745658</c:v>
                </c:pt>
                <c:pt idx="6566">
                  <c:v>1.9081653223348263</c:v>
                </c:pt>
                <c:pt idx="6567">
                  <c:v>1.4576744361607039</c:v>
                </c:pt>
                <c:pt idx="6568">
                  <c:v>1.606559212156323</c:v>
                </c:pt>
                <c:pt idx="6569">
                  <c:v>1.6674539820234271</c:v>
                </c:pt>
                <c:pt idx="6570">
                  <c:v>1.543972660273208</c:v>
                </c:pt>
                <c:pt idx="6571">
                  <c:v>1.6928697088664337</c:v>
                </c:pt>
                <c:pt idx="6572">
                  <c:v>1.525255420866229</c:v>
                </c:pt>
                <c:pt idx="6573">
                  <c:v>1.4521204623566439</c:v>
                </c:pt>
                <c:pt idx="6574">
                  <c:v>1.5784049575058914</c:v>
                </c:pt>
                <c:pt idx="6575">
                  <c:v>1.6010305663577344</c:v>
                </c:pt>
                <c:pt idx="6576">
                  <c:v>1.523267889897794</c:v>
                </c:pt>
                <c:pt idx="6577">
                  <c:v>1.1902130859104085</c:v>
                </c:pt>
                <c:pt idx="6578">
                  <c:v>1.3674066516653878</c:v>
                </c:pt>
                <c:pt idx="6579">
                  <c:v>1.5475040612399558</c:v>
                </c:pt>
                <c:pt idx="6580">
                  <c:v>1.5725158236664125</c:v>
                </c:pt>
                <c:pt idx="6581">
                  <c:v>1.3583595337400289</c:v>
                </c:pt>
                <c:pt idx="6582">
                  <c:v>1.5106584392801665</c:v>
                </c:pt>
                <c:pt idx="6583">
                  <c:v>1.7574448626580719</c:v>
                </c:pt>
                <c:pt idx="6584">
                  <c:v>1.5635577430618341</c:v>
                </c:pt>
                <c:pt idx="6585">
                  <c:v>1.7155056093251588</c:v>
                </c:pt>
                <c:pt idx="6586">
                  <c:v>1.6402604689384161</c:v>
                </c:pt>
                <c:pt idx="6587">
                  <c:v>1.3772546481382253</c:v>
                </c:pt>
                <c:pt idx="6588">
                  <c:v>1.3139206892763138</c:v>
                </c:pt>
                <c:pt idx="6589">
                  <c:v>1.5053210935729175</c:v>
                </c:pt>
                <c:pt idx="6590">
                  <c:v>1.6253075013191665</c:v>
                </c:pt>
                <c:pt idx="6591">
                  <c:v>1.4677135171629736</c:v>
                </c:pt>
                <c:pt idx="6592">
                  <c:v>1.5993710104820598</c:v>
                </c:pt>
                <c:pt idx="6593">
                  <c:v>1.3101394105472322</c:v>
                </c:pt>
                <c:pt idx="6594">
                  <c:v>1.3621685166518009</c:v>
                </c:pt>
                <c:pt idx="6595">
                  <c:v>1.917954520245146</c:v>
                </c:pt>
                <c:pt idx="6596">
                  <c:v>1.3571773844972301</c:v>
                </c:pt>
                <c:pt idx="6597">
                  <c:v>1.5156550928213444</c:v>
                </c:pt>
                <c:pt idx="6598">
                  <c:v>1.4570935498954178</c:v>
                </c:pt>
                <c:pt idx="6599">
                  <c:v>1.8060854119472327</c:v>
                </c:pt>
                <c:pt idx="6600">
                  <c:v>1.700769484193279</c:v>
                </c:pt>
                <c:pt idx="6601">
                  <c:v>1.4017067974754243</c:v>
                </c:pt>
                <c:pt idx="6602">
                  <c:v>1.6646672622581429</c:v>
                </c:pt>
                <c:pt idx="6603">
                  <c:v>1.5176938393791726</c:v>
                </c:pt>
                <c:pt idx="6604">
                  <c:v>1.4639194069561128</c:v>
                </c:pt>
                <c:pt idx="6605">
                  <c:v>1.4705893760284068</c:v>
                </c:pt>
                <c:pt idx="6606">
                  <c:v>1.4034387817967227</c:v>
                </c:pt>
                <c:pt idx="6607">
                  <c:v>1.4860518592770977</c:v>
                </c:pt>
                <c:pt idx="6608">
                  <c:v>1.5459453840965915</c:v>
                </c:pt>
                <c:pt idx="6609">
                  <c:v>1.7276657483584397</c:v>
                </c:pt>
                <c:pt idx="6610">
                  <c:v>1.3718161816671071</c:v>
                </c:pt>
                <c:pt idx="6611">
                  <c:v>1.8781297606108069</c:v>
                </c:pt>
                <c:pt idx="6612">
                  <c:v>1.5419105630288401</c:v>
                </c:pt>
                <c:pt idx="6613">
                  <c:v>1.6563062440920699</c:v>
                </c:pt>
                <c:pt idx="6614">
                  <c:v>1.5783375184681601</c:v>
                </c:pt>
                <c:pt idx="6615">
                  <c:v>1.5032375061111385</c:v>
                </c:pt>
                <c:pt idx="6616">
                  <c:v>1.5720504042682333</c:v>
                </c:pt>
                <c:pt idx="6617">
                  <c:v>1.7708801271936863</c:v>
                </c:pt>
                <c:pt idx="6618">
                  <c:v>1.637274974546286</c:v>
                </c:pt>
                <c:pt idx="6619">
                  <c:v>1.4827311848699078</c:v>
                </c:pt>
                <c:pt idx="6620">
                  <c:v>1.6814721632365965</c:v>
                </c:pt>
                <c:pt idx="6621">
                  <c:v>1.7625621342951787</c:v>
                </c:pt>
                <c:pt idx="6622">
                  <c:v>1.3646061320597349</c:v>
                </c:pt>
                <c:pt idx="6623">
                  <c:v>1.6502053378320545</c:v>
                </c:pt>
                <c:pt idx="6624">
                  <c:v>1.5107690246014713</c:v>
                </c:pt>
                <c:pt idx="6625">
                  <c:v>1.8720249353432341</c:v>
                </c:pt>
                <c:pt idx="6626">
                  <c:v>1.4719240893134991</c:v>
                </c:pt>
                <c:pt idx="6627">
                  <c:v>1.5801726134714793</c:v>
                </c:pt>
                <c:pt idx="6628">
                  <c:v>1.4255102021769586</c:v>
                </c:pt>
                <c:pt idx="6629">
                  <c:v>1.5277937594063691</c:v>
                </c:pt>
                <c:pt idx="6630">
                  <c:v>1.7532715271031816</c:v>
                </c:pt>
                <c:pt idx="6631">
                  <c:v>1.4350807110198478</c:v>
                </c:pt>
                <c:pt idx="6632">
                  <c:v>1.6398362566134406</c:v>
                </c:pt>
                <c:pt idx="6633">
                  <c:v>1.5384001151222404</c:v>
                </c:pt>
                <c:pt idx="6634">
                  <c:v>1.6044516569983442</c:v>
                </c:pt>
                <c:pt idx="6635">
                  <c:v>1.5444451431067685</c:v>
                </c:pt>
                <c:pt idx="6636">
                  <c:v>1.5812187128414688</c:v>
                </c:pt>
                <c:pt idx="6637">
                  <c:v>1.4763622489454138</c:v>
                </c:pt>
                <c:pt idx="6638">
                  <c:v>1.7026159441945605</c:v>
                </c:pt>
                <c:pt idx="6639">
                  <c:v>1.3891662482977178</c:v>
                </c:pt>
                <c:pt idx="6640">
                  <c:v>1.7030481190380997</c:v>
                </c:pt>
                <c:pt idx="6641">
                  <c:v>1.7129517927105358</c:v>
                </c:pt>
                <c:pt idx="6642">
                  <c:v>1.6383666469773919</c:v>
                </c:pt>
                <c:pt idx="6643">
                  <c:v>1.4265320742313761</c:v>
                </c:pt>
                <c:pt idx="6644">
                  <c:v>1.4689061388865761</c:v>
                </c:pt>
                <c:pt idx="6645">
                  <c:v>1.6576135737170801</c:v>
                </c:pt>
                <c:pt idx="6646">
                  <c:v>1.7284176463955589</c:v>
                </c:pt>
                <c:pt idx="6647">
                  <c:v>1.8107636389586088</c:v>
                </c:pt>
                <c:pt idx="6648">
                  <c:v>1.7416442596783546</c:v>
                </c:pt>
                <c:pt idx="6649">
                  <c:v>1.4951534875012715</c:v>
                </c:pt>
                <c:pt idx="6650">
                  <c:v>1.3638181223508541</c:v>
                </c:pt>
                <c:pt idx="6651">
                  <c:v>1.6335629107511127</c:v>
                </c:pt>
                <c:pt idx="6652">
                  <c:v>1.6405622366331181</c:v>
                </c:pt>
                <c:pt idx="6653">
                  <c:v>1.2167723109024098</c:v>
                </c:pt>
                <c:pt idx="6654">
                  <c:v>1.3544383158597606</c:v>
                </c:pt>
                <c:pt idx="6655">
                  <c:v>1.3435316517612395</c:v>
                </c:pt>
                <c:pt idx="6656">
                  <c:v>1.2400741647431233</c:v>
                </c:pt>
                <c:pt idx="6657">
                  <c:v>1.5943161282209961</c:v>
                </c:pt>
                <c:pt idx="6658">
                  <c:v>1.3995787036142899</c:v>
                </c:pt>
                <c:pt idx="6659">
                  <c:v>1.4482177608163591</c:v>
                </c:pt>
                <c:pt idx="6660">
                  <c:v>1.7842354607520321</c:v>
                </c:pt>
                <c:pt idx="6661">
                  <c:v>1.5347715947299676</c:v>
                </c:pt>
                <c:pt idx="6662">
                  <c:v>1.4181675880220677</c:v>
                </c:pt>
                <c:pt idx="6663">
                  <c:v>1.6025356927970018</c:v>
                </c:pt>
                <c:pt idx="6664">
                  <c:v>1.4789488726898832</c:v>
                </c:pt>
                <c:pt idx="6665">
                  <c:v>1.5338206451345036</c:v>
                </c:pt>
                <c:pt idx="6666">
                  <c:v>1.6777513371041004</c:v>
                </c:pt>
                <c:pt idx="6667">
                  <c:v>1.5299272834434305</c:v>
                </c:pt>
                <c:pt idx="6668">
                  <c:v>1.8826269718369251</c:v>
                </c:pt>
                <c:pt idx="6669">
                  <c:v>1.5763970299625323</c:v>
                </c:pt>
                <c:pt idx="6670">
                  <c:v>1.6878093653539139</c:v>
                </c:pt>
                <c:pt idx="6671">
                  <c:v>1.511235863166934</c:v>
                </c:pt>
                <c:pt idx="6672">
                  <c:v>1.5892973054494457</c:v>
                </c:pt>
                <c:pt idx="6673">
                  <c:v>1.3225477666083973</c:v>
                </c:pt>
                <c:pt idx="6674">
                  <c:v>1.3892825724435833</c:v>
                </c:pt>
                <c:pt idx="6675">
                  <c:v>1.6362444181528508</c:v>
                </c:pt>
                <c:pt idx="6676">
                  <c:v>1.4724084836964271</c:v>
                </c:pt>
                <c:pt idx="6677">
                  <c:v>1.4261920735174698</c:v>
                </c:pt>
                <c:pt idx="6678">
                  <c:v>1.5043800866237962</c:v>
                </c:pt>
                <c:pt idx="6679">
                  <c:v>1.4605150732413701</c:v>
                </c:pt>
                <c:pt idx="6680">
                  <c:v>1.6718277979380758</c:v>
                </c:pt>
                <c:pt idx="6681">
                  <c:v>1.5853527013194157</c:v>
                </c:pt>
                <c:pt idx="6682">
                  <c:v>1.5772127072489204</c:v>
                </c:pt>
                <c:pt idx="6683">
                  <c:v>1.527962460072833</c:v>
                </c:pt>
                <c:pt idx="6684">
                  <c:v>1.5760402183362321</c:v>
                </c:pt>
                <c:pt idx="6685">
                  <c:v>1.4406780305315341</c:v>
                </c:pt>
                <c:pt idx="6686">
                  <c:v>1.6002743115454499</c:v>
                </c:pt>
                <c:pt idx="6687">
                  <c:v>1.3753026945289188</c:v>
                </c:pt>
                <c:pt idx="6688">
                  <c:v>1.4591390324639637</c:v>
                </c:pt>
                <c:pt idx="6689">
                  <c:v>1.4145978184344317</c:v>
                </c:pt>
                <c:pt idx="6690">
                  <c:v>1.3815752340491618</c:v>
                </c:pt>
                <c:pt idx="6691">
                  <c:v>1.5447387122058838</c:v>
                </c:pt>
                <c:pt idx="6692">
                  <c:v>1.803285826101797</c:v>
                </c:pt>
                <c:pt idx="6693">
                  <c:v>1.1834116934130938</c:v>
                </c:pt>
                <c:pt idx="6694">
                  <c:v>1.6813647692067721</c:v>
                </c:pt>
                <c:pt idx="6695">
                  <c:v>1.4271648205070198</c:v>
                </c:pt>
                <c:pt idx="6696">
                  <c:v>1.4393790170125011</c:v>
                </c:pt>
                <c:pt idx="6697">
                  <c:v>1.6328887156559151</c:v>
                </c:pt>
                <c:pt idx="6698">
                  <c:v>1.6334012585200497</c:v>
                </c:pt>
                <c:pt idx="6699">
                  <c:v>1.2772929005192084</c:v>
                </c:pt>
                <c:pt idx="6700">
                  <c:v>1.2516020814002722</c:v>
                </c:pt>
                <c:pt idx="6701">
                  <c:v>1.3598275151689518</c:v>
                </c:pt>
                <c:pt idx="6702">
                  <c:v>1.6076030650646238</c:v>
                </c:pt>
                <c:pt idx="6703">
                  <c:v>1.3688876656607771</c:v>
                </c:pt>
                <c:pt idx="6704">
                  <c:v>1.4864261908055059</c:v>
                </c:pt>
                <c:pt idx="6705">
                  <c:v>1.4998002291250598</c:v>
                </c:pt>
                <c:pt idx="6706">
                  <c:v>1.5436102753448098</c:v>
                </c:pt>
                <c:pt idx="6707">
                  <c:v>1.5243409317881107</c:v>
                </c:pt>
                <c:pt idx="6708">
                  <c:v>1.6141665522174702</c:v>
                </c:pt>
                <c:pt idx="6709">
                  <c:v>1.9107325990015851</c:v>
                </c:pt>
                <c:pt idx="6710">
                  <c:v>1.3259714099492952</c:v>
                </c:pt>
                <c:pt idx="6711">
                  <c:v>1.4093201415878018</c:v>
                </c:pt>
                <c:pt idx="6712">
                  <c:v>1.60662346852223</c:v>
                </c:pt>
                <c:pt idx="6713">
                  <c:v>1.7139093441567879</c:v>
                </c:pt>
                <c:pt idx="6714">
                  <c:v>1.5294847049025557</c:v>
                </c:pt>
                <c:pt idx="6715">
                  <c:v>1.5549085110109206</c:v>
                </c:pt>
                <c:pt idx="6716">
                  <c:v>1.1871124198687562</c:v>
                </c:pt>
                <c:pt idx="6717">
                  <c:v>1.37781990177991</c:v>
                </c:pt>
                <c:pt idx="6718">
                  <c:v>1.7961784993796852</c:v>
                </c:pt>
                <c:pt idx="6719">
                  <c:v>1.5716107154286634</c:v>
                </c:pt>
                <c:pt idx="6720">
                  <c:v>1.6060998379367601</c:v>
                </c:pt>
                <c:pt idx="6721">
                  <c:v>1.3925906571409334</c:v>
                </c:pt>
                <c:pt idx="6722">
                  <c:v>1.405064151099523</c:v>
                </c:pt>
                <c:pt idx="6723">
                  <c:v>1.5396715385395419</c:v>
                </c:pt>
                <c:pt idx="6724">
                  <c:v>1.4738641687314618</c:v>
                </c:pt>
                <c:pt idx="6725">
                  <c:v>1.3616524089219681</c:v>
                </c:pt>
                <c:pt idx="6726">
                  <c:v>1.463799092356681</c:v>
                </c:pt>
                <c:pt idx="6727">
                  <c:v>1.3564819403964521</c:v>
                </c:pt>
                <c:pt idx="6728">
                  <c:v>1.7667781604537691</c:v>
                </c:pt>
                <c:pt idx="6729">
                  <c:v>1.6739905118529375</c:v>
                </c:pt>
                <c:pt idx="6730">
                  <c:v>1.357930991110766</c:v>
                </c:pt>
                <c:pt idx="6731">
                  <c:v>1.7861740527038259</c:v>
                </c:pt>
                <c:pt idx="6732">
                  <c:v>1.3780324649057283</c:v>
                </c:pt>
                <c:pt idx="6733">
                  <c:v>1.5111715763421516</c:v>
                </c:pt>
                <c:pt idx="6734">
                  <c:v>1.5995449407448739</c:v>
                </c:pt>
                <c:pt idx="6735">
                  <c:v>1.3007814428670659</c:v>
                </c:pt>
                <c:pt idx="6736">
                  <c:v>1.4265965195800394</c:v>
                </c:pt>
                <c:pt idx="6737">
                  <c:v>1.9739223300314737</c:v>
                </c:pt>
                <c:pt idx="6738">
                  <c:v>1.1727353448123701</c:v>
                </c:pt>
                <c:pt idx="6739">
                  <c:v>1.5774876806967286</c:v>
                </c:pt>
                <c:pt idx="6740">
                  <c:v>1.4422858843397905</c:v>
                </c:pt>
                <c:pt idx="6741">
                  <c:v>1.3122329910052741</c:v>
                </c:pt>
                <c:pt idx="6742">
                  <c:v>1.473896185569588</c:v>
                </c:pt>
                <c:pt idx="6743">
                  <c:v>1.5683612028177738</c:v>
                </c:pt>
                <c:pt idx="6744">
                  <c:v>1.6919694103305198</c:v>
                </c:pt>
                <c:pt idx="6745">
                  <c:v>1.396073507732976</c:v>
                </c:pt>
                <c:pt idx="6746">
                  <c:v>1.6282001628409501</c:v>
                </c:pt>
                <c:pt idx="6747">
                  <c:v>1.5754873828517881</c:v>
                </c:pt>
                <c:pt idx="6748">
                  <c:v>1.5625906576862734</c:v>
                </c:pt>
                <c:pt idx="6749">
                  <c:v>1.3806717015968484</c:v>
                </c:pt>
                <c:pt idx="6750">
                  <c:v>1.5137188316464325</c:v>
                </c:pt>
                <c:pt idx="6751">
                  <c:v>1.7494605327038357</c:v>
                </c:pt>
                <c:pt idx="6752">
                  <c:v>1.4889727406921858</c:v>
                </c:pt>
                <c:pt idx="6753">
                  <c:v>1.2302253623068871</c:v>
                </c:pt>
                <c:pt idx="6754">
                  <c:v>1.3453508432293899</c:v>
                </c:pt>
                <c:pt idx="6755">
                  <c:v>1.7966804943695946</c:v>
                </c:pt>
                <c:pt idx="6756">
                  <c:v>1.5438090401790416</c:v>
                </c:pt>
                <c:pt idx="6757">
                  <c:v>1.4885736097558888</c:v>
                </c:pt>
                <c:pt idx="6758">
                  <c:v>1.8260690701734037</c:v>
                </c:pt>
                <c:pt idx="6759">
                  <c:v>1.4816148197276398</c:v>
                </c:pt>
                <c:pt idx="6760">
                  <c:v>1.4244727561604158</c:v>
                </c:pt>
                <c:pt idx="6761">
                  <c:v>1.376969602587979</c:v>
                </c:pt>
                <c:pt idx="6762">
                  <c:v>1.3500754213717741</c:v>
                </c:pt>
                <c:pt idx="6763">
                  <c:v>1.7126534335438541</c:v>
                </c:pt>
                <c:pt idx="6764">
                  <c:v>1.4019889448522906</c:v>
                </c:pt>
                <c:pt idx="6765">
                  <c:v>1.3444358061055277</c:v>
                </c:pt>
                <c:pt idx="6766">
                  <c:v>1.4351484287503293</c:v>
                </c:pt>
                <c:pt idx="6767">
                  <c:v>1.4701015879048496</c:v>
                </c:pt>
                <c:pt idx="6768">
                  <c:v>1.4908321953853718</c:v>
                </c:pt>
                <c:pt idx="6769">
                  <c:v>1.679019428842303</c:v>
                </c:pt>
                <c:pt idx="6770">
                  <c:v>1.8997060797220335</c:v>
                </c:pt>
                <c:pt idx="6771">
                  <c:v>1.3416022439559918</c:v>
                </c:pt>
                <c:pt idx="6772">
                  <c:v>1.688081272884564</c:v>
                </c:pt>
                <c:pt idx="6773">
                  <c:v>1.4535333222447318</c:v>
                </c:pt>
                <c:pt idx="6774">
                  <c:v>1.6075747357654158</c:v>
                </c:pt>
                <c:pt idx="6775">
                  <c:v>1.5458478387439201</c:v>
                </c:pt>
                <c:pt idx="6776">
                  <c:v>1.4552086001497058</c:v>
                </c:pt>
                <c:pt idx="6777">
                  <c:v>1.3257572316723487</c:v>
                </c:pt>
                <c:pt idx="6778">
                  <c:v>1.2692996479616834</c:v>
                </c:pt>
                <c:pt idx="6779">
                  <c:v>1.1162636176698728</c:v>
                </c:pt>
                <c:pt idx="6780">
                  <c:v>1.3316239560136198</c:v>
                </c:pt>
                <c:pt idx="6781">
                  <c:v>1.3733348186595198</c:v>
                </c:pt>
                <c:pt idx="6782">
                  <c:v>1.4222281636881797</c:v>
                </c:pt>
                <c:pt idx="6783">
                  <c:v>1.6609896328663281</c:v>
                </c:pt>
                <c:pt idx="6784">
                  <c:v>1.5084068705501095</c:v>
                </c:pt>
                <c:pt idx="6785">
                  <c:v>1.5807598504326068</c:v>
                </c:pt>
                <c:pt idx="6786">
                  <c:v>1.5027906251006518</c:v>
                </c:pt>
                <c:pt idx="6787">
                  <c:v>1.20361510921035</c:v>
                </c:pt>
                <c:pt idx="6788">
                  <c:v>1.4811565407929108</c:v>
                </c:pt>
                <c:pt idx="6789">
                  <c:v>1.4376918070787987</c:v>
                </c:pt>
                <c:pt idx="6790">
                  <c:v>1.254719880858113</c:v>
                </c:pt>
                <c:pt idx="6791">
                  <c:v>1.3894522685704069</c:v>
                </c:pt>
                <c:pt idx="6792">
                  <c:v>1.2443103316963595</c:v>
                </c:pt>
                <c:pt idx="6793">
                  <c:v>1.551178531672468</c:v>
                </c:pt>
                <c:pt idx="6794">
                  <c:v>1.3522136163340406</c:v>
                </c:pt>
                <c:pt idx="6795">
                  <c:v>1.412904008660441</c:v>
                </c:pt>
                <c:pt idx="6796">
                  <c:v>1.4023954799819811</c:v>
                </c:pt>
                <c:pt idx="6797">
                  <c:v>1.3439183938618671</c:v>
                </c:pt>
                <c:pt idx="6798">
                  <c:v>1.4816643549612039</c:v>
                </c:pt>
                <c:pt idx="6799">
                  <c:v>1.64044141317582</c:v>
                </c:pt>
                <c:pt idx="6800">
                  <c:v>1.4435379137389714</c:v>
                </c:pt>
                <c:pt idx="6801">
                  <c:v>1.4967184973395138</c:v>
                </c:pt>
                <c:pt idx="6802">
                  <c:v>1.4152410212792499</c:v>
                </c:pt>
                <c:pt idx="6803">
                  <c:v>1.50080047916555</c:v>
                </c:pt>
                <c:pt idx="6804">
                  <c:v>1.5353884942446114</c:v>
                </c:pt>
                <c:pt idx="6805">
                  <c:v>1.5029150037401868</c:v>
                </c:pt>
                <c:pt idx="6806">
                  <c:v>1.2778587502571019</c:v>
                </c:pt>
                <c:pt idx="6807">
                  <c:v>1.6707393228276497</c:v>
                </c:pt>
                <c:pt idx="6808">
                  <c:v>1.3100391570378498</c:v>
                </c:pt>
                <c:pt idx="6809">
                  <c:v>1.3862346307591882</c:v>
                </c:pt>
                <c:pt idx="6810">
                  <c:v>1.4698156490876177</c:v>
                </c:pt>
                <c:pt idx="6811">
                  <c:v>1.1878124399487349</c:v>
                </c:pt>
                <c:pt idx="6812">
                  <c:v>1.4381673994133224</c:v>
                </c:pt>
                <c:pt idx="6813">
                  <c:v>1.5120905989390458</c:v>
                </c:pt>
                <c:pt idx="6814">
                  <c:v>1.706659915754049</c:v>
                </c:pt>
                <c:pt idx="6815">
                  <c:v>1.6388763110614502</c:v>
                </c:pt>
                <c:pt idx="6816">
                  <c:v>1.2537269904565054</c:v>
                </c:pt>
                <c:pt idx="6817">
                  <c:v>1.358426137220593</c:v>
                </c:pt>
                <c:pt idx="6818">
                  <c:v>1.4552211824146362</c:v>
                </c:pt>
                <c:pt idx="6819">
                  <c:v>1.2834495428578458</c:v>
                </c:pt>
                <c:pt idx="6820">
                  <c:v>1.5493439847205208</c:v>
                </c:pt>
                <c:pt idx="6821">
                  <c:v>1.2566629541372263</c:v>
                </c:pt>
                <c:pt idx="6822">
                  <c:v>1.4416419076338858</c:v>
                </c:pt>
                <c:pt idx="6823">
                  <c:v>1.7107268975014776</c:v>
                </c:pt>
                <c:pt idx="6824">
                  <c:v>1.2463047120624535</c:v>
                </c:pt>
                <c:pt idx="6825">
                  <c:v>1.3912203993815977</c:v>
                </c:pt>
                <c:pt idx="6826">
                  <c:v>1.3159307697384173</c:v>
                </c:pt>
                <c:pt idx="6827">
                  <c:v>1.5324025538565516</c:v>
                </c:pt>
                <c:pt idx="6828">
                  <c:v>1.389730038740554</c:v>
                </c:pt>
                <c:pt idx="6829">
                  <c:v>1.6459359833201859</c:v>
                </c:pt>
                <c:pt idx="6830">
                  <c:v>1.5873387822950198</c:v>
                </c:pt>
                <c:pt idx="6831">
                  <c:v>1.6331730686964405</c:v>
                </c:pt>
                <c:pt idx="6832">
                  <c:v>1.1626656224539569</c:v>
                </c:pt>
                <c:pt idx="6833">
                  <c:v>1.3023887247639165</c:v>
                </c:pt>
                <c:pt idx="6834">
                  <c:v>1.3664961764557186</c:v>
                </c:pt>
                <c:pt idx="6835">
                  <c:v>1.36710784015428</c:v>
                </c:pt>
                <c:pt idx="6836">
                  <c:v>1.5677259616704005</c:v>
                </c:pt>
                <c:pt idx="6837">
                  <c:v>1.1742673597380682</c:v>
                </c:pt>
                <c:pt idx="6838">
                  <c:v>1.474833882783704</c:v>
                </c:pt>
                <c:pt idx="6839">
                  <c:v>1.3631186110815221</c:v>
                </c:pt>
                <c:pt idx="6840">
                  <c:v>1.2332031432623918</c:v>
                </c:pt>
                <c:pt idx="6841">
                  <c:v>1.1618349772915355</c:v>
                </c:pt>
                <c:pt idx="6842">
                  <c:v>1.5972224535422554</c:v>
                </c:pt>
                <c:pt idx="6843">
                  <c:v>1.7982254937507627</c:v>
                </c:pt>
                <c:pt idx="6844">
                  <c:v>1.4328036786902199</c:v>
                </c:pt>
                <c:pt idx="6845">
                  <c:v>1.5382107150042708</c:v>
                </c:pt>
                <c:pt idx="6846">
                  <c:v>1.2310573167358161</c:v>
                </c:pt>
                <c:pt idx="6847">
                  <c:v>1.4966220481466075</c:v>
                </c:pt>
                <c:pt idx="6848">
                  <c:v>1.4987139417380981</c:v>
                </c:pt>
                <c:pt idx="6849">
                  <c:v>1.5170333348662381</c:v>
                </c:pt>
                <c:pt idx="6850">
                  <c:v>1.3644860745901441</c:v>
                </c:pt>
                <c:pt idx="6851">
                  <c:v>1.471244228426615</c:v>
                </c:pt>
                <c:pt idx="6852">
                  <c:v>1.3550577723569261</c:v>
                </c:pt>
                <c:pt idx="6853">
                  <c:v>1.3696047214827329</c:v>
                </c:pt>
                <c:pt idx="6854">
                  <c:v>1.2519136223062779</c:v>
                </c:pt>
                <c:pt idx="6855">
                  <c:v>1.3969731412482733</c:v>
                </c:pt>
                <c:pt idx="6856">
                  <c:v>1.8396003884762093</c:v>
                </c:pt>
                <c:pt idx="6857">
                  <c:v>1.6615265406960293</c:v>
                </c:pt>
                <c:pt idx="6858">
                  <c:v>1.5992742963258018</c:v>
                </c:pt>
                <c:pt idx="6859">
                  <c:v>1.4181794448794418</c:v>
                </c:pt>
                <c:pt idx="6860">
                  <c:v>1.1002123794802325</c:v>
                </c:pt>
                <c:pt idx="6861">
                  <c:v>1.6485569153960293</c:v>
                </c:pt>
                <c:pt idx="6862">
                  <c:v>1.4342692568511726</c:v>
                </c:pt>
                <c:pt idx="6863">
                  <c:v>1.4283368880907998</c:v>
                </c:pt>
                <c:pt idx="6864">
                  <c:v>1.4278472118232037</c:v>
                </c:pt>
                <c:pt idx="6865">
                  <c:v>0.97742320625693391</c:v>
                </c:pt>
                <c:pt idx="6866">
                  <c:v>1.8300106962546898</c:v>
                </c:pt>
                <c:pt idx="6867">
                  <c:v>1.6319279941220033</c:v>
                </c:pt>
                <c:pt idx="6868">
                  <c:v>1.4306424435002947</c:v>
                </c:pt>
                <c:pt idx="6869">
                  <c:v>1.8001026970113498</c:v>
                </c:pt>
                <c:pt idx="6870">
                  <c:v>1.4149511878343415</c:v>
                </c:pt>
                <c:pt idx="6871">
                  <c:v>1.6211489786314701</c:v>
                </c:pt>
                <c:pt idx="6872">
                  <c:v>1.2628600849775629</c:v>
                </c:pt>
                <c:pt idx="6873">
                  <c:v>1.4403665962658598</c:v>
                </c:pt>
                <c:pt idx="6874">
                  <c:v>1.7318127738826878</c:v>
                </c:pt>
                <c:pt idx="6875">
                  <c:v>1.3957480599176137</c:v>
                </c:pt>
                <c:pt idx="6876">
                  <c:v>1.3231852003918041</c:v>
                </c:pt>
                <c:pt idx="6877">
                  <c:v>1.39738849065201</c:v>
                </c:pt>
                <c:pt idx="6878">
                  <c:v>1.7363919888244708</c:v>
                </c:pt>
                <c:pt idx="6879">
                  <c:v>1.5425430396196946</c:v>
                </c:pt>
                <c:pt idx="6880">
                  <c:v>1.8806313207891516</c:v>
                </c:pt>
                <c:pt idx="6881">
                  <c:v>1.6693480617466068</c:v>
                </c:pt>
                <c:pt idx="6882">
                  <c:v>1.1065550156021522</c:v>
                </c:pt>
                <c:pt idx="6883">
                  <c:v>1.1613183368237869</c:v>
                </c:pt>
                <c:pt idx="6884">
                  <c:v>1.6935109739488143</c:v>
                </c:pt>
                <c:pt idx="6885">
                  <c:v>1.4227653167343577</c:v>
                </c:pt>
                <c:pt idx="6886">
                  <c:v>1.5235910207823258</c:v>
                </c:pt>
                <c:pt idx="6887">
                  <c:v>1.3642322807451979</c:v>
                </c:pt>
                <c:pt idx="6888">
                  <c:v>1.7375794067104058</c:v>
                </c:pt>
                <c:pt idx="6889">
                  <c:v>1.35860015851694</c:v>
                </c:pt>
                <c:pt idx="6890">
                  <c:v>1.4140970743157943</c:v>
                </c:pt>
                <c:pt idx="6891">
                  <c:v>1.5299323842595356</c:v>
                </c:pt>
                <c:pt idx="6892">
                  <c:v>1.589834776195644</c:v>
                </c:pt>
                <c:pt idx="6893">
                  <c:v>1.5102129256131833</c:v>
                </c:pt>
                <c:pt idx="6894">
                  <c:v>1.3971790561480175</c:v>
                </c:pt>
                <c:pt idx="6895">
                  <c:v>1.2119921751022038</c:v>
                </c:pt>
                <c:pt idx="6896">
                  <c:v>1.5038193462785838</c:v>
                </c:pt>
                <c:pt idx="6897">
                  <c:v>1.5103368187560551</c:v>
                </c:pt>
                <c:pt idx="6898">
                  <c:v>1.3939491270202364</c:v>
                </c:pt>
                <c:pt idx="6899">
                  <c:v>1.42054347666525</c:v>
                </c:pt>
                <c:pt idx="6900">
                  <c:v>1.3221958937420097</c:v>
                </c:pt>
                <c:pt idx="6901">
                  <c:v>1.2059089457901437</c:v>
                </c:pt>
                <c:pt idx="6902">
                  <c:v>1.4960305670987701</c:v>
                </c:pt>
                <c:pt idx="6903">
                  <c:v>1.3439761294725441</c:v>
                </c:pt>
                <c:pt idx="6904">
                  <c:v>1.1594479566529061</c:v>
                </c:pt>
                <c:pt idx="6905">
                  <c:v>1.4632328598060123</c:v>
                </c:pt>
                <c:pt idx="6906">
                  <c:v>1.2842412167500308</c:v>
                </c:pt>
                <c:pt idx="6907">
                  <c:v>1.2872800804482241</c:v>
                </c:pt>
                <c:pt idx="6908">
                  <c:v>1.6517627770314558</c:v>
                </c:pt>
                <c:pt idx="6909">
                  <c:v>1.5737657614257987</c:v>
                </c:pt>
                <c:pt idx="6910">
                  <c:v>1.4830199399031647</c:v>
                </c:pt>
                <c:pt idx="6911">
                  <c:v>1.5030530963431228</c:v>
                </c:pt>
                <c:pt idx="6912">
                  <c:v>1.5334174439133921</c:v>
                </c:pt>
                <c:pt idx="6913">
                  <c:v>1.2384815865557641</c:v>
                </c:pt>
                <c:pt idx="6914">
                  <c:v>1.4346829872145992</c:v>
                </c:pt>
                <c:pt idx="6915">
                  <c:v>1.4075558937514057</c:v>
                </c:pt>
                <c:pt idx="6916">
                  <c:v>1.3003704011583781</c:v>
                </c:pt>
                <c:pt idx="6917">
                  <c:v>1.5023282046302229</c:v>
                </c:pt>
                <c:pt idx="6918">
                  <c:v>1.737986534365012</c:v>
                </c:pt>
                <c:pt idx="6919">
                  <c:v>1.4021105905593934</c:v>
                </c:pt>
                <c:pt idx="6920">
                  <c:v>1.4379467391296776</c:v>
                </c:pt>
                <c:pt idx="6921">
                  <c:v>0.93543952467495406</c:v>
                </c:pt>
                <c:pt idx="6922">
                  <c:v>1.3759844199307441</c:v>
                </c:pt>
                <c:pt idx="6923">
                  <c:v>1.3145336054054704</c:v>
                </c:pt>
                <c:pt idx="6924">
                  <c:v>1.7210184671753814</c:v>
                </c:pt>
                <c:pt idx="6925">
                  <c:v>1.212971890421541</c:v>
                </c:pt>
                <c:pt idx="6926">
                  <c:v>1.7946565909415881</c:v>
                </c:pt>
                <c:pt idx="6927">
                  <c:v>1.5857691312494677</c:v>
                </c:pt>
                <c:pt idx="6928">
                  <c:v>1.7474749102767977</c:v>
                </c:pt>
                <c:pt idx="6929">
                  <c:v>1.4256197868860818</c:v>
                </c:pt>
                <c:pt idx="6930">
                  <c:v>1.6788871894344142</c:v>
                </c:pt>
                <c:pt idx="6931">
                  <c:v>1.6948287138124178</c:v>
                </c:pt>
                <c:pt idx="6932">
                  <c:v>1.5585923760833125</c:v>
                </c:pt>
                <c:pt idx="6933">
                  <c:v>1.4217512166615036</c:v>
                </c:pt>
                <c:pt idx="6934">
                  <c:v>1.5450476513371174</c:v>
                </c:pt>
                <c:pt idx="6935">
                  <c:v>1.5771832572883158</c:v>
                </c:pt>
                <c:pt idx="6936">
                  <c:v>1.487459369428882</c:v>
                </c:pt>
                <c:pt idx="6937">
                  <c:v>1.3421781742128327</c:v>
                </c:pt>
                <c:pt idx="6938">
                  <c:v>1.5587971230457709</c:v>
                </c:pt>
                <c:pt idx="6939">
                  <c:v>1.542768604253171</c:v>
                </c:pt>
                <c:pt idx="6940">
                  <c:v>1.2884075049953938</c:v>
                </c:pt>
                <c:pt idx="6941">
                  <c:v>1.3872530738706401</c:v>
                </c:pt>
                <c:pt idx="6942">
                  <c:v>1.2088270504623784</c:v>
                </c:pt>
                <c:pt idx="6943">
                  <c:v>1.4223871261733969</c:v>
                </c:pt>
                <c:pt idx="6944">
                  <c:v>1.3629509000479301</c:v>
                </c:pt>
                <c:pt idx="6945">
                  <c:v>1.4623467468888753</c:v>
                </c:pt>
                <c:pt idx="6946">
                  <c:v>1.5176100219284687</c:v>
                </c:pt>
                <c:pt idx="6947">
                  <c:v>1.461617418685597</c:v>
                </c:pt>
                <c:pt idx="6948">
                  <c:v>1.2372804222128388</c:v>
                </c:pt>
                <c:pt idx="6949">
                  <c:v>1.6006857972474569</c:v>
                </c:pt>
                <c:pt idx="6950">
                  <c:v>1.470846113818006</c:v>
                </c:pt>
                <c:pt idx="6951">
                  <c:v>1.2554248232140268</c:v>
                </c:pt>
                <c:pt idx="6952">
                  <c:v>1.4394477836901878</c:v>
                </c:pt>
                <c:pt idx="6953">
                  <c:v>1.0584427542035189</c:v>
                </c:pt>
                <c:pt idx="6954">
                  <c:v>1.234711136084327</c:v>
                </c:pt>
                <c:pt idx="6955">
                  <c:v>1.5650583257825521</c:v>
                </c:pt>
                <c:pt idx="6956">
                  <c:v>1.6210686223199258</c:v>
                </c:pt>
                <c:pt idx="6957">
                  <c:v>1.4517325671756076</c:v>
                </c:pt>
                <c:pt idx="6958">
                  <c:v>1.3674394188793197</c:v>
                </c:pt>
                <c:pt idx="6959">
                  <c:v>1.544620525338068</c:v>
                </c:pt>
                <c:pt idx="6960">
                  <c:v>1.323867821771743</c:v>
                </c:pt>
                <c:pt idx="6961">
                  <c:v>1.6899763501149314</c:v>
                </c:pt>
                <c:pt idx="6962">
                  <c:v>1.4022940784138276</c:v>
                </c:pt>
                <c:pt idx="6963">
                  <c:v>1.5474163416747144</c:v>
                </c:pt>
                <c:pt idx="6964">
                  <c:v>1.5445509482059849</c:v>
                </c:pt>
                <c:pt idx="6965">
                  <c:v>1.4935506238529468</c:v>
                </c:pt>
                <c:pt idx="6966">
                  <c:v>1.2998409267062605</c:v>
                </c:pt>
                <c:pt idx="6967">
                  <c:v>1.0709057438523386</c:v>
                </c:pt>
                <c:pt idx="6968">
                  <c:v>1.8350815993240539</c:v>
                </c:pt>
                <c:pt idx="6969">
                  <c:v>1.5206604068293106</c:v>
                </c:pt>
                <c:pt idx="6970">
                  <c:v>1.5157021917148976</c:v>
                </c:pt>
                <c:pt idx="6971">
                  <c:v>1.2900550030467695</c:v>
                </c:pt>
                <c:pt idx="6972">
                  <c:v>1.3899097968996206</c:v>
                </c:pt>
                <c:pt idx="6973">
                  <c:v>1.2544113039645073</c:v>
                </c:pt>
                <c:pt idx="6974">
                  <c:v>1.5694610793033292</c:v>
                </c:pt>
                <c:pt idx="6975">
                  <c:v>1.4833561533258472</c:v>
                </c:pt>
                <c:pt idx="6976">
                  <c:v>1.4056413566771198</c:v>
                </c:pt>
                <c:pt idx="6977">
                  <c:v>1.4874432192258698</c:v>
                </c:pt>
                <c:pt idx="6978">
                  <c:v>1.1783288975533539</c:v>
                </c:pt>
                <c:pt idx="6979">
                  <c:v>1.4017723426687438</c:v>
                </c:pt>
                <c:pt idx="6980">
                  <c:v>1.7750119340931083</c:v>
                </c:pt>
                <c:pt idx="6981">
                  <c:v>1.3401569126402553</c:v>
                </c:pt>
                <c:pt idx="6982">
                  <c:v>1.3096790758957111</c:v>
                </c:pt>
                <c:pt idx="6983">
                  <c:v>1.6918210069751554</c:v>
                </c:pt>
                <c:pt idx="6984">
                  <c:v>1.1373436862171338</c:v>
                </c:pt>
                <c:pt idx="6985">
                  <c:v>1.5235021812217704</c:v>
                </c:pt>
                <c:pt idx="6986">
                  <c:v>1.6233661851434718</c:v>
                </c:pt>
                <c:pt idx="6987">
                  <c:v>1.2378170822617753</c:v>
                </c:pt>
                <c:pt idx="6988">
                  <c:v>1.6187643009923576</c:v>
                </c:pt>
                <c:pt idx="6989">
                  <c:v>1.4200605849369461</c:v>
                </c:pt>
                <c:pt idx="6990">
                  <c:v>1.4869198482061659</c:v>
                </c:pt>
                <c:pt idx="6991">
                  <c:v>1.5917558132024499</c:v>
                </c:pt>
                <c:pt idx="6992">
                  <c:v>1.5111053000783576</c:v>
                </c:pt>
                <c:pt idx="6993">
                  <c:v>1.3107956432219479</c:v>
                </c:pt>
                <c:pt idx="6994">
                  <c:v>1.4159898034689598</c:v>
                </c:pt>
                <c:pt idx="6995">
                  <c:v>1.2132582824653231</c:v>
                </c:pt>
                <c:pt idx="6996">
                  <c:v>1.6458017853278852</c:v>
                </c:pt>
                <c:pt idx="6997">
                  <c:v>1.2342701631590289</c:v>
                </c:pt>
                <c:pt idx="6998">
                  <c:v>1.3766589048323865</c:v>
                </c:pt>
                <c:pt idx="6999">
                  <c:v>1.7049602668265267</c:v>
                </c:pt>
                <c:pt idx="7000">
                  <c:v>1.3187557783667359</c:v>
                </c:pt>
                <c:pt idx="7001">
                  <c:v>1.2532541080034798</c:v>
                </c:pt>
                <c:pt idx="7002">
                  <c:v>1.391504964012328</c:v>
                </c:pt>
                <c:pt idx="7003">
                  <c:v>1.5289467850378318</c:v>
                </c:pt>
                <c:pt idx="7004">
                  <c:v>1.3253386644785483</c:v>
                </c:pt>
                <c:pt idx="7005">
                  <c:v>1.4617484811861678</c:v>
                </c:pt>
                <c:pt idx="7006">
                  <c:v>1.4642130729182181</c:v>
                </c:pt>
                <c:pt idx="7007">
                  <c:v>1.4688820895501087</c:v>
                </c:pt>
                <c:pt idx="7008">
                  <c:v>1.3479269755082124</c:v>
                </c:pt>
                <c:pt idx="7009">
                  <c:v>1.1322274673358221</c:v>
                </c:pt>
                <c:pt idx="7010">
                  <c:v>1.4233883577321782</c:v>
                </c:pt>
                <c:pt idx="7011">
                  <c:v>1.3775607647049972</c:v>
                </c:pt>
                <c:pt idx="7012">
                  <c:v>1.5358353243265361</c:v>
                </c:pt>
                <c:pt idx="7013">
                  <c:v>1.4364168033703526</c:v>
                </c:pt>
                <c:pt idx="7014">
                  <c:v>1.5524998220289332</c:v>
                </c:pt>
                <c:pt idx="7015">
                  <c:v>1.4142042704330768</c:v>
                </c:pt>
                <c:pt idx="7016">
                  <c:v>1.2444180565453502</c:v>
                </c:pt>
                <c:pt idx="7017">
                  <c:v>1.4813210333507052</c:v>
                </c:pt>
                <c:pt idx="7018">
                  <c:v>1.1877463195015501</c:v>
                </c:pt>
                <c:pt idx="7019">
                  <c:v>1.3813538816500148</c:v>
                </c:pt>
                <c:pt idx="7020">
                  <c:v>1.3294569716466946</c:v>
                </c:pt>
                <c:pt idx="7021">
                  <c:v>1.5784405167190261</c:v>
                </c:pt>
                <c:pt idx="7022">
                  <c:v>1.2588124582815285</c:v>
                </c:pt>
                <c:pt idx="7023">
                  <c:v>1.3483630818909031</c:v>
                </c:pt>
                <c:pt idx="7024">
                  <c:v>1.492513318377988</c:v>
                </c:pt>
                <c:pt idx="7025">
                  <c:v>1.4339274752802038</c:v>
                </c:pt>
                <c:pt idx="7026">
                  <c:v>1.301438458929342</c:v>
                </c:pt>
                <c:pt idx="7027">
                  <c:v>1.6172723995817138</c:v>
                </c:pt>
                <c:pt idx="7028">
                  <c:v>1.3165266896899084</c:v>
                </c:pt>
                <c:pt idx="7029">
                  <c:v>1.483724718567915</c:v>
                </c:pt>
                <c:pt idx="7030">
                  <c:v>1.1448587048051981</c:v>
                </c:pt>
                <c:pt idx="7031">
                  <c:v>1.7117641997097213</c:v>
                </c:pt>
                <c:pt idx="7032">
                  <c:v>1.2832394386970798</c:v>
                </c:pt>
                <c:pt idx="7033">
                  <c:v>1.2319158342114833</c:v>
                </c:pt>
                <c:pt idx="7034">
                  <c:v>1.1713733365287435</c:v>
                </c:pt>
                <c:pt idx="7035">
                  <c:v>1.6215273466054339</c:v>
                </c:pt>
                <c:pt idx="7036">
                  <c:v>1.3026922402156873</c:v>
                </c:pt>
                <c:pt idx="7037">
                  <c:v>1.3769420710753741</c:v>
                </c:pt>
                <c:pt idx="7038">
                  <c:v>1.5612948672808658</c:v>
                </c:pt>
                <c:pt idx="7039">
                  <c:v>1.5373786162767829</c:v>
                </c:pt>
                <c:pt idx="7040">
                  <c:v>1.1031020549368453</c:v>
                </c:pt>
                <c:pt idx="7041">
                  <c:v>1.4115864537755598</c:v>
                </c:pt>
                <c:pt idx="7042">
                  <c:v>1.7259275163397134</c:v>
                </c:pt>
                <c:pt idx="7043">
                  <c:v>1.5064237998073846</c:v>
                </c:pt>
                <c:pt idx="7044">
                  <c:v>1.6331006056280866</c:v>
                </c:pt>
                <c:pt idx="7045">
                  <c:v>1.7521467019791017</c:v>
                </c:pt>
                <c:pt idx="7046">
                  <c:v>1.2190555378666761</c:v>
                </c:pt>
                <c:pt idx="7047">
                  <c:v>1.2350896800194375</c:v>
                </c:pt>
                <c:pt idx="7048">
                  <c:v>1.4807260827776596</c:v>
                </c:pt>
                <c:pt idx="7049">
                  <c:v>1.3956175759125273</c:v>
                </c:pt>
                <c:pt idx="7050">
                  <c:v>1.1823713566640848</c:v>
                </c:pt>
                <c:pt idx="7051">
                  <c:v>1.4494112475897742</c:v>
                </c:pt>
                <c:pt idx="7052">
                  <c:v>1.4739395042052839</c:v>
                </c:pt>
                <c:pt idx="7053">
                  <c:v>1.7740374658192362</c:v>
                </c:pt>
                <c:pt idx="7054">
                  <c:v>1.33585274698514</c:v>
                </c:pt>
                <c:pt idx="7055">
                  <c:v>1.3671541565223677</c:v>
                </c:pt>
                <c:pt idx="7056">
                  <c:v>1.2528267607056636</c:v>
                </c:pt>
                <c:pt idx="7057">
                  <c:v>1.2490520917762622</c:v>
                </c:pt>
                <c:pt idx="7058">
                  <c:v>1.1689645919527549</c:v>
                </c:pt>
                <c:pt idx="7059">
                  <c:v>1.3293387350384418</c:v>
                </c:pt>
                <c:pt idx="7060">
                  <c:v>1.2421586792650241</c:v>
                </c:pt>
                <c:pt idx="7061">
                  <c:v>1.3793104550762163</c:v>
                </c:pt>
                <c:pt idx="7062">
                  <c:v>1.3016911236548498</c:v>
                </c:pt>
                <c:pt idx="7063">
                  <c:v>1.2697746814038497</c:v>
                </c:pt>
                <c:pt idx="7064">
                  <c:v>1.3597095854445975</c:v>
                </c:pt>
                <c:pt idx="7065">
                  <c:v>1.4895861573802878</c:v>
                </c:pt>
                <c:pt idx="7066">
                  <c:v>1.2750149254603351</c:v>
                </c:pt>
                <c:pt idx="7067">
                  <c:v>1.3067681397705411</c:v>
                </c:pt>
                <c:pt idx="7068">
                  <c:v>1.1340579908527861</c:v>
                </c:pt>
                <c:pt idx="7069">
                  <c:v>1.3424975028095483</c:v>
                </c:pt>
                <c:pt idx="7070">
                  <c:v>0.90636719833528556</c:v>
                </c:pt>
                <c:pt idx="7071">
                  <c:v>1.6129204194177342</c:v>
                </c:pt>
                <c:pt idx="7072">
                  <c:v>1.5757319955303595</c:v>
                </c:pt>
                <c:pt idx="7073">
                  <c:v>1.3585861250094222</c:v>
                </c:pt>
                <c:pt idx="7074">
                  <c:v>1.0526326208709167</c:v>
                </c:pt>
                <c:pt idx="7075">
                  <c:v>1.4979788316728231</c:v>
                </c:pt>
                <c:pt idx="7076">
                  <c:v>1.3301185281644381</c:v>
                </c:pt>
                <c:pt idx="7077">
                  <c:v>1.1153919650321718</c:v>
                </c:pt>
                <c:pt idx="7078">
                  <c:v>1.3182117256296515</c:v>
                </c:pt>
                <c:pt idx="7079">
                  <c:v>1.3601981659551801</c:v>
                </c:pt>
                <c:pt idx="7080">
                  <c:v>1.3385009082172321</c:v>
                </c:pt>
                <c:pt idx="7081">
                  <c:v>1.1251747340090559</c:v>
                </c:pt>
                <c:pt idx="7082">
                  <c:v>1.4030980052364286</c:v>
                </c:pt>
                <c:pt idx="7083">
                  <c:v>1.32258871012638</c:v>
                </c:pt>
                <c:pt idx="7084">
                  <c:v>1.3797365682704008</c:v>
                </c:pt>
                <c:pt idx="7085">
                  <c:v>1.2585054330024699</c:v>
                </c:pt>
                <c:pt idx="7086">
                  <c:v>1.3429629992509395</c:v>
                </c:pt>
                <c:pt idx="7087">
                  <c:v>1.70420613458738</c:v>
                </c:pt>
                <c:pt idx="7088">
                  <c:v>1.3046656703957722</c:v>
                </c:pt>
                <c:pt idx="7089">
                  <c:v>1.2961003759411489</c:v>
                </c:pt>
                <c:pt idx="7090">
                  <c:v>1.6278938343802021</c:v>
                </c:pt>
                <c:pt idx="7091">
                  <c:v>1.6689501324454725</c:v>
                </c:pt>
                <c:pt idx="7092">
                  <c:v>1.4621472944453888</c:v>
                </c:pt>
                <c:pt idx="7093">
                  <c:v>1.4243715370441601</c:v>
                </c:pt>
                <c:pt idx="7094">
                  <c:v>1.2581251007663463</c:v>
                </c:pt>
                <c:pt idx="7095">
                  <c:v>1.1444519050711137</c:v>
                </c:pt>
                <c:pt idx="7096">
                  <c:v>1.3346374397373661</c:v>
                </c:pt>
                <c:pt idx="7097">
                  <c:v>1.4329616026323613</c:v>
                </c:pt>
                <c:pt idx="7098">
                  <c:v>1.4614335587013538</c:v>
                </c:pt>
                <c:pt idx="7099">
                  <c:v>1.3327585594068156</c:v>
                </c:pt>
                <c:pt idx="7100">
                  <c:v>1.3474406914948798</c:v>
                </c:pt>
                <c:pt idx="7101">
                  <c:v>1.2658533513524211</c:v>
                </c:pt>
                <c:pt idx="7102">
                  <c:v>1.2427380071118219</c:v>
                </c:pt>
                <c:pt idx="7103">
                  <c:v>1.5318076540417442</c:v>
                </c:pt>
                <c:pt idx="7104">
                  <c:v>1.3644720742919918</c:v>
                </c:pt>
                <c:pt idx="7105">
                  <c:v>1.1822373349939423</c:v>
                </c:pt>
                <c:pt idx="7106">
                  <c:v>1.1453232621058638</c:v>
                </c:pt>
                <c:pt idx="7107">
                  <c:v>1.1363395541665173</c:v>
                </c:pt>
                <c:pt idx="7108">
                  <c:v>1.5211069223759275</c:v>
                </c:pt>
                <c:pt idx="7109">
                  <c:v>1.3286035242047216</c:v>
                </c:pt>
                <c:pt idx="7110">
                  <c:v>1.4154600808227837</c:v>
                </c:pt>
                <c:pt idx="7111">
                  <c:v>1.392712030174474</c:v>
                </c:pt>
                <c:pt idx="7112">
                  <c:v>1.1620223100631109</c:v>
                </c:pt>
                <c:pt idx="7113">
                  <c:v>1.2132794350672838</c:v>
                </c:pt>
                <c:pt idx="7114">
                  <c:v>1.2199155595689559</c:v>
                </c:pt>
                <c:pt idx="7115">
                  <c:v>1.2482908212917176</c:v>
                </c:pt>
                <c:pt idx="7116">
                  <c:v>1.223940579659327</c:v>
                </c:pt>
                <c:pt idx="7117">
                  <c:v>1.354020599112254</c:v>
                </c:pt>
                <c:pt idx="7118">
                  <c:v>1.424768505548077</c:v>
                </c:pt>
                <c:pt idx="7119">
                  <c:v>1.2568970181096515</c:v>
                </c:pt>
                <c:pt idx="7120">
                  <c:v>1.4844184177607851</c:v>
                </c:pt>
                <c:pt idx="7121">
                  <c:v>1.304335349981518</c:v>
                </c:pt>
                <c:pt idx="7122">
                  <c:v>1.1888221331914761</c:v>
                </c:pt>
                <c:pt idx="7123">
                  <c:v>1.3893188102369767</c:v>
                </c:pt>
                <c:pt idx="7124">
                  <c:v>1.4876061913048291</c:v>
                </c:pt>
                <c:pt idx="7125">
                  <c:v>1.1869419524292149</c:v>
                </c:pt>
                <c:pt idx="7126">
                  <c:v>1.4535414810761458</c:v>
                </c:pt>
                <c:pt idx="7127">
                  <c:v>1.3341935032539363</c:v>
                </c:pt>
                <c:pt idx="7128">
                  <c:v>1.5256999926138726</c:v>
                </c:pt>
                <c:pt idx="7129">
                  <c:v>1.0391619833114298</c:v>
                </c:pt>
                <c:pt idx="7130">
                  <c:v>1.3402371827386841</c:v>
                </c:pt>
                <c:pt idx="7131">
                  <c:v>0.99105553416618763</c:v>
                </c:pt>
                <c:pt idx="7132">
                  <c:v>1.4705701498662362</c:v>
                </c:pt>
                <c:pt idx="7133">
                  <c:v>1.2394233039469078</c:v>
                </c:pt>
                <c:pt idx="7134">
                  <c:v>1.5171251756195419</c:v>
                </c:pt>
                <c:pt idx="7135">
                  <c:v>1.4842246250020996</c:v>
                </c:pt>
                <c:pt idx="7136">
                  <c:v>1.4881482012575795</c:v>
                </c:pt>
                <c:pt idx="7137">
                  <c:v>1.2033628865341326</c:v>
                </c:pt>
                <c:pt idx="7138">
                  <c:v>1.3971217781336838</c:v>
                </c:pt>
                <c:pt idx="7139">
                  <c:v>1.5844028964538441</c:v>
                </c:pt>
                <c:pt idx="7140">
                  <c:v>1.2602844131747799</c:v>
                </c:pt>
                <c:pt idx="7141">
                  <c:v>1.4198620392637786</c:v>
                </c:pt>
                <c:pt idx="7142">
                  <c:v>1.2514808772773176</c:v>
                </c:pt>
                <c:pt idx="7143">
                  <c:v>1.5577537469192684</c:v>
                </c:pt>
                <c:pt idx="7144">
                  <c:v>1.2636907992465298</c:v>
                </c:pt>
                <c:pt idx="7145">
                  <c:v>1.3129786576376803</c:v>
                </c:pt>
                <c:pt idx="7146">
                  <c:v>1.3159765563092638</c:v>
                </c:pt>
                <c:pt idx="7147">
                  <c:v>1.5144056605043779</c:v>
                </c:pt>
                <c:pt idx="7148">
                  <c:v>1.6427435503856955</c:v>
                </c:pt>
                <c:pt idx="7149">
                  <c:v>1.2257702513225024</c:v>
                </c:pt>
                <c:pt idx="7150">
                  <c:v>1.2083531011032682</c:v>
                </c:pt>
                <c:pt idx="7151">
                  <c:v>1.3286830332676061</c:v>
                </c:pt>
                <c:pt idx="7152">
                  <c:v>1.2384831217476053</c:v>
                </c:pt>
                <c:pt idx="7153">
                  <c:v>1.3976359332300461</c:v>
                </c:pt>
                <c:pt idx="7154">
                  <c:v>1.1364880588656261</c:v>
                </c:pt>
                <c:pt idx="7155">
                  <c:v>1.1211964254994014</c:v>
                </c:pt>
                <c:pt idx="7156">
                  <c:v>1.1502834920556544</c:v>
                </c:pt>
                <c:pt idx="7157">
                  <c:v>1.149436596363582</c:v>
                </c:pt>
                <c:pt idx="7158">
                  <c:v>1.1093135516880201</c:v>
                </c:pt>
                <c:pt idx="7159">
                  <c:v>1.3184310954724423</c:v>
                </c:pt>
                <c:pt idx="7160">
                  <c:v>1.2954597539391846</c:v>
                </c:pt>
                <c:pt idx="7161">
                  <c:v>1.1509477007510969</c:v>
                </c:pt>
                <c:pt idx="7162">
                  <c:v>1.5390365275174138</c:v>
                </c:pt>
                <c:pt idx="7163">
                  <c:v>1.1380469913106241</c:v>
                </c:pt>
                <c:pt idx="7164">
                  <c:v>1.628626290592782</c:v>
                </c:pt>
                <c:pt idx="7165">
                  <c:v>1.2131864380420039</c:v>
                </c:pt>
                <c:pt idx="7166">
                  <c:v>1.3856493468571398</c:v>
                </c:pt>
                <c:pt idx="7167">
                  <c:v>1.3063599102977441</c:v>
                </c:pt>
                <c:pt idx="7168">
                  <c:v>1.1439880257032151</c:v>
                </c:pt>
                <c:pt idx="7169">
                  <c:v>1.2951686138598428</c:v>
                </c:pt>
                <c:pt idx="7170">
                  <c:v>1.4277081710531672</c:v>
                </c:pt>
                <c:pt idx="7171">
                  <c:v>1.3464679697107507</c:v>
                </c:pt>
                <c:pt idx="7172">
                  <c:v>1.321176443819631</c:v>
                </c:pt>
                <c:pt idx="7173">
                  <c:v>1.3079739145612521</c:v>
                </c:pt>
                <c:pt idx="7174">
                  <c:v>1.4612719737706419</c:v>
                </c:pt>
                <c:pt idx="7175">
                  <c:v>1.3734357003623738</c:v>
                </c:pt>
                <c:pt idx="7176">
                  <c:v>1.0896814234659222</c:v>
                </c:pt>
                <c:pt idx="7177">
                  <c:v>1.7339720089487971</c:v>
                </c:pt>
                <c:pt idx="7178">
                  <c:v>1.3366725004552651</c:v>
                </c:pt>
                <c:pt idx="7179">
                  <c:v>1.5525254242687427</c:v>
                </c:pt>
                <c:pt idx="7180">
                  <c:v>1.2041093397502904</c:v>
                </c:pt>
                <c:pt idx="7181">
                  <c:v>1.0998851232859201</c:v>
                </c:pt>
                <c:pt idx="7182">
                  <c:v>1.3583191758632667</c:v>
                </c:pt>
                <c:pt idx="7183">
                  <c:v>1.3888501514249301</c:v>
                </c:pt>
                <c:pt idx="7184">
                  <c:v>1.1907182086561483</c:v>
                </c:pt>
                <c:pt idx="7185">
                  <c:v>1.1141135863126561</c:v>
                </c:pt>
                <c:pt idx="7186">
                  <c:v>1.1072973941617801</c:v>
                </c:pt>
                <c:pt idx="7187">
                  <c:v>1.1665754267153805</c:v>
                </c:pt>
                <c:pt idx="7188">
                  <c:v>1.3489938575810179</c:v>
                </c:pt>
                <c:pt idx="7189">
                  <c:v>1.3706475542884127</c:v>
                </c:pt>
                <c:pt idx="7190">
                  <c:v>1.5506714888439379</c:v>
                </c:pt>
                <c:pt idx="7191">
                  <c:v>1.2161994513471874</c:v>
                </c:pt>
                <c:pt idx="7192">
                  <c:v>1.2527480211994393</c:v>
                </c:pt>
                <c:pt idx="7193">
                  <c:v>1.1307869940915192</c:v>
                </c:pt>
                <c:pt idx="7194">
                  <c:v>1.4445605451958019</c:v>
                </c:pt>
                <c:pt idx="7195">
                  <c:v>1.7504905716224302</c:v>
                </c:pt>
                <c:pt idx="7196">
                  <c:v>1.6169551865626322</c:v>
                </c:pt>
                <c:pt idx="7197">
                  <c:v>1.3521390792185313</c:v>
                </c:pt>
                <c:pt idx="7198">
                  <c:v>1.2969999971788992</c:v>
                </c:pt>
                <c:pt idx="7199">
                  <c:v>1.5383239529369215</c:v>
                </c:pt>
                <c:pt idx="7200">
                  <c:v>1.394701706730386</c:v>
                </c:pt>
                <c:pt idx="7201">
                  <c:v>1.4070327452780476</c:v>
                </c:pt>
                <c:pt idx="7202">
                  <c:v>1.1856558653305429</c:v>
                </c:pt>
                <c:pt idx="7203">
                  <c:v>1.1834564566569203</c:v>
                </c:pt>
                <c:pt idx="7204">
                  <c:v>1.2252785288586701</c:v>
                </c:pt>
                <c:pt idx="7205">
                  <c:v>1.4009830684003379</c:v>
                </c:pt>
                <c:pt idx="7206">
                  <c:v>1.5294661447754958</c:v>
                </c:pt>
                <c:pt idx="7207">
                  <c:v>1.2884888403390553</c:v>
                </c:pt>
                <c:pt idx="7208">
                  <c:v>1.524454955912808</c:v>
                </c:pt>
                <c:pt idx="7209">
                  <c:v>1.4336239256141432</c:v>
                </c:pt>
                <c:pt idx="7210">
                  <c:v>1.4932331683002611</c:v>
                </c:pt>
                <c:pt idx="7211">
                  <c:v>1.1654770852798548</c:v>
                </c:pt>
                <c:pt idx="7212">
                  <c:v>1.2190913499242304</c:v>
                </c:pt>
                <c:pt idx="7213">
                  <c:v>1.2823092453392657</c:v>
                </c:pt>
                <c:pt idx="7214">
                  <c:v>1.3755978546113607</c:v>
                </c:pt>
                <c:pt idx="7215">
                  <c:v>1.282654621152858</c:v>
                </c:pt>
                <c:pt idx="7216">
                  <c:v>1.4235156221297178</c:v>
                </c:pt>
                <c:pt idx="7217">
                  <c:v>1.1165091821160562</c:v>
                </c:pt>
                <c:pt idx="7218">
                  <c:v>1.5842425368192745</c:v>
                </c:pt>
                <c:pt idx="7219">
                  <c:v>1.288287706436263</c:v>
                </c:pt>
                <c:pt idx="7220">
                  <c:v>1.3992905424674058</c:v>
                </c:pt>
                <c:pt idx="7221">
                  <c:v>1.2620638032340628</c:v>
                </c:pt>
                <c:pt idx="7222">
                  <c:v>1.1966401352064404</c:v>
                </c:pt>
                <c:pt idx="7223">
                  <c:v>1.1147432020915746</c:v>
                </c:pt>
                <c:pt idx="7224">
                  <c:v>1.3914995351695019</c:v>
                </c:pt>
                <c:pt idx="7225">
                  <c:v>1.3966340305954539</c:v>
                </c:pt>
                <c:pt idx="7226">
                  <c:v>1.5025430122385579</c:v>
                </c:pt>
                <c:pt idx="7227">
                  <c:v>1.1790760554238635</c:v>
                </c:pt>
                <c:pt idx="7228">
                  <c:v>1.3661214832679378</c:v>
                </c:pt>
                <c:pt idx="7229">
                  <c:v>1.2176325960971326</c:v>
                </c:pt>
                <c:pt idx="7230">
                  <c:v>1.3517462700192298</c:v>
                </c:pt>
                <c:pt idx="7231">
                  <c:v>1.4750876096430821</c:v>
                </c:pt>
                <c:pt idx="7232">
                  <c:v>1.4389699470404138</c:v>
                </c:pt>
                <c:pt idx="7233">
                  <c:v>1.3374829803801809</c:v>
                </c:pt>
                <c:pt idx="7234">
                  <c:v>1.316034013844767</c:v>
                </c:pt>
                <c:pt idx="7235">
                  <c:v>1.3935862723729562</c:v>
                </c:pt>
                <c:pt idx="7236">
                  <c:v>1.3137879944863473</c:v>
                </c:pt>
                <c:pt idx="7237">
                  <c:v>1.1879294223230656</c:v>
                </c:pt>
                <c:pt idx="7238">
                  <c:v>1.1965264174913413</c:v>
                </c:pt>
                <c:pt idx="7239">
                  <c:v>1.1214703857144044</c:v>
                </c:pt>
                <c:pt idx="7240">
                  <c:v>1.132141519108194</c:v>
                </c:pt>
                <c:pt idx="7241">
                  <c:v>1.3459462939910154</c:v>
                </c:pt>
                <c:pt idx="7242">
                  <c:v>1.1951147380192437</c:v>
                </c:pt>
                <c:pt idx="7243">
                  <c:v>1.1829770707659339</c:v>
                </c:pt>
                <c:pt idx="7244">
                  <c:v>1.4593539862031193</c:v>
                </c:pt>
                <c:pt idx="7245">
                  <c:v>1.128282758697764</c:v>
                </c:pt>
                <c:pt idx="7246">
                  <c:v>1.2527129710513847</c:v>
                </c:pt>
                <c:pt idx="7247">
                  <c:v>1.0811858016658917</c:v>
                </c:pt>
                <c:pt idx="7248">
                  <c:v>1.3003645135514375</c:v>
                </c:pt>
                <c:pt idx="7249">
                  <c:v>1.3665675710522793</c:v>
                </c:pt>
                <c:pt idx="7250">
                  <c:v>1.3323284644518267</c:v>
                </c:pt>
                <c:pt idx="7251">
                  <c:v>1.0752084052855546</c:v>
                </c:pt>
                <c:pt idx="7252">
                  <c:v>1.3903239876787801</c:v>
                </c:pt>
                <c:pt idx="7253">
                  <c:v>1.0171817403646053</c:v>
                </c:pt>
                <c:pt idx="7254">
                  <c:v>1.5291702707962762</c:v>
                </c:pt>
                <c:pt idx="7255">
                  <c:v>1.1128025576806326</c:v>
                </c:pt>
                <c:pt idx="7256">
                  <c:v>1.3626279785875941</c:v>
                </c:pt>
                <c:pt idx="7257">
                  <c:v>1.3346372091014682</c:v>
                </c:pt>
                <c:pt idx="7258">
                  <c:v>0.97347016701909261</c:v>
                </c:pt>
                <c:pt idx="7259">
                  <c:v>1.3296840538256776</c:v>
                </c:pt>
                <c:pt idx="7260">
                  <c:v>1.1891741616317408</c:v>
                </c:pt>
                <c:pt idx="7261">
                  <c:v>1.2394556696677141</c:v>
                </c:pt>
                <c:pt idx="7262">
                  <c:v>1.0708708728058001</c:v>
                </c:pt>
                <c:pt idx="7263">
                  <c:v>1.486039681875035</c:v>
                </c:pt>
                <c:pt idx="7264">
                  <c:v>1.1622096564937321</c:v>
                </c:pt>
                <c:pt idx="7265">
                  <c:v>1.1694846684268321</c:v>
                </c:pt>
                <c:pt idx="7266">
                  <c:v>1.3449403620861957</c:v>
                </c:pt>
                <c:pt idx="7267">
                  <c:v>1.358495500495962</c:v>
                </c:pt>
                <c:pt idx="7268">
                  <c:v>1.1692968970434015</c:v>
                </c:pt>
                <c:pt idx="7269">
                  <c:v>1.3339915235743698</c:v>
                </c:pt>
                <c:pt idx="7270">
                  <c:v>1.3833900152856538</c:v>
                </c:pt>
                <c:pt idx="7271">
                  <c:v>1.2960463731169947</c:v>
                </c:pt>
                <c:pt idx="7272">
                  <c:v>1.407669144768475</c:v>
                </c:pt>
                <c:pt idx="7273">
                  <c:v>1.5303002186625394</c:v>
                </c:pt>
                <c:pt idx="7274">
                  <c:v>1.3055805972106578</c:v>
                </c:pt>
                <c:pt idx="7275">
                  <c:v>1.4408645907088058</c:v>
                </c:pt>
                <c:pt idx="7276">
                  <c:v>1.0517680171390436</c:v>
                </c:pt>
                <c:pt idx="7277">
                  <c:v>1.1423611351917311</c:v>
                </c:pt>
                <c:pt idx="7278">
                  <c:v>1.1352968073291172</c:v>
                </c:pt>
                <c:pt idx="7279">
                  <c:v>1.1940951235146902</c:v>
                </c:pt>
                <c:pt idx="7280">
                  <c:v>1.1959068760105747</c:v>
                </c:pt>
                <c:pt idx="7281">
                  <c:v>1.3875359455880181</c:v>
                </c:pt>
                <c:pt idx="7282">
                  <c:v>1.3753438070942978</c:v>
                </c:pt>
                <c:pt idx="7283">
                  <c:v>1.2294722956028683</c:v>
                </c:pt>
                <c:pt idx="7284">
                  <c:v>1.2254414413284118</c:v>
                </c:pt>
                <c:pt idx="7285">
                  <c:v>1.2351974635113541</c:v>
                </c:pt>
                <c:pt idx="7286">
                  <c:v>1.0220632578565239</c:v>
                </c:pt>
                <c:pt idx="7287">
                  <c:v>1.4101447437731938</c:v>
                </c:pt>
                <c:pt idx="7288">
                  <c:v>1.2033852711858537</c:v>
                </c:pt>
                <c:pt idx="7289">
                  <c:v>1.332517587755272</c:v>
                </c:pt>
                <c:pt idx="7290">
                  <c:v>1.3026515511574619</c:v>
                </c:pt>
                <c:pt idx="7291">
                  <c:v>1.2451450423836488</c:v>
                </c:pt>
                <c:pt idx="7292">
                  <c:v>1.1947609893813271</c:v>
                </c:pt>
                <c:pt idx="7293">
                  <c:v>1.1592332717807461</c:v>
                </c:pt>
                <c:pt idx="7294">
                  <c:v>1.2202092318667561</c:v>
                </c:pt>
                <c:pt idx="7295">
                  <c:v>1.4046322359291732</c:v>
                </c:pt>
                <c:pt idx="7296">
                  <c:v>1.3772167186442612</c:v>
                </c:pt>
                <c:pt idx="7297">
                  <c:v>1.2864571376895861</c:v>
                </c:pt>
                <c:pt idx="7298">
                  <c:v>1.2961512307526659</c:v>
                </c:pt>
                <c:pt idx="7299">
                  <c:v>1.240139163957318</c:v>
                </c:pt>
                <c:pt idx="7300">
                  <c:v>1.4617132471896266</c:v>
                </c:pt>
                <c:pt idx="7301">
                  <c:v>1.233290388026127</c:v>
                </c:pt>
                <c:pt idx="7302">
                  <c:v>1.19766785039722</c:v>
                </c:pt>
                <c:pt idx="7303">
                  <c:v>1.2027451095201989</c:v>
                </c:pt>
                <c:pt idx="7304">
                  <c:v>1.3091785222138641</c:v>
                </c:pt>
                <c:pt idx="7305">
                  <c:v>1.1485683172698198</c:v>
                </c:pt>
                <c:pt idx="7306">
                  <c:v>1.3147166879530898</c:v>
                </c:pt>
                <c:pt idx="7307">
                  <c:v>1.201712274438274</c:v>
                </c:pt>
                <c:pt idx="7308">
                  <c:v>1.4426013920791014</c:v>
                </c:pt>
                <c:pt idx="7309">
                  <c:v>1.5359627115320778</c:v>
                </c:pt>
                <c:pt idx="7310">
                  <c:v>1.4527468074167504</c:v>
                </c:pt>
                <c:pt idx="7311">
                  <c:v>1.1904907962558007</c:v>
                </c:pt>
                <c:pt idx="7312">
                  <c:v>0.90415931798793059</c:v>
                </c:pt>
                <c:pt idx="7313">
                  <c:v>1.1486006988455446</c:v>
                </c:pt>
                <c:pt idx="7314">
                  <c:v>1.2720251619146603</c:v>
                </c:pt>
                <c:pt idx="7315">
                  <c:v>0.97491504858952194</c:v>
                </c:pt>
                <c:pt idx="7316">
                  <c:v>1.3945707835592949</c:v>
                </c:pt>
                <c:pt idx="7317">
                  <c:v>1.3752346904003689</c:v>
                </c:pt>
                <c:pt idx="7318">
                  <c:v>1.2725038476818313</c:v>
                </c:pt>
                <c:pt idx="7319">
                  <c:v>1.2203180165437801</c:v>
                </c:pt>
                <c:pt idx="7320">
                  <c:v>1.0286928566688789</c:v>
                </c:pt>
                <c:pt idx="7321">
                  <c:v>1.3155605594757926</c:v>
                </c:pt>
                <c:pt idx="7322">
                  <c:v>1.6891555295320337</c:v>
                </c:pt>
                <c:pt idx="7323">
                  <c:v>1.4004753753257309</c:v>
                </c:pt>
                <c:pt idx="7324">
                  <c:v>1.1565732026708764</c:v>
                </c:pt>
                <c:pt idx="7325">
                  <c:v>1.1958962942544284</c:v>
                </c:pt>
                <c:pt idx="7326">
                  <c:v>1.3762506050551651</c:v>
                </c:pt>
                <c:pt idx="7327">
                  <c:v>1.3708356190245579</c:v>
                </c:pt>
                <c:pt idx="7328">
                  <c:v>1.5193704008459652</c:v>
                </c:pt>
                <c:pt idx="7329">
                  <c:v>1.6131894903804378</c:v>
                </c:pt>
                <c:pt idx="7330">
                  <c:v>1.143338817483764</c:v>
                </c:pt>
                <c:pt idx="7331">
                  <c:v>1.184151539289076</c:v>
                </c:pt>
                <c:pt idx="7332">
                  <c:v>1.2400480631469941</c:v>
                </c:pt>
                <c:pt idx="7333">
                  <c:v>1.2670923071912619</c:v>
                </c:pt>
                <c:pt idx="7334">
                  <c:v>1.0761809082673301</c:v>
                </c:pt>
                <c:pt idx="7335">
                  <c:v>1.1544816194555987</c:v>
                </c:pt>
                <c:pt idx="7336">
                  <c:v>1.4316937207310039</c:v>
                </c:pt>
                <c:pt idx="7337">
                  <c:v>1.3891094351327888</c:v>
                </c:pt>
                <c:pt idx="7338">
                  <c:v>1.5332680515100616</c:v>
                </c:pt>
                <c:pt idx="7339">
                  <c:v>1.1257287394671214</c:v>
                </c:pt>
                <c:pt idx="7340">
                  <c:v>1.1911122706066306</c:v>
                </c:pt>
                <c:pt idx="7341">
                  <c:v>1.3104388222163941</c:v>
                </c:pt>
                <c:pt idx="7342">
                  <c:v>1.0579180651256086</c:v>
                </c:pt>
                <c:pt idx="7343">
                  <c:v>1.1760068718385095</c:v>
                </c:pt>
                <c:pt idx="7344">
                  <c:v>1.2111165774651194</c:v>
                </c:pt>
                <c:pt idx="7345">
                  <c:v>1.2168529879630021</c:v>
                </c:pt>
                <c:pt idx="7346">
                  <c:v>1.2642194798966493</c:v>
                </c:pt>
                <c:pt idx="7347">
                  <c:v>1.4155438203576638</c:v>
                </c:pt>
                <c:pt idx="7348">
                  <c:v>1.13428375377596</c:v>
                </c:pt>
                <c:pt idx="7349">
                  <c:v>1.0939770909850233</c:v>
                </c:pt>
                <c:pt idx="7350">
                  <c:v>1.1841948466592931</c:v>
                </c:pt>
                <c:pt idx="7351">
                  <c:v>1.1421999815546195</c:v>
                </c:pt>
                <c:pt idx="7352">
                  <c:v>1.3455340509595115</c:v>
                </c:pt>
                <c:pt idx="7353">
                  <c:v>1.1653234823311798</c:v>
                </c:pt>
                <c:pt idx="7354">
                  <c:v>1.4155237532171454</c:v>
                </c:pt>
                <c:pt idx="7355">
                  <c:v>1.6717979905841158</c:v>
                </c:pt>
                <c:pt idx="7356">
                  <c:v>1.3663864421777911</c:v>
                </c:pt>
                <c:pt idx="7357">
                  <c:v>1.1578642221951574</c:v>
                </c:pt>
                <c:pt idx="7358">
                  <c:v>1.0826782554861578</c:v>
                </c:pt>
                <c:pt idx="7359">
                  <c:v>1.3474089129975633</c:v>
                </c:pt>
                <c:pt idx="7360">
                  <c:v>1.18510646326234</c:v>
                </c:pt>
                <c:pt idx="7361">
                  <c:v>1.4915382334430418</c:v>
                </c:pt>
                <c:pt idx="7362">
                  <c:v>1.307839637932809</c:v>
                </c:pt>
                <c:pt idx="7363">
                  <c:v>1.2506649302285502</c:v>
                </c:pt>
                <c:pt idx="7364">
                  <c:v>1.4588911526591435</c:v>
                </c:pt>
                <c:pt idx="7365">
                  <c:v>1.1260521410635229</c:v>
                </c:pt>
                <c:pt idx="7366">
                  <c:v>1.4726301500981918</c:v>
                </c:pt>
                <c:pt idx="7367">
                  <c:v>1.4230689123200098</c:v>
                </c:pt>
                <c:pt idx="7368">
                  <c:v>1.2739420506835417</c:v>
                </c:pt>
                <c:pt idx="7369">
                  <c:v>1.2814285483393058</c:v>
                </c:pt>
                <c:pt idx="7370">
                  <c:v>1.5812607545535002</c:v>
                </c:pt>
                <c:pt idx="7371">
                  <c:v>1.2103837184585022</c:v>
                </c:pt>
                <c:pt idx="7372">
                  <c:v>1.3011006516153938</c:v>
                </c:pt>
                <c:pt idx="7373">
                  <c:v>1.2907366604104658</c:v>
                </c:pt>
                <c:pt idx="7374">
                  <c:v>1.00845415960207</c:v>
                </c:pt>
                <c:pt idx="7375">
                  <c:v>1.3608023646920218</c:v>
                </c:pt>
                <c:pt idx="7376">
                  <c:v>1.3028757579373818</c:v>
                </c:pt>
                <c:pt idx="7377">
                  <c:v>1.4787936125968417</c:v>
                </c:pt>
                <c:pt idx="7378">
                  <c:v>1.3553333842089526</c:v>
                </c:pt>
                <c:pt idx="7379">
                  <c:v>1.2625343638621098</c:v>
                </c:pt>
                <c:pt idx="7380">
                  <c:v>1.1031089324529288</c:v>
                </c:pt>
                <c:pt idx="7381">
                  <c:v>1.1518702764706779</c:v>
                </c:pt>
                <c:pt idx="7382">
                  <c:v>1.2925672426567321</c:v>
                </c:pt>
                <c:pt idx="7383">
                  <c:v>1.1670387493407275</c:v>
                </c:pt>
                <c:pt idx="7384">
                  <c:v>1.3009606114035586</c:v>
                </c:pt>
                <c:pt idx="7385">
                  <c:v>1.2468690064662222</c:v>
                </c:pt>
                <c:pt idx="7386">
                  <c:v>1.0379079217400766</c:v>
                </c:pt>
                <c:pt idx="7387">
                  <c:v>1.2553882017404119</c:v>
                </c:pt>
                <c:pt idx="7388">
                  <c:v>1.0421786613444994</c:v>
                </c:pt>
                <c:pt idx="7389">
                  <c:v>1.3664167873059239</c:v>
                </c:pt>
                <c:pt idx="7390">
                  <c:v>1.3948492425121646</c:v>
                </c:pt>
                <c:pt idx="7391">
                  <c:v>1.4881227683201532</c:v>
                </c:pt>
                <c:pt idx="7392">
                  <c:v>1.1668453267194501</c:v>
                </c:pt>
                <c:pt idx="7393">
                  <c:v>1.1091468323179419</c:v>
                </c:pt>
                <c:pt idx="7394">
                  <c:v>1.4466764951908357</c:v>
                </c:pt>
                <c:pt idx="7395">
                  <c:v>1.4768868803959339</c:v>
                </c:pt>
                <c:pt idx="7396">
                  <c:v>1.4663950385326312</c:v>
                </c:pt>
                <c:pt idx="7397">
                  <c:v>1.4296221887183278</c:v>
                </c:pt>
                <c:pt idx="7398">
                  <c:v>1.3388087695598061</c:v>
                </c:pt>
                <c:pt idx="7399">
                  <c:v>1.0326772054959459</c:v>
                </c:pt>
                <c:pt idx="7400">
                  <c:v>1.2213977876444337</c:v>
                </c:pt>
                <c:pt idx="7401">
                  <c:v>1.2546793202943918</c:v>
                </c:pt>
                <c:pt idx="7402">
                  <c:v>1.0989978165297849</c:v>
                </c:pt>
                <c:pt idx="7403">
                  <c:v>1.1729697961890684</c:v>
                </c:pt>
                <c:pt idx="7404">
                  <c:v>1.370463932573956</c:v>
                </c:pt>
                <c:pt idx="7405">
                  <c:v>1.2499090964825597</c:v>
                </c:pt>
                <c:pt idx="7406">
                  <c:v>1.2687511300079513</c:v>
                </c:pt>
                <c:pt idx="7407">
                  <c:v>1.2252692282988618</c:v>
                </c:pt>
                <c:pt idx="7408">
                  <c:v>1.4565975951425498</c:v>
                </c:pt>
                <c:pt idx="7409">
                  <c:v>1.3061613908624132</c:v>
                </c:pt>
                <c:pt idx="7410">
                  <c:v>1.221013559630246</c:v>
                </c:pt>
                <c:pt idx="7411">
                  <c:v>1.4537338456047211</c:v>
                </c:pt>
                <c:pt idx="7412">
                  <c:v>1.095570147009183</c:v>
                </c:pt>
                <c:pt idx="7413">
                  <c:v>1.1684009370258721</c:v>
                </c:pt>
                <c:pt idx="7414">
                  <c:v>1.2376374105553958</c:v>
                </c:pt>
                <c:pt idx="7415">
                  <c:v>1.1816269018166405</c:v>
                </c:pt>
                <c:pt idx="7416">
                  <c:v>1.2498055501753116</c:v>
                </c:pt>
                <c:pt idx="7417">
                  <c:v>1.1854229750894096</c:v>
                </c:pt>
                <c:pt idx="7418">
                  <c:v>1.157514239225619</c:v>
                </c:pt>
                <c:pt idx="7419">
                  <c:v>1.1540936782384659</c:v>
                </c:pt>
                <c:pt idx="7420">
                  <c:v>1.1399424928103956</c:v>
                </c:pt>
                <c:pt idx="7421">
                  <c:v>1.1392934820215539</c:v>
                </c:pt>
                <c:pt idx="7422">
                  <c:v>1.3363415457244008</c:v>
                </c:pt>
                <c:pt idx="7423">
                  <c:v>1.026437183369475</c:v>
                </c:pt>
                <c:pt idx="7424">
                  <c:v>1.3913182609016821</c:v>
                </c:pt>
                <c:pt idx="7425">
                  <c:v>1.4766685871103418</c:v>
                </c:pt>
                <c:pt idx="7426">
                  <c:v>1.2147272393619684</c:v>
                </c:pt>
                <c:pt idx="7427">
                  <c:v>1.27412777563858</c:v>
                </c:pt>
                <c:pt idx="7428">
                  <c:v>1.4094876280864788</c:v>
                </c:pt>
                <c:pt idx="7429">
                  <c:v>1.0703371497824981</c:v>
                </c:pt>
                <c:pt idx="7430">
                  <c:v>1.1203233128909853</c:v>
                </c:pt>
                <c:pt idx="7431">
                  <c:v>1.2025558836719181</c:v>
                </c:pt>
                <c:pt idx="7432">
                  <c:v>1.2287001079934419</c:v>
                </c:pt>
                <c:pt idx="7433">
                  <c:v>1.0558371094834147</c:v>
                </c:pt>
                <c:pt idx="7434">
                  <c:v>1.1195865753338363</c:v>
                </c:pt>
                <c:pt idx="7435">
                  <c:v>1.0938677835461739</c:v>
                </c:pt>
                <c:pt idx="7436">
                  <c:v>1.2528895127200319</c:v>
                </c:pt>
                <c:pt idx="7437">
                  <c:v>1.1947444909310141</c:v>
                </c:pt>
                <c:pt idx="7438">
                  <c:v>1.2090364421832454</c:v>
                </c:pt>
                <c:pt idx="7439">
                  <c:v>1.4019410077407635</c:v>
                </c:pt>
                <c:pt idx="7440">
                  <c:v>1.1461407378512904</c:v>
                </c:pt>
                <c:pt idx="7441">
                  <c:v>1.3364824552279615</c:v>
                </c:pt>
                <c:pt idx="7442">
                  <c:v>1.0899724666475503</c:v>
                </c:pt>
                <c:pt idx="7443">
                  <c:v>1.5914273575855038</c:v>
                </c:pt>
                <c:pt idx="7444">
                  <c:v>1.1543433754884402</c:v>
                </c:pt>
                <c:pt idx="7445">
                  <c:v>1.2025152902981358</c:v>
                </c:pt>
                <c:pt idx="7446">
                  <c:v>1.3039374624597622</c:v>
                </c:pt>
                <c:pt idx="7447">
                  <c:v>1.4176933886330376</c:v>
                </c:pt>
                <c:pt idx="7448">
                  <c:v>1.1102091036542323</c:v>
                </c:pt>
                <c:pt idx="7449">
                  <c:v>1.3463457787461321</c:v>
                </c:pt>
                <c:pt idx="7450">
                  <c:v>1.4231646572883165</c:v>
                </c:pt>
                <c:pt idx="7451">
                  <c:v>1.2986593998650333</c:v>
                </c:pt>
                <c:pt idx="7452">
                  <c:v>1.2986503735624313</c:v>
                </c:pt>
                <c:pt idx="7453">
                  <c:v>0.98059471510568652</c:v>
                </c:pt>
                <c:pt idx="7454">
                  <c:v>1.0823099437751715</c:v>
                </c:pt>
                <c:pt idx="7455">
                  <c:v>1.1614982117485539</c:v>
                </c:pt>
                <c:pt idx="7456">
                  <c:v>1.1540751040359831</c:v>
                </c:pt>
                <c:pt idx="7457">
                  <c:v>1.1749881552679966</c:v>
                </c:pt>
                <c:pt idx="7458">
                  <c:v>1.371431898200145</c:v>
                </c:pt>
                <c:pt idx="7459">
                  <c:v>1.437481939853072</c:v>
                </c:pt>
                <c:pt idx="7460">
                  <c:v>1.306576823052322</c:v>
                </c:pt>
                <c:pt idx="7461">
                  <c:v>1.3462680000850986</c:v>
                </c:pt>
                <c:pt idx="7462">
                  <c:v>1.0404075025588269</c:v>
                </c:pt>
                <c:pt idx="7463">
                  <c:v>1.0301597346884561</c:v>
                </c:pt>
                <c:pt idx="7464">
                  <c:v>1.134660549174852</c:v>
                </c:pt>
                <c:pt idx="7465">
                  <c:v>1.5268722365671075</c:v>
                </c:pt>
                <c:pt idx="7466">
                  <c:v>1.3924799374615524</c:v>
                </c:pt>
                <c:pt idx="7467">
                  <c:v>0.98839936079033686</c:v>
                </c:pt>
                <c:pt idx="7468">
                  <c:v>1.3761292792221738</c:v>
                </c:pt>
                <c:pt idx="7469">
                  <c:v>1.304728573425604</c:v>
                </c:pt>
                <c:pt idx="7470">
                  <c:v>1.1770331862429084</c:v>
                </c:pt>
                <c:pt idx="7471">
                  <c:v>1.2865705709647421</c:v>
                </c:pt>
                <c:pt idx="7472">
                  <c:v>1.2531859773260943</c:v>
                </c:pt>
                <c:pt idx="7473">
                  <c:v>1.2049294378136357</c:v>
                </c:pt>
                <c:pt idx="7474">
                  <c:v>1.2059863398369468</c:v>
                </c:pt>
                <c:pt idx="7475">
                  <c:v>1.2249912429587138</c:v>
                </c:pt>
                <c:pt idx="7476">
                  <c:v>1.0962299203939261</c:v>
                </c:pt>
                <c:pt idx="7477">
                  <c:v>1.4488885824924378</c:v>
                </c:pt>
                <c:pt idx="7478">
                  <c:v>1.0915531423694678</c:v>
                </c:pt>
                <c:pt idx="7479">
                  <c:v>1.2080818481108344</c:v>
                </c:pt>
                <c:pt idx="7480">
                  <c:v>1.1116149139326239</c:v>
                </c:pt>
                <c:pt idx="7481">
                  <c:v>1.1348052352790272</c:v>
                </c:pt>
                <c:pt idx="7482">
                  <c:v>1.4098510161041375</c:v>
                </c:pt>
                <c:pt idx="7483">
                  <c:v>1.3460647277869995</c:v>
                </c:pt>
                <c:pt idx="7484">
                  <c:v>1.1487942776240971</c:v>
                </c:pt>
                <c:pt idx="7485">
                  <c:v>0.9562474254479727</c:v>
                </c:pt>
                <c:pt idx="7486">
                  <c:v>1.1660391975007747</c:v>
                </c:pt>
                <c:pt idx="7487">
                  <c:v>1.1956970234136541</c:v>
                </c:pt>
                <c:pt idx="7488">
                  <c:v>1.3549162043924148</c:v>
                </c:pt>
                <c:pt idx="7489">
                  <c:v>0.95835862816869233</c:v>
                </c:pt>
                <c:pt idx="7490">
                  <c:v>1.1825827434328926</c:v>
                </c:pt>
                <c:pt idx="7491">
                  <c:v>1.3292100639296147</c:v>
                </c:pt>
                <c:pt idx="7492">
                  <c:v>1.1462617950433478</c:v>
                </c:pt>
                <c:pt idx="7493">
                  <c:v>1.3502179706784387</c:v>
                </c:pt>
                <c:pt idx="7494">
                  <c:v>1.2478132352590312</c:v>
                </c:pt>
                <c:pt idx="7495">
                  <c:v>1.177281409527698</c:v>
                </c:pt>
                <c:pt idx="7496">
                  <c:v>1.2208266445317368</c:v>
                </c:pt>
                <c:pt idx="7497">
                  <c:v>1.2393656676113898</c:v>
                </c:pt>
                <c:pt idx="7498">
                  <c:v>1.1306587067439702</c:v>
                </c:pt>
                <c:pt idx="7499">
                  <c:v>1.090527336793168</c:v>
                </c:pt>
                <c:pt idx="7500">
                  <c:v>1.1615882464597587</c:v>
                </c:pt>
                <c:pt idx="7501">
                  <c:v>1.2757392715127878</c:v>
                </c:pt>
                <c:pt idx="7502">
                  <c:v>1.139899403526518</c:v>
                </c:pt>
                <c:pt idx="7503">
                  <c:v>1.1418228088607847</c:v>
                </c:pt>
                <c:pt idx="7504">
                  <c:v>1.0655718043137341</c:v>
                </c:pt>
                <c:pt idx="7505">
                  <c:v>1.278693165995056</c:v>
                </c:pt>
                <c:pt idx="7506">
                  <c:v>1.4330019728680579</c:v>
                </c:pt>
                <c:pt idx="7507">
                  <c:v>1.2470519803141558</c:v>
                </c:pt>
                <c:pt idx="7508">
                  <c:v>1.4280853596379839</c:v>
                </c:pt>
                <c:pt idx="7509">
                  <c:v>1.2534396213098873</c:v>
                </c:pt>
                <c:pt idx="7510">
                  <c:v>1.1443484544550455</c:v>
                </c:pt>
                <c:pt idx="7511">
                  <c:v>1.2058492285037399</c:v>
                </c:pt>
                <c:pt idx="7512">
                  <c:v>1.2987125497238146</c:v>
                </c:pt>
                <c:pt idx="7513">
                  <c:v>1.2595911569020335</c:v>
                </c:pt>
                <c:pt idx="7514">
                  <c:v>1.1823159676396822</c:v>
                </c:pt>
                <c:pt idx="7515">
                  <c:v>1.18421389002734</c:v>
                </c:pt>
                <c:pt idx="7516">
                  <c:v>1.2591814905389898</c:v>
                </c:pt>
                <c:pt idx="7517">
                  <c:v>1.2051830150488978</c:v>
                </c:pt>
                <c:pt idx="7518">
                  <c:v>1.3420141471201656</c:v>
                </c:pt>
                <c:pt idx="7519">
                  <c:v>1.3101929756613007</c:v>
                </c:pt>
                <c:pt idx="7520">
                  <c:v>1.2815139645084141</c:v>
                </c:pt>
                <c:pt idx="7521">
                  <c:v>1.2297641301628988</c:v>
                </c:pt>
                <c:pt idx="7522">
                  <c:v>0.99256740563363777</c:v>
                </c:pt>
                <c:pt idx="7523">
                  <c:v>1.3398844982598974</c:v>
                </c:pt>
                <c:pt idx="7524">
                  <c:v>1.4059784810006728</c:v>
                </c:pt>
                <c:pt idx="7525">
                  <c:v>1.0506888468384641</c:v>
                </c:pt>
                <c:pt idx="7526">
                  <c:v>1.2521470153433825</c:v>
                </c:pt>
                <c:pt idx="7527">
                  <c:v>1.1209600463078162</c:v>
                </c:pt>
                <c:pt idx="7528">
                  <c:v>1.2385180417062489</c:v>
                </c:pt>
                <c:pt idx="7529">
                  <c:v>1.2367862047186267</c:v>
                </c:pt>
                <c:pt idx="7530">
                  <c:v>1.1195699295823891</c:v>
                </c:pt>
                <c:pt idx="7531">
                  <c:v>1.1002629081088344</c:v>
                </c:pt>
                <c:pt idx="7532">
                  <c:v>1.0560917515018702</c:v>
                </c:pt>
                <c:pt idx="7533">
                  <c:v>1.0677759224995023</c:v>
                </c:pt>
                <c:pt idx="7534">
                  <c:v>1.1059728698232427</c:v>
                </c:pt>
                <c:pt idx="7535">
                  <c:v>1.045133501051642</c:v>
                </c:pt>
                <c:pt idx="7536">
                  <c:v>0.84163961862712455</c:v>
                </c:pt>
                <c:pt idx="7537">
                  <c:v>1.2751465923438698</c:v>
                </c:pt>
                <c:pt idx="7538">
                  <c:v>1.0427101464729429</c:v>
                </c:pt>
                <c:pt idx="7539">
                  <c:v>0.89742678454431957</c:v>
                </c:pt>
                <c:pt idx="7540">
                  <c:v>1.2895594902978917</c:v>
                </c:pt>
                <c:pt idx="7541">
                  <c:v>1.0516970954421634</c:v>
                </c:pt>
                <c:pt idx="7542">
                  <c:v>1.2346034511542794</c:v>
                </c:pt>
                <c:pt idx="7543">
                  <c:v>0.97379242588043524</c:v>
                </c:pt>
                <c:pt idx="7544">
                  <c:v>1.1276794933911778</c:v>
                </c:pt>
                <c:pt idx="7545">
                  <c:v>1.232721714120586</c:v>
                </c:pt>
                <c:pt idx="7546">
                  <c:v>1.1400714418670048</c:v>
                </c:pt>
                <c:pt idx="7547">
                  <c:v>1.1196676883277619</c:v>
                </c:pt>
                <c:pt idx="7548">
                  <c:v>1.3673471765138192</c:v>
                </c:pt>
                <c:pt idx="7549">
                  <c:v>1.0743994450277539</c:v>
                </c:pt>
                <c:pt idx="7550">
                  <c:v>1.6396985764974354</c:v>
                </c:pt>
                <c:pt idx="7551">
                  <c:v>1.2190350619261583</c:v>
                </c:pt>
                <c:pt idx="7552">
                  <c:v>1.27015729247521</c:v>
                </c:pt>
                <c:pt idx="7553">
                  <c:v>1.2281389981463779</c:v>
                </c:pt>
                <c:pt idx="7554">
                  <c:v>1.2121889013136116</c:v>
                </c:pt>
                <c:pt idx="7555">
                  <c:v>1.2850073061282541</c:v>
                </c:pt>
                <c:pt idx="7556">
                  <c:v>1.4070522405507799</c:v>
                </c:pt>
                <c:pt idx="7557">
                  <c:v>1.2609268503463966</c:v>
                </c:pt>
                <c:pt idx="7558">
                  <c:v>1.0535859186359446</c:v>
                </c:pt>
                <c:pt idx="7559">
                  <c:v>0.9617572067967467</c:v>
                </c:pt>
                <c:pt idx="7560">
                  <c:v>0.9679166874066798</c:v>
                </c:pt>
                <c:pt idx="7561">
                  <c:v>1.3342190201784681</c:v>
                </c:pt>
                <c:pt idx="7562">
                  <c:v>0.95040969702564515</c:v>
                </c:pt>
                <c:pt idx="7563">
                  <c:v>1.1409717766334713</c:v>
                </c:pt>
                <c:pt idx="7564">
                  <c:v>1.3932686071727758</c:v>
                </c:pt>
                <c:pt idx="7565">
                  <c:v>1.3035086185717799</c:v>
                </c:pt>
                <c:pt idx="7566">
                  <c:v>1.0879213608091602</c:v>
                </c:pt>
                <c:pt idx="7567">
                  <c:v>1.1762841590244049</c:v>
                </c:pt>
                <c:pt idx="7568">
                  <c:v>1.252574350750739</c:v>
                </c:pt>
                <c:pt idx="7569">
                  <c:v>0.98248674620539556</c:v>
                </c:pt>
                <c:pt idx="7570">
                  <c:v>1.0550050496593193</c:v>
                </c:pt>
                <c:pt idx="7571">
                  <c:v>1.3711009145775523</c:v>
                </c:pt>
                <c:pt idx="7572">
                  <c:v>1.2129646194359229</c:v>
                </c:pt>
                <c:pt idx="7573">
                  <c:v>1.3969806659749433</c:v>
                </c:pt>
                <c:pt idx="7574">
                  <c:v>1.221283256872481</c:v>
                </c:pt>
                <c:pt idx="7575">
                  <c:v>1.191656185734826</c:v>
                </c:pt>
                <c:pt idx="7576">
                  <c:v>1.2969733760904978</c:v>
                </c:pt>
                <c:pt idx="7577">
                  <c:v>0.89543699222691064</c:v>
                </c:pt>
                <c:pt idx="7578">
                  <c:v>1.2635474857161328</c:v>
                </c:pt>
                <c:pt idx="7579">
                  <c:v>1.1031818809947127</c:v>
                </c:pt>
                <c:pt idx="7580">
                  <c:v>1.1884080624982289</c:v>
                </c:pt>
                <c:pt idx="7581">
                  <c:v>1.1055271813241072</c:v>
                </c:pt>
                <c:pt idx="7582">
                  <c:v>1.465712963339876</c:v>
                </c:pt>
                <c:pt idx="7583">
                  <c:v>1.1206938720708619</c:v>
                </c:pt>
                <c:pt idx="7584">
                  <c:v>1.2335414403897578</c:v>
                </c:pt>
                <c:pt idx="7585">
                  <c:v>1.0701265777427784</c:v>
                </c:pt>
                <c:pt idx="7586">
                  <c:v>1.3189218149936908</c:v>
                </c:pt>
                <c:pt idx="7587">
                  <c:v>1.2952849538152484</c:v>
                </c:pt>
                <c:pt idx="7588">
                  <c:v>1.0982474966631202</c:v>
                </c:pt>
                <c:pt idx="7589">
                  <c:v>1.1909923396890141</c:v>
                </c:pt>
                <c:pt idx="7590">
                  <c:v>1.198939045711892</c:v>
                </c:pt>
                <c:pt idx="7591">
                  <c:v>1.2147222830710518</c:v>
                </c:pt>
                <c:pt idx="7592">
                  <c:v>1.1089688562245616</c:v>
                </c:pt>
                <c:pt idx="7593">
                  <c:v>0.99213709270843953</c:v>
                </c:pt>
                <c:pt idx="7594">
                  <c:v>1.193118510069074</c:v>
                </c:pt>
                <c:pt idx="7595">
                  <c:v>1.221002525413698</c:v>
                </c:pt>
                <c:pt idx="7596">
                  <c:v>1.1479030670684278</c:v>
                </c:pt>
                <c:pt idx="7597">
                  <c:v>1.0543418914713041</c:v>
                </c:pt>
                <c:pt idx="7598">
                  <c:v>1.6247033445155201</c:v>
                </c:pt>
                <c:pt idx="7599">
                  <c:v>1.1106264888499819</c:v>
                </c:pt>
                <c:pt idx="7600">
                  <c:v>1.1300432887122109</c:v>
                </c:pt>
                <c:pt idx="7601">
                  <c:v>1.2210431863081479</c:v>
                </c:pt>
                <c:pt idx="7602">
                  <c:v>1.2319070186813768</c:v>
                </c:pt>
                <c:pt idx="7603">
                  <c:v>1.1108855839846761</c:v>
                </c:pt>
                <c:pt idx="7604">
                  <c:v>1.1502398519954329</c:v>
                </c:pt>
                <c:pt idx="7605">
                  <c:v>1.0842132744364681</c:v>
                </c:pt>
                <c:pt idx="7606">
                  <c:v>1.1314644508057459</c:v>
                </c:pt>
                <c:pt idx="7607">
                  <c:v>1.1730531683643401</c:v>
                </c:pt>
                <c:pt idx="7608">
                  <c:v>1.2484308991329758</c:v>
                </c:pt>
                <c:pt idx="7609">
                  <c:v>1.2500214778519518</c:v>
                </c:pt>
                <c:pt idx="7610">
                  <c:v>1.1649999855903168</c:v>
                </c:pt>
                <c:pt idx="7611">
                  <c:v>1.0223845918718577</c:v>
                </c:pt>
                <c:pt idx="7612">
                  <c:v>1.2534954592169898</c:v>
                </c:pt>
                <c:pt idx="7613">
                  <c:v>0.99290154245258377</c:v>
                </c:pt>
                <c:pt idx="7614">
                  <c:v>1.3410928286216162</c:v>
                </c:pt>
                <c:pt idx="7615">
                  <c:v>1.1521878584765572</c:v>
                </c:pt>
                <c:pt idx="7616">
                  <c:v>1.2081826257895467</c:v>
                </c:pt>
                <c:pt idx="7617">
                  <c:v>1.2051509533144278</c:v>
                </c:pt>
                <c:pt idx="7618">
                  <c:v>1.0586674327263061</c:v>
                </c:pt>
                <c:pt idx="7619">
                  <c:v>1.3405998617933841</c:v>
                </c:pt>
                <c:pt idx="7620">
                  <c:v>0.97481663225182158</c:v>
                </c:pt>
                <c:pt idx="7621">
                  <c:v>1.1886796917802307</c:v>
                </c:pt>
                <c:pt idx="7622">
                  <c:v>1.2622838328187878</c:v>
                </c:pt>
                <c:pt idx="7623">
                  <c:v>1.1347767718588595</c:v>
                </c:pt>
                <c:pt idx="7624">
                  <c:v>1.0512296543907198</c:v>
                </c:pt>
                <c:pt idx="7625">
                  <c:v>1.4223283986845532</c:v>
                </c:pt>
                <c:pt idx="7626">
                  <c:v>1.2025322810213159</c:v>
                </c:pt>
                <c:pt idx="7627">
                  <c:v>1.2679681732797972</c:v>
                </c:pt>
                <c:pt idx="7628">
                  <c:v>1.2582674684979784</c:v>
                </c:pt>
                <c:pt idx="7629">
                  <c:v>1.1664894896976421</c:v>
                </c:pt>
                <c:pt idx="7630">
                  <c:v>1.1918326203613931</c:v>
                </c:pt>
                <c:pt idx="7631">
                  <c:v>1.0995601216366753</c:v>
                </c:pt>
                <c:pt idx="7632">
                  <c:v>1.1835760354200442</c:v>
                </c:pt>
                <c:pt idx="7633">
                  <c:v>1.1923003403588301</c:v>
                </c:pt>
                <c:pt idx="7634">
                  <c:v>1.160476951814416</c:v>
                </c:pt>
                <c:pt idx="7635">
                  <c:v>0.82986582337028625</c:v>
                </c:pt>
                <c:pt idx="7636">
                  <c:v>1.1447090567128837</c:v>
                </c:pt>
                <c:pt idx="7637">
                  <c:v>1.1096685723059156</c:v>
                </c:pt>
                <c:pt idx="7638">
                  <c:v>1.6092375846069906</c:v>
                </c:pt>
                <c:pt idx="7639">
                  <c:v>1.1934208094899368</c:v>
                </c:pt>
                <c:pt idx="7640">
                  <c:v>1.2750598287623671</c:v>
                </c:pt>
                <c:pt idx="7641">
                  <c:v>1.1989415904434113</c:v>
                </c:pt>
                <c:pt idx="7642">
                  <c:v>1.2024310931677618</c:v>
                </c:pt>
                <c:pt idx="7643">
                  <c:v>1.0330887165630225</c:v>
                </c:pt>
                <c:pt idx="7644">
                  <c:v>1.0875408739401182</c:v>
                </c:pt>
                <c:pt idx="7645">
                  <c:v>1.185218051204262</c:v>
                </c:pt>
                <c:pt idx="7646">
                  <c:v>1.1829164979118401</c:v>
                </c:pt>
                <c:pt idx="7647">
                  <c:v>1.2739266943831538</c:v>
                </c:pt>
                <c:pt idx="7648">
                  <c:v>0.94035818355368062</c:v>
                </c:pt>
                <c:pt idx="7649">
                  <c:v>1.3195162605655057</c:v>
                </c:pt>
                <c:pt idx="7650">
                  <c:v>1.026079137507435</c:v>
                </c:pt>
                <c:pt idx="7651">
                  <c:v>0.99827624028264716</c:v>
                </c:pt>
                <c:pt idx="7652">
                  <c:v>1.2928330649761721</c:v>
                </c:pt>
                <c:pt idx="7653">
                  <c:v>1.0492322363721898</c:v>
                </c:pt>
                <c:pt idx="7654">
                  <c:v>1.1640806249247346</c:v>
                </c:pt>
                <c:pt idx="7655">
                  <c:v>1.0461185955960983</c:v>
                </c:pt>
                <c:pt idx="7656">
                  <c:v>1.0936583036440057</c:v>
                </c:pt>
                <c:pt idx="7657">
                  <c:v>1.076709354718099</c:v>
                </c:pt>
                <c:pt idx="7658">
                  <c:v>1.2068483819774558</c:v>
                </c:pt>
                <c:pt idx="7659">
                  <c:v>1.1295860589543758</c:v>
                </c:pt>
                <c:pt idx="7660">
                  <c:v>0.89452577566317992</c:v>
                </c:pt>
                <c:pt idx="7661">
                  <c:v>1.0591070364775721</c:v>
                </c:pt>
                <c:pt idx="7662">
                  <c:v>1.0780802307388195</c:v>
                </c:pt>
                <c:pt idx="7663">
                  <c:v>1.2394177896039849</c:v>
                </c:pt>
                <c:pt idx="7664">
                  <c:v>0.89048554431474058</c:v>
                </c:pt>
                <c:pt idx="7665">
                  <c:v>1.0568413550073494</c:v>
                </c:pt>
                <c:pt idx="7666">
                  <c:v>1.2335256637117671</c:v>
                </c:pt>
                <c:pt idx="7667">
                  <c:v>1.2590873989097671</c:v>
                </c:pt>
                <c:pt idx="7668">
                  <c:v>1.1131482580194461</c:v>
                </c:pt>
                <c:pt idx="7669">
                  <c:v>1.0889603810612241</c:v>
                </c:pt>
                <c:pt idx="7670">
                  <c:v>1.230041036056404</c:v>
                </c:pt>
                <c:pt idx="7671">
                  <c:v>1.0270097848948578</c:v>
                </c:pt>
                <c:pt idx="7672">
                  <c:v>1.5861542906514272</c:v>
                </c:pt>
                <c:pt idx="7673">
                  <c:v>1.1490126609080895</c:v>
                </c:pt>
                <c:pt idx="7674">
                  <c:v>1.1647310309785261</c:v>
                </c:pt>
                <c:pt idx="7675">
                  <c:v>1.2826316342083308</c:v>
                </c:pt>
                <c:pt idx="7676">
                  <c:v>1.2367435899502421</c:v>
                </c:pt>
                <c:pt idx="7677">
                  <c:v>1.3475655092225201</c:v>
                </c:pt>
                <c:pt idx="7678">
                  <c:v>1.3188605641374505</c:v>
                </c:pt>
                <c:pt idx="7679">
                  <c:v>1.204259877797333</c:v>
                </c:pt>
                <c:pt idx="7680">
                  <c:v>1.1539006036784076</c:v>
                </c:pt>
                <c:pt idx="7681">
                  <c:v>1.1400556269195921</c:v>
                </c:pt>
                <c:pt idx="7682">
                  <c:v>1.0261024687088969</c:v>
                </c:pt>
                <c:pt idx="7683">
                  <c:v>1.2047724029718521</c:v>
                </c:pt>
                <c:pt idx="7684">
                  <c:v>1.1819971699715277</c:v>
                </c:pt>
                <c:pt idx="7685">
                  <c:v>0.95989608597793707</c:v>
                </c:pt>
                <c:pt idx="7686">
                  <c:v>1.1308578303193741</c:v>
                </c:pt>
                <c:pt idx="7687">
                  <c:v>1.1509665521529178</c:v>
                </c:pt>
                <c:pt idx="7688">
                  <c:v>1.1092782404209698</c:v>
                </c:pt>
                <c:pt idx="7689">
                  <c:v>1.1546784116047544</c:v>
                </c:pt>
                <c:pt idx="7690">
                  <c:v>1.3144082780695019</c:v>
                </c:pt>
                <c:pt idx="7691">
                  <c:v>1.2728765830409559</c:v>
                </c:pt>
                <c:pt idx="7692">
                  <c:v>1.0889028042930213</c:v>
                </c:pt>
                <c:pt idx="7693">
                  <c:v>1.185734162508383</c:v>
                </c:pt>
                <c:pt idx="7694">
                  <c:v>1.2207022001890397</c:v>
                </c:pt>
                <c:pt idx="7695">
                  <c:v>1.4154721562333232</c:v>
                </c:pt>
                <c:pt idx="7696">
                  <c:v>1.0026259461271578</c:v>
                </c:pt>
                <c:pt idx="7697">
                  <c:v>1.1266860895564621</c:v>
                </c:pt>
                <c:pt idx="7698">
                  <c:v>1.1496123351657621</c:v>
                </c:pt>
                <c:pt idx="7699">
                  <c:v>1.3755879062603285</c:v>
                </c:pt>
                <c:pt idx="7700">
                  <c:v>1.2617209836988832</c:v>
                </c:pt>
                <c:pt idx="7701">
                  <c:v>1.0836840091922502</c:v>
                </c:pt>
                <c:pt idx="7702">
                  <c:v>1.2606614381775858</c:v>
                </c:pt>
                <c:pt idx="7703">
                  <c:v>1.14642492258513</c:v>
                </c:pt>
                <c:pt idx="7704">
                  <c:v>1.1809202998712924</c:v>
                </c:pt>
                <c:pt idx="7705">
                  <c:v>1.2080773945907264</c:v>
                </c:pt>
                <c:pt idx="7706">
                  <c:v>1.1739326036694615</c:v>
                </c:pt>
                <c:pt idx="7707">
                  <c:v>0.98946274852402882</c:v>
                </c:pt>
                <c:pt idx="7708">
                  <c:v>1.0780913555778824</c:v>
                </c:pt>
                <c:pt idx="7709">
                  <c:v>1.194723862503948</c:v>
                </c:pt>
                <c:pt idx="7710">
                  <c:v>1.082715288297635</c:v>
                </c:pt>
                <c:pt idx="7711">
                  <c:v>1.2901193766012857</c:v>
                </c:pt>
                <c:pt idx="7712">
                  <c:v>1.1795014067220886</c:v>
                </c:pt>
                <c:pt idx="7713">
                  <c:v>1.3648883829488041</c:v>
                </c:pt>
                <c:pt idx="7714">
                  <c:v>1.150771318604451</c:v>
                </c:pt>
                <c:pt idx="7715">
                  <c:v>1.2906658934754438</c:v>
                </c:pt>
                <c:pt idx="7716">
                  <c:v>0.94494393885526151</c:v>
                </c:pt>
                <c:pt idx="7717">
                  <c:v>0.86483320662531693</c:v>
                </c:pt>
                <c:pt idx="7718">
                  <c:v>1.4250209401401586</c:v>
                </c:pt>
                <c:pt idx="7719">
                  <c:v>1.0978944949822858</c:v>
                </c:pt>
                <c:pt idx="7720">
                  <c:v>0.86572528237833835</c:v>
                </c:pt>
                <c:pt idx="7721">
                  <c:v>1.2335113213929318</c:v>
                </c:pt>
                <c:pt idx="7722">
                  <c:v>1.1190069096559863</c:v>
                </c:pt>
                <c:pt idx="7723">
                  <c:v>1.3017035528682857</c:v>
                </c:pt>
                <c:pt idx="7724">
                  <c:v>1.4965618498036852</c:v>
                </c:pt>
                <c:pt idx="7725">
                  <c:v>1.0497724927044378</c:v>
                </c:pt>
                <c:pt idx="7726">
                  <c:v>1.2171458103121653</c:v>
                </c:pt>
                <c:pt idx="7727">
                  <c:v>0.93437489792463502</c:v>
                </c:pt>
                <c:pt idx="7728">
                  <c:v>0.98826547126224495</c:v>
                </c:pt>
                <c:pt idx="7729">
                  <c:v>1.2281954027067781</c:v>
                </c:pt>
                <c:pt idx="7730">
                  <c:v>1.3596512510517329</c:v>
                </c:pt>
                <c:pt idx="7731">
                  <c:v>1.1913114113020047</c:v>
                </c:pt>
                <c:pt idx="7732">
                  <c:v>1.3276108618272817</c:v>
                </c:pt>
                <c:pt idx="7733">
                  <c:v>1.0031163815996338</c:v>
                </c:pt>
                <c:pt idx="7734">
                  <c:v>1.0783136513569904</c:v>
                </c:pt>
                <c:pt idx="7735">
                  <c:v>1.1782973213872943</c:v>
                </c:pt>
                <c:pt idx="7736">
                  <c:v>1.076009025343482</c:v>
                </c:pt>
                <c:pt idx="7737">
                  <c:v>1.0248009678843391</c:v>
                </c:pt>
                <c:pt idx="7738">
                  <c:v>1.1360656333795347</c:v>
                </c:pt>
                <c:pt idx="7739">
                  <c:v>1.2694493252509118</c:v>
                </c:pt>
                <c:pt idx="7740">
                  <c:v>1.0446218450976654</c:v>
                </c:pt>
                <c:pt idx="7741">
                  <c:v>1.3854094295274204</c:v>
                </c:pt>
                <c:pt idx="7742">
                  <c:v>1.2582844081380782</c:v>
                </c:pt>
                <c:pt idx="7743">
                  <c:v>1.1789375940578222</c:v>
                </c:pt>
                <c:pt idx="7744">
                  <c:v>0.91833930178152956</c:v>
                </c:pt>
                <c:pt idx="7745">
                  <c:v>1.3915378371967209</c:v>
                </c:pt>
                <c:pt idx="7746">
                  <c:v>1.2444869882642369</c:v>
                </c:pt>
                <c:pt idx="7747">
                  <c:v>1.1306973399000881</c:v>
                </c:pt>
                <c:pt idx="7748">
                  <c:v>1.3487831932190466</c:v>
                </c:pt>
                <c:pt idx="7749">
                  <c:v>1.1600939874120968</c:v>
                </c:pt>
                <c:pt idx="7750">
                  <c:v>0.99450820755660052</c:v>
                </c:pt>
                <c:pt idx="7751">
                  <c:v>1.1940261772565801</c:v>
                </c:pt>
                <c:pt idx="7752">
                  <c:v>1.1350729027241384</c:v>
                </c:pt>
                <c:pt idx="7753">
                  <c:v>1.2912466366191766</c:v>
                </c:pt>
                <c:pt idx="7754">
                  <c:v>1.1157077798635222</c:v>
                </c:pt>
                <c:pt idx="7755">
                  <c:v>1.2525049878313488</c:v>
                </c:pt>
                <c:pt idx="7756">
                  <c:v>1.030378496574837</c:v>
                </c:pt>
                <c:pt idx="7757">
                  <c:v>1.2529707487549178</c:v>
                </c:pt>
                <c:pt idx="7758">
                  <c:v>1.0390157520447558</c:v>
                </c:pt>
                <c:pt idx="7759">
                  <c:v>1.1311042995184326</c:v>
                </c:pt>
                <c:pt idx="7760">
                  <c:v>1.24684091795632</c:v>
                </c:pt>
                <c:pt idx="7761">
                  <c:v>1.1260274779180321</c:v>
                </c:pt>
                <c:pt idx="7762">
                  <c:v>0.81697151445502902</c:v>
                </c:pt>
                <c:pt idx="7763">
                  <c:v>0.96600446580750821</c:v>
                </c:pt>
                <c:pt idx="7764">
                  <c:v>1.0654360844849478</c:v>
                </c:pt>
                <c:pt idx="7765">
                  <c:v>1.1045944910695178</c:v>
                </c:pt>
                <c:pt idx="7766">
                  <c:v>1.1926369982124638</c:v>
                </c:pt>
                <c:pt idx="7767">
                  <c:v>1.0120337888676558</c:v>
                </c:pt>
                <c:pt idx="7768">
                  <c:v>1.1735690790445295</c:v>
                </c:pt>
                <c:pt idx="7769">
                  <c:v>1.1412227689373413</c:v>
                </c:pt>
                <c:pt idx="7770">
                  <c:v>1.1514361709164453</c:v>
                </c:pt>
                <c:pt idx="7771">
                  <c:v>1.1490876081910821</c:v>
                </c:pt>
                <c:pt idx="7772">
                  <c:v>0.88756789829227956</c:v>
                </c:pt>
                <c:pt idx="7773">
                  <c:v>1.1883985420663541</c:v>
                </c:pt>
                <c:pt idx="7774">
                  <c:v>0.88137711108941452</c:v>
                </c:pt>
                <c:pt idx="7775">
                  <c:v>1.1121809686383297</c:v>
                </c:pt>
                <c:pt idx="7776">
                  <c:v>1.2793808910712381</c:v>
                </c:pt>
                <c:pt idx="7777">
                  <c:v>1.0864102134781704</c:v>
                </c:pt>
                <c:pt idx="7778">
                  <c:v>1.0885553165550341</c:v>
                </c:pt>
                <c:pt idx="7779">
                  <c:v>1.3579543390962661</c:v>
                </c:pt>
                <c:pt idx="7780">
                  <c:v>0.90179358575679458</c:v>
                </c:pt>
                <c:pt idx="7781">
                  <c:v>1.1770064071434778</c:v>
                </c:pt>
                <c:pt idx="7782">
                  <c:v>0.86953113912409163</c:v>
                </c:pt>
                <c:pt idx="7783">
                  <c:v>1.1148343089107637</c:v>
                </c:pt>
                <c:pt idx="7784">
                  <c:v>1.0934837979610488</c:v>
                </c:pt>
                <c:pt idx="7785">
                  <c:v>1.3578607650873658</c:v>
                </c:pt>
                <c:pt idx="7786">
                  <c:v>1.2089178248662227</c:v>
                </c:pt>
                <c:pt idx="7787">
                  <c:v>1.1811285724661507</c:v>
                </c:pt>
                <c:pt idx="7788">
                  <c:v>1.3605501400899926</c:v>
                </c:pt>
                <c:pt idx="7789">
                  <c:v>1.3217239552406774</c:v>
                </c:pt>
                <c:pt idx="7790">
                  <c:v>1.0596169943243057</c:v>
                </c:pt>
                <c:pt idx="7791">
                  <c:v>1.1737825442102168</c:v>
                </c:pt>
                <c:pt idx="7792">
                  <c:v>1.2801894022861442</c:v>
                </c:pt>
                <c:pt idx="7793">
                  <c:v>0.92764039140815524</c:v>
                </c:pt>
                <c:pt idx="7794">
                  <c:v>1.2139899957502638</c:v>
                </c:pt>
                <c:pt idx="7795">
                  <c:v>1.1385143568518243</c:v>
                </c:pt>
                <c:pt idx="7796">
                  <c:v>1.1806287557682964</c:v>
                </c:pt>
                <c:pt idx="7797">
                  <c:v>1.2973147691903351</c:v>
                </c:pt>
                <c:pt idx="7798">
                  <c:v>1.1796911940925638</c:v>
                </c:pt>
                <c:pt idx="7799">
                  <c:v>0.91250188231690377</c:v>
                </c:pt>
                <c:pt idx="7800">
                  <c:v>0.85067404586097661</c:v>
                </c:pt>
                <c:pt idx="7801">
                  <c:v>1.2404529793540748</c:v>
                </c:pt>
                <c:pt idx="7802">
                  <c:v>1.0604161517888901</c:v>
                </c:pt>
                <c:pt idx="7803">
                  <c:v>1.045945284814233</c:v>
                </c:pt>
                <c:pt idx="7804">
                  <c:v>1.1508314378504918</c:v>
                </c:pt>
                <c:pt idx="7805">
                  <c:v>1.0081187298519556</c:v>
                </c:pt>
                <c:pt idx="7806">
                  <c:v>1.0543677203083013</c:v>
                </c:pt>
                <c:pt idx="7807">
                  <c:v>1.1829614157861592</c:v>
                </c:pt>
                <c:pt idx="7808">
                  <c:v>1.073166946913934</c:v>
                </c:pt>
                <c:pt idx="7809">
                  <c:v>1.173282188934482</c:v>
                </c:pt>
                <c:pt idx="7810">
                  <c:v>1.1869720141947628</c:v>
                </c:pt>
                <c:pt idx="7811">
                  <c:v>1.049125236635712</c:v>
                </c:pt>
                <c:pt idx="7812">
                  <c:v>1.0145178530409986</c:v>
                </c:pt>
                <c:pt idx="7813">
                  <c:v>1.2426340340110191</c:v>
                </c:pt>
                <c:pt idx="7814">
                  <c:v>1.0996028136974438</c:v>
                </c:pt>
                <c:pt idx="7815">
                  <c:v>0.97931691198692217</c:v>
                </c:pt>
                <c:pt idx="7816">
                  <c:v>1.1344212090161794</c:v>
                </c:pt>
                <c:pt idx="7817">
                  <c:v>1.2326325003295699</c:v>
                </c:pt>
                <c:pt idx="7818">
                  <c:v>1.2312730347828309</c:v>
                </c:pt>
                <c:pt idx="7819">
                  <c:v>1.4529997945879434</c:v>
                </c:pt>
                <c:pt idx="7820">
                  <c:v>1.1711918547144298</c:v>
                </c:pt>
                <c:pt idx="7821">
                  <c:v>1.3076680629659878</c:v>
                </c:pt>
                <c:pt idx="7822">
                  <c:v>1.0819145023731778</c:v>
                </c:pt>
                <c:pt idx="7823">
                  <c:v>1.3526131578195306</c:v>
                </c:pt>
                <c:pt idx="7824">
                  <c:v>1.0630725144613988</c:v>
                </c:pt>
                <c:pt idx="7825">
                  <c:v>1.2274997203175755</c:v>
                </c:pt>
                <c:pt idx="7826">
                  <c:v>1.0806284407693199</c:v>
                </c:pt>
                <c:pt idx="7827">
                  <c:v>1.1215774653651165</c:v>
                </c:pt>
                <c:pt idx="7828">
                  <c:v>1.0095577386212446</c:v>
                </c:pt>
                <c:pt idx="7829">
                  <c:v>1.0130355665314101</c:v>
                </c:pt>
                <c:pt idx="7830">
                  <c:v>1.0632110817141172</c:v>
                </c:pt>
                <c:pt idx="7831">
                  <c:v>1.2259773742142319</c:v>
                </c:pt>
                <c:pt idx="7832">
                  <c:v>1.2207461480303639</c:v>
                </c:pt>
                <c:pt idx="7833">
                  <c:v>1.1745306415228844</c:v>
                </c:pt>
                <c:pt idx="7834">
                  <c:v>1.2882462141273399</c:v>
                </c:pt>
                <c:pt idx="7835">
                  <c:v>1.0164701899674402</c:v>
                </c:pt>
                <c:pt idx="7836">
                  <c:v>1.0896853943324678</c:v>
                </c:pt>
                <c:pt idx="7837">
                  <c:v>1.1909451237783673</c:v>
                </c:pt>
                <c:pt idx="7838">
                  <c:v>1.0952745334058163</c:v>
                </c:pt>
                <c:pt idx="7839">
                  <c:v>1.4422904619072081</c:v>
                </c:pt>
                <c:pt idx="7840">
                  <c:v>1.1855277122754264</c:v>
                </c:pt>
                <c:pt idx="7841">
                  <c:v>1.001191773054102</c:v>
                </c:pt>
                <c:pt idx="7842">
                  <c:v>1.2337877788182401</c:v>
                </c:pt>
                <c:pt idx="7843">
                  <c:v>0.89125988507952425</c:v>
                </c:pt>
                <c:pt idx="7844">
                  <c:v>1.3007167383596319</c:v>
                </c:pt>
                <c:pt idx="7845">
                  <c:v>1.0272363901281627</c:v>
                </c:pt>
                <c:pt idx="7846">
                  <c:v>1.261733779336758</c:v>
                </c:pt>
                <c:pt idx="7847">
                  <c:v>1.2602472395105635</c:v>
                </c:pt>
                <c:pt idx="7848">
                  <c:v>1.0270085586490199</c:v>
                </c:pt>
                <c:pt idx="7849">
                  <c:v>1.1438678495450409</c:v>
                </c:pt>
                <c:pt idx="7850">
                  <c:v>1.0521168116461901</c:v>
                </c:pt>
                <c:pt idx="7851">
                  <c:v>1.0382487182878877</c:v>
                </c:pt>
                <c:pt idx="7852">
                  <c:v>1.1405085805579853</c:v>
                </c:pt>
                <c:pt idx="7853">
                  <c:v>1.1531710775359534</c:v>
                </c:pt>
                <c:pt idx="7854">
                  <c:v>1.1789324231199827</c:v>
                </c:pt>
                <c:pt idx="7855">
                  <c:v>0.96087694254074185</c:v>
                </c:pt>
                <c:pt idx="7856">
                  <c:v>0.90937128646194831</c:v>
                </c:pt>
                <c:pt idx="7857">
                  <c:v>1.4381377992226552</c:v>
                </c:pt>
                <c:pt idx="7858">
                  <c:v>1.1359417410749828</c:v>
                </c:pt>
                <c:pt idx="7859">
                  <c:v>1.1842852795087893</c:v>
                </c:pt>
                <c:pt idx="7860">
                  <c:v>1.1798057225910745</c:v>
                </c:pt>
                <c:pt idx="7861">
                  <c:v>1.1348227908857262</c:v>
                </c:pt>
                <c:pt idx="7862">
                  <c:v>1.1743878728471409</c:v>
                </c:pt>
                <c:pt idx="7863">
                  <c:v>1.1263679910761961</c:v>
                </c:pt>
                <c:pt idx="7864">
                  <c:v>1.065051432191594</c:v>
                </c:pt>
                <c:pt idx="7865">
                  <c:v>1.3538319963173517</c:v>
                </c:pt>
                <c:pt idx="7866">
                  <c:v>1.2625620379606939</c:v>
                </c:pt>
                <c:pt idx="7867">
                  <c:v>0.92241606965633705</c:v>
                </c:pt>
                <c:pt idx="7868">
                  <c:v>1.095589635192203</c:v>
                </c:pt>
                <c:pt idx="7869">
                  <c:v>1.1823018404511627</c:v>
                </c:pt>
                <c:pt idx="7870">
                  <c:v>1.2288185119449146</c:v>
                </c:pt>
                <c:pt idx="7871">
                  <c:v>1.3534312131718718</c:v>
                </c:pt>
                <c:pt idx="7872">
                  <c:v>1.0193922056763358</c:v>
                </c:pt>
                <c:pt idx="7873">
                  <c:v>1.1692560628773043</c:v>
                </c:pt>
                <c:pt idx="7874">
                  <c:v>1.2079730124880572</c:v>
                </c:pt>
                <c:pt idx="7875">
                  <c:v>0.85248973591334598</c:v>
                </c:pt>
                <c:pt idx="7876">
                  <c:v>1.2779434538165297</c:v>
                </c:pt>
                <c:pt idx="7877">
                  <c:v>1.2152313328930744</c:v>
                </c:pt>
                <c:pt idx="7878">
                  <c:v>1.3363574935199223</c:v>
                </c:pt>
                <c:pt idx="7879">
                  <c:v>1.2242320543764786</c:v>
                </c:pt>
                <c:pt idx="7880">
                  <c:v>1.1731164928401168</c:v>
                </c:pt>
                <c:pt idx="7881">
                  <c:v>1.200962202271727</c:v>
                </c:pt>
                <c:pt idx="7882">
                  <c:v>0.88626326521691723</c:v>
                </c:pt>
                <c:pt idx="7883">
                  <c:v>1.0757570865148081</c:v>
                </c:pt>
                <c:pt idx="7884">
                  <c:v>1.0376161352174895</c:v>
                </c:pt>
                <c:pt idx="7885">
                  <c:v>1.1727133649057069</c:v>
                </c:pt>
                <c:pt idx="7886">
                  <c:v>1.107021134133352</c:v>
                </c:pt>
                <c:pt idx="7887">
                  <c:v>1.1050596773586918</c:v>
                </c:pt>
                <c:pt idx="7888">
                  <c:v>1.1391199177906959</c:v>
                </c:pt>
                <c:pt idx="7889">
                  <c:v>1.1821971666748259</c:v>
                </c:pt>
                <c:pt idx="7890">
                  <c:v>1.2279355832576422</c:v>
                </c:pt>
                <c:pt idx="7891">
                  <c:v>0.98046617266875058</c:v>
                </c:pt>
                <c:pt idx="7892">
                  <c:v>1.2249129522868971</c:v>
                </c:pt>
                <c:pt idx="7893">
                  <c:v>0.86580406588993919</c:v>
                </c:pt>
                <c:pt idx="7894">
                  <c:v>1.0236412457270962</c:v>
                </c:pt>
                <c:pt idx="7895">
                  <c:v>1.0205677691608201</c:v>
                </c:pt>
                <c:pt idx="7896">
                  <c:v>0.97560037985164416</c:v>
                </c:pt>
                <c:pt idx="7897">
                  <c:v>1.326273132689453</c:v>
                </c:pt>
                <c:pt idx="7898">
                  <c:v>1.0176881088362761</c:v>
                </c:pt>
                <c:pt idx="7899">
                  <c:v>1.0586135109359769</c:v>
                </c:pt>
                <c:pt idx="7900">
                  <c:v>1.1354146739564839</c:v>
                </c:pt>
                <c:pt idx="7901">
                  <c:v>1.3136906417352798</c:v>
                </c:pt>
                <c:pt idx="7902">
                  <c:v>0.91420600716462286</c:v>
                </c:pt>
                <c:pt idx="7903">
                  <c:v>1.1343638939336931</c:v>
                </c:pt>
                <c:pt idx="7904">
                  <c:v>1.2068368184447498</c:v>
                </c:pt>
                <c:pt idx="7905">
                  <c:v>1.0623516375563313</c:v>
                </c:pt>
                <c:pt idx="7906">
                  <c:v>0.94028891131616277</c:v>
                </c:pt>
                <c:pt idx="7907">
                  <c:v>1.1292501284834413</c:v>
                </c:pt>
                <c:pt idx="7908">
                  <c:v>1.197308986066741</c:v>
                </c:pt>
                <c:pt idx="7909">
                  <c:v>1.033765506988118</c:v>
                </c:pt>
                <c:pt idx="7910">
                  <c:v>1.2521147761574019</c:v>
                </c:pt>
                <c:pt idx="7911">
                  <c:v>0.69439344010452464</c:v>
                </c:pt>
                <c:pt idx="7912">
                  <c:v>1.2880597426604554</c:v>
                </c:pt>
                <c:pt idx="7913">
                  <c:v>0.93232767320041232</c:v>
                </c:pt>
                <c:pt idx="7914">
                  <c:v>1.1635759861320261</c:v>
                </c:pt>
                <c:pt idx="7915">
                  <c:v>1.2022218555635638</c:v>
                </c:pt>
                <c:pt idx="7916">
                  <c:v>1.0553035048399</c:v>
                </c:pt>
                <c:pt idx="7917">
                  <c:v>0.86275323269224113</c:v>
                </c:pt>
                <c:pt idx="7918">
                  <c:v>1.0785864071536129</c:v>
                </c:pt>
                <c:pt idx="7919">
                  <c:v>1.4322955539528908</c:v>
                </c:pt>
                <c:pt idx="7920">
                  <c:v>0.9698005716573036</c:v>
                </c:pt>
                <c:pt idx="7921">
                  <c:v>1.1442354057351201</c:v>
                </c:pt>
                <c:pt idx="7922">
                  <c:v>0.88442013684039578</c:v>
                </c:pt>
                <c:pt idx="7923">
                  <c:v>1.2814987946695928</c:v>
                </c:pt>
                <c:pt idx="7924">
                  <c:v>0.97006302996473759</c:v>
                </c:pt>
                <c:pt idx="7925">
                  <c:v>1.0439685917746298</c:v>
                </c:pt>
                <c:pt idx="7926">
                  <c:v>0.96066643875384594</c:v>
                </c:pt>
                <c:pt idx="7927">
                  <c:v>1.2226738404446238</c:v>
                </c:pt>
                <c:pt idx="7928">
                  <c:v>1.0508924149217409</c:v>
                </c:pt>
                <c:pt idx="7929">
                  <c:v>1.109887669879698</c:v>
                </c:pt>
                <c:pt idx="7930">
                  <c:v>1.2627475647571214</c:v>
                </c:pt>
                <c:pt idx="7931">
                  <c:v>1.1768509386091681</c:v>
                </c:pt>
                <c:pt idx="7932">
                  <c:v>1.1803697210092741</c:v>
                </c:pt>
                <c:pt idx="7933">
                  <c:v>1.0229520017489206</c:v>
                </c:pt>
                <c:pt idx="7934">
                  <c:v>1.2466536045705161</c:v>
                </c:pt>
                <c:pt idx="7935">
                  <c:v>1.0508259349545181</c:v>
                </c:pt>
                <c:pt idx="7936">
                  <c:v>1.0634050757504838</c:v>
                </c:pt>
                <c:pt idx="7937">
                  <c:v>1.186105080158858</c:v>
                </c:pt>
                <c:pt idx="7938">
                  <c:v>0.87534706280789365</c:v>
                </c:pt>
                <c:pt idx="7939">
                  <c:v>1.0199773869339435</c:v>
                </c:pt>
                <c:pt idx="7940">
                  <c:v>1.2157538161550374</c:v>
                </c:pt>
                <c:pt idx="7941">
                  <c:v>1.221399525531246</c:v>
                </c:pt>
                <c:pt idx="7942">
                  <c:v>1.2860405489728401</c:v>
                </c:pt>
                <c:pt idx="7943">
                  <c:v>1.1499550590603491</c:v>
                </c:pt>
                <c:pt idx="7944">
                  <c:v>1.1381405506976701</c:v>
                </c:pt>
                <c:pt idx="7945">
                  <c:v>1.0010313109598952</c:v>
                </c:pt>
                <c:pt idx="7946">
                  <c:v>0.89114128211724142</c:v>
                </c:pt>
                <c:pt idx="7947">
                  <c:v>0.93025589639280515</c:v>
                </c:pt>
                <c:pt idx="7948">
                  <c:v>0.9963980867719302</c:v>
                </c:pt>
                <c:pt idx="7949">
                  <c:v>1.1456557296693211</c:v>
                </c:pt>
                <c:pt idx="7950">
                  <c:v>1.3702124996725349</c:v>
                </c:pt>
                <c:pt idx="7951">
                  <c:v>0.91678078888188608</c:v>
                </c:pt>
                <c:pt idx="7952">
                  <c:v>0.90211976972979457</c:v>
                </c:pt>
                <c:pt idx="7953">
                  <c:v>1.0576220449547089</c:v>
                </c:pt>
                <c:pt idx="7954">
                  <c:v>1.0912333329314938</c:v>
                </c:pt>
                <c:pt idx="7955">
                  <c:v>1.2163715633543959</c:v>
                </c:pt>
                <c:pt idx="7956">
                  <c:v>0.99371465040309193</c:v>
                </c:pt>
                <c:pt idx="7957">
                  <c:v>0.98451291330551649</c:v>
                </c:pt>
                <c:pt idx="7958">
                  <c:v>1.0630939871369856</c:v>
                </c:pt>
                <c:pt idx="7959">
                  <c:v>0.99784489071329563</c:v>
                </c:pt>
                <c:pt idx="7960">
                  <c:v>1.3395938233498266</c:v>
                </c:pt>
                <c:pt idx="7961">
                  <c:v>0.95767674394114954</c:v>
                </c:pt>
                <c:pt idx="7962">
                  <c:v>1.1825755419014283</c:v>
                </c:pt>
                <c:pt idx="7963">
                  <c:v>0.9963945650947551</c:v>
                </c:pt>
                <c:pt idx="7964">
                  <c:v>1.1715276181176133</c:v>
                </c:pt>
                <c:pt idx="7965">
                  <c:v>0.98598599705723156</c:v>
                </c:pt>
                <c:pt idx="7966">
                  <c:v>1.3118681374918226</c:v>
                </c:pt>
                <c:pt idx="7967">
                  <c:v>1.0860719925653706</c:v>
                </c:pt>
                <c:pt idx="7968">
                  <c:v>0.96206319818249786</c:v>
                </c:pt>
                <c:pt idx="7969">
                  <c:v>1.111547469018809</c:v>
                </c:pt>
                <c:pt idx="7970">
                  <c:v>0.8923761087420905</c:v>
                </c:pt>
                <c:pt idx="7971">
                  <c:v>0.87307847306259534</c:v>
                </c:pt>
                <c:pt idx="7972">
                  <c:v>1.1219191612320325</c:v>
                </c:pt>
                <c:pt idx="7973">
                  <c:v>0.95282101828522814</c:v>
                </c:pt>
                <c:pt idx="7974">
                  <c:v>1.2057591403180579</c:v>
                </c:pt>
                <c:pt idx="7975">
                  <c:v>0.9591854251551386</c:v>
                </c:pt>
                <c:pt idx="7976">
                  <c:v>1.1546345544727603</c:v>
                </c:pt>
                <c:pt idx="7977">
                  <c:v>1.07635618274647</c:v>
                </c:pt>
                <c:pt idx="7978">
                  <c:v>1.4531981456961292</c:v>
                </c:pt>
                <c:pt idx="7979">
                  <c:v>0.78054837826119461</c:v>
                </c:pt>
                <c:pt idx="7980">
                  <c:v>1.1285399541024168</c:v>
                </c:pt>
                <c:pt idx="7981">
                  <c:v>1.0308417772794289</c:v>
                </c:pt>
                <c:pt idx="7982">
                  <c:v>0.96356362077119229</c:v>
                </c:pt>
                <c:pt idx="7983">
                  <c:v>1.1516428907374157</c:v>
                </c:pt>
                <c:pt idx="7984">
                  <c:v>1.1461250938058021</c:v>
                </c:pt>
                <c:pt idx="7985">
                  <c:v>1.2099778912981538</c:v>
                </c:pt>
                <c:pt idx="7986">
                  <c:v>1.0917578393940581</c:v>
                </c:pt>
                <c:pt idx="7987">
                  <c:v>1.2916039878698298</c:v>
                </c:pt>
                <c:pt idx="7988">
                  <c:v>0.90001841283490003</c:v>
                </c:pt>
                <c:pt idx="7989">
                  <c:v>1.2280651931913891</c:v>
                </c:pt>
                <c:pt idx="7990">
                  <c:v>0.88675927175414981</c:v>
                </c:pt>
                <c:pt idx="7991">
                  <c:v>0.89786823628485535</c:v>
                </c:pt>
                <c:pt idx="7992">
                  <c:v>1.0941841703820827</c:v>
                </c:pt>
                <c:pt idx="7993">
                  <c:v>0.93355913061261953</c:v>
                </c:pt>
                <c:pt idx="7994">
                  <c:v>1.0834384852051502</c:v>
                </c:pt>
                <c:pt idx="7995">
                  <c:v>0.94701465473880564</c:v>
                </c:pt>
                <c:pt idx="7996">
                  <c:v>1.072983394701394</c:v>
                </c:pt>
                <c:pt idx="7997">
                  <c:v>1.1406910035428932</c:v>
                </c:pt>
                <c:pt idx="7998">
                  <c:v>1.1292844203989889</c:v>
                </c:pt>
                <c:pt idx="7999">
                  <c:v>1.2041416631022412</c:v>
                </c:pt>
                <c:pt idx="8000">
                  <c:v>1.1359228781746258</c:v>
                </c:pt>
                <c:pt idx="8001">
                  <c:v>1.2302349435231597</c:v>
                </c:pt>
                <c:pt idx="8002">
                  <c:v>1.1787623743010229</c:v>
                </c:pt>
                <c:pt idx="8003">
                  <c:v>1.0597479164090842</c:v>
                </c:pt>
                <c:pt idx="8004">
                  <c:v>0.91242045123878979</c:v>
                </c:pt>
                <c:pt idx="8005">
                  <c:v>1.183407152000826</c:v>
                </c:pt>
                <c:pt idx="8006">
                  <c:v>1.0039060869945338</c:v>
                </c:pt>
                <c:pt idx="8007">
                  <c:v>1.233857190898582</c:v>
                </c:pt>
                <c:pt idx="8008">
                  <c:v>1.0401926658496516</c:v>
                </c:pt>
                <c:pt idx="8009">
                  <c:v>1.0464769912105507</c:v>
                </c:pt>
                <c:pt idx="8010">
                  <c:v>1.0245425250572158</c:v>
                </c:pt>
                <c:pt idx="8011">
                  <c:v>0.82301598616381799</c:v>
                </c:pt>
                <c:pt idx="8012">
                  <c:v>0.94405592143571393</c:v>
                </c:pt>
                <c:pt idx="8013">
                  <c:v>0.91454035647111864</c:v>
                </c:pt>
                <c:pt idx="8014">
                  <c:v>0.93872115378047993</c:v>
                </c:pt>
                <c:pt idx="8015">
                  <c:v>1.0233383882203202</c:v>
                </c:pt>
                <c:pt idx="8016">
                  <c:v>0.87908531078176333</c:v>
                </c:pt>
                <c:pt idx="8017">
                  <c:v>1.0692096150907573</c:v>
                </c:pt>
                <c:pt idx="8018">
                  <c:v>1.362840863267182</c:v>
                </c:pt>
                <c:pt idx="8019">
                  <c:v>0.86337603117881678</c:v>
                </c:pt>
                <c:pt idx="8020">
                  <c:v>1.1706241871219578</c:v>
                </c:pt>
                <c:pt idx="8021">
                  <c:v>1.0842791435329557</c:v>
                </c:pt>
                <c:pt idx="8022">
                  <c:v>0.98179299375853835</c:v>
                </c:pt>
                <c:pt idx="8023">
                  <c:v>1.2569003395610621</c:v>
                </c:pt>
                <c:pt idx="8024">
                  <c:v>1.1626157192054967</c:v>
                </c:pt>
                <c:pt idx="8025">
                  <c:v>1.0235828780187126</c:v>
                </c:pt>
                <c:pt idx="8026">
                  <c:v>1.0277290937115908</c:v>
                </c:pt>
                <c:pt idx="8027">
                  <c:v>1.2538226066068112</c:v>
                </c:pt>
                <c:pt idx="8028">
                  <c:v>1.047576210029213</c:v>
                </c:pt>
                <c:pt idx="8029">
                  <c:v>0.93189927697846631</c:v>
                </c:pt>
                <c:pt idx="8030">
                  <c:v>0.82586563373851896</c:v>
                </c:pt>
                <c:pt idx="8031">
                  <c:v>0.94073783420345836</c:v>
                </c:pt>
                <c:pt idx="8032">
                  <c:v>1.253215321778623</c:v>
                </c:pt>
                <c:pt idx="8033">
                  <c:v>0.95628374575511776</c:v>
                </c:pt>
                <c:pt idx="8034">
                  <c:v>0.99201719496947149</c:v>
                </c:pt>
                <c:pt idx="8035">
                  <c:v>1.174978965149976</c:v>
                </c:pt>
                <c:pt idx="8036">
                  <c:v>1.2762381476500346</c:v>
                </c:pt>
                <c:pt idx="8037">
                  <c:v>0.90596068447585454</c:v>
                </c:pt>
                <c:pt idx="8038">
                  <c:v>1.2776537123697298</c:v>
                </c:pt>
                <c:pt idx="8039">
                  <c:v>0.93280780628073134</c:v>
                </c:pt>
                <c:pt idx="8040">
                  <c:v>1.0505790506595098</c:v>
                </c:pt>
                <c:pt idx="8041">
                  <c:v>1.1145761114261841</c:v>
                </c:pt>
                <c:pt idx="8042">
                  <c:v>1.0502856593140519</c:v>
                </c:pt>
                <c:pt idx="8043">
                  <c:v>1.0354620689612941</c:v>
                </c:pt>
                <c:pt idx="8044">
                  <c:v>0.90744757310832291</c:v>
                </c:pt>
                <c:pt idx="8045">
                  <c:v>1.155552758424645</c:v>
                </c:pt>
                <c:pt idx="8046">
                  <c:v>1.0882951967112298</c:v>
                </c:pt>
                <c:pt idx="8047">
                  <c:v>1.1880850022914045</c:v>
                </c:pt>
                <c:pt idx="8048">
                  <c:v>1.0408699901396024</c:v>
                </c:pt>
                <c:pt idx="8049">
                  <c:v>0.97790986107297684</c:v>
                </c:pt>
                <c:pt idx="8050">
                  <c:v>0.9980085693795997</c:v>
                </c:pt>
                <c:pt idx="8051">
                  <c:v>0.97567891143699181</c:v>
                </c:pt>
                <c:pt idx="8052">
                  <c:v>1.0988980951711478</c:v>
                </c:pt>
                <c:pt idx="8053">
                  <c:v>1.0148837644287467</c:v>
                </c:pt>
                <c:pt idx="8054">
                  <c:v>1.1137914982354491</c:v>
                </c:pt>
                <c:pt idx="8055">
                  <c:v>0.81284902639052614</c:v>
                </c:pt>
                <c:pt idx="8056">
                  <c:v>1.0196302712048546</c:v>
                </c:pt>
                <c:pt idx="8057">
                  <c:v>1.0189118805769075</c:v>
                </c:pt>
                <c:pt idx="8058">
                  <c:v>1.1538233649167262</c:v>
                </c:pt>
                <c:pt idx="8059">
                  <c:v>1.013442301781742</c:v>
                </c:pt>
                <c:pt idx="8060">
                  <c:v>1.042701895153705</c:v>
                </c:pt>
                <c:pt idx="8061">
                  <c:v>0.9580801838252585</c:v>
                </c:pt>
                <c:pt idx="8062">
                  <c:v>0.98889903902794218</c:v>
                </c:pt>
                <c:pt idx="8063">
                  <c:v>1.0441325535089989</c:v>
                </c:pt>
                <c:pt idx="8064">
                  <c:v>1.0377268740089458</c:v>
                </c:pt>
                <c:pt idx="8065">
                  <c:v>1.0378473003817761</c:v>
                </c:pt>
                <c:pt idx="8066">
                  <c:v>0.84447218409415159</c:v>
                </c:pt>
                <c:pt idx="8067">
                  <c:v>0.88315448662081764</c:v>
                </c:pt>
                <c:pt idx="8068">
                  <c:v>1.185909045926212</c:v>
                </c:pt>
                <c:pt idx="8069">
                  <c:v>0.99038574839264093</c:v>
                </c:pt>
                <c:pt idx="8070">
                  <c:v>0.83596785355374004</c:v>
                </c:pt>
                <c:pt idx="8071">
                  <c:v>1.0282194171415091</c:v>
                </c:pt>
                <c:pt idx="8072">
                  <c:v>1.0465289194192064</c:v>
                </c:pt>
                <c:pt idx="8073">
                  <c:v>1.2310160992901238</c:v>
                </c:pt>
                <c:pt idx="8074">
                  <c:v>0.95438540015370965</c:v>
                </c:pt>
                <c:pt idx="8075">
                  <c:v>0.98415283426871314</c:v>
                </c:pt>
                <c:pt idx="8076">
                  <c:v>1.1342647141700639</c:v>
                </c:pt>
                <c:pt idx="8077">
                  <c:v>1.0073281223740878</c:v>
                </c:pt>
                <c:pt idx="8078">
                  <c:v>0.88595954074316596</c:v>
                </c:pt>
                <c:pt idx="8079">
                  <c:v>0.82760326521618266</c:v>
                </c:pt>
                <c:pt idx="8080">
                  <c:v>1.0634588344670861</c:v>
                </c:pt>
                <c:pt idx="8081">
                  <c:v>0.90982006918919389</c:v>
                </c:pt>
                <c:pt idx="8082">
                  <c:v>0.95430257118130857</c:v>
                </c:pt>
                <c:pt idx="8083">
                  <c:v>1.0178247107335245</c:v>
                </c:pt>
                <c:pt idx="8084">
                  <c:v>1.0719302128483406</c:v>
                </c:pt>
                <c:pt idx="8085">
                  <c:v>1.012399523613168</c:v>
                </c:pt>
                <c:pt idx="8086">
                  <c:v>1.1463719295960872</c:v>
                </c:pt>
                <c:pt idx="8087">
                  <c:v>0.87211106391801663</c:v>
                </c:pt>
                <c:pt idx="8088">
                  <c:v>1.2063585154380583</c:v>
                </c:pt>
                <c:pt idx="8089">
                  <c:v>1.1616412977406469</c:v>
                </c:pt>
                <c:pt idx="8090">
                  <c:v>0.96240607501174658</c:v>
                </c:pt>
                <c:pt idx="8091">
                  <c:v>1.0077124164365661</c:v>
                </c:pt>
                <c:pt idx="8092">
                  <c:v>0.85820159500060844</c:v>
                </c:pt>
                <c:pt idx="8093">
                  <c:v>1.0770173307660307</c:v>
                </c:pt>
                <c:pt idx="8094">
                  <c:v>1.2027008851795278</c:v>
                </c:pt>
                <c:pt idx="8095">
                  <c:v>1.3059224911780398</c:v>
                </c:pt>
                <c:pt idx="8096">
                  <c:v>0.88874345051802095</c:v>
                </c:pt>
                <c:pt idx="8097">
                  <c:v>0.9290622933141498</c:v>
                </c:pt>
                <c:pt idx="8098">
                  <c:v>1.0518902475598162</c:v>
                </c:pt>
                <c:pt idx="8099">
                  <c:v>1.1218527842643335</c:v>
                </c:pt>
                <c:pt idx="8100">
                  <c:v>1.0921757595556021</c:v>
                </c:pt>
                <c:pt idx="8101">
                  <c:v>0.96932039771100609</c:v>
                </c:pt>
                <c:pt idx="8102">
                  <c:v>0.89924122586801269</c:v>
                </c:pt>
                <c:pt idx="8103">
                  <c:v>1.13527528127005</c:v>
                </c:pt>
                <c:pt idx="8104">
                  <c:v>0.80367209972444686</c:v>
                </c:pt>
                <c:pt idx="8105">
                  <c:v>0.99079183325109432</c:v>
                </c:pt>
                <c:pt idx="8106">
                  <c:v>1.1519166602269195</c:v>
                </c:pt>
                <c:pt idx="8107">
                  <c:v>1.0979045349772301</c:v>
                </c:pt>
                <c:pt idx="8108">
                  <c:v>1.056833472643762</c:v>
                </c:pt>
                <c:pt idx="8109">
                  <c:v>0.92810319924043727</c:v>
                </c:pt>
                <c:pt idx="8110">
                  <c:v>1.1252317006417241</c:v>
                </c:pt>
                <c:pt idx="8111">
                  <c:v>1.027489036772941</c:v>
                </c:pt>
                <c:pt idx="8112">
                  <c:v>0.9903159542845007</c:v>
                </c:pt>
                <c:pt idx="8113">
                  <c:v>1.1047053526946518</c:v>
                </c:pt>
                <c:pt idx="8114">
                  <c:v>0.84382096313441224</c:v>
                </c:pt>
                <c:pt idx="8115">
                  <c:v>0.91489776149329394</c:v>
                </c:pt>
                <c:pt idx="8116">
                  <c:v>1.0443473886468781</c:v>
                </c:pt>
                <c:pt idx="8117">
                  <c:v>1.1080789113936851</c:v>
                </c:pt>
                <c:pt idx="8118">
                  <c:v>1.0577453413294762</c:v>
                </c:pt>
                <c:pt idx="8119">
                  <c:v>0.95830675155151868</c:v>
                </c:pt>
                <c:pt idx="8120">
                  <c:v>0.84765629577946411</c:v>
                </c:pt>
                <c:pt idx="8121">
                  <c:v>1.2198352114090227</c:v>
                </c:pt>
                <c:pt idx="8122">
                  <c:v>1.079662945790147</c:v>
                </c:pt>
                <c:pt idx="8123">
                  <c:v>0.9482296824360098</c:v>
                </c:pt>
                <c:pt idx="8124">
                  <c:v>1.0529853939098659</c:v>
                </c:pt>
                <c:pt idx="8125">
                  <c:v>1.0323884606032212</c:v>
                </c:pt>
                <c:pt idx="8126">
                  <c:v>1.0080523535972341</c:v>
                </c:pt>
                <c:pt idx="8127">
                  <c:v>0.90080851871111178</c:v>
                </c:pt>
                <c:pt idx="8128">
                  <c:v>1.048071089582526</c:v>
                </c:pt>
                <c:pt idx="8129">
                  <c:v>0.82216538819841167</c:v>
                </c:pt>
                <c:pt idx="8130">
                  <c:v>1.2308095531471732</c:v>
                </c:pt>
                <c:pt idx="8131">
                  <c:v>1.0016976658788275</c:v>
                </c:pt>
                <c:pt idx="8132">
                  <c:v>1.1928262622647077</c:v>
                </c:pt>
                <c:pt idx="8133">
                  <c:v>1.0118834999559978</c:v>
                </c:pt>
                <c:pt idx="8134">
                  <c:v>0.96396983066239283</c:v>
                </c:pt>
                <c:pt idx="8135">
                  <c:v>1.045442225509847</c:v>
                </c:pt>
                <c:pt idx="8136">
                  <c:v>1.0846509768468813</c:v>
                </c:pt>
                <c:pt idx="8137">
                  <c:v>1.0925017855374033</c:v>
                </c:pt>
                <c:pt idx="8138">
                  <c:v>1.0802607184728259</c:v>
                </c:pt>
                <c:pt idx="8139">
                  <c:v>0.82161268657835262</c:v>
                </c:pt>
                <c:pt idx="8140">
                  <c:v>1.1661211153449238</c:v>
                </c:pt>
                <c:pt idx="8141">
                  <c:v>1.1726281729284433</c:v>
                </c:pt>
                <c:pt idx="8142">
                  <c:v>0.79202409762769244</c:v>
                </c:pt>
                <c:pt idx="8143">
                  <c:v>1.1884452119787547</c:v>
                </c:pt>
                <c:pt idx="8144">
                  <c:v>0.96877942597998001</c:v>
                </c:pt>
                <c:pt idx="8145">
                  <c:v>0.83989608560859697</c:v>
                </c:pt>
                <c:pt idx="8146">
                  <c:v>0.92019214790522508</c:v>
                </c:pt>
                <c:pt idx="8147">
                  <c:v>1.1209801611463217</c:v>
                </c:pt>
                <c:pt idx="8148">
                  <c:v>1.0102189943666624</c:v>
                </c:pt>
                <c:pt idx="8149">
                  <c:v>1.206836466149583</c:v>
                </c:pt>
                <c:pt idx="8150">
                  <c:v>1.2260627220517426</c:v>
                </c:pt>
                <c:pt idx="8151">
                  <c:v>1.0002508619639545</c:v>
                </c:pt>
                <c:pt idx="8152">
                  <c:v>0.89189754337937865</c:v>
                </c:pt>
                <c:pt idx="8153">
                  <c:v>1.064329294191428</c:v>
                </c:pt>
                <c:pt idx="8154">
                  <c:v>0.84789749521990165</c:v>
                </c:pt>
                <c:pt idx="8155">
                  <c:v>0.96788987691120065</c:v>
                </c:pt>
                <c:pt idx="8156">
                  <c:v>1.0667232917169092</c:v>
                </c:pt>
                <c:pt idx="8157">
                  <c:v>1.0151446756541416</c:v>
                </c:pt>
                <c:pt idx="8158">
                  <c:v>1.1602779382387365</c:v>
                </c:pt>
                <c:pt idx="8159">
                  <c:v>0.97192989475190061</c:v>
                </c:pt>
                <c:pt idx="8160">
                  <c:v>1.1833959815767789</c:v>
                </c:pt>
                <c:pt idx="8161">
                  <c:v>0.97552903127551971</c:v>
                </c:pt>
                <c:pt idx="8162">
                  <c:v>1.2718257596650098</c:v>
                </c:pt>
                <c:pt idx="8163">
                  <c:v>1.0195190459595698</c:v>
                </c:pt>
                <c:pt idx="8164">
                  <c:v>1.0421531634165417</c:v>
                </c:pt>
                <c:pt idx="8165">
                  <c:v>0.82332699905243756</c:v>
                </c:pt>
                <c:pt idx="8166">
                  <c:v>1.2157210589046654</c:v>
                </c:pt>
                <c:pt idx="8167">
                  <c:v>1.0276526715356742</c:v>
                </c:pt>
                <c:pt idx="8168">
                  <c:v>1.1454475715215877</c:v>
                </c:pt>
                <c:pt idx="8169">
                  <c:v>1.1964674306963365</c:v>
                </c:pt>
                <c:pt idx="8170">
                  <c:v>1.0586969550303018</c:v>
                </c:pt>
                <c:pt idx="8171">
                  <c:v>1.1518862637566722</c:v>
                </c:pt>
                <c:pt idx="8172">
                  <c:v>1.0743576826841679</c:v>
                </c:pt>
                <c:pt idx="8173">
                  <c:v>0.95919019770629987</c:v>
                </c:pt>
                <c:pt idx="8174">
                  <c:v>1.0663680815110301</c:v>
                </c:pt>
                <c:pt idx="8175">
                  <c:v>1.1603516839512451</c:v>
                </c:pt>
                <c:pt idx="8176">
                  <c:v>1.0202143212355701</c:v>
                </c:pt>
                <c:pt idx="8177">
                  <c:v>0.89766224897299218</c:v>
                </c:pt>
                <c:pt idx="8178">
                  <c:v>1.0587123902663385</c:v>
                </c:pt>
                <c:pt idx="8179">
                  <c:v>1.0088092290209898</c:v>
                </c:pt>
                <c:pt idx="8180">
                  <c:v>0.88422768811912611</c:v>
                </c:pt>
                <c:pt idx="8181">
                  <c:v>1.0582214267665941</c:v>
                </c:pt>
                <c:pt idx="8182">
                  <c:v>1.0261276811610749</c:v>
                </c:pt>
                <c:pt idx="8183">
                  <c:v>0.90427694954868054</c:v>
                </c:pt>
                <c:pt idx="8184">
                  <c:v>0.95351846933618811</c:v>
                </c:pt>
                <c:pt idx="8185">
                  <c:v>1.0811969889276478</c:v>
                </c:pt>
                <c:pt idx="8186">
                  <c:v>1.0462227282225867</c:v>
                </c:pt>
                <c:pt idx="8187">
                  <c:v>1.059489345681581</c:v>
                </c:pt>
                <c:pt idx="8188">
                  <c:v>0.92153450011912019</c:v>
                </c:pt>
                <c:pt idx="8189">
                  <c:v>0.95781790381706389</c:v>
                </c:pt>
                <c:pt idx="8190">
                  <c:v>0.88627053290575097</c:v>
                </c:pt>
                <c:pt idx="8191">
                  <c:v>0.84068531711870376</c:v>
                </c:pt>
                <c:pt idx="8192">
                  <c:v>0.91124006352288633</c:v>
                </c:pt>
                <c:pt idx="8193">
                  <c:v>0.84235655244580065</c:v>
                </c:pt>
                <c:pt idx="8194">
                  <c:v>1.2340024814198811</c:v>
                </c:pt>
                <c:pt idx="8195">
                  <c:v>0.86828401660544385</c:v>
                </c:pt>
                <c:pt idx="8196">
                  <c:v>0.82819878225282595</c:v>
                </c:pt>
                <c:pt idx="8197">
                  <c:v>1.0679241161854729</c:v>
                </c:pt>
                <c:pt idx="8198">
                  <c:v>1.150125630939786</c:v>
                </c:pt>
                <c:pt idx="8199">
                  <c:v>0.97130003905706397</c:v>
                </c:pt>
                <c:pt idx="8200">
                  <c:v>1.1096368152352398</c:v>
                </c:pt>
                <c:pt idx="8201">
                  <c:v>1.0113954080301049</c:v>
                </c:pt>
                <c:pt idx="8202">
                  <c:v>1.1539075404109449</c:v>
                </c:pt>
                <c:pt idx="8203">
                  <c:v>1.0051427505819259</c:v>
                </c:pt>
                <c:pt idx="8204">
                  <c:v>0.97736070838189681</c:v>
                </c:pt>
                <c:pt idx="8205">
                  <c:v>0.96352066011279081</c:v>
                </c:pt>
                <c:pt idx="8206">
                  <c:v>1.0368674316310569</c:v>
                </c:pt>
                <c:pt idx="8207">
                  <c:v>0.89279039393842063</c:v>
                </c:pt>
                <c:pt idx="8208">
                  <c:v>1.0194584219619933</c:v>
                </c:pt>
                <c:pt idx="8209">
                  <c:v>0.99274482088098814</c:v>
                </c:pt>
                <c:pt idx="8210">
                  <c:v>1.2133402502479556</c:v>
                </c:pt>
                <c:pt idx="8211">
                  <c:v>0.98345285460262888</c:v>
                </c:pt>
                <c:pt idx="8212">
                  <c:v>0.91068845438844348</c:v>
                </c:pt>
                <c:pt idx="8213">
                  <c:v>0.98295749815442102</c:v>
                </c:pt>
                <c:pt idx="8214">
                  <c:v>0.94495072057048046</c:v>
                </c:pt>
                <c:pt idx="8215">
                  <c:v>0.9039934308411256</c:v>
                </c:pt>
                <c:pt idx="8216">
                  <c:v>1.1964456145448141</c:v>
                </c:pt>
                <c:pt idx="8217">
                  <c:v>0.83656814610398789</c:v>
                </c:pt>
                <c:pt idx="8218">
                  <c:v>0.96229531139492464</c:v>
                </c:pt>
                <c:pt idx="8219">
                  <c:v>0.87434986928224168</c:v>
                </c:pt>
                <c:pt idx="8220">
                  <c:v>0.9129538547035696</c:v>
                </c:pt>
                <c:pt idx="8221">
                  <c:v>1.2300599148747611</c:v>
                </c:pt>
                <c:pt idx="8222">
                  <c:v>1.0337012465966358</c:v>
                </c:pt>
                <c:pt idx="8223">
                  <c:v>0.93739646562736856</c:v>
                </c:pt>
                <c:pt idx="8224">
                  <c:v>0.98348136399225616</c:v>
                </c:pt>
                <c:pt idx="8225">
                  <c:v>0.86908662984915952</c:v>
                </c:pt>
                <c:pt idx="8226">
                  <c:v>1.0124920282534382</c:v>
                </c:pt>
                <c:pt idx="8227">
                  <c:v>0.98088468908064119</c:v>
                </c:pt>
                <c:pt idx="8228">
                  <c:v>0.80992207262119564</c:v>
                </c:pt>
                <c:pt idx="8229">
                  <c:v>0.87941370168412003</c:v>
                </c:pt>
                <c:pt idx="8230">
                  <c:v>0.8388443429656236</c:v>
                </c:pt>
                <c:pt idx="8231">
                  <c:v>1.0645079388801661</c:v>
                </c:pt>
                <c:pt idx="8232">
                  <c:v>1.1033636696690559</c:v>
                </c:pt>
                <c:pt idx="8233">
                  <c:v>0.96021009382028688</c:v>
                </c:pt>
                <c:pt idx="8234">
                  <c:v>1.1338799669188107</c:v>
                </c:pt>
                <c:pt idx="8235">
                  <c:v>0.85783078499400067</c:v>
                </c:pt>
                <c:pt idx="8236">
                  <c:v>1.1645910159170596</c:v>
                </c:pt>
                <c:pt idx="8237">
                  <c:v>0.86155247706294757</c:v>
                </c:pt>
                <c:pt idx="8238">
                  <c:v>1.0984052460094718</c:v>
                </c:pt>
                <c:pt idx="8239">
                  <c:v>1.1355763149342155</c:v>
                </c:pt>
                <c:pt idx="8240">
                  <c:v>0.91044979159562134</c:v>
                </c:pt>
                <c:pt idx="8241">
                  <c:v>1.2141828704965443</c:v>
                </c:pt>
                <c:pt idx="8242">
                  <c:v>1.174457428516227</c:v>
                </c:pt>
                <c:pt idx="8243">
                  <c:v>1.0605334729567297</c:v>
                </c:pt>
                <c:pt idx="8244">
                  <c:v>1.0210859943081907</c:v>
                </c:pt>
                <c:pt idx="8245">
                  <c:v>1.0540031378759664</c:v>
                </c:pt>
                <c:pt idx="8246">
                  <c:v>0.93923519448386761</c:v>
                </c:pt>
                <c:pt idx="8247">
                  <c:v>0.87036195590308363</c:v>
                </c:pt>
                <c:pt idx="8248">
                  <c:v>0.9472275676825106</c:v>
                </c:pt>
                <c:pt idx="8249">
                  <c:v>0.98795378002905487</c:v>
                </c:pt>
                <c:pt idx="8250">
                  <c:v>0.92782583414298359</c:v>
                </c:pt>
                <c:pt idx="8251">
                  <c:v>0.76877699360558061</c:v>
                </c:pt>
                <c:pt idx="8252">
                  <c:v>1.1717175389128047</c:v>
                </c:pt>
                <c:pt idx="8253">
                  <c:v>0.84333277846403254</c:v>
                </c:pt>
                <c:pt idx="8254">
                  <c:v>0.92505668073160507</c:v>
                </c:pt>
                <c:pt idx="8255">
                  <c:v>1.0512900827138458</c:v>
                </c:pt>
                <c:pt idx="8256">
                  <c:v>0.90399674907600236</c:v>
                </c:pt>
                <c:pt idx="8257">
                  <c:v>0.97245630703749486</c:v>
                </c:pt>
                <c:pt idx="8258">
                  <c:v>0.94798219088344837</c:v>
                </c:pt>
                <c:pt idx="8259">
                  <c:v>1.20787271178072</c:v>
                </c:pt>
                <c:pt idx="8260">
                  <c:v>1.1381836377364107</c:v>
                </c:pt>
                <c:pt idx="8261">
                  <c:v>0.9587374673942769</c:v>
                </c:pt>
                <c:pt idx="8262">
                  <c:v>1.0187993887984814</c:v>
                </c:pt>
                <c:pt idx="8263">
                  <c:v>1.0137729221976719</c:v>
                </c:pt>
                <c:pt idx="8264">
                  <c:v>1.1292494017149592</c:v>
                </c:pt>
                <c:pt idx="8265">
                  <c:v>0.87060336280368278</c:v>
                </c:pt>
                <c:pt idx="8266">
                  <c:v>1.3132125608971781</c:v>
                </c:pt>
                <c:pt idx="8267">
                  <c:v>1.1396043012820198</c:v>
                </c:pt>
                <c:pt idx="8268">
                  <c:v>0.95960822401338075</c:v>
                </c:pt>
                <c:pt idx="8269">
                  <c:v>0.98388129551394754</c:v>
                </c:pt>
                <c:pt idx="8270">
                  <c:v>0.97807202609381594</c:v>
                </c:pt>
                <c:pt idx="8271">
                  <c:v>0.95147603944780512</c:v>
                </c:pt>
                <c:pt idx="8272">
                  <c:v>1.3277947929021698</c:v>
                </c:pt>
                <c:pt idx="8273">
                  <c:v>1.0019837094352029</c:v>
                </c:pt>
                <c:pt idx="8274">
                  <c:v>1.1063709945642561</c:v>
                </c:pt>
                <c:pt idx="8275">
                  <c:v>0.94122542764995065</c:v>
                </c:pt>
                <c:pt idx="8276">
                  <c:v>0.8539730138502678</c:v>
                </c:pt>
                <c:pt idx="8277">
                  <c:v>0.73655899201259656</c:v>
                </c:pt>
                <c:pt idx="8278">
                  <c:v>1.1206489653752381</c:v>
                </c:pt>
                <c:pt idx="8279">
                  <c:v>1.2215982982314966</c:v>
                </c:pt>
                <c:pt idx="8280">
                  <c:v>0.84039693938716309</c:v>
                </c:pt>
                <c:pt idx="8281">
                  <c:v>1.00892892367512</c:v>
                </c:pt>
                <c:pt idx="8282">
                  <c:v>0.86342085246591727</c:v>
                </c:pt>
                <c:pt idx="8283">
                  <c:v>1.0290234021465772</c:v>
                </c:pt>
                <c:pt idx="8284">
                  <c:v>0.99361412050222486</c:v>
                </c:pt>
                <c:pt idx="8285">
                  <c:v>0.99832811874513849</c:v>
                </c:pt>
                <c:pt idx="8286">
                  <c:v>0.96965277770949365</c:v>
                </c:pt>
                <c:pt idx="8287">
                  <c:v>1.0867816020374477</c:v>
                </c:pt>
                <c:pt idx="8288">
                  <c:v>1.0132810633959959</c:v>
                </c:pt>
                <c:pt idx="8289">
                  <c:v>1.1055870739720361</c:v>
                </c:pt>
                <c:pt idx="8290">
                  <c:v>0.91383774364959203</c:v>
                </c:pt>
                <c:pt idx="8291">
                  <c:v>0.95871044945287465</c:v>
                </c:pt>
                <c:pt idx="8292">
                  <c:v>0.93344172063468112</c:v>
                </c:pt>
                <c:pt idx="8293">
                  <c:v>1.0278330102014348</c:v>
                </c:pt>
                <c:pt idx="8294">
                  <c:v>0.84769417138366165</c:v>
                </c:pt>
                <c:pt idx="8295">
                  <c:v>0.91709925324300934</c:v>
                </c:pt>
                <c:pt idx="8296">
                  <c:v>1.1422717170128338</c:v>
                </c:pt>
                <c:pt idx="8297">
                  <c:v>1.0737611394410715</c:v>
                </c:pt>
                <c:pt idx="8298">
                  <c:v>0.9777704212425804</c:v>
                </c:pt>
                <c:pt idx="8299">
                  <c:v>0.97324122819449821</c:v>
                </c:pt>
                <c:pt idx="8300">
                  <c:v>0.85821790027546396</c:v>
                </c:pt>
                <c:pt idx="8301">
                  <c:v>0.94573187673816972</c:v>
                </c:pt>
                <c:pt idx="8302">
                  <c:v>1.1625537954938421</c:v>
                </c:pt>
                <c:pt idx="8303">
                  <c:v>0.94708320522040201</c:v>
                </c:pt>
                <c:pt idx="8304">
                  <c:v>0.82890893170324831</c:v>
                </c:pt>
                <c:pt idx="8305">
                  <c:v>1.1128964692732921</c:v>
                </c:pt>
                <c:pt idx="8306">
                  <c:v>0.90853034451730141</c:v>
                </c:pt>
                <c:pt idx="8307">
                  <c:v>0.97638951282268671</c:v>
                </c:pt>
                <c:pt idx="8308">
                  <c:v>1.0820216224572479</c:v>
                </c:pt>
                <c:pt idx="8309">
                  <c:v>1.217417635915208</c:v>
                </c:pt>
                <c:pt idx="8310">
                  <c:v>1.1349200980628418</c:v>
                </c:pt>
                <c:pt idx="8311">
                  <c:v>0.94584241397679203</c:v>
                </c:pt>
                <c:pt idx="8312">
                  <c:v>0.83316494002303199</c:v>
                </c:pt>
                <c:pt idx="8313">
                  <c:v>0.75869167036566398</c:v>
                </c:pt>
                <c:pt idx="8314">
                  <c:v>0.98255747864790277</c:v>
                </c:pt>
                <c:pt idx="8315">
                  <c:v>1.1053167714997945</c:v>
                </c:pt>
                <c:pt idx="8316">
                  <c:v>1.0570901777948458</c:v>
                </c:pt>
                <c:pt idx="8317">
                  <c:v>1.0046853048339901</c:v>
                </c:pt>
                <c:pt idx="8318">
                  <c:v>1.056522333690322</c:v>
                </c:pt>
                <c:pt idx="8319">
                  <c:v>0.90014320002190007</c:v>
                </c:pt>
                <c:pt idx="8320">
                  <c:v>0.7995335817856366</c:v>
                </c:pt>
                <c:pt idx="8321">
                  <c:v>0.92862148079205509</c:v>
                </c:pt>
                <c:pt idx="8322">
                  <c:v>0.90457766974615439</c:v>
                </c:pt>
                <c:pt idx="8323">
                  <c:v>0.8056151385017456</c:v>
                </c:pt>
                <c:pt idx="8324">
                  <c:v>1.0230406504992198</c:v>
                </c:pt>
                <c:pt idx="8325">
                  <c:v>0.9134765835070795</c:v>
                </c:pt>
                <c:pt idx="8326">
                  <c:v>1.1323778277468477</c:v>
                </c:pt>
                <c:pt idx="8327">
                  <c:v>1.1667160233914387</c:v>
                </c:pt>
                <c:pt idx="8328">
                  <c:v>0.92323765882279618</c:v>
                </c:pt>
                <c:pt idx="8329">
                  <c:v>1.0142651837644956</c:v>
                </c:pt>
                <c:pt idx="8330">
                  <c:v>0.92414847655193977</c:v>
                </c:pt>
                <c:pt idx="8331">
                  <c:v>1.2130523119655261</c:v>
                </c:pt>
                <c:pt idx="8332">
                  <c:v>0.97110234269925377</c:v>
                </c:pt>
                <c:pt idx="8333">
                  <c:v>0.95873788387189463</c:v>
                </c:pt>
                <c:pt idx="8334">
                  <c:v>1.2488789073500117</c:v>
                </c:pt>
                <c:pt idx="8335">
                  <c:v>1.1434517161459592</c:v>
                </c:pt>
                <c:pt idx="8336">
                  <c:v>0.88284606653580311</c:v>
                </c:pt>
                <c:pt idx="8337">
                  <c:v>0.96297993353083455</c:v>
                </c:pt>
                <c:pt idx="8338">
                  <c:v>1.0193678278954639</c:v>
                </c:pt>
                <c:pt idx="8339">
                  <c:v>0.93634574015037664</c:v>
                </c:pt>
                <c:pt idx="8340">
                  <c:v>1.0395566856447378</c:v>
                </c:pt>
                <c:pt idx="8341">
                  <c:v>1.0308567792262364</c:v>
                </c:pt>
                <c:pt idx="8342">
                  <c:v>1.3817570572485889</c:v>
                </c:pt>
                <c:pt idx="8343">
                  <c:v>0.98348365716122343</c:v>
                </c:pt>
                <c:pt idx="8344">
                  <c:v>0.90421760297687104</c:v>
                </c:pt>
                <c:pt idx="8345">
                  <c:v>1.0463950288086581</c:v>
                </c:pt>
                <c:pt idx="8346">
                  <c:v>0.99258374818934947</c:v>
                </c:pt>
                <c:pt idx="8347">
                  <c:v>1.1229288077803006</c:v>
                </c:pt>
                <c:pt idx="8348">
                  <c:v>1.1919997074753792</c:v>
                </c:pt>
                <c:pt idx="8349">
                  <c:v>1.0836209268010311</c:v>
                </c:pt>
                <c:pt idx="8350">
                  <c:v>1.1009665976366878</c:v>
                </c:pt>
                <c:pt idx="8351">
                  <c:v>0.94680063045630514</c:v>
                </c:pt>
                <c:pt idx="8352">
                  <c:v>1.0266525546886387</c:v>
                </c:pt>
                <c:pt idx="8353">
                  <c:v>0.99152448006383653</c:v>
                </c:pt>
                <c:pt idx="8354">
                  <c:v>1.019014469220614</c:v>
                </c:pt>
                <c:pt idx="8355">
                  <c:v>1.2370825336764599</c:v>
                </c:pt>
                <c:pt idx="8356">
                  <c:v>1.0567223264494676</c:v>
                </c:pt>
                <c:pt idx="8357">
                  <c:v>1.0247755802730687</c:v>
                </c:pt>
                <c:pt idx="8358">
                  <c:v>0.9768516154806216</c:v>
                </c:pt>
                <c:pt idx="8359">
                  <c:v>0.93014524805444465</c:v>
                </c:pt>
                <c:pt idx="8360">
                  <c:v>0.99570930643059252</c:v>
                </c:pt>
                <c:pt idx="8361">
                  <c:v>0.82549524552734155</c:v>
                </c:pt>
                <c:pt idx="8362">
                  <c:v>1.138574802282738</c:v>
                </c:pt>
                <c:pt idx="8363">
                  <c:v>1.1678566216682538</c:v>
                </c:pt>
                <c:pt idx="8364">
                  <c:v>0.89104129351645756</c:v>
                </c:pt>
                <c:pt idx="8365">
                  <c:v>1.0464715984680966</c:v>
                </c:pt>
                <c:pt idx="8366">
                  <c:v>0.9612676281086</c:v>
                </c:pt>
                <c:pt idx="8367">
                  <c:v>1.0415112777562219</c:v>
                </c:pt>
                <c:pt idx="8368">
                  <c:v>0.94227663924266059</c:v>
                </c:pt>
                <c:pt idx="8369">
                  <c:v>0.99560503878648965</c:v>
                </c:pt>
                <c:pt idx="8370">
                  <c:v>1.2337869455791477</c:v>
                </c:pt>
                <c:pt idx="8371">
                  <c:v>1.1414930007083528</c:v>
                </c:pt>
                <c:pt idx="8372">
                  <c:v>0.97977038252258231</c:v>
                </c:pt>
                <c:pt idx="8373">
                  <c:v>1.2801574336786179</c:v>
                </c:pt>
                <c:pt idx="8374">
                  <c:v>1.0255278241686341</c:v>
                </c:pt>
                <c:pt idx="8375">
                  <c:v>0.85359353174325858</c:v>
                </c:pt>
                <c:pt idx="8376">
                  <c:v>0.91533399455099529</c:v>
                </c:pt>
                <c:pt idx="8377">
                  <c:v>1.0437401994359337</c:v>
                </c:pt>
                <c:pt idx="8378">
                  <c:v>0.88143085159156809</c:v>
                </c:pt>
                <c:pt idx="8379">
                  <c:v>0.90803195840739392</c:v>
                </c:pt>
                <c:pt idx="8380">
                  <c:v>0.85443040656753122</c:v>
                </c:pt>
                <c:pt idx="8381">
                  <c:v>1.0114911474727946</c:v>
                </c:pt>
                <c:pt idx="8382">
                  <c:v>0.99908126159064059</c:v>
                </c:pt>
                <c:pt idx="8383">
                  <c:v>0.8926598144437019</c:v>
                </c:pt>
                <c:pt idx="8384">
                  <c:v>1.0304512079726018</c:v>
                </c:pt>
                <c:pt idx="8385">
                  <c:v>1.1898919320696755</c:v>
                </c:pt>
                <c:pt idx="8386">
                  <c:v>1.0206350836407367</c:v>
                </c:pt>
                <c:pt idx="8387">
                  <c:v>0.89571912483898541</c:v>
                </c:pt>
                <c:pt idx="8388">
                  <c:v>0.99849903957811603</c:v>
                </c:pt>
                <c:pt idx="8389">
                  <c:v>0.88440019397119596</c:v>
                </c:pt>
                <c:pt idx="8390">
                  <c:v>0.91624051600902523</c:v>
                </c:pt>
                <c:pt idx="8391">
                  <c:v>1.147182750788136</c:v>
                </c:pt>
                <c:pt idx="8392">
                  <c:v>0.93019477766021663</c:v>
                </c:pt>
                <c:pt idx="8393">
                  <c:v>0.91379123044605293</c:v>
                </c:pt>
                <c:pt idx="8394">
                  <c:v>1.0212455533837665</c:v>
                </c:pt>
                <c:pt idx="8395">
                  <c:v>0.8156345416855546</c:v>
                </c:pt>
                <c:pt idx="8396">
                  <c:v>0.9960389119151245</c:v>
                </c:pt>
                <c:pt idx="8397">
                  <c:v>1.1922813218805843</c:v>
                </c:pt>
                <c:pt idx="8398">
                  <c:v>1.1312801014554121</c:v>
                </c:pt>
                <c:pt idx="8399">
                  <c:v>0.74649706146080863</c:v>
                </c:pt>
                <c:pt idx="8400">
                  <c:v>0.99582684555740053</c:v>
                </c:pt>
                <c:pt idx="8401">
                  <c:v>0.83757120779280925</c:v>
                </c:pt>
                <c:pt idx="8402">
                  <c:v>0.91577763729515993</c:v>
                </c:pt>
                <c:pt idx="8403">
                  <c:v>0.92066699751595849</c:v>
                </c:pt>
                <c:pt idx="8404">
                  <c:v>0.94884822360248433</c:v>
                </c:pt>
                <c:pt idx="8405">
                  <c:v>1.0300950797917707</c:v>
                </c:pt>
                <c:pt idx="8406">
                  <c:v>0.99574879157342178</c:v>
                </c:pt>
                <c:pt idx="8407">
                  <c:v>0.84601751856142993</c:v>
                </c:pt>
                <c:pt idx="8408">
                  <c:v>0.95229364741349498</c:v>
                </c:pt>
                <c:pt idx="8409">
                  <c:v>1.080105736893104</c:v>
                </c:pt>
                <c:pt idx="8410">
                  <c:v>0.91507450459543571</c:v>
                </c:pt>
                <c:pt idx="8411">
                  <c:v>0.95564487882081384</c:v>
                </c:pt>
                <c:pt idx="8412">
                  <c:v>0.91755308154071757</c:v>
                </c:pt>
                <c:pt idx="8413">
                  <c:v>0.90901311362160542</c:v>
                </c:pt>
                <c:pt idx="8414">
                  <c:v>0.86096009646670169</c:v>
                </c:pt>
                <c:pt idx="8415">
                  <c:v>1.20097107657677</c:v>
                </c:pt>
                <c:pt idx="8416">
                  <c:v>1.0161991984217482</c:v>
                </c:pt>
                <c:pt idx="8417">
                  <c:v>1.0528487071197152</c:v>
                </c:pt>
                <c:pt idx="8418">
                  <c:v>1.1971491628086661</c:v>
                </c:pt>
                <c:pt idx="8419">
                  <c:v>0.9333441337187941</c:v>
                </c:pt>
                <c:pt idx="8420">
                  <c:v>1.0566323995195999</c:v>
                </c:pt>
                <c:pt idx="8421">
                  <c:v>0.88813424140922326</c:v>
                </c:pt>
                <c:pt idx="8422">
                  <c:v>0.97751174903447524</c:v>
                </c:pt>
                <c:pt idx="8423">
                  <c:v>0.88106544158902789</c:v>
                </c:pt>
                <c:pt idx="8424">
                  <c:v>1.0034945129983752</c:v>
                </c:pt>
                <c:pt idx="8425">
                  <c:v>1.1168798811218441</c:v>
                </c:pt>
                <c:pt idx="8426">
                  <c:v>0.84524164405481583</c:v>
                </c:pt>
                <c:pt idx="8427">
                  <c:v>1.312026261648362</c:v>
                </c:pt>
                <c:pt idx="8428">
                  <c:v>1.0641881558513777</c:v>
                </c:pt>
                <c:pt idx="8429">
                  <c:v>1.0149286732796454</c:v>
                </c:pt>
                <c:pt idx="8430">
                  <c:v>0.87307585488850314</c:v>
                </c:pt>
                <c:pt idx="8431">
                  <c:v>1.0115330702550438</c:v>
                </c:pt>
                <c:pt idx="8432">
                  <c:v>0.96711681053103371</c:v>
                </c:pt>
                <c:pt idx="8433">
                  <c:v>0.94026724819875751</c:v>
                </c:pt>
                <c:pt idx="8434">
                  <c:v>1.0010976090276718</c:v>
                </c:pt>
                <c:pt idx="8435">
                  <c:v>0.88051537794501356</c:v>
                </c:pt>
                <c:pt idx="8436">
                  <c:v>0.977544177409302</c:v>
                </c:pt>
                <c:pt idx="8437">
                  <c:v>0.97673157357415374</c:v>
                </c:pt>
                <c:pt idx="8438">
                  <c:v>0.99427397425274211</c:v>
                </c:pt>
                <c:pt idx="8439">
                  <c:v>0.9331922851659501</c:v>
                </c:pt>
                <c:pt idx="8440">
                  <c:v>0.96826494025006959</c:v>
                </c:pt>
                <c:pt idx="8441">
                  <c:v>0.90338768645314493</c:v>
                </c:pt>
                <c:pt idx="8442">
                  <c:v>0.76535531841920201</c:v>
                </c:pt>
                <c:pt idx="8443">
                  <c:v>0.95792741341242493</c:v>
                </c:pt>
                <c:pt idx="8444">
                  <c:v>0.91002984939539056</c:v>
                </c:pt>
                <c:pt idx="8445">
                  <c:v>0.91465961222948866</c:v>
                </c:pt>
                <c:pt idx="8446">
                  <c:v>0.67967976002057484</c:v>
                </c:pt>
                <c:pt idx="8447">
                  <c:v>0.95597219115030041</c:v>
                </c:pt>
                <c:pt idx="8448">
                  <c:v>1.0102463761349598</c:v>
                </c:pt>
                <c:pt idx="8449">
                  <c:v>1.0288354801055508</c:v>
                </c:pt>
                <c:pt idx="8450">
                  <c:v>0.85649897077075132</c:v>
                </c:pt>
                <c:pt idx="8451">
                  <c:v>0.76786938240133062</c:v>
                </c:pt>
                <c:pt idx="8452">
                  <c:v>0.77010902396343983</c:v>
                </c:pt>
                <c:pt idx="8453">
                  <c:v>0.77810645686266278</c:v>
                </c:pt>
                <c:pt idx="8454">
                  <c:v>0.96979032752804506</c:v>
                </c:pt>
                <c:pt idx="8455">
                  <c:v>0.97403121339971799</c:v>
                </c:pt>
                <c:pt idx="8456">
                  <c:v>0.78853259704031653</c:v>
                </c:pt>
                <c:pt idx="8457">
                  <c:v>0.85177541861178085</c:v>
                </c:pt>
                <c:pt idx="8458">
                  <c:v>0.99687962409716824</c:v>
                </c:pt>
                <c:pt idx="8459">
                  <c:v>0.94738556133651997</c:v>
                </c:pt>
                <c:pt idx="8460">
                  <c:v>0.94191359760122517</c:v>
                </c:pt>
                <c:pt idx="8461">
                  <c:v>1.0705972194904678</c:v>
                </c:pt>
                <c:pt idx="8462">
                  <c:v>1.0771338109386719</c:v>
                </c:pt>
                <c:pt idx="8463">
                  <c:v>0.87502547555538512</c:v>
                </c:pt>
                <c:pt idx="8464">
                  <c:v>0.96663433220851269</c:v>
                </c:pt>
                <c:pt idx="8465">
                  <c:v>1.0116622149003878</c:v>
                </c:pt>
                <c:pt idx="8466">
                  <c:v>1.1002332239646826</c:v>
                </c:pt>
                <c:pt idx="8467">
                  <c:v>0.74021927852455383</c:v>
                </c:pt>
                <c:pt idx="8468">
                  <c:v>0.77853128950504369</c:v>
                </c:pt>
                <c:pt idx="8469">
                  <c:v>0.91529563565152772</c:v>
                </c:pt>
                <c:pt idx="8470">
                  <c:v>1.0002950344878181</c:v>
                </c:pt>
                <c:pt idx="8471">
                  <c:v>1.0806575747998972</c:v>
                </c:pt>
                <c:pt idx="8472">
                  <c:v>1.0062919582261172</c:v>
                </c:pt>
                <c:pt idx="8473">
                  <c:v>1.0376527214514137</c:v>
                </c:pt>
                <c:pt idx="8474">
                  <c:v>1.0826473228526341</c:v>
                </c:pt>
                <c:pt idx="8475">
                  <c:v>1.0885991537724604</c:v>
                </c:pt>
                <c:pt idx="8476">
                  <c:v>1.0938250424666598</c:v>
                </c:pt>
                <c:pt idx="8477">
                  <c:v>1.3443658565831929</c:v>
                </c:pt>
                <c:pt idx="8478">
                  <c:v>0.88813837304215126</c:v>
                </c:pt>
                <c:pt idx="8479">
                  <c:v>1.0850914089736239</c:v>
                </c:pt>
                <c:pt idx="8480">
                  <c:v>1.0341285979754498</c:v>
                </c:pt>
                <c:pt idx="8481">
                  <c:v>0.82703434921939312</c:v>
                </c:pt>
                <c:pt idx="8482">
                  <c:v>1.0638147750605838</c:v>
                </c:pt>
                <c:pt idx="8483">
                  <c:v>0.83415123998374463</c:v>
                </c:pt>
                <c:pt idx="8484">
                  <c:v>1.0551926561664873</c:v>
                </c:pt>
                <c:pt idx="8485">
                  <c:v>1.2674257430345397</c:v>
                </c:pt>
                <c:pt idx="8486">
                  <c:v>0.83548225338854465</c:v>
                </c:pt>
                <c:pt idx="8487">
                  <c:v>0.94957130630446163</c:v>
                </c:pt>
                <c:pt idx="8488">
                  <c:v>1.1642279353598721</c:v>
                </c:pt>
                <c:pt idx="8489">
                  <c:v>1.0625915276119473</c:v>
                </c:pt>
                <c:pt idx="8490">
                  <c:v>0.89160350659254162</c:v>
                </c:pt>
                <c:pt idx="8491">
                  <c:v>0.92090676218677969</c:v>
                </c:pt>
                <c:pt idx="8492">
                  <c:v>0.80450957858371164</c:v>
                </c:pt>
                <c:pt idx="8493">
                  <c:v>1.0304556295964102</c:v>
                </c:pt>
                <c:pt idx="8494">
                  <c:v>0.885541586711595</c:v>
                </c:pt>
                <c:pt idx="8495">
                  <c:v>1.0028348439106836</c:v>
                </c:pt>
                <c:pt idx="8496">
                  <c:v>1.0101258066718823</c:v>
                </c:pt>
                <c:pt idx="8497">
                  <c:v>0.87332922268036672</c:v>
                </c:pt>
                <c:pt idx="8498">
                  <c:v>1.0120967971682542</c:v>
                </c:pt>
                <c:pt idx="8499">
                  <c:v>0.86484553571325862</c:v>
                </c:pt>
                <c:pt idx="8500">
                  <c:v>0.96027852168309602</c:v>
                </c:pt>
                <c:pt idx="8501">
                  <c:v>1.0003843252248799</c:v>
                </c:pt>
                <c:pt idx="8502">
                  <c:v>1.0988562260111545</c:v>
                </c:pt>
                <c:pt idx="8503">
                  <c:v>1.0023688652456073</c:v>
                </c:pt>
                <c:pt idx="8504">
                  <c:v>0.92494107620802302</c:v>
                </c:pt>
                <c:pt idx="8505">
                  <c:v>0.90781280026670641</c:v>
                </c:pt>
                <c:pt idx="8506">
                  <c:v>0.926637026066228</c:v>
                </c:pt>
                <c:pt idx="8507">
                  <c:v>0.85373926662878052</c:v>
                </c:pt>
                <c:pt idx="8508">
                  <c:v>0.94505168429163433</c:v>
                </c:pt>
                <c:pt idx="8509">
                  <c:v>0.8853111707743414</c:v>
                </c:pt>
                <c:pt idx="8510">
                  <c:v>0.9012822310102705</c:v>
                </c:pt>
                <c:pt idx="8511">
                  <c:v>1.0063137581026258</c:v>
                </c:pt>
                <c:pt idx="8512">
                  <c:v>0.87396953949089673</c:v>
                </c:pt>
                <c:pt idx="8513">
                  <c:v>1.0686855505178503</c:v>
                </c:pt>
                <c:pt idx="8514">
                  <c:v>0.96370646636428858</c:v>
                </c:pt>
                <c:pt idx="8515">
                  <c:v>0.85148513878393206</c:v>
                </c:pt>
                <c:pt idx="8516">
                  <c:v>1.0602004362161501</c:v>
                </c:pt>
                <c:pt idx="8517">
                  <c:v>0.82196829523850734</c:v>
                </c:pt>
                <c:pt idx="8518">
                  <c:v>0.96208344104293597</c:v>
                </c:pt>
                <c:pt idx="8519">
                  <c:v>0.77060324472614961</c:v>
                </c:pt>
                <c:pt idx="8520">
                  <c:v>0.98598947139912163</c:v>
                </c:pt>
                <c:pt idx="8521">
                  <c:v>0.86278321337855046</c:v>
                </c:pt>
                <c:pt idx="8522">
                  <c:v>1.1082749745010507</c:v>
                </c:pt>
                <c:pt idx="8523">
                  <c:v>0.77520186714666361</c:v>
                </c:pt>
                <c:pt idx="8524">
                  <c:v>1.2033886491673298</c:v>
                </c:pt>
                <c:pt idx="8525">
                  <c:v>0.72630560285768864</c:v>
                </c:pt>
                <c:pt idx="8526">
                  <c:v>1.1164254301099255</c:v>
                </c:pt>
                <c:pt idx="8527">
                  <c:v>0.96921805432977792</c:v>
                </c:pt>
                <c:pt idx="8528">
                  <c:v>1.0449296264751535</c:v>
                </c:pt>
                <c:pt idx="8529">
                  <c:v>0.86729998406385245</c:v>
                </c:pt>
                <c:pt idx="8530">
                  <c:v>1.1226377341736351</c:v>
                </c:pt>
                <c:pt idx="8531">
                  <c:v>0.90111364242323044</c:v>
                </c:pt>
                <c:pt idx="8532">
                  <c:v>0.77928453629535765</c:v>
                </c:pt>
                <c:pt idx="8533">
                  <c:v>0.96499091470556764</c:v>
                </c:pt>
                <c:pt idx="8534">
                  <c:v>0.89690674791673031</c:v>
                </c:pt>
                <c:pt idx="8535">
                  <c:v>0.99069430832386363</c:v>
                </c:pt>
                <c:pt idx="8536">
                  <c:v>0.84692759367233961</c:v>
                </c:pt>
                <c:pt idx="8537">
                  <c:v>0.87573576827502975</c:v>
                </c:pt>
                <c:pt idx="8538">
                  <c:v>0.9617731978000168</c:v>
                </c:pt>
                <c:pt idx="8539">
                  <c:v>0.89669161485777749</c:v>
                </c:pt>
                <c:pt idx="8540">
                  <c:v>1.1800787245595825</c:v>
                </c:pt>
                <c:pt idx="8541">
                  <c:v>1.1742213562234098</c:v>
                </c:pt>
                <c:pt idx="8542">
                  <c:v>1.0662192404824598</c:v>
                </c:pt>
                <c:pt idx="8543">
                  <c:v>1.1147438299245955</c:v>
                </c:pt>
                <c:pt idx="8544">
                  <c:v>0.88754300089613658</c:v>
                </c:pt>
                <c:pt idx="8545">
                  <c:v>0.95846347870660187</c:v>
                </c:pt>
                <c:pt idx="8546">
                  <c:v>1.1386408470878826</c:v>
                </c:pt>
                <c:pt idx="8547">
                  <c:v>0.92082507577411365</c:v>
                </c:pt>
                <c:pt idx="8548">
                  <c:v>0.80313902512952895</c:v>
                </c:pt>
                <c:pt idx="8549">
                  <c:v>1.2192660740272938</c:v>
                </c:pt>
                <c:pt idx="8550">
                  <c:v>0.84668250957527991</c:v>
                </c:pt>
                <c:pt idx="8551">
                  <c:v>0.7641591382795927</c:v>
                </c:pt>
                <c:pt idx="8552">
                  <c:v>0.9846623295183411</c:v>
                </c:pt>
                <c:pt idx="8553">
                  <c:v>0.91219777363291843</c:v>
                </c:pt>
                <c:pt idx="8554">
                  <c:v>0.75750779626923892</c:v>
                </c:pt>
                <c:pt idx="8555">
                  <c:v>0.98501309295049044</c:v>
                </c:pt>
                <c:pt idx="8556">
                  <c:v>1.137283718671604</c:v>
                </c:pt>
                <c:pt idx="8557">
                  <c:v>0.96589939496874211</c:v>
                </c:pt>
                <c:pt idx="8558">
                  <c:v>0.90064946474514562</c:v>
                </c:pt>
                <c:pt idx="8559">
                  <c:v>1.0901549914733382</c:v>
                </c:pt>
                <c:pt idx="8560">
                  <c:v>0.92107544962999066</c:v>
                </c:pt>
                <c:pt idx="8561">
                  <c:v>1.04395358193568</c:v>
                </c:pt>
                <c:pt idx="8562">
                  <c:v>0.83971249258043179</c:v>
                </c:pt>
                <c:pt idx="8563">
                  <c:v>0.95353591166870011</c:v>
                </c:pt>
                <c:pt idx="8564">
                  <c:v>0.87812691239143414</c:v>
                </c:pt>
                <c:pt idx="8565">
                  <c:v>0.83955622403938712</c:v>
                </c:pt>
                <c:pt idx="8566">
                  <c:v>0.95175674344855365</c:v>
                </c:pt>
                <c:pt idx="8567">
                  <c:v>0.97050364765328234</c:v>
                </c:pt>
                <c:pt idx="8568">
                  <c:v>1.0029082820230844</c:v>
                </c:pt>
                <c:pt idx="8569">
                  <c:v>0.85625576246125801</c:v>
                </c:pt>
                <c:pt idx="8570">
                  <c:v>0.87638696765354962</c:v>
                </c:pt>
                <c:pt idx="8571">
                  <c:v>0.86593062484309491</c:v>
                </c:pt>
                <c:pt idx="8572">
                  <c:v>0.88943670459695945</c:v>
                </c:pt>
                <c:pt idx="8573">
                  <c:v>0.8634574592776445</c:v>
                </c:pt>
                <c:pt idx="8574">
                  <c:v>0.94668949871966568</c:v>
                </c:pt>
                <c:pt idx="8575">
                  <c:v>0.94607667539655305</c:v>
                </c:pt>
                <c:pt idx="8576">
                  <c:v>0.98859992356195558</c:v>
                </c:pt>
                <c:pt idx="8577">
                  <c:v>0.88658623676945758</c:v>
                </c:pt>
                <c:pt idx="8578">
                  <c:v>1.0480524625507301</c:v>
                </c:pt>
                <c:pt idx="8579">
                  <c:v>0.81726705579984649</c:v>
                </c:pt>
                <c:pt idx="8580">
                  <c:v>0.87229661181468165</c:v>
                </c:pt>
                <c:pt idx="8581">
                  <c:v>0.87932137302619584</c:v>
                </c:pt>
                <c:pt idx="8582">
                  <c:v>0.93010536067565153</c:v>
                </c:pt>
                <c:pt idx="8583">
                  <c:v>0.98697007774801104</c:v>
                </c:pt>
                <c:pt idx="8584">
                  <c:v>1.0344766724705718</c:v>
                </c:pt>
                <c:pt idx="8585">
                  <c:v>0.926324237166822</c:v>
                </c:pt>
                <c:pt idx="8586">
                  <c:v>0.81762840715259677</c:v>
                </c:pt>
                <c:pt idx="8587">
                  <c:v>1.1230045943543439</c:v>
                </c:pt>
                <c:pt idx="8588">
                  <c:v>1.0144776924683099</c:v>
                </c:pt>
                <c:pt idx="8589">
                  <c:v>1.0327489488170321</c:v>
                </c:pt>
                <c:pt idx="8590">
                  <c:v>1.2251520688386481</c:v>
                </c:pt>
                <c:pt idx="8591">
                  <c:v>0.99310857480865056</c:v>
                </c:pt>
                <c:pt idx="8592">
                  <c:v>1.1140432918311081</c:v>
                </c:pt>
                <c:pt idx="8593">
                  <c:v>0.99960674655526249</c:v>
                </c:pt>
                <c:pt idx="8594">
                  <c:v>0.92871145004169264</c:v>
                </c:pt>
                <c:pt idx="8595">
                  <c:v>1.0094144535655154</c:v>
                </c:pt>
                <c:pt idx="8596">
                  <c:v>1.254239836282206</c:v>
                </c:pt>
                <c:pt idx="8597">
                  <c:v>0.83605268548878364</c:v>
                </c:pt>
                <c:pt idx="8598">
                  <c:v>0.92881049995337595</c:v>
                </c:pt>
                <c:pt idx="8599">
                  <c:v>0.83936071007998414</c:v>
                </c:pt>
                <c:pt idx="8600">
                  <c:v>0.99037247005364559</c:v>
                </c:pt>
                <c:pt idx="8601">
                  <c:v>0.74415643874089765</c:v>
                </c:pt>
                <c:pt idx="8602">
                  <c:v>1.0339701448469369</c:v>
                </c:pt>
                <c:pt idx="8603">
                  <c:v>1.0911083295901629</c:v>
                </c:pt>
                <c:pt idx="8604">
                  <c:v>0.95614159352441086</c:v>
                </c:pt>
                <c:pt idx="8605">
                  <c:v>0.74722748417658869</c:v>
                </c:pt>
                <c:pt idx="8606">
                  <c:v>0.99558820683337823</c:v>
                </c:pt>
                <c:pt idx="8607">
                  <c:v>0.84715194763353985</c:v>
                </c:pt>
                <c:pt idx="8608">
                  <c:v>0.76691728777241852</c:v>
                </c:pt>
                <c:pt idx="8609">
                  <c:v>1.0765520205227999</c:v>
                </c:pt>
                <c:pt idx="8610">
                  <c:v>1.02231949940221</c:v>
                </c:pt>
                <c:pt idx="8611">
                  <c:v>0.8673919854899157</c:v>
                </c:pt>
                <c:pt idx="8612">
                  <c:v>1.065087181654444</c:v>
                </c:pt>
                <c:pt idx="8613">
                  <c:v>0.94500021019938085</c:v>
                </c:pt>
                <c:pt idx="8614">
                  <c:v>0.87226718385428159</c:v>
                </c:pt>
                <c:pt idx="8615">
                  <c:v>0.98236894890072735</c:v>
                </c:pt>
                <c:pt idx="8616">
                  <c:v>0.94613368055520586</c:v>
                </c:pt>
                <c:pt idx="8617">
                  <c:v>1.1136515065021528</c:v>
                </c:pt>
                <c:pt idx="8618">
                  <c:v>1.0830784668211024</c:v>
                </c:pt>
                <c:pt idx="8619">
                  <c:v>0.97641454689377771</c:v>
                </c:pt>
                <c:pt idx="8620">
                  <c:v>0.71678058970781156</c:v>
                </c:pt>
                <c:pt idx="8621">
                  <c:v>0.95362909531258233</c:v>
                </c:pt>
                <c:pt idx="8622">
                  <c:v>0.89668507411941289</c:v>
                </c:pt>
                <c:pt idx="8623">
                  <c:v>0.83272099962462665</c:v>
                </c:pt>
                <c:pt idx="8624">
                  <c:v>0.8649094782027813</c:v>
                </c:pt>
                <c:pt idx="8625">
                  <c:v>0.80144213857346425</c:v>
                </c:pt>
                <c:pt idx="8626">
                  <c:v>1.0291599933240732</c:v>
                </c:pt>
                <c:pt idx="8627">
                  <c:v>0.92694071302315595</c:v>
                </c:pt>
                <c:pt idx="8628">
                  <c:v>0.88132093515889365</c:v>
                </c:pt>
                <c:pt idx="8629">
                  <c:v>0.94325800896578971</c:v>
                </c:pt>
                <c:pt idx="8630">
                  <c:v>0.87513524186139879</c:v>
                </c:pt>
                <c:pt idx="8631">
                  <c:v>1.0148048879666558</c:v>
                </c:pt>
                <c:pt idx="8632">
                  <c:v>0.96025147347904694</c:v>
                </c:pt>
                <c:pt idx="8633">
                  <c:v>0.77425077437493262</c:v>
                </c:pt>
                <c:pt idx="8634">
                  <c:v>0.89422638011107647</c:v>
                </c:pt>
                <c:pt idx="8635">
                  <c:v>0.96442395611925391</c:v>
                </c:pt>
                <c:pt idx="8636">
                  <c:v>1.1053399075693038</c:v>
                </c:pt>
                <c:pt idx="8637">
                  <c:v>0.98320116153761783</c:v>
                </c:pt>
                <c:pt idx="8638">
                  <c:v>1.034757231992246</c:v>
                </c:pt>
                <c:pt idx="8639">
                  <c:v>0.90224363247261463</c:v>
                </c:pt>
                <c:pt idx="8640">
                  <c:v>1.0977609278498746</c:v>
                </c:pt>
                <c:pt idx="8641">
                  <c:v>0.7487861074425588</c:v>
                </c:pt>
                <c:pt idx="8642">
                  <c:v>0.92641499174262087</c:v>
                </c:pt>
                <c:pt idx="8643">
                  <c:v>0.98607569463706513</c:v>
                </c:pt>
                <c:pt idx="8644">
                  <c:v>1.1352975878194778</c:v>
                </c:pt>
                <c:pt idx="8645">
                  <c:v>0.91995712788425466</c:v>
                </c:pt>
                <c:pt idx="8646">
                  <c:v>0.95429041024373384</c:v>
                </c:pt>
                <c:pt idx="8647">
                  <c:v>0.86574198950285364</c:v>
                </c:pt>
                <c:pt idx="8648">
                  <c:v>0.81165804680355091</c:v>
                </c:pt>
                <c:pt idx="8649">
                  <c:v>1.0611531994227941</c:v>
                </c:pt>
                <c:pt idx="8650">
                  <c:v>0.97295335516819836</c:v>
                </c:pt>
                <c:pt idx="8651">
                  <c:v>0.87985502157442486</c:v>
                </c:pt>
                <c:pt idx="8652">
                  <c:v>0.89914466614965161</c:v>
                </c:pt>
                <c:pt idx="8653">
                  <c:v>0.92361570213451039</c:v>
                </c:pt>
                <c:pt idx="8654">
                  <c:v>1.17900552756444</c:v>
                </c:pt>
                <c:pt idx="8655">
                  <c:v>0.8901421683897105</c:v>
                </c:pt>
                <c:pt idx="8656">
                  <c:v>0.75739815522243092</c:v>
                </c:pt>
                <c:pt idx="8657">
                  <c:v>0.83539007721395975</c:v>
                </c:pt>
                <c:pt idx="8658">
                  <c:v>0.9572910440117226</c:v>
                </c:pt>
                <c:pt idx="8659">
                  <c:v>1.1480888116983907</c:v>
                </c:pt>
                <c:pt idx="8660">
                  <c:v>0.91617734175215038</c:v>
                </c:pt>
                <c:pt idx="8661">
                  <c:v>0.82547790271915078</c:v>
                </c:pt>
                <c:pt idx="8662">
                  <c:v>0.79131406239421853</c:v>
                </c:pt>
                <c:pt idx="8663">
                  <c:v>0.94048224488320686</c:v>
                </c:pt>
                <c:pt idx="8664">
                  <c:v>0.86544684824033824</c:v>
                </c:pt>
                <c:pt idx="8665">
                  <c:v>0.72867622010917299</c:v>
                </c:pt>
                <c:pt idx="8666">
                  <c:v>0.83768195069835016</c:v>
                </c:pt>
                <c:pt idx="8667">
                  <c:v>0.63780466320369755</c:v>
                </c:pt>
                <c:pt idx="8668">
                  <c:v>0.83096810889405459</c:v>
                </c:pt>
                <c:pt idx="8669">
                  <c:v>0.9038447104934052</c:v>
                </c:pt>
                <c:pt idx="8670">
                  <c:v>0.99915307954314769</c:v>
                </c:pt>
                <c:pt idx="8671">
                  <c:v>0.89011972323875177</c:v>
                </c:pt>
                <c:pt idx="8672">
                  <c:v>1.0450931846092197</c:v>
                </c:pt>
                <c:pt idx="8673">
                  <c:v>0.79597512064770082</c:v>
                </c:pt>
                <c:pt idx="8674">
                  <c:v>0.92797461742596166</c:v>
                </c:pt>
                <c:pt idx="8675">
                  <c:v>0.96866169571248062</c:v>
                </c:pt>
                <c:pt idx="8676">
                  <c:v>0.81141375560048412</c:v>
                </c:pt>
                <c:pt idx="8677">
                  <c:v>1.0892460190786839</c:v>
                </c:pt>
                <c:pt idx="8678">
                  <c:v>1.1230286336845958</c:v>
                </c:pt>
                <c:pt idx="8679">
                  <c:v>1.0893507602084453</c:v>
                </c:pt>
                <c:pt idx="8680">
                  <c:v>0.97985717017010565</c:v>
                </c:pt>
                <c:pt idx="8681">
                  <c:v>0.84991791865030875</c:v>
                </c:pt>
                <c:pt idx="8682">
                  <c:v>0.71214425495241873</c:v>
                </c:pt>
                <c:pt idx="8683">
                  <c:v>0.96828669694134739</c:v>
                </c:pt>
                <c:pt idx="8684">
                  <c:v>0.76995010826795507</c:v>
                </c:pt>
                <c:pt idx="8685">
                  <c:v>0.62095542127068504</c:v>
                </c:pt>
                <c:pt idx="8686">
                  <c:v>1.0369925414673911</c:v>
                </c:pt>
                <c:pt idx="8687">
                  <c:v>0.96618856212752002</c:v>
                </c:pt>
                <c:pt idx="8688">
                  <c:v>1.0159514288263061</c:v>
                </c:pt>
                <c:pt idx="8689">
                  <c:v>0.9076070115974586</c:v>
                </c:pt>
                <c:pt idx="8690">
                  <c:v>0.831327980045246</c:v>
                </c:pt>
                <c:pt idx="8691">
                  <c:v>0.92543577164424551</c:v>
                </c:pt>
                <c:pt idx="8692">
                  <c:v>0.82738001609406164</c:v>
                </c:pt>
                <c:pt idx="8693">
                  <c:v>0.93506491142300163</c:v>
                </c:pt>
                <c:pt idx="8694">
                  <c:v>0.68101153725036834</c:v>
                </c:pt>
                <c:pt idx="8695">
                  <c:v>1.0156252511308446</c:v>
                </c:pt>
                <c:pt idx="8696">
                  <c:v>0.88964246430369565</c:v>
                </c:pt>
                <c:pt idx="8697">
                  <c:v>0.87413787833105061</c:v>
                </c:pt>
                <c:pt idx="8698">
                  <c:v>0.8983032810582533</c:v>
                </c:pt>
                <c:pt idx="8699">
                  <c:v>0.93725771570392158</c:v>
                </c:pt>
                <c:pt idx="8700">
                  <c:v>0.85269603462561361</c:v>
                </c:pt>
                <c:pt idx="8701">
                  <c:v>0.79601807530167001</c:v>
                </c:pt>
                <c:pt idx="8702">
                  <c:v>1.005718886580268</c:v>
                </c:pt>
                <c:pt idx="8703">
                  <c:v>0.89526055604922128</c:v>
                </c:pt>
                <c:pt idx="8704">
                  <c:v>0.88635663678473131</c:v>
                </c:pt>
                <c:pt idx="8705">
                  <c:v>0.87493459621204561</c:v>
                </c:pt>
                <c:pt idx="8706">
                  <c:v>0.90661011160501614</c:v>
                </c:pt>
                <c:pt idx="8707">
                  <c:v>0.8147722417000185</c:v>
                </c:pt>
                <c:pt idx="8708">
                  <c:v>0.71056826437343834</c:v>
                </c:pt>
                <c:pt idx="8709">
                  <c:v>0.75478826886934269</c:v>
                </c:pt>
                <c:pt idx="8710">
                  <c:v>0.88935630958183831</c:v>
                </c:pt>
                <c:pt idx="8711">
                  <c:v>1.0645357412494598</c:v>
                </c:pt>
                <c:pt idx="8712">
                  <c:v>0.9171056360985439</c:v>
                </c:pt>
                <c:pt idx="8713">
                  <c:v>0.7776670919701526</c:v>
                </c:pt>
                <c:pt idx="8714">
                  <c:v>0.86585472142400965</c:v>
                </c:pt>
                <c:pt idx="8715">
                  <c:v>0.99291197408931553</c:v>
                </c:pt>
                <c:pt idx="8716">
                  <c:v>1.0416252668018526</c:v>
                </c:pt>
                <c:pt idx="8717">
                  <c:v>0.9037582029945892</c:v>
                </c:pt>
                <c:pt idx="8718">
                  <c:v>0.88455779131592505</c:v>
                </c:pt>
                <c:pt idx="8719">
                  <c:v>0.90558658963574146</c:v>
                </c:pt>
                <c:pt idx="8720">
                  <c:v>0.86889544068038682</c:v>
                </c:pt>
                <c:pt idx="8721">
                  <c:v>0.87885681411306193</c:v>
                </c:pt>
                <c:pt idx="8722">
                  <c:v>0.92921814039188166</c:v>
                </c:pt>
                <c:pt idx="8723">
                  <c:v>0.76295606826386964</c:v>
                </c:pt>
                <c:pt idx="8724">
                  <c:v>1.0531801027609571</c:v>
                </c:pt>
                <c:pt idx="8725">
                  <c:v>0.96108374310873712</c:v>
                </c:pt>
                <c:pt idx="8726">
                  <c:v>0.78340337950670658</c:v>
                </c:pt>
                <c:pt idx="8727">
                  <c:v>0.66843482047250058</c:v>
                </c:pt>
                <c:pt idx="8728">
                  <c:v>0.82942832548141066</c:v>
                </c:pt>
                <c:pt idx="8729">
                  <c:v>1.0930397852758198</c:v>
                </c:pt>
                <c:pt idx="8730">
                  <c:v>0.92027959994078845</c:v>
                </c:pt>
                <c:pt idx="8731">
                  <c:v>0.82736669951197728</c:v>
                </c:pt>
                <c:pt idx="8732">
                  <c:v>0.90522372414902896</c:v>
                </c:pt>
                <c:pt idx="8733">
                  <c:v>0.98142055433708753</c:v>
                </c:pt>
                <c:pt idx="8734">
                  <c:v>0.88199950157946561</c:v>
                </c:pt>
                <c:pt idx="8735">
                  <c:v>0.68573691305318418</c:v>
                </c:pt>
                <c:pt idx="8736">
                  <c:v>0.93356546485406156</c:v>
                </c:pt>
                <c:pt idx="8737">
                  <c:v>1.0288668445749978</c:v>
                </c:pt>
                <c:pt idx="8738">
                  <c:v>1.0328388773297037</c:v>
                </c:pt>
                <c:pt idx="8739">
                  <c:v>0.86185222472103951</c:v>
                </c:pt>
                <c:pt idx="8740">
                  <c:v>0.96239646641428844</c:v>
                </c:pt>
                <c:pt idx="8741">
                  <c:v>0.73504553794994965</c:v>
                </c:pt>
                <c:pt idx="8742">
                  <c:v>0.98828973184542457</c:v>
                </c:pt>
                <c:pt idx="8743">
                  <c:v>0.72871000039827893</c:v>
                </c:pt>
                <c:pt idx="8744">
                  <c:v>0.74745094077503249</c:v>
                </c:pt>
                <c:pt idx="8745">
                  <c:v>0.93368869802888188</c:v>
                </c:pt>
                <c:pt idx="8746">
                  <c:v>0.94626719611691956</c:v>
                </c:pt>
                <c:pt idx="8747">
                  <c:v>0.82908884596485943</c:v>
                </c:pt>
                <c:pt idx="8748">
                  <c:v>0.85525536730354468</c:v>
                </c:pt>
                <c:pt idx="8749">
                  <c:v>0.74309623392644764</c:v>
                </c:pt>
                <c:pt idx="8750">
                  <c:v>0.88861987644051443</c:v>
                </c:pt>
                <c:pt idx="8751">
                  <c:v>0.68388066098669187</c:v>
                </c:pt>
                <c:pt idx="8752">
                  <c:v>0.90941763576174106</c:v>
                </c:pt>
                <c:pt idx="8753">
                  <c:v>0.87312578632865789</c:v>
                </c:pt>
                <c:pt idx="8754">
                  <c:v>0.81152904123589964</c:v>
                </c:pt>
                <c:pt idx="8755">
                  <c:v>0.8639677421501446</c:v>
                </c:pt>
                <c:pt idx="8756">
                  <c:v>0.8948243610483233</c:v>
                </c:pt>
                <c:pt idx="8757">
                  <c:v>0.77085241196740262</c:v>
                </c:pt>
                <c:pt idx="8758">
                  <c:v>0.90829253286410061</c:v>
                </c:pt>
                <c:pt idx="8759">
                  <c:v>0.74550754110914819</c:v>
                </c:pt>
                <c:pt idx="8760">
                  <c:v>1.0191203624086898</c:v>
                </c:pt>
                <c:pt idx="8761">
                  <c:v>0.78279354389285849</c:v>
                </c:pt>
                <c:pt idx="8762">
                  <c:v>0.75486770383739898</c:v>
                </c:pt>
                <c:pt idx="8763">
                  <c:v>0.98317213473161547</c:v>
                </c:pt>
                <c:pt idx="8764">
                  <c:v>0.89489831416910803</c:v>
                </c:pt>
                <c:pt idx="8765">
                  <c:v>0.86912695099366388</c:v>
                </c:pt>
                <c:pt idx="8766">
                  <c:v>0.79002565838040983</c:v>
                </c:pt>
                <c:pt idx="8767">
                  <c:v>0.85217075696996314</c:v>
                </c:pt>
                <c:pt idx="8768">
                  <c:v>0.66867298418523402</c:v>
                </c:pt>
                <c:pt idx="8769">
                  <c:v>0.84231057967958689</c:v>
                </c:pt>
                <c:pt idx="8770">
                  <c:v>0.95320832532722932</c:v>
                </c:pt>
                <c:pt idx="8771">
                  <c:v>0.82235842734650411</c:v>
                </c:pt>
                <c:pt idx="8772">
                  <c:v>0.70999929482269364</c:v>
                </c:pt>
                <c:pt idx="8773">
                  <c:v>0.91836050508373956</c:v>
                </c:pt>
                <c:pt idx="8774">
                  <c:v>0.88098217724852912</c:v>
                </c:pt>
                <c:pt idx="8775">
                  <c:v>0.99212569276899565</c:v>
                </c:pt>
                <c:pt idx="8776">
                  <c:v>0.85664535866473379</c:v>
                </c:pt>
                <c:pt idx="8777">
                  <c:v>0.85138969969226652</c:v>
                </c:pt>
                <c:pt idx="8778">
                  <c:v>0.77552702922699879</c:v>
                </c:pt>
                <c:pt idx="8779">
                  <c:v>0.88538663890588221</c:v>
                </c:pt>
                <c:pt idx="8780">
                  <c:v>0.78822171682025988</c:v>
                </c:pt>
                <c:pt idx="8781">
                  <c:v>0.83151420180189517</c:v>
                </c:pt>
                <c:pt idx="8782">
                  <c:v>0.875732759882353</c:v>
                </c:pt>
                <c:pt idx="8783">
                  <c:v>0.9032138506442946</c:v>
                </c:pt>
                <c:pt idx="8784">
                  <c:v>0.66715168220256671</c:v>
                </c:pt>
                <c:pt idx="8785">
                  <c:v>0.73656335888881097</c:v>
                </c:pt>
                <c:pt idx="8786">
                  <c:v>0.85692286959336361</c:v>
                </c:pt>
                <c:pt idx="8787">
                  <c:v>0.88008833413996346</c:v>
                </c:pt>
                <c:pt idx="8788">
                  <c:v>0.88895224627455005</c:v>
                </c:pt>
                <c:pt idx="8789">
                  <c:v>0.8054146470046285</c:v>
                </c:pt>
                <c:pt idx="8790">
                  <c:v>0.79396449326845275</c:v>
                </c:pt>
                <c:pt idx="8791">
                  <c:v>0.94864796756195369</c:v>
                </c:pt>
                <c:pt idx="8792">
                  <c:v>1.1124426219467043</c:v>
                </c:pt>
                <c:pt idx="8793">
                  <c:v>0.92496018614388764</c:v>
                </c:pt>
                <c:pt idx="8794">
                  <c:v>0.87059243070239245</c:v>
                </c:pt>
                <c:pt idx="8795">
                  <c:v>1.0492113342273355</c:v>
                </c:pt>
                <c:pt idx="8796">
                  <c:v>0.88131974225215037</c:v>
                </c:pt>
                <c:pt idx="8797">
                  <c:v>0.86308180388489508</c:v>
                </c:pt>
                <c:pt idx="8798">
                  <c:v>0.77194761236560705</c:v>
                </c:pt>
                <c:pt idx="8799">
                  <c:v>0.95265328651074765</c:v>
                </c:pt>
                <c:pt idx="8800">
                  <c:v>0.84799644508222949</c:v>
                </c:pt>
                <c:pt idx="8801">
                  <c:v>0.97762116825238465</c:v>
                </c:pt>
                <c:pt idx="8802">
                  <c:v>0.82354399366390463</c:v>
                </c:pt>
                <c:pt idx="8803">
                  <c:v>0.99312723608697384</c:v>
                </c:pt>
                <c:pt idx="8804">
                  <c:v>0.97163626608410414</c:v>
                </c:pt>
                <c:pt idx="8805">
                  <c:v>0.77649589591530865</c:v>
                </c:pt>
                <c:pt idx="8806">
                  <c:v>0.84355531169409104</c:v>
                </c:pt>
                <c:pt idx="8807">
                  <c:v>0.95879797925940202</c:v>
                </c:pt>
                <c:pt idx="8808">
                  <c:v>0.98458259524369329</c:v>
                </c:pt>
                <c:pt idx="8809">
                  <c:v>0.86162241211640334</c:v>
                </c:pt>
                <c:pt idx="8810">
                  <c:v>1.14162244634105</c:v>
                </c:pt>
                <c:pt idx="8811">
                  <c:v>1.037592271036742</c:v>
                </c:pt>
                <c:pt idx="8812">
                  <c:v>0.81463464089620652</c:v>
                </c:pt>
                <c:pt idx="8813">
                  <c:v>0.93310081726928573</c:v>
                </c:pt>
                <c:pt idx="8814">
                  <c:v>0.9076356845634298</c:v>
                </c:pt>
                <c:pt idx="8815">
                  <c:v>0.87123998409285419</c:v>
                </c:pt>
                <c:pt idx="8816">
                  <c:v>0.64608550700037792</c:v>
                </c:pt>
                <c:pt idx="8817">
                  <c:v>1.0613236340366579</c:v>
                </c:pt>
                <c:pt idx="8818">
                  <c:v>0.8235181221482335</c:v>
                </c:pt>
                <c:pt idx="8819">
                  <c:v>1.0466231242569037</c:v>
                </c:pt>
                <c:pt idx="8820">
                  <c:v>0.93232504606690525</c:v>
                </c:pt>
                <c:pt idx="8821">
                  <c:v>0.92978201532589089</c:v>
                </c:pt>
                <c:pt idx="8822">
                  <c:v>0.94289177173699745</c:v>
                </c:pt>
                <c:pt idx="8823">
                  <c:v>0.84175683403404489</c:v>
                </c:pt>
                <c:pt idx="8824">
                  <c:v>1.0831562761015341</c:v>
                </c:pt>
                <c:pt idx="8825">
                  <c:v>0.95348862904290776</c:v>
                </c:pt>
                <c:pt idx="8826">
                  <c:v>0.85694694000619764</c:v>
                </c:pt>
                <c:pt idx="8827">
                  <c:v>1.0066965228718141</c:v>
                </c:pt>
                <c:pt idx="8828">
                  <c:v>0.81518470090370898</c:v>
                </c:pt>
                <c:pt idx="8829">
                  <c:v>0.98903355173385221</c:v>
                </c:pt>
                <c:pt idx="8830">
                  <c:v>0.8424518972277637</c:v>
                </c:pt>
                <c:pt idx="8831">
                  <c:v>0.82145442487893749</c:v>
                </c:pt>
                <c:pt idx="8832">
                  <c:v>0.95100278923957082</c:v>
                </c:pt>
                <c:pt idx="8833">
                  <c:v>0.6900337507408405</c:v>
                </c:pt>
                <c:pt idx="8834">
                  <c:v>0.92426518215279529</c:v>
                </c:pt>
                <c:pt idx="8835">
                  <c:v>0.85708949683963864</c:v>
                </c:pt>
                <c:pt idx="8836">
                  <c:v>0.75770651385696208</c:v>
                </c:pt>
                <c:pt idx="8837">
                  <c:v>0.97922037207473678</c:v>
                </c:pt>
                <c:pt idx="8838">
                  <c:v>0.92444917075120936</c:v>
                </c:pt>
                <c:pt idx="8839">
                  <c:v>0.69578955790733754</c:v>
                </c:pt>
                <c:pt idx="8840">
                  <c:v>0.77715516440636934</c:v>
                </c:pt>
                <c:pt idx="8841">
                  <c:v>0.94348266754584786</c:v>
                </c:pt>
                <c:pt idx="8842">
                  <c:v>0.92971087570006206</c:v>
                </c:pt>
                <c:pt idx="8843">
                  <c:v>0.90094230270993358</c:v>
                </c:pt>
                <c:pt idx="8844">
                  <c:v>0.90932838882931333</c:v>
                </c:pt>
                <c:pt idx="8845">
                  <c:v>0.88562789056655622</c:v>
                </c:pt>
                <c:pt idx="8846">
                  <c:v>0.82851283748032789</c:v>
                </c:pt>
                <c:pt idx="8847">
                  <c:v>0.88024786307143654</c:v>
                </c:pt>
                <c:pt idx="8848">
                  <c:v>1.3988899880497681</c:v>
                </c:pt>
                <c:pt idx="8849">
                  <c:v>0.9364113432018415</c:v>
                </c:pt>
                <c:pt idx="8850">
                  <c:v>0.87282957377838788</c:v>
                </c:pt>
                <c:pt idx="8851">
                  <c:v>0.77480661783861893</c:v>
                </c:pt>
                <c:pt idx="8852">
                  <c:v>0.82313940346922165</c:v>
                </c:pt>
                <c:pt idx="8853">
                  <c:v>0.75922692490277388</c:v>
                </c:pt>
                <c:pt idx="8854">
                  <c:v>0.81655954816399068</c:v>
                </c:pt>
                <c:pt idx="8855">
                  <c:v>0.97033506713421769</c:v>
                </c:pt>
                <c:pt idx="8856">
                  <c:v>0.84208708211690653</c:v>
                </c:pt>
                <c:pt idx="8857">
                  <c:v>0.83513324378984699</c:v>
                </c:pt>
                <c:pt idx="8858">
                  <c:v>0.73044647074078461</c:v>
                </c:pt>
                <c:pt idx="8859">
                  <c:v>0.838981900964757</c:v>
                </c:pt>
                <c:pt idx="8860">
                  <c:v>0.95680434551687465</c:v>
                </c:pt>
                <c:pt idx="8861">
                  <c:v>0.7432628631091357</c:v>
                </c:pt>
                <c:pt idx="8862">
                  <c:v>0.791572774344109</c:v>
                </c:pt>
                <c:pt idx="8863">
                  <c:v>0.84985185605937974</c:v>
                </c:pt>
                <c:pt idx="8864">
                  <c:v>0.97637987800752202</c:v>
                </c:pt>
                <c:pt idx="8865">
                  <c:v>0.81051900693100543</c:v>
                </c:pt>
                <c:pt idx="8866">
                  <c:v>0.78553547990593486</c:v>
                </c:pt>
                <c:pt idx="8867">
                  <c:v>1.1020381328485187</c:v>
                </c:pt>
                <c:pt idx="8868">
                  <c:v>0.86134638150822151</c:v>
                </c:pt>
                <c:pt idx="8869">
                  <c:v>0.86718971443892201</c:v>
                </c:pt>
                <c:pt idx="8870">
                  <c:v>0.95159369487561429</c:v>
                </c:pt>
                <c:pt idx="8871">
                  <c:v>0.90055250273192722</c:v>
                </c:pt>
                <c:pt idx="8872">
                  <c:v>0.84837843295761894</c:v>
                </c:pt>
                <c:pt idx="8873">
                  <c:v>0.7844793942490027</c:v>
                </c:pt>
                <c:pt idx="8874">
                  <c:v>0.86911530741343113</c:v>
                </c:pt>
                <c:pt idx="8875">
                  <c:v>1.0209193542441788</c:v>
                </c:pt>
                <c:pt idx="8876">
                  <c:v>0.88170071338107858</c:v>
                </c:pt>
                <c:pt idx="8877">
                  <c:v>0.78995871141821961</c:v>
                </c:pt>
                <c:pt idx="8878">
                  <c:v>0.77203049771553911</c:v>
                </c:pt>
                <c:pt idx="8879">
                  <c:v>0.87901981330479195</c:v>
                </c:pt>
                <c:pt idx="8880">
                  <c:v>0.76411031553461661</c:v>
                </c:pt>
                <c:pt idx="8881">
                  <c:v>0.78467505517282365</c:v>
                </c:pt>
                <c:pt idx="8882">
                  <c:v>0.93274394905862634</c:v>
                </c:pt>
                <c:pt idx="8883">
                  <c:v>0.89209782189731546</c:v>
                </c:pt>
                <c:pt idx="8884">
                  <c:v>0.9154078558387575</c:v>
                </c:pt>
                <c:pt idx="8885">
                  <c:v>0.7650919482376316</c:v>
                </c:pt>
                <c:pt idx="8886">
                  <c:v>0.86882603753794163</c:v>
                </c:pt>
                <c:pt idx="8887">
                  <c:v>0.91720586316007835</c:v>
                </c:pt>
                <c:pt idx="8888">
                  <c:v>0.81316828756316462</c:v>
                </c:pt>
                <c:pt idx="8889">
                  <c:v>0.80273729109896386</c:v>
                </c:pt>
                <c:pt idx="8890">
                  <c:v>0.86615964026116765</c:v>
                </c:pt>
                <c:pt idx="8891">
                  <c:v>0.74947223939761387</c:v>
                </c:pt>
                <c:pt idx="8892">
                  <c:v>0.76969459524601613</c:v>
                </c:pt>
                <c:pt idx="8893">
                  <c:v>0.91658570025544328</c:v>
                </c:pt>
                <c:pt idx="8894">
                  <c:v>0.70748747109785659</c:v>
                </c:pt>
                <c:pt idx="8895">
                  <c:v>0.83171438232014061</c:v>
                </c:pt>
                <c:pt idx="8896">
                  <c:v>0.7130360358986747</c:v>
                </c:pt>
                <c:pt idx="8897">
                  <c:v>0.79370225008035045</c:v>
                </c:pt>
                <c:pt idx="8898">
                  <c:v>0.82733537200542495</c:v>
                </c:pt>
                <c:pt idx="8899">
                  <c:v>0.89153742031000949</c:v>
                </c:pt>
                <c:pt idx="8900">
                  <c:v>0.97454369639386595</c:v>
                </c:pt>
                <c:pt idx="8901">
                  <c:v>0.66746929911153074</c:v>
                </c:pt>
                <c:pt idx="8902">
                  <c:v>0.81659577133552363</c:v>
                </c:pt>
                <c:pt idx="8903">
                  <c:v>0.78810805322289001</c:v>
                </c:pt>
                <c:pt idx="8904">
                  <c:v>0.90214555890800463</c:v>
                </c:pt>
                <c:pt idx="8905">
                  <c:v>0.73640344252282874</c:v>
                </c:pt>
                <c:pt idx="8906">
                  <c:v>0.84482596262580834</c:v>
                </c:pt>
                <c:pt idx="8907">
                  <c:v>0.88102575024390073</c:v>
                </c:pt>
                <c:pt idx="8908">
                  <c:v>0.97443908049607764</c:v>
                </c:pt>
                <c:pt idx="8909">
                  <c:v>0.84526722818489963</c:v>
                </c:pt>
                <c:pt idx="8910">
                  <c:v>0.99745618838833261</c:v>
                </c:pt>
                <c:pt idx="8911">
                  <c:v>0.75379861889605382</c:v>
                </c:pt>
                <c:pt idx="8912">
                  <c:v>0.8602338007934156</c:v>
                </c:pt>
                <c:pt idx="8913">
                  <c:v>0.91496732268922343</c:v>
                </c:pt>
                <c:pt idx="8914">
                  <c:v>0.70457210635287404</c:v>
                </c:pt>
                <c:pt idx="8915">
                  <c:v>1.0142301585278928</c:v>
                </c:pt>
                <c:pt idx="8916">
                  <c:v>0.7795056802855107</c:v>
                </c:pt>
                <c:pt idx="8917">
                  <c:v>1.0353789122697497</c:v>
                </c:pt>
                <c:pt idx="8918">
                  <c:v>0.77491527168246765</c:v>
                </c:pt>
                <c:pt idx="8919">
                  <c:v>1.0206823374945202</c:v>
                </c:pt>
                <c:pt idx="8920">
                  <c:v>0.77093603684374379</c:v>
                </c:pt>
                <c:pt idx="8921">
                  <c:v>0.84250478490628977</c:v>
                </c:pt>
                <c:pt idx="8922">
                  <c:v>0.91191894943819962</c:v>
                </c:pt>
                <c:pt idx="8923">
                  <c:v>0.85059848893922496</c:v>
                </c:pt>
                <c:pt idx="8924">
                  <c:v>0.77353040368948256</c:v>
                </c:pt>
                <c:pt idx="8925">
                  <c:v>0.93646387747650861</c:v>
                </c:pt>
                <c:pt idx="8926">
                  <c:v>1.1407798463038981</c:v>
                </c:pt>
                <c:pt idx="8927">
                  <c:v>0.81926299208172548</c:v>
                </c:pt>
                <c:pt idx="8928">
                  <c:v>0.84824810762285363</c:v>
                </c:pt>
                <c:pt idx="8929">
                  <c:v>0.98815649423161656</c:v>
                </c:pt>
                <c:pt idx="8930">
                  <c:v>0.79720228824908512</c:v>
                </c:pt>
                <c:pt idx="8931">
                  <c:v>0.79288891675696016</c:v>
                </c:pt>
                <c:pt idx="8932">
                  <c:v>0.82997914647283688</c:v>
                </c:pt>
                <c:pt idx="8933">
                  <c:v>0.71209738228697661</c:v>
                </c:pt>
                <c:pt idx="8934">
                  <c:v>0.7804289195293056</c:v>
                </c:pt>
                <c:pt idx="8935">
                  <c:v>0.9311313308446435</c:v>
                </c:pt>
                <c:pt idx="8936">
                  <c:v>0.9594576079697511</c:v>
                </c:pt>
                <c:pt idx="8937">
                  <c:v>0.71051323440875791</c:v>
                </c:pt>
                <c:pt idx="8938">
                  <c:v>0.73892944682369643</c:v>
                </c:pt>
                <c:pt idx="8939">
                  <c:v>0.89367542905607589</c:v>
                </c:pt>
                <c:pt idx="8940">
                  <c:v>0.87071322870727907</c:v>
                </c:pt>
                <c:pt idx="8941">
                  <c:v>0.72960082227905843</c:v>
                </c:pt>
                <c:pt idx="8942">
                  <c:v>0.93323066210648065</c:v>
                </c:pt>
                <c:pt idx="8943">
                  <c:v>0.82496095357334664</c:v>
                </c:pt>
                <c:pt idx="8944">
                  <c:v>0.84057188963269502</c:v>
                </c:pt>
                <c:pt idx="8945">
                  <c:v>1.1848778148565378</c:v>
                </c:pt>
                <c:pt idx="8946">
                  <c:v>0.89309365364645465</c:v>
                </c:pt>
                <c:pt idx="8947">
                  <c:v>0.80731696452633428</c:v>
                </c:pt>
                <c:pt idx="8948">
                  <c:v>0.75897566071080536</c:v>
                </c:pt>
                <c:pt idx="8949">
                  <c:v>1.0193376411311634</c:v>
                </c:pt>
                <c:pt idx="8950">
                  <c:v>0.90454369768045961</c:v>
                </c:pt>
                <c:pt idx="8951">
                  <c:v>0.85575074211750435</c:v>
                </c:pt>
                <c:pt idx="8952">
                  <c:v>0.8101949994200589</c:v>
                </c:pt>
                <c:pt idx="8953">
                  <c:v>1.0370830920075138</c:v>
                </c:pt>
                <c:pt idx="8954">
                  <c:v>0.9548661737647105</c:v>
                </c:pt>
                <c:pt idx="8955">
                  <c:v>0.88182361800584264</c:v>
                </c:pt>
                <c:pt idx="8956">
                  <c:v>0.73282242151434385</c:v>
                </c:pt>
                <c:pt idx="8957">
                  <c:v>0.86830818444571523</c:v>
                </c:pt>
                <c:pt idx="8958">
                  <c:v>0.75194369817983908</c:v>
                </c:pt>
                <c:pt idx="8959">
                  <c:v>0.96521210536288349</c:v>
                </c:pt>
                <c:pt idx="8960">
                  <c:v>0.70320565262444334</c:v>
                </c:pt>
                <c:pt idx="8961">
                  <c:v>0.84286808090399834</c:v>
                </c:pt>
                <c:pt idx="8962">
                  <c:v>0.86956778946879443</c:v>
                </c:pt>
                <c:pt idx="8963">
                  <c:v>0.91906545660496664</c:v>
                </c:pt>
                <c:pt idx="8964">
                  <c:v>0.81640514079871551</c:v>
                </c:pt>
                <c:pt idx="8965">
                  <c:v>0.91466541260353273</c:v>
                </c:pt>
                <c:pt idx="8966">
                  <c:v>0.83002819469506561</c:v>
                </c:pt>
                <c:pt idx="8967">
                  <c:v>0.96124818711802595</c:v>
                </c:pt>
                <c:pt idx="8968">
                  <c:v>0.8892561689050843</c:v>
                </c:pt>
                <c:pt idx="8969">
                  <c:v>0.95920560786202724</c:v>
                </c:pt>
                <c:pt idx="8970">
                  <c:v>0.86874068234212465</c:v>
                </c:pt>
                <c:pt idx="8971">
                  <c:v>0.8783461833710946</c:v>
                </c:pt>
                <c:pt idx="8972">
                  <c:v>0.88794912965879158</c:v>
                </c:pt>
                <c:pt idx="8973">
                  <c:v>0.74459327418978205</c:v>
                </c:pt>
                <c:pt idx="8974">
                  <c:v>0.82032998527707002</c:v>
                </c:pt>
                <c:pt idx="8975">
                  <c:v>0.78263038373599658</c:v>
                </c:pt>
                <c:pt idx="8976">
                  <c:v>0.77371315554331765</c:v>
                </c:pt>
                <c:pt idx="8977">
                  <c:v>0.98640487713590896</c:v>
                </c:pt>
                <c:pt idx="8978">
                  <c:v>0.72515690662416465</c:v>
                </c:pt>
                <c:pt idx="8979">
                  <c:v>0.72468232662297261</c:v>
                </c:pt>
                <c:pt idx="8980">
                  <c:v>0.97516293181635139</c:v>
                </c:pt>
                <c:pt idx="8981">
                  <c:v>0.77628196586276321</c:v>
                </c:pt>
                <c:pt idx="8982">
                  <c:v>0.97310436667670963</c:v>
                </c:pt>
                <c:pt idx="8983">
                  <c:v>0.98352136137137358</c:v>
                </c:pt>
                <c:pt idx="8984">
                  <c:v>0.72495031575356561</c:v>
                </c:pt>
                <c:pt idx="8985">
                  <c:v>0.8126330987278757</c:v>
                </c:pt>
                <c:pt idx="8986">
                  <c:v>0.91458019373973787</c:v>
                </c:pt>
                <c:pt idx="8987">
                  <c:v>0.84722519993914425</c:v>
                </c:pt>
                <c:pt idx="8988">
                  <c:v>0.87408096119048062</c:v>
                </c:pt>
                <c:pt idx="8989">
                  <c:v>0.89844878919461546</c:v>
                </c:pt>
                <c:pt idx="8990">
                  <c:v>0.86437649605673672</c:v>
                </c:pt>
                <c:pt idx="8991">
                  <c:v>0.77860129985612936</c:v>
                </c:pt>
                <c:pt idx="8992">
                  <c:v>1.0085632978582098</c:v>
                </c:pt>
                <c:pt idx="8993">
                  <c:v>0.69193937631455649</c:v>
                </c:pt>
                <c:pt idx="8994">
                  <c:v>0.86027873688920864</c:v>
                </c:pt>
                <c:pt idx="8995">
                  <c:v>0.8955375615172656</c:v>
                </c:pt>
                <c:pt idx="8996">
                  <c:v>0.72020131718561364</c:v>
                </c:pt>
                <c:pt idx="8997">
                  <c:v>0.84896495037775177</c:v>
                </c:pt>
                <c:pt idx="8998">
                  <c:v>1.0833111073969133</c:v>
                </c:pt>
                <c:pt idx="8999">
                  <c:v>0.71828251425024248</c:v>
                </c:pt>
                <c:pt idx="9000">
                  <c:v>0.78995801992013004</c:v>
                </c:pt>
                <c:pt idx="9001">
                  <c:v>1.0179206436157875</c:v>
                </c:pt>
                <c:pt idx="9002">
                  <c:v>0.81215868271266456</c:v>
                </c:pt>
                <c:pt idx="9003">
                  <c:v>0.99915580932446024</c:v>
                </c:pt>
                <c:pt idx="9004">
                  <c:v>0.90498639593577856</c:v>
                </c:pt>
                <c:pt idx="9005">
                  <c:v>0.95473042491781712</c:v>
                </c:pt>
                <c:pt idx="9006">
                  <c:v>0.76148345631539105</c:v>
                </c:pt>
                <c:pt idx="9007">
                  <c:v>0.7743983046503915</c:v>
                </c:pt>
                <c:pt idx="9008">
                  <c:v>0.75960812565658653</c:v>
                </c:pt>
                <c:pt idx="9009">
                  <c:v>0.72972787587320265</c:v>
                </c:pt>
                <c:pt idx="9010">
                  <c:v>0.92815212254637169</c:v>
                </c:pt>
                <c:pt idx="9011">
                  <c:v>0.84324088910245698</c:v>
                </c:pt>
                <c:pt idx="9012">
                  <c:v>0.91599867554538483</c:v>
                </c:pt>
                <c:pt idx="9013">
                  <c:v>0.70654074112053067</c:v>
                </c:pt>
                <c:pt idx="9014">
                  <c:v>1.0721284559725539</c:v>
                </c:pt>
                <c:pt idx="9015">
                  <c:v>0.83734896961427085</c:v>
                </c:pt>
                <c:pt idx="9016">
                  <c:v>0.76002366978992586</c:v>
                </c:pt>
                <c:pt idx="9017">
                  <c:v>0.79490183513989265</c:v>
                </c:pt>
                <c:pt idx="9018">
                  <c:v>0.87539626709621743</c:v>
                </c:pt>
                <c:pt idx="9019">
                  <c:v>0.72829101339004942</c:v>
                </c:pt>
                <c:pt idx="9020">
                  <c:v>0.83655519105286258</c:v>
                </c:pt>
                <c:pt idx="9021">
                  <c:v>0.77732390877233659</c:v>
                </c:pt>
                <c:pt idx="9022">
                  <c:v>0.71299724781340335</c:v>
                </c:pt>
                <c:pt idx="9023">
                  <c:v>0.71205482859981151</c:v>
                </c:pt>
                <c:pt idx="9024">
                  <c:v>0.87224040421242865</c:v>
                </c:pt>
                <c:pt idx="9025">
                  <c:v>0.88792986226248605</c:v>
                </c:pt>
                <c:pt idx="9026">
                  <c:v>0.97264725795614204</c:v>
                </c:pt>
                <c:pt idx="9027">
                  <c:v>0.8062937699656374</c:v>
                </c:pt>
                <c:pt idx="9028">
                  <c:v>0.82743020218837926</c:v>
                </c:pt>
                <c:pt idx="9029">
                  <c:v>0.75301318943125595</c:v>
                </c:pt>
                <c:pt idx="9030">
                  <c:v>0.78532808798448062</c:v>
                </c:pt>
                <c:pt idx="9031">
                  <c:v>0.70414619384551491</c:v>
                </c:pt>
                <c:pt idx="9032">
                  <c:v>0.91236063271553169</c:v>
                </c:pt>
                <c:pt idx="9033">
                  <c:v>0.85013422834241981</c:v>
                </c:pt>
                <c:pt idx="9034">
                  <c:v>0.84138343009035332</c:v>
                </c:pt>
                <c:pt idx="9035">
                  <c:v>0.79505712211222856</c:v>
                </c:pt>
                <c:pt idx="9036">
                  <c:v>0.84703699041999569</c:v>
                </c:pt>
                <c:pt idx="9037">
                  <c:v>0.9461128084772743</c:v>
                </c:pt>
                <c:pt idx="9038">
                  <c:v>0.80423379474753032</c:v>
                </c:pt>
                <c:pt idx="9039">
                  <c:v>0.94393481055519235</c:v>
                </c:pt>
                <c:pt idx="9040">
                  <c:v>0.87315746646821335</c:v>
                </c:pt>
                <c:pt idx="9041">
                  <c:v>0.91557109815779902</c:v>
                </c:pt>
                <c:pt idx="9042">
                  <c:v>0.79130889869178311</c:v>
                </c:pt>
                <c:pt idx="9043">
                  <c:v>0.7754030200066212</c:v>
                </c:pt>
                <c:pt idx="9044">
                  <c:v>0.850599714351715</c:v>
                </c:pt>
                <c:pt idx="9045">
                  <c:v>0.92154632282597559</c:v>
                </c:pt>
                <c:pt idx="9046">
                  <c:v>0.9112546000159345</c:v>
                </c:pt>
                <c:pt idx="9047">
                  <c:v>0.79821092853216957</c:v>
                </c:pt>
                <c:pt idx="9048">
                  <c:v>0.944721590111264</c:v>
                </c:pt>
                <c:pt idx="9049">
                  <c:v>0.67327574238804122</c:v>
                </c:pt>
                <c:pt idx="9050">
                  <c:v>0.85236562809852523</c:v>
                </c:pt>
                <c:pt idx="9051">
                  <c:v>0.73570849358135149</c:v>
                </c:pt>
                <c:pt idx="9052">
                  <c:v>1.0039125633441002</c:v>
                </c:pt>
                <c:pt idx="9053">
                  <c:v>0.67286432129810692</c:v>
                </c:pt>
                <c:pt idx="9054">
                  <c:v>0.93454093271715966</c:v>
                </c:pt>
                <c:pt idx="9055">
                  <c:v>0.95133931592679111</c:v>
                </c:pt>
                <c:pt idx="9056">
                  <c:v>0.74170798305598662</c:v>
                </c:pt>
                <c:pt idx="9057">
                  <c:v>0.94081544097375369</c:v>
                </c:pt>
                <c:pt idx="9058">
                  <c:v>0.91893859507610853</c:v>
                </c:pt>
                <c:pt idx="9059">
                  <c:v>1.0079131208391452</c:v>
                </c:pt>
                <c:pt idx="9060">
                  <c:v>0.96309812270746398</c:v>
                </c:pt>
                <c:pt idx="9061">
                  <c:v>0.80361784663932734</c:v>
                </c:pt>
                <c:pt idx="9062">
                  <c:v>0.84765761940633655</c:v>
                </c:pt>
                <c:pt idx="9063">
                  <c:v>0.95857548538911364</c:v>
                </c:pt>
                <c:pt idx="9064">
                  <c:v>0.7692835809345997</c:v>
                </c:pt>
                <c:pt idx="9065">
                  <c:v>0.89168098636090753</c:v>
                </c:pt>
                <c:pt idx="9066">
                  <c:v>0.97231244216430068</c:v>
                </c:pt>
                <c:pt idx="9067">
                  <c:v>0.79070799684635951</c:v>
                </c:pt>
                <c:pt idx="9068">
                  <c:v>0.73479117615316136</c:v>
                </c:pt>
                <c:pt idx="9069">
                  <c:v>0.81880245404013885</c:v>
                </c:pt>
                <c:pt idx="9070">
                  <c:v>1.0723923046220503</c:v>
                </c:pt>
                <c:pt idx="9071">
                  <c:v>0.82435055897109255</c:v>
                </c:pt>
                <c:pt idx="9072">
                  <c:v>0.92728308433611506</c:v>
                </c:pt>
                <c:pt idx="9073">
                  <c:v>0.90939723171833753</c:v>
                </c:pt>
                <c:pt idx="9074">
                  <c:v>0.72130297909047669</c:v>
                </c:pt>
                <c:pt idx="9075">
                  <c:v>0.81777931455059383</c:v>
                </c:pt>
                <c:pt idx="9076">
                  <c:v>0.92794001922211622</c:v>
                </c:pt>
                <c:pt idx="9077">
                  <c:v>0.77777935241609453</c:v>
                </c:pt>
                <c:pt idx="9078">
                  <c:v>0.87551398985689677</c:v>
                </c:pt>
                <c:pt idx="9079">
                  <c:v>0.70518469488692048</c:v>
                </c:pt>
                <c:pt idx="9080">
                  <c:v>0.90711119120155059</c:v>
                </c:pt>
                <c:pt idx="9081">
                  <c:v>0.91261939321895402</c:v>
                </c:pt>
                <c:pt idx="9082">
                  <c:v>0.85448716752555631</c:v>
                </c:pt>
                <c:pt idx="9083">
                  <c:v>0.88839903101999662</c:v>
                </c:pt>
                <c:pt idx="9084">
                  <c:v>0.86247531824341095</c:v>
                </c:pt>
                <c:pt idx="9085">
                  <c:v>0.99507464679615976</c:v>
                </c:pt>
                <c:pt idx="9086">
                  <c:v>0.78954480542967864</c:v>
                </c:pt>
                <c:pt idx="9087">
                  <c:v>0.65624528313742336</c:v>
                </c:pt>
                <c:pt idx="9088">
                  <c:v>0.76761975492334911</c:v>
                </c:pt>
                <c:pt idx="9089">
                  <c:v>0.7809971844789737</c:v>
                </c:pt>
                <c:pt idx="9090">
                  <c:v>0.63996804353700165</c:v>
                </c:pt>
                <c:pt idx="9091">
                  <c:v>0.72426455152757663</c:v>
                </c:pt>
                <c:pt idx="9092">
                  <c:v>0.99631671574243375</c:v>
                </c:pt>
                <c:pt idx="9093">
                  <c:v>0.79371355809699096</c:v>
                </c:pt>
                <c:pt idx="9094">
                  <c:v>0.70271197768898708</c:v>
                </c:pt>
                <c:pt idx="9095">
                  <c:v>0.69261906644751603</c:v>
                </c:pt>
                <c:pt idx="9096">
                  <c:v>0.82216963924288455</c:v>
                </c:pt>
                <c:pt idx="9097">
                  <c:v>0.67428360804051779</c:v>
                </c:pt>
                <c:pt idx="9098">
                  <c:v>0.81692690492683917</c:v>
                </c:pt>
                <c:pt idx="9099">
                  <c:v>0.74969427030020286</c:v>
                </c:pt>
                <c:pt idx="9100">
                  <c:v>0.84818756314195176</c:v>
                </c:pt>
                <c:pt idx="9101">
                  <c:v>0.90125978163202658</c:v>
                </c:pt>
                <c:pt idx="9102">
                  <c:v>0.62663973589667765</c:v>
                </c:pt>
                <c:pt idx="9103">
                  <c:v>0.87712908311609661</c:v>
                </c:pt>
                <c:pt idx="9104">
                  <c:v>0.91301583301010114</c:v>
                </c:pt>
                <c:pt idx="9105">
                  <c:v>0.77187851353354586</c:v>
                </c:pt>
                <c:pt idx="9106">
                  <c:v>0.9303124841854935</c:v>
                </c:pt>
                <c:pt idx="9107">
                  <c:v>0.74988880564365368</c:v>
                </c:pt>
                <c:pt idx="9108">
                  <c:v>0.9025236167914481</c:v>
                </c:pt>
                <c:pt idx="9109">
                  <c:v>0.77856437743435214</c:v>
                </c:pt>
                <c:pt idx="9110">
                  <c:v>0.87823449392363684</c:v>
                </c:pt>
                <c:pt idx="9111">
                  <c:v>0.85479385419632581</c:v>
                </c:pt>
                <c:pt idx="9112">
                  <c:v>1.004515047937762</c:v>
                </c:pt>
                <c:pt idx="9113">
                  <c:v>0.93347366610768101</c:v>
                </c:pt>
                <c:pt idx="9114">
                  <c:v>0.74649340689505161</c:v>
                </c:pt>
                <c:pt idx="9115">
                  <c:v>0.84850891466034362</c:v>
                </c:pt>
                <c:pt idx="9116">
                  <c:v>0.76376139221048311</c:v>
                </c:pt>
                <c:pt idx="9117">
                  <c:v>0.72916313685600231</c:v>
                </c:pt>
                <c:pt idx="9118">
                  <c:v>0.84079117249709312</c:v>
                </c:pt>
                <c:pt idx="9119">
                  <c:v>0.96489940486586978</c:v>
                </c:pt>
                <c:pt idx="9120">
                  <c:v>0.94228740701955094</c:v>
                </c:pt>
                <c:pt idx="9121">
                  <c:v>0.7970045577900543</c:v>
                </c:pt>
                <c:pt idx="9122">
                  <c:v>0.88486770134495629</c:v>
                </c:pt>
                <c:pt idx="9123">
                  <c:v>0.81703476573204459</c:v>
                </c:pt>
                <c:pt idx="9124">
                  <c:v>0.84033770395383067</c:v>
                </c:pt>
                <c:pt idx="9125">
                  <c:v>0.90742589436694898</c:v>
                </c:pt>
                <c:pt idx="9126">
                  <c:v>0.72719309866579396</c:v>
                </c:pt>
                <c:pt idx="9127">
                  <c:v>0.75124305185068363</c:v>
                </c:pt>
                <c:pt idx="9128">
                  <c:v>0.77212621024024863</c:v>
                </c:pt>
                <c:pt idx="9129">
                  <c:v>0.87834296267524203</c:v>
                </c:pt>
                <c:pt idx="9130">
                  <c:v>0.9347860629582746</c:v>
                </c:pt>
                <c:pt idx="9131">
                  <c:v>0.87407439979706536</c:v>
                </c:pt>
                <c:pt idx="9132">
                  <c:v>0.78630714000930058</c:v>
                </c:pt>
                <c:pt idx="9133">
                  <c:v>0.83337131502120421</c:v>
                </c:pt>
                <c:pt idx="9134">
                  <c:v>0.75530591554673165</c:v>
                </c:pt>
                <c:pt idx="9135">
                  <c:v>0.71454853761440895</c:v>
                </c:pt>
                <c:pt idx="9136">
                  <c:v>0.82234412426687664</c:v>
                </c:pt>
                <c:pt idx="9137">
                  <c:v>0.81036059205343269</c:v>
                </c:pt>
                <c:pt idx="9138">
                  <c:v>0.80660874207724476</c:v>
                </c:pt>
                <c:pt idx="9139">
                  <c:v>0.92586472212466531</c:v>
                </c:pt>
                <c:pt idx="9140">
                  <c:v>0.9943016984816635</c:v>
                </c:pt>
                <c:pt idx="9141">
                  <c:v>0.72903487666291766</c:v>
                </c:pt>
                <c:pt idx="9142">
                  <c:v>0.62706368327934703</c:v>
                </c:pt>
                <c:pt idx="9143">
                  <c:v>0.7601433414976827</c:v>
                </c:pt>
                <c:pt idx="9144">
                  <c:v>0.751785796240939</c:v>
                </c:pt>
                <c:pt idx="9145">
                  <c:v>0.95164712251747863</c:v>
                </c:pt>
                <c:pt idx="9146">
                  <c:v>0.84744913767318519</c:v>
                </c:pt>
                <c:pt idx="9147">
                  <c:v>0.89344049400007464</c:v>
                </c:pt>
                <c:pt idx="9148">
                  <c:v>1.049008167954502</c:v>
                </c:pt>
                <c:pt idx="9149">
                  <c:v>0.87838131818023579</c:v>
                </c:pt>
                <c:pt idx="9150">
                  <c:v>0.77245364889561241</c:v>
                </c:pt>
                <c:pt idx="9151">
                  <c:v>0.91715580801628105</c:v>
                </c:pt>
                <c:pt idx="9152">
                  <c:v>0.84678115379058072</c:v>
                </c:pt>
                <c:pt idx="9153">
                  <c:v>0.83342927320108773</c:v>
                </c:pt>
                <c:pt idx="9154">
                  <c:v>0.76156774220415269</c:v>
                </c:pt>
                <c:pt idx="9155">
                  <c:v>0.81103608789478654</c:v>
                </c:pt>
                <c:pt idx="9156">
                  <c:v>0.80691629295094058</c:v>
                </c:pt>
                <c:pt idx="9157">
                  <c:v>0.88085023898037584</c:v>
                </c:pt>
                <c:pt idx="9158">
                  <c:v>0.77064552837200473</c:v>
                </c:pt>
                <c:pt idx="9159">
                  <c:v>0.83526955169221251</c:v>
                </c:pt>
                <c:pt idx="9160">
                  <c:v>0.89160319105779651</c:v>
                </c:pt>
                <c:pt idx="9161">
                  <c:v>0.8392506524707215</c:v>
                </c:pt>
                <c:pt idx="9162">
                  <c:v>0.71242517730372978</c:v>
                </c:pt>
                <c:pt idx="9163">
                  <c:v>0.97143486509168797</c:v>
                </c:pt>
                <c:pt idx="9164">
                  <c:v>0.79755011866563108</c:v>
                </c:pt>
                <c:pt idx="9165">
                  <c:v>0.81186907459541569</c:v>
                </c:pt>
                <c:pt idx="9166">
                  <c:v>0.82534485421878434</c:v>
                </c:pt>
                <c:pt idx="9167">
                  <c:v>0.69233585184436952</c:v>
                </c:pt>
                <c:pt idx="9168">
                  <c:v>0.94616625780563357</c:v>
                </c:pt>
                <c:pt idx="9169">
                  <c:v>0.90477213746913865</c:v>
                </c:pt>
                <c:pt idx="9170">
                  <c:v>0.81065943628754478</c:v>
                </c:pt>
                <c:pt idx="9171">
                  <c:v>0.91784910493057859</c:v>
                </c:pt>
                <c:pt idx="9172">
                  <c:v>0.6375077741234989</c:v>
                </c:pt>
                <c:pt idx="9173">
                  <c:v>0.77558678400025727</c:v>
                </c:pt>
                <c:pt idx="9174">
                  <c:v>0.80124831441497624</c:v>
                </c:pt>
                <c:pt idx="9175">
                  <c:v>0.78362510043313205</c:v>
                </c:pt>
                <c:pt idx="9176">
                  <c:v>0.97904116956505804</c:v>
                </c:pt>
                <c:pt idx="9177">
                  <c:v>0.99908129393358458</c:v>
                </c:pt>
                <c:pt idx="9178">
                  <c:v>0.76614900500090355</c:v>
                </c:pt>
                <c:pt idx="9179">
                  <c:v>0.92915775548831125</c:v>
                </c:pt>
                <c:pt idx="9180">
                  <c:v>0.8279843690340345</c:v>
                </c:pt>
                <c:pt idx="9181">
                  <c:v>0.72715234491610758</c:v>
                </c:pt>
                <c:pt idx="9182">
                  <c:v>0.66804166902917983</c:v>
                </c:pt>
                <c:pt idx="9183">
                  <c:v>0.75527233460255572</c:v>
                </c:pt>
                <c:pt idx="9184">
                  <c:v>1.0677338096776496</c:v>
                </c:pt>
                <c:pt idx="9185">
                  <c:v>0.89988761250752136</c:v>
                </c:pt>
                <c:pt idx="9186">
                  <c:v>0.88908320730329982</c:v>
                </c:pt>
                <c:pt idx="9187">
                  <c:v>0.64111785799669563</c:v>
                </c:pt>
                <c:pt idx="9188">
                  <c:v>0.67030915199983465</c:v>
                </c:pt>
                <c:pt idx="9189">
                  <c:v>0.81879028699861545</c:v>
                </c:pt>
                <c:pt idx="9190">
                  <c:v>0.9845932759004723</c:v>
                </c:pt>
                <c:pt idx="9191">
                  <c:v>0.8041153856357075</c:v>
                </c:pt>
                <c:pt idx="9192">
                  <c:v>0.8320310057868946</c:v>
                </c:pt>
                <c:pt idx="9193">
                  <c:v>0.88764100790511324</c:v>
                </c:pt>
                <c:pt idx="9194">
                  <c:v>0.67490652857384792</c:v>
                </c:pt>
                <c:pt idx="9195">
                  <c:v>0.63256352363711021</c:v>
                </c:pt>
                <c:pt idx="9196">
                  <c:v>0.8477565136194658</c:v>
                </c:pt>
                <c:pt idx="9197">
                  <c:v>0.78443510412435657</c:v>
                </c:pt>
                <c:pt idx="9198">
                  <c:v>0.90865472854153273</c:v>
                </c:pt>
                <c:pt idx="9199">
                  <c:v>0.78600202951565756</c:v>
                </c:pt>
                <c:pt idx="9200">
                  <c:v>0.85284698659108893</c:v>
                </c:pt>
                <c:pt idx="9201">
                  <c:v>0.65876175994711261</c:v>
                </c:pt>
                <c:pt idx="9202">
                  <c:v>0.86166234570271127</c:v>
                </c:pt>
                <c:pt idx="9203">
                  <c:v>0.94601108466700745</c:v>
                </c:pt>
                <c:pt idx="9204">
                  <c:v>1.0243876459360319</c:v>
                </c:pt>
                <c:pt idx="9205">
                  <c:v>0.74073736610937835</c:v>
                </c:pt>
                <c:pt idx="9206">
                  <c:v>0.91539013265343816</c:v>
                </c:pt>
                <c:pt idx="9207">
                  <c:v>0.8491772782277649</c:v>
                </c:pt>
                <c:pt idx="9208">
                  <c:v>0.77842106933539168</c:v>
                </c:pt>
                <c:pt idx="9209">
                  <c:v>0.77306293501525836</c:v>
                </c:pt>
                <c:pt idx="9210">
                  <c:v>0.72067961853866069</c:v>
                </c:pt>
                <c:pt idx="9211">
                  <c:v>0.74010878722216822</c:v>
                </c:pt>
                <c:pt idx="9212">
                  <c:v>0.83478645104332561</c:v>
                </c:pt>
                <c:pt idx="9213">
                  <c:v>0.74648072396779108</c:v>
                </c:pt>
                <c:pt idx="9214">
                  <c:v>0.74965126004799865</c:v>
                </c:pt>
                <c:pt idx="9215">
                  <c:v>0.81006525877136248</c:v>
                </c:pt>
                <c:pt idx="9216">
                  <c:v>0.7581464511713556</c:v>
                </c:pt>
                <c:pt idx="9217">
                  <c:v>0.71802962547804072</c:v>
                </c:pt>
                <c:pt idx="9218">
                  <c:v>0.73024993791962312</c:v>
                </c:pt>
                <c:pt idx="9219">
                  <c:v>0.92714478207771067</c:v>
                </c:pt>
                <c:pt idx="9220">
                  <c:v>0.81787339424773742</c:v>
                </c:pt>
                <c:pt idx="9221">
                  <c:v>0.79504758888624616</c:v>
                </c:pt>
                <c:pt idx="9222">
                  <c:v>0.86037808499949664</c:v>
                </c:pt>
                <c:pt idx="9223">
                  <c:v>0.91155952293677933</c:v>
                </c:pt>
                <c:pt idx="9224">
                  <c:v>0.78724643787420379</c:v>
                </c:pt>
                <c:pt idx="9225">
                  <c:v>0.816253453628902</c:v>
                </c:pt>
                <c:pt idx="9226">
                  <c:v>0.74714039694823864</c:v>
                </c:pt>
                <c:pt idx="9227">
                  <c:v>0.91662543939501495</c:v>
                </c:pt>
                <c:pt idx="9228">
                  <c:v>0.7857088314223506</c:v>
                </c:pt>
                <c:pt idx="9229">
                  <c:v>0.83593061024681603</c:v>
                </c:pt>
                <c:pt idx="9230">
                  <c:v>0.70521675511195525</c:v>
                </c:pt>
                <c:pt idx="9231">
                  <c:v>0.67267392462158204</c:v>
                </c:pt>
                <c:pt idx="9232">
                  <c:v>0.71073718758770243</c:v>
                </c:pt>
                <c:pt idx="9233">
                  <c:v>0.90393560527137695</c:v>
                </c:pt>
                <c:pt idx="9234">
                  <c:v>0.82570116618291522</c:v>
                </c:pt>
                <c:pt idx="9235">
                  <c:v>1.0403654284089661</c:v>
                </c:pt>
                <c:pt idx="9236">
                  <c:v>0.745615165508549</c:v>
                </c:pt>
                <c:pt idx="9237">
                  <c:v>0.68754409916606352</c:v>
                </c:pt>
                <c:pt idx="9238">
                  <c:v>0.92211851208485063</c:v>
                </c:pt>
                <c:pt idx="9239">
                  <c:v>0.86908650957444822</c:v>
                </c:pt>
                <c:pt idx="9240">
                  <c:v>0.91650792307902751</c:v>
                </c:pt>
                <c:pt idx="9241">
                  <c:v>0.6776680303481466</c:v>
                </c:pt>
                <c:pt idx="9242">
                  <c:v>0.97042970951581664</c:v>
                </c:pt>
                <c:pt idx="9243">
                  <c:v>0.85298363001123589</c:v>
                </c:pt>
                <c:pt idx="9244">
                  <c:v>0.77604824989545762</c:v>
                </c:pt>
                <c:pt idx="9245">
                  <c:v>0.94032836301619271</c:v>
                </c:pt>
                <c:pt idx="9246">
                  <c:v>0.80411747310808779</c:v>
                </c:pt>
                <c:pt idx="9247">
                  <c:v>0.70389530839653491</c:v>
                </c:pt>
                <c:pt idx="9248">
                  <c:v>0.84562934058921235</c:v>
                </c:pt>
                <c:pt idx="9249">
                  <c:v>0.68082255719389184</c:v>
                </c:pt>
                <c:pt idx="9250">
                  <c:v>0.78699710387449584</c:v>
                </c:pt>
                <c:pt idx="9251">
                  <c:v>0.84216003392629435</c:v>
                </c:pt>
                <c:pt idx="9252">
                  <c:v>0.7308615839541418</c:v>
                </c:pt>
                <c:pt idx="9253">
                  <c:v>0.8448604460120267</c:v>
                </c:pt>
                <c:pt idx="9254">
                  <c:v>0.83617384008836715</c:v>
                </c:pt>
                <c:pt idx="9255">
                  <c:v>0.80844652931572059</c:v>
                </c:pt>
                <c:pt idx="9256">
                  <c:v>0.73419407527249514</c:v>
                </c:pt>
                <c:pt idx="9257">
                  <c:v>0.87122291704988675</c:v>
                </c:pt>
                <c:pt idx="9258">
                  <c:v>0.96768802428288103</c:v>
                </c:pt>
                <c:pt idx="9259">
                  <c:v>0.77381541068116377</c:v>
                </c:pt>
                <c:pt idx="9260">
                  <c:v>0.7037182653802645</c:v>
                </c:pt>
                <c:pt idx="9261">
                  <c:v>0.67951361824150136</c:v>
                </c:pt>
                <c:pt idx="9262">
                  <c:v>0.89037878585588159</c:v>
                </c:pt>
                <c:pt idx="9263">
                  <c:v>0.73962203039055474</c:v>
                </c:pt>
                <c:pt idx="9264">
                  <c:v>0.79438922190037442</c:v>
                </c:pt>
                <c:pt idx="9265">
                  <c:v>0.88762556532083281</c:v>
                </c:pt>
                <c:pt idx="9266">
                  <c:v>0.80583004445812845</c:v>
                </c:pt>
                <c:pt idx="9267">
                  <c:v>0.74554876553244831</c:v>
                </c:pt>
                <c:pt idx="9268">
                  <c:v>0.93722960521175369</c:v>
                </c:pt>
                <c:pt idx="9269">
                  <c:v>0.91037107639513926</c:v>
                </c:pt>
                <c:pt idx="9270">
                  <c:v>0.76456939288509673</c:v>
                </c:pt>
                <c:pt idx="9271">
                  <c:v>0.76147786497433123</c:v>
                </c:pt>
                <c:pt idx="9272">
                  <c:v>0.88449347899075259</c:v>
                </c:pt>
                <c:pt idx="9273">
                  <c:v>0.63179401984273464</c:v>
                </c:pt>
                <c:pt idx="9274">
                  <c:v>0.69425731355960962</c:v>
                </c:pt>
                <c:pt idx="9275">
                  <c:v>0.85318440725055877</c:v>
                </c:pt>
                <c:pt idx="9276">
                  <c:v>0.81316780651162668</c:v>
                </c:pt>
                <c:pt idx="9277">
                  <c:v>0.83973237019268543</c:v>
                </c:pt>
                <c:pt idx="9278">
                  <c:v>0.65703405149667693</c:v>
                </c:pt>
                <c:pt idx="9279">
                  <c:v>0.99782586272886065</c:v>
                </c:pt>
                <c:pt idx="9280">
                  <c:v>0.82600204661097465</c:v>
                </c:pt>
                <c:pt idx="9281">
                  <c:v>0.75884010401284674</c:v>
                </c:pt>
                <c:pt idx="9282">
                  <c:v>0.85862966990466361</c:v>
                </c:pt>
                <c:pt idx="9283">
                  <c:v>0.73138018645685021</c:v>
                </c:pt>
                <c:pt idx="9284">
                  <c:v>0.81060764599845614</c:v>
                </c:pt>
                <c:pt idx="9285">
                  <c:v>0.80932951922734886</c:v>
                </c:pt>
                <c:pt idx="9286">
                  <c:v>0.75215848501372362</c:v>
                </c:pt>
                <c:pt idx="9287">
                  <c:v>0.8564755838122724</c:v>
                </c:pt>
                <c:pt idx="9288">
                  <c:v>0.83927402982762656</c:v>
                </c:pt>
                <c:pt idx="9289">
                  <c:v>0.75656161179703729</c:v>
                </c:pt>
                <c:pt idx="9290">
                  <c:v>0.8607812054491355</c:v>
                </c:pt>
                <c:pt idx="9291">
                  <c:v>0.81048450639154601</c:v>
                </c:pt>
                <c:pt idx="9292">
                  <c:v>0.7140461298333185</c:v>
                </c:pt>
                <c:pt idx="9293">
                  <c:v>0.97605554808490902</c:v>
                </c:pt>
                <c:pt idx="9294">
                  <c:v>0.74050910947453663</c:v>
                </c:pt>
                <c:pt idx="9295">
                  <c:v>0.75931739485359162</c:v>
                </c:pt>
                <c:pt idx="9296">
                  <c:v>0.7438510285174269</c:v>
                </c:pt>
                <c:pt idx="9297">
                  <c:v>0.73904593560028575</c:v>
                </c:pt>
                <c:pt idx="9298">
                  <c:v>0.76097873768160729</c:v>
                </c:pt>
                <c:pt idx="9299">
                  <c:v>0.78440786932395856</c:v>
                </c:pt>
                <c:pt idx="9300">
                  <c:v>0.77456332099549752</c:v>
                </c:pt>
                <c:pt idx="9301">
                  <c:v>0.75537249148043761</c:v>
                </c:pt>
                <c:pt idx="9302">
                  <c:v>0.71245670138130057</c:v>
                </c:pt>
                <c:pt idx="9303">
                  <c:v>0.78201095297699352</c:v>
                </c:pt>
                <c:pt idx="9304">
                  <c:v>0.90680371366172774</c:v>
                </c:pt>
                <c:pt idx="9305">
                  <c:v>0.7710609011990196</c:v>
                </c:pt>
                <c:pt idx="9306">
                  <c:v>1.0080715455132041</c:v>
                </c:pt>
                <c:pt idx="9307">
                  <c:v>1.0726738470080106</c:v>
                </c:pt>
                <c:pt idx="9308">
                  <c:v>0.91232429318966568</c:v>
                </c:pt>
                <c:pt idx="9309">
                  <c:v>0.80208993139331863</c:v>
                </c:pt>
                <c:pt idx="9310">
                  <c:v>0.63540359902749022</c:v>
                </c:pt>
                <c:pt idx="9311">
                  <c:v>0.82455618595262226</c:v>
                </c:pt>
                <c:pt idx="9312">
                  <c:v>0.68930444289184001</c:v>
                </c:pt>
                <c:pt idx="9313">
                  <c:v>0.7110758479555902</c:v>
                </c:pt>
                <c:pt idx="9314">
                  <c:v>0.7931867253139735</c:v>
                </c:pt>
                <c:pt idx="9315">
                  <c:v>0.86911884792004745</c:v>
                </c:pt>
                <c:pt idx="9316">
                  <c:v>0.85004123497080009</c:v>
                </c:pt>
                <c:pt idx="9317">
                  <c:v>0.85713408891415577</c:v>
                </c:pt>
                <c:pt idx="9318">
                  <c:v>0.76149831530814993</c:v>
                </c:pt>
                <c:pt idx="9319">
                  <c:v>0.86799447234443272</c:v>
                </c:pt>
                <c:pt idx="9320">
                  <c:v>0.67309821757672594</c:v>
                </c:pt>
                <c:pt idx="9321">
                  <c:v>0.72351505084018064</c:v>
                </c:pt>
                <c:pt idx="9322">
                  <c:v>0.71179893177448283</c:v>
                </c:pt>
                <c:pt idx="9323">
                  <c:v>0.90497439881143649</c:v>
                </c:pt>
                <c:pt idx="9324">
                  <c:v>0.63018924319788716</c:v>
                </c:pt>
                <c:pt idx="9325">
                  <c:v>0.7766086032458237</c:v>
                </c:pt>
                <c:pt idx="9326">
                  <c:v>0.84511349291242688</c:v>
                </c:pt>
                <c:pt idx="9327">
                  <c:v>0.60340947813960266</c:v>
                </c:pt>
                <c:pt idx="9328">
                  <c:v>0.73095962185695251</c:v>
                </c:pt>
                <c:pt idx="9329">
                  <c:v>0.79280984141323962</c:v>
                </c:pt>
                <c:pt idx="9330">
                  <c:v>0.72080424897509165</c:v>
                </c:pt>
                <c:pt idx="9331">
                  <c:v>0.87682505407755362</c:v>
                </c:pt>
                <c:pt idx="9332">
                  <c:v>0.69621650656761658</c:v>
                </c:pt>
                <c:pt idx="9333">
                  <c:v>0.81499834412114869</c:v>
                </c:pt>
                <c:pt idx="9334">
                  <c:v>0.78219219441815624</c:v>
                </c:pt>
                <c:pt idx="9335">
                  <c:v>0.8252732019525415</c:v>
                </c:pt>
                <c:pt idx="9336">
                  <c:v>0.66238178508258361</c:v>
                </c:pt>
                <c:pt idx="9337">
                  <c:v>0.82957475626778077</c:v>
                </c:pt>
                <c:pt idx="9338">
                  <c:v>0.84390327441255764</c:v>
                </c:pt>
                <c:pt idx="9339">
                  <c:v>0.83297802090641104</c:v>
                </c:pt>
                <c:pt idx="9340">
                  <c:v>0.6759946979134831</c:v>
                </c:pt>
                <c:pt idx="9341">
                  <c:v>0.7575745711209535</c:v>
                </c:pt>
                <c:pt idx="9342">
                  <c:v>0.87129689886467265</c:v>
                </c:pt>
                <c:pt idx="9343">
                  <c:v>0.77619978920728661</c:v>
                </c:pt>
                <c:pt idx="9344">
                  <c:v>0.76482682326749318</c:v>
                </c:pt>
                <c:pt idx="9345">
                  <c:v>0.88834284149201759</c:v>
                </c:pt>
                <c:pt idx="9346">
                  <c:v>0.6381090114547987</c:v>
                </c:pt>
                <c:pt idx="9347">
                  <c:v>0.8613401178793646</c:v>
                </c:pt>
                <c:pt idx="9348">
                  <c:v>0.8783425796404597</c:v>
                </c:pt>
                <c:pt idx="9349">
                  <c:v>0.82157594823711144</c:v>
                </c:pt>
                <c:pt idx="9350">
                  <c:v>0.74667367873290214</c:v>
                </c:pt>
                <c:pt idx="9351">
                  <c:v>0.77412150938659585</c:v>
                </c:pt>
                <c:pt idx="9352">
                  <c:v>0.68117243155113605</c:v>
                </c:pt>
                <c:pt idx="9353">
                  <c:v>0.86144670496091558</c:v>
                </c:pt>
                <c:pt idx="9354">
                  <c:v>0.7396122261324336</c:v>
                </c:pt>
                <c:pt idx="9355">
                  <c:v>0.70221704849947963</c:v>
                </c:pt>
                <c:pt idx="9356">
                  <c:v>0.61077960066258841</c:v>
                </c:pt>
                <c:pt idx="9357">
                  <c:v>0.77891270382616107</c:v>
                </c:pt>
                <c:pt idx="9358">
                  <c:v>1.0161512550202718</c:v>
                </c:pt>
                <c:pt idx="9359">
                  <c:v>0.64061895525689017</c:v>
                </c:pt>
                <c:pt idx="9360">
                  <c:v>0.68822606165659195</c:v>
                </c:pt>
                <c:pt idx="9361">
                  <c:v>0.72759945882582155</c:v>
                </c:pt>
                <c:pt idx="9362">
                  <c:v>0.52153271437062432</c:v>
                </c:pt>
                <c:pt idx="9363">
                  <c:v>0.81229839169207363</c:v>
                </c:pt>
                <c:pt idx="9364">
                  <c:v>0.65898484557772363</c:v>
                </c:pt>
                <c:pt idx="9365">
                  <c:v>0.88667011859102463</c:v>
                </c:pt>
                <c:pt idx="9366">
                  <c:v>0.83754890064585164</c:v>
                </c:pt>
                <c:pt idx="9367">
                  <c:v>1.0200823410356281</c:v>
                </c:pt>
                <c:pt idx="9368">
                  <c:v>0.84464048037535666</c:v>
                </c:pt>
                <c:pt idx="9369">
                  <c:v>0.75003285599818248</c:v>
                </c:pt>
                <c:pt idx="9370">
                  <c:v>0.82517692946830312</c:v>
                </c:pt>
                <c:pt idx="9371">
                  <c:v>0.94280412505921796</c:v>
                </c:pt>
                <c:pt idx="9372">
                  <c:v>0.7099899584294993</c:v>
                </c:pt>
                <c:pt idx="9373">
                  <c:v>0.88398291430758369</c:v>
                </c:pt>
                <c:pt idx="9374">
                  <c:v>0.87892090551582203</c:v>
                </c:pt>
                <c:pt idx="9375">
                  <c:v>0.80911924221873865</c:v>
                </c:pt>
                <c:pt idx="9376">
                  <c:v>0.81352922188409482</c:v>
                </c:pt>
                <c:pt idx="9377">
                  <c:v>0.70621350579932718</c:v>
                </c:pt>
                <c:pt idx="9378">
                  <c:v>0.73832522032777714</c:v>
                </c:pt>
                <c:pt idx="9379">
                  <c:v>0.84524296201603744</c:v>
                </c:pt>
                <c:pt idx="9380">
                  <c:v>0.71441738618867734</c:v>
                </c:pt>
                <c:pt idx="9381">
                  <c:v>0.83313256678781356</c:v>
                </c:pt>
                <c:pt idx="9382">
                  <c:v>0.71253188993274985</c:v>
                </c:pt>
                <c:pt idx="9383">
                  <c:v>0.79180982296212465</c:v>
                </c:pt>
                <c:pt idx="9384">
                  <c:v>0.82215586847752165</c:v>
                </c:pt>
                <c:pt idx="9385">
                  <c:v>0.78425591832423169</c:v>
                </c:pt>
                <c:pt idx="9386">
                  <c:v>0.80322822697908214</c:v>
                </c:pt>
                <c:pt idx="9387">
                  <c:v>0.87752548613145864</c:v>
                </c:pt>
                <c:pt idx="9388">
                  <c:v>0.7808984364897732</c:v>
                </c:pt>
                <c:pt idx="9389">
                  <c:v>0.70019990343443606</c:v>
                </c:pt>
                <c:pt idx="9390">
                  <c:v>0.63846640978513058</c:v>
                </c:pt>
                <c:pt idx="9391">
                  <c:v>0.75466923483481541</c:v>
                </c:pt>
                <c:pt idx="9392">
                  <c:v>0.8836771488780395</c:v>
                </c:pt>
                <c:pt idx="9393">
                  <c:v>0.73215214841612841</c:v>
                </c:pt>
                <c:pt idx="9394">
                  <c:v>0.67442419575618662</c:v>
                </c:pt>
                <c:pt idx="9395">
                  <c:v>0.77092461697512504</c:v>
                </c:pt>
                <c:pt idx="9396">
                  <c:v>0.78552137474890249</c:v>
                </c:pt>
                <c:pt idx="9397">
                  <c:v>0.6526906569107902</c:v>
                </c:pt>
                <c:pt idx="9398">
                  <c:v>0.74784447878642524</c:v>
                </c:pt>
                <c:pt idx="9399">
                  <c:v>0.78869700450020064</c:v>
                </c:pt>
                <c:pt idx="9400">
                  <c:v>0.65000420993075769</c:v>
                </c:pt>
                <c:pt idx="9401">
                  <c:v>0.79313234584373926</c:v>
                </c:pt>
                <c:pt idx="9402">
                  <c:v>0.78610793176562543</c:v>
                </c:pt>
                <c:pt idx="9403">
                  <c:v>0.70888690152443767</c:v>
                </c:pt>
                <c:pt idx="9404">
                  <c:v>0.70339308469646478</c:v>
                </c:pt>
                <c:pt idx="9405">
                  <c:v>0.83830786876181151</c:v>
                </c:pt>
                <c:pt idx="9406">
                  <c:v>0.79329026202835884</c:v>
                </c:pt>
                <c:pt idx="9407">
                  <c:v>0.8091550891986673</c:v>
                </c:pt>
                <c:pt idx="9408">
                  <c:v>0.73161615275263658</c:v>
                </c:pt>
                <c:pt idx="9409">
                  <c:v>0.76204010622268736</c:v>
                </c:pt>
                <c:pt idx="9410">
                  <c:v>0.82400572612173162</c:v>
                </c:pt>
                <c:pt idx="9411">
                  <c:v>0.6334139167864602</c:v>
                </c:pt>
                <c:pt idx="9412">
                  <c:v>0.99668111458767694</c:v>
                </c:pt>
                <c:pt idx="9413">
                  <c:v>0.77861825184206745</c:v>
                </c:pt>
                <c:pt idx="9414">
                  <c:v>0.69946577916365338</c:v>
                </c:pt>
                <c:pt idx="9415">
                  <c:v>0.84444175569665592</c:v>
                </c:pt>
                <c:pt idx="9416">
                  <c:v>0.84416790012161558</c:v>
                </c:pt>
                <c:pt idx="9417">
                  <c:v>0.63453542347051228</c:v>
                </c:pt>
                <c:pt idx="9418">
                  <c:v>0.86543089387711469</c:v>
                </c:pt>
                <c:pt idx="9419">
                  <c:v>0.73183555603053918</c:v>
                </c:pt>
                <c:pt idx="9420">
                  <c:v>0.69704331456490065</c:v>
                </c:pt>
                <c:pt idx="9421">
                  <c:v>0.56716123135188135</c:v>
                </c:pt>
                <c:pt idx="9422">
                  <c:v>0.79562226202107778</c:v>
                </c:pt>
                <c:pt idx="9423">
                  <c:v>0.71820830394058266</c:v>
                </c:pt>
                <c:pt idx="9424">
                  <c:v>0.84949266688418501</c:v>
                </c:pt>
                <c:pt idx="9425">
                  <c:v>0.6423417291653517</c:v>
                </c:pt>
                <c:pt idx="9426">
                  <c:v>0.73778529642195689</c:v>
                </c:pt>
                <c:pt idx="9427">
                  <c:v>0.85619671238546935</c:v>
                </c:pt>
                <c:pt idx="9428">
                  <c:v>0.82838745739552988</c:v>
                </c:pt>
                <c:pt idx="9429">
                  <c:v>0.68659201569328165</c:v>
                </c:pt>
                <c:pt idx="9430">
                  <c:v>0.72915313908237189</c:v>
                </c:pt>
                <c:pt idx="9431">
                  <c:v>0.84327166234803763</c:v>
                </c:pt>
                <c:pt idx="9432">
                  <c:v>0.65345362685140562</c:v>
                </c:pt>
                <c:pt idx="9433">
                  <c:v>0.77276051486442565</c:v>
                </c:pt>
                <c:pt idx="9434">
                  <c:v>0.78400414540982311</c:v>
                </c:pt>
                <c:pt idx="9435">
                  <c:v>0.70505640911814471</c:v>
                </c:pt>
                <c:pt idx="9436">
                  <c:v>0.8083756873998279</c:v>
                </c:pt>
                <c:pt idx="9437">
                  <c:v>0.87321713782047461</c:v>
                </c:pt>
                <c:pt idx="9438">
                  <c:v>0.84379042003465365</c:v>
                </c:pt>
                <c:pt idx="9439">
                  <c:v>0.76525498652583379</c:v>
                </c:pt>
                <c:pt idx="9440">
                  <c:v>0.99149702034931031</c:v>
                </c:pt>
                <c:pt idx="9441">
                  <c:v>0.89276471731829365</c:v>
                </c:pt>
                <c:pt idx="9442">
                  <c:v>0.68197682972097751</c:v>
                </c:pt>
                <c:pt idx="9443">
                  <c:v>0.79493712421483831</c:v>
                </c:pt>
                <c:pt idx="9444">
                  <c:v>0.85140969705809011</c:v>
                </c:pt>
                <c:pt idx="9445">
                  <c:v>0.86129335455129863</c:v>
                </c:pt>
                <c:pt idx="9446">
                  <c:v>0.9288338027714117</c:v>
                </c:pt>
                <c:pt idx="9447">
                  <c:v>0.77673641383442527</c:v>
                </c:pt>
                <c:pt idx="9448">
                  <c:v>0.92746018227237148</c:v>
                </c:pt>
                <c:pt idx="9449">
                  <c:v>1.0139797216570059</c:v>
                </c:pt>
                <c:pt idx="9450">
                  <c:v>0.74521195411015861</c:v>
                </c:pt>
                <c:pt idx="9451">
                  <c:v>0.79640340500601259</c:v>
                </c:pt>
                <c:pt idx="9452">
                  <c:v>0.68240007279123449</c:v>
                </c:pt>
                <c:pt idx="9453">
                  <c:v>0.8742522557593112</c:v>
                </c:pt>
                <c:pt idx="9454">
                  <c:v>0.69310382038170193</c:v>
                </c:pt>
                <c:pt idx="9455">
                  <c:v>0.76210355507007865</c:v>
                </c:pt>
                <c:pt idx="9456">
                  <c:v>0.7571211915967071</c:v>
                </c:pt>
                <c:pt idx="9457">
                  <c:v>0.70589783898994463</c:v>
                </c:pt>
                <c:pt idx="9458">
                  <c:v>0.6727117416007784</c:v>
                </c:pt>
                <c:pt idx="9459">
                  <c:v>0.87464902049604798</c:v>
                </c:pt>
                <c:pt idx="9460">
                  <c:v>0.69117751614438738</c:v>
                </c:pt>
                <c:pt idx="9461">
                  <c:v>0.7293235151866716</c:v>
                </c:pt>
                <c:pt idx="9462">
                  <c:v>0.73172645058125163</c:v>
                </c:pt>
                <c:pt idx="9463">
                  <c:v>0.76968014354160064</c:v>
                </c:pt>
                <c:pt idx="9464">
                  <c:v>0.8757406390564989</c:v>
                </c:pt>
                <c:pt idx="9465">
                  <c:v>0.72335751979657303</c:v>
                </c:pt>
                <c:pt idx="9466">
                  <c:v>0.78504179043290001</c:v>
                </c:pt>
                <c:pt idx="9467">
                  <c:v>0.7843940453071665</c:v>
                </c:pt>
                <c:pt idx="9468">
                  <c:v>0.67245051243877707</c:v>
                </c:pt>
                <c:pt idx="9469">
                  <c:v>0.70869942833911215</c:v>
                </c:pt>
                <c:pt idx="9470">
                  <c:v>0.78044333887707606</c:v>
                </c:pt>
                <c:pt idx="9471">
                  <c:v>0.69794170385266741</c:v>
                </c:pt>
                <c:pt idx="9472">
                  <c:v>0.6928974766541286</c:v>
                </c:pt>
                <c:pt idx="9473">
                  <c:v>0.74936982751832903</c:v>
                </c:pt>
                <c:pt idx="9474">
                  <c:v>0.87277523218294928</c:v>
                </c:pt>
                <c:pt idx="9475">
                  <c:v>0.77729582528238672</c:v>
                </c:pt>
                <c:pt idx="9476">
                  <c:v>0.83375522464984853</c:v>
                </c:pt>
                <c:pt idx="9477">
                  <c:v>0.76725478991394236</c:v>
                </c:pt>
                <c:pt idx="9478">
                  <c:v>0.86449620790517945</c:v>
                </c:pt>
                <c:pt idx="9479">
                  <c:v>0.75499443415481082</c:v>
                </c:pt>
                <c:pt idx="9480">
                  <c:v>0.76814403280233223</c:v>
                </c:pt>
                <c:pt idx="9481">
                  <c:v>0.71653585324555136</c:v>
                </c:pt>
                <c:pt idx="9482">
                  <c:v>0.77139590366417921</c:v>
                </c:pt>
                <c:pt idx="9483">
                  <c:v>0.59317376239220465</c:v>
                </c:pt>
                <c:pt idx="9484">
                  <c:v>0.65251317398241249</c:v>
                </c:pt>
                <c:pt idx="9485">
                  <c:v>0.8079140688804255</c:v>
                </c:pt>
                <c:pt idx="9486">
                  <c:v>0.67818965791056873</c:v>
                </c:pt>
                <c:pt idx="9487">
                  <c:v>0.70054421926475463</c:v>
                </c:pt>
                <c:pt idx="9488">
                  <c:v>0.61872117714004493</c:v>
                </c:pt>
                <c:pt idx="9489">
                  <c:v>0.65889610933850606</c:v>
                </c:pt>
                <c:pt idx="9490">
                  <c:v>0.77508673962774655</c:v>
                </c:pt>
                <c:pt idx="9491">
                  <c:v>0.81851823746361174</c:v>
                </c:pt>
                <c:pt idx="9492">
                  <c:v>0.86625182307923965</c:v>
                </c:pt>
                <c:pt idx="9493">
                  <c:v>0.81023464977379578</c:v>
                </c:pt>
                <c:pt idx="9494">
                  <c:v>0.7291040545127877</c:v>
                </c:pt>
                <c:pt idx="9495">
                  <c:v>0.81033427456572993</c:v>
                </c:pt>
                <c:pt idx="9496">
                  <c:v>0.77936036123434249</c:v>
                </c:pt>
                <c:pt idx="9497">
                  <c:v>0.75479528848710575</c:v>
                </c:pt>
                <c:pt idx="9498">
                  <c:v>0.77774802249491337</c:v>
                </c:pt>
                <c:pt idx="9499">
                  <c:v>0.71917768313745378</c:v>
                </c:pt>
                <c:pt idx="9500">
                  <c:v>0.71991187999992545</c:v>
                </c:pt>
                <c:pt idx="9501">
                  <c:v>0.66333203557998777</c:v>
                </c:pt>
                <c:pt idx="9502">
                  <c:v>0.55759525844371771</c:v>
                </c:pt>
                <c:pt idx="9503">
                  <c:v>0.71556371536783547</c:v>
                </c:pt>
                <c:pt idx="9504">
                  <c:v>0.7431394313365226</c:v>
                </c:pt>
                <c:pt idx="9505">
                  <c:v>0.79387839407025507</c:v>
                </c:pt>
                <c:pt idx="9506">
                  <c:v>0.82305498810886291</c:v>
                </c:pt>
                <c:pt idx="9507">
                  <c:v>0.67425136451038303</c:v>
                </c:pt>
                <c:pt idx="9508">
                  <c:v>0.78492784023328865</c:v>
                </c:pt>
                <c:pt idx="9509">
                  <c:v>0.65292174863494434</c:v>
                </c:pt>
                <c:pt idx="9510">
                  <c:v>0.76221985827799565</c:v>
                </c:pt>
                <c:pt idx="9511">
                  <c:v>0.71306831524568004</c:v>
                </c:pt>
                <c:pt idx="9512">
                  <c:v>0.68062000125083522</c:v>
                </c:pt>
                <c:pt idx="9513">
                  <c:v>0.74605927700342412</c:v>
                </c:pt>
                <c:pt idx="9514">
                  <c:v>0.74596630373381634</c:v>
                </c:pt>
                <c:pt idx="9515">
                  <c:v>0.76433753248774061</c:v>
                </c:pt>
                <c:pt idx="9516">
                  <c:v>0.78001145326264443</c:v>
                </c:pt>
                <c:pt idx="9517">
                  <c:v>0.7006669847775735</c:v>
                </c:pt>
                <c:pt idx="9518">
                  <c:v>0.74299359225778072</c:v>
                </c:pt>
                <c:pt idx="9519">
                  <c:v>0.66216153144381462</c:v>
                </c:pt>
                <c:pt idx="9520">
                  <c:v>0.75158979255716873</c:v>
                </c:pt>
                <c:pt idx="9521">
                  <c:v>0.7322951920873968</c:v>
                </c:pt>
                <c:pt idx="9522">
                  <c:v>0.86347065137889412</c:v>
                </c:pt>
                <c:pt idx="9523">
                  <c:v>0.750728209415787</c:v>
                </c:pt>
                <c:pt idx="9524">
                  <c:v>0.78705458466683598</c:v>
                </c:pt>
                <c:pt idx="9525">
                  <c:v>0.72505466946436103</c:v>
                </c:pt>
                <c:pt idx="9526">
                  <c:v>0.83900336246354634</c:v>
                </c:pt>
                <c:pt idx="9527">
                  <c:v>0.76289305524344952</c:v>
                </c:pt>
                <c:pt idx="9528">
                  <c:v>0.68667805253422143</c:v>
                </c:pt>
                <c:pt idx="9529">
                  <c:v>0.81705113747124669</c:v>
                </c:pt>
                <c:pt idx="9530">
                  <c:v>0.75606375422244299</c:v>
                </c:pt>
                <c:pt idx="9531">
                  <c:v>0.75587704935925792</c:v>
                </c:pt>
                <c:pt idx="9532">
                  <c:v>0.79899713222536461</c:v>
                </c:pt>
                <c:pt idx="9533">
                  <c:v>0.62094728250862274</c:v>
                </c:pt>
                <c:pt idx="9534">
                  <c:v>0.84206055073955377</c:v>
                </c:pt>
                <c:pt idx="9535">
                  <c:v>0.64091336709750979</c:v>
                </c:pt>
                <c:pt idx="9536">
                  <c:v>0.77487527437925841</c:v>
                </c:pt>
                <c:pt idx="9537">
                  <c:v>0.76569160123552504</c:v>
                </c:pt>
                <c:pt idx="9538">
                  <c:v>0.74443712649626237</c:v>
                </c:pt>
                <c:pt idx="9539">
                  <c:v>0.83268805857520733</c:v>
                </c:pt>
                <c:pt idx="9540">
                  <c:v>0.7354650958622565</c:v>
                </c:pt>
                <c:pt idx="9541">
                  <c:v>0.80610821194460669</c:v>
                </c:pt>
                <c:pt idx="9542">
                  <c:v>0.69501258044503633</c:v>
                </c:pt>
                <c:pt idx="9543">
                  <c:v>0.7720331327203197</c:v>
                </c:pt>
                <c:pt idx="9544">
                  <c:v>0.82776172432682082</c:v>
                </c:pt>
                <c:pt idx="9545">
                  <c:v>0.92006680523095319</c:v>
                </c:pt>
                <c:pt idx="9546">
                  <c:v>0.70624929205166764</c:v>
                </c:pt>
                <c:pt idx="9547">
                  <c:v>0.68455417356256243</c:v>
                </c:pt>
                <c:pt idx="9548">
                  <c:v>0.76044474047168764</c:v>
                </c:pt>
                <c:pt idx="9549">
                  <c:v>0.74231158677152387</c:v>
                </c:pt>
                <c:pt idx="9550">
                  <c:v>0.66722783442650957</c:v>
                </c:pt>
                <c:pt idx="9551">
                  <c:v>0.7186789364285382</c:v>
                </c:pt>
                <c:pt idx="9552">
                  <c:v>0.78161109033783061</c:v>
                </c:pt>
                <c:pt idx="9553">
                  <c:v>0.82440378284227556</c:v>
                </c:pt>
                <c:pt idx="9554">
                  <c:v>0.72525896620938413</c:v>
                </c:pt>
                <c:pt idx="9555">
                  <c:v>0.84433623517477163</c:v>
                </c:pt>
                <c:pt idx="9556">
                  <c:v>0.64872806302199948</c:v>
                </c:pt>
                <c:pt idx="9557">
                  <c:v>0.73152019081600428</c:v>
                </c:pt>
                <c:pt idx="9558">
                  <c:v>0.82108562326516232</c:v>
                </c:pt>
                <c:pt idx="9559">
                  <c:v>0.68173498279722655</c:v>
                </c:pt>
                <c:pt idx="9560">
                  <c:v>0.73922448671512764</c:v>
                </c:pt>
                <c:pt idx="9561">
                  <c:v>0.7728880300069948</c:v>
                </c:pt>
                <c:pt idx="9562">
                  <c:v>0.79132607601956684</c:v>
                </c:pt>
                <c:pt idx="9563">
                  <c:v>0.73797477069365791</c:v>
                </c:pt>
                <c:pt idx="9564">
                  <c:v>0.68152396703143159</c:v>
                </c:pt>
                <c:pt idx="9565">
                  <c:v>0.72978828161031672</c:v>
                </c:pt>
                <c:pt idx="9566">
                  <c:v>0.70002544491234686</c:v>
                </c:pt>
                <c:pt idx="9567">
                  <c:v>0.71375226532297054</c:v>
                </c:pt>
                <c:pt idx="9568">
                  <c:v>0.66101779266192662</c:v>
                </c:pt>
                <c:pt idx="9569">
                  <c:v>0.77467725417138333</c:v>
                </c:pt>
                <c:pt idx="9570">
                  <c:v>0.83220591109854758</c:v>
                </c:pt>
                <c:pt idx="9571">
                  <c:v>0.67495422581258369</c:v>
                </c:pt>
                <c:pt idx="9572">
                  <c:v>0.68133922797438462</c:v>
                </c:pt>
                <c:pt idx="9573">
                  <c:v>0.73352426799416404</c:v>
                </c:pt>
                <c:pt idx="9574">
                  <c:v>0.67755395382278061</c:v>
                </c:pt>
                <c:pt idx="9575">
                  <c:v>0.66573691107341326</c:v>
                </c:pt>
                <c:pt idx="9576">
                  <c:v>0.83210303848724521</c:v>
                </c:pt>
                <c:pt idx="9577">
                  <c:v>0.84441639795114143</c:v>
                </c:pt>
                <c:pt idx="9578">
                  <c:v>0.72333287927553935</c:v>
                </c:pt>
                <c:pt idx="9579">
                  <c:v>0.73677741651809847</c:v>
                </c:pt>
                <c:pt idx="9580">
                  <c:v>0.73539855432835965</c:v>
                </c:pt>
                <c:pt idx="9581">
                  <c:v>0.75581391209360793</c:v>
                </c:pt>
                <c:pt idx="9582">
                  <c:v>0.79330490295440814</c:v>
                </c:pt>
                <c:pt idx="9583">
                  <c:v>0.73539368295718388</c:v>
                </c:pt>
                <c:pt idx="9584">
                  <c:v>0.81810043787180164</c:v>
                </c:pt>
                <c:pt idx="9585">
                  <c:v>0.87317612191542837</c:v>
                </c:pt>
                <c:pt idx="9586">
                  <c:v>0.69384961595950112</c:v>
                </c:pt>
                <c:pt idx="9587">
                  <c:v>0.76696622059869535</c:v>
                </c:pt>
                <c:pt idx="9588">
                  <c:v>0.82487080192559381</c:v>
                </c:pt>
                <c:pt idx="9589">
                  <c:v>0.75611666049032744</c:v>
                </c:pt>
                <c:pt idx="9590">
                  <c:v>0.77816862777295448</c:v>
                </c:pt>
                <c:pt idx="9591">
                  <c:v>0.67693416695166997</c:v>
                </c:pt>
                <c:pt idx="9592">
                  <c:v>0.80708073143554271</c:v>
                </c:pt>
                <c:pt idx="9593">
                  <c:v>0.86303811473363301</c:v>
                </c:pt>
                <c:pt idx="9594">
                  <c:v>0.68149410775533847</c:v>
                </c:pt>
                <c:pt idx="9595">
                  <c:v>0.66994432143984928</c:v>
                </c:pt>
                <c:pt idx="9596">
                  <c:v>0.79098266596245737</c:v>
                </c:pt>
                <c:pt idx="9597">
                  <c:v>0.80080915118540263</c:v>
                </c:pt>
                <c:pt idx="9598">
                  <c:v>0.85482632275108184</c:v>
                </c:pt>
                <c:pt idx="9599">
                  <c:v>0.78164288797584869</c:v>
                </c:pt>
                <c:pt idx="9600">
                  <c:v>0.71933213378320149</c:v>
                </c:pt>
                <c:pt idx="9601">
                  <c:v>0.62507969475984027</c:v>
                </c:pt>
                <c:pt idx="9602">
                  <c:v>0.7809715949703917</c:v>
                </c:pt>
                <c:pt idx="9603">
                  <c:v>0.70481046799850444</c:v>
                </c:pt>
                <c:pt idx="9604">
                  <c:v>0.71496225695227811</c:v>
                </c:pt>
                <c:pt idx="9605">
                  <c:v>0.81465729608238535</c:v>
                </c:pt>
                <c:pt idx="9606">
                  <c:v>0.72595893298314829</c:v>
                </c:pt>
                <c:pt idx="9607">
                  <c:v>0.75381257900630716</c:v>
                </c:pt>
                <c:pt idx="9608">
                  <c:v>0.96491228141976226</c:v>
                </c:pt>
                <c:pt idx="9609">
                  <c:v>0.79901892966046328</c:v>
                </c:pt>
                <c:pt idx="9610">
                  <c:v>0.7757954203495232</c:v>
                </c:pt>
                <c:pt idx="9611">
                  <c:v>0.68490249953635252</c:v>
                </c:pt>
                <c:pt idx="9612">
                  <c:v>0.76070614188336116</c:v>
                </c:pt>
                <c:pt idx="9613">
                  <c:v>0.78198605003713917</c:v>
                </c:pt>
                <c:pt idx="9614">
                  <c:v>0.80576280695410873</c:v>
                </c:pt>
                <c:pt idx="9615">
                  <c:v>0.73927008902534752</c:v>
                </c:pt>
                <c:pt idx="9616">
                  <c:v>0.68032110547858204</c:v>
                </c:pt>
                <c:pt idx="9617">
                  <c:v>0.74389461477244057</c:v>
                </c:pt>
                <c:pt idx="9618">
                  <c:v>0.7717031117901636</c:v>
                </c:pt>
                <c:pt idx="9619">
                  <c:v>0.90213256471871828</c:v>
                </c:pt>
                <c:pt idx="9620">
                  <c:v>0.89191154768386272</c:v>
                </c:pt>
                <c:pt idx="9621">
                  <c:v>0.87565965042573413</c:v>
                </c:pt>
                <c:pt idx="9622">
                  <c:v>0.70571130697228479</c:v>
                </c:pt>
                <c:pt idx="9623">
                  <c:v>0.82562730384618965</c:v>
                </c:pt>
                <c:pt idx="9624">
                  <c:v>0.74193170629806626</c:v>
                </c:pt>
                <c:pt idx="9625">
                  <c:v>0.66501699187455698</c:v>
                </c:pt>
                <c:pt idx="9626">
                  <c:v>0.86978639585201256</c:v>
                </c:pt>
                <c:pt idx="9627">
                  <c:v>0.76809129138582988</c:v>
                </c:pt>
                <c:pt idx="9628">
                  <c:v>0.92436951660478006</c:v>
                </c:pt>
                <c:pt idx="9629">
                  <c:v>0.71587360625881902</c:v>
                </c:pt>
                <c:pt idx="9630">
                  <c:v>0.82652090240760001</c:v>
                </c:pt>
                <c:pt idx="9631">
                  <c:v>0.77367805317769656</c:v>
                </c:pt>
                <c:pt idx="9632">
                  <c:v>0.73265029176619634</c:v>
                </c:pt>
                <c:pt idx="9633">
                  <c:v>0.75333480471015102</c:v>
                </c:pt>
                <c:pt idx="9634">
                  <c:v>0.59944010328191877</c:v>
                </c:pt>
                <c:pt idx="9635">
                  <c:v>0.66327150027095894</c:v>
                </c:pt>
                <c:pt idx="9636">
                  <c:v>0.75948261699711461</c:v>
                </c:pt>
                <c:pt idx="9637">
                  <c:v>0.71190926989966896</c:v>
                </c:pt>
                <c:pt idx="9638">
                  <c:v>0.66391633047302245</c:v>
                </c:pt>
                <c:pt idx="9639">
                  <c:v>0.84076958850116223</c:v>
                </c:pt>
                <c:pt idx="9640">
                  <c:v>0.86692089604178502</c:v>
                </c:pt>
                <c:pt idx="9641">
                  <c:v>0.81175383073010265</c:v>
                </c:pt>
                <c:pt idx="9642">
                  <c:v>0.66952150052245063</c:v>
                </c:pt>
                <c:pt idx="9643">
                  <c:v>0.64110129476395972</c:v>
                </c:pt>
                <c:pt idx="9644">
                  <c:v>0.88127831790033839</c:v>
                </c:pt>
                <c:pt idx="9645">
                  <c:v>0.71032970538113993</c:v>
                </c:pt>
                <c:pt idx="9646">
                  <c:v>0.8296713278995661</c:v>
                </c:pt>
                <c:pt idx="9647">
                  <c:v>0.72376148908997961</c:v>
                </c:pt>
                <c:pt idx="9648">
                  <c:v>0.75145646528119669</c:v>
                </c:pt>
                <c:pt idx="9649">
                  <c:v>0.77240128298399835</c:v>
                </c:pt>
                <c:pt idx="9650">
                  <c:v>0.70004886994734017</c:v>
                </c:pt>
                <c:pt idx="9651">
                  <c:v>0.70741242700222917</c:v>
                </c:pt>
                <c:pt idx="9652">
                  <c:v>0.83012777511406266</c:v>
                </c:pt>
                <c:pt idx="9653">
                  <c:v>0.72815282995516351</c:v>
                </c:pt>
                <c:pt idx="9654">
                  <c:v>0.61937905232650992</c:v>
                </c:pt>
                <c:pt idx="9655">
                  <c:v>0.71861558703221151</c:v>
                </c:pt>
                <c:pt idx="9656">
                  <c:v>0.7790333995991896</c:v>
                </c:pt>
                <c:pt idx="9657">
                  <c:v>0.74303567917074764</c:v>
                </c:pt>
                <c:pt idx="9658">
                  <c:v>0.67044513090226954</c:v>
                </c:pt>
                <c:pt idx="9659">
                  <c:v>0.79096776365606258</c:v>
                </c:pt>
                <c:pt idx="9660">
                  <c:v>0.85035358638819292</c:v>
                </c:pt>
                <c:pt idx="9661">
                  <c:v>0.73631224365194159</c:v>
                </c:pt>
                <c:pt idx="9662">
                  <c:v>0.77145988479393579</c:v>
                </c:pt>
                <c:pt idx="9663">
                  <c:v>0.54503690365453561</c:v>
                </c:pt>
                <c:pt idx="9664">
                  <c:v>0.79990321837213463</c:v>
                </c:pt>
                <c:pt idx="9665">
                  <c:v>0.76216878223768669</c:v>
                </c:pt>
                <c:pt idx="9666">
                  <c:v>0.75271684033218755</c:v>
                </c:pt>
                <c:pt idx="9667">
                  <c:v>0.68114498321927763</c:v>
                </c:pt>
                <c:pt idx="9668">
                  <c:v>0.7391180349773655</c:v>
                </c:pt>
                <c:pt idx="9669">
                  <c:v>0.80815559498255851</c:v>
                </c:pt>
                <c:pt idx="9670">
                  <c:v>0.75562578385572765</c:v>
                </c:pt>
                <c:pt idx="9671">
                  <c:v>0.80104889615536456</c:v>
                </c:pt>
                <c:pt idx="9672">
                  <c:v>0.67538973290441995</c:v>
                </c:pt>
                <c:pt idx="9673">
                  <c:v>0.77389855461968027</c:v>
                </c:pt>
                <c:pt idx="9674">
                  <c:v>0.88093718572838287</c:v>
                </c:pt>
                <c:pt idx="9675">
                  <c:v>0.74949296684403466</c:v>
                </c:pt>
                <c:pt idx="9676">
                  <c:v>0.60628369295958018</c:v>
                </c:pt>
                <c:pt idx="9677">
                  <c:v>0.76401516195220442</c:v>
                </c:pt>
                <c:pt idx="9678">
                  <c:v>0.81477601852042225</c:v>
                </c:pt>
                <c:pt idx="9679">
                  <c:v>0.65024624804120001</c:v>
                </c:pt>
                <c:pt idx="9680">
                  <c:v>0.75409454232120565</c:v>
                </c:pt>
                <c:pt idx="9681">
                  <c:v>0.69166680551443915</c:v>
                </c:pt>
                <c:pt idx="9682">
                  <c:v>0.66884151502120404</c:v>
                </c:pt>
                <c:pt idx="9683">
                  <c:v>0.80253594896584957</c:v>
                </c:pt>
                <c:pt idx="9684">
                  <c:v>0.72438510456984662</c:v>
                </c:pt>
                <c:pt idx="9685">
                  <c:v>0.83670011743661266</c:v>
                </c:pt>
                <c:pt idx="9686">
                  <c:v>0.70834210968109845</c:v>
                </c:pt>
                <c:pt idx="9687">
                  <c:v>0.8810581293586095</c:v>
                </c:pt>
                <c:pt idx="9688">
                  <c:v>0.72657637443006329</c:v>
                </c:pt>
                <c:pt idx="9689">
                  <c:v>0.68152847802836314</c:v>
                </c:pt>
                <c:pt idx="9690">
                  <c:v>0.69872935677588699</c:v>
                </c:pt>
                <c:pt idx="9691">
                  <c:v>0.69324393622600489</c:v>
                </c:pt>
                <c:pt idx="9692">
                  <c:v>0.74820341747607577</c:v>
                </c:pt>
                <c:pt idx="9693">
                  <c:v>0.71036747129944466</c:v>
                </c:pt>
                <c:pt idx="9694">
                  <c:v>0.71041370195100417</c:v>
                </c:pt>
                <c:pt idx="9695">
                  <c:v>0.63956308283801711</c:v>
                </c:pt>
                <c:pt idx="9696">
                  <c:v>0.8425846573389556</c:v>
                </c:pt>
                <c:pt idx="9697">
                  <c:v>0.64293217301249961</c:v>
                </c:pt>
                <c:pt idx="9698">
                  <c:v>0.72815287502841475</c:v>
                </c:pt>
                <c:pt idx="9699">
                  <c:v>0.7810571059207112</c:v>
                </c:pt>
                <c:pt idx="9700">
                  <c:v>0.72694653086895267</c:v>
                </c:pt>
                <c:pt idx="9701">
                  <c:v>0.63473889325407995</c:v>
                </c:pt>
                <c:pt idx="9702">
                  <c:v>0.85249594875996459</c:v>
                </c:pt>
                <c:pt idx="9703">
                  <c:v>0.66430308232023894</c:v>
                </c:pt>
                <c:pt idx="9704">
                  <c:v>0.81227289445658535</c:v>
                </c:pt>
                <c:pt idx="9705">
                  <c:v>0.88828905206663511</c:v>
                </c:pt>
                <c:pt idx="9706">
                  <c:v>0.79624814079844741</c:v>
                </c:pt>
                <c:pt idx="9707">
                  <c:v>0.75705777709878919</c:v>
                </c:pt>
                <c:pt idx="9708">
                  <c:v>0.66875570472386403</c:v>
                </c:pt>
                <c:pt idx="9709">
                  <c:v>0.70565097808111465</c:v>
                </c:pt>
                <c:pt idx="9710">
                  <c:v>0.70088429259949914</c:v>
                </c:pt>
                <c:pt idx="9711">
                  <c:v>0.94058993783618383</c:v>
                </c:pt>
                <c:pt idx="9712">
                  <c:v>0.87892458679929564</c:v>
                </c:pt>
                <c:pt idx="9713">
                  <c:v>0.85690304115289861</c:v>
                </c:pt>
                <c:pt idx="9714">
                  <c:v>0.76036176125833732</c:v>
                </c:pt>
                <c:pt idx="9715">
                  <c:v>0.6979062433201636</c:v>
                </c:pt>
                <c:pt idx="9716">
                  <c:v>0.6432529901293137</c:v>
                </c:pt>
                <c:pt idx="9717">
                  <c:v>0.66612600101919683</c:v>
                </c:pt>
                <c:pt idx="9718">
                  <c:v>0.77564742877895765</c:v>
                </c:pt>
                <c:pt idx="9719">
                  <c:v>0.68365455698942434</c:v>
                </c:pt>
                <c:pt idx="9720">
                  <c:v>0.63230867189268125</c:v>
                </c:pt>
                <c:pt idx="9721">
                  <c:v>0.73219700417984235</c:v>
                </c:pt>
                <c:pt idx="9722">
                  <c:v>0.75467719691856439</c:v>
                </c:pt>
                <c:pt idx="9723">
                  <c:v>0.73468950918948805</c:v>
                </c:pt>
                <c:pt idx="9724">
                  <c:v>0.80966157883942413</c:v>
                </c:pt>
                <c:pt idx="9725">
                  <c:v>0.7268956455989336</c:v>
                </c:pt>
                <c:pt idx="9726">
                  <c:v>0.75212750163825115</c:v>
                </c:pt>
                <c:pt idx="9727">
                  <c:v>0.85668298245658991</c:v>
                </c:pt>
                <c:pt idx="9728">
                  <c:v>0.58511602880719926</c:v>
                </c:pt>
                <c:pt idx="9729">
                  <c:v>0.63824501925738009</c:v>
                </c:pt>
                <c:pt idx="9730">
                  <c:v>0.6783173592706303</c:v>
                </c:pt>
                <c:pt idx="9731">
                  <c:v>0.8063898090478967</c:v>
                </c:pt>
                <c:pt idx="9732">
                  <c:v>0.65307407898513381</c:v>
                </c:pt>
                <c:pt idx="9733">
                  <c:v>0.67676052370289463</c:v>
                </c:pt>
                <c:pt idx="9734">
                  <c:v>0.77713594603913072</c:v>
                </c:pt>
                <c:pt idx="9735">
                  <c:v>0.81656137230274739</c:v>
                </c:pt>
                <c:pt idx="9736">
                  <c:v>0.63521165888454578</c:v>
                </c:pt>
                <c:pt idx="9737">
                  <c:v>0.64468749140458792</c:v>
                </c:pt>
                <c:pt idx="9738">
                  <c:v>0.64632361941546679</c:v>
                </c:pt>
                <c:pt idx="9739">
                  <c:v>0.84292449512854872</c:v>
                </c:pt>
                <c:pt idx="9740">
                  <c:v>0.7555612996904667</c:v>
                </c:pt>
                <c:pt idx="9741">
                  <c:v>0.71686776968199806</c:v>
                </c:pt>
                <c:pt idx="9742">
                  <c:v>0.6857590998678188</c:v>
                </c:pt>
                <c:pt idx="9743">
                  <c:v>0.8120001504092047</c:v>
                </c:pt>
                <c:pt idx="9744">
                  <c:v>0.60016760061138585</c:v>
                </c:pt>
                <c:pt idx="9745">
                  <c:v>0.72926128514808164</c:v>
                </c:pt>
                <c:pt idx="9746">
                  <c:v>0.6627793818967519</c:v>
                </c:pt>
                <c:pt idx="9747">
                  <c:v>0.68197831305650602</c:v>
                </c:pt>
                <c:pt idx="9748">
                  <c:v>0.89882971082905572</c:v>
                </c:pt>
                <c:pt idx="9749">
                  <c:v>0.76527973657219883</c:v>
                </c:pt>
                <c:pt idx="9750">
                  <c:v>0.77216617722812664</c:v>
                </c:pt>
                <c:pt idx="9751">
                  <c:v>0.65471651577346268</c:v>
                </c:pt>
                <c:pt idx="9752">
                  <c:v>0.5859024276282625</c:v>
                </c:pt>
                <c:pt idx="9753">
                  <c:v>0.70981393047615571</c:v>
                </c:pt>
                <c:pt idx="9754">
                  <c:v>0.62811265698774843</c:v>
                </c:pt>
                <c:pt idx="9755">
                  <c:v>0.74377260300224768</c:v>
                </c:pt>
                <c:pt idx="9756">
                  <c:v>0.70873298747678404</c:v>
                </c:pt>
                <c:pt idx="9757">
                  <c:v>0.86796645660264993</c:v>
                </c:pt>
                <c:pt idx="9758">
                  <c:v>0.69799480732976982</c:v>
                </c:pt>
                <c:pt idx="9759">
                  <c:v>0.67475000631330684</c:v>
                </c:pt>
                <c:pt idx="9760">
                  <c:v>0.78496914970196019</c:v>
                </c:pt>
                <c:pt idx="9761">
                  <c:v>0.77876191467402711</c:v>
                </c:pt>
                <c:pt idx="9762">
                  <c:v>0.74808852739030973</c:v>
                </c:pt>
                <c:pt idx="9763">
                  <c:v>0.82841242481596178</c:v>
                </c:pt>
                <c:pt idx="9764">
                  <c:v>0.6440401370985992</c:v>
                </c:pt>
                <c:pt idx="9765">
                  <c:v>0.64900411917580358</c:v>
                </c:pt>
                <c:pt idx="9766">
                  <c:v>0.72077786153269074</c:v>
                </c:pt>
                <c:pt idx="9767">
                  <c:v>0.8118199428363243</c:v>
                </c:pt>
                <c:pt idx="9768">
                  <c:v>0.75541962915838812</c:v>
                </c:pt>
                <c:pt idx="9769">
                  <c:v>0.69544873624459014</c:v>
                </c:pt>
                <c:pt idx="9770">
                  <c:v>0.78113096677821836</c:v>
                </c:pt>
                <c:pt idx="9771">
                  <c:v>0.67016339428020899</c:v>
                </c:pt>
                <c:pt idx="9772">
                  <c:v>0.72985309072482263</c:v>
                </c:pt>
                <c:pt idx="9773">
                  <c:v>0.86478828160685062</c:v>
                </c:pt>
                <c:pt idx="9774">
                  <c:v>0.73181764690186712</c:v>
                </c:pt>
                <c:pt idx="9775">
                  <c:v>0.61236516253355444</c:v>
                </c:pt>
                <c:pt idx="9776">
                  <c:v>0.6366779644569337</c:v>
                </c:pt>
                <c:pt idx="9777">
                  <c:v>0.81727629519037803</c:v>
                </c:pt>
                <c:pt idx="9778">
                  <c:v>0.67240664670951189</c:v>
                </c:pt>
                <c:pt idx="9779">
                  <c:v>0.71281918679679201</c:v>
                </c:pt>
                <c:pt idx="9780">
                  <c:v>0.6582526883644606</c:v>
                </c:pt>
                <c:pt idx="9781">
                  <c:v>0.61893316335556092</c:v>
                </c:pt>
                <c:pt idx="9782">
                  <c:v>0.83252675636305595</c:v>
                </c:pt>
                <c:pt idx="9783">
                  <c:v>0.87301299606369764</c:v>
                </c:pt>
                <c:pt idx="9784">
                  <c:v>0.65834598444241565</c:v>
                </c:pt>
                <c:pt idx="9785">
                  <c:v>0.64591048660011086</c:v>
                </c:pt>
                <c:pt idx="9786">
                  <c:v>0.74054927449923647</c:v>
                </c:pt>
                <c:pt idx="9787">
                  <c:v>0.75608630563027379</c:v>
                </c:pt>
                <c:pt idx="9788">
                  <c:v>0.64838873642386419</c:v>
                </c:pt>
                <c:pt idx="9789">
                  <c:v>0.72904544330137422</c:v>
                </c:pt>
                <c:pt idx="9790">
                  <c:v>0.66988350689656895</c:v>
                </c:pt>
                <c:pt idx="9791">
                  <c:v>0.71663117549617816</c:v>
                </c:pt>
                <c:pt idx="9792">
                  <c:v>0.61955819151994951</c:v>
                </c:pt>
                <c:pt idx="9793">
                  <c:v>0.65583299525444261</c:v>
                </c:pt>
                <c:pt idx="9794">
                  <c:v>0.67544148324258713</c:v>
                </c:pt>
                <c:pt idx="9795">
                  <c:v>0.79384026519819695</c:v>
                </c:pt>
                <c:pt idx="9796">
                  <c:v>0.75683662382429384</c:v>
                </c:pt>
                <c:pt idx="9797">
                  <c:v>0.76764273862058241</c:v>
                </c:pt>
                <c:pt idx="9798">
                  <c:v>0.8180907453276951</c:v>
                </c:pt>
                <c:pt idx="9799">
                  <c:v>0.76176576728968182</c:v>
                </c:pt>
                <c:pt idx="9800">
                  <c:v>0.77393046955695655</c:v>
                </c:pt>
                <c:pt idx="9801">
                  <c:v>0.86704508694700966</c:v>
                </c:pt>
                <c:pt idx="9802">
                  <c:v>0.67030241390865164</c:v>
                </c:pt>
                <c:pt idx="9803">
                  <c:v>0.70954326279345425</c:v>
                </c:pt>
                <c:pt idx="9804">
                  <c:v>0.74503655921560807</c:v>
                </c:pt>
                <c:pt idx="9805">
                  <c:v>0.6661106461448657</c:v>
                </c:pt>
                <c:pt idx="9806">
                  <c:v>0.74968139516720889</c:v>
                </c:pt>
                <c:pt idx="9807">
                  <c:v>0.79068802695029861</c:v>
                </c:pt>
                <c:pt idx="9808">
                  <c:v>0.92341063810505253</c:v>
                </c:pt>
                <c:pt idx="9809">
                  <c:v>0.580205529894677</c:v>
                </c:pt>
                <c:pt idx="9810">
                  <c:v>0.76839624997221456</c:v>
                </c:pt>
                <c:pt idx="9811">
                  <c:v>0.66636831771013572</c:v>
                </c:pt>
                <c:pt idx="9812">
                  <c:v>0.72183405388630162</c:v>
                </c:pt>
                <c:pt idx="9813">
                  <c:v>0.59929559647846065</c:v>
                </c:pt>
                <c:pt idx="9814">
                  <c:v>0.59613251077082918</c:v>
                </c:pt>
                <c:pt idx="9815">
                  <c:v>0.73524954314899016</c:v>
                </c:pt>
                <c:pt idx="9816">
                  <c:v>0.74214976494278495</c:v>
                </c:pt>
                <c:pt idx="9817">
                  <c:v>0.68553123750412104</c:v>
                </c:pt>
                <c:pt idx="9818">
                  <c:v>0.66683248601124223</c:v>
                </c:pt>
                <c:pt idx="9819">
                  <c:v>0.6977155668707139</c:v>
                </c:pt>
                <c:pt idx="9820">
                  <c:v>0.80718860011219462</c:v>
                </c:pt>
                <c:pt idx="9821">
                  <c:v>0.90939370258014962</c:v>
                </c:pt>
                <c:pt idx="9822">
                  <c:v>0.68788936888982466</c:v>
                </c:pt>
                <c:pt idx="9823">
                  <c:v>0.80287021809461434</c:v>
                </c:pt>
                <c:pt idx="9824">
                  <c:v>0.71292372904455925</c:v>
                </c:pt>
                <c:pt idx="9825">
                  <c:v>0.64279796218579477</c:v>
                </c:pt>
                <c:pt idx="9826">
                  <c:v>0.85584771631271783</c:v>
                </c:pt>
                <c:pt idx="9827">
                  <c:v>0.56488067657569796</c:v>
                </c:pt>
                <c:pt idx="9828">
                  <c:v>0.65529394444270594</c:v>
                </c:pt>
                <c:pt idx="9829">
                  <c:v>0.62835680029820262</c:v>
                </c:pt>
                <c:pt idx="9830">
                  <c:v>0.6732299054838301</c:v>
                </c:pt>
                <c:pt idx="9831">
                  <c:v>0.57239521128597948</c:v>
                </c:pt>
                <c:pt idx="9832">
                  <c:v>0.72981081159640426</c:v>
                </c:pt>
                <c:pt idx="9833">
                  <c:v>0.71991910555965799</c:v>
                </c:pt>
                <c:pt idx="9834">
                  <c:v>0.68733101541794117</c:v>
                </c:pt>
                <c:pt idx="9835">
                  <c:v>0.76549021689196362</c:v>
                </c:pt>
                <c:pt idx="9836">
                  <c:v>0.74958641463428166</c:v>
                </c:pt>
                <c:pt idx="9837">
                  <c:v>0.69049285963696649</c:v>
                </c:pt>
                <c:pt idx="9838">
                  <c:v>0.60552685390141781</c:v>
                </c:pt>
                <c:pt idx="9839">
                  <c:v>0.81578330917647779</c:v>
                </c:pt>
                <c:pt idx="9840">
                  <c:v>0.68420208750413813</c:v>
                </c:pt>
                <c:pt idx="9841">
                  <c:v>0.86202458395185122</c:v>
                </c:pt>
                <c:pt idx="9842">
                  <c:v>0.78179000207031202</c:v>
                </c:pt>
                <c:pt idx="9843">
                  <c:v>0.69420298207406017</c:v>
                </c:pt>
                <c:pt idx="9844">
                  <c:v>0.86097467878032974</c:v>
                </c:pt>
                <c:pt idx="9845">
                  <c:v>0.71391136816337764</c:v>
                </c:pt>
                <c:pt idx="9846">
                  <c:v>0.72825955899997363</c:v>
                </c:pt>
                <c:pt idx="9847">
                  <c:v>0.77607047871266754</c:v>
                </c:pt>
                <c:pt idx="9848">
                  <c:v>0.6520606864425853</c:v>
                </c:pt>
                <c:pt idx="9849">
                  <c:v>0.65378362426701364</c:v>
                </c:pt>
                <c:pt idx="9850">
                  <c:v>0.66766218710928105</c:v>
                </c:pt>
                <c:pt idx="9851">
                  <c:v>0.78038392786409749</c:v>
                </c:pt>
                <c:pt idx="9852">
                  <c:v>0.78725574414919663</c:v>
                </c:pt>
                <c:pt idx="9853">
                  <c:v>0.60084187580205983</c:v>
                </c:pt>
                <c:pt idx="9854">
                  <c:v>0.60409737052969992</c:v>
                </c:pt>
                <c:pt idx="9855">
                  <c:v>0.62517490388655461</c:v>
                </c:pt>
                <c:pt idx="9856">
                  <c:v>0.6438761460410849</c:v>
                </c:pt>
                <c:pt idx="9857">
                  <c:v>0.82245297211685287</c:v>
                </c:pt>
                <c:pt idx="9858">
                  <c:v>0.62704462241120362</c:v>
                </c:pt>
                <c:pt idx="9859">
                  <c:v>0.62494813819215778</c:v>
                </c:pt>
                <c:pt idx="9860">
                  <c:v>0.78654910008546453</c:v>
                </c:pt>
                <c:pt idx="9861">
                  <c:v>0.74685686933903861</c:v>
                </c:pt>
                <c:pt idx="9862">
                  <c:v>0.69637091178083277</c:v>
                </c:pt>
                <c:pt idx="9863">
                  <c:v>0.54225055544036449</c:v>
                </c:pt>
                <c:pt idx="9864">
                  <c:v>0.62050088779238211</c:v>
                </c:pt>
                <c:pt idx="9865">
                  <c:v>0.70543259380789658</c:v>
                </c:pt>
                <c:pt idx="9866">
                  <c:v>0.68677755225738646</c:v>
                </c:pt>
                <c:pt idx="9867">
                  <c:v>0.78667320749353875</c:v>
                </c:pt>
                <c:pt idx="9868">
                  <c:v>0.7241019791911627</c:v>
                </c:pt>
                <c:pt idx="9869">
                  <c:v>0.72451620261496252</c:v>
                </c:pt>
                <c:pt idx="9870">
                  <c:v>0.86425374854023029</c:v>
                </c:pt>
                <c:pt idx="9871">
                  <c:v>0.6914476956109038</c:v>
                </c:pt>
                <c:pt idx="9872">
                  <c:v>0.66868450200654572</c:v>
                </c:pt>
                <c:pt idx="9873">
                  <c:v>0.735838303422644</c:v>
                </c:pt>
                <c:pt idx="9874">
                  <c:v>0.7158651491499024</c:v>
                </c:pt>
                <c:pt idx="9875">
                  <c:v>0.74103574215061885</c:v>
                </c:pt>
                <c:pt idx="9876">
                  <c:v>0.63422171510520065</c:v>
                </c:pt>
                <c:pt idx="9877">
                  <c:v>0.6048725686612928</c:v>
                </c:pt>
                <c:pt idx="9878">
                  <c:v>0.66671258848951565</c:v>
                </c:pt>
                <c:pt idx="9879">
                  <c:v>0.76225352693351867</c:v>
                </c:pt>
                <c:pt idx="9880">
                  <c:v>0.63079259569185175</c:v>
                </c:pt>
                <c:pt idx="9881">
                  <c:v>0.76022006595290559</c:v>
                </c:pt>
                <c:pt idx="9882">
                  <c:v>0.68930510898559405</c:v>
                </c:pt>
                <c:pt idx="9883">
                  <c:v>0.59756245002117758</c:v>
                </c:pt>
                <c:pt idx="9884">
                  <c:v>0.65010315815946662</c:v>
                </c:pt>
                <c:pt idx="9885">
                  <c:v>0.59420709263860005</c:v>
                </c:pt>
                <c:pt idx="9886">
                  <c:v>0.74765292567574893</c:v>
                </c:pt>
                <c:pt idx="9887">
                  <c:v>0.73637272887039396</c:v>
                </c:pt>
                <c:pt idx="9888">
                  <c:v>0.73339008104232517</c:v>
                </c:pt>
                <c:pt idx="9889">
                  <c:v>0.58933359771330396</c:v>
                </c:pt>
                <c:pt idx="9890">
                  <c:v>0.7652256305188565</c:v>
                </c:pt>
                <c:pt idx="9891">
                  <c:v>0.74983289829070165</c:v>
                </c:pt>
                <c:pt idx="9892">
                  <c:v>0.69833202718964849</c:v>
                </c:pt>
                <c:pt idx="9893">
                  <c:v>0.74775914268356292</c:v>
                </c:pt>
                <c:pt idx="9894">
                  <c:v>0.71837767739159331</c:v>
                </c:pt>
                <c:pt idx="9895">
                  <c:v>0.6601553866445492</c:v>
                </c:pt>
                <c:pt idx="9896">
                  <c:v>0.84414620161664644</c:v>
                </c:pt>
                <c:pt idx="9897">
                  <c:v>0.66350729675426623</c:v>
                </c:pt>
                <c:pt idx="9898">
                  <c:v>0.67690913743257186</c:v>
                </c:pt>
                <c:pt idx="9899">
                  <c:v>0.81267018281395842</c:v>
                </c:pt>
                <c:pt idx="9900">
                  <c:v>0.64552162281366565</c:v>
                </c:pt>
                <c:pt idx="9901">
                  <c:v>0.71574766363008635</c:v>
                </c:pt>
                <c:pt idx="9902">
                  <c:v>0.76576244364090862</c:v>
                </c:pt>
                <c:pt idx="9903">
                  <c:v>0.84321926273226355</c:v>
                </c:pt>
                <c:pt idx="9904">
                  <c:v>0.86495322472617064</c:v>
                </c:pt>
                <c:pt idx="9905">
                  <c:v>0.69460215499770739</c:v>
                </c:pt>
                <c:pt idx="9906">
                  <c:v>0.91096845273295657</c:v>
                </c:pt>
                <c:pt idx="9907">
                  <c:v>0.64397927730543369</c:v>
                </c:pt>
                <c:pt idx="9908">
                  <c:v>0.70502357401700189</c:v>
                </c:pt>
                <c:pt idx="9909">
                  <c:v>0.652941064756696</c:v>
                </c:pt>
                <c:pt idx="9910">
                  <c:v>0.80568548281286045</c:v>
                </c:pt>
                <c:pt idx="9911">
                  <c:v>0.68951881674395288</c:v>
                </c:pt>
                <c:pt idx="9912">
                  <c:v>0.6320718458442407</c:v>
                </c:pt>
                <c:pt idx="9913">
                  <c:v>0.8096205437865166</c:v>
                </c:pt>
                <c:pt idx="9914">
                  <c:v>0.79839502229879633</c:v>
                </c:pt>
                <c:pt idx="9915">
                  <c:v>0.73059416576199288</c:v>
                </c:pt>
                <c:pt idx="9916">
                  <c:v>0.67482533299533465</c:v>
                </c:pt>
                <c:pt idx="9917">
                  <c:v>0.72982644566834065</c:v>
                </c:pt>
                <c:pt idx="9918">
                  <c:v>0.709657364705234</c:v>
                </c:pt>
                <c:pt idx="9919">
                  <c:v>0.69824808799284721</c:v>
                </c:pt>
                <c:pt idx="9920">
                  <c:v>0.64288924791325264</c:v>
                </c:pt>
                <c:pt idx="9921">
                  <c:v>0.67038018215638484</c:v>
                </c:pt>
                <c:pt idx="9922">
                  <c:v>0.72512583548963594</c:v>
                </c:pt>
                <c:pt idx="9923">
                  <c:v>0.60401724050616767</c:v>
                </c:pt>
                <c:pt idx="9924">
                  <c:v>0.74143697573197132</c:v>
                </c:pt>
                <c:pt idx="9925">
                  <c:v>0.88682541462996922</c:v>
                </c:pt>
                <c:pt idx="9926">
                  <c:v>0.61513739105371723</c:v>
                </c:pt>
                <c:pt idx="9927">
                  <c:v>0.71429448893396241</c:v>
                </c:pt>
                <c:pt idx="9928">
                  <c:v>0.70847273626083962</c:v>
                </c:pt>
                <c:pt idx="9929">
                  <c:v>0.65186831447209392</c:v>
                </c:pt>
                <c:pt idx="9930">
                  <c:v>0.79752171766642144</c:v>
                </c:pt>
                <c:pt idx="9931">
                  <c:v>0.78798012531457062</c:v>
                </c:pt>
                <c:pt idx="9932">
                  <c:v>0.59278266728321549</c:v>
                </c:pt>
                <c:pt idx="9933">
                  <c:v>0.69100348797304223</c:v>
                </c:pt>
                <c:pt idx="9934">
                  <c:v>0.7009434021508496</c:v>
                </c:pt>
                <c:pt idx="9935">
                  <c:v>0.74381328607507802</c:v>
                </c:pt>
                <c:pt idx="9936">
                  <c:v>0.66854488255480105</c:v>
                </c:pt>
                <c:pt idx="9937">
                  <c:v>0.7033141421903073</c:v>
                </c:pt>
                <c:pt idx="9938">
                  <c:v>0.66594490187222499</c:v>
                </c:pt>
                <c:pt idx="9939">
                  <c:v>0.68144397530506551</c:v>
                </c:pt>
                <c:pt idx="9940">
                  <c:v>0.75410974555895671</c:v>
                </c:pt>
                <c:pt idx="9941">
                  <c:v>0.94389844600653816</c:v>
                </c:pt>
                <c:pt idx="9942">
                  <c:v>0.66662350600397724</c:v>
                </c:pt>
                <c:pt idx="9943">
                  <c:v>0.5996858223367566</c:v>
                </c:pt>
                <c:pt idx="9944">
                  <c:v>0.69530993187260048</c:v>
                </c:pt>
                <c:pt idx="9945">
                  <c:v>0.65476966271395165</c:v>
                </c:pt>
                <c:pt idx="9946">
                  <c:v>0.63385165099231644</c:v>
                </c:pt>
                <c:pt idx="9947">
                  <c:v>0.7487201446186047</c:v>
                </c:pt>
                <c:pt idx="9948">
                  <c:v>0.79318227502961358</c:v>
                </c:pt>
                <c:pt idx="9949">
                  <c:v>0.67442401996008572</c:v>
                </c:pt>
                <c:pt idx="9950">
                  <c:v>0.74912913672047998</c:v>
                </c:pt>
                <c:pt idx="9951">
                  <c:v>0.72747391763762215</c:v>
                </c:pt>
                <c:pt idx="9952">
                  <c:v>0.73949315516913705</c:v>
                </c:pt>
                <c:pt idx="9953">
                  <c:v>0.64741099123349721</c:v>
                </c:pt>
                <c:pt idx="9954">
                  <c:v>0.59708867404231059</c:v>
                </c:pt>
                <c:pt idx="9955">
                  <c:v>0.75374590163399491</c:v>
                </c:pt>
                <c:pt idx="9956">
                  <c:v>0.57681543071429964</c:v>
                </c:pt>
                <c:pt idx="9957">
                  <c:v>0.74283376638155862</c:v>
                </c:pt>
                <c:pt idx="9958">
                  <c:v>0.68807951875629569</c:v>
                </c:pt>
                <c:pt idx="9959">
                  <c:v>0.67632649826621483</c:v>
                </c:pt>
                <c:pt idx="9960">
                  <c:v>0.71509851309574435</c:v>
                </c:pt>
                <c:pt idx="9961">
                  <c:v>0.73704834165312694</c:v>
                </c:pt>
                <c:pt idx="9962">
                  <c:v>0.70983599775315165</c:v>
                </c:pt>
                <c:pt idx="9963">
                  <c:v>0.63353465200723869</c:v>
                </c:pt>
                <c:pt idx="9964">
                  <c:v>0.7643079507947369</c:v>
                </c:pt>
                <c:pt idx="9965">
                  <c:v>0.79461475889564559</c:v>
                </c:pt>
                <c:pt idx="9966">
                  <c:v>0.85980799719893763</c:v>
                </c:pt>
                <c:pt idx="9967">
                  <c:v>0.84621921173522152</c:v>
                </c:pt>
                <c:pt idx="9968">
                  <c:v>0.62416101912840605</c:v>
                </c:pt>
                <c:pt idx="9969">
                  <c:v>0.72342721289507983</c:v>
                </c:pt>
                <c:pt idx="9970">
                  <c:v>0.61235501844882112</c:v>
                </c:pt>
                <c:pt idx="9971">
                  <c:v>0.6921923807347945</c:v>
                </c:pt>
                <c:pt idx="9972">
                  <c:v>0.75297371693149973</c:v>
                </c:pt>
                <c:pt idx="9973">
                  <c:v>0.65532462952793802</c:v>
                </c:pt>
                <c:pt idx="9974">
                  <c:v>0.65896160295925565</c:v>
                </c:pt>
                <c:pt idx="9975">
                  <c:v>0.69913518370699457</c:v>
                </c:pt>
                <c:pt idx="9976">
                  <c:v>0.65474094703498142</c:v>
                </c:pt>
                <c:pt idx="9977">
                  <c:v>0.8048571971799956</c:v>
                </c:pt>
                <c:pt idx="9978">
                  <c:v>0.68469004898563945</c:v>
                </c:pt>
                <c:pt idx="9979">
                  <c:v>0.81853255315533058</c:v>
                </c:pt>
                <c:pt idx="9980">
                  <c:v>0.65328553010791379</c:v>
                </c:pt>
                <c:pt idx="9981">
                  <c:v>0.85878960243093594</c:v>
                </c:pt>
                <c:pt idx="9982">
                  <c:v>0.6755476396400204</c:v>
                </c:pt>
                <c:pt idx="9983">
                  <c:v>0.60142638559157768</c:v>
                </c:pt>
                <c:pt idx="9984">
                  <c:v>0.7961480612989299</c:v>
                </c:pt>
                <c:pt idx="9985">
                  <c:v>0.69612151554218671</c:v>
                </c:pt>
                <c:pt idx="9986">
                  <c:v>0.65972397575224628</c:v>
                </c:pt>
                <c:pt idx="9987">
                  <c:v>0.74993756539728851</c:v>
                </c:pt>
                <c:pt idx="9988">
                  <c:v>0.66621484672573672</c:v>
                </c:pt>
                <c:pt idx="9989">
                  <c:v>0.67986240901309214</c:v>
                </c:pt>
                <c:pt idx="9990">
                  <c:v>0.67343455771665606</c:v>
                </c:pt>
                <c:pt idx="9991">
                  <c:v>0.81358101049984455</c:v>
                </c:pt>
                <c:pt idx="9992">
                  <c:v>0.67438052870202259</c:v>
                </c:pt>
                <c:pt idx="9993">
                  <c:v>0.67325052193668533</c:v>
                </c:pt>
                <c:pt idx="9994">
                  <c:v>0.72120659436873735</c:v>
                </c:pt>
                <c:pt idx="9995">
                  <c:v>0.64204289336355946</c:v>
                </c:pt>
                <c:pt idx="9996">
                  <c:v>0.65597790041749904</c:v>
                </c:pt>
                <c:pt idx="9997">
                  <c:v>0.70063807810990664</c:v>
                </c:pt>
                <c:pt idx="9998">
                  <c:v>0.73393273812495419</c:v>
                </c:pt>
                <c:pt idx="9999">
                  <c:v>0.6141466392261915</c:v>
                </c:pt>
                <c:pt idx="10000">
                  <c:v>0.73290439471359115</c:v>
                </c:pt>
                <c:pt idx="10001">
                  <c:v>0.7582043980200257</c:v>
                </c:pt>
                <c:pt idx="10002">
                  <c:v>0.62275212623068965</c:v>
                </c:pt>
                <c:pt idx="10003">
                  <c:v>0.61508528528997375</c:v>
                </c:pt>
                <c:pt idx="10004">
                  <c:v>0.61130417029546769</c:v>
                </c:pt>
                <c:pt idx="10005">
                  <c:v>0.85973647145502663</c:v>
                </c:pt>
                <c:pt idx="10006">
                  <c:v>0.70905435050394061</c:v>
                </c:pt>
                <c:pt idx="10007">
                  <c:v>0.70178888068500345</c:v>
                </c:pt>
                <c:pt idx="10008">
                  <c:v>0.52948898392959476</c:v>
                </c:pt>
                <c:pt idx="10009">
                  <c:v>0.57298053040339125</c:v>
                </c:pt>
                <c:pt idx="10010">
                  <c:v>0.62278722859529456</c:v>
                </c:pt>
                <c:pt idx="10011">
                  <c:v>0.81544610497012049</c:v>
                </c:pt>
                <c:pt idx="10012">
                  <c:v>0.72043802227843512</c:v>
                </c:pt>
                <c:pt idx="10013">
                  <c:v>0.750742167487913</c:v>
                </c:pt>
                <c:pt idx="10014">
                  <c:v>0.71980217432610061</c:v>
                </c:pt>
                <c:pt idx="10015">
                  <c:v>0.80793035411155545</c:v>
                </c:pt>
                <c:pt idx="10016">
                  <c:v>0.64039594700650693</c:v>
                </c:pt>
                <c:pt idx="10017">
                  <c:v>0.66470854443081495</c:v>
                </c:pt>
                <c:pt idx="10018">
                  <c:v>0.64970728595949523</c:v>
                </c:pt>
                <c:pt idx="10019">
                  <c:v>0.63715713785730632</c:v>
                </c:pt>
                <c:pt idx="10020">
                  <c:v>0.59991103729689643</c:v>
                </c:pt>
                <c:pt idx="10021">
                  <c:v>0.76347918832378514</c:v>
                </c:pt>
                <c:pt idx="10022">
                  <c:v>0.75268472565726452</c:v>
                </c:pt>
                <c:pt idx="10023">
                  <c:v>0.7333095155709427</c:v>
                </c:pt>
                <c:pt idx="10024">
                  <c:v>0.72080747305912385</c:v>
                </c:pt>
                <c:pt idx="10025">
                  <c:v>0.75722873001267665</c:v>
                </c:pt>
                <c:pt idx="10026">
                  <c:v>0.76412875799864965</c:v>
                </c:pt>
                <c:pt idx="10027">
                  <c:v>0.68358593719650762</c:v>
                </c:pt>
                <c:pt idx="10028">
                  <c:v>0.68991907712661471</c:v>
                </c:pt>
                <c:pt idx="10029">
                  <c:v>0.64282035877165034</c:v>
                </c:pt>
                <c:pt idx="10030">
                  <c:v>0.5993794231351216</c:v>
                </c:pt>
                <c:pt idx="10031">
                  <c:v>0.68103012216617265</c:v>
                </c:pt>
                <c:pt idx="10032">
                  <c:v>0.81095914367770672</c:v>
                </c:pt>
                <c:pt idx="10033">
                  <c:v>0.69552842092153111</c:v>
                </c:pt>
                <c:pt idx="10034">
                  <c:v>0.70175902740587237</c:v>
                </c:pt>
                <c:pt idx="10035">
                  <c:v>0.65246782438179063</c:v>
                </c:pt>
                <c:pt idx="10036">
                  <c:v>0.53584600260969706</c:v>
                </c:pt>
                <c:pt idx="10037">
                  <c:v>0.75044963158017486</c:v>
                </c:pt>
                <c:pt idx="10038">
                  <c:v>0.72571482902900963</c:v>
                </c:pt>
                <c:pt idx="10039">
                  <c:v>0.62448429423731722</c:v>
                </c:pt>
                <c:pt idx="10040">
                  <c:v>0.86853636097147358</c:v>
                </c:pt>
                <c:pt idx="10041">
                  <c:v>0.82268594884722157</c:v>
                </c:pt>
                <c:pt idx="10042">
                  <c:v>0.58642094608215356</c:v>
                </c:pt>
                <c:pt idx="10043">
                  <c:v>0.62751314470290587</c:v>
                </c:pt>
                <c:pt idx="10044">
                  <c:v>0.75557912881069045</c:v>
                </c:pt>
                <c:pt idx="10045">
                  <c:v>0.79997435260229599</c:v>
                </c:pt>
                <c:pt idx="10046">
                  <c:v>0.63838600673062529</c:v>
                </c:pt>
                <c:pt idx="10047">
                  <c:v>0.59352510666375569</c:v>
                </c:pt>
                <c:pt idx="10048">
                  <c:v>0.52747894322909061</c:v>
                </c:pt>
                <c:pt idx="10049">
                  <c:v>0.58496014030059051</c:v>
                </c:pt>
                <c:pt idx="10050">
                  <c:v>0.65461278807622558</c:v>
                </c:pt>
                <c:pt idx="10051">
                  <c:v>0.72293427491924889</c:v>
                </c:pt>
                <c:pt idx="10052">
                  <c:v>0.66362396029303228</c:v>
                </c:pt>
                <c:pt idx="10053">
                  <c:v>0.59933600448039359</c:v>
                </c:pt>
                <c:pt idx="10054">
                  <c:v>0.74038932553165537</c:v>
                </c:pt>
                <c:pt idx="10055">
                  <c:v>0.49471806885707703</c:v>
                </c:pt>
                <c:pt idx="10056">
                  <c:v>0.76333878413693057</c:v>
                </c:pt>
                <c:pt idx="10057">
                  <c:v>0.68477947680975393</c:v>
                </c:pt>
                <c:pt idx="10058">
                  <c:v>0.66879951261220161</c:v>
                </c:pt>
                <c:pt idx="10059">
                  <c:v>0.68709919843178546</c:v>
                </c:pt>
                <c:pt idx="10060">
                  <c:v>0.57946953791934286</c:v>
                </c:pt>
                <c:pt idx="10061">
                  <c:v>0.60709755540168664</c:v>
                </c:pt>
                <c:pt idx="10062">
                  <c:v>0.68748081647532899</c:v>
                </c:pt>
                <c:pt idx="10063">
                  <c:v>0.68800077744460064</c:v>
                </c:pt>
                <c:pt idx="10064">
                  <c:v>0.65222218810739552</c:v>
                </c:pt>
                <c:pt idx="10065">
                  <c:v>0.63284611526350021</c:v>
                </c:pt>
                <c:pt idx="10066">
                  <c:v>0.73664241193917812</c:v>
                </c:pt>
                <c:pt idx="10067">
                  <c:v>0.64362366074096422</c:v>
                </c:pt>
                <c:pt idx="10068">
                  <c:v>0.59896341398214226</c:v>
                </c:pt>
                <c:pt idx="10069">
                  <c:v>0.72457431032735287</c:v>
                </c:pt>
                <c:pt idx="10070">
                  <c:v>0.57678707156355669</c:v>
                </c:pt>
                <c:pt idx="10071">
                  <c:v>0.69015173568120003</c:v>
                </c:pt>
                <c:pt idx="10072">
                  <c:v>0.6293565437058819</c:v>
                </c:pt>
                <c:pt idx="10073">
                  <c:v>0.70855802088875708</c:v>
                </c:pt>
                <c:pt idx="10074">
                  <c:v>0.74407907604057344</c:v>
                </c:pt>
                <c:pt idx="10075">
                  <c:v>0.73470698618920005</c:v>
                </c:pt>
                <c:pt idx="10076">
                  <c:v>0.64418963947923846</c:v>
                </c:pt>
                <c:pt idx="10077">
                  <c:v>0.7154435754559253</c:v>
                </c:pt>
                <c:pt idx="10078">
                  <c:v>0.50625498507460209</c:v>
                </c:pt>
                <c:pt idx="10079">
                  <c:v>0.58860448919254948</c:v>
                </c:pt>
                <c:pt idx="10080">
                  <c:v>0.76775057437512106</c:v>
                </c:pt>
                <c:pt idx="10081">
                  <c:v>0.61646323213155785</c:v>
                </c:pt>
                <c:pt idx="10082">
                  <c:v>0.73960373053994566</c:v>
                </c:pt>
                <c:pt idx="10083">
                  <c:v>0.8361841634060847</c:v>
                </c:pt>
                <c:pt idx="10084">
                  <c:v>0.63851886320414164</c:v>
                </c:pt>
                <c:pt idx="10085">
                  <c:v>0.57781649313298666</c:v>
                </c:pt>
                <c:pt idx="10086">
                  <c:v>0.70668283912846663</c:v>
                </c:pt>
                <c:pt idx="10087">
                  <c:v>0.63437956193366296</c:v>
                </c:pt>
                <c:pt idx="10088">
                  <c:v>0.5685236955927373</c:v>
                </c:pt>
                <c:pt idx="10089">
                  <c:v>0.5844356942851362</c:v>
                </c:pt>
                <c:pt idx="10090">
                  <c:v>0.584099548425695</c:v>
                </c:pt>
                <c:pt idx="10091">
                  <c:v>0.72732360044380751</c:v>
                </c:pt>
                <c:pt idx="10092">
                  <c:v>0.7145085535207587</c:v>
                </c:pt>
                <c:pt idx="10093">
                  <c:v>0.56849882561790777</c:v>
                </c:pt>
                <c:pt idx="10094">
                  <c:v>0.69748841647164195</c:v>
                </c:pt>
                <c:pt idx="10095">
                  <c:v>0.59240907483455207</c:v>
                </c:pt>
                <c:pt idx="10096">
                  <c:v>0.7763193078840066</c:v>
                </c:pt>
                <c:pt idx="10097">
                  <c:v>0.63553468389192658</c:v>
                </c:pt>
                <c:pt idx="10098">
                  <c:v>0.64999444800079464</c:v>
                </c:pt>
                <c:pt idx="10099">
                  <c:v>0.66927257138065466</c:v>
                </c:pt>
                <c:pt idx="10100">
                  <c:v>0.60228343160083664</c:v>
                </c:pt>
                <c:pt idx="10101">
                  <c:v>0.52655761185549921</c:v>
                </c:pt>
                <c:pt idx="10102">
                  <c:v>0.63903067832421956</c:v>
                </c:pt>
                <c:pt idx="10103">
                  <c:v>0.7484922630968458</c:v>
                </c:pt>
                <c:pt idx="10104">
                  <c:v>0.58161575417029221</c:v>
                </c:pt>
                <c:pt idx="10105">
                  <c:v>0.57689348073858893</c:v>
                </c:pt>
                <c:pt idx="10106">
                  <c:v>0.75943850863519813</c:v>
                </c:pt>
                <c:pt idx="10107">
                  <c:v>0.6548916294268069</c:v>
                </c:pt>
                <c:pt idx="10108">
                  <c:v>0.6246296156211556</c:v>
                </c:pt>
                <c:pt idx="10109">
                  <c:v>0.64714009437152098</c:v>
                </c:pt>
                <c:pt idx="10110">
                  <c:v>0.60423348731974913</c:v>
                </c:pt>
                <c:pt idx="10111">
                  <c:v>0.71793873587522927</c:v>
                </c:pt>
                <c:pt idx="10112">
                  <c:v>0.66880724563364702</c:v>
                </c:pt>
                <c:pt idx="10113">
                  <c:v>0.73566317547964832</c:v>
                </c:pt>
                <c:pt idx="10114">
                  <c:v>0.50631552958829829</c:v>
                </c:pt>
                <c:pt idx="10115">
                  <c:v>0.65799374793815191</c:v>
                </c:pt>
                <c:pt idx="10116">
                  <c:v>0.7139273551566977</c:v>
                </c:pt>
                <c:pt idx="10117">
                  <c:v>0.62929432102246452</c:v>
                </c:pt>
                <c:pt idx="10118">
                  <c:v>0.62814497825998816</c:v>
                </c:pt>
                <c:pt idx="10119">
                  <c:v>0.61640135457543166</c:v>
                </c:pt>
                <c:pt idx="10120">
                  <c:v>0.53921123216731803</c:v>
                </c:pt>
                <c:pt idx="10121">
                  <c:v>0.63717986199558685</c:v>
                </c:pt>
                <c:pt idx="10122">
                  <c:v>0.60431522522009362</c:v>
                </c:pt>
                <c:pt idx="10123">
                  <c:v>0.76437958773549275</c:v>
                </c:pt>
                <c:pt idx="10124">
                  <c:v>0.64282851977737965</c:v>
                </c:pt>
                <c:pt idx="10125">
                  <c:v>0.762767069894557</c:v>
                </c:pt>
                <c:pt idx="10126">
                  <c:v>0.54442530597435357</c:v>
                </c:pt>
                <c:pt idx="10127">
                  <c:v>0.73823606950800291</c:v>
                </c:pt>
                <c:pt idx="10128">
                  <c:v>0.62803125157070316</c:v>
                </c:pt>
                <c:pt idx="10129">
                  <c:v>0.72281142948582666</c:v>
                </c:pt>
                <c:pt idx="10130">
                  <c:v>0.74409864149900118</c:v>
                </c:pt>
                <c:pt idx="10131">
                  <c:v>0.60403190306719023</c:v>
                </c:pt>
                <c:pt idx="10132">
                  <c:v>0.65440187492733615</c:v>
                </c:pt>
                <c:pt idx="10133">
                  <c:v>0.65691426642064354</c:v>
                </c:pt>
                <c:pt idx="10134">
                  <c:v>0.59663160323542763</c:v>
                </c:pt>
                <c:pt idx="10135">
                  <c:v>0.71171787124672214</c:v>
                </c:pt>
                <c:pt idx="10136">
                  <c:v>0.68937689474734909</c:v>
                </c:pt>
                <c:pt idx="10137">
                  <c:v>0.60828566892494351</c:v>
                </c:pt>
                <c:pt idx="10138">
                  <c:v>0.67516000095169304</c:v>
                </c:pt>
                <c:pt idx="10139">
                  <c:v>0.61501242089918395</c:v>
                </c:pt>
                <c:pt idx="10140">
                  <c:v>0.53997274650227101</c:v>
                </c:pt>
                <c:pt idx="10141">
                  <c:v>0.72621273426112787</c:v>
                </c:pt>
                <c:pt idx="10142">
                  <c:v>0.75192093000969906</c:v>
                </c:pt>
                <c:pt idx="10143">
                  <c:v>0.66218040358215347</c:v>
                </c:pt>
                <c:pt idx="10144">
                  <c:v>0.78725337967458664</c:v>
                </c:pt>
                <c:pt idx="10145">
                  <c:v>0.5981510172172978</c:v>
                </c:pt>
                <c:pt idx="10146">
                  <c:v>0.61769366242633905</c:v>
                </c:pt>
                <c:pt idx="10147">
                  <c:v>0.77661093186031505</c:v>
                </c:pt>
                <c:pt idx="10148">
                  <c:v>0.85510641712236268</c:v>
                </c:pt>
                <c:pt idx="10149">
                  <c:v>0.74435107197672168</c:v>
                </c:pt>
                <c:pt idx="10150">
                  <c:v>0.68300727523389204</c:v>
                </c:pt>
                <c:pt idx="10151">
                  <c:v>0.71959330909575159</c:v>
                </c:pt>
                <c:pt idx="10152">
                  <c:v>0.71713449545788044</c:v>
                </c:pt>
                <c:pt idx="10153">
                  <c:v>0.5980056533966287</c:v>
                </c:pt>
                <c:pt idx="10154">
                  <c:v>0.54686354469861997</c:v>
                </c:pt>
                <c:pt idx="10155">
                  <c:v>0.63206018570186207</c:v>
                </c:pt>
                <c:pt idx="10156">
                  <c:v>0.65434489480743163</c:v>
                </c:pt>
                <c:pt idx="10157">
                  <c:v>0.57746582141159164</c:v>
                </c:pt>
                <c:pt idx="10158">
                  <c:v>0.61879147928763401</c:v>
                </c:pt>
                <c:pt idx="10159">
                  <c:v>0.62731411654770663</c:v>
                </c:pt>
                <c:pt idx="10160">
                  <c:v>0.62524700404070765</c:v>
                </c:pt>
                <c:pt idx="10161">
                  <c:v>0.70541093565335133</c:v>
                </c:pt>
                <c:pt idx="10162">
                  <c:v>0.62902421050917434</c:v>
                </c:pt>
                <c:pt idx="10163">
                  <c:v>0.5866467855694012</c:v>
                </c:pt>
                <c:pt idx="10164">
                  <c:v>0.70341005747455865</c:v>
                </c:pt>
                <c:pt idx="10165">
                  <c:v>0.60411843505303564</c:v>
                </c:pt>
                <c:pt idx="10166">
                  <c:v>0.61605478014664949</c:v>
                </c:pt>
                <c:pt idx="10167">
                  <c:v>0.6291559431599697</c:v>
                </c:pt>
                <c:pt idx="10168">
                  <c:v>0.6945945569437636</c:v>
                </c:pt>
                <c:pt idx="10169">
                  <c:v>0.70313271830545321</c:v>
                </c:pt>
                <c:pt idx="10170">
                  <c:v>0.69848878144069049</c:v>
                </c:pt>
                <c:pt idx="10171">
                  <c:v>0.74421699181747358</c:v>
                </c:pt>
                <c:pt idx="10172">
                  <c:v>0.77014740275774363</c:v>
                </c:pt>
                <c:pt idx="10173">
                  <c:v>0.78098587399848718</c:v>
                </c:pt>
                <c:pt idx="10174">
                  <c:v>0.61829729596644445</c:v>
                </c:pt>
                <c:pt idx="10175">
                  <c:v>0.67540511503094569</c:v>
                </c:pt>
                <c:pt idx="10176">
                  <c:v>0.65917293684699285</c:v>
                </c:pt>
                <c:pt idx="10177">
                  <c:v>0.74498235464854234</c:v>
                </c:pt>
                <c:pt idx="10178">
                  <c:v>0.83815578848994754</c:v>
                </c:pt>
                <c:pt idx="10179">
                  <c:v>0.65708338762358576</c:v>
                </c:pt>
                <c:pt idx="10180">
                  <c:v>0.5832093340958876</c:v>
                </c:pt>
                <c:pt idx="10181">
                  <c:v>0.65935983633211714</c:v>
                </c:pt>
                <c:pt idx="10182">
                  <c:v>0.59105067982954251</c:v>
                </c:pt>
                <c:pt idx="10183">
                  <c:v>0.44729830368903339</c:v>
                </c:pt>
                <c:pt idx="10184">
                  <c:v>0.66287094894360465</c:v>
                </c:pt>
                <c:pt idx="10185">
                  <c:v>0.7000820990687695</c:v>
                </c:pt>
                <c:pt idx="10186">
                  <c:v>0.72479695976827263</c:v>
                </c:pt>
                <c:pt idx="10187">
                  <c:v>0.65562444534052389</c:v>
                </c:pt>
                <c:pt idx="10188">
                  <c:v>0.55874887079077984</c:v>
                </c:pt>
                <c:pt idx="10189">
                  <c:v>0.63454379214644363</c:v>
                </c:pt>
                <c:pt idx="10190">
                  <c:v>0.63149634677918165</c:v>
                </c:pt>
                <c:pt idx="10191">
                  <c:v>0.75330258913790638</c:v>
                </c:pt>
                <c:pt idx="10192">
                  <c:v>0.60724362840114265</c:v>
                </c:pt>
                <c:pt idx="10193">
                  <c:v>0.61770655106646311</c:v>
                </c:pt>
                <c:pt idx="10194">
                  <c:v>0.70395206992269543</c:v>
                </c:pt>
                <c:pt idx="10195">
                  <c:v>0.66173829244377524</c:v>
                </c:pt>
                <c:pt idx="10196">
                  <c:v>0.65482572969098773</c:v>
                </c:pt>
                <c:pt idx="10197">
                  <c:v>0.66452590890577812</c:v>
                </c:pt>
                <c:pt idx="10198">
                  <c:v>0.77838731658876603</c:v>
                </c:pt>
                <c:pt idx="10199">
                  <c:v>0.72668690937634339</c:v>
                </c:pt>
                <c:pt idx="10200">
                  <c:v>0.74066330262119406</c:v>
                </c:pt>
                <c:pt idx="10201">
                  <c:v>0.65115711357093264</c:v>
                </c:pt>
                <c:pt idx="10202">
                  <c:v>0.58561098379258558</c:v>
                </c:pt>
                <c:pt idx="10203">
                  <c:v>0.74805594337515324</c:v>
                </c:pt>
                <c:pt idx="10204">
                  <c:v>0.81285516168157823</c:v>
                </c:pt>
                <c:pt idx="10205">
                  <c:v>0.718161081055954</c:v>
                </c:pt>
                <c:pt idx="10206">
                  <c:v>0.63660968491987824</c:v>
                </c:pt>
                <c:pt idx="10207">
                  <c:v>0.6960854596649606</c:v>
                </c:pt>
                <c:pt idx="10208">
                  <c:v>0.66440267782659446</c:v>
                </c:pt>
                <c:pt idx="10209">
                  <c:v>0.7094430682948617</c:v>
                </c:pt>
                <c:pt idx="10210">
                  <c:v>0.67608435116548304</c:v>
                </c:pt>
                <c:pt idx="10211">
                  <c:v>0.66334658511458711</c:v>
                </c:pt>
                <c:pt idx="10212">
                  <c:v>0.69485025207773965</c:v>
                </c:pt>
                <c:pt idx="10213">
                  <c:v>0.67793460227368796</c:v>
                </c:pt>
                <c:pt idx="10214">
                  <c:v>0.61044711488778314</c:v>
                </c:pt>
                <c:pt idx="10215">
                  <c:v>0.64951872436838565</c:v>
                </c:pt>
                <c:pt idx="10216">
                  <c:v>0.60589793615454501</c:v>
                </c:pt>
                <c:pt idx="10217">
                  <c:v>0.55403372985438426</c:v>
                </c:pt>
                <c:pt idx="10218">
                  <c:v>0.72237664245431465</c:v>
                </c:pt>
                <c:pt idx="10219">
                  <c:v>0.75872618822393989</c:v>
                </c:pt>
                <c:pt idx="10220">
                  <c:v>0.59270677223669554</c:v>
                </c:pt>
                <c:pt idx="10221">
                  <c:v>0.5676607172649657</c:v>
                </c:pt>
                <c:pt idx="10222">
                  <c:v>0.58120493313058463</c:v>
                </c:pt>
                <c:pt idx="10223">
                  <c:v>0.63156159634001663</c:v>
                </c:pt>
                <c:pt idx="10224">
                  <c:v>0.54759237403567351</c:v>
                </c:pt>
                <c:pt idx="10225">
                  <c:v>0.61092039581323887</c:v>
                </c:pt>
                <c:pt idx="10226">
                  <c:v>0.74911701506482364</c:v>
                </c:pt>
                <c:pt idx="10227">
                  <c:v>0.74092780345494835</c:v>
                </c:pt>
                <c:pt idx="10228">
                  <c:v>0.66635339454543363</c:v>
                </c:pt>
                <c:pt idx="10229">
                  <c:v>0.62464991206337728</c:v>
                </c:pt>
                <c:pt idx="10230">
                  <c:v>0.72181432927959122</c:v>
                </c:pt>
                <c:pt idx="10231">
                  <c:v>0.66631621791675744</c:v>
                </c:pt>
                <c:pt idx="10232">
                  <c:v>0.58317428672096117</c:v>
                </c:pt>
                <c:pt idx="10233">
                  <c:v>0.83701980513727403</c:v>
                </c:pt>
                <c:pt idx="10234">
                  <c:v>0.6913031970154685</c:v>
                </c:pt>
                <c:pt idx="10235">
                  <c:v>0.72596783734521964</c:v>
                </c:pt>
                <c:pt idx="10236">
                  <c:v>0.6349303501706427</c:v>
                </c:pt>
                <c:pt idx="10237">
                  <c:v>0.64236984321189494</c:v>
                </c:pt>
                <c:pt idx="10238">
                  <c:v>0.69621949493527269</c:v>
                </c:pt>
                <c:pt idx="10239">
                  <c:v>0.58298928476772527</c:v>
                </c:pt>
                <c:pt idx="10240">
                  <c:v>0.69977916735385104</c:v>
                </c:pt>
                <c:pt idx="10241">
                  <c:v>0.68203623990998252</c:v>
                </c:pt>
                <c:pt idx="10242">
                  <c:v>0.55531230105230645</c:v>
                </c:pt>
                <c:pt idx="10243">
                  <c:v>0.64778474722045765</c:v>
                </c:pt>
                <c:pt idx="10244">
                  <c:v>0.72045333925054877</c:v>
                </c:pt>
                <c:pt idx="10245">
                  <c:v>0.75522227168370815</c:v>
                </c:pt>
                <c:pt idx="10246">
                  <c:v>0.72684884225279134</c:v>
                </c:pt>
                <c:pt idx="10247">
                  <c:v>0.58386430281435386</c:v>
                </c:pt>
                <c:pt idx="10248">
                  <c:v>0.6588435326863864</c:v>
                </c:pt>
                <c:pt idx="10249">
                  <c:v>0.67905250284772822</c:v>
                </c:pt>
                <c:pt idx="10250">
                  <c:v>0.78062433400974662</c:v>
                </c:pt>
                <c:pt idx="10251">
                  <c:v>0.56529090218602163</c:v>
                </c:pt>
                <c:pt idx="10252">
                  <c:v>0.70832197786670592</c:v>
                </c:pt>
                <c:pt idx="10253">
                  <c:v>0.66101112496214742</c:v>
                </c:pt>
                <c:pt idx="10254">
                  <c:v>0.70066742929560732</c:v>
                </c:pt>
                <c:pt idx="10255">
                  <c:v>0.67653943914485704</c:v>
                </c:pt>
                <c:pt idx="10256">
                  <c:v>0.76293551726900477</c:v>
                </c:pt>
                <c:pt idx="10257">
                  <c:v>0.69077419298288711</c:v>
                </c:pt>
                <c:pt idx="10258">
                  <c:v>0.55858792007191604</c:v>
                </c:pt>
                <c:pt idx="10259">
                  <c:v>0.71066272581793477</c:v>
                </c:pt>
                <c:pt idx="10260">
                  <c:v>0.59027454966918291</c:v>
                </c:pt>
                <c:pt idx="10261">
                  <c:v>0.74701170530712524</c:v>
                </c:pt>
                <c:pt idx="10262">
                  <c:v>0.61510799570812069</c:v>
                </c:pt>
                <c:pt idx="10263">
                  <c:v>0.57497359299064621</c:v>
                </c:pt>
                <c:pt idx="10264">
                  <c:v>0.7378235860707486</c:v>
                </c:pt>
                <c:pt idx="10265">
                  <c:v>0.5445788241069941</c:v>
                </c:pt>
                <c:pt idx="10266">
                  <c:v>0.6905872424106374</c:v>
                </c:pt>
                <c:pt idx="10267">
                  <c:v>0.48420043110190081</c:v>
                </c:pt>
                <c:pt idx="10268">
                  <c:v>0.66729294207129364</c:v>
                </c:pt>
                <c:pt idx="10269">
                  <c:v>0.73135111695728272</c:v>
                </c:pt>
                <c:pt idx="10270">
                  <c:v>0.66718075308058944</c:v>
                </c:pt>
                <c:pt idx="10271">
                  <c:v>0.77786818948173342</c:v>
                </c:pt>
                <c:pt idx="10272">
                  <c:v>0.60571150162704601</c:v>
                </c:pt>
                <c:pt idx="10273">
                  <c:v>0.6759023855370585</c:v>
                </c:pt>
                <c:pt idx="10274">
                  <c:v>0.55881893335475585</c:v>
                </c:pt>
                <c:pt idx="10275">
                  <c:v>0.54933209920278059</c:v>
                </c:pt>
                <c:pt idx="10276">
                  <c:v>0.74875591856409973</c:v>
                </c:pt>
                <c:pt idx="10277">
                  <c:v>0.60743235397172757</c:v>
                </c:pt>
                <c:pt idx="10278">
                  <c:v>0.63294086030749985</c:v>
                </c:pt>
                <c:pt idx="10279">
                  <c:v>0.75520470666579176</c:v>
                </c:pt>
                <c:pt idx="10280">
                  <c:v>0.65063031186929265</c:v>
                </c:pt>
                <c:pt idx="10281">
                  <c:v>0.62692896629549166</c:v>
                </c:pt>
                <c:pt idx="10282">
                  <c:v>0.80214475696650434</c:v>
                </c:pt>
                <c:pt idx="10283">
                  <c:v>0.53641694472266721</c:v>
                </c:pt>
                <c:pt idx="10284">
                  <c:v>0.62913310327300165</c:v>
                </c:pt>
                <c:pt idx="10285">
                  <c:v>0.67928264612448075</c:v>
                </c:pt>
                <c:pt idx="10286">
                  <c:v>0.61710496071494558</c:v>
                </c:pt>
                <c:pt idx="10287">
                  <c:v>0.66115878923874005</c:v>
                </c:pt>
                <c:pt idx="10288">
                  <c:v>0.68392760128055563</c:v>
                </c:pt>
                <c:pt idx="10289">
                  <c:v>0.67077282798832105</c:v>
                </c:pt>
                <c:pt idx="10290">
                  <c:v>0.62891525442595564</c:v>
                </c:pt>
                <c:pt idx="10291">
                  <c:v>0.69689780146791769</c:v>
                </c:pt>
                <c:pt idx="10292">
                  <c:v>0.76027574364371608</c:v>
                </c:pt>
                <c:pt idx="10293">
                  <c:v>0.58723755049339954</c:v>
                </c:pt>
                <c:pt idx="10294">
                  <c:v>0.56726723166413162</c:v>
                </c:pt>
                <c:pt idx="10295">
                  <c:v>0.75414227941261902</c:v>
                </c:pt>
                <c:pt idx="10296">
                  <c:v>0.75681331536818375</c:v>
                </c:pt>
                <c:pt idx="10297">
                  <c:v>0.60745264528045606</c:v>
                </c:pt>
                <c:pt idx="10298">
                  <c:v>0.59974328822818479</c:v>
                </c:pt>
                <c:pt idx="10299">
                  <c:v>0.85441990191688622</c:v>
                </c:pt>
                <c:pt idx="10300">
                  <c:v>0.59987304778768957</c:v>
                </c:pt>
                <c:pt idx="10301">
                  <c:v>0.46772093976627482</c:v>
                </c:pt>
                <c:pt idx="10302">
                  <c:v>0.70407849184531934</c:v>
                </c:pt>
                <c:pt idx="10303">
                  <c:v>0.76593214585057723</c:v>
                </c:pt>
                <c:pt idx="10304">
                  <c:v>0.76814070843432003</c:v>
                </c:pt>
                <c:pt idx="10305">
                  <c:v>0.70614806264633134</c:v>
                </c:pt>
                <c:pt idx="10306">
                  <c:v>0.67506888347872418</c:v>
                </c:pt>
                <c:pt idx="10307">
                  <c:v>0.61977277692094268</c:v>
                </c:pt>
                <c:pt idx="10308">
                  <c:v>0.57596994886020136</c:v>
                </c:pt>
                <c:pt idx="10309">
                  <c:v>0.65834413354124965</c:v>
                </c:pt>
                <c:pt idx="10310">
                  <c:v>0.57303305340769062</c:v>
                </c:pt>
                <c:pt idx="10311">
                  <c:v>0.6714864643015096</c:v>
                </c:pt>
                <c:pt idx="10312">
                  <c:v>0.63052555812111211</c:v>
                </c:pt>
                <c:pt idx="10313">
                  <c:v>0.61921961030453121</c:v>
                </c:pt>
                <c:pt idx="10314">
                  <c:v>0.73869494736903496</c:v>
                </c:pt>
                <c:pt idx="10315">
                  <c:v>0.57057895064432862</c:v>
                </c:pt>
                <c:pt idx="10316">
                  <c:v>0.65318699019816862</c:v>
                </c:pt>
                <c:pt idx="10317">
                  <c:v>0.68630628207007915</c:v>
                </c:pt>
                <c:pt idx="10318">
                  <c:v>0.76732236243941465</c:v>
                </c:pt>
                <c:pt idx="10319">
                  <c:v>0.74697725622496303</c:v>
                </c:pt>
                <c:pt idx="10320">
                  <c:v>0.60150069596230826</c:v>
                </c:pt>
                <c:pt idx="10321">
                  <c:v>0.69169357830919198</c:v>
                </c:pt>
                <c:pt idx="10322">
                  <c:v>0.5499867869671704</c:v>
                </c:pt>
                <c:pt idx="10323">
                  <c:v>0.79909988629388085</c:v>
                </c:pt>
                <c:pt idx="10324">
                  <c:v>0.76186498487021859</c:v>
                </c:pt>
                <c:pt idx="10325">
                  <c:v>0.63587704151297564</c:v>
                </c:pt>
                <c:pt idx="10326">
                  <c:v>0.75413713965569062</c:v>
                </c:pt>
                <c:pt idx="10327">
                  <c:v>0.72716161901732468</c:v>
                </c:pt>
                <c:pt idx="10328">
                  <c:v>0.75737107515500701</c:v>
                </c:pt>
                <c:pt idx="10329">
                  <c:v>0.68376410079917094</c:v>
                </c:pt>
                <c:pt idx="10330">
                  <c:v>0.68969966976686292</c:v>
                </c:pt>
                <c:pt idx="10331">
                  <c:v>0.73646927211846802</c:v>
                </c:pt>
                <c:pt idx="10332">
                  <c:v>0.59831042694370751</c:v>
                </c:pt>
                <c:pt idx="10333">
                  <c:v>0.69050698799519949</c:v>
                </c:pt>
                <c:pt idx="10334">
                  <c:v>0.91024738799030236</c:v>
                </c:pt>
                <c:pt idx="10335">
                  <c:v>0.61234244020582695</c:v>
                </c:pt>
                <c:pt idx="10336">
                  <c:v>0.79186794039754549</c:v>
                </c:pt>
                <c:pt idx="10337">
                  <c:v>0.54755995111877365</c:v>
                </c:pt>
                <c:pt idx="10338">
                  <c:v>0.68922981795259208</c:v>
                </c:pt>
                <c:pt idx="10339">
                  <c:v>0.50618845154130576</c:v>
                </c:pt>
                <c:pt idx="10340">
                  <c:v>0.65968283286782214</c:v>
                </c:pt>
                <c:pt idx="10341">
                  <c:v>0.6782287180650608</c:v>
                </c:pt>
                <c:pt idx="10342">
                  <c:v>0.67932828269961376</c:v>
                </c:pt>
                <c:pt idx="10343">
                  <c:v>0.74016329295965722</c:v>
                </c:pt>
                <c:pt idx="10344">
                  <c:v>0.7673629931299385</c:v>
                </c:pt>
                <c:pt idx="10345">
                  <c:v>0.79696772342157263</c:v>
                </c:pt>
                <c:pt idx="10346">
                  <c:v>0.69277422722001691</c:v>
                </c:pt>
                <c:pt idx="10347">
                  <c:v>0.74000019196961919</c:v>
                </c:pt>
                <c:pt idx="10348">
                  <c:v>0.75963217818289663</c:v>
                </c:pt>
                <c:pt idx="10349">
                  <c:v>0.71645598588257153</c:v>
                </c:pt>
                <c:pt idx="10350">
                  <c:v>0.58354611686532032</c:v>
                </c:pt>
                <c:pt idx="10351">
                  <c:v>0.60074814191743753</c:v>
                </c:pt>
                <c:pt idx="10352">
                  <c:v>0.73940258414971549</c:v>
                </c:pt>
                <c:pt idx="10353">
                  <c:v>0.56251044295413966</c:v>
                </c:pt>
                <c:pt idx="10354">
                  <c:v>0.54317589586313175</c:v>
                </c:pt>
                <c:pt idx="10355">
                  <c:v>0.60399762670240864</c:v>
                </c:pt>
                <c:pt idx="10356">
                  <c:v>0.6168318408269049</c:v>
                </c:pt>
                <c:pt idx="10357">
                  <c:v>0.68297639380100106</c:v>
                </c:pt>
                <c:pt idx="10358">
                  <c:v>0.5703866205505147</c:v>
                </c:pt>
                <c:pt idx="10359">
                  <c:v>0.74565930108845879</c:v>
                </c:pt>
                <c:pt idx="10360">
                  <c:v>0.79475143304176465</c:v>
                </c:pt>
                <c:pt idx="10361">
                  <c:v>0.53461986746814461</c:v>
                </c:pt>
                <c:pt idx="10362">
                  <c:v>0.60383577151535761</c:v>
                </c:pt>
                <c:pt idx="10363">
                  <c:v>0.64876515302094662</c:v>
                </c:pt>
                <c:pt idx="10364">
                  <c:v>0.76006260923315361</c:v>
                </c:pt>
                <c:pt idx="10365">
                  <c:v>0.69120701809332863</c:v>
                </c:pt>
                <c:pt idx="10366">
                  <c:v>0.53928715180234399</c:v>
                </c:pt>
                <c:pt idx="10367">
                  <c:v>0.65569363586229512</c:v>
                </c:pt>
                <c:pt idx="10368">
                  <c:v>0.60143245600920003</c:v>
                </c:pt>
                <c:pt idx="10369">
                  <c:v>0.61729189527329265</c:v>
                </c:pt>
                <c:pt idx="10370">
                  <c:v>0.47757724946983232</c:v>
                </c:pt>
                <c:pt idx="10371">
                  <c:v>0.74290913607913256</c:v>
                </c:pt>
                <c:pt idx="10372">
                  <c:v>0.57176220132511768</c:v>
                </c:pt>
                <c:pt idx="10373">
                  <c:v>0.75076669292665499</c:v>
                </c:pt>
                <c:pt idx="10374">
                  <c:v>0.64434949326171143</c:v>
                </c:pt>
                <c:pt idx="10375">
                  <c:v>0.6814610920058477</c:v>
                </c:pt>
                <c:pt idx="10376">
                  <c:v>0.57316282559699216</c:v>
                </c:pt>
                <c:pt idx="10377">
                  <c:v>0.67836062837765199</c:v>
                </c:pt>
                <c:pt idx="10378">
                  <c:v>0.60453390997215006</c:v>
                </c:pt>
                <c:pt idx="10379">
                  <c:v>0.54091349411003353</c:v>
                </c:pt>
                <c:pt idx="10380">
                  <c:v>0.62365103421059442</c:v>
                </c:pt>
                <c:pt idx="10381">
                  <c:v>0.58661555230695717</c:v>
                </c:pt>
                <c:pt idx="10382">
                  <c:v>0.63922042331505935</c:v>
                </c:pt>
                <c:pt idx="10383">
                  <c:v>0.68298568535062976</c:v>
                </c:pt>
                <c:pt idx="10384">
                  <c:v>0.52553718733487698</c:v>
                </c:pt>
                <c:pt idx="10385">
                  <c:v>0.56236263780399276</c:v>
                </c:pt>
                <c:pt idx="10386">
                  <c:v>0.687117891591292</c:v>
                </c:pt>
                <c:pt idx="10387">
                  <c:v>0.64224964050128774</c:v>
                </c:pt>
                <c:pt idx="10388">
                  <c:v>0.61928576973031157</c:v>
                </c:pt>
                <c:pt idx="10389">
                  <c:v>0.60971414474937868</c:v>
                </c:pt>
                <c:pt idx="10390">
                  <c:v>0.56189798134431979</c:v>
                </c:pt>
                <c:pt idx="10391">
                  <c:v>0.58896788904715536</c:v>
                </c:pt>
                <c:pt idx="10392">
                  <c:v>0.64992477006661964</c:v>
                </c:pt>
                <c:pt idx="10393">
                  <c:v>0.71051395881875656</c:v>
                </c:pt>
                <c:pt idx="10394">
                  <c:v>0.60935812363098163</c:v>
                </c:pt>
                <c:pt idx="10395">
                  <c:v>0.65648418526469909</c:v>
                </c:pt>
                <c:pt idx="10396">
                  <c:v>0.71316530651931564</c:v>
                </c:pt>
                <c:pt idx="10397">
                  <c:v>0.75744911583512164</c:v>
                </c:pt>
                <c:pt idx="10398">
                  <c:v>0.63426793440839513</c:v>
                </c:pt>
                <c:pt idx="10399">
                  <c:v>0.6861633972612875</c:v>
                </c:pt>
                <c:pt idx="10400">
                  <c:v>0.55826712929708722</c:v>
                </c:pt>
                <c:pt idx="10401">
                  <c:v>0.70702162803394963</c:v>
                </c:pt>
                <c:pt idx="10402">
                  <c:v>0.68210865739812843</c:v>
                </c:pt>
                <c:pt idx="10403">
                  <c:v>0.72600426941853347</c:v>
                </c:pt>
                <c:pt idx="10404">
                  <c:v>0.56374826775354914</c:v>
                </c:pt>
                <c:pt idx="10405">
                  <c:v>0.44925678085881082</c:v>
                </c:pt>
                <c:pt idx="10406">
                  <c:v>0.74113097106693249</c:v>
                </c:pt>
                <c:pt idx="10407">
                  <c:v>0.68215688900708826</c:v>
                </c:pt>
                <c:pt idx="10408">
                  <c:v>0.51514512678950264</c:v>
                </c:pt>
                <c:pt idx="10409">
                  <c:v>0.54029882950111663</c:v>
                </c:pt>
                <c:pt idx="10410">
                  <c:v>0.61308671749658739</c:v>
                </c:pt>
                <c:pt idx="10411">
                  <c:v>0.75069603366119819</c:v>
                </c:pt>
                <c:pt idx="10412">
                  <c:v>0.68150262834950182</c:v>
                </c:pt>
                <c:pt idx="10413">
                  <c:v>0.76365460482129865</c:v>
                </c:pt>
                <c:pt idx="10414">
                  <c:v>0.5527243943119593</c:v>
                </c:pt>
                <c:pt idx="10415">
                  <c:v>0.64841659458236256</c:v>
                </c:pt>
                <c:pt idx="10416">
                  <c:v>0.70473256789193839</c:v>
                </c:pt>
                <c:pt idx="10417">
                  <c:v>0.71263894087150992</c:v>
                </c:pt>
                <c:pt idx="10418">
                  <c:v>0.62693901527979257</c:v>
                </c:pt>
                <c:pt idx="10419">
                  <c:v>0.5075557812875745</c:v>
                </c:pt>
                <c:pt idx="10420">
                  <c:v>0.58280602260415393</c:v>
                </c:pt>
                <c:pt idx="10421">
                  <c:v>0.75342671166628705</c:v>
                </c:pt>
                <c:pt idx="10422">
                  <c:v>0.51680958653305464</c:v>
                </c:pt>
                <c:pt idx="10423">
                  <c:v>0.55961160759266915</c:v>
                </c:pt>
                <c:pt idx="10424">
                  <c:v>0.70639571444471694</c:v>
                </c:pt>
                <c:pt idx="10425">
                  <c:v>0.54426615745131657</c:v>
                </c:pt>
                <c:pt idx="10426">
                  <c:v>0.57612632475614656</c:v>
                </c:pt>
                <c:pt idx="10427">
                  <c:v>0.62633705909366255</c:v>
                </c:pt>
                <c:pt idx="10428">
                  <c:v>0.65108341106240664</c:v>
                </c:pt>
                <c:pt idx="10429">
                  <c:v>0.74288062649289521</c:v>
                </c:pt>
                <c:pt idx="10430">
                  <c:v>0.60718896064344863</c:v>
                </c:pt>
                <c:pt idx="10431">
                  <c:v>0.55409001123223312</c:v>
                </c:pt>
                <c:pt idx="10432">
                  <c:v>0.6657687652983687</c:v>
                </c:pt>
                <c:pt idx="10433">
                  <c:v>0.57922372713176418</c:v>
                </c:pt>
                <c:pt idx="10434">
                  <c:v>0.60243277336500967</c:v>
                </c:pt>
                <c:pt idx="10435">
                  <c:v>0.7084862099133854</c:v>
                </c:pt>
                <c:pt idx="10436">
                  <c:v>0.56144479104705447</c:v>
                </c:pt>
                <c:pt idx="10437">
                  <c:v>0.53473886290690009</c:v>
                </c:pt>
                <c:pt idx="10438">
                  <c:v>0.60270079819883804</c:v>
                </c:pt>
                <c:pt idx="10439">
                  <c:v>0.60892048175835034</c:v>
                </c:pt>
                <c:pt idx="10440">
                  <c:v>0.65977947865587316</c:v>
                </c:pt>
                <c:pt idx="10441">
                  <c:v>0.6177679784350627</c:v>
                </c:pt>
                <c:pt idx="10442">
                  <c:v>0.55349983801919733</c:v>
                </c:pt>
                <c:pt idx="10443">
                  <c:v>0.61734865258041505</c:v>
                </c:pt>
                <c:pt idx="10444">
                  <c:v>0.52219147092543561</c:v>
                </c:pt>
                <c:pt idx="10445">
                  <c:v>0.75966487280920081</c:v>
                </c:pt>
                <c:pt idx="10446">
                  <c:v>0.67602463942307212</c:v>
                </c:pt>
                <c:pt idx="10447">
                  <c:v>0.51905644091215231</c:v>
                </c:pt>
                <c:pt idx="10448">
                  <c:v>0.63159366008799767</c:v>
                </c:pt>
                <c:pt idx="10449">
                  <c:v>0.73942115338636083</c:v>
                </c:pt>
                <c:pt idx="10450">
                  <c:v>0.59177338436293025</c:v>
                </c:pt>
                <c:pt idx="10451">
                  <c:v>0.5675951079846342</c:v>
                </c:pt>
                <c:pt idx="10452">
                  <c:v>0.65781720921028863</c:v>
                </c:pt>
                <c:pt idx="10453">
                  <c:v>0.72590173940516212</c:v>
                </c:pt>
                <c:pt idx="10454">
                  <c:v>0.6834348382609079</c:v>
                </c:pt>
                <c:pt idx="10455">
                  <c:v>0.6132325323289306</c:v>
                </c:pt>
                <c:pt idx="10456">
                  <c:v>0.57509447410092163</c:v>
                </c:pt>
                <c:pt idx="10457">
                  <c:v>0.67659649965083168</c:v>
                </c:pt>
                <c:pt idx="10458">
                  <c:v>0.53544283516714353</c:v>
                </c:pt>
                <c:pt idx="10459">
                  <c:v>0.65795072572265256</c:v>
                </c:pt>
                <c:pt idx="10460">
                  <c:v>0.66812676851031461</c:v>
                </c:pt>
                <c:pt idx="10461">
                  <c:v>0.5227481568521456</c:v>
                </c:pt>
                <c:pt idx="10462">
                  <c:v>0.54677404227575765</c:v>
                </c:pt>
                <c:pt idx="10463">
                  <c:v>0.60915311697238461</c:v>
                </c:pt>
                <c:pt idx="10464">
                  <c:v>0.77305120133690364</c:v>
                </c:pt>
                <c:pt idx="10465">
                  <c:v>0.61376549798806634</c:v>
                </c:pt>
                <c:pt idx="10466">
                  <c:v>0.72989540955499943</c:v>
                </c:pt>
                <c:pt idx="10467">
                  <c:v>0.6713645658997085</c:v>
                </c:pt>
                <c:pt idx="10468">
                  <c:v>0.56877428016899656</c:v>
                </c:pt>
                <c:pt idx="10469">
                  <c:v>0.66284125815590311</c:v>
                </c:pt>
                <c:pt idx="10470">
                  <c:v>0.62008895833024491</c:v>
                </c:pt>
                <c:pt idx="10471">
                  <c:v>0.62421884372212777</c:v>
                </c:pt>
                <c:pt idx="10472">
                  <c:v>0.72115614312416076</c:v>
                </c:pt>
                <c:pt idx="10473">
                  <c:v>0.68455881797055063</c:v>
                </c:pt>
                <c:pt idx="10474">
                  <c:v>0.60069220520102762</c:v>
                </c:pt>
                <c:pt idx="10475">
                  <c:v>0.64320976576088862</c:v>
                </c:pt>
                <c:pt idx="10476">
                  <c:v>0.76739145138485521</c:v>
                </c:pt>
                <c:pt idx="10477">
                  <c:v>0.69781786636635268</c:v>
                </c:pt>
                <c:pt idx="10478">
                  <c:v>0.61229365444088735</c:v>
                </c:pt>
                <c:pt idx="10479">
                  <c:v>0.58810600067041652</c:v>
                </c:pt>
                <c:pt idx="10480">
                  <c:v>0.62713937255726182</c:v>
                </c:pt>
                <c:pt idx="10481">
                  <c:v>0.65647802884167394</c:v>
                </c:pt>
                <c:pt idx="10482">
                  <c:v>0.73978334081799757</c:v>
                </c:pt>
                <c:pt idx="10483">
                  <c:v>0.75499233238027874</c:v>
                </c:pt>
                <c:pt idx="10484">
                  <c:v>0.73915614214571612</c:v>
                </c:pt>
                <c:pt idx="10485">
                  <c:v>0.56151655752129059</c:v>
                </c:pt>
                <c:pt idx="10486">
                  <c:v>0.61771834763512712</c:v>
                </c:pt>
                <c:pt idx="10487">
                  <c:v>0.66959510054416616</c:v>
                </c:pt>
                <c:pt idx="10488">
                  <c:v>0.63154032799444471</c:v>
                </c:pt>
                <c:pt idx="10489">
                  <c:v>0.60465846851078786</c:v>
                </c:pt>
                <c:pt idx="10490">
                  <c:v>0.59946425820196103</c:v>
                </c:pt>
                <c:pt idx="10491">
                  <c:v>0.56923989305840739</c:v>
                </c:pt>
                <c:pt idx="10492">
                  <c:v>0.48337243712987277</c:v>
                </c:pt>
                <c:pt idx="10493">
                  <c:v>0.58688846920563165</c:v>
                </c:pt>
                <c:pt idx="10494">
                  <c:v>0.69424296066715907</c:v>
                </c:pt>
                <c:pt idx="10495">
                  <c:v>0.55438845307771467</c:v>
                </c:pt>
                <c:pt idx="10496">
                  <c:v>0.66283765856575438</c:v>
                </c:pt>
                <c:pt idx="10497">
                  <c:v>0.71841362112050322</c:v>
                </c:pt>
                <c:pt idx="10498">
                  <c:v>0.53177108928246342</c:v>
                </c:pt>
                <c:pt idx="10499">
                  <c:v>0.67632388608006422</c:v>
                </c:pt>
                <c:pt idx="10500">
                  <c:v>0.65542182042112851</c:v>
                </c:pt>
                <c:pt idx="10501">
                  <c:v>0.53062063530649506</c:v>
                </c:pt>
                <c:pt idx="10502">
                  <c:v>0.6143640678651926</c:v>
                </c:pt>
                <c:pt idx="10503">
                  <c:v>0.63890209283190535</c:v>
                </c:pt>
                <c:pt idx="10504">
                  <c:v>0.46668620466109256</c:v>
                </c:pt>
                <c:pt idx="10505">
                  <c:v>0.59140910631309662</c:v>
                </c:pt>
                <c:pt idx="10506">
                  <c:v>0.58298134242686528</c:v>
                </c:pt>
                <c:pt idx="10507">
                  <c:v>0.71689590551279292</c:v>
                </c:pt>
                <c:pt idx="10508">
                  <c:v>0.64643868203818389</c:v>
                </c:pt>
                <c:pt idx="10509">
                  <c:v>0.6760638150857865</c:v>
                </c:pt>
                <c:pt idx="10510">
                  <c:v>0.6589929928170567</c:v>
                </c:pt>
                <c:pt idx="10511">
                  <c:v>0.49676018771114588</c:v>
                </c:pt>
                <c:pt idx="10512">
                  <c:v>0.66025751330540305</c:v>
                </c:pt>
                <c:pt idx="10513">
                  <c:v>0.51355463571018534</c:v>
                </c:pt>
                <c:pt idx="10514">
                  <c:v>0.60105219795932907</c:v>
                </c:pt>
                <c:pt idx="10515">
                  <c:v>0.56782969879571055</c:v>
                </c:pt>
                <c:pt idx="10516">
                  <c:v>0.72537949524715062</c:v>
                </c:pt>
                <c:pt idx="10517">
                  <c:v>0.5249579304101637</c:v>
                </c:pt>
                <c:pt idx="10518">
                  <c:v>0.55984619049793227</c:v>
                </c:pt>
                <c:pt idx="10519">
                  <c:v>0.63066258041737067</c:v>
                </c:pt>
                <c:pt idx="10520">
                  <c:v>0.47544929031823818</c:v>
                </c:pt>
                <c:pt idx="10521">
                  <c:v>0.62470549148263965</c:v>
                </c:pt>
                <c:pt idx="10522">
                  <c:v>0.75744122598356967</c:v>
                </c:pt>
                <c:pt idx="10523">
                  <c:v>0.68282815545874065</c:v>
                </c:pt>
                <c:pt idx="10524">
                  <c:v>0.56292239164925451</c:v>
                </c:pt>
                <c:pt idx="10525">
                  <c:v>0.57092340840792133</c:v>
                </c:pt>
                <c:pt idx="10526">
                  <c:v>0.57093715749135676</c:v>
                </c:pt>
                <c:pt idx="10527">
                  <c:v>0.69958570985085777</c:v>
                </c:pt>
                <c:pt idx="10528">
                  <c:v>0.63615456354051614</c:v>
                </c:pt>
                <c:pt idx="10529">
                  <c:v>0.58903132732503249</c:v>
                </c:pt>
                <c:pt idx="10530">
                  <c:v>0.48589932971822497</c:v>
                </c:pt>
                <c:pt idx="10531">
                  <c:v>0.61726124787508063</c:v>
                </c:pt>
                <c:pt idx="10532">
                  <c:v>0.61669113390936414</c:v>
                </c:pt>
                <c:pt idx="10533">
                  <c:v>0.54761763003444164</c:v>
                </c:pt>
                <c:pt idx="10534">
                  <c:v>0.48054040693932282</c:v>
                </c:pt>
                <c:pt idx="10535">
                  <c:v>0.57639365249992403</c:v>
                </c:pt>
                <c:pt idx="10536">
                  <c:v>0.60823317591126047</c:v>
                </c:pt>
                <c:pt idx="10537">
                  <c:v>0.66158532198983411</c:v>
                </c:pt>
                <c:pt idx="10538">
                  <c:v>0.5965187647330944</c:v>
                </c:pt>
                <c:pt idx="10539">
                  <c:v>0.69109729749586302</c:v>
                </c:pt>
                <c:pt idx="10540">
                  <c:v>0.5837279079104255</c:v>
                </c:pt>
                <c:pt idx="10541">
                  <c:v>0.57961671257546665</c:v>
                </c:pt>
                <c:pt idx="10542">
                  <c:v>0.65316339371652132</c:v>
                </c:pt>
                <c:pt idx="10543">
                  <c:v>0.50002789318425755</c:v>
                </c:pt>
                <c:pt idx="10544">
                  <c:v>0.72109396152707361</c:v>
                </c:pt>
                <c:pt idx="10545">
                  <c:v>0.73070132687978384</c:v>
                </c:pt>
                <c:pt idx="10546">
                  <c:v>0.66505168934133485</c:v>
                </c:pt>
                <c:pt idx="10547">
                  <c:v>0.55082850757395563</c:v>
                </c:pt>
                <c:pt idx="10548">
                  <c:v>0.48092362997120663</c:v>
                </c:pt>
                <c:pt idx="10549">
                  <c:v>0.5665238037283663</c:v>
                </c:pt>
                <c:pt idx="10550">
                  <c:v>0.74202147107602934</c:v>
                </c:pt>
                <c:pt idx="10551">
                  <c:v>0.59243321372869551</c:v>
                </c:pt>
                <c:pt idx="10552">
                  <c:v>0.57795854798472268</c:v>
                </c:pt>
                <c:pt idx="10553">
                  <c:v>0.61319730321300725</c:v>
                </c:pt>
                <c:pt idx="10554">
                  <c:v>0.70113971783010665</c:v>
                </c:pt>
                <c:pt idx="10555">
                  <c:v>0.71022652800090957</c:v>
                </c:pt>
                <c:pt idx="10556">
                  <c:v>0.67819066433636677</c:v>
                </c:pt>
                <c:pt idx="10557">
                  <c:v>0.59605637362348463</c:v>
                </c:pt>
                <c:pt idx="10558">
                  <c:v>0.61799600708204572</c:v>
                </c:pt>
                <c:pt idx="10559">
                  <c:v>0.61026427547148765</c:v>
                </c:pt>
                <c:pt idx="10560">
                  <c:v>0.57865050295589471</c:v>
                </c:pt>
                <c:pt idx="10561">
                  <c:v>0.71116559471418561</c:v>
                </c:pt>
                <c:pt idx="10562">
                  <c:v>0.66784094461142796</c:v>
                </c:pt>
                <c:pt idx="10563">
                  <c:v>0.63599215585232349</c:v>
                </c:pt>
                <c:pt idx="10564">
                  <c:v>0.52028466777242277</c:v>
                </c:pt>
                <c:pt idx="10565">
                  <c:v>0.64545194913050363</c:v>
                </c:pt>
                <c:pt idx="10566">
                  <c:v>0.56743609781098558</c:v>
                </c:pt>
                <c:pt idx="10567">
                  <c:v>0.49396873084557358</c:v>
                </c:pt>
                <c:pt idx="10568">
                  <c:v>0.61864025572612946</c:v>
                </c:pt>
                <c:pt idx="10569">
                  <c:v>0.5982594074936517</c:v>
                </c:pt>
                <c:pt idx="10570">
                  <c:v>0.69937136304777314</c:v>
                </c:pt>
                <c:pt idx="10571">
                  <c:v>0.59369088471882614</c:v>
                </c:pt>
                <c:pt idx="10572">
                  <c:v>0.59597638121451557</c:v>
                </c:pt>
                <c:pt idx="10573">
                  <c:v>0.64641175137795959</c:v>
                </c:pt>
                <c:pt idx="10574">
                  <c:v>0.6139735210748386</c:v>
                </c:pt>
                <c:pt idx="10575">
                  <c:v>0.50405170578958003</c:v>
                </c:pt>
                <c:pt idx="10576">
                  <c:v>0.54719876136972001</c:v>
                </c:pt>
                <c:pt idx="10577">
                  <c:v>0.67537354758269974</c:v>
                </c:pt>
                <c:pt idx="10578">
                  <c:v>0.63816044334010691</c:v>
                </c:pt>
                <c:pt idx="10579">
                  <c:v>0.58415049530438068</c:v>
                </c:pt>
                <c:pt idx="10580">
                  <c:v>0.66366972566409288</c:v>
                </c:pt>
                <c:pt idx="10581">
                  <c:v>0.62468162506469505</c:v>
                </c:pt>
                <c:pt idx="10582">
                  <c:v>0.63219478659010186</c:v>
                </c:pt>
                <c:pt idx="10583">
                  <c:v>0.56280706163498462</c:v>
                </c:pt>
                <c:pt idx="10584">
                  <c:v>0.43437233274577602</c:v>
                </c:pt>
                <c:pt idx="10585">
                  <c:v>0.64334545482014582</c:v>
                </c:pt>
                <c:pt idx="10586">
                  <c:v>0.68401487750719081</c:v>
                </c:pt>
                <c:pt idx="10587">
                  <c:v>0.61822580705507002</c:v>
                </c:pt>
                <c:pt idx="10588">
                  <c:v>0.59677892681418265</c:v>
                </c:pt>
                <c:pt idx="10589">
                  <c:v>0.67684515441029491</c:v>
                </c:pt>
                <c:pt idx="10590">
                  <c:v>0.53747064507815379</c:v>
                </c:pt>
                <c:pt idx="10591">
                  <c:v>0.52244920104934711</c:v>
                </c:pt>
                <c:pt idx="10592">
                  <c:v>0.70110874362432563</c:v>
                </c:pt>
                <c:pt idx="10593">
                  <c:v>0.63651983574736259</c:v>
                </c:pt>
                <c:pt idx="10594">
                  <c:v>0.59844777468586619</c:v>
                </c:pt>
                <c:pt idx="10595">
                  <c:v>0.60238811231519684</c:v>
                </c:pt>
                <c:pt idx="10596">
                  <c:v>0.57364275884828564</c:v>
                </c:pt>
                <c:pt idx="10597">
                  <c:v>0.68408674158368621</c:v>
                </c:pt>
                <c:pt idx="10598">
                  <c:v>0.64772113804881393</c:v>
                </c:pt>
                <c:pt idx="10599">
                  <c:v>0.60137252385546636</c:v>
                </c:pt>
                <c:pt idx="10600">
                  <c:v>0.64006511911314268</c:v>
                </c:pt>
                <c:pt idx="10601">
                  <c:v>0.55380968699304911</c:v>
                </c:pt>
                <c:pt idx="10602">
                  <c:v>0.5544235103216284</c:v>
                </c:pt>
                <c:pt idx="10603">
                  <c:v>0.83054766876591657</c:v>
                </c:pt>
                <c:pt idx="10604">
                  <c:v>0.62352124202909642</c:v>
                </c:pt>
                <c:pt idx="10605">
                  <c:v>0.63118613154388714</c:v>
                </c:pt>
                <c:pt idx="10606">
                  <c:v>0.55820295772062956</c:v>
                </c:pt>
                <c:pt idx="10607">
                  <c:v>0.61697818861795317</c:v>
                </c:pt>
                <c:pt idx="10608">
                  <c:v>0.6452465021216427</c:v>
                </c:pt>
                <c:pt idx="10609">
                  <c:v>0.57783590387844763</c:v>
                </c:pt>
                <c:pt idx="10610">
                  <c:v>0.52273335805414634</c:v>
                </c:pt>
                <c:pt idx="10611">
                  <c:v>0.58147360407014959</c:v>
                </c:pt>
                <c:pt idx="10612">
                  <c:v>0.75867593293360214</c:v>
                </c:pt>
                <c:pt idx="10613">
                  <c:v>0.56133393384665109</c:v>
                </c:pt>
                <c:pt idx="10614">
                  <c:v>0.48800089690077292</c:v>
                </c:pt>
                <c:pt idx="10615">
                  <c:v>0.68908373217118335</c:v>
                </c:pt>
                <c:pt idx="10616">
                  <c:v>0.66757322258994201</c:v>
                </c:pt>
                <c:pt idx="10617">
                  <c:v>0.57860210411937563</c:v>
                </c:pt>
                <c:pt idx="10618">
                  <c:v>0.68206329005771948</c:v>
                </c:pt>
                <c:pt idx="10619">
                  <c:v>0.64461335466517733</c:v>
                </c:pt>
                <c:pt idx="10620">
                  <c:v>0.69124675196466157</c:v>
                </c:pt>
                <c:pt idx="10621">
                  <c:v>0.59360992909893451</c:v>
                </c:pt>
                <c:pt idx="10622">
                  <c:v>0.62546677148242957</c:v>
                </c:pt>
                <c:pt idx="10623">
                  <c:v>0.632235288559029</c:v>
                </c:pt>
                <c:pt idx="10624">
                  <c:v>0.71246125836776353</c:v>
                </c:pt>
                <c:pt idx="10625">
                  <c:v>0.6158237491507369</c:v>
                </c:pt>
                <c:pt idx="10626">
                  <c:v>0.52987852676224456</c:v>
                </c:pt>
                <c:pt idx="10627">
                  <c:v>0.60921560973544442</c:v>
                </c:pt>
                <c:pt idx="10628">
                  <c:v>0.52250236064059519</c:v>
                </c:pt>
                <c:pt idx="10629">
                  <c:v>0.54429622720240567</c:v>
                </c:pt>
                <c:pt idx="10630">
                  <c:v>0.54700736579005727</c:v>
                </c:pt>
                <c:pt idx="10631">
                  <c:v>0.54802030904009014</c:v>
                </c:pt>
                <c:pt idx="10632">
                  <c:v>0.62330532295316465</c:v>
                </c:pt>
                <c:pt idx="10633">
                  <c:v>0.53906236406054986</c:v>
                </c:pt>
                <c:pt idx="10634">
                  <c:v>0.47092355437229638</c:v>
                </c:pt>
                <c:pt idx="10635">
                  <c:v>0.58740743160149145</c:v>
                </c:pt>
                <c:pt idx="10636">
                  <c:v>0.56520745784989035</c:v>
                </c:pt>
                <c:pt idx="10637">
                  <c:v>0.66578080652322524</c:v>
                </c:pt>
                <c:pt idx="10638">
                  <c:v>0.59507490408438579</c:v>
                </c:pt>
                <c:pt idx="10639">
                  <c:v>0.56649506310014475</c:v>
                </c:pt>
                <c:pt idx="10640">
                  <c:v>0.62817617305342865</c:v>
                </c:pt>
                <c:pt idx="10641">
                  <c:v>0.64623380831235988</c:v>
                </c:pt>
                <c:pt idx="10642">
                  <c:v>0.62438898123287201</c:v>
                </c:pt>
                <c:pt idx="10643">
                  <c:v>0.57858716501721952</c:v>
                </c:pt>
                <c:pt idx="10644">
                  <c:v>0.51159430602178124</c:v>
                </c:pt>
                <c:pt idx="10645">
                  <c:v>0.72999496032518285</c:v>
                </c:pt>
                <c:pt idx="10646">
                  <c:v>0.57211961863462968</c:v>
                </c:pt>
                <c:pt idx="10647">
                  <c:v>0.59445405945842189</c:v>
                </c:pt>
                <c:pt idx="10648">
                  <c:v>0.5911173963705717</c:v>
                </c:pt>
                <c:pt idx="10649">
                  <c:v>0.67062703799488854</c:v>
                </c:pt>
                <c:pt idx="10650">
                  <c:v>0.62425645907615512</c:v>
                </c:pt>
                <c:pt idx="10651">
                  <c:v>0.49265351957181358</c:v>
                </c:pt>
                <c:pt idx="10652">
                  <c:v>0.57721189657345495</c:v>
                </c:pt>
                <c:pt idx="10653">
                  <c:v>0.47531071129307306</c:v>
                </c:pt>
                <c:pt idx="10654">
                  <c:v>0.56261463237989306</c:v>
                </c:pt>
                <c:pt idx="10655">
                  <c:v>0.6700471163376529</c:v>
                </c:pt>
                <c:pt idx="10656">
                  <c:v>0.69832272846919163</c:v>
                </c:pt>
                <c:pt idx="10657">
                  <c:v>0.5322991942409383</c:v>
                </c:pt>
                <c:pt idx="10658">
                  <c:v>0.67571035988762651</c:v>
                </c:pt>
                <c:pt idx="10659">
                  <c:v>0.51554234619772887</c:v>
                </c:pt>
                <c:pt idx="10660">
                  <c:v>0.7762165148990241</c:v>
                </c:pt>
                <c:pt idx="10661">
                  <c:v>0.49105437559340565</c:v>
                </c:pt>
                <c:pt idx="10662">
                  <c:v>0.67649949156110112</c:v>
                </c:pt>
                <c:pt idx="10663">
                  <c:v>0.57713228693263585</c:v>
                </c:pt>
                <c:pt idx="10664">
                  <c:v>0.65250752711031623</c:v>
                </c:pt>
                <c:pt idx="10665">
                  <c:v>0.6033491649901046</c:v>
                </c:pt>
                <c:pt idx="10666">
                  <c:v>0.63455750301615554</c:v>
                </c:pt>
                <c:pt idx="10667">
                  <c:v>0.65838300294070862</c:v>
                </c:pt>
                <c:pt idx="10668">
                  <c:v>0.62095112738054503</c:v>
                </c:pt>
                <c:pt idx="10669">
                  <c:v>0.56655265306885361</c:v>
                </c:pt>
                <c:pt idx="10670">
                  <c:v>0.67605929841905221</c:v>
                </c:pt>
                <c:pt idx="10671">
                  <c:v>0.55375289914364345</c:v>
                </c:pt>
                <c:pt idx="10672">
                  <c:v>0.56995724583751251</c:v>
                </c:pt>
                <c:pt idx="10673">
                  <c:v>0.50149887513280078</c:v>
                </c:pt>
                <c:pt idx="10674">
                  <c:v>0.66091415858317393</c:v>
                </c:pt>
                <c:pt idx="10675">
                  <c:v>0.76610360383108844</c:v>
                </c:pt>
                <c:pt idx="10676">
                  <c:v>0.69468745168108481</c:v>
                </c:pt>
                <c:pt idx="10677">
                  <c:v>0.57178767835714683</c:v>
                </c:pt>
                <c:pt idx="10678">
                  <c:v>0.69577135923838784</c:v>
                </c:pt>
                <c:pt idx="10679">
                  <c:v>0.75642276091391858</c:v>
                </c:pt>
                <c:pt idx="10680">
                  <c:v>0.61249880451288474</c:v>
                </c:pt>
                <c:pt idx="10681">
                  <c:v>0.60855898438008893</c:v>
                </c:pt>
                <c:pt idx="10682">
                  <c:v>0.53336939488785429</c:v>
                </c:pt>
                <c:pt idx="10683">
                  <c:v>0.58253901207202308</c:v>
                </c:pt>
                <c:pt idx="10684">
                  <c:v>0.53004033461263933</c:v>
                </c:pt>
                <c:pt idx="10685">
                  <c:v>0.62682625708704265</c:v>
                </c:pt>
                <c:pt idx="10686">
                  <c:v>0.54876153132048755</c:v>
                </c:pt>
                <c:pt idx="10687">
                  <c:v>0.72904424044496863</c:v>
                </c:pt>
                <c:pt idx="10688">
                  <c:v>0.65919465174428504</c:v>
                </c:pt>
                <c:pt idx="10689">
                  <c:v>0.63219606342562762</c:v>
                </c:pt>
                <c:pt idx="10690">
                  <c:v>0.5439857522281889</c:v>
                </c:pt>
                <c:pt idx="10691">
                  <c:v>0.66020044185647964</c:v>
                </c:pt>
                <c:pt idx="10692">
                  <c:v>0.59231953367798296</c:v>
                </c:pt>
                <c:pt idx="10693">
                  <c:v>0.61778308861453124</c:v>
                </c:pt>
                <c:pt idx="10694">
                  <c:v>0.5805667594311964</c:v>
                </c:pt>
                <c:pt idx="10695">
                  <c:v>0.69485888245756966</c:v>
                </c:pt>
                <c:pt idx="10696">
                  <c:v>0.69083980317853311</c:v>
                </c:pt>
                <c:pt idx="10697">
                  <c:v>0.62078779874828061</c:v>
                </c:pt>
                <c:pt idx="10698">
                  <c:v>0.58676570118966165</c:v>
                </c:pt>
                <c:pt idx="10699">
                  <c:v>0.59470856025978114</c:v>
                </c:pt>
                <c:pt idx="10700">
                  <c:v>0.63751079149540268</c:v>
                </c:pt>
                <c:pt idx="10701">
                  <c:v>0.48157877799231913</c:v>
                </c:pt>
                <c:pt idx="10702">
                  <c:v>0.65959147396202467</c:v>
                </c:pt>
                <c:pt idx="10703">
                  <c:v>0.73231960787416761</c:v>
                </c:pt>
                <c:pt idx="10704">
                  <c:v>0.62991746027107465</c:v>
                </c:pt>
                <c:pt idx="10705">
                  <c:v>0.63681351941734854</c:v>
                </c:pt>
                <c:pt idx="10706">
                  <c:v>0.66784425787553536</c:v>
                </c:pt>
                <c:pt idx="10707">
                  <c:v>0.57568820576076551</c:v>
                </c:pt>
                <c:pt idx="10708">
                  <c:v>0.63755347001504425</c:v>
                </c:pt>
                <c:pt idx="10709">
                  <c:v>0.7219895869320595</c:v>
                </c:pt>
                <c:pt idx="10710">
                  <c:v>0.59822172054038025</c:v>
                </c:pt>
                <c:pt idx="10711">
                  <c:v>0.72003236775779556</c:v>
                </c:pt>
                <c:pt idx="10712">
                  <c:v>0.57866373716723851</c:v>
                </c:pt>
                <c:pt idx="10713">
                  <c:v>0.59937992783704896</c:v>
                </c:pt>
                <c:pt idx="10714">
                  <c:v>0.63494115471670365</c:v>
                </c:pt>
                <c:pt idx="10715">
                  <c:v>0.70402379088927769</c:v>
                </c:pt>
                <c:pt idx="10716">
                  <c:v>0.48504481902590363</c:v>
                </c:pt>
                <c:pt idx="10717">
                  <c:v>0.62282165210752682</c:v>
                </c:pt>
                <c:pt idx="10718">
                  <c:v>0.62738306103131258</c:v>
                </c:pt>
                <c:pt idx="10719">
                  <c:v>0.50406450980648188</c:v>
                </c:pt>
                <c:pt idx="10720">
                  <c:v>0.6261591365706034</c:v>
                </c:pt>
                <c:pt idx="10721">
                  <c:v>0.72427162466245365</c:v>
                </c:pt>
                <c:pt idx="10722">
                  <c:v>0.6992467736079413</c:v>
                </c:pt>
                <c:pt idx="10723">
                  <c:v>0.50123532893559553</c:v>
                </c:pt>
                <c:pt idx="10724">
                  <c:v>0.69587407261334489</c:v>
                </c:pt>
                <c:pt idx="10725">
                  <c:v>0.66017556273775613</c:v>
                </c:pt>
                <c:pt idx="10726">
                  <c:v>0.59214788802175256</c:v>
                </c:pt>
                <c:pt idx="10727">
                  <c:v>0.70463914661495464</c:v>
                </c:pt>
                <c:pt idx="10728">
                  <c:v>0.58575663164279923</c:v>
                </c:pt>
                <c:pt idx="10729">
                  <c:v>0.58585213304063422</c:v>
                </c:pt>
                <c:pt idx="10730">
                  <c:v>0.53109769841047794</c:v>
                </c:pt>
                <c:pt idx="10731">
                  <c:v>0.52779010149472194</c:v>
                </c:pt>
                <c:pt idx="10732">
                  <c:v>0.56643826030248623</c:v>
                </c:pt>
                <c:pt idx="10733">
                  <c:v>0.68326857890528547</c:v>
                </c:pt>
                <c:pt idx="10734">
                  <c:v>0.51452742997240253</c:v>
                </c:pt>
                <c:pt idx="10735">
                  <c:v>0.58035718517680268</c:v>
                </c:pt>
                <c:pt idx="10736">
                  <c:v>0.61213969264142964</c:v>
                </c:pt>
                <c:pt idx="10737">
                  <c:v>0.55459948783199631</c:v>
                </c:pt>
                <c:pt idx="10738">
                  <c:v>0.54120547289804399</c:v>
                </c:pt>
                <c:pt idx="10739">
                  <c:v>0.57669555225760472</c:v>
                </c:pt>
                <c:pt idx="10740">
                  <c:v>0.63719033766120337</c:v>
                </c:pt>
                <c:pt idx="10741">
                  <c:v>0.62552008527467962</c:v>
                </c:pt>
                <c:pt idx="10742">
                  <c:v>0.57028975983613406</c:v>
                </c:pt>
                <c:pt idx="10743">
                  <c:v>0.61644799433733588</c:v>
                </c:pt>
                <c:pt idx="10744">
                  <c:v>0.60571788278067074</c:v>
                </c:pt>
                <c:pt idx="10745">
                  <c:v>0.64835523419858188</c:v>
                </c:pt>
                <c:pt idx="10746">
                  <c:v>0.62398448269138984</c:v>
                </c:pt>
                <c:pt idx="10747">
                  <c:v>0.57083664385404587</c:v>
                </c:pt>
                <c:pt idx="10748">
                  <c:v>0.64082712850375922</c:v>
                </c:pt>
                <c:pt idx="10749">
                  <c:v>0.67023657537869274</c:v>
                </c:pt>
                <c:pt idx="10750">
                  <c:v>0.51231922336286051</c:v>
                </c:pt>
                <c:pt idx="10751">
                  <c:v>0.71834398698103896</c:v>
                </c:pt>
                <c:pt idx="10752">
                  <c:v>0.57353375462529543</c:v>
                </c:pt>
                <c:pt idx="10753">
                  <c:v>0.66973663198435363</c:v>
                </c:pt>
                <c:pt idx="10754">
                  <c:v>0.51298486779080654</c:v>
                </c:pt>
                <c:pt idx="10755">
                  <c:v>0.59894957405471494</c:v>
                </c:pt>
                <c:pt idx="10756">
                  <c:v>0.47595199787174491</c:v>
                </c:pt>
                <c:pt idx="10757">
                  <c:v>0.68648605856606626</c:v>
                </c:pt>
                <c:pt idx="10758">
                  <c:v>0.6584231370178657</c:v>
                </c:pt>
                <c:pt idx="10759">
                  <c:v>0.56882225393386165</c:v>
                </c:pt>
                <c:pt idx="10760">
                  <c:v>0.62519591497797766</c:v>
                </c:pt>
                <c:pt idx="10761">
                  <c:v>0.63893527998590005</c:v>
                </c:pt>
                <c:pt idx="10762">
                  <c:v>0.6294634427693766</c:v>
                </c:pt>
                <c:pt idx="10763">
                  <c:v>0.61556957215182762</c:v>
                </c:pt>
                <c:pt idx="10764">
                  <c:v>0.62507065483289914</c:v>
                </c:pt>
                <c:pt idx="10765">
                  <c:v>0.51755346003057723</c:v>
                </c:pt>
                <c:pt idx="10766">
                  <c:v>0.5522687672561114</c:v>
                </c:pt>
                <c:pt idx="10767">
                  <c:v>0.69923442724818641</c:v>
                </c:pt>
                <c:pt idx="10768">
                  <c:v>0.6190996054645348</c:v>
                </c:pt>
                <c:pt idx="10769">
                  <c:v>0.58060907519783589</c:v>
                </c:pt>
                <c:pt idx="10770">
                  <c:v>0.77076408972178068</c:v>
                </c:pt>
                <c:pt idx="10771">
                  <c:v>0.59006573702571852</c:v>
                </c:pt>
                <c:pt idx="10772">
                  <c:v>0.53995863041100878</c:v>
                </c:pt>
                <c:pt idx="10773">
                  <c:v>0.55207381280413548</c:v>
                </c:pt>
                <c:pt idx="10774">
                  <c:v>0.64291571691646165</c:v>
                </c:pt>
                <c:pt idx="10775">
                  <c:v>0.71317249666024962</c:v>
                </c:pt>
                <c:pt idx="10776">
                  <c:v>0.51712193917724358</c:v>
                </c:pt>
                <c:pt idx="10777">
                  <c:v>0.53374074240923763</c:v>
                </c:pt>
                <c:pt idx="10778">
                  <c:v>0.4985383903508408</c:v>
                </c:pt>
                <c:pt idx="10779">
                  <c:v>0.52701145066905863</c:v>
                </c:pt>
                <c:pt idx="10780">
                  <c:v>0.79184849356383213</c:v>
                </c:pt>
                <c:pt idx="10781">
                  <c:v>0.59183918590665407</c:v>
                </c:pt>
                <c:pt idx="10782">
                  <c:v>0.60914413247635235</c:v>
                </c:pt>
                <c:pt idx="10783">
                  <c:v>0.60457824642773961</c:v>
                </c:pt>
                <c:pt idx="10784">
                  <c:v>0.62481136315859243</c:v>
                </c:pt>
                <c:pt idx="10785">
                  <c:v>0.53988451365126944</c:v>
                </c:pt>
                <c:pt idx="10786">
                  <c:v>0.63818505378869272</c:v>
                </c:pt>
                <c:pt idx="10787">
                  <c:v>0.60367386994822714</c:v>
                </c:pt>
                <c:pt idx="10788">
                  <c:v>0.58971001548683988</c:v>
                </c:pt>
                <c:pt idx="10789">
                  <c:v>0.68738748828128649</c:v>
                </c:pt>
                <c:pt idx="10790">
                  <c:v>0.5700856359157237</c:v>
                </c:pt>
                <c:pt idx="10791">
                  <c:v>0.45752508133767528</c:v>
                </c:pt>
                <c:pt idx="10792">
                  <c:v>0.59395280176413656</c:v>
                </c:pt>
                <c:pt idx="10793">
                  <c:v>0.65683125011843801</c:v>
                </c:pt>
                <c:pt idx="10794">
                  <c:v>0.58693537322616851</c:v>
                </c:pt>
                <c:pt idx="10795">
                  <c:v>0.60782711686014679</c:v>
                </c:pt>
                <c:pt idx="10796">
                  <c:v>0.52461950144569713</c:v>
                </c:pt>
                <c:pt idx="10797">
                  <c:v>0.43511821915125914</c:v>
                </c:pt>
                <c:pt idx="10798">
                  <c:v>0.61645045533480958</c:v>
                </c:pt>
                <c:pt idx="10799">
                  <c:v>0.70952826415312675</c:v>
                </c:pt>
                <c:pt idx="10800">
                  <c:v>0.49167132762940952</c:v>
                </c:pt>
                <c:pt idx="10801">
                  <c:v>0.69118087856462385</c:v>
                </c:pt>
                <c:pt idx="10802">
                  <c:v>0.60467248071857904</c:v>
                </c:pt>
                <c:pt idx="10803">
                  <c:v>0.56591824853508665</c:v>
                </c:pt>
                <c:pt idx="10804">
                  <c:v>0.53315090998158177</c:v>
                </c:pt>
                <c:pt idx="10805">
                  <c:v>0.66502773570837959</c:v>
                </c:pt>
                <c:pt idx="10806">
                  <c:v>0.5644541187451575</c:v>
                </c:pt>
                <c:pt idx="10807">
                  <c:v>0.5563558719196986</c:v>
                </c:pt>
                <c:pt idx="10808">
                  <c:v>0.58193577169760358</c:v>
                </c:pt>
                <c:pt idx="10809">
                  <c:v>0.56767748964513065</c:v>
                </c:pt>
                <c:pt idx="10810">
                  <c:v>0.75029350297536812</c:v>
                </c:pt>
                <c:pt idx="10811">
                  <c:v>0.5699466293562</c:v>
                </c:pt>
                <c:pt idx="10812">
                  <c:v>0.66354117058179996</c:v>
                </c:pt>
                <c:pt idx="10813">
                  <c:v>0.57802309264816842</c:v>
                </c:pt>
                <c:pt idx="10814">
                  <c:v>0.52153545807363522</c:v>
                </c:pt>
                <c:pt idx="10815">
                  <c:v>0.63663507047120438</c:v>
                </c:pt>
                <c:pt idx="10816">
                  <c:v>0.54339923911655363</c:v>
                </c:pt>
                <c:pt idx="10817">
                  <c:v>0.57551086654948314</c:v>
                </c:pt>
                <c:pt idx="10818">
                  <c:v>0.68001000070704432</c:v>
                </c:pt>
                <c:pt idx="10819">
                  <c:v>0.54156820714036058</c:v>
                </c:pt>
                <c:pt idx="10820">
                  <c:v>0.72947652752132552</c:v>
                </c:pt>
                <c:pt idx="10821">
                  <c:v>0.5834586076490198</c:v>
                </c:pt>
                <c:pt idx="10822">
                  <c:v>0.68682148092981365</c:v>
                </c:pt>
                <c:pt idx="10823">
                  <c:v>0.59352982750636618</c:v>
                </c:pt>
                <c:pt idx="10824">
                  <c:v>0.65721104437046762</c:v>
                </c:pt>
                <c:pt idx="10825">
                  <c:v>0.58644024077816048</c:v>
                </c:pt>
                <c:pt idx="10826">
                  <c:v>0.55238899260374263</c:v>
                </c:pt>
                <c:pt idx="10827">
                  <c:v>0.58582727431739667</c:v>
                </c:pt>
                <c:pt idx="10828">
                  <c:v>0.64779052206224763</c:v>
                </c:pt>
                <c:pt idx="10829">
                  <c:v>0.6267122836338358</c:v>
                </c:pt>
                <c:pt idx="10830">
                  <c:v>0.65935987054756473</c:v>
                </c:pt>
                <c:pt idx="10831">
                  <c:v>0.60514577037331496</c:v>
                </c:pt>
                <c:pt idx="10832">
                  <c:v>0.7152330166469566</c:v>
                </c:pt>
                <c:pt idx="10833">
                  <c:v>0.61032308716083572</c:v>
                </c:pt>
                <c:pt idx="10834">
                  <c:v>0.57961023329036065</c:v>
                </c:pt>
                <c:pt idx="10835">
                  <c:v>0.67863909627409769</c:v>
                </c:pt>
                <c:pt idx="10836">
                  <c:v>0.73029800838474512</c:v>
                </c:pt>
                <c:pt idx="10837">
                  <c:v>0.57893278149528848</c:v>
                </c:pt>
                <c:pt idx="10838">
                  <c:v>0.63429304217782723</c:v>
                </c:pt>
                <c:pt idx="10839">
                  <c:v>0.53686805390059511</c:v>
                </c:pt>
                <c:pt idx="10840">
                  <c:v>0.57720166124609873</c:v>
                </c:pt>
                <c:pt idx="10841">
                  <c:v>0.60312155850994575</c:v>
                </c:pt>
                <c:pt idx="10842">
                  <c:v>0.59582292927448066</c:v>
                </c:pt>
                <c:pt idx="10843">
                  <c:v>0.7405762870499345</c:v>
                </c:pt>
                <c:pt idx="10844">
                  <c:v>0.52557096010784843</c:v>
                </c:pt>
                <c:pt idx="10845">
                  <c:v>0.57274170107562272</c:v>
                </c:pt>
                <c:pt idx="10846">
                  <c:v>0.59662360758785593</c:v>
                </c:pt>
                <c:pt idx="10847">
                  <c:v>0.48675960383516581</c:v>
                </c:pt>
                <c:pt idx="10848">
                  <c:v>0.59747513629671212</c:v>
                </c:pt>
                <c:pt idx="10849">
                  <c:v>0.56831295773846846</c:v>
                </c:pt>
                <c:pt idx="10850">
                  <c:v>0.70510323830348676</c:v>
                </c:pt>
                <c:pt idx="10851">
                  <c:v>0.58285086188030844</c:v>
                </c:pt>
                <c:pt idx="10852">
                  <c:v>0.67839461563266179</c:v>
                </c:pt>
                <c:pt idx="10853">
                  <c:v>0.80542455229922683</c:v>
                </c:pt>
                <c:pt idx="10854">
                  <c:v>0.57857281133430605</c:v>
                </c:pt>
                <c:pt idx="10855">
                  <c:v>0.59092763929684988</c:v>
                </c:pt>
                <c:pt idx="10856">
                  <c:v>0.62251091497064459</c:v>
                </c:pt>
                <c:pt idx="10857">
                  <c:v>0.6329682922394847</c:v>
                </c:pt>
                <c:pt idx="10858">
                  <c:v>0.61195438429900761</c:v>
                </c:pt>
                <c:pt idx="10859">
                  <c:v>0.60377936123360665</c:v>
                </c:pt>
                <c:pt idx="10860">
                  <c:v>0.61679245452494058</c:v>
                </c:pt>
                <c:pt idx="10861">
                  <c:v>0.58714052025481855</c:v>
                </c:pt>
                <c:pt idx="10862">
                  <c:v>0.6146724404564865</c:v>
                </c:pt>
                <c:pt idx="10863">
                  <c:v>0.58111762763756847</c:v>
                </c:pt>
                <c:pt idx="10864">
                  <c:v>0.56082667474182724</c:v>
                </c:pt>
                <c:pt idx="10865">
                  <c:v>0.52498095897431252</c:v>
                </c:pt>
                <c:pt idx="10866">
                  <c:v>0.60083201688015764</c:v>
                </c:pt>
                <c:pt idx="10867">
                  <c:v>0.6357799295236064</c:v>
                </c:pt>
                <c:pt idx="10868">
                  <c:v>0.59395679714079108</c:v>
                </c:pt>
                <c:pt idx="10869">
                  <c:v>0.57364501098239684</c:v>
                </c:pt>
                <c:pt idx="10870">
                  <c:v>0.52941702695984749</c:v>
                </c:pt>
                <c:pt idx="10871">
                  <c:v>0.61109263435563443</c:v>
                </c:pt>
                <c:pt idx="10872">
                  <c:v>0.55017670263465845</c:v>
                </c:pt>
                <c:pt idx="10873">
                  <c:v>0.64227626823532469</c:v>
                </c:pt>
                <c:pt idx="10874">
                  <c:v>0.59366313816061356</c:v>
                </c:pt>
                <c:pt idx="10875">
                  <c:v>0.55635656531181532</c:v>
                </c:pt>
                <c:pt idx="10876">
                  <c:v>0.7179674969697506</c:v>
                </c:pt>
                <c:pt idx="10877">
                  <c:v>0.63158560767269345</c:v>
                </c:pt>
                <c:pt idx="10878">
                  <c:v>0.54921293777128322</c:v>
                </c:pt>
                <c:pt idx="10879">
                  <c:v>0.56231984564599391</c:v>
                </c:pt>
                <c:pt idx="10880">
                  <c:v>0.65233615080775476</c:v>
                </c:pt>
                <c:pt idx="10881">
                  <c:v>0.50451523715914215</c:v>
                </c:pt>
                <c:pt idx="10882">
                  <c:v>0.61628227777380462</c:v>
                </c:pt>
                <c:pt idx="10883">
                  <c:v>0.73511864355549272</c:v>
                </c:pt>
                <c:pt idx="10884">
                  <c:v>0.67181436873368261</c:v>
                </c:pt>
                <c:pt idx="10885">
                  <c:v>0.60839185388483252</c:v>
                </c:pt>
                <c:pt idx="10886">
                  <c:v>0.62526568811531003</c:v>
                </c:pt>
                <c:pt idx="10887">
                  <c:v>0.49687015167757842</c:v>
                </c:pt>
                <c:pt idx="10888">
                  <c:v>0.6381092480249676</c:v>
                </c:pt>
                <c:pt idx="10889">
                  <c:v>0.75598771349731264</c:v>
                </c:pt>
                <c:pt idx="10890">
                  <c:v>0.46373883950778699</c:v>
                </c:pt>
                <c:pt idx="10891">
                  <c:v>0.46449625151586582</c:v>
                </c:pt>
                <c:pt idx="10892">
                  <c:v>0.569470627145506</c:v>
                </c:pt>
                <c:pt idx="10893">
                  <c:v>0.58192533775137811</c:v>
                </c:pt>
                <c:pt idx="10894">
                  <c:v>0.62446691621032491</c:v>
                </c:pt>
                <c:pt idx="10895">
                  <c:v>0.61982657864998103</c:v>
                </c:pt>
                <c:pt idx="10896">
                  <c:v>0.67112849066485736</c:v>
                </c:pt>
                <c:pt idx="10897">
                  <c:v>0.58183542003764377</c:v>
                </c:pt>
                <c:pt idx="10898">
                  <c:v>0.5127945542266551</c:v>
                </c:pt>
                <c:pt idx="10899">
                  <c:v>0.60563172398476661</c:v>
                </c:pt>
                <c:pt idx="10900">
                  <c:v>0.62215632890175843</c:v>
                </c:pt>
                <c:pt idx="10901">
                  <c:v>0.55019083065778562</c:v>
                </c:pt>
                <c:pt idx="10902">
                  <c:v>0.50943004049473217</c:v>
                </c:pt>
                <c:pt idx="10903">
                  <c:v>0.58581671035442751</c:v>
                </c:pt>
                <c:pt idx="10904">
                  <c:v>0.57946274155654953</c:v>
                </c:pt>
                <c:pt idx="10905">
                  <c:v>0.57855661372628631</c:v>
                </c:pt>
                <c:pt idx="10906">
                  <c:v>0.42234427582178163</c:v>
                </c:pt>
                <c:pt idx="10907">
                  <c:v>0.60695306299424012</c:v>
                </c:pt>
                <c:pt idx="10908">
                  <c:v>0.52127309870421956</c:v>
                </c:pt>
                <c:pt idx="10909">
                  <c:v>0.51271083222980296</c:v>
                </c:pt>
                <c:pt idx="10910">
                  <c:v>0.51744207671813369</c:v>
                </c:pt>
                <c:pt idx="10911">
                  <c:v>0.58821891809245086</c:v>
                </c:pt>
                <c:pt idx="10912">
                  <c:v>0.52216030370135302</c:v>
                </c:pt>
                <c:pt idx="10913">
                  <c:v>0.5266543578135916</c:v>
                </c:pt>
                <c:pt idx="10914">
                  <c:v>0.58748150650691155</c:v>
                </c:pt>
                <c:pt idx="10915">
                  <c:v>0.53871165673472365</c:v>
                </c:pt>
                <c:pt idx="10916">
                  <c:v>0.53026120781426656</c:v>
                </c:pt>
                <c:pt idx="10917">
                  <c:v>0.58408519132044556</c:v>
                </c:pt>
                <c:pt idx="10918">
                  <c:v>0.6915637889549725</c:v>
                </c:pt>
                <c:pt idx="10919">
                  <c:v>0.61160642886068461</c:v>
                </c:pt>
                <c:pt idx="10920">
                  <c:v>0.54210956174861558</c:v>
                </c:pt>
                <c:pt idx="10921">
                  <c:v>0.62542641636802765</c:v>
                </c:pt>
                <c:pt idx="10922">
                  <c:v>0.60389267005244374</c:v>
                </c:pt>
                <c:pt idx="10923">
                  <c:v>0.50557592802487983</c:v>
                </c:pt>
                <c:pt idx="10924">
                  <c:v>0.52983622999545488</c:v>
                </c:pt>
                <c:pt idx="10925">
                  <c:v>0.58478691970533758</c:v>
                </c:pt>
                <c:pt idx="10926">
                  <c:v>0.59654593701378289</c:v>
                </c:pt>
                <c:pt idx="10927">
                  <c:v>0.47781719186499388</c:v>
                </c:pt>
                <c:pt idx="10928">
                  <c:v>0.64742322199102853</c:v>
                </c:pt>
                <c:pt idx="10929">
                  <c:v>0.57250807594333841</c:v>
                </c:pt>
                <c:pt idx="10930">
                  <c:v>0.6473654105251464</c:v>
                </c:pt>
                <c:pt idx="10931">
                  <c:v>0.53460266109776056</c:v>
                </c:pt>
                <c:pt idx="10932">
                  <c:v>0.62345467586604519</c:v>
                </c:pt>
                <c:pt idx="10933">
                  <c:v>0.59368895653995768</c:v>
                </c:pt>
                <c:pt idx="10934">
                  <c:v>0.68281372760013692</c:v>
                </c:pt>
                <c:pt idx="10935">
                  <c:v>0.57986338553342909</c:v>
                </c:pt>
                <c:pt idx="10936">
                  <c:v>0.53594932399521089</c:v>
                </c:pt>
                <c:pt idx="10937">
                  <c:v>0.68821960677090011</c:v>
                </c:pt>
                <c:pt idx="10938">
                  <c:v>0.54369183300405044</c:v>
                </c:pt>
                <c:pt idx="10939">
                  <c:v>0.6794168542332002</c:v>
                </c:pt>
                <c:pt idx="10940">
                  <c:v>0.64545149651701594</c:v>
                </c:pt>
                <c:pt idx="10941">
                  <c:v>0.68909412790727842</c:v>
                </c:pt>
                <c:pt idx="10942">
                  <c:v>0.69648116357722356</c:v>
                </c:pt>
                <c:pt idx="10943">
                  <c:v>0.50252592889077319</c:v>
                </c:pt>
                <c:pt idx="10944">
                  <c:v>0.5946430701018367</c:v>
                </c:pt>
                <c:pt idx="10945">
                  <c:v>0.59315270516859631</c:v>
                </c:pt>
                <c:pt idx="10946">
                  <c:v>0.57572326050892364</c:v>
                </c:pt>
                <c:pt idx="10947">
                  <c:v>0.67314743087812412</c:v>
                </c:pt>
                <c:pt idx="10948">
                  <c:v>0.47176443698984544</c:v>
                </c:pt>
                <c:pt idx="10949">
                  <c:v>0.51380093772821211</c:v>
                </c:pt>
                <c:pt idx="10950">
                  <c:v>0.60110814538930502</c:v>
                </c:pt>
                <c:pt idx="10951">
                  <c:v>0.63240953925977939</c:v>
                </c:pt>
                <c:pt idx="10952">
                  <c:v>0.61565092228690665</c:v>
                </c:pt>
                <c:pt idx="10953">
                  <c:v>0.57327990929284223</c:v>
                </c:pt>
                <c:pt idx="10954">
                  <c:v>0.57098053123355164</c:v>
                </c:pt>
                <c:pt idx="10955">
                  <c:v>0.34871797467042132</c:v>
                </c:pt>
                <c:pt idx="10956">
                  <c:v>0.61530901246476755</c:v>
                </c:pt>
                <c:pt idx="10957">
                  <c:v>0.58484959902088862</c:v>
                </c:pt>
                <c:pt idx="10958">
                  <c:v>0.63071394271556769</c:v>
                </c:pt>
                <c:pt idx="10959">
                  <c:v>0.49283155265408657</c:v>
                </c:pt>
                <c:pt idx="10960">
                  <c:v>0.57597766061529965</c:v>
                </c:pt>
                <c:pt idx="10961">
                  <c:v>0.64465741836249246</c:v>
                </c:pt>
                <c:pt idx="10962">
                  <c:v>0.62238687990046437</c:v>
                </c:pt>
                <c:pt idx="10963">
                  <c:v>0.52541308201398251</c:v>
                </c:pt>
                <c:pt idx="10964">
                  <c:v>0.67091528744951556</c:v>
                </c:pt>
                <c:pt idx="10965">
                  <c:v>0.49814219771439538</c:v>
                </c:pt>
                <c:pt idx="10966">
                  <c:v>0.56488493411456864</c:v>
                </c:pt>
                <c:pt idx="10967">
                  <c:v>0.59842506942474349</c:v>
                </c:pt>
                <c:pt idx="10968">
                  <c:v>0.43369017794973364</c:v>
                </c:pt>
                <c:pt idx="10969">
                  <c:v>0.68519915438310108</c:v>
                </c:pt>
                <c:pt idx="10970">
                  <c:v>0.53388009233843603</c:v>
                </c:pt>
                <c:pt idx="10971">
                  <c:v>0.58389276090708486</c:v>
                </c:pt>
                <c:pt idx="10972">
                  <c:v>0.57871676421430751</c:v>
                </c:pt>
                <c:pt idx="10973">
                  <c:v>0.64747888633413286</c:v>
                </c:pt>
                <c:pt idx="10974">
                  <c:v>0.50642578180102837</c:v>
                </c:pt>
                <c:pt idx="10975">
                  <c:v>0.57636802094871487</c:v>
                </c:pt>
                <c:pt idx="10976">
                  <c:v>0.59566540427923031</c:v>
                </c:pt>
                <c:pt idx="10977">
                  <c:v>0.54961393137725856</c:v>
                </c:pt>
                <c:pt idx="10978">
                  <c:v>0.6073027643465615</c:v>
                </c:pt>
                <c:pt idx="10979">
                  <c:v>0.60534003556628491</c:v>
                </c:pt>
                <c:pt idx="10980">
                  <c:v>0.59620422355930935</c:v>
                </c:pt>
                <c:pt idx="10981">
                  <c:v>0.57598815878961329</c:v>
                </c:pt>
                <c:pt idx="10982">
                  <c:v>0.61223681117935691</c:v>
                </c:pt>
                <c:pt idx="10983">
                  <c:v>0.58442760599915256</c:v>
                </c:pt>
                <c:pt idx="10984">
                  <c:v>0.65141301030849508</c:v>
                </c:pt>
                <c:pt idx="10985">
                  <c:v>0.62198661336465633</c:v>
                </c:pt>
                <c:pt idx="10986">
                  <c:v>0.56925258366293507</c:v>
                </c:pt>
                <c:pt idx="10987">
                  <c:v>0.52335751331922276</c:v>
                </c:pt>
                <c:pt idx="10988">
                  <c:v>0.55706706617923252</c:v>
                </c:pt>
                <c:pt idx="10989">
                  <c:v>0.54819115134594676</c:v>
                </c:pt>
                <c:pt idx="10990">
                  <c:v>0.55000556217459629</c:v>
                </c:pt>
                <c:pt idx="10991">
                  <c:v>0.55559291962479262</c:v>
                </c:pt>
                <c:pt idx="10992">
                  <c:v>0.69092861255865223</c:v>
                </c:pt>
                <c:pt idx="10993">
                  <c:v>0.65052464424567702</c:v>
                </c:pt>
                <c:pt idx="10994">
                  <c:v>0.60332760834090005</c:v>
                </c:pt>
                <c:pt idx="10995">
                  <c:v>0.58871775587691111</c:v>
                </c:pt>
                <c:pt idx="10996">
                  <c:v>0.65440267696695154</c:v>
                </c:pt>
                <c:pt idx="10997">
                  <c:v>0.54431615825716206</c:v>
                </c:pt>
                <c:pt idx="10998">
                  <c:v>0.66088838024658214</c:v>
                </c:pt>
                <c:pt idx="10999">
                  <c:v>0.60760585811819867</c:v>
                </c:pt>
                <c:pt idx="11000">
                  <c:v>0.5822004184570041</c:v>
                </c:pt>
                <c:pt idx="11001">
                  <c:v>0.67138458995488404</c:v>
                </c:pt>
                <c:pt idx="11002">
                  <c:v>0.70088804340114363</c:v>
                </c:pt>
                <c:pt idx="11003">
                  <c:v>0.62136751886314545</c:v>
                </c:pt>
                <c:pt idx="11004">
                  <c:v>0.63599270022401344</c:v>
                </c:pt>
                <c:pt idx="11005">
                  <c:v>0.57787635975892548</c:v>
                </c:pt>
                <c:pt idx="11006">
                  <c:v>0.60229428296900034</c:v>
                </c:pt>
                <c:pt idx="11007">
                  <c:v>0.60821620152302003</c:v>
                </c:pt>
                <c:pt idx="11008">
                  <c:v>0.70778220690315963</c:v>
                </c:pt>
                <c:pt idx="11009">
                  <c:v>0.44650350849441978</c:v>
                </c:pt>
                <c:pt idx="11010">
                  <c:v>0.46020867423356532</c:v>
                </c:pt>
                <c:pt idx="11011">
                  <c:v>0.5199176671567145</c:v>
                </c:pt>
                <c:pt idx="11012">
                  <c:v>0.59260900916924553</c:v>
                </c:pt>
                <c:pt idx="11013">
                  <c:v>0.54117496395052189</c:v>
                </c:pt>
                <c:pt idx="11014">
                  <c:v>0.59623144890279856</c:v>
                </c:pt>
                <c:pt idx="11015">
                  <c:v>0.66818947792723793</c:v>
                </c:pt>
                <c:pt idx="11016">
                  <c:v>0.57068008598117304</c:v>
                </c:pt>
                <c:pt idx="11017">
                  <c:v>0.60707267892296057</c:v>
                </c:pt>
                <c:pt idx="11018">
                  <c:v>0.57666840004554465</c:v>
                </c:pt>
                <c:pt idx="11019">
                  <c:v>0.52600820628198564</c:v>
                </c:pt>
                <c:pt idx="11020">
                  <c:v>0.47297809373099553</c:v>
                </c:pt>
                <c:pt idx="11021">
                  <c:v>0.55826680704650378</c:v>
                </c:pt>
                <c:pt idx="11022">
                  <c:v>0.46580766493989967</c:v>
                </c:pt>
                <c:pt idx="11023">
                  <c:v>0.47607360391031589</c:v>
                </c:pt>
                <c:pt idx="11024">
                  <c:v>0.59914859659661668</c:v>
                </c:pt>
                <c:pt idx="11025">
                  <c:v>0.65601698067991643</c:v>
                </c:pt>
                <c:pt idx="11026">
                  <c:v>0.5460157749582375</c:v>
                </c:pt>
                <c:pt idx="11027">
                  <c:v>0.58483754355588691</c:v>
                </c:pt>
                <c:pt idx="11028">
                  <c:v>0.63359428925833794</c:v>
                </c:pt>
                <c:pt idx="11029">
                  <c:v>0.55893580777341079</c:v>
                </c:pt>
                <c:pt idx="11030">
                  <c:v>0.54576662138552767</c:v>
                </c:pt>
                <c:pt idx="11031">
                  <c:v>0.55008878480535306</c:v>
                </c:pt>
                <c:pt idx="11032">
                  <c:v>0.6259416689494206</c:v>
                </c:pt>
                <c:pt idx="11033">
                  <c:v>0.52178859813629286</c:v>
                </c:pt>
                <c:pt idx="11034">
                  <c:v>0.58024132458205058</c:v>
                </c:pt>
                <c:pt idx="11035">
                  <c:v>0.67285807395955499</c:v>
                </c:pt>
                <c:pt idx="11036">
                  <c:v>0.48422480749409691</c:v>
                </c:pt>
                <c:pt idx="11037">
                  <c:v>0.5535019245051026</c:v>
                </c:pt>
                <c:pt idx="11038">
                  <c:v>0.52270775838205008</c:v>
                </c:pt>
                <c:pt idx="11039">
                  <c:v>0.56025537006566639</c:v>
                </c:pt>
                <c:pt idx="11040">
                  <c:v>0.60119874265351292</c:v>
                </c:pt>
                <c:pt idx="11041">
                  <c:v>0.49004033084767207</c:v>
                </c:pt>
                <c:pt idx="11042">
                  <c:v>0.59586355207724895</c:v>
                </c:pt>
                <c:pt idx="11043">
                  <c:v>0.66731511383722353</c:v>
                </c:pt>
                <c:pt idx="11044">
                  <c:v>0.51707815514399169</c:v>
                </c:pt>
                <c:pt idx="11045">
                  <c:v>0.6934566528064946</c:v>
                </c:pt>
                <c:pt idx="11046">
                  <c:v>0.5154504482289165</c:v>
                </c:pt>
                <c:pt idx="11047">
                  <c:v>0.54741282662265889</c:v>
                </c:pt>
                <c:pt idx="11048">
                  <c:v>0.66809856847343085</c:v>
                </c:pt>
                <c:pt idx="11049">
                  <c:v>0.61679018951630205</c:v>
                </c:pt>
                <c:pt idx="11050">
                  <c:v>0.50856477497497976</c:v>
                </c:pt>
                <c:pt idx="11051">
                  <c:v>0.5577923198858199</c:v>
                </c:pt>
                <c:pt idx="11052">
                  <c:v>0.67534995698413236</c:v>
                </c:pt>
                <c:pt idx="11053">
                  <c:v>0.48428972981631008</c:v>
                </c:pt>
                <c:pt idx="11054">
                  <c:v>0.59953385169443452</c:v>
                </c:pt>
                <c:pt idx="11055">
                  <c:v>0.5108383152830589</c:v>
                </c:pt>
                <c:pt idx="11056">
                  <c:v>0.56992505587709463</c:v>
                </c:pt>
                <c:pt idx="11057">
                  <c:v>0.54552034123308568</c:v>
                </c:pt>
                <c:pt idx="11058">
                  <c:v>0.67488211114927465</c:v>
                </c:pt>
                <c:pt idx="11059">
                  <c:v>0.58625546845505749</c:v>
                </c:pt>
                <c:pt idx="11060">
                  <c:v>0.60214703553365079</c:v>
                </c:pt>
                <c:pt idx="11061">
                  <c:v>0.50784419689851623</c:v>
                </c:pt>
                <c:pt idx="11062">
                  <c:v>0.48358661548341086</c:v>
                </c:pt>
                <c:pt idx="11063">
                  <c:v>0.63077144989751466</c:v>
                </c:pt>
                <c:pt idx="11064">
                  <c:v>0.64706977926779363</c:v>
                </c:pt>
                <c:pt idx="11065">
                  <c:v>0.59347129786052755</c:v>
                </c:pt>
                <c:pt idx="11066">
                  <c:v>0.59805930803700158</c:v>
                </c:pt>
                <c:pt idx="11067">
                  <c:v>0.49866155837055931</c:v>
                </c:pt>
                <c:pt idx="11068">
                  <c:v>0.57302235831011161</c:v>
                </c:pt>
                <c:pt idx="11069">
                  <c:v>0.56210615031945899</c:v>
                </c:pt>
                <c:pt idx="11070">
                  <c:v>0.49221828564237374</c:v>
                </c:pt>
                <c:pt idx="11071">
                  <c:v>0.52220389961026226</c:v>
                </c:pt>
                <c:pt idx="11072">
                  <c:v>0.59458689542550236</c:v>
                </c:pt>
                <c:pt idx="11073">
                  <c:v>0.67376220817154264</c:v>
                </c:pt>
                <c:pt idx="11074">
                  <c:v>0.59108768903483488</c:v>
                </c:pt>
                <c:pt idx="11075">
                  <c:v>0.60177940687320708</c:v>
                </c:pt>
                <c:pt idx="11076">
                  <c:v>0.67636945463654075</c:v>
                </c:pt>
                <c:pt idx="11077">
                  <c:v>0.55263725599946667</c:v>
                </c:pt>
                <c:pt idx="11078">
                  <c:v>0.58623072092168316</c:v>
                </c:pt>
                <c:pt idx="11079">
                  <c:v>0.45697608362610287</c:v>
                </c:pt>
                <c:pt idx="11080">
                  <c:v>0.43326445367942473</c:v>
                </c:pt>
                <c:pt idx="11081">
                  <c:v>0.58662695475830839</c:v>
                </c:pt>
                <c:pt idx="11082">
                  <c:v>0.60690140583885765</c:v>
                </c:pt>
                <c:pt idx="11083">
                  <c:v>0.43916721472651399</c:v>
                </c:pt>
                <c:pt idx="11084">
                  <c:v>0.62017474970770758</c:v>
                </c:pt>
                <c:pt idx="11085">
                  <c:v>0.51742867497806166</c:v>
                </c:pt>
                <c:pt idx="11086">
                  <c:v>0.49095253365455738</c:v>
                </c:pt>
                <c:pt idx="11087">
                  <c:v>0.632931553126722</c:v>
                </c:pt>
                <c:pt idx="11088">
                  <c:v>0.43386043574947358</c:v>
                </c:pt>
                <c:pt idx="11089">
                  <c:v>0.41619197735425068</c:v>
                </c:pt>
                <c:pt idx="11090">
                  <c:v>0.55973500234265572</c:v>
                </c:pt>
                <c:pt idx="11091">
                  <c:v>0.59837180532699241</c:v>
                </c:pt>
                <c:pt idx="11092">
                  <c:v>0.58797449316030082</c:v>
                </c:pt>
                <c:pt idx="11093">
                  <c:v>0.51373969179430712</c:v>
                </c:pt>
                <c:pt idx="11094">
                  <c:v>0.58128275233752558</c:v>
                </c:pt>
                <c:pt idx="11095">
                  <c:v>0.58472014991143118</c:v>
                </c:pt>
                <c:pt idx="11096">
                  <c:v>0.56407908814389218</c:v>
                </c:pt>
                <c:pt idx="11097">
                  <c:v>0.59996613294797885</c:v>
                </c:pt>
                <c:pt idx="11098">
                  <c:v>0.58892690839215156</c:v>
                </c:pt>
                <c:pt idx="11099">
                  <c:v>0.59199373260695887</c:v>
                </c:pt>
                <c:pt idx="11100">
                  <c:v>0.58201094679730325</c:v>
                </c:pt>
                <c:pt idx="11101">
                  <c:v>0.53753892026986949</c:v>
                </c:pt>
                <c:pt idx="11102">
                  <c:v>0.53735094858985222</c:v>
                </c:pt>
                <c:pt idx="11103">
                  <c:v>0.59034192746539993</c:v>
                </c:pt>
                <c:pt idx="11104">
                  <c:v>0.49607683956451665</c:v>
                </c:pt>
                <c:pt idx="11105">
                  <c:v>0.46980216503898897</c:v>
                </c:pt>
                <c:pt idx="11106">
                  <c:v>0.53600452014388955</c:v>
                </c:pt>
                <c:pt idx="11107">
                  <c:v>0.49029368352065006</c:v>
                </c:pt>
                <c:pt idx="11108">
                  <c:v>0.58054381943450462</c:v>
                </c:pt>
                <c:pt idx="11109">
                  <c:v>0.55420192626760978</c:v>
                </c:pt>
                <c:pt idx="11110">
                  <c:v>0.56446171552853663</c:v>
                </c:pt>
                <c:pt idx="11111">
                  <c:v>0.50042234344558534</c:v>
                </c:pt>
                <c:pt idx="11112">
                  <c:v>0.48482867852917605</c:v>
                </c:pt>
                <c:pt idx="11113">
                  <c:v>0.62778468568270884</c:v>
                </c:pt>
                <c:pt idx="11114">
                  <c:v>0.56029831205003677</c:v>
                </c:pt>
                <c:pt idx="11115">
                  <c:v>0.46686508582256953</c:v>
                </c:pt>
                <c:pt idx="11116">
                  <c:v>0.68642563575073345</c:v>
                </c:pt>
                <c:pt idx="11117">
                  <c:v>0.59560306575220623</c:v>
                </c:pt>
                <c:pt idx="11118">
                  <c:v>0.49304890119556988</c:v>
                </c:pt>
                <c:pt idx="11119">
                  <c:v>0.52383018643335399</c:v>
                </c:pt>
                <c:pt idx="11120">
                  <c:v>0.67867084182452508</c:v>
                </c:pt>
                <c:pt idx="11121">
                  <c:v>0.49537195046932181</c:v>
                </c:pt>
                <c:pt idx="11122">
                  <c:v>0.52246071448669251</c:v>
                </c:pt>
                <c:pt idx="11123">
                  <c:v>0.57281771252468572</c:v>
                </c:pt>
                <c:pt idx="11124">
                  <c:v>0.50780136503505247</c:v>
                </c:pt>
                <c:pt idx="11125">
                  <c:v>0.52519277741088588</c:v>
                </c:pt>
                <c:pt idx="11126">
                  <c:v>0.66569890350021466</c:v>
                </c:pt>
                <c:pt idx="11127">
                  <c:v>0.61836812942093256</c:v>
                </c:pt>
                <c:pt idx="11128">
                  <c:v>0.55958750912827548</c:v>
                </c:pt>
                <c:pt idx="11129">
                  <c:v>0.58062203624577879</c:v>
                </c:pt>
                <c:pt idx="11130">
                  <c:v>0.60111384565200199</c:v>
                </c:pt>
                <c:pt idx="11131">
                  <c:v>0.50108189493204547</c:v>
                </c:pt>
                <c:pt idx="11132">
                  <c:v>0.55545643027218694</c:v>
                </c:pt>
                <c:pt idx="11133">
                  <c:v>0.48790576606077646</c:v>
                </c:pt>
                <c:pt idx="11134">
                  <c:v>0.57137611632719765</c:v>
                </c:pt>
                <c:pt idx="11135">
                  <c:v>0.48267310713214689</c:v>
                </c:pt>
                <c:pt idx="11136">
                  <c:v>0.46536421242683762</c:v>
                </c:pt>
                <c:pt idx="11137">
                  <c:v>0.48415522032067981</c:v>
                </c:pt>
                <c:pt idx="11138">
                  <c:v>0.56235793805188594</c:v>
                </c:pt>
                <c:pt idx="11139">
                  <c:v>0.65152756771289133</c:v>
                </c:pt>
                <c:pt idx="11140">
                  <c:v>0.47657323737690982</c:v>
                </c:pt>
                <c:pt idx="11141">
                  <c:v>0.56506546288005455</c:v>
                </c:pt>
                <c:pt idx="11142">
                  <c:v>0.45257382993489542</c:v>
                </c:pt>
                <c:pt idx="11143">
                  <c:v>0.57818206100359393</c:v>
                </c:pt>
                <c:pt idx="11144">
                  <c:v>0.53948761129663458</c:v>
                </c:pt>
                <c:pt idx="11145">
                  <c:v>0.58074459504633746</c:v>
                </c:pt>
                <c:pt idx="11146">
                  <c:v>0.42368210455246341</c:v>
                </c:pt>
                <c:pt idx="11147">
                  <c:v>0.44399555887677755</c:v>
                </c:pt>
                <c:pt idx="11148">
                  <c:v>0.62313548763855409</c:v>
                </c:pt>
                <c:pt idx="11149">
                  <c:v>0.44266545666236479</c:v>
                </c:pt>
                <c:pt idx="11150">
                  <c:v>0.63648620340054163</c:v>
                </c:pt>
                <c:pt idx="11151">
                  <c:v>0.55556506041814568</c:v>
                </c:pt>
                <c:pt idx="11152">
                  <c:v>0.58957318400511627</c:v>
                </c:pt>
                <c:pt idx="11153">
                  <c:v>0.50630121061653433</c:v>
                </c:pt>
                <c:pt idx="11154">
                  <c:v>0.45569255652923024</c:v>
                </c:pt>
                <c:pt idx="11155">
                  <c:v>0.65535322699879295</c:v>
                </c:pt>
                <c:pt idx="11156">
                  <c:v>0.66799249738946098</c:v>
                </c:pt>
                <c:pt idx="11157">
                  <c:v>0.51190640654900565</c:v>
                </c:pt>
                <c:pt idx="11158">
                  <c:v>0.53367874174760066</c:v>
                </c:pt>
                <c:pt idx="11159">
                  <c:v>0.67502871289819566</c:v>
                </c:pt>
                <c:pt idx="11160">
                  <c:v>0.46628872694126638</c:v>
                </c:pt>
                <c:pt idx="11161">
                  <c:v>0.50387593608998782</c:v>
                </c:pt>
                <c:pt idx="11162">
                  <c:v>0.46431233110764719</c:v>
                </c:pt>
                <c:pt idx="11163">
                  <c:v>0.46521043273600876</c:v>
                </c:pt>
                <c:pt idx="11164">
                  <c:v>0.5369700157762165</c:v>
                </c:pt>
                <c:pt idx="11165">
                  <c:v>0.56528335346850633</c:v>
                </c:pt>
                <c:pt idx="11166">
                  <c:v>0.44888943739388265</c:v>
                </c:pt>
                <c:pt idx="11167">
                  <c:v>0.53242404136864907</c:v>
                </c:pt>
                <c:pt idx="11168">
                  <c:v>0.59418229915370058</c:v>
                </c:pt>
                <c:pt idx="11169">
                  <c:v>0.62210152287798492</c:v>
                </c:pt>
                <c:pt idx="11170">
                  <c:v>0.61525380233236415</c:v>
                </c:pt>
                <c:pt idx="11171">
                  <c:v>0.4487153231692495</c:v>
                </c:pt>
                <c:pt idx="11172">
                  <c:v>0.49791720466667888</c:v>
                </c:pt>
                <c:pt idx="11173">
                  <c:v>0.44015552053103496</c:v>
                </c:pt>
                <c:pt idx="11174">
                  <c:v>0.45197403957350596</c:v>
                </c:pt>
                <c:pt idx="11175">
                  <c:v>0.57062105525256579</c:v>
                </c:pt>
                <c:pt idx="11176">
                  <c:v>0.63901761878248864</c:v>
                </c:pt>
                <c:pt idx="11177">
                  <c:v>0.57390519566088016</c:v>
                </c:pt>
                <c:pt idx="11178">
                  <c:v>0.57515678787639157</c:v>
                </c:pt>
                <c:pt idx="11179">
                  <c:v>0.66847153940648596</c:v>
                </c:pt>
                <c:pt idx="11180">
                  <c:v>0.51783437539831323</c:v>
                </c:pt>
                <c:pt idx="11181">
                  <c:v>0.47175271472479291</c:v>
                </c:pt>
                <c:pt idx="11182">
                  <c:v>0.53007591777653684</c:v>
                </c:pt>
                <c:pt idx="11183">
                  <c:v>0.46471950625335501</c:v>
                </c:pt>
                <c:pt idx="11184">
                  <c:v>0.60136321728477782</c:v>
                </c:pt>
                <c:pt idx="11185">
                  <c:v>0.48744362260018315</c:v>
                </c:pt>
                <c:pt idx="11186">
                  <c:v>0.62563197782042912</c:v>
                </c:pt>
                <c:pt idx="11187">
                  <c:v>0.56520488708924954</c:v>
                </c:pt>
                <c:pt idx="11188">
                  <c:v>0.62357980399163382</c:v>
                </c:pt>
                <c:pt idx="11189">
                  <c:v>0.52998385550742322</c:v>
                </c:pt>
                <c:pt idx="11190">
                  <c:v>0.66278245758636734</c:v>
                </c:pt>
                <c:pt idx="11191">
                  <c:v>0.58448886892675556</c:v>
                </c:pt>
                <c:pt idx="11192">
                  <c:v>0.49202570479242791</c:v>
                </c:pt>
                <c:pt idx="11193">
                  <c:v>0.59346319534355485</c:v>
                </c:pt>
                <c:pt idx="11194">
                  <c:v>0.48301086586388009</c:v>
                </c:pt>
                <c:pt idx="11195">
                  <c:v>0.45659104021975866</c:v>
                </c:pt>
                <c:pt idx="11196">
                  <c:v>0.60269134430337812</c:v>
                </c:pt>
                <c:pt idx="11197">
                  <c:v>0.57299964818380056</c:v>
                </c:pt>
                <c:pt idx="11198">
                  <c:v>0.51770771404271554</c:v>
                </c:pt>
                <c:pt idx="11199">
                  <c:v>0.60550144600101963</c:v>
                </c:pt>
                <c:pt idx="11200">
                  <c:v>0.67670218822712869</c:v>
                </c:pt>
                <c:pt idx="11201">
                  <c:v>0.53170026091691258</c:v>
                </c:pt>
                <c:pt idx="11202">
                  <c:v>0.62437955231595865</c:v>
                </c:pt>
                <c:pt idx="11203">
                  <c:v>0.57540187636540074</c:v>
                </c:pt>
                <c:pt idx="11204">
                  <c:v>0.62039380874182493</c:v>
                </c:pt>
                <c:pt idx="11205">
                  <c:v>0.62935843144086556</c:v>
                </c:pt>
                <c:pt idx="11206">
                  <c:v>0.5556924083094904</c:v>
                </c:pt>
                <c:pt idx="11207">
                  <c:v>0.53466223285089864</c:v>
                </c:pt>
                <c:pt idx="11208">
                  <c:v>0.62453346188272041</c:v>
                </c:pt>
                <c:pt idx="11209">
                  <c:v>0.50742908057074287</c:v>
                </c:pt>
                <c:pt idx="11210">
                  <c:v>0.62141011746609365</c:v>
                </c:pt>
                <c:pt idx="11211">
                  <c:v>0.60796645558366968</c:v>
                </c:pt>
                <c:pt idx="11212">
                  <c:v>0.4581622380734065</c:v>
                </c:pt>
                <c:pt idx="11213">
                  <c:v>0.50568269403706356</c:v>
                </c:pt>
                <c:pt idx="11214">
                  <c:v>0.56287751070546799</c:v>
                </c:pt>
                <c:pt idx="11215">
                  <c:v>0.58993792892862695</c:v>
                </c:pt>
                <c:pt idx="11216">
                  <c:v>0.5756650716498225</c:v>
                </c:pt>
                <c:pt idx="11217">
                  <c:v>0.56372290330640962</c:v>
                </c:pt>
                <c:pt idx="11218">
                  <c:v>0.57364310215949721</c:v>
                </c:pt>
                <c:pt idx="11219">
                  <c:v>0.63274803758274012</c:v>
                </c:pt>
                <c:pt idx="11220">
                  <c:v>0.55024222250753863</c:v>
                </c:pt>
                <c:pt idx="11221">
                  <c:v>0.45233278515840714</c:v>
                </c:pt>
                <c:pt idx="11222">
                  <c:v>0.59360358108287958</c:v>
                </c:pt>
                <c:pt idx="11223">
                  <c:v>0.39971192298526892</c:v>
                </c:pt>
                <c:pt idx="11224">
                  <c:v>0.50077976678287872</c:v>
                </c:pt>
                <c:pt idx="11225">
                  <c:v>0.67123610606663497</c:v>
                </c:pt>
                <c:pt idx="11226">
                  <c:v>0.41248310038993447</c:v>
                </c:pt>
                <c:pt idx="11227">
                  <c:v>0.48927706389887693</c:v>
                </c:pt>
                <c:pt idx="11228">
                  <c:v>0.54507883666649493</c:v>
                </c:pt>
                <c:pt idx="11229">
                  <c:v>0.46660949882374758</c:v>
                </c:pt>
                <c:pt idx="11230">
                  <c:v>0.56590387076065107</c:v>
                </c:pt>
                <c:pt idx="11231">
                  <c:v>0.50018240248829204</c:v>
                </c:pt>
                <c:pt idx="11232">
                  <c:v>0.53958458769522533</c:v>
                </c:pt>
                <c:pt idx="11233">
                  <c:v>0.62655759940570577</c:v>
                </c:pt>
                <c:pt idx="11234">
                  <c:v>0.50811286374043096</c:v>
                </c:pt>
                <c:pt idx="11235">
                  <c:v>0.4800554950369928</c:v>
                </c:pt>
                <c:pt idx="11236">
                  <c:v>0.57540619943250426</c:v>
                </c:pt>
                <c:pt idx="11237">
                  <c:v>0.47861727293510381</c:v>
                </c:pt>
                <c:pt idx="11238">
                  <c:v>0.56390925986901863</c:v>
                </c:pt>
                <c:pt idx="11239">
                  <c:v>0.50424246432053799</c:v>
                </c:pt>
                <c:pt idx="11240">
                  <c:v>0.54432529921539563</c:v>
                </c:pt>
                <c:pt idx="11241">
                  <c:v>0.46523696121339847</c:v>
                </c:pt>
                <c:pt idx="11242">
                  <c:v>0.53478655079783655</c:v>
                </c:pt>
                <c:pt idx="11243">
                  <c:v>0.54975332777528341</c:v>
                </c:pt>
                <c:pt idx="11244">
                  <c:v>0.60572489234655658</c:v>
                </c:pt>
                <c:pt idx="11245">
                  <c:v>0.60779162501042316</c:v>
                </c:pt>
                <c:pt idx="11246">
                  <c:v>0.46387549026876507</c:v>
                </c:pt>
                <c:pt idx="11247">
                  <c:v>0.48674695937780893</c:v>
                </c:pt>
                <c:pt idx="11248">
                  <c:v>0.44758851907165947</c:v>
                </c:pt>
                <c:pt idx="11249">
                  <c:v>0.5896261320465559</c:v>
                </c:pt>
                <c:pt idx="11250">
                  <c:v>0.52797610156261332</c:v>
                </c:pt>
                <c:pt idx="11251">
                  <c:v>0.63469443310216211</c:v>
                </c:pt>
                <c:pt idx="11252">
                  <c:v>0.56672064971214553</c:v>
                </c:pt>
                <c:pt idx="11253">
                  <c:v>0.62268856639280523</c:v>
                </c:pt>
                <c:pt idx="11254">
                  <c:v>0.52854118183119958</c:v>
                </c:pt>
                <c:pt idx="11255">
                  <c:v>0.69087886512473262</c:v>
                </c:pt>
                <c:pt idx="11256">
                  <c:v>0.51186073625310813</c:v>
                </c:pt>
                <c:pt idx="11257">
                  <c:v>0.52748750436659997</c:v>
                </c:pt>
                <c:pt idx="11258">
                  <c:v>0.63862777996669962</c:v>
                </c:pt>
                <c:pt idx="11259">
                  <c:v>0.51566615076969358</c:v>
                </c:pt>
                <c:pt idx="11260">
                  <c:v>0.50972109878487948</c:v>
                </c:pt>
                <c:pt idx="11261">
                  <c:v>0.70117588750722104</c:v>
                </c:pt>
                <c:pt idx="11262">
                  <c:v>0.4924301206146815</c:v>
                </c:pt>
                <c:pt idx="11263">
                  <c:v>0.4689592941001321</c:v>
                </c:pt>
                <c:pt idx="11264">
                  <c:v>0.5367629012171995</c:v>
                </c:pt>
                <c:pt idx="11265">
                  <c:v>0.56490750776073451</c:v>
                </c:pt>
                <c:pt idx="11266">
                  <c:v>0.54503849813099392</c:v>
                </c:pt>
                <c:pt idx="11267">
                  <c:v>0.65156747332093079</c:v>
                </c:pt>
                <c:pt idx="11268">
                  <c:v>0.5356381913108027</c:v>
                </c:pt>
                <c:pt idx="11269">
                  <c:v>0.50713691907190439</c:v>
                </c:pt>
                <c:pt idx="11270">
                  <c:v>0.55754591522391062</c:v>
                </c:pt>
                <c:pt idx="11271">
                  <c:v>0.45508075156767597</c:v>
                </c:pt>
                <c:pt idx="11272">
                  <c:v>0.5126262444872195</c:v>
                </c:pt>
                <c:pt idx="11273">
                  <c:v>0.51799518023129021</c:v>
                </c:pt>
                <c:pt idx="11274">
                  <c:v>0.66305742310123483</c:v>
                </c:pt>
                <c:pt idx="11275">
                  <c:v>0.61807939240752896</c:v>
                </c:pt>
                <c:pt idx="11276">
                  <c:v>0.52051925058437865</c:v>
                </c:pt>
                <c:pt idx="11277">
                  <c:v>0.52902223401590942</c:v>
                </c:pt>
                <c:pt idx="11278">
                  <c:v>0.56511550870407523</c:v>
                </c:pt>
                <c:pt idx="11279">
                  <c:v>0.57526742672886133</c:v>
                </c:pt>
                <c:pt idx="11280">
                  <c:v>0.42112237260167218</c:v>
                </c:pt>
                <c:pt idx="11281">
                  <c:v>0.62845392423830382</c:v>
                </c:pt>
                <c:pt idx="11282">
                  <c:v>0.56241058468370442</c:v>
                </c:pt>
                <c:pt idx="11283">
                  <c:v>0.52903639981219541</c:v>
                </c:pt>
                <c:pt idx="11284">
                  <c:v>0.51231194675062997</c:v>
                </c:pt>
                <c:pt idx="11285">
                  <c:v>0.51867829064631565</c:v>
                </c:pt>
                <c:pt idx="11286">
                  <c:v>0.59624855327941961</c:v>
                </c:pt>
                <c:pt idx="11287">
                  <c:v>0.46614473215797481</c:v>
                </c:pt>
                <c:pt idx="11288">
                  <c:v>0.60930498703814495</c:v>
                </c:pt>
                <c:pt idx="11289">
                  <c:v>0.48435569465392142</c:v>
                </c:pt>
                <c:pt idx="11290">
                  <c:v>0.48629367393470407</c:v>
                </c:pt>
                <c:pt idx="11291">
                  <c:v>0.60308680228424161</c:v>
                </c:pt>
                <c:pt idx="11292">
                  <c:v>0.58392598586403677</c:v>
                </c:pt>
                <c:pt idx="11293">
                  <c:v>0.59238105695859233</c:v>
                </c:pt>
                <c:pt idx="11294">
                  <c:v>0.5439207098279133</c:v>
                </c:pt>
                <c:pt idx="11295">
                  <c:v>0.63282042651952986</c:v>
                </c:pt>
                <c:pt idx="11296">
                  <c:v>0.57800878157286439</c:v>
                </c:pt>
                <c:pt idx="11297">
                  <c:v>0.49082218202269295</c:v>
                </c:pt>
                <c:pt idx="11298">
                  <c:v>0.60599451016098183</c:v>
                </c:pt>
                <c:pt idx="11299">
                  <c:v>0.6253180385391367</c:v>
                </c:pt>
                <c:pt idx="11300">
                  <c:v>0.54611635372154099</c:v>
                </c:pt>
                <c:pt idx="11301">
                  <c:v>0.52912893079343792</c:v>
                </c:pt>
                <c:pt idx="11302">
                  <c:v>0.4961507815239114</c:v>
                </c:pt>
                <c:pt idx="11303">
                  <c:v>0.70152959669679371</c:v>
                </c:pt>
                <c:pt idx="11304">
                  <c:v>0.49176107199233582</c:v>
                </c:pt>
                <c:pt idx="11305">
                  <c:v>0.39331129976453405</c:v>
                </c:pt>
                <c:pt idx="11306">
                  <c:v>0.58429768292198059</c:v>
                </c:pt>
                <c:pt idx="11307">
                  <c:v>0.5299580517838306</c:v>
                </c:pt>
                <c:pt idx="11308">
                  <c:v>0.58715823527843602</c:v>
                </c:pt>
                <c:pt idx="11309">
                  <c:v>0.70641391050839863</c:v>
                </c:pt>
                <c:pt idx="11310">
                  <c:v>0.58426197825909632</c:v>
                </c:pt>
                <c:pt idx="11311">
                  <c:v>0.63136540727691093</c:v>
                </c:pt>
                <c:pt idx="11312">
                  <c:v>0.50530087710762317</c:v>
                </c:pt>
                <c:pt idx="11313">
                  <c:v>0.59366733614230849</c:v>
                </c:pt>
                <c:pt idx="11314">
                  <c:v>0.42275003473163314</c:v>
                </c:pt>
                <c:pt idx="11315">
                  <c:v>0.58519106068441962</c:v>
                </c:pt>
                <c:pt idx="11316">
                  <c:v>0.65196909343762965</c:v>
                </c:pt>
                <c:pt idx="11317">
                  <c:v>0.55623830205573843</c:v>
                </c:pt>
                <c:pt idx="11318">
                  <c:v>0.56792046760183812</c:v>
                </c:pt>
                <c:pt idx="11319">
                  <c:v>0.52126439317635376</c:v>
                </c:pt>
                <c:pt idx="11320">
                  <c:v>0.48932941341639757</c:v>
                </c:pt>
                <c:pt idx="11321">
                  <c:v>0.51020652305937886</c:v>
                </c:pt>
                <c:pt idx="11322">
                  <c:v>0.48434524633583931</c:v>
                </c:pt>
                <c:pt idx="11323">
                  <c:v>0.63908148039796797</c:v>
                </c:pt>
                <c:pt idx="11324">
                  <c:v>0.55026471754876982</c:v>
                </c:pt>
                <c:pt idx="11325">
                  <c:v>0.48593947124119197</c:v>
                </c:pt>
                <c:pt idx="11326">
                  <c:v>0.47376354436375062</c:v>
                </c:pt>
                <c:pt idx="11327">
                  <c:v>0.49348042323670516</c:v>
                </c:pt>
                <c:pt idx="11328">
                  <c:v>0.54449022261160063</c:v>
                </c:pt>
                <c:pt idx="11329">
                  <c:v>0.58681798083340952</c:v>
                </c:pt>
                <c:pt idx="11330">
                  <c:v>0.5344714645918317</c:v>
                </c:pt>
                <c:pt idx="11331">
                  <c:v>0.59389416683568019</c:v>
                </c:pt>
                <c:pt idx="11332">
                  <c:v>0.52146386669907863</c:v>
                </c:pt>
                <c:pt idx="11333">
                  <c:v>0.56355591162160668</c:v>
                </c:pt>
                <c:pt idx="11334">
                  <c:v>0.40574027571248888</c:v>
                </c:pt>
                <c:pt idx="11335">
                  <c:v>0.55086508855712735</c:v>
                </c:pt>
                <c:pt idx="11336">
                  <c:v>0.57761432612261443</c:v>
                </c:pt>
                <c:pt idx="11337">
                  <c:v>0.64666096497538572</c:v>
                </c:pt>
                <c:pt idx="11338">
                  <c:v>0.54949077189385342</c:v>
                </c:pt>
                <c:pt idx="11339">
                  <c:v>0.47827561973608684</c:v>
                </c:pt>
                <c:pt idx="11340">
                  <c:v>0.49390994740442706</c:v>
                </c:pt>
                <c:pt idx="11341">
                  <c:v>0.48309397634938706</c:v>
                </c:pt>
                <c:pt idx="11342">
                  <c:v>0.55671230913578551</c:v>
                </c:pt>
                <c:pt idx="11343">
                  <c:v>0.6144826355020897</c:v>
                </c:pt>
                <c:pt idx="11344">
                  <c:v>0.47764697768637032</c:v>
                </c:pt>
                <c:pt idx="11345">
                  <c:v>0.48306292652361232</c:v>
                </c:pt>
                <c:pt idx="11346">
                  <c:v>0.61896892983245999</c:v>
                </c:pt>
                <c:pt idx="11347">
                  <c:v>0.5215688141382</c:v>
                </c:pt>
                <c:pt idx="11348">
                  <c:v>0.50083225593456637</c:v>
                </c:pt>
                <c:pt idx="11349">
                  <c:v>0.50816829188613155</c:v>
                </c:pt>
                <c:pt idx="11350">
                  <c:v>0.57582468589055613</c:v>
                </c:pt>
                <c:pt idx="11351">
                  <c:v>0.70032665192347165</c:v>
                </c:pt>
                <c:pt idx="11352">
                  <c:v>0.53046799224341867</c:v>
                </c:pt>
                <c:pt idx="11353">
                  <c:v>0.49660847886824355</c:v>
                </c:pt>
                <c:pt idx="11354">
                  <c:v>0.49915404664342883</c:v>
                </c:pt>
                <c:pt idx="11355">
                  <c:v>0.53356081171811298</c:v>
                </c:pt>
                <c:pt idx="11356">
                  <c:v>0.49408863348466003</c:v>
                </c:pt>
                <c:pt idx="11357">
                  <c:v>0.49382848037201893</c:v>
                </c:pt>
                <c:pt idx="11358">
                  <c:v>0.66968830376811495</c:v>
                </c:pt>
                <c:pt idx="11359">
                  <c:v>0.43786266356538434</c:v>
                </c:pt>
                <c:pt idx="11360">
                  <c:v>0.453019165911975</c:v>
                </c:pt>
                <c:pt idx="11361">
                  <c:v>0.49291863537587693</c:v>
                </c:pt>
                <c:pt idx="11362">
                  <c:v>0.54011632092507678</c:v>
                </c:pt>
                <c:pt idx="11363">
                  <c:v>0.49855261092963365</c:v>
                </c:pt>
                <c:pt idx="11364">
                  <c:v>0.46003370947494948</c:v>
                </c:pt>
                <c:pt idx="11365">
                  <c:v>0.54117928050661168</c:v>
                </c:pt>
                <c:pt idx="11366">
                  <c:v>0.40979485844921809</c:v>
                </c:pt>
                <c:pt idx="11367">
                  <c:v>0.49038316679169486</c:v>
                </c:pt>
                <c:pt idx="11368">
                  <c:v>0.5181439776792669</c:v>
                </c:pt>
                <c:pt idx="11369">
                  <c:v>0.57275069698443648</c:v>
                </c:pt>
                <c:pt idx="11370">
                  <c:v>0.55270124652905395</c:v>
                </c:pt>
                <c:pt idx="11371">
                  <c:v>0.50782638121307866</c:v>
                </c:pt>
                <c:pt idx="11372">
                  <c:v>0.49226622716452861</c:v>
                </c:pt>
                <c:pt idx="11373">
                  <c:v>0.56357031562890569</c:v>
                </c:pt>
                <c:pt idx="11374">
                  <c:v>0.48698678871962769</c:v>
                </c:pt>
                <c:pt idx="11375">
                  <c:v>0.57158246797861356</c:v>
                </c:pt>
                <c:pt idx="11376">
                  <c:v>0.66868102897348825</c:v>
                </c:pt>
                <c:pt idx="11377">
                  <c:v>0.55772055847741864</c:v>
                </c:pt>
                <c:pt idx="11378">
                  <c:v>0.56382679601915664</c:v>
                </c:pt>
                <c:pt idx="11379">
                  <c:v>0.54760487050564899</c:v>
                </c:pt>
                <c:pt idx="11380">
                  <c:v>0.48636776706412194</c:v>
                </c:pt>
                <c:pt idx="11381">
                  <c:v>0.53622522051663568</c:v>
                </c:pt>
                <c:pt idx="11382">
                  <c:v>0.55551659082000826</c:v>
                </c:pt>
                <c:pt idx="11383">
                  <c:v>0.54507100185811574</c:v>
                </c:pt>
                <c:pt idx="11384">
                  <c:v>0.63869631492305301</c:v>
                </c:pt>
                <c:pt idx="11385">
                  <c:v>0.62228114329772055</c:v>
                </c:pt>
                <c:pt idx="11386">
                  <c:v>0.54996176458607571</c:v>
                </c:pt>
                <c:pt idx="11387">
                  <c:v>0.59051661516048226</c:v>
                </c:pt>
                <c:pt idx="11388">
                  <c:v>0.49534046763392336</c:v>
                </c:pt>
                <c:pt idx="11389">
                  <c:v>0.62110601868124282</c:v>
                </c:pt>
                <c:pt idx="11390">
                  <c:v>0.61470061774212581</c:v>
                </c:pt>
                <c:pt idx="11391">
                  <c:v>0.60686105283909475</c:v>
                </c:pt>
                <c:pt idx="11392">
                  <c:v>0.58514988479397978</c:v>
                </c:pt>
                <c:pt idx="11393">
                  <c:v>0.55011472135315886</c:v>
                </c:pt>
                <c:pt idx="11394">
                  <c:v>0.43620969456959457</c:v>
                </c:pt>
                <c:pt idx="11395">
                  <c:v>0.49939718875950756</c:v>
                </c:pt>
                <c:pt idx="11396">
                  <c:v>0.53980224503819685</c:v>
                </c:pt>
                <c:pt idx="11397">
                  <c:v>0.56334732231948581</c:v>
                </c:pt>
                <c:pt idx="11398">
                  <c:v>0.64597238672538571</c:v>
                </c:pt>
                <c:pt idx="11399">
                  <c:v>0.61963990158262561</c:v>
                </c:pt>
                <c:pt idx="11400">
                  <c:v>0.52581720814856181</c:v>
                </c:pt>
                <c:pt idx="11401">
                  <c:v>0.57410205490139798</c:v>
                </c:pt>
                <c:pt idx="11402">
                  <c:v>0.55690344245715862</c:v>
                </c:pt>
                <c:pt idx="11403">
                  <c:v>0.59783876238106048</c:v>
                </c:pt>
                <c:pt idx="11404">
                  <c:v>0.48653117945451307</c:v>
                </c:pt>
                <c:pt idx="11405">
                  <c:v>0.65306673244758973</c:v>
                </c:pt>
                <c:pt idx="11406">
                  <c:v>0.55203801096780902</c:v>
                </c:pt>
                <c:pt idx="11407">
                  <c:v>0.4510612146199201</c:v>
                </c:pt>
                <c:pt idx="11408">
                  <c:v>0.54129043179934011</c:v>
                </c:pt>
                <c:pt idx="11409">
                  <c:v>0.58176545876018804</c:v>
                </c:pt>
                <c:pt idx="11410">
                  <c:v>0.49393667158545856</c:v>
                </c:pt>
                <c:pt idx="11411">
                  <c:v>0.52809082333959534</c:v>
                </c:pt>
                <c:pt idx="11412">
                  <c:v>0.52230961606191573</c:v>
                </c:pt>
                <c:pt idx="11413">
                  <c:v>0.61278836824040284</c:v>
                </c:pt>
                <c:pt idx="11414">
                  <c:v>0.58642197251870065</c:v>
                </c:pt>
                <c:pt idx="11415">
                  <c:v>0.59040985605048979</c:v>
                </c:pt>
                <c:pt idx="11416">
                  <c:v>0.52964736864721351</c:v>
                </c:pt>
                <c:pt idx="11417">
                  <c:v>0.52673342412039714</c:v>
                </c:pt>
                <c:pt idx="11418">
                  <c:v>0.51951619880220734</c:v>
                </c:pt>
                <c:pt idx="11419">
                  <c:v>0.60528506527276749</c:v>
                </c:pt>
                <c:pt idx="11420">
                  <c:v>0.56439278708838503</c:v>
                </c:pt>
                <c:pt idx="11421">
                  <c:v>0.47816033183118928</c:v>
                </c:pt>
                <c:pt idx="11422">
                  <c:v>0.53239540760947934</c:v>
                </c:pt>
                <c:pt idx="11423">
                  <c:v>0.42460217503232522</c:v>
                </c:pt>
                <c:pt idx="11424">
                  <c:v>0.66017732223524861</c:v>
                </c:pt>
                <c:pt idx="11425">
                  <c:v>0.50923661874759996</c:v>
                </c:pt>
                <c:pt idx="11426">
                  <c:v>0.50076206002802126</c:v>
                </c:pt>
                <c:pt idx="11427">
                  <c:v>0.56997784498812065</c:v>
                </c:pt>
                <c:pt idx="11428">
                  <c:v>0.47898146932494884</c:v>
                </c:pt>
                <c:pt idx="11429">
                  <c:v>0.66889449876395923</c:v>
                </c:pt>
                <c:pt idx="11430">
                  <c:v>0.55192316787052731</c:v>
                </c:pt>
                <c:pt idx="11431">
                  <c:v>0.57851362362302161</c:v>
                </c:pt>
                <c:pt idx="11432">
                  <c:v>0.41772596286999347</c:v>
                </c:pt>
                <c:pt idx="11433">
                  <c:v>0.51058899049883899</c:v>
                </c:pt>
                <c:pt idx="11434">
                  <c:v>0.52390804654001344</c:v>
                </c:pt>
                <c:pt idx="11435">
                  <c:v>0.53225622218668323</c:v>
                </c:pt>
                <c:pt idx="11436">
                  <c:v>0.53782408671319226</c:v>
                </c:pt>
                <c:pt idx="11437">
                  <c:v>0.52202297606613612</c:v>
                </c:pt>
                <c:pt idx="11438">
                  <c:v>0.5127262512318167</c:v>
                </c:pt>
                <c:pt idx="11439">
                  <c:v>0.6208935102082187</c:v>
                </c:pt>
                <c:pt idx="11440">
                  <c:v>0.40890800398777277</c:v>
                </c:pt>
                <c:pt idx="11441">
                  <c:v>0.46336135573695392</c:v>
                </c:pt>
                <c:pt idx="11442">
                  <c:v>0.55684916813212093</c:v>
                </c:pt>
                <c:pt idx="11443">
                  <c:v>0.44422576722684598</c:v>
                </c:pt>
                <c:pt idx="11444">
                  <c:v>0.48370444399254514</c:v>
                </c:pt>
                <c:pt idx="11445">
                  <c:v>0.52095202972029686</c:v>
                </c:pt>
                <c:pt idx="11446">
                  <c:v>0.59018605171020688</c:v>
                </c:pt>
                <c:pt idx="11447">
                  <c:v>0.52039219402002757</c:v>
                </c:pt>
                <c:pt idx="11448">
                  <c:v>0.53198574498937001</c:v>
                </c:pt>
                <c:pt idx="11449">
                  <c:v>0.50807183046552651</c:v>
                </c:pt>
                <c:pt idx="11450">
                  <c:v>0.51162959016558041</c:v>
                </c:pt>
                <c:pt idx="11451">
                  <c:v>0.50332944064724849</c:v>
                </c:pt>
                <c:pt idx="11452">
                  <c:v>0.55059172619186425</c:v>
                </c:pt>
                <c:pt idx="11453">
                  <c:v>0.53908815163004553</c:v>
                </c:pt>
                <c:pt idx="11454">
                  <c:v>0.58289507663141749</c:v>
                </c:pt>
                <c:pt idx="11455">
                  <c:v>0.48950883962290592</c:v>
                </c:pt>
                <c:pt idx="11456">
                  <c:v>0.464003976095895</c:v>
                </c:pt>
                <c:pt idx="11457">
                  <c:v>0.62461956599886592</c:v>
                </c:pt>
                <c:pt idx="11458">
                  <c:v>0.48749342172286891</c:v>
                </c:pt>
                <c:pt idx="11459">
                  <c:v>0.57801987348273864</c:v>
                </c:pt>
                <c:pt idx="11460">
                  <c:v>0.62638978270045853</c:v>
                </c:pt>
                <c:pt idx="11461">
                  <c:v>0.5504991455203625</c:v>
                </c:pt>
                <c:pt idx="11462">
                  <c:v>0.59162145258738175</c:v>
                </c:pt>
                <c:pt idx="11463">
                  <c:v>0.62289371852937347</c:v>
                </c:pt>
                <c:pt idx="11464">
                  <c:v>0.5712208464076558</c:v>
                </c:pt>
                <c:pt idx="11465">
                  <c:v>0.48585578587866518</c:v>
                </c:pt>
                <c:pt idx="11466">
                  <c:v>0.47994575158229508</c:v>
                </c:pt>
                <c:pt idx="11467">
                  <c:v>0.63060728642651986</c:v>
                </c:pt>
                <c:pt idx="11468">
                  <c:v>0.55373626353952365</c:v>
                </c:pt>
                <c:pt idx="11469">
                  <c:v>0.56900377217860065</c:v>
                </c:pt>
                <c:pt idx="11470">
                  <c:v>0.48056545911306536</c:v>
                </c:pt>
                <c:pt idx="11471">
                  <c:v>0.57313729761704302</c:v>
                </c:pt>
                <c:pt idx="11472">
                  <c:v>0.55138493968221158</c:v>
                </c:pt>
                <c:pt idx="11473">
                  <c:v>0.49695698434438157</c:v>
                </c:pt>
                <c:pt idx="11474">
                  <c:v>0.45852225356997395</c:v>
                </c:pt>
                <c:pt idx="11475">
                  <c:v>0.52430729829269607</c:v>
                </c:pt>
                <c:pt idx="11476">
                  <c:v>0.50681108196044256</c:v>
                </c:pt>
                <c:pt idx="11477">
                  <c:v>0.5580658042065616</c:v>
                </c:pt>
                <c:pt idx="11478">
                  <c:v>0.50922178377742444</c:v>
                </c:pt>
                <c:pt idx="11479">
                  <c:v>0.49018052624027503</c:v>
                </c:pt>
                <c:pt idx="11480">
                  <c:v>0.57543754235048261</c:v>
                </c:pt>
                <c:pt idx="11481">
                  <c:v>0.59119485950472594</c:v>
                </c:pt>
                <c:pt idx="11482">
                  <c:v>0.45833624302185638</c:v>
                </c:pt>
                <c:pt idx="11483">
                  <c:v>0.48441563936945536</c:v>
                </c:pt>
                <c:pt idx="11484">
                  <c:v>0.61375497077815178</c:v>
                </c:pt>
                <c:pt idx="11485">
                  <c:v>0.54911855541482468</c:v>
                </c:pt>
                <c:pt idx="11486">
                  <c:v>0.63345750636872467</c:v>
                </c:pt>
                <c:pt idx="11487">
                  <c:v>0.47539016051713162</c:v>
                </c:pt>
                <c:pt idx="11488">
                  <c:v>0.65291958471060552</c:v>
                </c:pt>
                <c:pt idx="11489">
                  <c:v>0.47582857727528277</c:v>
                </c:pt>
                <c:pt idx="11490">
                  <c:v>0.48267266990557506</c:v>
                </c:pt>
                <c:pt idx="11491">
                  <c:v>0.40702522750230041</c:v>
                </c:pt>
                <c:pt idx="11492">
                  <c:v>0.64976767349981412</c:v>
                </c:pt>
                <c:pt idx="11493">
                  <c:v>0.54799338018889121</c:v>
                </c:pt>
                <c:pt idx="11494">
                  <c:v>0.55845774737103049</c:v>
                </c:pt>
                <c:pt idx="11495">
                  <c:v>0.57969562349913106</c:v>
                </c:pt>
                <c:pt idx="11496">
                  <c:v>0.46835378640113373</c:v>
                </c:pt>
                <c:pt idx="11497">
                  <c:v>0.39029345604449545</c:v>
                </c:pt>
                <c:pt idx="11498">
                  <c:v>0.49796890344047751</c:v>
                </c:pt>
                <c:pt idx="11499">
                  <c:v>0.45294929120044752</c:v>
                </c:pt>
                <c:pt idx="11500">
                  <c:v>0.55517953236341311</c:v>
                </c:pt>
                <c:pt idx="11501">
                  <c:v>0.54497357166787874</c:v>
                </c:pt>
                <c:pt idx="11502">
                  <c:v>0.52773139713933992</c:v>
                </c:pt>
                <c:pt idx="11503">
                  <c:v>0.51767360219995073</c:v>
                </c:pt>
                <c:pt idx="11504">
                  <c:v>0.59393852849671258</c:v>
                </c:pt>
                <c:pt idx="11505">
                  <c:v>0.56365811751373385</c:v>
                </c:pt>
                <c:pt idx="11506">
                  <c:v>0.5077948582847015</c:v>
                </c:pt>
                <c:pt idx="11507">
                  <c:v>0.55186202638424042</c:v>
                </c:pt>
                <c:pt idx="11508">
                  <c:v>0.50086008532656456</c:v>
                </c:pt>
                <c:pt idx="11509">
                  <c:v>0.50322161588130954</c:v>
                </c:pt>
                <c:pt idx="11510">
                  <c:v>0.43368787014682836</c:v>
                </c:pt>
                <c:pt idx="11511">
                  <c:v>0.48178319630545485</c:v>
                </c:pt>
                <c:pt idx="11512">
                  <c:v>0.63921268431523748</c:v>
                </c:pt>
                <c:pt idx="11513">
                  <c:v>0.46167801939479397</c:v>
                </c:pt>
                <c:pt idx="11514">
                  <c:v>0.52592185769259436</c:v>
                </c:pt>
                <c:pt idx="11515">
                  <c:v>0.43333835716975588</c:v>
                </c:pt>
                <c:pt idx="11516">
                  <c:v>0.55198699977471566</c:v>
                </c:pt>
                <c:pt idx="11517">
                  <c:v>0.53559646216763646</c:v>
                </c:pt>
                <c:pt idx="11518">
                  <c:v>0.52790369646526625</c:v>
                </c:pt>
                <c:pt idx="11519">
                  <c:v>0.50281415724567402</c:v>
                </c:pt>
                <c:pt idx="11520">
                  <c:v>0.47583337418323285</c:v>
                </c:pt>
                <c:pt idx="11521">
                  <c:v>0.54450506869822535</c:v>
                </c:pt>
                <c:pt idx="11522">
                  <c:v>0.52893581257471434</c:v>
                </c:pt>
                <c:pt idx="11523">
                  <c:v>0.5304340435107544</c:v>
                </c:pt>
                <c:pt idx="11524">
                  <c:v>0.52286759535993321</c:v>
                </c:pt>
                <c:pt idx="11525">
                  <c:v>0.59672789100833967</c:v>
                </c:pt>
                <c:pt idx="11526">
                  <c:v>0.52301126858562819</c:v>
                </c:pt>
                <c:pt idx="11527">
                  <c:v>0.52759189012460062</c:v>
                </c:pt>
                <c:pt idx="11528">
                  <c:v>0.59355270976787078</c:v>
                </c:pt>
                <c:pt idx="11529">
                  <c:v>0.60589069113316063</c:v>
                </c:pt>
                <c:pt idx="11530">
                  <c:v>0.59862412676524956</c:v>
                </c:pt>
                <c:pt idx="11531">
                  <c:v>0.56019896927860469</c:v>
                </c:pt>
                <c:pt idx="11532">
                  <c:v>0.6625662696685356</c:v>
                </c:pt>
                <c:pt idx="11533">
                  <c:v>0.54223819344759772</c:v>
                </c:pt>
                <c:pt idx="11534">
                  <c:v>0.47896076029864926</c:v>
                </c:pt>
                <c:pt idx="11535">
                  <c:v>0.47763277438411822</c:v>
                </c:pt>
                <c:pt idx="11536">
                  <c:v>0.6765124096120575</c:v>
                </c:pt>
                <c:pt idx="11537">
                  <c:v>0.49779900689197576</c:v>
                </c:pt>
                <c:pt idx="11538">
                  <c:v>0.48468683516879707</c:v>
                </c:pt>
                <c:pt idx="11539">
                  <c:v>0.59245841239266506</c:v>
                </c:pt>
                <c:pt idx="11540">
                  <c:v>0.56877401897269564</c:v>
                </c:pt>
                <c:pt idx="11541">
                  <c:v>0.48693237718312182</c:v>
                </c:pt>
                <c:pt idx="11542">
                  <c:v>0.52602936653510513</c:v>
                </c:pt>
                <c:pt idx="11543">
                  <c:v>0.60003143794208424</c:v>
                </c:pt>
                <c:pt idx="11544">
                  <c:v>0.55340262249704619</c:v>
                </c:pt>
                <c:pt idx="11545">
                  <c:v>0.57341700233783244</c:v>
                </c:pt>
                <c:pt idx="11546">
                  <c:v>0.55828942974488283</c:v>
                </c:pt>
                <c:pt idx="11547">
                  <c:v>0.54827265377262557</c:v>
                </c:pt>
                <c:pt idx="11548">
                  <c:v>0.46857391157503031</c:v>
                </c:pt>
                <c:pt idx="11549">
                  <c:v>0.51423313553118988</c:v>
                </c:pt>
                <c:pt idx="11550">
                  <c:v>0.57526065338263055</c:v>
                </c:pt>
                <c:pt idx="11551">
                  <c:v>0.43459538476881382</c:v>
                </c:pt>
                <c:pt idx="11552">
                  <c:v>0.50339688744407762</c:v>
                </c:pt>
                <c:pt idx="11553">
                  <c:v>0.52442439040621658</c:v>
                </c:pt>
                <c:pt idx="11554">
                  <c:v>0.45924667500014332</c:v>
                </c:pt>
                <c:pt idx="11555">
                  <c:v>0.52597073237974801</c:v>
                </c:pt>
                <c:pt idx="11556">
                  <c:v>0.53794470271532602</c:v>
                </c:pt>
                <c:pt idx="11557">
                  <c:v>0.49074665063440431</c:v>
                </c:pt>
                <c:pt idx="11558">
                  <c:v>0.51936080174670163</c:v>
                </c:pt>
                <c:pt idx="11559">
                  <c:v>0.46888346109239415</c:v>
                </c:pt>
                <c:pt idx="11560">
                  <c:v>0.55740191782004467</c:v>
                </c:pt>
                <c:pt idx="11561">
                  <c:v>0.46888790547495268</c:v>
                </c:pt>
                <c:pt idx="11562">
                  <c:v>0.52267560116775669</c:v>
                </c:pt>
                <c:pt idx="11563">
                  <c:v>0.48032393900280507</c:v>
                </c:pt>
                <c:pt idx="11564">
                  <c:v>0.5105300103425876</c:v>
                </c:pt>
                <c:pt idx="11565">
                  <c:v>0.4535280275571093</c:v>
                </c:pt>
                <c:pt idx="11566">
                  <c:v>0.49020128919643935</c:v>
                </c:pt>
                <c:pt idx="11567">
                  <c:v>0.55468464008483165</c:v>
                </c:pt>
                <c:pt idx="11568">
                  <c:v>0.5138775121937158</c:v>
                </c:pt>
                <c:pt idx="11569">
                  <c:v>0.53733924674087574</c:v>
                </c:pt>
                <c:pt idx="11570">
                  <c:v>0.47935630316203598</c:v>
                </c:pt>
                <c:pt idx="11571">
                  <c:v>0.48617979134423694</c:v>
                </c:pt>
                <c:pt idx="11572">
                  <c:v>0.58296503515597653</c:v>
                </c:pt>
                <c:pt idx="11573">
                  <c:v>0.53544978024023149</c:v>
                </c:pt>
                <c:pt idx="11574">
                  <c:v>0.50775234782580458</c:v>
                </c:pt>
                <c:pt idx="11575">
                  <c:v>0.52851541394255253</c:v>
                </c:pt>
                <c:pt idx="11576">
                  <c:v>0.55555240082215973</c:v>
                </c:pt>
                <c:pt idx="11577">
                  <c:v>0.66200928924910118</c:v>
                </c:pt>
                <c:pt idx="11578">
                  <c:v>0.44299344936970397</c:v>
                </c:pt>
                <c:pt idx="11579">
                  <c:v>0.58705670374268548</c:v>
                </c:pt>
                <c:pt idx="11580">
                  <c:v>0.4869835224618308</c:v>
                </c:pt>
                <c:pt idx="11581">
                  <c:v>0.54899968831019552</c:v>
                </c:pt>
                <c:pt idx="11582">
                  <c:v>0.53971827118270199</c:v>
                </c:pt>
                <c:pt idx="11583">
                  <c:v>0.5926462780324826</c:v>
                </c:pt>
                <c:pt idx="11584">
                  <c:v>0.54143639486913497</c:v>
                </c:pt>
                <c:pt idx="11585">
                  <c:v>0.58142914076283736</c:v>
                </c:pt>
                <c:pt idx="11586">
                  <c:v>0.51846564500518222</c:v>
                </c:pt>
                <c:pt idx="11587">
                  <c:v>0.52072092361350009</c:v>
                </c:pt>
                <c:pt idx="11588">
                  <c:v>0.52426093101077698</c:v>
                </c:pt>
                <c:pt idx="11589">
                  <c:v>0.51410561285227763</c:v>
                </c:pt>
                <c:pt idx="11590">
                  <c:v>0.54978480231836668</c:v>
                </c:pt>
                <c:pt idx="11591">
                  <c:v>0.54322619492671009</c:v>
                </c:pt>
                <c:pt idx="11592">
                  <c:v>0.42630173637057717</c:v>
                </c:pt>
                <c:pt idx="11593">
                  <c:v>0.5033083150247093</c:v>
                </c:pt>
                <c:pt idx="11594">
                  <c:v>0.42826933341279294</c:v>
                </c:pt>
                <c:pt idx="11595">
                  <c:v>0.51602568279825867</c:v>
                </c:pt>
                <c:pt idx="11596">
                  <c:v>0.51782183276541338</c:v>
                </c:pt>
                <c:pt idx="11597">
                  <c:v>0.55010663133230542</c:v>
                </c:pt>
                <c:pt idx="11598">
                  <c:v>0.43605736874146778</c:v>
                </c:pt>
                <c:pt idx="11599">
                  <c:v>0.50959122368677789</c:v>
                </c:pt>
                <c:pt idx="11600">
                  <c:v>0.54563686219056384</c:v>
                </c:pt>
                <c:pt idx="11601">
                  <c:v>0.46464931738500781</c:v>
                </c:pt>
                <c:pt idx="11602">
                  <c:v>0.49696216036041058</c:v>
                </c:pt>
                <c:pt idx="11603">
                  <c:v>0.64397885472482153</c:v>
                </c:pt>
                <c:pt idx="11604">
                  <c:v>0.50802470089327889</c:v>
                </c:pt>
                <c:pt idx="11605">
                  <c:v>0.48596159630822988</c:v>
                </c:pt>
                <c:pt idx="11606">
                  <c:v>0.53370174177428142</c:v>
                </c:pt>
                <c:pt idx="11607">
                  <c:v>0.4473388074052273</c:v>
                </c:pt>
                <c:pt idx="11608">
                  <c:v>0.54928115890841911</c:v>
                </c:pt>
                <c:pt idx="11609">
                  <c:v>0.47043376350270188</c:v>
                </c:pt>
                <c:pt idx="11610">
                  <c:v>0.51091561353651194</c:v>
                </c:pt>
                <c:pt idx="11611">
                  <c:v>0.5812751460015857</c:v>
                </c:pt>
                <c:pt idx="11612">
                  <c:v>0.42962721174935253</c:v>
                </c:pt>
                <c:pt idx="11613">
                  <c:v>0.53712947297713365</c:v>
                </c:pt>
                <c:pt idx="11614">
                  <c:v>0.4731502868750343</c:v>
                </c:pt>
                <c:pt idx="11615">
                  <c:v>0.47269299592930447</c:v>
                </c:pt>
                <c:pt idx="11616">
                  <c:v>0.56397230858098391</c:v>
                </c:pt>
                <c:pt idx="11617">
                  <c:v>0.66075805634270124</c:v>
                </c:pt>
                <c:pt idx="11618">
                  <c:v>0.55356710107632556</c:v>
                </c:pt>
                <c:pt idx="11619">
                  <c:v>0.49774474047075018</c:v>
                </c:pt>
                <c:pt idx="11620">
                  <c:v>0.50401626881043649</c:v>
                </c:pt>
                <c:pt idx="11621">
                  <c:v>0.52117786541364752</c:v>
                </c:pt>
                <c:pt idx="11622">
                  <c:v>0.61000716064068805</c:v>
                </c:pt>
                <c:pt idx="11623">
                  <c:v>0.53192280669574465</c:v>
                </c:pt>
                <c:pt idx="11624">
                  <c:v>0.50381282422375906</c:v>
                </c:pt>
                <c:pt idx="11625">
                  <c:v>0.54584338427571688</c:v>
                </c:pt>
                <c:pt idx="11626">
                  <c:v>0.55018403214161693</c:v>
                </c:pt>
                <c:pt idx="11627">
                  <c:v>0.60954954066082789</c:v>
                </c:pt>
                <c:pt idx="11628">
                  <c:v>0.61140697623503015</c:v>
                </c:pt>
                <c:pt idx="11629">
                  <c:v>0.48202142849086432</c:v>
                </c:pt>
                <c:pt idx="11630">
                  <c:v>0.42103273823910947</c:v>
                </c:pt>
                <c:pt idx="11631">
                  <c:v>0.50685650031886298</c:v>
                </c:pt>
                <c:pt idx="11632">
                  <c:v>0.53671762382288468</c:v>
                </c:pt>
                <c:pt idx="11633">
                  <c:v>0.63570161073229814</c:v>
                </c:pt>
                <c:pt idx="11634">
                  <c:v>0.45739617451717668</c:v>
                </c:pt>
                <c:pt idx="11635">
                  <c:v>0.46643160632608116</c:v>
                </c:pt>
                <c:pt idx="11636">
                  <c:v>0.47637751573074338</c:v>
                </c:pt>
                <c:pt idx="11637">
                  <c:v>0.49590243514477822</c:v>
                </c:pt>
                <c:pt idx="11638">
                  <c:v>0.55081358967119032</c:v>
                </c:pt>
                <c:pt idx="11639">
                  <c:v>0.51356326968559296</c:v>
                </c:pt>
                <c:pt idx="11640">
                  <c:v>0.57774940895146765</c:v>
                </c:pt>
                <c:pt idx="11641">
                  <c:v>0.50593934527236006</c:v>
                </c:pt>
                <c:pt idx="11642">
                  <c:v>0.50532436722551477</c:v>
                </c:pt>
                <c:pt idx="11643">
                  <c:v>0.44719750456853397</c:v>
                </c:pt>
                <c:pt idx="11644">
                  <c:v>0.48341089701278478</c:v>
                </c:pt>
                <c:pt idx="11645">
                  <c:v>0.52134747841415163</c:v>
                </c:pt>
                <c:pt idx="11646">
                  <c:v>0.5649791848436867</c:v>
                </c:pt>
                <c:pt idx="11647">
                  <c:v>0.48379045306946988</c:v>
                </c:pt>
                <c:pt idx="11648">
                  <c:v>0.44662881190220827</c:v>
                </c:pt>
                <c:pt idx="11649">
                  <c:v>0.54946554862719688</c:v>
                </c:pt>
                <c:pt idx="11650">
                  <c:v>0.56221366694638497</c:v>
                </c:pt>
                <c:pt idx="11651">
                  <c:v>0.54559019225476302</c:v>
                </c:pt>
                <c:pt idx="11652">
                  <c:v>0.44986257764871052</c:v>
                </c:pt>
                <c:pt idx="11653">
                  <c:v>0.52264852978445009</c:v>
                </c:pt>
                <c:pt idx="11654">
                  <c:v>0.44593142525227797</c:v>
                </c:pt>
                <c:pt idx="11655">
                  <c:v>0.50903962037014661</c:v>
                </c:pt>
                <c:pt idx="11656">
                  <c:v>0.53744527290989985</c:v>
                </c:pt>
                <c:pt idx="11657">
                  <c:v>0.47013264743526095</c:v>
                </c:pt>
                <c:pt idx="11658">
                  <c:v>0.5167366337012701</c:v>
                </c:pt>
                <c:pt idx="11659">
                  <c:v>0.50831389664061388</c:v>
                </c:pt>
                <c:pt idx="11660">
                  <c:v>0.4797180475810145</c:v>
                </c:pt>
                <c:pt idx="11661">
                  <c:v>0.59575297551271456</c:v>
                </c:pt>
                <c:pt idx="11662">
                  <c:v>0.48739173618733583</c:v>
                </c:pt>
                <c:pt idx="11663">
                  <c:v>0.47635806228976746</c:v>
                </c:pt>
                <c:pt idx="11664">
                  <c:v>0.53888185882608663</c:v>
                </c:pt>
                <c:pt idx="11665">
                  <c:v>0.42078578617309842</c:v>
                </c:pt>
                <c:pt idx="11666">
                  <c:v>0.5182600486250154</c:v>
                </c:pt>
                <c:pt idx="11667">
                  <c:v>0.54156375187889949</c:v>
                </c:pt>
                <c:pt idx="11668">
                  <c:v>0.61289040552824492</c:v>
                </c:pt>
                <c:pt idx="11669">
                  <c:v>0.51773785369652803</c:v>
                </c:pt>
                <c:pt idx="11670">
                  <c:v>0.53199842860288749</c:v>
                </c:pt>
                <c:pt idx="11671">
                  <c:v>0.50700921124611265</c:v>
                </c:pt>
                <c:pt idx="11672">
                  <c:v>0.54068782423305783</c:v>
                </c:pt>
                <c:pt idx="11673">
                  <c:v>0.51775945321496464</c:v>
                </c:pt>
                <c:pt idx="11674">
                  <c:v>0.50217404975601276</c:v>
                </c:pt>
                <c:pt idx="11675">
                  <c:v>0.42205891591876765</c:v>
                </c:pt>
                <c:pt idx="11676">
                  <c:v>0.46233167961859878</c:v>
                </c:pt>
                <c:pt idx="11677">
                  <c:v>0.47432336668609831</c:v>
                </c:pt>
                <c:pt idx="11678">
                  <c:v>0.49750333750722731</c:v>
                </c:pt>
                <c:pt idx="11679">
                  <c:v>0.53371135393252289</c:v>
                </c:pt>
                <c:pt idx="11680">
                  <c:v>0.61608055260326544</c:v>
                </c:pt>
                <c:pt idx="11681">
                  <c:v>0.40331334866373025</c:v>
                </c:pt>
                <c:pt idx="11682">
                  <c:v>0.500667022583827</c:v>
                </c:pt>
                <c:pt idx="11683">
                  <c:v>0.52501630784943687</c:v>
                </c:pt>
                <c:pt idx="11684">
                  <c:v>0.50768031195246388</c:v>
                </c:pt>
                <c:pt idx="11685">
                  <c:v>0.46025713369066334</c:v>
                </c:pt>
                <c:pt idx="11686">
                  <c:v>0.56655608579549244</c:v>
                </c:pt>
                <c:pt idx="11687">
                  <c:v>0.59850031098080148</c:v>
                </c:pt>
                <c:pt idx="11688">
                  <c:v>0.48948936289726158</c:v>
                </c:pt>
                <c:pt idx="11689">
                  <c:v>0.54543830711218877</c:v>
                </c:pt>
                <c:pt idx="11690">
                  <c:v>0.53383744892614859</c:v>
                </c:pt>
                <c:pt idx="11691">
                  <c:v>0.50313478092102049</c:v>
                </c:pt>
                <c:pt idx="11692">
                  <c:v>0.55243372034719951</c:v>
                </c:pt>
                <c:pt idx="11693">
                  <c:v>0.40336861313617334</c:v>
                </c:pt>
                <c:pt idx="11694">
                  <c:v>0.47126042668239204</c:v>
                </c:pt>
                <c:pt idx="11695">
                  <c:v>0.49805721828648031</c:v>
                </c:pt>
                <c:pt idx="11696">
                  <c:v>0.50768183690292312</c:v>
                </c:pt>
                <c:pt idx="11697">
                  <c:v>0.41155913384169157</c:v>
                </c:pt>
                <c:pt idx="11698">
                  <c:v>0.55112892061513863</c:v>
                </c:pt>
                <c:pt idx="11699">
                  <c:v>0.56540237549313943</c:v>
                </c:pt>
                <c:pt idx="11700">
                  <c:v>0.56938486575830349</c:v>
                </c:pt>
                <c:pt idx="11701">
                  <c:v>0.45133540847862125</c:v>
                </c:pt>
                <c:pt idx="11702">
                  <c:v>0.41521156235493323</c:v>
                </c:pt>
                <c:pt idx="11703">
                  <c:v>0.42521408523375404</c:v>
                </c:pt>
                <c:pt idx="11704">
                  <c:v>0.5391977137398406</c:v>
                </c:pt>
                <c:pt idx="11705">
                  <c:v>0.50633899150186557</c:v>
                </c:pt>
                <c:pt idx="11706">
                  <c:v>0.49220160103212762</c:v>
                </c:pt>
                <c:pt idx="11707">
                  <c:v>0.53078857062122753</c:v>
                </c:pt>
                <c:pt idx="11708">
                  <c:v>0.40903356984391631</c:v>
                </c:pt>
                <c:pt idx="11709">
                  <c:v>0.47993724846966396</c:v>
                </c:pt>
                <c:pt idx="11710">
                  <c:v>0.5683062444944329</c:v>
                </c:pt>
                <c:pt idx="11711">
                  <c:v>0.47080899643243102</c:v>
                </c:pt>
                <c:pt idx="11712">
                  <c:v>0.483148897294497</c:v>
                </c:pt>
                <c:pt idx="11713">
                  <c:v>0.47257428632343185</c:v>
                </c:pt>
                <c:pt idx="11714">
                  <c:v>0.47038475504938237</c:v>
                </c:pt>
                <c:pt idx="11715">
                  <c:v>0.47942569992251444</c:v>
                </c:pt>
                <c:pt idx="11716">
                  <c:v>0.54705684007894728</c:v>
                </c:pt>
                <c:pt idx="11717">
                  <c:v>0.43204922700709081</c:v>
                </c:pt>
                <c:pt idx="11718">
                  <c:v>0.44851497731615875</c:v>
                </c:pt>
                <c:pt idx="11719">
                  <c:v>0.51119084205705323</c:v>
                </c:pt>
                <c:pt idx="11720">
                  <c:v>0.4306796239643374</c:v>
                </c:pt>
                <c:pt idx="11721">
                  <c:v>0.38598466240605089</c:v>
                </c:pt>
                <c:pt idx="11722">
                  <c:v>0.51668034071575597</c:v>
                </c:pt>
                <c:pt idx="11723">
                  <c:v>0.46877874451371943</c:v>
                </c:pt>
                <c:pt idx="11724">
                  <c:v>0.54072997171892534</c:v>
                </c:pt>
                <c:pt idx="11725">
                  <c:v>0.51665015588600438</c:v>
                </c:pt>
                <c:pt idx="11726">
                  <c:v>0.55464378223480093</c:v>
                </c:pt>
                <c:pt idx="11727">
                  <c:v>0.48370302137716681</c:v>
                </c:pt>
                <c:pt idx="11728">
                  <c:v>0.44684042223214682</c:v>
                </c:pt>
                <c:pt idx="11729">
                  <c:v>0.5843876414012098</c:v>
                </c:pt>
                <c:pt idx="11730">
                  <c:v>0.49259286227887278</c:v>
                </c:pt>
                <c:pt idx="11731">
                  <c:v>0.49518933182979574</c:v>
                </c:pt>
                <c:pt idx="11732">
                  <c:v>0.49629932522815534</c:v>
                </c:pt>
                <c:pt idx="11733">
                  <c:v>0.45814113778064797</c:v>
                </c:pt>
                <c:pt idx="11734">
                  <c:v>0.47281209636459842</c:v>
                </c:pt>
                <c:pt idx="11735">
                  <c:v>0.51568500619471946</c:v>
                </c:pt>
                <c:pt idx="11736">
                  <c:v>0.43462979448921102</c:v>
                </c:pt>
                <c:pt idx="11737">
                  <c:v>0.60658849610493493</c:v>
                </c:pt>
                <c:pt idx="11738">
                  <c:v>0.50319862007455973</c:v>
                </c:pt>
                <c:pt idx="11739">
                  <c:v>0.49536882027692808</c:v>
                </c:pt>
                <c:pt idx="11740">
                  <c:v>0.44425715468099025</c:v>
                </c:pt>
                <c:pt idx="11741">
                  <c:v>0.47325200740182694</c:v>
                </c:pt>
                <c:pt idx="11742">
                  <c:v>0.46180832171009562</c:v>
                </c:pt>
                <c:pt idx="11743">
                  <c:v>0.51586181802876363</c:v>
                </c:pt>
                <c:pt idx="11744">
                  <c:v>0.50335272280161603</c:v>
                </c:pt>
                <c:pt idx="11745">
                  <c:v>0.51531676072833732</c:v>
                </c:pt>
                <c:pt idx="11746">
                  <c:v>0.52457232679344357</c:v>
                </c:pt>
                <c:pt idx="11747">
                  <c:v>0.50229765411751681</c:v>
                </c:pt>
                <c:pt idx="11748">
                  <c:v>0.42413072938113833</c:v>
                </c:pt>
                <c:pt idx="11749">
                  <c:v>0.41576895606517433</c:v>
                </c:pt>
                <c:pt idx="11750">
                  <c:v>0.50534234158286329</c:v>
                </c:pt>
                <c:pt idx="11751">
                  <c:v>0.4537659855230281</c:v>
                </c:pt>
                <c:pt idx="11752">
                  <c:v>0.54898985775744769</c:v>
                </c:pt>
                <c:pt idx="11753">
                  <c:v>0.55614909551893565</c:v>
                </c:pt>
                <c:pt idx="11754">
                  <c:v>0.51149746217588365</c:v>
                </c:pt>
                <c:pt idx="11755">
                  <c:v>0.55620888421409265</c:v>
                </c:pt>
                <c:pt idx="11756">
                  <c:v>0.54557836277124638</c:v>
                </c:pt>
                <c:pt idx="11757">
                  <c:v>0.50456139932842548</c:v>
                </c:pt>
                <c:pt idx="11758">
                  <c:v>0.45255928461063294</c:v>
                </c:pt>
                <c:pt idx="11759">
                  <c:v>0.50880187717767855</c:v>
                </c:pt>
                <c:pt idx="11760">
                  <c:v>0.50911018735067048</c:v>
                </c:pt>
                <c:pt idx="11761">
                  <c:v>0.47500063839022238</c:v>
                </c:pt>
                <c:pt idx="11762">
                  <c:v>0.53400557460248665</c:v>
                </c:pt>
                <c:pt idx="11763">
                  <c:v>0.58922035053845667</c:v>
                </c:pt>
                <c:pt idx="11764">
                  <c:v>0.47801528086448702</c:v>
                </c:pt>
                <c:pt idx="11765">
                  <c:v>0.57601606634832903</c:v>
                </c:pt>
                <c:pt idx="11766">
                  <c:v>0.47370030539938635</c:v>
                </c:pt>
                <c:pt idx="11767">
                  <c:v>0.70215101464057494</c:v>
                </c:pt>
                <c:pt idx="11768">
                  <c:v>0.58571464285521257</c:v>
                </c:pt>
                <c:pt idx="11769">
                  <c:v>0.51256911992633825</c:v>
                </c:pt>
                <c:pt idx="11770">
                  <c:v>0.49643384670610274</c:v>
                </c:pt>
                <c:pt idx="11771">
                  <c:v>0.43594802662867932</c:v>
                </c:pt>
                <c:pt idx="11772">
                  <c:v>0.59256059812878759</c:v>
                </c:pt>
                <c:pt idx="11773">
                  <c:v>0.44171860995701612</c:v>
                </c:pt>
                <c:pt idx="11774">
                  <c:v>0.49223906071550877</c:v>
                </c:pt>
                <c:pt idx="11775">
                  <c:v>0.47643737170078698</c:v>
                </c:pt>
                <c:pt idx="11776">
                  <c:v>0.61483519026910738</c:v>
                </c:pt>
                <c:pt idx="11777">
                  <c:v>0.50331269111880039</c:v>
                </c:pt>
                <c:pt idx="11778">
                  <c:v>0.53657653589942844</c:v>
                </c:pt>
                <c:pt idx="11779">
                  <c:v>0.46397056402065506</c:v>
                </c:pt>
                <c:pt idx="11780">
                  <c:v>0.59694672752829969</c:v>
                </c:pt>
                <c:pt idx="11781">
                  <c:v>0.46633839644226482</c:v>
                </c:pt>
                <c:pt idx="11782">
                  <c:v>0.46834276549577153</c:v>
                </c:pt>
                <c:pt idx="11783">
                  <c:v>0.53077419807009363</c:v>
                </c:pt>
                <c:pt idx="11784">
                  <c:v>0.56371402663821446</c:v>
                </c:pt>
                <c:pt idx="11785">
                  <c:v>0.53399127649732303</c:v>
                </c:pt>
                <c:pt idx="11786">
                  <c:v>0.47796440834108772</c:v>
                </c:pt>
                <c:pt idx="11787">
                  <c:v>0.49771770792055126</c:v>
                </c:pt>
                <c:pt idx="11788">
                  <c:v>0.47274462561597347</c:v>
                </c:pt>
                <c:pt idx="11789">
                  <c:v>0.45779035342740393</c:v>
                </c:pt>
                <c:pt idx="11790">
                  <c:v>0.63374859159070274</c:v>
                </c:pt>
                <c:pt idx="11791">
                  <c:v>0.54341249816110448</c:v>
                </c:pt>
                <c:pt idx="11792">
                  <c:v>0.42786842462930363</c:v>
                </c:pt>
                <c:pt idx="11793">
                  <c:v>0.59854793980691923</c:v>
                </c:pt>
                <c:pt idx="11794">
                  <c:v>0.54479899365953022</c:v>
                </c:pt>
                <c:pt idx="11795">
                  <c:v>0.52671412402814832</c:v>
                </c:pt>
                <c:pt idx="11796">
                  <c:v>0.45755657600405952</c:v>
                </c:pt>
                <c:pt idx="11797">
                  <c:v>0.50257883327590724</c:v>
                </c:pt>
                <c:pt idx="11798">
                  <c:v>0.53345658430567156</c:v>
                </c:pt>
                <c:pt idx="11799">
                  <c:v>0.48259818249336778</c:v>
                </c:pt>
                <c:pt idx="11800">
                  <c:v>0.51481957099832554</c:v>
                </c:pt>
                <c:pt idx="11801">
                  <c:v>0.49610166501525854</c:v>
                </c:pt>
                <c:pt idx="11802">
                  <c:v>0.42314141760405538</c:v>
                </c:pt>
                <c:pt idx="11803">
                  <c:v>0.54662577446487515</c:v>
                </c:pt>
                <c:pt idx="11804">
                  <c:v>0.49999273764687624</c:v>
                </c:pt>
                <c:pt idx="11805">
                  <c:v>0.51799532917998603</c:v>
                </c:pt>
                <c:pt idx="11806">
                  <c:v>0.50022159623751061</c:v>
                </c:pt>
                <c:pt idx="11807">
                  <c:v>0.53379956222999214</c:v>
                </c:pt>
                <c:pt idx="11808">
                  <c:v>0.49914771383628692</c:v>
                </c:pt>
                <c:pt idx="11809">
                  <c:v>0.5192617257905302</c:v>
                </c:pt>
                <c:pt idx="11810">
                  <c:v>0.43929011672280338</c:v>
                </c:pt>
                <c:pt idx="11811">
                  <c:v>0.46308562509651841</c:v>
                </c:pt>
                <c:pt idx="11812">
                  <c:v>0.49495330135924093</c:v>
                </c:pt>
                <c:pt idx="11813">
                  <c:v>0.52729977001023243</c:v>
                </c:pt>
                <c:pt idx="11814">
                  <c:v>0.54595210236446667</c:v>
                </c:pt>
                <c:pt idx="11815">
                  <c:v>0.54154674925852808</c:v>
                </c:pt>
                <c:pt idx="11816">
                  <c:v>0.44616630626402332</c:v>
                </c:pt>
                <c:pt idx="11817">
                  <c:v>0.53326310491094264</c:v>
                </c:pt>
                <c:pt idx="11818">
                  <c:v>0.42052732167265466</c:v>
                </c:pt>
                <c:pt idx="11819">
                  <c:v>0.40996198024228453</c:v>
                </c:pt>
                <c:pt idx="11820">
                  <c:v>0.52887563801585113</c:v>
                </c:pt>
                <c:pt idx="11821">
                  <c:v>0.56711778604844598</c:v>
                </c:pt>
                <c:pt idx="11822">
                  <c:v>0.48600953862535062</c:v>
                </c:pt>
                <c:pt idx="11823">
                  <c:v>0.54987695493368105</c:v>
                </c:pt>
                <c:pt idx="11824">
                  <c:v>0.40661094148132576</c:v>
                </c:pt>
                <c:pt idx="11825">
                  <c:v>0.48280360489929858</c:v>
                </c:pt>
                <c:pt idx="11826">
                  <c:v>0.50671772979598806</c:v>
                </c:pt>
                <c:pt idx="11827">
                  <c:v>0.51193672022995007</c:v>
                </c:pt>
                <c:pt idx="11828">
                  <c:v>0.49629991634016635</c:v>
                </c:pt>
                <c:pt idx="11829">
                  <c:v>0.55867801180001164</c:v>
                </c:pt>
                <c:pt idx="11830">
                  <c:v>0.47561533756026708</c:v>
                </c:pt>
                <c:pt idx="11831">
                  <c:v>0.5289353225154928</c:v>
                </c:pt>
                <c:pt idx="11832">
                  <c:v>0.44940849682253731</c:v>
                </c:pt>
                <c:pt idx="11833">
                  <c:v>0.48587912666582439</c:v>
                </c:pt>
                <c:pt idx="11834">
                  <c:v>0.52930926926359079</c:v>
                </c:pt>
                <c:pt idx="11835">
                  <c:v>0.52718245910664996</c:v>
                </c:pt>
                <c:pt idx="11836">
                  <c:v>0.50265189562485368</c:v>
                </c:pt>
                <c:pt idx="11837">
                  <c:v>0.54617867140934162</c:v>
                </c:pt>
                <c:pt idx="11838">
                  <c:v>0.57237849285932463</c:v>
                </c:pt>
                <c:pt idx="11839">
                  <c:v>0.5339916674362456</c:v>
                </c:pt>
                <c:pt idx="11840">
                  <c:v>0.52263531619729264</c:v>
                </c:pt>
                <c:pt idx="11841">
                  <c:v>0.60296974429053884</c:v>
                </c:pt>
                <c:pt idx="11842">
                  <c:v>0.39937014230932327</c:v>
                </c:pt>
                <c:pt idx="11843">
                  <c:v>0.54037213548217244</c:v>
                </c:pt>
                <c:pt idx="11844">
                  <c:v>0.56601158859460277</c:v>
                </c:pt>
                <c:pt idx="11845">
                  <c:v>0.51117409731068764</c:v>
                </c:pt>
                <c:pt idx="11846">
                  <c:v>0.49144659007107416</c:v>
                </c:pt>
                <c:pt idx="11847">
                  <c:v>0.4459186507293374</c:v>
                </c:pt>
                <c:pt idx="11848">
                  <c:v>0.47662818890386216</c:v>
                </c:pt>
                <c:pt idx="11849">
                  <c:v>0.49351715238879584</c:v>
                </c:pt>
                <c:pt idx="11850">
                  <c:v>0.51563282149937195</c:v>
                </c:pt>
                <c:pt idx="11851">
                  <c:v>0.50401488747524259</c:v>
                </c:pt>
                <c:pt idx="11852">
                  <c:v>0.4772950859622368</c:v>
                </c:pt>
                <c:pt idx="11853">
                  <c:v>0.52284055043362065</c:v>
                </c:pt>
                <c:pt idx="11854">
                  <c:v>0.56967971579069165</c:v>
                </c:pt>
                <c:pt idx="11855">
                  <c:v>0.49556796927075208</c:v>
                </c:pt>
                <c:pt idx="11856">
                  <c:v>0.52088221859106432</c:v>
                </c:pt>
                <c:pt idx="11857">
                  <c:v>0.4014483242643479</c:v>
                </c:pt>
                <c:pt idx="11858">
                  <c:v>0.42850848024729077</c:v>
                </c:pt>
                <c:pt idx="11859">
                  <c:v>0.56145648991097619</c:v>
                </c:pt>
                <c:pt idx="11860">
                  <c:v>0.49411534411332864</c:v>
                </c:pt>
                <c:pt idx="11861">
                  <c:v>0.49985991452133405</c:v>
                </c:pt>
                <c:pt idx="11862">
                  <c:v>0.52006537794092744</c:v>
                </c:pt>
                <c:pt idx="11863">
                  <c:v>0.46202717569313428</c:v>
                </c:pt>
                <c:pt idx="11864">
                  <c:v>0.44188506990432747</c:v>
                </c:pt>
                <c:pt idx="11865">
                  <c:v>0.48496399236966076</c:v>
                </c:pt>
                <c:pt idx="11866">
                  <c:v>0.43701199107486532</c:v>
                </c:pt>
                <c:pt idx="11867">
                  <c:v>0.48311068289149173</c:v>
                </c:pt>
                <c:pt idx="11868">
                  <c:v>0.46772974892465025</c:v>
                </c:pt>
                <c:pt idx="11869">
                  <c:v>0.5689826510007685</c:v>
                </c:pt>
                <c:pt idx="11870">
                  <c:v>0.37440264998348005</c:v>
                </c:pt>
                <c:pt idx="11871">
                  <c:v>0.41750028608828182</c:v>
                </c:pt>
                <c:pt idx="11872">
                  <c:v>0.40187136396627055</c:v>
                </c:pt>
                <c:pt idx="11873">
                  <c:v>0.55701616749025451</c:v>
                </c:pt>
                <c:pt idx="11874">
                  <c:v>0.49160974868501817</c:v>
                </c:pt>
                <c:pt idx="11875">
                  <c:v>0.61143461150639977</c:v>
                </c:pt>
                <c:pt idx="11876">
                  <c:v>0.48245990884195411</c:v>
                </c:pt>
                <c:pt idx="11877">
                  <c:v>0.49925330529117307</c:v>
                </c:pt>
                <c:pt idx="11878">
                  <c:v>0.5056826840452423</c:v>
                </c:pt>
                <c:pt idx="11879">
                  <c:v>0.55319905957076065</c:v>
                </c:pt>
                <c:pt idx="11880">
                  <c:v>0.46569044362346784</c:v>
                </c:pt>
                <c:pt idx="11881">
                  <c:v>0.58435071862338361</c:v>
                </c:pt>
                <c:pt idx="11882">
                  <c:v>0.50175934656583165</c:v>
                </c:pt>
                <c:pt idx="11883">
                  <c:v>0.39928235793685829</c:v>
                </c:pt>
                <c:pt idx="11884">
                  <c:v>0.49558136102893424</c:v>
                </c:pt>
                <c:pt idx="11885">
                  <c:v>0.45451894724049741</c:v>
                </c:pt>
                <c:pt idx="11886">
                  <c:v>0.46886312012536735</c:v>
                </c:pt>
                <c:pt idx="11887">
                  <c:v>0.54778894862868532</c:v>
                </c:pt>
                <c:pt idx="11888">
                  <c:v>0.47508537127795447</c:v>
                </c:pt>
                <c:pt idx="11889">
                  <c:v>0.52197459822542891</c:v>
                </c:pt>
                <c:pt idx="11890">
                  <c:v>0.5705269731530086</c:v>
                </c:pt>
                <c:pt idx="11891">
                  <c:v>0.47560890552293267</c:v>
                </c:pt>
                <c:pt idx="11892">
                  <c:v>0.48531746689318106</c:v>
                </c:pt>
                <c:pt idx="11893">
                  <c:v>0.54470194327278365</c:v>
                </c:pt>
                <c:pt idx="11894">
                  <c:v>0.42835709652858678</c:v>
                </c:pt>
                <c:pt idx="11895">
                  <c:v>0.49175465284659453</c:v>
                </c:pt>
                <c:pt idx="11896">
                  <c:v>0.56925141915571764</c:v>
                </c:pt>
                <c:pt idx="11897">
                  <c:v>0.55494443056778453</c:v>
                </c:pt>
                <c:pt idx="11898">
                  <c:v>0.53478483577320002</c:v>
                </c:pt>
                <c:pt idx="11899">
                  <c:v>0.47805304292419726</c:v>
                </c:pt>
                <c:pt idx="11900">
                  <c:v>0.45603699712474866</c:v>
                </c:pt>
                <c:pt idx="11901">
                  <c:v>0.47866607495401603</c:v>
                </c:pt>
                <c:pt idx="11902">
                  <c:v>0.48780499575561875</c:v>
                </c:pt>
                <c:pt idx="11903">
                  <c:v>0.47681241086276227</c:v>
                </c:pt>
                <c:pt idx="11904">
                  <c:v>0.48370051061340502</c:v>
                </c:pt>
                <c:pt idx="11905">
                  <c:v>0.41762164048279066</c:v>
                </c:pt>
                <c:pt idx="11906">
                  <c:v>0.52013081780773507</c:v>
                </c:pt>
                <c:pt idx="11907">
                  <c:v>0.52003470072539248</c:v>
                </c:pt>
                <c:pt idx="11908">
                  <c:v>0.5783380272477826</c:v>
                </c:pt>
                <c:pt idx="11909">
                  <c:v>0.50056099255032227</c:v>
                </c:pt>
                <c:pt idx="11910">
                  <c:v>0.51009252924787352</c:v>
                </c:pt>
                <c:pt idx="11911">
                  <c:v>0.53277288356295516</c:v>
                </c:pt>
                <c:pt idx="11912">
                  <c:v>0.46321945296014927</c:v>
                </c:pt>
                <c:pt idx="11913">
                  <c:v>0.53215982514658222</c:v>
                </c:pt>
                <c:pt idx="11914">
                  <c:v>0.62346571037638077</c:v>
                </c:pt>
                <c:pt idx="11915">
                  <c:v>0.45801684367576001</c:v>
                </c:pt>
                <c:pt idx="11916">
                  <c:v>0.42964133900620272</c:v>
                </c:pt>
                <c:pt idx="11917">
                  <c:v>0.54140961696643564</c:v>
                </c:pt>
                <c:pt idx="11918">
                  <c:v>0.51324479152436531</c:v>
                </c:pt>
                <c:pt idx="11919">
                  <c:v>0.41458807151283328</c:v>
                </c:pt>
                <c:pt idx="11920">
                  <c:v>0.48678757244808851</c:v>
                </c:pt>
                <c:pt idx="11921">
                  <c:v>0.4962509801456344</c:v>
                </c:pt>
                <c:pt idx="11922">
                  <c:v>0.4045981307841261</c:v>
                </c:pt>
                <c:pt idx="11923">
                  <c:v>0.51965233334675898</c:v>
                </c:pt>
                <c:pt idx="11924">
                  <c:v>0.48616119473969288</c:v>
                </c:pt>
                <c:pt idx="11925">
                  <c:v>0.50642909549798087</c:v>
                </c:pt>
                <c:pt idx="11926">
                  <c:v>0.52470897198867783</c:v>
                </c:pt>
                <c:pt idx="11927">
                  <c:v>0.57615408003862711</c:v>
                </c:pt>
                <c:pt idx="11928">
                  <c:v>0.55643832042916608</c:v>
                </c:pt>
                <c:pt idx="11929">
                  <c:v>0.48477266102816796</c:v>
                </c:pt>
                <c:pt idx="11930">
                  <c:v>0.48950950611983868</c:v>
                </c:pt>
                <c:pt idx="11931">
                  <c:v>0.39264419502189046</c:v>
                </c:pt>
                <c:pt idx="11932">
                  <c:v>0.50689184598174941</c:v>
                </c:pt>
                <c:pt idx="11933">
                  <c:v>0.57003158044750801</c:v>
                </c:pt>
                <c:pt idx="11934">
                  <c:v>0.44968109149078511</c:v>
                </c:pt>
                <c:pt idx="11935">
                  <c:v>0.46210000580637617</c:v>
                </c:pt>
                <c:pt idx="11936">
                  <c:v>0.42932949406978677</c:v>
                </c:pt>
                <c:pt idx="11937">
                  <c:v>0.43090498898495916</c:v>
                </c:pt>
                <c:pt idx="11938">
                  <c:v>0.55569425534322558</c:v>
                </c:pt>
                <c:pt idx="11939">
                  <c:v>0.46412191473075431</c:v>
                </c:pt>
                <c:pt idx="11940">
                  <c:v>0.48020198960485805</c:v>
                </c:pt>
                <c:pt idx="11941">
                  <c:v>0.49818567279518233</c:v>
                </c:pt>
                <c:pt idx="11942">
                  <c:v>0.52907758098476421</c:v>
                </c:pt>
                <c:pt idx="11943">
                  <c:v>0.52337899259125087</c:v>
                </c:pt>
                <c:pt idx="11944">
                  <c:v>0.48381176310351276</c:v>
                </c:pt>
                <c:pt idx="11945">
                  <c:v>0.47322034702365867</c:v>
                </c:pt>
                <c:pt idx="11946">
                  <c:v>0.49563269056007031</c:v>
                </c:pt>
                <c:pt idx="11947">
                  <c:v>0.49934145689233028</c:v>
                </c:pt>
                <c:pt idx="11948">
                  <c:v>0.48411831220338486</c:v>
                </c:pt>
                <c:pt idx="11949">
                  <c:v>0.36095042972599373</c:v>
                </c:pt>
                <c:pt idx="11950">
                  <c:v>0.64277380869909717</c:v>
                </c:pt>
                <c:pt idx="11951">
                  <c:v>0.51641784393201418</c:v>
                </c:pt>
                <c:pt idx="11952">
                  <c:v>0.57156064122336558</c:v>
                </c:pt>
                <c:pt idx="11953">
                  <c:v>0.45930222031546836</c:v>
                </c:pt>
                <c:pt idx="11954">
                  <c:v>0.42112225878601467</c:v>
                </c:pt>
                <c:pt idx="11955">
                  <c:v>0.48548653070608416</c:v>
                </c:pt>
                <c:pt idx="11956">
                  <c:v>0.53924256469517162</c:v>
                </c:pt>
                <c:pt idx="11957">
                  <c:v>0.60185506910990261</c:v>
                </c:pt>
                <c:pt idx="11958">
                  <c:v>0.37066314661205096</c:v>
                </c:pt>
                <c:pt idx="11959">
                  <c:v>0.4516148372035379</c:v>
                </c:pt>
                <c:pt idx="11960">
                  <c:v>0.47385744348066788</c:v>
                </c:pt>
                <c:pt idx="11961">
                  <c:v>0.50303178779757629</c:v>
                </c:pt>
                <c:pt idx="11962">
                  <c:v>0.55321524287123358</c:v>
                </c:pt>
                <c:pt idx="11963">
                  <c:v>0.51717309890979779</c:v>
                </c:pt>
                <c:pt idx="11964">
                  <c:v>0.43808172719803118</c:v>
                </c:pt>
                <c:pt idx="11965">
                  <c:v>0.46737191214001467</c:v>
                </c:pt>
                <c:pt idx="11966">
                  <c:v>0.53852615083431998</c:v>
                </c:pt>
                <c:pt idx="11967">
                  <c:v>0.60130733955786653</c:v>
                </c:pt>
                <c:pt idx="11968">
                  <c:v>0.42286388873411795</c:v>
                </c:pt>
                <c:pt idx="11969">
                  <c:v>0.47649600750155835</c:v>
                </c:pt>
                <c:pt idx="11970">
                  <c:v>0.48177333290870411</c:v>
                </c:pt>
                <c:pt idx="11971">
                  <c:v>0.49234763982289353</c:v>
                </c:pt>
                <c:pt idx="11972">
                  <c:v>0.52899776598695658</c:v>
                </c:pt>
                <c:pt idx="11973">
                  <c:v>0.52933565193629217</c:v>
                </c:pt>
                <c:pt idx="11974">
                  <c:v>0.54622996784136257</c:v>
                </c:pt>
                <c:pt idx="11975">
                  <c:v>0.44165249506922638</c:v>
                </c:pt>
                <c:pt idx="11976">
                  <c:v>0.51371421119138061</c:v>
                </c:pt>
                <c:pt idx="11977">
                  <c:v>0.43090822721871491</c:v>
                </c:pt>
                <c:pt idx="11978">
                  <c:v>0.52516049662683262</c:v>
                </c:pt>
                <c:pt idx="11979">
                  <c:v>0.42631401025090904</c:v>
                </c:pt>
                <c:pt idx="11980">
                  <c:v>0.54247759031661036</c:v>
                </c:pt>
                <c:pt idx="11981">
                  <c:v>0.4263060741278486</c:v>
                </c:pt>
                <c:pt idx="11982">
                  <c:v>0.47347005812861997</c:v>
                </c:pt>
                <c:pt idx="11983">
                  <c:v>0.47644463289853806</c:v>
                </c:pt>
                <c:pt idx="11984">
                  <c:v>0.51770207930321599</c:v>
                </c:pt>
                <c:pt idx="11985">
                  <c:v>0.55699459417183261</c:v>
                </c:pt>
                <c:pt idx="11986">
                  <c:v>0.57032386653782285</c:v>
                </c:pt>
                <c:pt idx="11987">
                  <c:v>0.41268533554567532</c:v>
                </c:pt>
                <c:pt idx="11988">
                  <c:v>0.55871949512064367</c:v>
                </c:pt>
                <c:pt idx="11989">
                  <c:v>0.43912140177561454</c:v>
                </c:pt>
                <c:pt idx="11990">
                  <c:v>0.54052655113248649</c:v>
                </c:pt>
                <c:pt idx="11991">
                  <c:v>0.55735835553669566</c:v>
                </c:pt>
                <c:pt idx="11992">
                  <c:v>0.47530084774421727</c:v>
                </c:pt>
                <c:pt idx="11993">
                  <c:v>0.48896071333814606</c:v>
                </c:pt>
                <c:pt idx="11994">
                  <c:v>0.4693585077626567</c:v>
                </c:pt>
                <c:pt idx="11995">
                  <c:v>0.38831583222417437</c:v>
                </c:pt>
                <c:pt idx="11996">
                  <c:v>0.51842203783035956</c:v>
                </c:pt>
                <c:pt idx="11997">
                  <c:v>0.47626174868500226</c:v>
                </c:pt>
                <c:pt idx="11998">
                  <c:v>0.58422403965124636</c:v>
                </c:pt>
                <c:pt idx="11999">
                  <c:v>0.55579957520050283</c:v>
                </c:pt>
                <c:pt idx="12000">
                  <c:v>0.48009008911811335</c:v>
                </c:pt>
                <c:pt idx="12001">
                  <c:v>0.40275951064168114</c:v>
                </c:pt>
                <c:pt idx="12002">
                  <c:v>0.51540914786963932</c:v>
                </c:pt>
                <c:pt idx="12003">
                  <c:v>0.55724804580837395</c:v>
                </c:pt>
                <c:pt idx="12004">
                  <c:v>0.44699620711715232</c:v>
                </c:pt>
                <c:pt idx="12005">
                  <c:v>0.50462101601170073</c:v>
                </c:pt>
                <c:pt idx="12006">
                  <c:v>0.50408355066940269</c:v>
                </c:pt>
                <c:pt idx="12007">
                  <c:v>0.44751595664120669</c:v>
                </c:pt>
                <c:pt idx="12008">
                  <c:v>0.4362935148699269</c:v>
                </c:pt>
                <c:pt idx="12009">
                  <c:v>0.503472455710681</c:v>
                </c:pt>
                <c:pt idx="12010">
                  <c:v>0.50260385023039356</c:v>
                </c:pt>
                <c:pt idx="12011">
                  <c:v>0.56522330729444614</c:v>
                </c:pt>
                <c:pt idx="12012">
                  <c:v>0.40909068124154602</c:v>
                </c:pt>
                <c:pt idx="12013">
                  <c:v>0.52048711300892658</c:v>
                </c:pt>
                <c:pt idx="12014">
                  <c:v>0.50933422332521439</c:v>
                </c:pt>
                <c:pt idx="12015">
                  <c:v>0.45504803611816225</c:v>
                </c:pt>
                <c:pt idx="12016">
                  <c:v>0.40281177492251191</c:v>
                </c:pt>
                <c:pt idx="12017">
                  <c:v>0.40950704109487207</c:v>
                </c:pt>
                <c:pt idx="12018">
                  <c:v>0.41014449508628437</c:v>
                </c:pt>
                <c:pt idx="12019">
                  <c:v>0.46444950173846838</c:v>
                </c:pt>
                <c:pt idx="12020">
                  <c:v>0.47638305853545082</c:v>
                </c:pt>
                <c:pt idx="12021">
                  <c:v>0.42111512682710167</c:v>
                </c:pt>
                <c:pt idx="12022">
                  <c:v>0.57825963780756495</c:v>
                </c:pt>
                <c:pt idx="12023">
                  <c:v>0.49997643525010138</c:v>
                </c:pt>
                <c:pt idx="12024">
                  <c:v>0.44703305861788523</c:v>
                </c:pt>
                <c:pt idx="12025">
                  <c:v>0.47476718052109779</c:v>
                </c:pt>
                <c:pt idx="12026">
                  <c:v>0.5318237184652036</c:v>
                </c:pt>
                <c:pt idx="12027">
                  <c:v>0.43037895844424923</c:v>
                </c:pt>
                <c:pt idx="12028">
                  <c:v>0.52950346138899851</c:v>
                </c:pt>
                <c:pt idx="12029">
                  <c:v>0.40287921003267685</c:v>
                </c:pt>
                <c:pt idx="12030">
                  <c:v>0.54485015145151561</c:v>
                </c:pt>
                <c:pt idx="12031">
                  <c:v>0.48526728520199691</c:v>
                </c:pt>
                <c:pt idx="12032">
                  <c:v>0.44873521115055665</c:v>
                </c:pt>
                <c:pt idx="12033">
                  <c:v>0.52659021853916665</c:v>
                </c:pt>
                <c:pt idx="12034">
                  <c:v>0.49154663374461538</c:v>
                </c:pt>
                <c:pt idx="12035">
                  <c:v>0.57804139274351818</c:v>
                </c:pt>
                <c:pt idx="12036">
                  <c:v>0.44824484389545632</c:v>
                </c:pt>
                <c:pt idx="12037">
                  <c:v>0.44504074705369978</c:v>
                </c:pt>
                <c:pt idx="12038">
                  <c:v>0.47758159565643582</c:v>
                </c:pt>
                <c:pt idx="12039">
                  <c:v>0.40787773911248354</c:v>
                </c:pt>
                <c:pt idx="12040">
                  <c:v>0.44039542789238378</c:v>
                </c:pt>
                <c:pt idx="12041">
                  <c:v>0.43016247078168296</c:v>
                </c:pt>
                <c:pt idx="12042">
                  <c:v>0.49742630831792906</c:v>
                </c:pt>
                <c:pt idx="12043">
                  <c:v>0.49622135983826382</c:v>
                </c:pt>
                <c:pt idx="12044">
                  <c:v>0.40075506698470487</c:v>
                </c:pt>
                <c:pt idx="12045">
                  <c:v>0.42948262334500242</c:v>
                </c:pt>
                <c:pt idx="12046">
                  <c:v>0.52634660924548871</c:v>
                </c:pt>
                <c:pt idx="12047">
                  <c:v>0.48686256225338642</c:v>
                </c:pt>
                <c:pt idx="12048">
                  <c:v>0.3562376778530208</c:v>
                </c:pt>
                <c:pt idx="12049">
                  <c:v>0.5294135652828984</c:v>
                </c:pt>
                <c:pt idx="12050">
                  <c:v>0.52167484466202863</c:v>
                </c:pt>
                <c:pt idx="12051">
                  <c:v>0.5041080158984147</c:v>
                </c:pt>
                <c:pt idx="12052">
                  <c:v>0.48944246749179382</c:v>
                </c:pt>
                <c:pt idx="12053">
                  <c:v>0.49766159018777706</c:v>
                </c:pt>
                <c:pt idx="12054">
                  <c:v>0.44743058925731832</c:v>
                </c:pt>
                <c:pt idx="12055">
                  <c:v>0.45500168063222018</c:v>
                </c:pt>
                <c:pt idx="12056">
                  <c:v>0.44253015576929272</c:v>
                </c:pt>
                <c:pt idx="12057">
                  <c:v>0.5433338816467963</c:v>
                </c:pt>
                <c:pt idx="12058">
                  <c:v>0.56063282871065756</c:v>
                </c:pt>
                <c:pt idx="12059">
                  <c:v>0.51280021376799667</c:v>
                </c:pt>
                <c:pt idx="12060">
                  <c:v>0.44818402253523243</c:v>
                </c:pt>
                <c:pt idx="12061">
                  <c:v>0.41463311111492585</c:v>
                </c:pt>
                <c:pt idx="12062">
                  <c:v>0.45983598897176331</c:v>
                </c:pt>
                <c:pt idx="12063">
                  <c:v>0.57194649321144464</c:v>
                </c:pt>
                <c:pt idx="12064">
                  <c:v>0.41905972929158108</c:v>
                </c:pt>
                <c:pt idx="12065">
                  <c:v>0.5061088252660717</c:v>
                </c:pt>
                <c:pt idx="12066">
                  <c:v>0.4582614030547863</c:v>
                </c:pt>
                <c:pt idx="12067">
                  <c:v>0.51421883091224041</c:v>
                </c:pt>
                <c:pt idx="12068">
                  <c:v>0.38507227637143654</c:v>
                </c:pt>
                <c:pt idx="12069">
                  <c:v>0.54497022443702869</c:v>
                </c:pt>
                <c:pt idx="12070">
                  <c:v>0.60630927412231173</c:v>
                </c:pt>
                <c:pt idx="12071">
                  <c:v>0.4539001924205423</c:v>
                </c:pt>
                <c:pt idx="12072">
                  <c:v>0.4704775687531228</c:v>
                </c:pt>
                <c:pt idx="12073">
                  <c:v>0.40727187012198035</c:v>
                </c:pt>
                <c:pt idx="12074">
                  <c:v>0.52390722561073522</c:v>
                </c:pt>
                <c:pt idx="12075">
                  <c:v>0.44080851898157852</c:v>
                </c:pt>
                <c:pt idx="12076">
                  <c:v>0.59286135592291178</c:v>
                </c:pt>
                <c:pt idx="12077">
                  <c:v>0.5087105715106135</c:v>
                </c:pt>
                <c:pt idx="12078">
                  <c:v>0.44725886517140351</c:v>
                </c:pt>
                <c:pt idx="12079">
                  <c:v>0.61307220160445874</c:v>
                </c:pt>
                <c:pt idx="12080">
                  <c:v>0.37065484219882044</c:v>
                </c:pt>
                <c:pt idx="12081">
                  <c:v>0.46751050348355438</c:v>
                </c:pt>
                <c:pt idx="12082">
                  <c:v>0.51623094149072857</c:v>
                </c:pt>
                <c:pt idx="12083">
                  <c:v>0.48534585487805981</c:v>
                </c:pt>
                <c:pt idx="12084">
                  <c:v>0.41577203047434491</c:v>
                </c:pt>
                <c:pt idx="12085">
                  <c:v>0.44221869743624381</c:v>
                </c:pt>
                <c:pt idx="12086">
                  <c:v>0.53424993739774562</c:v>
                </c:pt>
                <c:pt idx="12087">
                  <c:v>0.46235027145172702</c:v>
                </c:pt>
                <c:pt idx="12088">
                  <c:v>0.49057937071974222</c:v>
                </c:pt>
                <c:pt idx="12089">
                  <c:v>0.47320149956484597</c:v>
                </c:pt>
                <c:pt idx="12090">
                  <c:v>0.41124470277304331</c:v>
                </c:pt>
                <c:pt idx="12091">
                  <c:v>0.47595970882338645</c:v>
                </c:pt>
                <c:pt idx="12092">
                  <c:v>0.57992891715895434</c:v>
                </c:pt>
                <c:pt idx="12093">
                  <c:v>0.51492700672460689</c:v>
                </c:pt>
                <c:pt idx="12094">
                  <c:v>0.50110342453841072</c:v>
                </c:pt>
                <c:pt idx="12095">
                  <c:v>0.44346004836958691</c:v>
                </c:pt>
                <c:pt idx="12096">
                  <c:v>0.5158745127939427</c:v>
                </c:pt>
                <c:pt idx="12097">
                  <c:v>0.48367900026314831</c:v>
                </c:pt>
                <c:pt idx="12098">
                  <c:v>0.44092752906364541</c:v>
                </c:pt>
                <c:pt idx="12099">
                  <c:v>0.44006878893281526</c:v>
                </c:pt>
                <c:pt idx="12100">
                  <c:v>0.39237860819461567</c:v>
                </c:pt>
                <c:pt idx="12101">
                  <c:v>0.48409916432931338</c:v>
                </c:pt>
                <c:pt idx="12102">
                  <c:v>0.37707952716943316</c:v>
                </c:pt>
                <c:pt idx="12103">
                  <c:v>0.49110273539492566</c:v>
                </c:pt>
                <c:pt idx="12104">
                  <c:v>0.50599436921229157</c:v>
                </c:pt>
                <c:pt idx="12105">
                  <c:v>0.40010130903522406</c:v>
                </c:pt>
                <c:pt idx="12106">
                  <c:v>0.45196932707094678</c:v>
                </c:pt>
                <c:pt idx="12107">
                  <c:v>0.42199245900065602</c:v>
                </c:pt>
                <c:pt idx="12108">
                  <c:v>0.45340916521226077</c:v>
                </c:pt>
                <c:pt idx="12109">
                  <c:v>0.57119620850890063</c:v>
                </c:pt>
                <c:pt idx="12110">
                  <c:v>0.41010546189424313</c:v>
                </c:pt>
                <c:pt idx="12111">
                  <c:v>0.44244891164211497</c:v>
                </c:pt>
                <c:pt idx="12112">
                  <c:v>0.4118945205341793</c:v>
                </c:pt>
                <c:pt idx="12113">
                  <c:v>0.47514075966369496</c:v>
                </c:pt>
                <c:pt idx="12114">
                  <c:v>0.39247034118269319</c:v>
                </c:pt>
                <c:pt idx="12115">
                  <c:v>0.44031306834148537</c:v>
                </c:pt>
                <c:pt idx="12116">
                  <c:v>0.40421579425709681</c:v>
                </c:pt>
                <c:pt idx="12117">
                  <c:v>0.44612961785846367</c:v>
                </c:pt>
                <c:pt idx="12118">
                  <c:v>0.50517078466670917</c:v>
                </c:pt>
                <c:pt idx="12119">
                  <c:v>0.43013666784261922</c:v>
                </c:pt>
                <c:pt idx="12120">
                  <c:v>0.56169614469176554</c:v>
                </c:pt>
                <c:pt idx="12121">
                  <c:v>0.49615133844529219</c:v>
                </c:pt>
                <c:pt idx="12122">
                  <c:v>0.48907942524513742</c:v>
                </c:pt>
                <c:pt idx="12123">
                  <c:v>0.46741742203727582</c:v>
                </c:pt>
                <c:pt idx="12124">
                  <c:v>0.44842153165154192</c:v>
                </c:pt>
                <c:pt idx="12125">
                  <c:v>0.40802072473523382</c:v>
                </c:pt>
                <c:pt idx="12126">
                  <c:v>0.4417350252276247</c:v>
                </c:pt>
                <c:pt idx="12127">
                  <c:v>0.544148283448885</c:v>
                </c:pt>
                <c:pt idx="12128">
                  <c:v>0.43416108319969615</c:v>
                </c:pt>
                <c:pt idx="12129">
                  <c:v>0.46787037373612722</c:v>
                </c:pt>
                <c:pt idx="12130">
                  <c:v>0.54772560821289262</c:v>
                </c:pt>
                <c:pt idx="12131">
                  <c:v>0.52133152265067262</c:v>
                </c:pt>
                <c:pt idx="12132">
                  <c:v>0.5533176878791215</c:v>
                </c:pt>
                <c:pt idx="12133">
                  <c:v>0.49605449331533441</c:v>
                </c:pt>
                <c:pt idx="12134">
                  <c:v>0.4631493045302032</c:v>
                </c:pt>
                <c:pt idx="12135">
                  <c:v>0.47316958575804996</c:v>
                </c:pt>
                <c:pt idx="12136">
                  <c:v>0.45982913117226337</c:v>
                </c:pt>
                <c:pt idx="12137">
                  <c:v>0.44568372390190497</c:v>
                </c:pt>
                <c:pt idx="12138">
                  <c:v>0.44100396394485247</c:v>
                </c:pt>
                <c:pt idx="12139">
                  <c:v>0.39927074973100501</c:v>
                </c:pt>
                <c:pt idx="12140">
                  <c:v>0.37193634646221235</c:v>
                </c:pt>
                <c:pt idx="12141">
                  <c:v>0.53092750067899963</c:v>
                </c:pt>
                <c:pt idx="12142">
                  <c:v>0.46080361837565026</c:v>
                </c:pt>
                <c:pt idx="12143">
                  <c:v>0.51197862832590002</c:v>
                </c:pt>
                <c:pt idx="12144">
                  <c:v>0.50408170000802188</c:v>
                </c:pt>
                <c:pt idx="12145">
                  <c:v>0.51540079343181988</c:v>
                </c:pt>
                <c:pt idx="12146">
                  <c:v>0.43486123577992492</c:v>
                </c:pt>
                <c:pt idx="12147">
                  <c:v>0.45696159368236344</c:v>
                </c:pt>
                <c:pt idx="12148">
                  <c:v>0.53765218712147278</c:v>
                </c:pt>
                <c:pt idx="12149">
                  <c:v>0.42622384519001638</c:v>
                </c:pt>
                <c:pt idx="12150">
                  <c:v>0.48737019933072412</c:v>
                </c:pt>
                <c:pt idx="12151">
                  <c:v>0.46188033265407202</c:v>
                </c:pt>
                <c:pt idx="12152">
                  <c:v>0.37047184253862181</c:v>
                </c:pt>
                <c:pt idx="12153">
                  <c:v>0.39833868404464967</c:v>
                </c:pt>
                <c:pt idx="12154">
                  <c:v>0.42513422962513026</c:v>
                </c:pt>
                <c:pt idx="12155">
                  <c:v>0.48015414392731048</c:v>
                </c:pt>
                <c:pt idx="12156">
                  <c:v>0.5164418811210707</c:v>
                </c:pt>
                <c:pt idx="12157">
                  <c:v>0.49052899771241276</c:v>
                </c:pt>
                <c:pt idx="12158">
                  <c:v>0.47261046494927705</c:v>
                </c:pt>
                <c:pt idx="12159">
                  <c:v>0.43071353955785963</c:v>
                </c:pt>
                <c:pt idx="12160">
                  <c:v>0.52039578065525638</c:v>
                </c:pt>
                <c:pt idx="12161">
                  <c:v>0.48351092658395367</c:v>
                </c:pt>
                <c:pt idx="12162">
                  <c:v>0.4696311825594886</c:v>
                </c:pt>
                <c:pt idx="12163">
                  <c:v>0.35827946187756093</c:v>
                </c:pt>
                <c:pt idx="12164">
                  <c:v>0.54514334254535768</c:v>
                </c:pt>
                <c:pt idx="12165">
                  <c:v>0.52905650772334156</c:v>
                </c:pt>
                <c:pt idx="12166">
                  <c:v>0.40592067573453194</c:v>
                </c:pt>
                <c:pt idx="12167">
                  <c:v>0.49701920653678189</c:v>
                </c:pt>
                <c:pt idx="12168">
                  <c:v>0.49763347707201488</c:v>
                </c:pt>
                <c:pt idx="12169">
                  <c:v>0.54040938679371497</c:v>
                </c:pt>
                <c:pt idx="12170">
                  <c:v>0.42367251640345788</c:v>
                </c:pt>
                <c:pt idx="12171">
                  <c:v>0.42639343477972491</c:v>
                </c:pt>
                <c:pt idx="12172">
                  <c:v>0.44826552790822577</c:v>
                </c:pt>
                <c:pt idx="12173">
                  <c:v>0.46937702988964808</c:v>
                </c:pt>
                <c:pt idx="12174">
                  <c:v>0.43221474777855351</c:v>
                </c:pt>
                <c:pt idx="12175">
                  <c:v>0.53050890323587463</c:v>
                </c:pt>
                <c:pt idx="12176">
                  <c:v>0.54550677572341744</c:v>
                </c:pt>
                <c:pt idx="12177">
                  <c:v>0.46302852760256774</c:v>
                </c:pt>
                <c:pt idx="12178">
                  <c:v>0.38394308269685085</c:v>
                </c:pt>
                <c:pt idx="12179">
                  <c:v>0.5005984725058078</c:v>
                </c:pt>
                <c:pt idx="12180">
                  <c:v>0.47742782840203468</c:v>
                </c:pt>
                <c:pt idx="12181">
                  <c:v>0.51786809069384065</c:v>
                </c:pt>
                <c:pt idx="12182">
                  <c:v>0.45609435070124976</c:v>
                </c:pt>
                <c:pt idx="12183">
                  <c:v>0.55162005587872265</c:v>
                </c:pt>
                <c:pt idx="12184">
                  <c:v>0.40522140713673194</c:v>
                </c:pt>
                <c:pt idx="12185">
                  <c:v>0.54029629558516479</c:v>
                </c:pt>
                <c:pt idx="12186">
                  <c:v>0.49517610672437989</c:v>
                </c:pt>
                <c:pt idx="12187">
                  <c:v>0.41165490638916452</c:v>
                </c:pt>
                <c:pt idx="12188">
                  <c:v>0.44385061146249538</c:v>
                </c:pt>
                <c:pt idx="12189">
                  <c:v>0.44936732954759556</c:v>
                </c:pt>
                <c:pt idx="12190">
                  <c:v>0.41708401848651994</c:v>
                </c:pt>
                <c:pt idx="12191">
                  <c:v>0.45751654556785998</c:v>
                </c:pt>
                <c:pt idx="12192">
                  <c:v>0.5270320639027235</c:v>
                </c:pt>
                <c:pt idx="12193">
                  <c:v>0.46096527390076453</c:v>
                </c:pt>
                <c:pt idx="12194">
                  <c:v>0.56068640000790448</c:v>
                </c:pt>
                <c:pt idx="12195">
                  <c:v>0.39221664925909194</c:v>
                </c:pt>
                <c:pt idx="12196">
                  <c:v>0.45428116488867631</c:v>
                </c:pt>
                <c:pt idx="12197">
                  <c:v>0.40080551104102702</c:v>
                </c:pt>
                <c:pt idx="12198">
                  <c:v>0.48530132226035338</c:v>
                </c:pt>
                <c:pt idx="12199">
                  <c:v>0.48763626584310932</c:v>
                </c:pt>
                <c:pt idx="12200">
                  <c:v>0.44773095766884685</c:v>
                </c:pt>
                <c:pt idx="12201">
                  <c:v>0.49420549431507782</c:v>
                </c:pt>
                <c:pt idx="12202">
                  <c:v>0.42249680701938724</c:v>
                </c:pt>
                <c:pt idx="12203">
                  <c:v>0.44512522809600474</c:v>
                </c:pt>
                <c:pt idx="12204">
                  <c:v>0.38747602075120763</c:v>
                </c:pt>
                <c:pt idx="12205">
                  <c:v>0.40224034834739519</c:v>
                </c:pt>
                <c:pt idx="12206">
                  <c:v>0.40382415328050841</c:v>
                </c:pt>
                <c:pt idx="12207">
                  <c:v>0.34516900431952052</c:v>
                </c:pt>
                <c:pt idx="12208">
                  <c:v>0.43136137266800118</c:v>
                </c:pt>
                <c:pt idx="12209">
                  <c:v>0.46202669058075352</c:v>
                </c:pt>
                <c:pt idx="12210">
                  <c:v>0.48389777655001381</c:v>
                </c:pt>
                <c:pt idx="12211">
                  <c:v>0.45528828734402765</c:v>
                </c:pt>
                <c:pt idx="12212">
                  <c:v>0.54673332286530729</c:v>
                </c:pt>
                <c:pt idx="12213">
                  <c:v>0.52916079644665359</c:v>
                </c:pt>
                <c:pt idx="12214">
                  <c:v>0.47761556902661123</c:v>
                </c:pt>
                <c:pt idx="12215">
                  <c:v>0.50389941655772863</c:v>
                </c:pt>
                <c:pt idx="12216">
                  <c:v>0.53975861822437055</c:v>
                </c:pt>
                <c:pt idx="12217">
                  <c:v>0.40636979016958502</c:v>
                </c:pt>
                <c:pt idx="12218">
                  <c:v>0.50347882217977702</c:v>
                </c:pt>
                <c:pt idx="12219">
                  <c:v>0.48331214868630284</c:v>
                </c:pt>
                <c:pt idx="12220">
                  <c:v>0.46474908881150523</c:v>
                </c:pt>
                <c:pt idx="12221">
                  <c:v>0.39549370743083256</c:v>
                </c:pt>
                <c:pt idx="12222">
                  <c:v>0.42962783910292024</c:v>
                </c:pt>
                <c:pt idx="12223">
                  <c:v>0.41672137210174048</c:v>
                </c:pt>
                <c:pt idx="12224">
                  <c:v>0.5650863758389274</c:v>
                </c:pt>
                <c:pt idx="12225">
                  <c:v>0.48404948806801734</c:v>
                </c:pt>
                <c:pt idx="12226">
                  <c:v>0.50712102495573808</c:v>
                </c:pt>
                <c:pt idx="12227">
                  <c:v>0.42444056615307757</c:v>
                </c:pt>
                <c:pt idx="12228">
                  <c:v>0.38491662599033738</c:v>
                </c:pt>
                <c:pt idx="12229">
                  <c:v>0.62276033227931504</c:v>
                </c:pt>
                <c:pt idx="12230">
                  <c:v>0.40833919932889751</c:v>
                </c:pt>
                <c:pt idx="12231">
                  <c:v>0.46498476699415919</c:v>
                </c:pt>
                <c:pt idx="12232">
                  <c:v>0.57891469860616462</c:v>
                </c:pt>
                <c:pt idx="12233">
                  <c:v>0.51320320119318485</c:v>
                </c:pt>
                <c:pt idx="12234">
                  <c:v>0.51903194677035458</c:v>
                </c:pt>
                <c:pt idx="12235">
                  <c:v>0.45277211051791566</c:v>
                </c:pt>
                <c:pt idx="12236">
                  <c:v>0.52185685276904903</c:v>
                </c:pt>
                <c:pt idx="12237">
                  <c:v>0.49103197993617581</c:v>
                </c:pt>
                <c:pt idx="12238">
                  <c:v>0.519132034197892</c:v>
                </c:pt>
                <c:pt idx="12239">
                  <c:v>0.49713791141992408</c:v>
                </c:pt>
                <c:pt idx="12240">
                  <c:v>0.4329025114717075</c:v>
                </c:pt>
                <c:pt idx="12241">
                  <c:v>0.42472786890057834</c:v>
                </c:pt>
                <c:pt idx="12242">
                  <c:v>0.41773150952870719</c:v>
                </c:pt>
                <c:pt idx="12243">
                  <c:v>0.44301935755587757</c:v>
                </c:pt>
                <c:pt idx="12244">
                  <c:v>0.51350074455615047</c:v>
                </c:pt>
                <c:pt idx="12245">
                  <c:v>0.39113544214524532</c:v>
                </c:pt>
                <c:pt idx="12246">
                  <c:v>0.46062147049838376</c:v>
                </c:pt>
                <c:pt idx="12247">
                  <c:v>0.44331191125154362</c:v>
                </c:pt>
                <c:pt idx="12248">
                  <c:v>0.42153859296594953</c:v>
                </c:pt>
                <c:pt idx="12249">
                  <c:v>0.46471258220556688</c:v>
                </c:pt>
                <c:pt idx="12250">
                  <c:v>0.50769485836167794</c:v>
                </c:pt>
                <c:pt idx="12251">
                  <c:v>0.45217386039183438</c:v>
                </c:pt>
                <c:pt idx="12252">
                  <c:v>0.39833487191186467</c:v>
                </c:pt>
                <c:pt idx="12253">
                  <c:v>0.43621101422694381</c:v>
                </c:pt>
                <c:pt idx="12254">
                  <c:v>0.48128734494266118</c:v>
                </c:pt>
                <c:pt idx="12255">
                  <c:v>0.47332416242306857</c:v>
                </c:pt>
                <c:pt idx="12256">
                  <c:v>0.45628806753484746</c:v>
                </c:pt>
                <c:pt idx="12257">
                  <c:v>0.48554013181816297</c:v>
                </c:pt>
                <c:pt idx="12258">
                  <c:v>0.44499489040663376</c:v>
                </c:pt>
                <c:pt idx="12259">
                  <c:v>0.4227707893765969</c:v>
                </c:pt>
                <c:pt idx="12260">
                  <c:v>0.5295358670736956</c:v>
                </c:pt>
                <c:pt idx="12261">
                  <c:v>0.47613706903316966</c:v>
                </c:pt>
                <c:pt idx="12262">
                  <c:v>0.41520624980632775</c:v>
                </c:pt>
                <c:pt idx="12263">
                  <c:v>0.54248019611136256</c:v>
                </c:pt>
                <c:pt idx="12264">
                  <c:v>0.50057017490657019</c:v>
                </c:pt>
                <c:pt idx="12265">
                  <c:v>0.48333827842933091</c:v>
                </c:pt>
                <c:pt idx="12266">
                  <c:v>0.40925822374635268</c:v>
                </c:pt>
                <c:pt idx="12267">
                  <c:v>0.46329408926615828</c:v>
                </c:pt>
                <c:pt idx="12268">
                  <c:v>0.47750857284379006</c:v>
                </c:pt>
                <c:pt idx="12269">
                  <c:v>0.53930601637629694</c:v>
                </c:pt>
                <c:pt idx="12270">
                  <c:v>0.47680859140494986</c:v>
                </c:pt>
                <c:pt idx="12271">
                  <c:v>0.44699651040685728</c:v>
                </c:pt>
                <c:pt idx="12272">
                  <c:v>0.42933713806864082</c:v>
                </c:pt>
                <c:pt idx="12273">
                  <c:v>0.52787860943543163</c:v>
                </c:pt>
                <c:pt idx="12274">
                  <c:v>0.48521466588785567</c:v>
                </c:pt>
                <c:pt idx="12275">
                  <c:v>0.41881654612511182</c:v>
                </c:pt>
                <c:pt idx="12276">
                  <c:v>0.42320345145714067</c:v>
                </c:pt>
                <c:pt idx="12277">
                  <c:v>0.39479212603546182</c:v>
                </c:pt>
                <c:pt idx="12278">
                  <c:v>0.45912965706540032</c:v>
                </c:pt>
                <c:pt idx="12279">
                  <c:v>0.43435991010768937</c:v>
                </c:pt>
                <c:pt idx="12280">
                  <c:v>0.40784121286690883</c:v>
                </c:pt>
                <c:pt idx="12281">
                  <c:v>0.51795557379223756</c:v>
                </c:pt>
                <c:pt idx="12282">
                  <c:v>0.52855748949978454</c:v>
                </c:pt>
                <c:pt idx="12283">
                  <c:v>0.4449573194425811</c:v>
                </c:pt>
                <c:pt idx="12284">
                  <c:v>0.37316091060794815</c:v>
                </c:pt>
                <c:pt idx="12285">
                  <c:v>0.45732528525578453</c:v>
                </c:pt>
                <c:pt idx="12286">
                  <c:v>0.48459978020429612</c:v>
                </c:pt>
                <c:pt idx="12287">
                  <c:v>0.48409233638274723</c:v>
                </c:pt>
                <c:pt idx="12288">
                  <c:v>0.44347403720861062</c:v>
                </c:pt>
                <c:pt idx="12289">
                  <c:v>0.43460830738238226</c:v>
                </c:pt>
                <c:pt idx="12290">
                  <c:v>0.36772241219583113</c:v>
                </c:pt>
                <c:pt idx="12291">
                  <c:v>0.46210818281622712</c:v>
                </c:pt>
                <c:pt idx="12292">
                  <c:v>0.38867074756521541</c:v>
                </c:pt>
                <c:pt idx="12293">
                  <c:v>0.46050943518194942</c:v>
                </c:pt>
                <c:pt idx="12294">
                  <c:v>0.58000130586228327</c:v>
                </c:pt>
                <c:pt idx="12295">
                  <c:v>0.43459097574933198</c:v>
                </c:pt>
                <c:pt idx="12296">
                  <c:v>0.49710348044775332</c:v>
                </c:pt>
                <c:pt idx="12297">
                  <c:v>0.43766265724769837</c:v>
                </c:pt>
                <c:pt idx="12298">
                  <c:v>0.45103489686897402</c:v>
                </c:pt>
                <c:pt idx="12299">
                  <c:v>0.43676389981022851</c:v>
                </c:pt>
                <c:pt idx="12300">
                  <c:v>0.30250795022952831</c:v>
                </c:pt>
                <c:pt idx="12301">
                  <c:v>0.44906660770826823</c:v>
                </c:pt>
                <c:pt idx="12302">
                  <c:v>0.38476597283249886</c:v>
                </c:pt>
                <c:pt idx="12303">
                  <c:v>0.46016070092324884</c:v>
                </c:pt>
                <c:pt idx="12304">
                  <c:v>0.57041828931091987</c:v>
                </c:pt>
                <c:pt idx="12305">
                  <c:v>0.38560445700092183</c:v>
                </c:pt>
                <c:pt idx="12306">
                  <c:v>0.47332106739589658</c:v>
                </c:pt>
                <c:pt idx="12307">
                  <c:v>0.42026687902635274</c:v>
                </c:pt>
                <c:pt idx="12308">
                  <c:v>0.46297965791453038</c:v>
                </c:pt>
                <c:pt idx="12309">
                  <c:v>0.50897415934823909</c:v>
                </c:pt>
                <c:pt idx="12310">
                  <c:v>0.38448674647988496</c:v>
                </c:pt>
                <c:pt idx="12311">
                  <c:v>0.43313088099075175</c:v>
                </c:pt>
                <c:pt idx="12312">
                  <c:v>0.51236046968505544</c:v>
                </c:pt>
                <c:pt idx="12313">
                  <c:v>0.39738291809214843</c:v>
                </c:pt>
                <c:pt idx="12314">
                  <c:v>0.49999586319080536</c:v>
                </c:pt>
                <c:pt idx="12315">
                  <c:v>0.60721408933407062</c:v>
                </c:pt>
                <c:pt idx="12316">
                  <c:v>0.4312922378078079</c:v>
                </c:pt>
                <c:pt idx="12317">
                  <c:v>0.39345085410262326</c:v>
                </c:pt>
                <c:pt idx="12318">
                  <c:v>0.48704634790538931</c:v>
                </c:pt>
                <c:pt idx="12319">
                  <c:v>0.56316656885234506</c:v>
                </c:pt>
                <c:pt idx="12320">
                  <c:v>0.42550901158816412</c:v>
                </c:pt>
                <c:pt idx="12321">
                  <c:v>0.39614968131496769</c:v>
                </c:pt>
                <c:pt idx="12322">
                  <c:v>0.50264745322090465</c:v>
                </c:pt>
                <c:pt idx="12323">
                  <c:v>0.5433319613620895</c:v>
                </c:pt>
                <c:pt idx="12324">
                  <c:v>0.44873514228054179</c:v>
                </c:pt>
                <c:pt idx="12325">
                  <c:v>0.40572846884028846</c:v>
                </c:pt>
                <c:pt idx="12326">
                  <c:v>0.39255335753554232</c:v>
                </c:pt>
                <c:pt idx="12327">
                  <c:v>0.54877979436170243</c:v>
                </c:pt>
                <c:pt idx="12328">
                  <c:v>0.46306702091831825</c:v>
                </c:pt>
                <c:pt idx="12329">
                  <c:v>0.42731597758948886</c:v>
                </c:pt>
                <c:pt idx="12330">
                  <c:v>0.37329518082050456</c:v>
                </c:pt>
                <c:pt idx="12331">
                  <c:v>0.44625136710492636</c:v>
                </c:pt>
                <c:pt idx="12332">
                  <c:v>0.43550315702867448</c:v>
                </c:pt>
                <c:pt idx="12333">
                  <c:v>0.42890691180983376</c:v>
                </c:pt>
                <c:pt idx="12334">
                  <c:v>0.45426496816026224</c:v>
                </c:pt>
                <c:pt idx="12335">
                  <c:v>0.41841580584413945</c:v>
                </c:pt>
                <c:pt idx="12336">
                  <c:v>0.53332462816465809</c:v>
                </c:pt>
                <c:pt idx="12337">
                  <c:v>0.38951686319894602</c:v>
                </c:pt>
                <c:pt idx="12338">
                  <c:v>0.50029613133928641</c:v>
                </c:pt>
                <c:pt idx="12339">
                  <c:v>0.42879007920635148</c:v>
                </c:pt>
                <c:pt idx="12340">
                  <c:v>0.40571195300713025</c:v>
                </c:pt>
                <c:pt idx="12341">
                  <c:v>0.47538800405426107</c:v>
                </c:pt>
                <c:pt idx="12342">
                  <c:v>0.48009615675901246</c:v>
                </c:pt>
                <c:pt idx="12343">
                  <c:v>0.40522230186860742</c:v>
                </c:pt>
                <c:pt idx="12344">
                  <c:v>0.56270312532225231</c:v>
                </c:pt>
                <c:pt idx="12345">
                  <c:v>0.44992289980615102</c:v>
                </c:pt>
                <c:pt idx="12346">
                  <c:v>0.49794543823914916</c:v>
                </c:pt>
                <c:pt idx="12347">
                  <c:v>0.46433764317357085</c:v>
                </c:pt>
                <c:pt idx="12348">
                  <c:v>0.46224621618942446</c:v>
                </c:pt>
                <c:pt idx="12349">
                  <c:v>0.50004128064763953</c:v>
                </c:pt>
                <c:pt idx="12350">
                  <c:v>0.4529530972436388</c:v>
                </c:pt>
                <c:pt idx="12351">
                  <c:v>0.52753764307381368</c:v>
                </c:pt>
                <c:pt idx="12352">
                  <c:v>0.4263319595387316</c:v>
                </c:pt>
                <c:pt idx="12353">
                  <c:v>0.48771915266346555</c:v>
                </c:pt>
                <c:pt idx="12354">
                  <c:v>0.49842268422053337</c:v>
                </c:pt>
                <c:pt idx="12355">
                  <c:v>0.58989492907281349</c:v>
                </c:pt>
                <c:pt idx="12356">
                  <c:v>0.48970534031761981</c:v>
                </c:pt>
                <c:pt idx="12357">
                  <c:v>0.51414130874762509</c:v>
                </c:pt>
                <c:pt idx="12358">
                  <c:v>0.4858802694421433</c:v>
                </c:pt>
                <c:pt idx="12359">
                  <c:v>0.56168857264880057</c:v>
                </c:pt>
                <c:pt idx="12360">
                  <c:v>0.45348143295705523</c:v>
                </c:pt>
                <c:pt idx="12361">
                  <c:v>0.49536398795385034</c:v>
                </c:pt>
                <c:pt idx="12362">
                  <c:v>0.39669863447137527</c:v>
                </c:pt>
                <c:pt idx="12363">
                  <c:v>0.47130612770254843</c:v>
                </c:pt>
                <c:pt idx="12364">
                  <c:v>0.45691482724575094</c:v>
                </c:pt>
                <c:pt idx="12365">
                  <c:v>0.54351239478202507</c:v>
                </c:pt>
                <c:pt idx="12366">
                  <c:v>0.40035960188923597</c:v>
                </c:pt>
                <c:pt idx="12367">
                  <c:v>0.46047644110025238</c:v>
                </c:pt>
                <c:pt idx="12368">
                  <c:v>0.46309162256523823</c:v>
                </c:pt>
                <c:pt idx="12369">
                  <c:v>0.40167253996598651</c:v>
                </c:pt>
                <c:pt idx="12370">
                  <c:v>0.37111346881295065</c:v>
                </c:pt>
                <c:pt idx="12371">
                  <c:v>0.43147343102856744</c:v>
                </c:pt>
                <c:pt idx="12372">
                  <c:v>0.54989286088899869</c:v>
                </c:pt>
                <c:pt idx="12373">
                  <c:v>0.48626074441218059</c:v>
                </c:pt>
                <c:pt idx="12374">
                  <c:v>0.48828029395466593</c:v>
                </c:pt>
                <c:pt idx="12375">
                  <c:v>0.48613763014203376</c:v>
                </c:pt>
                <c:pt idx="12376">
                  <c:v>0.51267295022800474</c:v>
                </c:pt>
                <c:pt idx="12377">
                  <c:v>0.39810761930865696</c:v>
                </c:pt>
                <c:pt idx="12378">
                  <c:v>0.43656415739626975</c:v>
                </c:pt>
                <c:pt idx="12379">
                  <c:v>0.42264262712800532</c:v>
                </c:pt>
                <c:pt idx="12380">
                  <c:v>0.46707556429286901</c:v>
                </c:pt>
                <c:pt idx="12381">
                  <c:v>0.40896407090648318</c:v>
                </c:pt>
                <c:pt idx="12382">
                  <c:v>0.51888580249913341</c:v>
                </c:pt>
                <c:pt idx="12383">
                  <c:v>0.45927489139240596</c:v>
                </c:pt>
                <c:pt idx="12384">
                  <c:v>0.45925860163493731</c:v>
                </c:pt>
                <c:pt idx="12385">
                  <c:v>0.40999348097401889</c:v>
                </c:pt>
                <c:pt idx="12386">
                  <c:v>0.56667583734159033</c:v>
                </c:pt>
                <c:pt idx="12387">
                  <c:v>0.48634685883444978</c:v>
                </c:pt>
                <c:pt idx="12388">
                  <c:v>0.39959939702898684</c:v>
                </c:pt>
                <c:pt idx="12389">
                  <c:v>0.48119551945036843</c:v>
                </c:pt>
                <c:pt idx="12390">
                  <c:v>0.36544881867353135</c:v>
                </c:pt>
                <c:pt idx="12391">
                  <c:v>0.47073121023646114</c:v>
                </c:pt>
                <c:pt idx="12392">
                  <c:v>0.49426817123721561</c:v>
                </c:pt>
                <c:pt idx="12393">
                  <c:v>0.39170444226989265</c:v>
                </c:pt>
                <c:pt idx="12394">
                  <c:v>0.47184717339543397</c:v>
                </c:pt>
                <c:pt idx="12395">
                  <c:v>0.57526350959713057</c:v>
                </c:pt>
                <c:pt idx="12396">
                  <c:v>0.38142084173307839</c:v>
                </c:pt>
                <c:pt idx="12397">
                  <c:v>0.43193915767750185</c:v>
                </c:pt>
                <c:pt idx="12398">
                  <c:v>0.43694904765627368</c:v>
                </c:pt>
                <c:pt idx="12399">
                  <c:v>0.40953179914028748</c:v>
                </c:pt>
                <c:pt idx="12400">
                  <c:v>0.49155282304673531</c:v>
                </c:pt>
                <c:pt idx="12401">
                  <c:v>0.42899144859592225</c:v>
                </c:pt>
                <c:pt idx="12402">
                  <c:v>0.47261801454496088</c:v>
                </c:pt>
                <c:pt idx="12403">
                  <c:v>0.57924575950999546</c:v>
                </c:pt>
                <c:pt idx="12404">
                  <c:v>0.3582422931857005</c:v>
                </c:pt>
                <c:pt idx="12405">
                  <c:v>0.41191466995196302</c:v>
                </c:pt>
                <c:pt idx="12406">
                  <c:v>0.41445538615168931</c:v>
                </c:pt>
                <c:pt idx="12407">
                  <c:v>0.45233174194822356</c:v>
                </c:pt>
                <c:pt idx="12408">
                  <c:v>0.48928454813716232</c:v>
                </c:pt>
                <c:pt idx="12409">
                  <c:v>0.49354723700767023</c:v>
                </c:pt>
                <c:pt idx="12410">
                  <c:v>0.43539314139499857</c:v>
                </c:pt>
                <c:pt idx="12411">
                  <c:v>0.432734114401229</c:v>
                </c:pt>
                <c:pt idx="12412">
                  <c:v>0.50893415966911471</c:v>
                </c:pt>
                <c:pt idx="12413">
                  <c:v>0.42516170630034872</c:v>
                </c:pt>
                <c:pt idx="12414">
                  <c:v>0.39461779681034753</c:v>
                </c:pt>
                <c:pt idx="12415">
                  <c:v>0.45436832332498289</c:v>
                </c:pt>
                <c:pt idx="12416">
                  <c:v>0.44695504212673609</c:v>
                </c:pt>
                <c:pt idx="12417">
                  <c:v>0.4534869884501585</c:v>
                </c:pt>
                <c:pt idx="12418">
                  <c:v>0.50783725464931762</c:v>
                </c:pt>
                <c:pt idx="12419">
                  <c:v>0.47575821048762451</c:v>
                </c:pt>
                <c:pt idx="12420">
                  <c:v>0.36350139515403301</c:v>
                </c:pt>
                <c:pt idx="12421">
                  <c:v>0.4455356440787836</c:v>
                </c:pt>
                <c:pt idx="12422">
                  <c:v>0.38014251994151232</c:v>
                </c:pt>
                <c:pt idx="12423">
                  <c:v>0.44935562196911188</c:v>
                </c:pt>
                <c:pt idx="12424">
                  <c:v>0.519562403837319</c:v>
                </c:pt>
                <c:pt idx="12425">
                  <c:v>0.37006686219556822</c:v>
                </c:pt>
                <c:pt idx="12426">
                  <c:v>0.42509595532061989</c:v>
                </c:pt>
                <c:pt idx="12427">
                  <c:v>0.44640266596398276</c:v>
                </c:pt>
                <c:pt idx="12428">
                  <c:v>0.40266856706405152</c:v>
                </c:pt>
                <c:pt idx="12429">
                  <c:v>0.42292558117329554</c:v>
                </c:pt>
                <c:pt idx="12430">
                  <c:v>0.54258929279921553</c:v>
                </c:pt>
                <c:pt idx="12431">
                  <c:v>0.42714461317942937</c:v>
                </c:pt>
                <c:pt idx="12432">
                  <c:v>0.42626961301678734</c:v>
                </c:pt>
                <c:pt idx="12433">
                  <c:v>0.48155566314245618</c:v>
                </c:pt>
                <c:pt idx="12434">
                  <c:v>0.34965888511984794</c:v>
                </c:pt>
                <c:pt idx="12435">
                  <c:v>0.47038797797922044</c:v>
                </c:pt>
                <c:pt idx="12436">
                  <c:v>0.46907901969503191</c:v>
                </c:pt>
                <c:pt idx="12437">
                  <c:v>0.49009340189834588</c:v>
                </c:pt>
                <c:pt idx="12438">
                  <c:v>0.56256330641558261</c:v>
                </c:pt>
                <c:pt idx="12439">
                  <c:v>0.38933605263267618</c:v>
                </c:pt>
                <c:pt idx="12440">
                  <c:v>0.42837957780183578</c:v>
                </c:pt>
                <c:pt idx="12441">
                  <c:v>0.38885568827549627</c:v>
                </c:pt>
                <c:pt idx="12442">
                  <c:v>0.40332010098170362</c:v>
                </c:pt>
                <c:pt idx="12443">
                  <c:v>0.44478681739679482</c:v>
                </c:pt>
                <c:pt idx="12444">
                  <c:v>0.44434031587806128</c:v>
                </c:pt>
                <c:pt idx="12445">
                  <c:v>0.51264942528778801</c:v>
                </c:pt>
                <c:pt idx="12446">
                  <c:v>0.42210219871227578</c:v>
                </c:pt>
                <c:pt idx="12447">
                  <c:v>0.41241476798450677</c:v>
                </c:pt>
                <c:pt idx="12448">
                  <c:v>0.53791206475293285</c:v>
                </c:pt>
                <c:pt idx="12449">
                  <c:v>0.44596513078210875</c:v>
                </c:pt>
                <c:pt idx="12450">
                  <c:v>0.42362986562365518</c:v>
                </c:pt>
                <c:pt idx="12451">
                  <c:v>0.42904964980444754</c:v>
                </c:pt>
                <c:pt idx="12452">
                  <c:v>0.48553512121249282</c:v>
                </c:pt>
                <c:pt idx="12453">
                  <c:v>0.42809011105269285</c:v>
                </c:pt>
                <c:pt idx="12454">
                  <c:v>0.44564015442296773</c:v>
                </c:pt>
                <c:pt idx="12455">
                  <c:v>0.44367071074156111</c:v>
                </c:pt>
                <c:pt idx="12456">
                  <c:v>0.45127383052782954</c:v>
                </c:pt>
                <c:pt idx="12457">
                  <c:v>0.41452957151970293</c:v>
                </c:pt>
                <c:pt idx="12458">
                  <c:v>0.49850123698580417</c:v>
                </c:pt>
                <c:pt idx="12459">
                  <c:v>0.46457915513515186</c:v>
                </c:pt>
                <c:pt idx="12460">
                  <c:v>0.42651068420833882</c:v>
                </c:pt>
                <c:pt idx="12461">
                  <c:v>0.40276246186095593</c:v>
                </c:pt>
                <c:pt idx="12462">
                  <c:v>0.48016222159928246</c:v>
                </c:pt>
                <c:pt idx="12463">
                  <c:v>0.46338017594451153</c:v>
                </c:pt>
                <c:pt idx="12464">
                  <c:v>0.41216507634556732</c:v>
                </c:pt>
                <c:pt idx="12465">
                  <c:v>0.42048987272318838</c:v>
                </c:pt>
                <c:pt idx="12466">
                  <c:v>0.49205598746408652</c:v>
                </c:pt>
                <c:pt idx="12467">
                  <c:v>0.45524141475335173</c:v>
                </c:pt>
                <c:pt idx="12468">
                  <c:v>0.50055477713260799</c:v>
                </c:pt>
                <c:pt idx="12469">
                  <c:v>0.47722218448956638</c:v>
                </c:pt>
                <c:pt idx="12470">
                  <c:v>0.4676999948191673</c:v>
                </c:pt>
                <c:pt idx="12471">
                  <c:v>0.47920501455898579</c:v>
                </c:pt>
                <c:pt idx="12472">
                  <c:v>0.45270175340346674</c:v>
                </c:pt>
                <c:pt idx="12473">
                  <c:v>0.57567848467789895</c:v>
                </c:pt>
                <c:pt idx="12474">
                  <c:v>0.33459880297422295</c:v>
                </c:pt>
                <c:pt idx="12475">
                  <c:v>0.42847590986239142</c:v>
                </c:pt>
                <c:pt idx="12476">
                  <c:v>0.44736494594180637</c:v>
                </c:pt>
                <c:pt idx="12477">
                  <c:v>0.50390889111032211</c:v>
                </c:pt>
                <c:pt idx="12478">
                  <c:v>0.42281347207139192</c:v>
                </c:pt>
                <c:pt idx="12479">
                  <c:v>0.43041648393077847</c:v>
                </c:pt>
                <c:pt idx="12480">
                  <c:v>0.4702300733339228</c:v>
                </c:pt>
                <c:pt idx="12481">
                  <c:v>0.5004853276807365</c:v>
                </c:pt>
                <c:pt idx="12482">
                  <c:v>0.49655761829769968</c:v>
                </c:pt>
                <c:pt idx="12483">
                  <c:v>0.36909246744192831</c:v>
                </c:pt>
                <c:pt idx="12484">
                  <c:v>0.37498484893962508</c:v>
                </c:pt>
                <c:pt idx="12485">
                  <c:v>0.4695011761789783</c:v>
                </c:pt>
                <c:pt idx="12486">
                  <c:v>0.36530461169807177</c:v>
                </c:pt>
                <c:pt idx="12487">
                  <c:v>0.43336653647432438</c:v>
                </c:pt>
                <c:pt idx="12488">
                  <c:v>0.44940719537441953</c:v>
                </c:pt>
                <c:pt idx="12489">
                  <c:v>0.44932485319662302</c:v>
                </c:pt>
                <c:pt idx="12490">
                  <c:v>0.46882301658433168</c:v>
                </c:pt>
                <c:pt idx="12491">
                  <c:v>0.47144989690370892</c:v>
                </c:pt>
                <c:pt idx="12492">
                  <c:v>0.34369877505427304</c:v>
                </c:pt>
                <c:pt idx="12493">
                  <c:v>0.33625892894372728</c:v>
                </c:pt>
                <c:pt idx="12494">
                  <c:v>0.56718941838491665</c:v>
                </c:pt>
                <c:pt idx="12495">
                  <c:v>0.37316324564877207</c:v>
                </c:pt>
                <c:pt idx="12496">
                  <c:v>0.40402435244929841</c:v>
                </c:pt>
                <c:pt idx="12497">
                  <c:v>0.51393848657672381</c:v>
                </c:pt>
                <c:pt idx="12498">
                  <c:v>0.43229718731281003</c:v>
                </c:pt>
                <c:pt idx="12499">
                  <c:v>0.46416346002467668</c:v>
                </c:pt>
                <c:pt idx="12500">
                  <c:v>0.37928134824582582</c:v>
                </c:pt>
                <c:pt idx="12501">
                  <c:v>0.48393185263719313</c:v>
                </c:pt>
                <c:pt idx="12502">
                  <c:v>0.39700156230485234</c:v>
                </c:pt>
                <c:pt idx="12503">
                  <c:v>0.4291300572452188</c:v>
                </c:pt>
                <c:pt idx="12504">
                  <c:v>0.38746049748410677</c:v>
                </c:pt>
                <c:pt idx="12505">
                  <c:v>0.54860679015790959</c:v>
                </c:pt>
                <c:pt idx="12506">
                  <c:v>0.48352352535822762</c:v>
                </c:pt>
                <c:pt idx="12507">
                  <c:v>0.41960638388918425</c:v>
                </c:pt>
                <c:pt idx="12508">
                  <c:v>0.41828231817619299</c:v>
                </c:pt>
                <c:pt idx="12509">
                  <c:v>0.4078331744082408</c:v>
                </c:pt>
                <c:pt idx="12510">
                  <c:v>0.45241941789207696</c:v>
                </c:pt>
                <c:pt idx="12511">
                  <c:v>0.39018441750528265</c:v>
                </c:pt>
                <c:pt idx="12512">
                  <c:v>0.45717430081245652</c:v>
                </c:pt>
                <c:pt idx="12513">
                  <c:v>0.54110055164635928</c:v>
                </c:pt>
                <c:pt idx="12514">
                  <c:v>0.36875271718317931</c:v>
                </c:pt>
                <c:pt idx="12515">
                  <c:v>0.48512034700436196</c:v>
                </c:pt>
                <c:pt idx="12516">
                  <c:v>0.35607596230879562</c:v>
                </c:pt>
                <c:pt idx="12517">
                  <c:v>0.52716794146175661</c:v>
                </c:pt>
                <c:pt idx="12518">
                  <c:v>0.38064646252823742</c:v>
                </c:pt>
                <c:pt idx="12519">
                  <c:v>0.47156343962883795</c:v>
                </c:pt>
                <c:pt idx="12520">
                  <c:v>0.41423537547384781</c:v>
                </c:pt>
                <c:pt idx="12521">
                  <c:v>0.47688823704229377</c:v>
                </c:pt>
                <c:pt idx="12522">
                  <c:v>0.46929078615114284</c:v>
                </c:pt>
                <c:pt idx="12523">
                  <c:v>0.54156355215729757</c:v>
                </c:pt>
                <c:pt idx="12524">
                  <c:v>0.4679241473578058</c:v>
                </c:pt>
                <c:pt idx="12525">
                  <c:v>0.4646395053779534</c:v>
                </c:pt>
                <c:pt idx="12526">
                  <c:v>0.46915587175418588</c:v>
                </c:pt>
                <c:pt idx="12527">
                  <c:v>0.4835163436633183</c:v>
                </c:pt>
                <c:pt idx="12528">
                  <c:v>0.3895897544711916</c:v>
                </c:pt>
                <c:pt idx="12529">
                  <c:v>0.45708637871205104</c:v>
                </c:pt>
                <c:pt idx="12530">
                  <c:v>0.41277749677559883</c:v>
                </c:pt>
                <c:pt idx="12531">
                  <c:v>0.4196950508626161</c:v>
                </c:pt>
                <c:pt idx="12532">
                  <c:v>0.47675826390386444</c:v>
                </c:pt>
                <c:pt idx="12533">
                  <c:v>0.51481136534623739</c:v>
                </c:pt>
                <c:pt idx="12534">
                  <c:v>0.44248771884181481</c:v>
                </c:pt>
                <c:pt idx="12535">
                  <c:v>0.38985182047905337</c:v>
                </c:pt>
                <c:pt idx="12536">
                  <c:v>0.51311413845443399</c:v>
                </c:pt>
                <c:pt idx="12537">
                  <c:v>0.49925617090325497</c:v>
                </c:pt>
                <c:pt idx="12538">
                  <c:v>0.37171525730922889</c:v>
                </c:pt>
                <c:pt idx="12539">
                  <c:v>0.34792903542248138</c:v>
                </c:pt>
                <c:pt idx="12540">
                  <c:v>0.41058877851341902</c:v>
                </c:pt>
                <c:pt idx="12541">
                  <c:v>0.37496200511571603</c:v>
                </c:pt>
                <c:pt idx="12542">
                  <c:v>0.43749810795224103</c:v>
                </c:pt>
                <c:pt idx="12543">
                  <c:v>0.42426042065643227</c:v>
                </c:pt>
                <c:pt idx="12544">
                  <c:v>0.4716174368995133</c:v>
                </c:pt>
                <c:pt idx="12545">
                  <c:v>0.45532640214976727</c:v>
                </c:pt>
                <c:pt idx="12546">
                  <c:v>0.4098673284999903</c:v>
                </c:pt>
                <c:pt idx="12547">
                  <c:v>0.53011350176882155</c:v>
                </c:pt>
                <c:pt idx="12548">
                  <c:v>0.42524771485233159</c:v>
                </c:pt>
                <c:pt idx="12549">
                  <c:v>0.42421899947784758</c:v>
                </c:pt>
                <c:pt idx="12550">
                  <c:v>0.51594660066092901</c:v>
                </c:pt>
                <c:pt idx="12551">
                  <c:v>0.4603979294237413</c:v>
                </c:pt>
                <c:pt idx="12552">
                  <c:v>0.53360939126375462</c:v>
                </c:pt>
                <c:pt idx="12553">
                  <c:v>0.43298310247324362</c:v>
                </c:pt>
                <c:pt idx="12554">
                  <c:v>0.50563041993186042</c:v>
                </c:pt>
                <c:pt idx="12555">
                  <c:v>0.4161150765180025</c:v>
                </c:pt>
                <c:pt idx="12556">
                  <c:v>0.45735058117978816</c:v>
                </c:pt>
                <c:pt idx="12557">
                  <c:v>0.38671774506820294</c:v>
                </c:pt>
                <c:pt idx="12558">
                  <c:v>0.4296562121362788</c:v>
                </c:pt>
                <c:pt idx="12559">
                  <c:v>0.47302380762240592</c:v>
                </c:pt>
                <c:pt idx="12560">
                  <c:v>0.42433908145633925</c:v>
                </c:pt>
                <c:pt idx="12561">
                  <c:v>0.35247875660050892</c:v>
                </c:pt>
                <c:pt idx="12562">
                  <c:v>0.47026273585989803</c:v>
                </c:pt>
                <c:pt idx="12563">
                  <c:v>0.45219471223241081</c:v>
                </c:pt>
                <c:pt idx="12564">
                  <c:v>0.43442783229561904</c:v>
                </c:pt>
                <c:pt idx="12565">
                  <c:v>0.40798456483330192</c:v>
                </c:pt>
                <c:pt idx="12566">
                  <c:v>0.3997977344349028</c:v>
                </c:pt>
                <c:pt idx="12567">
                  <c:v>0.42945496357963819</c:v>
                </c:pt>
                <c:pt idx="12568">
                  <c:v>0.45342817420008397</c:v>
                </c:pt>
                <c:pt idx="12569">
                  <c:v>0.44889700883638223</c:v>
                </c:pt>
                <c:pt idx="12570">
                  <c:v>0.35787629081141925</c:v>
                </c:pt>
                <c:pt idx="12571">
                  <c:v>0.41208824216707224</c:v>
                </c:pt>
                <c:pt idx="12572">
                  <c:v>0.52768937546538164</c:v>
                </c:pt>
                <c:pt idx="12573">
                  <c:v>0.53884207199179412</c:v>
                </c:pt>
                <c:pt idx="12574">
                  <c:v>0.50864938782098423</c:v>
                </c:pt>
                <c:pt idx="12575">
                  <c:v>0.35447889751288053</c:v>
                </c:pt>
                <c:pt idx="12576">
                  <c:v>0.49242563193572803</c:v>
                </c:pt>
                <c:pt idx="12577">
                  <c:v>0.34582333287668282</c:v>
                </c:pt>
                <c:pt idx="12578">
                  <c:v>0.38392420116228743</c:v>
                </c:pt>
                <c:pt idx="12579">
                  <c:v>0.38783380747763913</c:v>
                </c:pt>
                <c:pt idx="12580">
                  <c:v>0.49907193125745347</c:v>
                </c:pt>
                <c:pt idx="12581">
                  <c:v>0.43636351294650338</c:v>
                </c:pt>
                <c:pt idx="12582">
                  <c:v>0.4327145488349014</c:v>
                </c:pt>
                <c:pt idx="12583">
                  <c:v>0.46824381163687678</c:v>
                </c:pt>
                <c:pt idx="12584">
                  <c:v>0.53397837535425352</c:v>
                </c:pt>
                <c:pt idx="12585">
                  <c:v>0.51418758181191948</c:v>
                </c:pt>
                <c:pt idx="12586">
                  <c:v>0.40823432856042463</c:v>
                </c:pt>
                <c:pt idx="12587">
                  <c:v>0.52177143564108774</c:v>
                </c:pt>
                <c:pt idx="12588">
                  <c:v>0.36773958083693609</c:v>
                </c:pt>
                <c:pt idx="12589">
                  <c:v>0.42408219210669268</c:v>
                </c:pt>
                <c:pt idx="12590">
                  <c:v>0.50094109598302561</c:v>
                </c:pt>
                <c:pt idx="12591">
                  <c:v>0.39169975268172724</c:v>
                </c:pt>
                <c:pt idx="12592">
                  <c:v>0.44750143763360439</c:v>
                </c:pt>
                <c:pt idx="12593">
                  <c:v>0.45211721417305356</c:v>
                </c:pt>
                <c:pt idx="12594">
                  <c:v>0.39618575789189142</c:v>
                </c:pt>
                <c:pt idx="12595">
                  <c:v>0.42632126657728453</c:v>
                </c:pt>
                <c:pt idx="12596">
                  <c:v>0.41163606645419565</c:v>
                </c:pt>
                <c:pt idx="12597">
                  <c:v>0.45318329947971442</c:v>
                </c:pt>
                <c:pt idx="12598">
                  <c:v>0.4194967399803175</c:v>
                </c:pt>
                <c:pt idx="12599">
                  <c:v>0.42643064586889207</c:v>
                </c:pt>
                <c:pt idx="12600">
                  <c:v>0.45451761019971632</c:v>
                </c:pt>
                <c:pt idx="12601">
                  <c:v>0.47505768818375588</c:v>
                </c:pt>
                <c:pt idx="12602">
                  <c:v>0.418929681559429</c:v>
                </c:pt>
                <c:pt idx="12603">
                  <c:v>0.39219767024163982</c:v>
                </c:pt>
                <c:pt idx="12604">
                  <c:v>0.41040655798750825</c:v>
                </c:pt>
                <c:pt idx="12605">
                  <c:v>0.45208695864907861</c:v>
                </c:pt>
                <c:pt idx="12606">
                  <c:v>0.46398913192655988</c:v>
                </c:pt>
                <c:pt idx="12607">
                  <c:v>0.41924365623606324</c:v>
                </c:pt>
                <c:pt idx="12608">
                  <c:v>0.3442162879033025</c:v>
                </c:pt>
                <c:pt idx="12609">
                  <c:v>0.45218365089060081</c:v>
                </c:pt>
                <c:pt idx="12610">
                  <c:v>0.49613228524533831</c:v>
                </c:pt>
                <c:pt idx="12611">
                  <c:v>0.41307014661135844</c:v>
                </c:pt>
                <c:pt idx="12612">
                  <c:v>0.43913806529270788</c:v>
                </c:pt>
                <c:pt idx="12613">
                  <c:v>0.41986746793862201</c:v>
                </c:pt>
                <c:pt idx="12614">
                  <c:v>0.46875289245465868</c:v>
                </c:pt>
                <c:pt idx="12615">
                  <c:v>0.48273268493165461</c:v>
                </c:pt>
                <c:pt idx="12616">
                  <c:v>0.44740292914943447</c:v>
                </c:pt>
                <c:pt idx="12617">
                  <c:v>0.44504118088170874</c:v>
                </c:pt>
                <c:pt idx="12618">
                  <c:v>0.45462293095627598</c:v>
                </c:pt>
                <c:pt idx="12619">
                  <c:v>0.59530408467085349</c:v>
                </c:pt>
                <c:pt idx="12620">
                  <c:v>0.40530711905863298</c:v>
                </c:pt>
                <c:pt idx="12621">
                  <c:v>0.39053670092616005</c:v>
                </c:pt>
                <c:pt idx="12622">
                  <c:v>0.47023718027815226</c:v>
                </c:pt>
                <c:pt idx="12623">
                  <c:v>0.40787591656576438</c:v>
                </c:pt>
                <c:pt idx="12624">
                  <c:v>0.40318532423629244</c:v>
                </c:pt>
                <c:pt idx="12625">
                  <c:v>0.47012850088621938</c:v>
                </c:pt>
                <c:pt idx="12626">
                  <c:v>0.39798147306040477</c:v>
                </c:pt>
                <c:pt idx="12627">
                  <c:v>0.35789964667917734</c:v>
                </c:pt>
                <c:pt idx="12628">
                  <c:v>0.38197575984735027</c:v>
                </c:pt>
                <c:pt idx="12629">
                  <c:v>0.35890089443856532</c:v>
                </c:pt>
                <c:pt idx="12630">
                  <c:v>0.41500074331867143</c:v>
                </c:pt>
                <c:pt idx="12631">
                  <c:v>0.4403480495523226</c:v>
                </c:pt>
                <c:pt idx="12632">
                  <c:v>0.42391908648169135</c:v>
                </c:pt>
                <c:pt idx="12633">
                  <c:v>0.45085599620944244</c:v>
                </c:pt>
                <c:pt idx="12634">
                  <c:v>0.45957488296163718</c:v>
                </c:pt>
                <c:pt idx="12635">
                  <c:v>0.34475835756351364</c:v>
                </c:pt>
                <c:pt idx="12636">
                  <c:v>0.44805022182778148</c:v>
                </c:pt>
                <c:pt idx="12637">
                  <c:v>0.43132952425876991</c:v>
                </c:pt>
                <c:pt idx="12638">
                  <c:v>0.48883417819005598</c:v>
                </c:pt>
                <c:pt idx="12639">
                  <c:v>0.39028508552351387</c:v>
                </c:pt>
                <c:pt idx="12640">
                  <c:v>0.43922725032562432</c:v>
                </c:pt>
                <c:pt idx="12641">
                  <c:v>0.44302750314769235</c:v>
                </c:pt>
                <c:pt idx="12642">
                  <c:v>0.41499104973649625</c:v>
                </c:pt>
                <c:pt idx="12643">
                  <c:v>0.48544409268450073</c:v>
                </c:pt>
                <c:pt idx="12644">
                  <c:v>0.50691980923372881</c:v>
                </c:pt>
                <c:pt idx="12645">
                  <c:v>0.38300446032642915</c:v>
                </c:pt>
                <c:pt idx="12646">
                  <c:v>0.39742737649329501</c:v>
                </c:pt>
                <c:pt idx="12647">
                  <c:v>0.41430834358548962</c:v>
                </c:pt>
                <c:pt idx="12648">
                  <c:v>0.41527666082117048</c:v>
                </c:pt>
                <c:pt idx="12649">
                  <c:v>0.43151556660373092</c:v>
                </c:pt>
                <c:pt idx="12650">
                  <c:v>0.4506560928419367</c:v>
                </c:pt>
                <c:pt idx="12651">
                  <c:v>0.4163205856099263</c:v>
                </c:pt>
                <c:pt idx="12652">
                  <c:v>0.39475508500585355</c:v>
                </c:pt>
                <c:pt idx="12653">
                  <c:v>0.40655856973815485</c:v>
                </c:pt>
                <c:pt idx="12654">
                  <c:v>0.38263865961745192</c:v>
                </c:pt>
                <c:pt idx="12655">
                  <c:v>0.46012947943767596</c:v>
                </c:pt>
                <c:pt idx="12656">
                  <c:v>0.52637463706488574</c:v>
                </c:pt>
                <c:pt idx="12657">
                  <c:v>0.40885977787587846</c:v>
                </c:pt>
                <c:pt idx="12658">
                  <c:v>0.45442167584684801</c:v>
                </c:pt>
                <c:pt idx="12659">
                  <c:v>0.38621954501484707</c:v>
                </c:pt>
                <c:pt idx="12660">
                  <c:v>0.52531352812625509</c:v>
                </c:pt>
                <c:pt idx="12661">
                  <c:v>0.48640065514295244</c:v>
                </c:pt>
                <c:pt idx="12662">
                  <c:v>0.38196116424133808</c:v>
                </c:pt>
                <c:pt idx="12663">
                  <c:v>0.46619919811973276</c:v>
                </c:pt>
                <c:pt idx="12664">
                  <c:v>0.42416580156496952</c:v>
                </c:pt>
                <c:pt idx="12665">
                  <c:v>0.4015288949135184</c:v>
                </c:pt>
                <c:pt idx="12666">
                  <c:v>0.43150642113670418</c:v>
                </c:pt>
                <c:pt idx="12667">
                  <c:v>0.45389463741590441</c:v>
                </c:pt>
                <c:pt idx="12668">
                  <c:v>0.38994589583090139</c:v>
                </c:pt>
                <c:pt idx="12669">
                  <c:v>0.41789257558487636</c:v>
                </c:pt>
                <c:pt idx="12670">
                  <c:v>0.36834806035643475</c:v>
                </c:pt>
                <c:pt idx="12671">
                  <c:v>0.40702470842054433</c:v>
                </c:pt>
                <c:pt idx="12672">
                  <c:v>0.44156533647761875</c:v>
                </c:pt>
                <c:pt idx="12673">
                  <c:v>0.48573820765360137</c:v>
                </c:pt>
                <c:pt idx="12674">
                  <c:v>0.4636369552250198</c:v>
                </c:pt>
                <c:pt idx="12675">
                  <c:v>0.42687558043963353</c:v>
                </c:pt>
                <c:pt idx="12676">
                  <c:v>0.47449323860579773</c:v>
                </c:pt>
                <c:pt idx="12677">
                  <c:v>0.40695042846724638</c:v>
                </c:pt>
                <c:pt idx="12678">
                  <c:v>0.41961378292119156</c:v>
                </c:pt>
                <c:pt idx="12679">
                  <c:v>0.35533850919264592</c:v>
                </c:pt>
                <c:pt idx="12680">
                  <c:v>0.50442824046323309</c:v>
                </c:pt>
                <c:pt idx="12681">
                  <c:v>0.52670289152389715</c:v>
                </c:pt>
                <c:pt idx="12682">
                  <c:v>0.42546227886603188</c:v>
                </c:pt>
                <c:pt idx="12683">
                  <c:v>0.44615662586537458</c:v>
                </c:pt>
                <c:pt idx="12684">
                  <c:v>0.44435236407705425</c:v>
                </c:pt>
                <c:pt idx="12685">
                  <c:v>0.47759804832261138</c:v>
                </c:pt>
                <c:pt idx="12686">
                  <c:v>0.40950231985787422</c:v>
                </c:pt>
                <c:pt idx="12687">
                  <c:v>0.38175271668771632</c:v>
                </c:pt>
                <c:pt idx="12688">
                  <c:v>0.49813971776905153</c:v>
                </c:pt>
                <c:pt idx="12689">
                  <c:v>0.45726783014916733</c:v>
                </c:pt>
                <c:pt idx="12690">
                  <c:v>0.3672067998740059</c:v>
                </c:pt>
                <c:pt idx="12691">
                  <c:v>0.44131497527152952</c:v>
                </c:pt>
                <c:pt idx="12692">
                  <c:v>0.45535235961223841</c:v>
                </c:pt>
                <c:pt idx="12693">
                  <c:v>0.37739103470757662</c:v>
                </c:pt>
                <c:pt idx="12694">
                  <c:v>0.42931244934915136</c:v>
                </c:pt>
                <c:pt idx="12695">
                  <c:v>0.38981985732871827</c:v>
                </c:pt>
                <c:pt idx="12696">
                  <c:v>0.38141999617097655</c:v>
                </c:pt>
                <c:pt idx="12697">
                  <c:v>0.46909541377997482</c:v>
                </c:pt>
                <c:pt idx="12698">
                  <c:v>0.46604261603898811</c:v>
                </c:pt>
                <c:pt idx="12699">
                  <c:v>0.43425380208853104</c:v>
                </c:pt>
                <c:pt idx="12700">
                  <c:v>0.4661642278330278</c:v>
                </c:pt>
                <c:pt idx="12701">
                  <c:v>0.45682808587873047</c:v>
                </c:pt>
                <c:pt idx="12702">
                  <c:v>0.42983477947128823</c:v>
                </c:pt>
                <c:pt idx="12703">
                  <c:v>0.47464361391970417</c:v>
                </c:pt>
                <c:pt idx="12704">
                  <c:v>0.34567116663581282</c:v>
                </c:pt>
                <c:pt idx="12705">
                  <c:v>0.44726569722703741</c:v>
                </c:pt>
                <c:pt idx="12706">
                  <c:v>0.41439748409903532</c:v>
                </c:pt>
                <c:pt idx="12707">
                  <c:v>0.37648249400514594</c:v>
                </c:pt>
                <c:pt idx="12708">
                  <c:v>0.40431719176103731</c:v>
                </c:pt>
                <c:pt idx="12709">
                  <c:v>0.5008748509216352</c:v>
                </c:pt>
                <c:pt idx="12710">
                  <c:v>0.49939895719553073</c:v>
                </c:pt>
                <c:pt idx="12711">
                  <c:v>0.32651501700777935</c:v>
                </c:pt>
                <c:pt idx="12712">
                  <c:v>0.4635826168062338</c:v>
                </c:pt>
                <c:pt idx="12713">
                  <c:v>0.48336224546106832</c:v>
                </c:pt>
                <c:pt idx="12714">
                  <c:v>0.4296047693682204</c:v>
                </c:pt>
                <c:pt idx="12715">
                  <c:v>0.48768294985563576</c:v>
                </c:pt>
                <c:pt idx="12716">
                  <c:v>0.41368695416386941</c:v>
                </c:pt>
                <c:pt idx="12717">
                  <c:v>0.47443448363662116</c:v>
                </c:pt>
                <c:pt idx="12718">
                  <c:v>0.35502982093992358</c:v>
                </c:pt>
                <c:pt idx="12719">
                  <c:v>0.43262921309450253</c:v>
                </c:pt>
                <c:pt idx="12720">
                  <c:v>0.34270452016899544</c:v>
                </c:pt>
                <c:pt idx="12721">
                  <c:v>0.409890364555209</c:v>
                </c:pt>
                <c:pt idx="12722">
                  <c:v>0.36328761476900973</c:v>
                </c:pt>
                <c:pt idx="12723">
                  <c:v>0.44758478662459888</c:v>
                </c:pt>
                <c:pt idx="12724">
                  <c:v>0.49795750138298894</c:v>
                </c:pt>
                <c:pt idx="12725">
                  <c:v>0.45164520439649775</c:v>
                </c:pt>
                <c:pt idx="12726">
                  <c:v>0.48203971241134114</c:v>
                </c:pt>
                <c:pt idx="12727">
                  <c:v>0.37161273121134597</c:v>
                </c:pt>
                <c:pt idx="12728">
                  <c:v>0.46576346489342041</c:v>
                </c:pt>
                <c:pt idx="12729">
                  <c:v>0.39609920224518291</c:v>
                </c:pt>
                <c:pt idx="12730">
                  <c:v>0.42012198795712102</c:v>
                </c:pt>
                <c:pt idx="12731">
                  <c:v>0.46006201103116212</c:v>
                </c:pt>
                <c:pt idx="12732">
                  <c:v>0.41291473839434201</c:v>
                </c:pt>
                <c:pt idx="12733">
                  <c:v>0.35124990236527631</c:v>
                </c:pt>
                <c:pt idx="12734">
                  <c:v>0.4656380150318829</c:v>
                </c:pt>
                <c:pt idx="12735">
                  <c:v>0.39532874120174877</c:v>
                </c:pt>
                <c:pt idx="12736">
                  <c:v>0.37715526293865204</c:v>
                </c:pt>
                <c:pt idx="12737">
                  <c:v>0.44261091467441088</c:v>
                </c:pt>
                <c:pt idx="12738">
                  <c:v>0.4539092523733872</c:v>
                </c:pt>
                <c:pt idx="12739">
                  <c:v>0.3762996886706188</c:v>
                </c:pt>
                <c:pt idx="12740">
                  <c:v>0.39101711160396724</c:v>
                </c:pt>
                <c:pt idx="12741">
                  <c:v>0.44374439090003975</c:v>
                </c:pt>
                <c:pt idx="12742">
                  <c:v>0.38735225665753387</c:v>
                </c:pt>
                <c:pt idx="12743">
                  <c:v>0.57951513380470476</c:v>
                </c:pt>
                <c:pt idx="12744">
                  <c:v>0.41429496544813976</c:v>
                </c:pt>
                <c:pt idx="12745">
                  <c:v>0.35170744515022961</c:v>
                </c:pt>
                <c:pt idx="12746">
                  <c:v>0.36010601058934238</c:v>
                </c:pt>
                <c:pt idx="12747">
                  <c:v>0.38930635616582016</c:v>
                </c:pt>
                <c:pt idx="12748">
                  <c:v>0.4799028555262333</c:v>
                </c:pt>
                <c:pt idx="12749">
                  <c:v>0.46217911622150293</c:v>
                </c:pt>
                <c:pt idx="12750">
                  <c:v>0.44744169506497838</c:v>
                </c:pt>
                <c:pt idx="12751">
                  <c:v>0.37431112083859391</c:v>
                </c:pt>
                <c:pt idx="12752">
                  <c:v>0.45505549011606133</c:v>
                </c:pt>
                <c:pt idx="12753">
                  <c:v>0.28770173360947282</c:v>
                </c:pt>
                <c:pt idx="12754">
                  <c:v>0.48100689053365292</c:v>
                </c:pt>
                <c:pt idx="12755">
                  <c:v>0.42941224769475039</c:v>
                </c:pt>
                <c:pt idx="12756">
                  <c:v>0.45707660656101978</c:v>
                </c:pt>
                <c:pt idx="12757">
                  <c:v>0.43207719846912984</c:v>
                </c:pt>
                <c:pt idx="12758">
                  <c:v>0.46375937324990141</c:v>
                </c:pt>
                <c:pt idx="12759">
                  <c:v>0.59560557427819394</c:v>
                </c:pt>
                <c:pt idx="12760">
                  <c:v>0.3972626618562527</c:v>
                </c:pt>
                <c:pt idx="12761">
                  <c:v>0.47884025835308308</c:v>
                </c:pt>
                <c:pt idx="12762">
                  <c:v>0.4854535419344389</c:v>
                </c:pt>
                <c:pt idx="12763">
                  <c:v>0.39620771580309438</c:v>
                </c:pt>
                <c:pt idx="12764">
                  <c:v>0.42894560698431089</c:v>
                </c:pt>
                <c:pt idx="12765">
                  <c:v>0.41866943696283498</c:v>
                </c:pt>
                <c:pt idx="12766">
                  <c:v>0.40121428072784876</c:v>
                </c:pt>
                <c:pt idx="12767">
                  <c:v>0.37381002513701922</c:v>
                </c:pt>
                <c:pt idx="12768">
                  <c:v>0.40717070646585174</c:v>
                </c:pt>
                <c:pt idx="12769">
                  <c:v>0.33739830653194536</c:v>
                </c:pt>
                <c:pt idx="12770">
                  <c:v>0.46719652168328435</c:v>
                </c:pt>
                <c:pt idx="12771">
                  <c:v>0.42555113981096382</c:v>
                </c:pt>
                <c:pt idx="12772">
                  <c:v>0.38721289263102032</c:v>
                </c:pt>
                <c:pt idx="12773">
                  <c:v>0.41871478148899288</c:v>
                </c:pt>
                <c:pt idx="12774">
                  <c:v>0.35264926231513627</c:v>
                </c:pt>
                <c:pt idx="12775">
                  <c:v>0.48815266232114674</c:v>
                </c:pt>
                <c:pt idx="12776">
                  <c:v>0.38013550239866833</c:v>
                </c:pt>
                <c:pt idx="12777">
                  <c:v>0.35833194016859149</c:v>
                </c:pt>
                <c:pt idx="12778">
                  <c:v>0.4816504798877565</c:v>
                </c:pt>
                <c:pt idx="12779">
                  <c:v>0.43666677569789258</c:v>
                </c:pt>
                <c:pt idx="12780">
                  <c:v>0.46949981590782314</c:v>
                </c:pt>
                <c:pt idx="12781">
                  <c:v>0.40641233477203631</c:v>
                </c:pt>
                <c:pt idx="12782">
                  <c:v>0.47416652423787548</c:v>
                </c:pt>
                <c:pt idx="12783">
                  <c:v>0.40771792973810045</c:v>
                </c:pt>
                <c:pt idx="12784">
                  <c:v>0.39726999208182334</c:v>
                </c:pt>
                <c:pt idx="12785">
                  <c:v>0.42885750305853637</c:v>
                </c:pt>
                <c:pt idx="12786">
                  <c:v>0.47117792088437088</c:v>
                </c:pt>
                <c:pt idx="12787">
                  <c:v>0.32683731032932745</c:v>
                </c:pt>
                <c:pt idx="12788">
                  <c:v>0.41737923377346398</c:v>
                </c:pt>
                <c:pt idx="12789">
                  <c:v>0.35149686671438196</c:v>
                </c:pt>
                <c:pt idx="12790">
                  <c:v>0.39924323606369994</c:v>
                </c:pt>
                <c:pt idx="12791">
                  <c:v>0.40350124729915432</c:v>
                </c:pt>
                <c:pt idx="12792">
                  <c:v>0.40116448614030531</c:v>
                </c:pt>
                <c:pt idx="12793">
                  <c:v>0.39906149052238832</c:v>
                </c:pt>
                <c:pt idx="12794">
                  <c:v>0.42651033754447204</c:v>
                </c:pt>
                <c:pt idx="12795">
                  <c:v>0.43045798755479192</c:v>
                </c:pt>
                <c:pt idx="12796">
                  <c:v>0.32802579304290469</c:v>
                </c:pt>
                <c:pt idx="12797">
                  <c:v>0.49479478223286877</c:v>
                </c:pt>
                <c:pt idx="12798">
                  <c:v>0.32445517835263976</c:v>
                </c:pt>
                <c:pt idx="12799">
                  <c:v>0.42112048998643198</c:v>
                </c:pt>
                <c:pt idx="12800">
                  <c:v>0.37332393763783828</c:v>
                </c:pt>
                <c:pt idx="12801">
                  <c:v>0.45370271737955054</c:v>
                </c:pt>
                <c:pt idx="12802">
                  <c:v>0.48706532624805798</c:v>
                </c:pt>
                <c:pt idx="12803">
                  <c:v>0.36101175112581363</c:v>
                </c:pt>
                <c:pt idx="12804">
                  <c:v>0.48822657297415539</c:v>
                </c:pt>
                <c:pt idx="12805">
                  <c:v>0.4389687083245758</c:v>
                </c:pt>
                <c:pt idx="12806">
                  <c:v>0.37886687952471609</c:v>
                </c:pt>
                <c:pt idx="12807">
                  <c:v>0.45273323288660106</c:v>
                </c:pt>
                <c:pt idx="12808">
                  <c:v>0.38793112875482788</c:v>
                </c:pt>
                <c:pt idx="12809">
                  <c:v>0.40678659822668051</c:v>
                </c:pt>
                <c:pt idx="12810">
                  <c:v>0.49632057162112958</c:v>
                </c:pt>
                <c:pt idx="12811">
                  <c:v>0.43947606334577727</c:v>
                </c:pt>
                <c:pt idx="12812">
                  <c:v>0.48115292250535896</c:v>
                </c:pt>
                <c:pt idx="12813">
                  <c:v>0.43550722049641577</c:v>
                </c:pt>
                <c:pt idx="12814">
                  <c:v>0.34994740462430751</c:v>
                </c:pt>
                <c:pt idx="12815">
                  <c:v>0.34763333640725425</c:v>
                </c:pt>
                <c:pt idx="12816">
                  <c:v>0.38311906942927476</c:v>
                </c:pt>
                <c:pt idx="12817">
                  <c:v>0.46132957674164904</c:v>
                </c:pt>
                <c:pt idx="12818">
                  <c:v>0.34930039064775165</c:v>
                </c:pt>
                <c:pt idx="12819">
                  <c:v>0.46009684957974856</c:v>
                </c:pt>
                <c:pt idx="12820">
                  <c:v>0.39016130592814396</c:v>
                </c:pt>
                <c:pt idx="12821">
                  <c:v>0.42170383993815497</c:v>
                </c:pt>
                <c:pt idx="12822">
                  <c:v>0.41671184591110877</c:v>
                </c:pt>
                <c:pt idx="12823">
                  <c:v>0.44884494498436883</c:v>
                </c:pt>
                <c:pt idx="12824">
                  <c:v>0.42834894870966139</c:v>
                </c:pt>
                <c:pt idx="12825">
                  <c:v>0.39129308524558781</c:v>
                </c:pt>
                <c:pt idx="12826">
                  <c:v>0.35668702966955823</c:v>
                </c:pt>
                <c:pt idx="12827">
                  <c:v>0.47450947088489492</c:v>
                </c:pt>
                <c:pt idx="12828">
                  <c:v>0.49418839958165495</c:v>
                </c:pt>
                <c:pt idx="12829">
                  <c:v>0.34524754722990797</c:v>
                </c:pt>
                <c:pt idx="12830">
                  <c:v>0.33789441776451812</c:v>
                </c:pt>
                <c:pt idx="12831">
                  <c:v>0.38316016109910722</c:v>
                </c:pt>
                <c:pt idx="12832">
                  <c:v>0.44328769946347735</c:v>
                </c:pt>
                <c:pt idx="12833">
                  <c:v>0.37273788964949683</c:v>
                </c:pt>
                <c:pt idx="12834">
                  <c:v>0.52662050436212515</c:v>
                </c:pt>
                <c:pt idx="12835">
                  <c:v>0.45481048296652232</c:v>
                </c:pt>
                <c:pt idx="12836">
                  <c:v>0.44905615646600366</c:v>
                </c:pt>
                <c:pt idx="12837">
                  <c:v>0.41456394768907068</c:v>
                </c:pt>
                <c:pt idx="12838">
                  <c:v>0.4584300640306439</c:v>
                </c:pt>
                <c:pt idx="12839">
                  <c:v>0.38181198922904835</c:v>
                </c:pt>
                <c:pt idx="12840">
                  <c:v>0.41196790906438352</c:v>
                </c:pt>
                <c:pt idx="12841">
                  <c:v>0.52909399001082824</c:v>
                </c:pt>
                <c:pt idx="12842">
                  <c:v>0.32940035037972593</c:v>
                </c:pt>
                <c:pt idx="12843">
                  <c:v>0.47456844020097039</c:v>
                </c:pt>
                <c:pt idx="12844">
                  <c:v>0.37786140090250386</c:v>
                </c:pt>
                <c:pt idx="12845">
                  <c:v>0.42398878361460468</c:v>
                </c:pt>
                <c:pt idx="12846">
                  <c:v>0.40534965640677906</c:v>
                </c:pt>
                <c:pt idx="12847">
                  <c:v>0.40025756172679111</c:v>
                </c:pt>
                <c:pt idx="12848">
                  <c:v>0.39888539523873812</c:v>
                </c:pt>
                <c:pt idx="12849">
                  <c:v>0.43003228091687967</c:v>
                </c:pt>
                <c:pt idx="12850">
                  <c:v>0.38281137644370788</c:v>
                </c:pt>
                <c:pt idx="12851">
                  <c:v>0.41129893679631713</c:v>
                </c:pt>
                <c:pt idx="12852">
                  <c:v>0.44000264139098189</c:v>
                </c:pt>
                <c:pt idx="12853">
                  <c:v>0.43091591876243585</c:v>
                </c:pt>
                <c:pt idx="12854">
                  <c:v>0.42150530823131915</c:v>
                </c:pt>
                <c:pt idx="12855">
                  <c:v>0.38110783888027588</c:v>
                </c:pt>
                <c:pt idx="12856">
                  <c:v>0.31792481285090379</c:v>
                </c:pt>
                <c:pt idx="12857">
                  <c:v>0.42270029514649288</c:v>
                </c:pt>
                <c:pt idx="12858">
                  <c:v>0.49538146045300008</c:v>
                </c:pt>
                <c:pt idx="12859">
                  <c:v>0.49979720023560131</c:v>
                </c:pt>
                <c:pt idx="12860">
                  <c:v>0.44259647295916082</c:v>
                </c:pt>
                <c:pt idx="12861">
                  <c:v>0.38850381941121981</c:v>
                </c:pt>
                <c:pt idx="12862">
                  <c:v>0.370674492973735</c:v>
                </c:pt>
                <c:pt idx="12863">
                  <c:v>0.38164574443606303</c:v>
                </c:pt>
                <c:pt idx="12864">
                  <c:v>0.38303035153142667</c:v>
                </c:pt>
                <c:pt idx="12865">
                  <c:v>0.43108827237951369</c:v>
                </c:pt>
                <c:pt idx="12866">
                  <c:v>0.39146091249777998</c:v>
                </c:pt>
                <c:pt idx="12867">
                  <c:v>0.39331176219209429</c:v>
                </c:pt>
                <c:pt idx="12868">
                  <c:v>0.52018429725359305</c:v>
                </c:pt>
                <c:pt idx="12869">
                  <c:v>0.49148613790083912</c:v>
                </c:pt>
                <c:pt idx="12870">
                  <c:v>0.36345862168701065</c:v>
                </c:pt>
                <c:pt idx="12871">
                  <c:v>0.39166897590536126</c:v>
                </c:pt>
                <c:pt idx="12872">
                  <c:v>0.43619907545596442</c:v>
                </c:pt>
                <c:pt idx="12873">
                  <c:v>0.37938559608173761</c:v>
                </c:pt>
                <c:pt idx="12874">
                  <c:v>0.44512742372715791</c:v>
                </c:pt>
                <c:pt idx="12875">
                  <c:v>0.40752917086716411</c:v>
                </c:pt>
                <c:pt idx="12876">
                  <c:v>0.37374933301838903</c:v>
                </c:pt>
                <c:pt idx="12877">
                  <c:v>0.37320637493968006</c:v>
                </c:pt>
                <c:pt idx="12878">
                  <c:v>0.36436708941518881</c:v>
                </c:pt>
                <c:pt idx="12879">
                  <c:v>0.48283251628897828</c:v>
                </c:pt>
                <c:pt idx="12880">
                  <c:v>0.52697280673392066</c:v>
                </c:pt>
                <c:pt idx="12881">
                  <c:v>0.48172640974084746</c:v>
                </c:pt>
                <c:pt idx="12882">
                  <c:v>0.37000387019115138</c:v>
                </c:pt>
                <c:pt idx="12883">
                  <c:v>0.48928283329407307</c:v>
                </c:pt>
                <c:pt idx="12884">
                  <c:v>0.5140045849761995</c:v>
                </c:pt>
                <c:pt idx="12885">
                  <c:v>0.48308558147095898</c:v>
                </c:pt>
                <c:pt idx="12886">
                  <c:v>0.37532924307717092</c:v>
                </c:pt>
                <c:pt idx="12887">
                  <c:v>0.419573367365912</c:v>
                </c:pt>
                <c:pt idx="12888">
                  <c:v>0.42729013897377016</c:v>
                </c:pt>
                <c:pt idx="12889">
                  <c:v>0.4441481642140393</c:v>
                </c:pt>
                <c:pt idx="12890">
                  <c:v>0.41676190530502438</c:v>
                </c:pt>
                <c:pt idx="12891">
                  <c:v>0.32475849568844289</c:v>
                </c:pt>
                <c:pt idx="12892">
                  <c:v>0.36553837062822231</c:v>
                </c:pt>
                <c:pt idx="12893">
                  <c:v>0.39061270936116194</c:v>
                </c:pt>
                <c:pt idx="12894">
                  <c:v>0.39571693891925647</c:v>
                </c:pt>
                <c:pt idx="12895">
                  <c:v>0.51038806850513097</c:v>
                </c:pt>
                <c:pt idx="12896">
                  <c:v>0.40984640704917957</c:v>
                </c:pt>
                <c:pt idx="12897">
                  <c:v>0.29380800014078068</c:v>
                </c:pt>
                <c:pt idx="12898">
                  <c:v>0.38120008751058682</c:v>
                </c:pt>
                <c:pt idx="12899">
                  <c:v>0.32877348880757673</c:v>
                </c:pt>
                <c:pt idx="12900">
                  <c:v>0.43217860941291891</c:v>
                </c:pt>
                <c:pt idx="12901">
                  <c:v>0.36665098077846842</c:v>
                </c:pt>
                <c:pt idx="12902">
                  <c:v>0.40812747464005283</c:v>
                </c:pt>
                <c:pt idx="12903">
                  <c:v>0.39067635820345697</c:v>
                </c:pt>
                <c:pt idx="12904">
                  <c:v>0.46400905176362384</c:v>
                </c:pt>
                <c:pt idx="12905">
                  <c:v>0.41217469857629185</c:v>
                </c:pt>
                <c:pt idx="12906">
                  <c:v>0.40645429930649757</c:v>
                </c:pt>
                <c:pt idx="12907">
                  <c:v>0.44485789729535391</c:v>
                </c:pt>
                <c:pt idx="12908">
                  <c:v>0.4323189309854486</c:v>
                </c:pt>
                <c:pt idx="12909">
                  <c:v>0.35778424871371567</c:v>
                </c:pt>
                <c:pt idx="12910">
                  <c:v>0.41767386936431944</c:v>
                </c:pt>
                <c:pt idx="12911">
                  <c:v>0.5060233626916365</c:v>
                </c:pt>
                <c:pt idx="12912">
                  <c:v>0.39981352763670674</c:v>
                </c:pt>
                <c:pt idx="12913">
                  <c:v>0.41038289528067551</c:v>
                </c:pt>
                <c:pt idx="12914">
                  <c:v>0.40062201186496887</c:v>
                </c:pt>
                <c:pt idx="12915">
                  <c:v>0.44441110264958933</c:v>
                </c:pt>
                <c:pt idx="12916">
                  <c:v>0.38093190723413911</c:v>
                </c:pt>
                <c:pt idx="12917">
                  <c:v>0.42394179851473884</c:v>
                </c:pt>
                <c:pt idx="12918">
                  <c:v>0.45258533921832034</c:v>
                </c:pt>
                <c:pt idx="12919">
                  <c:v>0.45525888874943482</c:v>
                </c:pt>
                <c:pt idx="12920">
                  <c:v>0.48730840979885376</c:v>
                </c:pt>
                <c:pt idx="12921">
                  <c:v>0.39281319112613111</c:v>
                </c:pt>
                <c:pt idx="12922">
                  <c:v>0.49504401295454403</c:v>
                </c:pt>
                <c:pt idx="12923">
                  <c:v>0.43380284415724896</c:v>
                </c:pt>
                <c:pt idx="12924">
                  <c:v>0.39012488545412194</c:v>
                </c:pt>
                <c:pt idx="12925">
                  <c:v>0.41413446538785526</c:v>
                </c:pt>
                <c:pt idx="12926">
                  <c:v>0.44612424217197177</c:v>
                </c:pt>
                <c:pt idx="12927">
                  <c:v>0.39265108127235565</c:v>
                </c:pt>
                <c:pt idx="12928">
                  <c:v>0.37776856350553445</c:v>
                </c:pt>
                <c:pt idx="12929">
                  <c:v>0.35987174203692435</c:v>
                </c:pt>
                <c:pt idx="12930">
                  <c:v>0.39295329647895488</c:v>
                </c:pt>
                <c:pt idx="12931">
                  <c:v>0.4665536513186328</c:v>
                </c:pt>
                <c:pt idx="12932">
                  <c:v>0.42857356844423622</c:v>
                </c:pt>
                <c:pt idx="12933">
                  <c:v>0.42283688009708043</c:v>
                </c:pt>
                <c:pt idx="12934">
                  <c:v>0.46651266624384957</c:v>
                </c:pt>
                <c:pt idx="12935">
                  <c:v>0.46822711697140401</c:v>
                </c:pt>
                <c:pt idx="12936">
                  <c:v>0.42769287913461357</c:v>
                </c:pt>
                <c:pt idx="12937">
                  <c:v>0.45200897407155932</c:v>
                </c:pt>
                <c:pt idx="12938">
                  <c:v>0.46648720301481233</c:v>
                </c:pt>
                <c:pt idx="12939">
                  <c:v>0.47199568738309688</c:v>
                </c:pt>
                <c:pt idx="12940">
                  <c:v>0.43924388625048205</c:v>
                </c:pt>
                <c:pt idx="12941">
                  <c:v>0.41831493631226552</c:v>
                </c:pt>
                <c:pt idx="12942">
                  <c:v>0.43400599275357982</c:v>
                </c:pt>
                <c:pt idx="12943">
                  <c:v>0.41573863395373351</c:v>
                </c:pt>
                <c:pt idx="12944">
                  <c:v>0.43454534408725781</c:v>
                </c:pt>
                <c:pt idx="12945">
                  <c:v>0.45403132871245161</c:v>
                </c:pt>
                <c:pt idx="12946">
                  <c:v>0.41039788019124962</c:v>
                </c:pt>
                <c:pt idx="12947">
                  <c:v>0.40864027830221233</c:v>
                </c:pt>
                <c:pt idx="12948">
                  <c:v>0.36586717710047439</c:v>
                </c:pt>
                <c:pt idx="12949">
                  <c:v>0.45127534318071383</c:v>
                </c:pt>
                <c:pt idx="12950">
                  <c:v>0.41451547149958717</c:v>
                </c:pt>
                <c:pt idx="12951">
                  <c:v>0.4990850562455485</c:v>
                </c:pt>
                <c:pt idx="12952">
                  <c:v>0.42445879946264292</c:v>
                </c:pt>
                <c:pt idx="12953">
                  <c:v>0.4263269140026521</c:v>
                </c:pt>
                <c:pt idx="12954">
                  <c:v>0.36627310167028282</c:v>
                </c:pt>
                <c:pt idx="12955">
                  <c:v>0.39143847516226726</c:v>
                </c:pt>
                <c:pt idx="12956">
                  <c:v>0.48425331033880198</c:v>
                </c:pt>
                <c:pt idx="12957">
                  <c:v>0.46101748935262093</c:v>
                </c:pt>
                <c:pt idx="12958">
                  <c:v>0.46775068127043984</c:v>
                </c:pt>
                <c:pt idx="12959">
                  <c:v>0.42556586247476441</c:v>
                </c:pt>
                <c:pt idx="12960">
                  <c:v>0.46745926303322188</c:v>
                </c:pt>
                <c:pt idx="12961">
                  <c:v>0.3709152566322283</c:v>
                </c:pt>
                <c:pt idx="12962">
                  <c:v>0.39385173957166925</c:v>
                </c:pt>
                <c:pt idx="12963">
                  <c:v>0.40208448111352507</c:v>
                </c:pt>
                <c:pt idx="12964">
                  <c:v>0.43197324811097881</c:v>
                </c:pt>
                <c:pt idx="12965">
                  <c:v>0.36677959582033182</c:v>
                </c:pt>
                <c:pt idx="12966">
                  <c:v>0.41685280798041235</c:v>
                </c:pt>
                <c:pt idx="12967">
                  <c:v>0.47382812740929253</c:v>
                </c:pt>
                <c:pt idx="12968">
                  <c:v>0.43740023703439435</c:v>
                </c:pt>
                <c:pt idx="12969">
                  <c:v>0.38999323598719432</c:v>
                </c:pt>
                <c:pt idx="12970">
                  <c:v>0.43179704442925509</c:v>
                </c:pt>
                <c:pt idx="12971">
                  <c:v>0.36873454256700627</c:v>
                </c:pt>
                <c:pt idx="12972">
                  <c:v>0.44406989682667947</c:v>
                </c:pt>
                <c:pt idx="12973">
                  <c:v>0.47078453454753455</c:v>
                </c:pt>
                <c:pt idx="12974">
                  <c:v>0.4102918331590823</c:v>
                </c:pt>
                <c:pt idx="12975">
                  <c:v>0.39138525174133881</c:v>
                </c:pt>
                <c:pt idx="12976">
                  <c:v>0.46273989014484357</c:v>
                </c:pt>
                <c:pt idx="12977">
                  <c:v>0.35228834448880131</c:v>
                </c:pt>
                <c:pt idx="12978">
                  <c:v>0.44298277572356215</c:v>
                </c:pt>
                <c:pt idx="12979">
                  <c:v>0.42639383119681495</c:v>
                </c:pt>
                <c:pt idx="12980">
                  <c:v>0.37850698532862026</c:v>
                </c:pt>
                <c:pt idx="12981">
                  <c:v>0.48230122220227351</c:v>
                </c:pt>
                <c:pt idx="12982">
                  <c:v>0.42538037074876162</c:v>
                </c:pt>
                <c:pt idx="12983">
                  <c:v>0.42673777104146932</c:v>
                </c:pt>
                <c:pt idx="12984">
                  <c:v>0.38505043160863744</c:v>
                </c:pt>
                <c:pt idx="12985">
                  <c:v>0.46831199636614557</c:v>
                </c:pt>
                <c:pt idx="12986">
                  <c:v>0.35825780914455391</c:v>
                </c:pt>
                <c:pt idx="12987">
                  <c:v>0.40390961179723234</c:v>
                </c:pt>
                <c:pt idx="12988">
                  <c:v>0.39625380260741438</c:v>
                </c:pt>
                <c:pt idx="12989">
                  <c:v>0.40511299460549088</c:v>
                </c:pt>
                <c:pt idx="12990">
                  <c:v>0.43403667803499452</c:v>
                </c:pt>
                <c:pt idx="12991">
                  <c:v>0.41925116172368748</c:v>
                </c:pt>
                <c:pt idx="12992">
                  <c:v>0.44721753746077525</c:v>
                </c:pt>
                <c:pt idx="12993">
                  <c:v>0.42582931322396289</c:v>
                </c:pt>
                <c:pt idx="12994">
                  <c:v>0.43326632632220974</c:v>
                </c:pt>
                <c:pt idx="12995">
                  <c:v>0.47816927218645788</c:v>
                </c:pt>
                <c:pt idx="12996">
                  <c:v>0.43877197794982886</c:v>
                </c:pt>
                <c:pt idx="12997">
                  <c:v>0.48183609496580515</c:v>
                </c:pt>
                <c:pt idx="12998">
                  <c:v>0.38969288540490193</c:v>
                </c:pt>
                <c:pt idx="12999">
                  <c:v>0.33732574891101896</c:v>
                </c:pt>
                <c:pt idx="13000">
                  <c:v>0.41198984757749924</c:v>
                </c:pt>
                <c:pt idx="13001">
                  <c:v>0.39047501452898181</c:v>
                </c:pt>
                <c:pt idx="13002">
                  <c:v>0.48705560938252768</c:v>
                </c:pt>
                <c:pt idx="13003">
                  <c:v>0.39200707294749965</c:v>
                </c:pt>
                <c:pt idx="13004">
                  <c:v>0.40423288303103466</c:v>
                </c:pt>
                <c:pt idx="13005">
                  <c:v>0.39992242727006133</c:v>
                </c:pt>
                <c:pt idx="13006">
                  <c:v>0.43393718105031448</c:v>
                </c:pt>
                <c:pt idx="13007">
                  <c:v>0.39057149943885638</c:v>
                </c:pt>
                <c:pt idx="13008">
                  <c:v>0.41433326809492188</c:v>
                </c:pt>
                <c:pt idx="13009">
                  <c:v>0.4507169668583928</c:v>
                </c:pt>
                <c:pt idx="13010">
                  <c:v>0.44028197943206032</c:v>
                </c:pt>
                <c:pt idx="13011">
                  <c:v>0.3850352836572225</c:v>
                </c:pt>
                <c:pt idx="13012">
                  <c:v>0.40248199830201303</c:v>
                </c:pt>
                <c:pt idx="13013">
                  <c:v>0.47738760776321365</c:v>
                </c:pt>
                <c:pt idx="13014">
                  <c:v>0.43194559806049082</c:v>
                </c:pt>
                <c:pt idx="13015">
                  <c:v>0.51255109523057762</c:v>
                </c:pt>
                <c:pt idx="13016">
                  <c:v>0.42060854196272407</c:v>
                </c:pt>
                <c:pt idx="13017">
                  <c:v>0.40075616815414888</c:v>
                </c:pt>
                <c:pt idx="13018">
                  <c:v>0.55225917581146255</c:v>
                </c:pt>
                <c:pt idx="13019">
                  <c:v>0.43306356551340797</c:v>
                </c:pt>
                <c:pt idx="13020">
                  <c:v>0.39565667781317476</c:v>
                </c:pt>
                <c:pt idx="13021">
                  <c:v>0.45678352087572865</c:v>
                </c:pt>
                <c:pt idx="13022">
                  <c:v>0.38565599928592253</c:v>
                </c:pt>
                <c:pt idx="13023">
                  <c:v>0.46561154921729042</c:v>
                </c:pt>
                <c:pt idx="13024">
                  <c:v>0.37279289728317588</c:v>
                </c:pt>
                <c:pt idx="13025">
                  <c:v>0.5211485513324946</c:v>
                </c:pt>
                <c:pt idx="13026">
                  <c:v>0.38092521618719632</c:v>
                </c:pt>
                <c:pt idx="13027">
                  <c:v>0.41959799828608368</c:v>
                </c:pt>
                <c:pt idx="13028">
                  <c:v>0.44025012578106243</c:v>
                </c:pt>
                <c:pt idx="13029">
                  <c:v>0.44409524300852754</c:v>
                </c:pt>
                <c:pt idx="13030">
                  <c:v>0.38264402152611143</c:v>
                </c:pt>
                <c:pt idx="13031">
                  <c:v>0.4136279870663338</c:v>
                </c:pt>
                <c:pt idx="13032">
                  <c:v>0.33974423114137381</c:v>
                </c:pt>
                <c:pt idx="13033">
                  <c:v>0.4232131069932113</c:v>
                </c:pt>
                <c:pt idx="13034">
                  <c:v>0.41658746821122455</c:v>
                </c:pt>
                <c:pt idx="13035">
                  <c:v>0.37144270531249957</c:v>
                </c:pt>
                <c:pt idx="13036">
                  <c:v>0.33409157377755944</c:v>
                </c:pt>
                <c:pt idx="13037">
                  <c:v>0.40749958635749617</c:v>
                </c:pt>
                <c:pt idx="13038">
                  <c:v>0.45206899704364689</c:v>
                </c:pt>
                <c:pt idx="13039">
                  <c:v>0.41830212515438175</c:v>
                </c:pt>
                <c:pt idx="13040">
                  <c:v>0.44540473794858132</c:v>
                </c:pt>
                <c:pt idx="13041">
                  <c:v>0.39014091364688558</c:v>
                </c:pt>
                <c:pt idx="13042">
                  <c:v>0.35585882681725878</c:v>
                </c:pt>
                <c:pt idx="13043">
                  <c:v>0.38778473184711343</c:v>
                </c:pt>
                <c:pt idx="13044">
                  <c:v>0.42790037018991928</c:v>
                </c:pt>
                <c:pt idx="13045">
                  <c:v>0.39761493593713915</c:v>
                </c:pt>
                <c:pt idx="13046">
                  <c:v>0.3661352358852088</c:v>
                </c:pt>
                <c:pt idx="13047">
                  <c:v>0.36488135711533282</c:v>
                </c:pt>
                <c:pt idx="13048">
                  <c:v>0.33844329794820666</c:v>
                </c:pt>
                <c:pt idx="13049">
                  <c:v>0.42791781090480757</c:v>
                </c:pt>
                <c:pt idx="13050">
                  <c:v>0.45468586863520932</c:v>
                </c:pt>
                <c:pt idx="13051">
                  <c:v>0.51387511963299182</c:v>
                </c:pt>
                <c:pt idx="13052">
                  <c:v>0.36795504130397982</c:v>
                </c:pt>
                <c:pt idx="13053">
                  <c:v>0.49726716154197648</c:v>
                </c:pt>
                <c:pt idx="13054">
                  <c:v>0.37961046148237726</c:v>
                </c:pt>
                <c:pt idx="13055">
                  <c:v>0.44644865875614376</c:v>
                </c:pt>
                <c:pt idx="13056">
                  <c:v>0.50481178830590256</c:v>
                </c:pt>
                <c:pt idx="13057">
                  <c:v>0.37379628065745141</c:v>
                </c:pt>
                <c:pt idx="13058">
                  <c:v>0.52020994650209962</c:v>
                </c:pt>
                <c:pt idx="13059">
                  <c:v>0.33944919771322096</c:v>
                </c:pt>
                <c:pt idx="13060">
                  <c:v>0.48859482660750847</c:v>
                </c:pt>
                <c:pt idx="13061">
                  <c:v>0.34944857394772444</c:v>
                </c:pt>
                <c:pt idx="13062">
                  <c:v>0.36767900450572044</c:v>
                </c:pt>
                <c:pt idx="13063">
                  <c:v>0.39649479529681358</c:v>
                </c:pt>
                <c:pt idx="13064">
                  <c:v>0.42108166908027139</c:v>
                </c:pt>
                <c:pt idx="13065">
                  <c:v>0.39663675920105146</c:v>
                </c:pt>
                <c:pt idx="13066">
                  <c:v>0.379671376137172</c:v>
                </c:pt>
                <c:pt idx="13067">
                  <c:v>0.30728045787617081</c:v>
                </c:pt>
                <c:pt idx="13068">
                  <c:v>0.40396088680839581</c:v>
                </c:pt>
                <c:pt idx="13069">
                  <c:v>0.41686999727686735</c:v>
                </c:pt>
                <c:pt idx="13070">
                  <c:v>0.4023852814895269</c:v>
                </c:pt>
                <c:pt idx="13071">
                  <c:v>0.3156567398612895</c:v>
                </c:pt>
                <c:pt idx="13072">
                  <c:v>0.40981372946433031</c:v>
                </c:pt>
                <c:pt idx="13073">
                  <c:v>0.52261525097662909</c:v>
                </c:pt>
                <c:pt idx="13074">
                  <c:v>0.36824485287498132</c:v>
                </c:pt>
                <c:pt idx="13075">
                  <c:v>0.44660280055740431</c:v>
                </c:pt>
                <c:pt idx="13076">
                  <c:v>0.46294888208697582</c:v>
                </c:pt>
                <c:pt idx="13077">
                  <c:v>0.40117543761804042</c:v>
                </c:pt>
                <c:pt idx="13078">
                  <c:v>0.4931073441719413</c:v>
                </c:pt>
                <c:pt idx="13079">
                  <c:v>0.37279571300867137</c:v>
                </c:pt>
                <c:pt idx="13080">
                  <c:v>0.36653708486322234</c:v>
                </c:pt>
                <c:pt idx="13081">
                  <c:v>0.4509107835592443</c:v>
                </c:pt>
                <c:pt idx="13082">
                  <c:v>0.45096339565304494</c:v>
                </c:pt>
                <c:pt idx="13083">
                  <c:v>0.40841719370082447</c:v>
                </c:pt>
                <c:pt idx="13084">
                  <c:v>0.48391942323245035</c:v>
                </c:pt>
                <c:pt idx="13085">
                  <c:v>0.36467250594170886</c:v>
                </c:pt>
                <c:pt idx="13086">
                  <c:v>0.43938393041386986</c:v>
                </c:pt>
                <c:pt idx="13087">
                  <c:v>0.36947555419223382</c:v>
                </c:pt>
                <c:pt idx="13088">
                  <c:v>0.41738671520903142</c:v>
                </c:pt>
                <c:pt idx="13089">
                  <c:v>0.47215911125654531</c:v>
                </c:pt>
                <c:pt idx="13090">
                  <c:v>0.40479032639942947</c:v>
                </c:pt>
                <c:pt idx="13091">
                  <c:v>0.36387082321709979</c:v>
                </c:pt>
                <c:pt idx="13092">
                  <c:v>0.39996385471845747</c:v>
                </c:pt>
                <c:pt idx="13093">
                  <c:v>0.41276933291086831</c:v>
                </c:pt>
                <c:pt idx="13094">
                  <c:v>0.35512356241762238</c:v>
                </c:pt>
                <c:pt idx="13095">
                  <c:v>0.39725365060157969</c:v>
                </c:pt>
                <c:pt idx="13096">
                  <c:v>0.30041640464063768</c:v>
                </c:pt>
                <c:pt idx="13097">
                  <c:v>0.3484120255256169</c:v>
                </c:pt>
                <c:pt idx="13098">
                  <c:v>0.37836697250670287</c:v>
                </c:pt>
                <c:pt idx="13099">
                  <c:v>0.41736837480259037</c:v>
                </c:pt>
                <c:pt idx="13100">
                  <c:v>0.34612996135668855</c:v>
                </c:pt>
                <c:pt idx="13101">
                  <c:v>0.45318482542725047</c:v>
                </c:pt>
                <c:pt idx="13102">
                  <c:v>0.35525467191235016</c:v>
                </c:pt>
                <c:pt idx="13103">
                  <c:v>0.46243497579583842</c:v>
                </c:pt>
                <c:pt idx="13104">
                  <c:v>0.37323832643631516</c:v>
                </c:pt>
                <c:pt idx="13105">
                  <c:v>0.4455236561295764</c:v>
                </c:pt>
                <c:pt idx="13106">
                  <c:v>0.43030724383705554</c:v>
                </c:pt>
                <c:pt idx="13107">
                  <c:v>0.43902543110079756</c:v>
                </c:pt>
                <c:pt idx="13108">
                  <c:v>0.45216094198678652</c:v>
                </c:pt>
                <c:pt idx="13109">
                  <c:v>0.36417840225527065</c:v>
                </c:pt>
                <c:pt idx="13110">
                  <c:v>0.457204992955627</c:v>
                </c:pt>
                <c:pt idx="13111">
                  <c:v>0.41448572992926036</c:v>
                </c:pt>
                <c:pt idx="13112">
                  <c:v>0.35024839834526938</c:v>
                </c:pt>
                <c:pt idx="13113">
                  <c:v>0.40639708627412768</c:v>
                </c:pt>
                <c:pt idx="13114">
                  <c:v>0.34558389483589963</c:v>
                </c:pt>
                <c:pt idx="13115">
                  <c:v>0.35689645004996717</c:v>
                </c:pt>
                <c:pt idx="13116">
                  <c:v>0.43097110810952038</c:v>
                </c:pt>
                <c:pt idx="13117">
                  <c:v>0.41744076340528452</c:v>
                </c:pt>
                <c:pt idx="13118">
                  <c:v>0.41484201123837144</c:v>
                </c:pt>
                <c:pt idx="13119">
                  <c:v>0.38839126458990897</c:v>
                </c:pt>
                <c:pt idx="13120">
                  <c:v>0.37000099001407355</c:v>
                </c:pt>
                <c:pt idx="13121">
                  <c:v>0.45132963563151496</c:v>
                </c:pt>
                <c:pt idx="13122">
                  <c:v>0.46750048988773163</c:v>
                </c:pt>
                <c:pt idx="13123">
                  <c:v>0.41906938496025792</c:v>
                </c:pt>
                <c:pt idx="13124">
                  <c:v>0.41335697222372925</c:v>
                </c:pt>
                <c:pt idx="13125">
                  <c:v>0.41141153440615724</c:v>
                </c:pt>
                <c:pt idx="13126">
                  <c:v>0.30149694619420775</c:v>
                </c:pt>
                <c:pt idx="13127">
                  <c:v>0.37484251041347244</c:v>
                </c:pt>
                <c:pt idx="13128">
                  <c:v>0.36343916799324044</c:v>
                </c:pt>
                <c:pt idx="13129">
                  <c:v>0.38477045272444776</c:v>
                </c:pt>
                <c:pt idx="13130">
                  <c:v>0.45653649134785518</c:v>
                </c:pt>
                <c:pt idx="13131">
                  <c:v>0.39472507429918002</c:v>
                </c:pt>
                <c:pt idx="13132">
                  <c:v>0.47371340530007489</c:v>
                </c:pt>
                <c:pt idx="13133">
                  <c:v>0.46658835526051634</c:v>
                </c:pt>
                <c:pt idx="13134">
                  <c:v>0.37268506460561934</c:v>
                </c:pt>
                <c:pt idx="13135">
                  <c:v>0.43034264401011807</c:v>
                </c:pt>
                <c:pt idx="13136">
                  <c:v>0.39139188480341985</c:v>
                </c:pt>
                <c:pt idx="13137">
                  <c:v>0.51172142086064332</c:v>
                </c:pt>
                <c:pt idx="13138">
                  <c:v>0.41555297145876463</c:v>
                </c:pt>
                <c:pt idx="13139">
                  <c:v>0.37505995789570395</c:v>
                </c:pt>
                <c:pt idx="13140">
                  <c:v>0.41296961043363184</c:v>
                </c:pt>
                <c:pt idx="13141">
                  <c:v>0.41817771198667963</c:v>
                </c:pt>
                <c:pt idx="13142">
                  <c:v>0.4562083513495333</c:v>
                </c:pt>
                <c:pt idx="13143">
                  <c:v>0.37156854357462116</c:v>
                </c:pt>
                <c:pt idx="13144">
                  <c:v>0.47547690456112734</c:v>
                </c:pt>
                <c:pt idx="13145">
                  <c:v>0.34744462477083898</c:v>
                </c:pt>
                <c:pt idx="13146">
                  <c:v>0.38231640475555129</c:v>
                </c:pt>
                <c:pt idx="13147">
                  <c:v>0.3638929128641325</c:v>
                </c:pt>
                <c:pt idx="13148">
                  <c:v>0.36528235227034567</c:v>
                </c:pt>
                <c:pt idx="13149">
                  <c:v>0.43071790336886007</c:v>
                </c:pt>
                <c:pt idx="13150">
                  <c:v>0.42356362188430385</c:v>
                </c:pt>
                <c:pt idx="13151">
                  <c:v>0.39208580025747969</c:v>
                </c:pt>
                <c:pt idx="13152">
                  <c:v>0.38453308714160722</c:v>
                </c:pt>
                <c:pt idx="13153">
                  <c:v>0.45468471600212734</c:v>
                </c:pt>
                <c:pt idx="13154">
                  <c:v>0.37333663216223345</c:v>
                </c:pt>
                <c:pt idx="13155">
                  <c:v>0.40590432158972994</c:v>
                </c:pt>
                <c:pt idx="13156">
                  <c:v>0.4451911261091942</c:v>
                </c:pt>
                <c:pt idx="13157">
                  <c:v>0.35454852111451596</c:v>
                </c:pt>
                <c:pt idx="13158">
                  <c:v>0.40321520708899466</c:v>
                </c:pt>
                <c:pt idx="13159">
                  <c:v>0.37585105980479272</c:v>
                </c:pt>
                <c:pt idx="13160">
                  <c:v>0.39778647467825318</c:v>
                </c:pt>
                <c:pt idx="13161">
                  <c:v>0.38481299445930706</c:v>
                </c:pt>
                <c:pt idx="13162">
                  <c:v>0.40782375929755843</c:v>
                </c:pt>
                <c:pt idx="13163">
                  <c:v>0.39005472476891401</c:v>
                </c:pt>
                <c:pt idx="13164">
                  <c:v>0.42768029124383211</c:v>
                </c:pt>
                <c:pt idx="13165">
                  <c:v>0.38496678182215777</c:v>
                </c:pt>
                <c:pt idx="13166">
                  <c:v>0.41333654315326046</c:v>
                </c:pt>
                <c:pt idx="13167">
                  <c:v>0.39073813559786225</c:v>
                </c:pt>
                <c:pt idx="13168">
                  <c:v>0.35953417889812933</c:v>
                </c:pt>
                <c:pt idx="13169">
                  <c:v>0.43248422020241739</c:v>
                </c:pt>
                <c:pt idx="13170">
                  <c:v>0.40151881809236523</c:v>
                </c:pt>
                <c:pt idx="13171">
                  <c:v>0.33781329630924711</c:v>
                </c:pt>
                <c:pt idx="13172">
                  <c:v>0.39294130227863172</c:v>
                </c:pt>
                <c:pt idx="13173">
                  <c:v>0.39037841682122115</c:v>
                </c:pt>
                <c:pt idx="13174">
                  <c:v>0.46035529014742932</c:v>
                </c:pt>
                <c:pt idx="13175">
                  <c:v>0.39794831820019838</c:v>
                </c:pt>
                <c:pt idx="13176">
                  <c:v>0.42441546267653257</c:v>
                </c:pt>
                <c:pt idx="13177">
                  <c:v>0.42214408235795264</c:v>
                </c:pt>
                <c:pt idx="13178">
                  <c:v>0.38158144238756847</c:v>
                </c:pt>
                <c:pt idx="13179">
                  <c:v>0.4122658592752983</c:v>
                </c:pt>
                <c:pt idx="13180">
                  <c:v>0.47836138626421287</c:v>
                </c:pt>
                <c:pt idx="13181">
                  <c:v>0.42748631793346653</c:v>
                </c:pt>
                <c:pt idx="13182">
                  <c:v>0.40608228513296857</c:v>
                </c:pt>
                <c:pt idx="13183">
                  <c:v>0.37367388947795627</c:v>
                </c:pt>
                <c:pt idx="13184">
                  <c:v>0.46060458763973638</c:v>
                </c:pt>
                <c:pt idx="13185">
                  <c:v>0.43062910614431738</c:v>
                </c:pt>
                <c:pt idx="13186">
                  <c:v>0.45854596846013079</c:v>
                </c:pt>
                <c:pt idx="13187">
                  <c:v>0.42218804113754754</c:v>
                </c:pt>
                <c:pt idx="13188">
                  <c:v>0.47059232432896686</c:v>
                </c:pt>
                <c:pt idx="13189">
                  <c:v>0.43225271514023039</c:v>
                </c:pt>
                <c:pt idx="13190">
                  <c:v>0.40801439591257027</c:v>
                </c:pt>
                <c:pt idx="13191">
                  <c:v>0.52728843775432288</c:v>
                </c:pt>
                <c:pt idx="13192">
                  <c:v>0.41959559306564997</c:v>
                </c:pt>
                <c:pt idx="13193">
                  <c:v>0.38528671185882396</c:v>
                </c:pt>
                <c:pt idx="13194">
                  <c:v>0.41488300496845365</c:v>
                </c:pt>
                <c:pt idx="13195">
                  <c:v>0.49134511380474616</c:v>
                </c:pt>
                <c:pt idx="13196">
                  <c:v>0.41170177937050517</c:v>
                </c:pt>
                <c:pt idx="13197">
                  <c:v>0.48156971059492382</c:v>
                </c:pt>
                <c:pt idx="13198">
                  <c:v>0.40224514315931326</c:v>
                </c:pt>
                <c:pt idx="13199">
                  <c:v>0.34679758532506738</c:v>
                </c:pt>
                <c:pt idx="13200">
                  <c:v>0.39523154716785402</c:v>
                </c:pt>
                <c:pt idx="13201">
                  <c:v>0.47352341781197538</c:v>
                </c:pt>
                <c:pt idx="13202">
                  <c:v>0.50643403286246458</c:v>
                </c:pt>
                <c:pt idx="13203">
                  <c:v>0.41156983063409136</c:v>
                </c:pt>
                <c:pt idx="13204">
                  <c:v>0.37656452810072011</c:v>
                </c:pt>
                <c:pt idx="13205">
                  <c:v>0.30581827606856127</c:v>
                </c:pt>
                <c:pt idx="13206">
                  <c:v>0.47081364965883632</c:v>
                </c:pt>
                <c:pt idx="13207">
                  <c:v>0.36897406090936752</c:v>
                </c:pt>
                <c:pt idx="13208">
                  <c:v>0.37674297617256541</c:v>
                </c:pt>
                <c:pt idx="13209">
                  <c:v>0.36225547990439066</c:v>
                </c:pt>
                <c:pt idx="13210">
                  <c:v>0.40309124071805824</c:v>
                </c:pt>
                <c:pt idx="13211">
                  <c:v>0.45049672258309226</c:v>
                </c:pt>
                <c:pt idx="13212">
                  <c:v>0.38449598071220942</c:v>
                </c:pt>
                <c:pt idx="13213">
                  <c:v>0.46944581899949805</c:v>
                </c:pt>
                <c:pt idx="13214">
                  <c:v>0.47539573750523434</c:v>
                </c:pt>
                <c:pt idx="13215">
                  <c:v>0.48089284463552756</c:v>
                </c:pt>
                <c:pt idx="13216">
                  <c:v>0.37445879670638982</c:v>
                </c:pt>
                <c:pt idx="13217">
                  <c:v>0.38695161770762015</c:v>
                </c:pt>
                <c:pt idx="13218">
                  <c:v>0.37640771447948418</c:v>
                </c:pt>
                <c:pt idx="13219">
                  <c:v>0.41281165996392488</c:v>
                </c:pt>
                <c:pt idx="13220">
                  <c:v>0.39802140007723996</c:v>
                </c:pt>
                <c:pt idx="13221">
                  <c:v>0.45003077243831524</c:v>
                </c:pt>
                <c:pt idx="13222">
                  <c:v>0.39365692248014866</c:v>
                </c:pt>
                <c:pt idx="13223">
                  <c:v>0.39809972255378989</c:v>
                </c:pt>
                <c:pt idx="13224">
                  <c:v>0.31596522910574748</c:v>
                </c:pt>
                <c:pt idx="13225">
                  <c:v>0.41058336451959832</c:v>
                </c:pt>
                <c:pt idx="13226">
                  <c:v>0.40595333838914582</c:v>
                </c:pt>
                <c:pt idx="13227">
                  <c:v>0.46520870279210547</c:v>
                </c:pt>
                <c:pt idx="13228">
                  <c:v>0.38571279210596043</c:v>
                </c:pt>
                <c:pt idx="13229">
                  <c:v>0.33610661036433603</c:v>
                </c:pt>
                <c:pt idx="13230">
                  <c:v>0.4196692835202479</c:v>
                </c:pt>
                <c:pt idx="13231">
                  <c:v>0.40825203171177321</c:v>
                </c:pt>
                <c:pt idx="13232">
                  <c:v>0.40616251057843039</c:v>
                </c:pt>
                <c:pt idx="13233">
                  <c:v>0.45625611338892297</c:v>
                </c:pt>
                <c:pt idx="13234">
                  <c:v>0.48526081327648607</c:v>
                </c:pt>
                <c:pt idx="13235">
                  <c:v>0.38164366592570514</c:v>
                </c:pt>
                <c:pt idx="13236">
                  <c:v>0.42408727719652722</c:v>
                </c:pt>
                <c:pt idx="13237">
                  <c:v>0.36053566423978339</c:v>
                </c:pt>
                <c:pt idx="13238">
                  <c:v>0.38433374568940987</c:v>
                </c:pt>
                <c:pt idx="13239">
                  <c:v>0.33252815235503125</c:v>
                </c:pt>
                <c:pt idx="13240">
                  <c:v>0.44649164696743304</c:v>
                </c:pt>
                <c:pt idx="13241">
                  <c:v>0.4914766659288331</c:v>
                </c:pt>
                <c:pt idx="13242">
                  <c:v>0.41616137952036131</c:v>
                </c:pt>
                <c:pt idx="13243">
                  <c:v>0.36945047769756723</c:v>
                </c:pt>
                <c:pt idx="13244">
                  <c:v>0.42843922674851709</c:v>
                </c:pt>
                <c:pt idx="13245">
                  <c:v>0.37868088478820877</c:v>
                </c:pt>
                <c:pt idx="13246">
                  <c:v>0.35721794919816868</c:v>
                </c:pt>
                <c:pt idx="13247">
                  <c:v>0.41540637027778216</c:v>
                </c:pt>
                <c:pt idx="13248">
                  <c:v>0.37037949219667837</c:v>
                </c:pt>
                <c:pt idx="13249">
                  <c:v>0.40088597367502404</c:v>
                </c:pt>
                <c:pt idx="13250">
                  <c:v>0.40866249363561463</c:v>
                </c:pt>
                <c:pt idx="13251">
                  <c:v>0.30227442894714945</c:v>
                </c:pt>
                <c:pt idx="13252">
                  <c:v>0.37502930210826846</c:v>
                </c:pt>
                <c:pt idx="13253">
                  <c:v>0.43679076666684707</c:v>
                </c:pt>
                <c:pt idx="13254">
                  <c:v>0.35584151722403973</c:v>
                </c:pt>
                <c:pt idx="13255">
                  <c:v>0.42305036640242155</c:v>
                </c:pt>
                <c:pt idx="13256">
                  <c:v>0.43950251274355345</c:v>
                </c:pt>
                <c:pt idx="13257">
                  <c:v>0.41300855256029906</c:v>
                </c:pt>
                <c:pt idx="13258">
                  <c:v>0.38045054348328355</c:v>
                </c:pt>
                <c:pt idx="13259">
                  <c:v>0.37753669890494546</c:v>
                </c:pt>
                <c:pt idx="13260">
                  <c:v>0.39529490487183183</c:v>
                </c:pt>
                <c:pt idx="13261">
                  <c:v>0.37393527702550217</c:v>
                </c:pt>
                <c:pt idx="13262">
                  <c:v>0.3884333322519703</c:v>
                </c:pt>
                <c:pt idx="13263">
                  <c:v>0.39025345953431417</c:v>
                </c:pt>
                <c:pt idx="13264">
                  <c:v>0.48492058873547406</c:v>
                </c:pt>
                <c:pt idx="13265">
                  <c:v>0.32290649310850389</c:v>
                </c:pt>
                <c:pt idx="13266">
                  <c:v>0.37110197159848196</c:v>
                </c:pt>
                <c:pt idx="13267">
                  <c:v>0.36706192591098624</c:v>
                </c:pt>
                <c:pt idx="13268">
                  <c:v>0.42608924759108835</c:v>
                </c:pt>
                <c:pt idx="13269">
                  <c:v>0.42639706952740586</c:v>
                </c:pt>
                <c:pt idx="13270">
                  <c:v>0.39062163316487897</c:v>
                </c:pt>
                <c:pt idx="13271">
                  <c:v>0.36930139040598381</c:v>
                </c:pt>
                <c:pt idx="13272">
                  <c:v>0.40407604726382546</c:v>
                </c:pt>
                <c:pt idx="13273">
                  <c:v>0.46117658080270491</c:v>
                </c:pt>
                <c:pt idx="13274">
                  <c:v>0.43885761623556435</c:v>
                </c:pt>
                <c:pt idx="13275">
                  <c:v>0.35164729663579075</c:v>
                </c:pt>
                <c:pt idx="13276">
                  <c:v>0.41963788276464592</c:v>
                </c:pt>
                <c:pt idx="13277">
                  <c:v>0.40817618742315381</c:v>
                </c:pt>
                <c:pt idx="13278">
                  <c:v>0.39723335805861343</c:v>
                </c:pt>
                <c:pt idx="13279">
                  <c:v>0.43370905353122174</c:v>
                </c:pt>
                <c:pt idx="13280">
                  <c:v>0.45037840766263937</c:v>
                </c:pt>
                <c:pt idx="13281">
                  <c:v>0.36074367592132328</c:v>
                </c:pt>
                <c:pt idx="13282">
                  <c:v>0.41190864891383488</c:v>
                </c:pt>
                <c:pt idx="13283">
                  <c:v>0.42481221463093288</c:v>
                </c:pt>
                <c:pt idx="13284">
                  <c:v>0.45824001518532315</c:v>
                </c:pt>
                <c:pt idx="13285">
                  <c:v>0.46513733140106939</c:v>
                </c:pt>
                <c:pt idx="13286">
                  <c:v>0.37476260564545238</c:v>
                </c:pt>
                <c:pt idx="13287">
                  <c:v>0.3247403681485993</c:v>
                </c:pt>
                <c:pt idx="13288">
                  <c:v>0.45773429833375989</c:v>
                </c:pt>
                <c:pt idx="13289">
                  <c:v>0.42673969201755202</c:v>
                </c:pt>
                <c:pt idx="13290">
                  <c:v>0.37224852317346946</c:v>
                </c:pt>
                <c:pt idx="13291">
                  <c:v>0.37278202754179385</c:v>
                </c:pt>
                <c:pt idx="13292">
                  <c:v>0.37483726791593142</c:v>
                </c:pt>
                <c:pt idx="13293">
                  <c:v>0.39440937553767935</c:v>
                </c:pt>
                <c:pt idx="13294">
                  <c:v>0.37962459266953164</c:v>
                </c:pt>
                <c:pt idx="13295">
                  <c:v>0.33394286956663266</c:v>
                </c:pt>
                <c:pt idx="13296">
                  <c:v>0.39229144879695299</c:v>
                </c:pt>
                <c:pt idx="13297">
                  <c:v>0.54364400405129865</c:v>
                </c:pt>
                <c:pt idx="13298">
                  <c:v>0.25486645320863582</c:v>
                </c:pt>
                <c:pt idx="13299">
                  <c:v>0.35747696630428105</c:v>
                </c:pt>
                <c:pt idx="13300">
                  <c:v>0.41893601843764361</c:v>
                </c:pt>
                <c:pt idx="13301">
                  <c:v>0.37482241014402873</c:v>
                </c:pt>
                <c:pt idx="13302">
                  <c:v>0.42560072079990047</c:v>
                </c:pt>
                <c:pt idx="13303">
                  <c:v>0.39649439864790892</c:v>
                </c:pt>
                <c:pt idx="13304">
                  <c:v>0.42271915679985794</c:v>
                </c:pt>
                <c:pt idx="13305">
                  <c:v>0.34560214757138863</c:v>
                </c:pt>
                <c:pt idx="13306">
                  <c:v>0.34016429618553085</c:v>
                </c:pt>
                <c:pt idx="13307">
                  <c:v>0.43648471485751023</c:v>
                </c:pt>
                <c:pt idx="13308">
                  <c:v>0.43754114735007182</c:v>
                </c:pt>
                <c:pt idx="13309">
                  <c:v>0.37832165972614445</c:v>
                </c:pt>
                <c:pt idx="13310">
                  <c:v>0.32156766782707963</c:v>
                </c:pt>
                <c:pt idx="13311">
                  <c:v>0.40516847953699331</c:v>
                </c:pt>
                <c:pt idx="13312">
                  <c:v>0.35622186198982098</c:v>
                </c:pt>
                <c:pt idx="13313">
                  <c:v>0.34962155243644233</c:v>
                </c:pt>
                <c:pt idx="13314">
                  <c:v>0.45780748780247904</c:v>
                </c:pt>
                <c:pt idx="13315">
                  <c:v>0.3855405749846107</c:v>
                </c:pt>
                <c:pt idx="13316">
                  <c:v>0.43618658846129832</c:v>
                </c:pt>
                <c:pt idx="13317">
                  <c:v>0.35227144705167784</c:v>
                </c:pt>
                <c:pt idx="13318">
                  <c:v>0.38263748714002238</c:v>
                </c:pt>
                <c:pt idx="13319">
                  <c:v>0.42611184403839514</c:v>
                </c:pt>
                <c:pt idx="13320">
                  <c:v>0.40762807671111334</c:v>
                </c:pt>
                <c:pt idx="13321">
                  <c:v>0.38411844591091876</c:v>
                </c:pt>
                <c:pt idx="13322">
                  <c:v>0.46406547689170641</c:v>
                </c:pt>
                <c:pt idx="13323">
                  <c:v>0.34860243315112566</c:v>
                </c:pt>
                <c:pt idx="13324">
                  <c:v>0.45150213977735282</c:v>
                </c:pt>
                <c:pt idx="13325">
                  <c:v>0.32197767983461317</c:v>
                </c:pt>
                <c:pt idx="13326">
                  <c:v>0.40010139432256531</c:v>
                </c:pt>
                <c:pt idx="13327">
                  <c:v>0.36434627002417191</c:v>
                </c:pt>
                <c:pt idx="13328">
                  <c:v>0.34758047705317791</c:v>
                </c:pt>
                <c:pt idx="13329">
                  <c:v>0.41254376616480903</c:v>
                </c:pt>
                <c:pt idx="13330">
                  <c:v>0.40054420563943288</c:v>
                </c:pt>
                <c:pt idx="13331">
                  <c:v>0.29990028114615774</c:v>
                </c:pt>
                <c:pt idx="13332">
                  <c:v>0.39235985942568674</c:v>
                </c:pt>
                <c:pt idx="13333">
                  <c:v>0.36299326031161688</c:v>
                </c:pt>
                <c:pt idx="13334">
                  <c:v>0.36044190021254935</c:v>
                </c:pt>
                <c:pt idx="13335">
                  <c:v>0.51615514645591154</c:v>
                </c:pt>
                <c:pt idx="13336">
                  <c:v>0.42800334643950499</c:v>
                </c:pt>
                <c:pt idx="13337">
                  <c:v>0.4837232753132919</c:v>
                </c:pt>
                <c:pt idx="13338">
                  <c:v>0.36972249736837814</c:v>
                </c:pt>
                <c:pt idx="13339">
                  <c:v>0.46709945607628423</c:v>
                </c:pt>
                <c:pt idx="13340">
                  <c:v>0.34020964188852976</c:v>
                </c:pt>
                <c:pt idx="13341">
                  <c:v>0.47815955582546332</c:v>
                </c:pt>
                <c:pt idx="13342">
                  <c:v>0.49235975532928306</c:v>
                </c:pt>
                <c:pt idx="13343">
                  <c:v>0.40075068093103566</c:v>
                </c:pt>
                <c:pt idx="13344">
                  <c:v>0.37165723350056445</c:v>
                </c:pt>
                <c:pt idx="13345">
                  <c:v>0.36854531360518783</c:v>
                </c:pt>
                <c:pt idx="13346">
                  <c:v>0.34394875663501889</c:v>
                </c:pt>
                <c:pt idx="13347">
                  <c:v>0.40309679191029024</c:v>
                </c:pt>
                <c:pt idx="13348">
                  <c:v>0.47364904720609829</c:v>
                </c:pt>
                <c:pt idx="13349">
                  <c:v>0.45187304846214726</c:v>
                </c:pt>
                <c:pt idx="13350">
                  <c:v>0.38846434538440949</c:v>
                </c:pt>
                <c:pt idx="13351">
                  <c:v>0.35064792281678803</c:v>
                </c:pt>
                <c:pt idx="13352">
                  <c:v>0.40335175064239426</c:v>
                </c:pt>
                <c:pt idx="13353">
                  <c:v>0.43934729757420504</c:v>
                </c:pt>
                <c:pt idx="13354">
                  <c:v>0.37386801514890622</c:v>
                </c:pt>
                <c:pt idx="13355">
                  <c:v>0.37068678937939137</c:v>
                </c:pt>
                <c:pt idx="13356">
                  <c:v>0.37489015636620532</c:v>
                </c:pt>
                <c:pt idx="13357">
                  <c:v>0.48880958999505747</c:v>
                </c:pt>
                <c:pt idx="13358">
                  <c:v>0.37740312913255775</c:v>
                </c:pt>
                <c:pt idx="13359">
                  <c:v>0.37762144065206282</c:v>
                </c:pt>
                <c:pt idx="13360">
                  <c:v>0.35721475299928573</c:v>
                </c:pt>
                <c:pt idx="13361">
                  <c:v>0.39557386573093956</c:v>
                </c:pt>
                <c:pt idx="13362">
                  <c:v>0.43477007619559382</c:v>
                </c:pt>
                <c:pt idx="13363">
                  <c:v>0.35115898720637861</c:v>
                </c:pt>
                <c:pt idx="13364">
                  <c:v>0.40780233803013449</c:v>
                </c:pt>
                <c:pt idx="13365">
                  <c:v>0.42279498672607518</c:v>
                </c:pt>
                <c:pt idx="13366">
                  <c:v>0.42521413463725338</c:v>
                </c:pt>
                <c:pt idx="13367">
                  <c:v>0.27388290124785425</c:v>
                </c:pt>
                <c:pt idx="13368">
                  <c:v>0.3807979104994858</c:v>
                </c:pt>
                <c:pt idx="13369">
                  <c:v>0.40297581715276504</c:v>
                </c:pt>
                <c:pt idx="13370">
                  <c:v>0.39037289419646759</c:v>
                </c:pt>
                <c:pt idx="13371">
                  <c:v>0.40906224036033256</c:v>
                </c:pt>
                <c:pt idx="13372">
                  <c:v>0.41015162039839276</c:v>
                </c:pt>
                <c:pt idx="13373">
                  <c:v>0.43757907416880615</c:v>
                </c:pt>
                <c:pt idx="13374">
                  <c:v>0.3094599973276812</c:v>
                </c:pt>
                <c:pt idx="13375">
                  <c:v>0.43740763611284972</c:v>
                </c:pt>
                <c:pt idx="13376">
                  <c:v>0.47476559099790488</c:v>
                </c:pt>
                <c:pt idx="13377">
                  <c:v>0.43696355996632152</c:v>
                </c:pt>
                <c:pt idx="13378">
                  <c:v>0.39448751605908644</c:v>
                </c:pt>
                <c:pt idx="13379">
                  <c:v>0.36494574587343831</c:v>
                </c:pt>
                <c:pt idx="13380">
                  <c:v>0.41013833099017916</c:v>
                </c:pt>
                <c:pt idx="13381">
                  <c:v>0.34210868189235527</c:v>
                </c:pt>
                <c:pt idx="13382">
                  <c:v>0.4521359082909564</c:v>
                </c:pt>
                <c:pt idx="13383">
                  <c:v>0.47278692451994697</c:v>
                </c:pt>
                <c:pt idx="13384">
                  <c:v>0.37949019257642447</c:v>
                </c:pt>
                <c:pt idx="13385">
                  <c:v>0.43928972413081935</c:v>
                </c:pt>
                <c:pt idx="13386">
                  <c:v>0.38856116398250518</c:v>
                </c:pt>
                <c:pt idx="13387">
                  <c:v>0.37889098912137648</c:v>
                </c:pt>
                <c:pt idx="13388">
                  <c:v>0.41534004743588782</c:v>
                </c:pt>
                <c:pt idx="13389">
                  <c:v>0.33856903376857389</c:v>
                </c:pt>
                <c:pt idx="13390">
                  <c:v>0.45982560943803558</c:v>
                </c:pt>
                <c:pt idx="13391">
                  <c:v>0.42348308315665106</c:v>
                </c:pt>
                <c:pt idx="13392">
                  <c:v>0.34325298516892888</c:v>
                </c:pt>
                <c:pt idx="13393">
                  <c:v>0.46447182582243196</c:v>
                </c:pt>
                <c:pt idx="13394">
                  <c:v>0.37144979937866779</c:v>
                </c:pt>
                <c:pt idx="13395">
                  <c:v>0.42170546391974967</c:v>
                </c:pt>
                <c:pt idx="13396">
                  <c:v>0.34077551289516689</c:v>
                </c:pt>
                <c:pt idx="13397">
                  <c:v>0.46667324822195416</c:v>
                </c:pt>
                <c:pt idx="13398">
                  <c:v>0.4152284702211218</c:v>
                </c:pt>
                <c:pt idx="13399">
                  <c:v>0.33014569579830438</c:v>
                </c:pt>
                <c:pt idx="13400">
                  <c:v>0.43887429460151528</c:v>
                </c:pt>
                <c:pt idx="13401">
                  <c:v>0.42338161747522668</c:v>
                </c:pt>
                <c:pt idx="13402">
                  <c:v>0.37003243383987422</c:v>
                </c:pt>
                <c:pt idx="13403">
                  <c:v>0.44551646479488266</c:v>
                </c:pt>
                <c:pt idx="13404">
                  <c:v>0.39354680082683202</c:v>
                </c:pt>
                <c:pt idx="13405">
                  <c:v>0.29883403271602449</c:v>
                </c:pt>
                <c:pt idx="13406">
                  <c:v>0.42478127112767389</c:v>
                </c:pt>
                <c:pt idx="13407">
                  <c:v>0.39453109847601875</c:v>
                </c:pt>
                <c:pt idx="13408">
                  <c:v>0.33932006929540304</c:v>
                </c:pt>
                <c:pt idx="13409">
                  <c:v>0.40013478022426396</c:v>
                </c:pt>
                <c:pt idx="13410">
                  <c:v>0.43061280126675694</c:v>
                </c:pt>
                <c:pt idx="13411">
                  <c:v>0.41414164078037824</c:v>
                </c:pt>
                <c:pt idx="13412">
                  <c:v>0.41699600227660238</c:v>
                </c:pt>
                <c:pt idx="13413">
                  <c:v>0.40362811551071731</c:v>
                </c:pt>
                <c:pt idx="13414">
                  <c:v>0.34396403079407883</c:v>
                </c:pt>
                <c:pt idx="13415">
                  <c:v>0.44393980787775483</c:v>
                </c:pt>
                <c:pt idx="13416">
                  <c:v>0.3718532891912385</c:v>
                </c:pt>
                <c:pt idx="13417">
                  <c:v>0.39497019940847433</c:v>
                </c:pt>
                <c:pt idx="13418">
                  <c:v>0.45853756932052037</c:v>
                </c:pt>
                <c:pt idx="13419">
                  <c:v>0.37872913761569782</c:v>
                </c:pt>
                <c:pt idx="13420">
                  <c:v>0.3668949440920784</c:v>
                </c:pt>
                <c:pt idx="13421">
                  <c:v>0.40259535926969831</c:v>
                </c:pt>
                <c:pt idx="13422">
                  <c:v>0.39014804002220682</c:v>
                </c:pt>
                <c:pt idx="13423">
                  <c:v>0.4182697354226953</c:v>
                </c:pt>
                <c:pt idx="13424">
                  <c:v>0.43204349015929638</c:v>
                </c:pt>
                <c:pt idx="13425">
                  <c:v>0.35140006189528783</c:v>
                </c:pt>
                <c:pt idx="13426">
                  <c:v>0.37496528448528138</c:v>
                </c:pt>
                <c:pt idx="13427">
                  <c:v>0.34360803210990482</c:v>
                </c:pt>
                <c:pt idx="13428">
                  <c:v>0.31118603867467015</c:v>
                </c:pt>
                <c:pt idx="13429">
                  <c:v>0.34455600376453632</c:v>
                </c:pt>
                <c:pt idx="13430">
                  <c:v>0.45076833231433455</c:v>
                </c:pt>
                <c:pt idx="13431">
                  <c:v>0.36708295421034592</c:v>
                </c:pt>
                <c:pt idx="13432">
                  <c:v>0.40776662764348182</c:v>
                </c:pt>
                <c:pt idx="13433">
                  <c:v>0.43223317807268058</c:v>
                </c:pt>
                <c:pt idx="13434">
                  <c:v>0.33453743141752146</c:v>
                </c:pt>
                <c:pt idx="13435">
                  <c:v>0.38112725521688201</c:v>
                </c:pt>
                <c:pt idx="13436">
                  <c:v>0.437586636791785</c:v>
                </c:pt>
                <c:pt idx="13437">
                  <c:v>0.43658087085002928</c:v>
                </c:pt>
                <c:pt idx="13438">
                  <c:v>0.39262497448128547</c:v>
                </c:pt>
                <c:pt idx="13439">
                  <c:v>0.45997527273564476</c:v>
                </c:pt>
                <c:pt idx="13440">
                  <c:v>0.38304861074868862</c:v>
                </c:pt>
                <c:pt idx="13441">
                  <c:v>0.40598964844461238</c:v>
                </c:pt>
                <c:pt idx="13442">
                  <c:v>0.36663123653065843</c:v>
                </c:pt>
                <c:pt idx="13443">
                  <c:v>0.41649405492876918</c:v>
                </c:pt>
                <c:pt idx="13444">
                  <c:v>0.36961543001946856</c:v>
                </c:pt>
                <c:pt idx="13445">
                  <c:v>0.43519193906193565</c:v>
                </c:pt>
                <c:pt idx="13446">
                  <c:v>0.38793254907491026</c:v>
                </c:pt>
                <c:pt idx="13447">
                  <c:v>0.40278752859518474</c:v>
                </c:pt>
                <c:pt idx="13448">
                  <c:v>0.38432734835250437</c:v>
                </c:pt>
                <c:pt idx="13449">
                  <c:v>0.40989373627233083</c:v>
                </c:pt>
                <c:pt idx="13450">
                  <c:v>0.30106912831737981</c:v>
                </c:pt>
                <c:pt idx="13451">
                  <c:v>0.39275189023022788</c:v>
                </c:pt>
                <c:pt idx="13452">
                  <c:v>0.44354300083829579</c:v>
                </c:pt>
                <c:pt idx="13453">
                  <c:v>0.3132864780661998</c:v>
                </c:pt>
                <c:pt idx="13454">
                  <c:v>0.38375791996117992</c:v>
                </c:pt>
                <c:pt idx="13455">
                  <c:v>0.41530765471885894</c:v>
                </c:pt>
                <c:pt idx="13456">
                  <c:v>0.38728019473213582</c:v>
                </c:pt>
                <c:pt idx="13457">
                  <c:v>0.34033395080936385</c:v>
                </c:pt>
                <c:pt idx="13458">
                  <c:v>0.39171774197289039</c:v>
                </c:pt>
                <c:pt idx="13459">
                  <c:v>0.35950402009750831</c:v>
                </c:pt>
                <c:pt idx="13460">
                  <c:v>0.47381885390317796</c:v>
                </c:pt>
                <c:pt idx="13461">
                  <c:v>0.34165714617799275</c:v>
                </c:pt>
                <c:pt idx="13462">
                  <c:v>0.4068015300828095</c:v>
                </c:pt>
                <c:pt idx="13463">
                  <c:v>0.33713668419907372</c:v>
                </c:pt>
                <c:pt idx="13464">
                  <c:v>0.40035895268447635</c:v>
                </c:pt>
                <c:pt idx="13465">
                  <c:v>0.50231780230346179</c:v>
                </c:pt>
                <c:pt idx="13466">
                  <c:v>0.35459332998530835</c:v>
                </c:pt>
                <c:pt idx="13467">
                  <c:v>0.34076115917543576</c:v>
                </c:pt>
                <c:pt idx="13468">
                  <c:v>0.41828875370752588</c:v>
                </c:pt>
                <c:pt idx="13469">
                  <c:v>0.33669969135331534</c:v>
                </c:pt>
                <c:pt idx="13470">
                  <c:v>0.44997037334010342</c:v>
                </c:pt>
                <c:pt idx="13471">
                  <c:v>0.34962867994947816</c:v>
                </c:pt>
                <c:pt idx="13472">
                  <c:v>0.33736110730538343</c:v>
                </c:pt>
                <c:pt idx="13473">
                  <c:v>0.44026279450229239</c:v>
                </c:pt>
                <c:pt idx="13474">
                  <c:v>0.37180048624616452</c:v>
                </c:pt>
                <c:pt idx="13475">
                  <c:v>0.38052419121834957</c:v>
                </c:pt>
                <c:pt idx="13476">
                  <c:v>0.48959963133835632</c:v>
                </c:pt>
                <c:pt idx="13477">
                  <c:v>0.40307014918693218</c:v>
                </c:pt>
                <c:pt idx="13478">
                  <c:v>0.42906175559623461</c:v>
                </c:pt>
                <c:pt idx="13479">
                  <c:v>0.3647912778052258</c:v>
                </c:pt>
                <c:pt idx="13480">
                  <c:v>0.45898764734073932</c:v>
                </c:pt>
                <c:pt idx="13481">
                  <c:v>0.36670654496007082</c:v>
                </c:pt>
                <c:pt idx="13482">
                  <c:v>0.37623678492793117</c:v>
                </c:pt>
                <c:pt idx="13483">
                  <c:v>0.45001421494563781</c:v>
                </c:pt>
                <c:pt idx="13484">
                  <c:v>0.36664855618902931</c:v>
                </c:pt>
                <c:pt idx="13485">
                  <c:v>0.46021906901037068</c:v>
                </c:pt>
                <c:pt idx="13486">
                  <c:v>0.35159896630729776</c:v>
                </c:pt>
                <c:pt idx="13487">
                  <c:v>0.44384798528382335</c:v>
                </c:pt>
                <c:pt idx="13488">
                  <c:v>0.38671761370725066</c:v>
                </c:pt>
                <c:pt idx="13489">
                  <c:v>0.38986605325123552</c:v>
                </c:pt>
                <c:pt idx="13490">
                  <c:v>0.44995831355229232</c:v>
                </c:pt>
                <c:pt idx="13491">
                  <c:v>0.44945091980290741</c:v>
                </c:pt>
                <c:pt idx="13492">
                  <c:v>0.36182291490140039</c:v>
                </c:pt>
                <c:pt idx="13493">
                  <c:v>0.42184410452275001</c:v>
                </c:pt>
                <c:pt idx="13494">
                  <c:v>0.38882923140310438</c:v>
                </c:pt>
                <c:pt idx="13495">
                  <c:v>0.43389067306065077</c:v>
                </c:pt>
                <c:pt idx="13496">
                  <c:v>0.36945422696467828</c:v>
                </c:pt>
                <c:pt idx="13497">
                  <c:v>0.32506719354979224</c:v>
                </c:pt>
                <c:pt idx="13498">
                  <c:v>0.37354122585213972</c:v>
                </c:pt>
                <c:pt idx="13499">
                  <c:v>0.36270641287090138</c:v>
                </c:pt>
                <c:pt idx="13500">
                  <c:v>0.41451108326858582</c:v>
                </c:pt>
                <c:pt idx="13501">
                  <c:v>0.38493161036236467</c:v>
                </c:pt>
                <c:pt idx="13502">
                  <c:v>0.37847043676618131</c:v>
                </c:pt>
                <c:pt idx="13503">
                  <c:v>0.34774392641219265</c:v>
                </c:pt>
                <c:pt idx="13504">
                  <c:v>0.40456714310562381</c:v>
                </c:pt>
                <c:pt idx="13505">
                  <c:v>0.37108347330606239</c:v>
                </c:pt>
                <c:pt idx="13506">
                  <c:v>0.42697907250092781</c:v>
                </c:pt>
                <c:pt idx="13507">
                  <c:v>0.42909310500554887</c:v>
                </c:pt>
                <c:pt idx="13508">
                  <c:v>0.44156267660795701</c:v>
                </c:pt>
                <c:pt idx="13509">
                  <c:v>0.41285220636681402</c:v>
                </c:pt>
                <c:pt idx="13510">
                  <c:v>0.36587226481704427</c:v>
                </c:pt>
                <c:pt idx="13511">
                  <c:v>0.37376537453106828</c:v>
                </c:pt>
                <c:pt idx="13512">
                  <c:v>0.30693021245475882</c:v>
                </c:pt>
                <c:pt idx="13513">
                  <c:v>0.39753721366896888</c:v>
                </c:pt>
                <c:pt idx="13514">
                  <c:v>0.31864902303597747</c:v>
                </c:pt>
                <c:pt idx="13515">
                  <c:v>0.37052229183792096</c:v>
                </c:pt>
                <c:pt idx="13516">
                  <c:v>0.40012448676958395</c:v>
                </c:pt>
                <c:pt idx="13517">
                  <c:v>0.34485872302511622</c:v>
                </c:pt>
                <c:pt idx="13518">
                  <c:v>0.41515677321325867</c:v>
                </c:pt>
                <c:pt idx="13519">
                  <c:v>0.37809983265577368</c:v>
                </c:pt>
                <c:pt idx="13520">
                  <c:v>0.33298584560035693</c:v>
                </c:pt>
                <c:pt idx="13521">
                  <c:v>0.42734248541797687</c:v>
                </c:pt>
                <c:pt idx="13522">
                  <c:v>0.34774871570217297</c:v>
                </c:pt>
                <c:pt idx="13523">
                  <c:v>0.37970981385371738</c:v>
                </c:pt>
                <c:pt idx="13524">
                  <c:v>0.41367086456616431</c:v>
                </c:pt>
                <c:pt idx="13525">
                  <c:v>0.42039666781419444</c:v>
                </c:pt>
                <c:pt idx="13526">
                  <c:v>0.32933216180402919</c:v>
                </c:pt>
                <c:pt idx="13527">
                  <c:v>0.37435932701361641</c:v>
                </c:pt>
                <c:pt idx="13528">
                  <c:v>0.39616472998905655</c:v>
                </c:pt>
                <c:pt idx="13529">
                  <c:v>0.48725242345230235</c:v>
                </c:pt>
                <c:pt idx="13530">
                  <c:v>0.3258163192418545</c:v>
                </c:pt>
                <c:pt idx="13531">
                  <c:v>0.4156604140310538</c:v>
                </c:pt>
                <c:pt idx="13532">
                  <c:v>0.41530056375253516</c:v>
                </c:pt>
                <c:pt idx="13533">
                  <c:v>0.40139010975363348</c:v>
                </c:pt>
                <c:pt idx="13534">
                  <c:v>0.39828411691657267</c:v>
                </c:pt>
                <c:pt idx="13535">
                  <c:v>0.44938663643613619</c:v>
                </c:pt>
                <c:pt idx="13536">
                  <c:v>0.34477814184173422</c:v>
                </c:pt>
                <c:pt idx="13537">
                  <c:v>0.43131459459089994</c:v>
                </c:pt>
                <c:pt idx="13538">
                  <c:v>0.36364334222131794</c:v>
                </c:pt>
                <c:pt idx="13539">
                  <c:v>0.34715630668780306</c:v>
                </c:pt>
                <c:pt idx="13540">
                  <c:v>0.38883508562083652</c:v>
                </c:pt>
                <c:pt idx="13541">
                  <c:v>0.36303706127295227</c:v>
                </c:pt>
                <c:pt idx="13542">
                  <c:v>0.39413280236653658</c:v>
                </c:pt>
                <c:pt idx="13543">
                  <c:v>0.32341489528261924</c:v>
                </c:pt>
                <c:pt idx="13544">
                  <c:v>0.40921563484370083</c:v>
                </c:pt>
                <c:pt idx="13545">
                  <c:v>0.47456905097176211</c:v>
                </c:pt>
                <c:pt idx="13546">
                  <c:v>0.40217779335185466</c:v>
                </c:pt>
                <c:pt idx="13547">
                  <c:v>0.32587642604897377</c:v>
                </c:pt>
                <c:pt idx="13548">
                  <c:v>0.46307999968776742</c:v>
                </c:pt>
                <c:pt idx="13549">
                  <c:v>0.37240874315433847</c:v>
                </c:pt>
                <c:pt idx="13550">
                  <c:v>0.40993027812280453</c:v>
                </c:pt>
                <c:pt idx="13551">
                  <c:v>0.37862783572199282</c:v>
                </c:pt>
                <c:pt idx="13552">
                  <c:v>0.47280744866471852</c:v>
                </c:pt>
                <c:pt idx="13553">
                  <c:v>0.4198904220885723</c:v>
                </c:pt>
                <c:pt idx="13554">
                  <c:v>0.35635730224069384</c:v>
                </c:pt>
                <c:pt idx="13555">
                  <c:v>0.39687403332518301</c:v>
                </c:pt>
                <c:pt idx="13556">
                  <c:v>0.33971203761109792</c:v>
                </c:pt>
                <c:pt idx="13557">
                  <c:v>0.40953780490684288</c:v>
                </c:pt>
                <c:pt idx="13558">
                  <c:v>0.41143909062912826</c:v>
                </c:pt>
                <c:pt idx="13559">
                  <c:v>0.43159158382375323</c:v>
                </c:pt>
                <c:pt idx="13560">
                  <c:v>0.34274887293363282</c:v>
                </c:pt>
                <c:pt idx="13561">
                  <c:v>0.40774841977077581</c:v>
                </c:pt>
                <c:pt idx="13562">
                  <c:v>0.40386530151633776</c:v>
                </c:pt>
                <c:pt idx="13563">
                  <c:v>0.31307434569292741</c:v>
                </c:pt>
                <c:pt idx="13564">
                  <c:v>0.40262435602868962</c:v>
                </c:pt>
                <c:pt idx="13565">
                  <c:v>0.372479063649435</c:v>
                </c:pt>
                <c:pt idx="13566">
                  <c:v>0.3457009859073979</c:v>
                </c:pt>
                <c:pt idx="13567">
                  <c:v>0.3405889674659025</c:v>
                </c:pt>
                <c:pt idx="13568">
                  <c:v>0.39914010183068593</c:v>
                </c:pt>
                <c:pt idx="13569">
                  <c:v>0.35067464416663985</c:v>
                </c:pt>
                <c:pt idx="13570">
                  <c:v>0.36000798072292339</c:v>
                </c:pt>
                <c:pt idx="13571">
                  <c:v>0.43118237009864202</c:v>
                </c:pt>
                <c:pt idx="13572">
                  <c:v>0.36079461540589247</c:v>
                </c:pt>
                <c:pt idx="13573">
                  <c:v>0.36009916513964579</c:v>
                </c:pt>
                <c:pt idx="13574">
                  <c:v>0.3431419374420408</c:v>
                </c:pt>
                <c:pt idx="13575">
                  <c:v>0.40750316169878942</c:v>
                </c:pt>
                <c:pt idx="13576">
                  <c:v>0.330714476948122</c:v>
                </c:pt>
                <c:pt idx="13577">
                  <c:v>0.42271211275704362</c:v>
                </c:pt>
                <c:pt idx="13578">
                  <c:v>0.40052211752315198</c:v>
                </c:pt>
                <c:pt idx="13579">
                  <c:v>0.40916531185386867</c:v>
                </c:pt>
                <c:pt idx="13580">
                  <c:v>0.38284370872805012</c:v>
                </c:pt>
                <c:pt idx="13581">
                  <c:v>0.44181146150113226</c:v>
                </c:pt>
                <c:pt idx="13582">
                  <c:v>0.35075268796519632</c:v>
                </c:pt>
                <c:pt idx="13583">
                  <c:v>0.36596114161984045</c:v>
                </c:pt>
                <c:pt idx="13584">
                  <c:v>0.40967367080690931</c:v>
                </c:pt>
                <c:pt idx="13585">
                  <c:v>0.42638130918241646</c:v>
                </c:pt>
                <c:pt idx="13586">
                  <c:v>0.36755373153608528</c:v>
                </c:pt>
                <c:pt idx="13587">
                  <c:v>0.3695996700865723</c:v>
                </c:pt>
                <c:pt idx="13588">
                  <c:v>0.45171876986873338</c:v>
                </c:pt>
                <c:pt idx="13589">
                  <c:v>0.43280516737486191</c:v>
                </c:pt>
                <c:pt idx="13590">
                  <c:v>0.41539715298340585</c:v>
                </c:pt>
                <c:pt idx="13591">
                  <c:v>0.37353024952629676</c:v>
                </c:pt>
                <c:pt idx="13592">
                  <c:v>0.37013748490726694</c:v>
                </c:pt>
                <c:pt idx="13593">
                  <c:v>0.32826529204310345</c:v>
                </c:pt>
                <c:pt idx="13594">
                  <c:v>0.37482298599519603</c:v>
                </c:pt>
                <c:pt idx="13595">
                  <c:v>0.41629557939345774</c:v>
                </c:pt>
                <c:pt idx="13596">
                  <c:v>0.32480226018565411</c:v>
                </c:pt>
                <c:pt idx="13597">
                  <c:v>0.29685407160022848</c:v>
                </c:pt>
                <c:pt idx="13598">
                  <c:v>0.42141379638388654</c:v>
                </c:pt>
                <c:pt idx="13599">
                  <c:v>0.3315684359435554</c:v>
                </c:pt>
                <c:pt idx="13600">
                  <c:v>0.3542335934459237</c:v>
                </c:pt>
                <c:pt idx="13601">
                  <c:v>0.38771877963450696</c:v>
                </c:pt>
                <c:pt idx="13602">
                  <c:v>0.40698510488897732</c:v>
                </c:pt>
                <c:pt idx="13603">
                  <c:v>0.37785755975938817</c:v>
                </c:pt>
                <c:pt idx="13604">
                  <c:v>0.31530135077627336</c:v>
                </c:pt>
                <c:pt idx="13605">
                  <c:v>0.32551980275260861</c:v>
                </c:pt>
                <c:pt idx="13606">
                  <c:v>0.46645208797752957</c:v>
                </c:pt>
                <c:pt idx="13607">
                  <c:v>0.38874187114373332</c:v>
                </c:pt>
                <c:pt idx="13608">
                  <c:v>0.34530503263280332</c:v>
                </c:pt>
                <c:pt idx="13609">
                  <c:v>0.41715152423303514</c:v>
                </c:pt>
                <c:pt idx="13610">
                  <c:v>0.38620860462098888</c:v>
                </c:pt>
                <c:pt idx="13611">
                  <c:v>0.36892968147389876</c:v>
                </c:pt>
                <c:pt idx="13612">
                  <c:v>0.40944463133772285</c:v>
                </c:pt>
                <c:pt idx="13613">
                  <c:v>0.41814434238199966</c:v>
                </c:pt>
                <c:pt idx="13614">
                  <c:v>0.35206005337403051</c:v>
                </c:pt>
                <c:pt idx="13615">
                  <c:v>0.41632423315926492</c:v>
                </c:pt>
                <c:pt idx="13616">
                  <c:v>0.38081219500921176</c:v>
                </c:pt>
                <c:pt idx="13617">
                  <c:v>0.34688700768282438</c:v>
                </c:pt>
                <c:pt idx="13618">
                  <c:v>0.46761752865747208</c:v>
                </c:pt>
                <c:pt idx="13619">
                  <c:v>0.32627034372939567</c:v>
                </c:pt>
                <c:pt idx="13620">
                  <c:v>0.41408625246856967</c:v>
                </c:pt>
                <c:pt idx="13621">
                  <c:v>0.33931543823517374</c:v>
                </c:pt>
                <c:pt idx="13622">
                  <c:v>0.34533751157040782</c:v>
                </c:pt>
                <c:pt idx="13623">
                  <c:v>0.39153941059951947</c:v>
                </c:pt>
                <c:pt idx="13624">
                  <c:v>0.35487916374727996</c:v>
                </c:pt>
                <c:pt idx="13625">
                  <c:v>0.42697914134583848</c:v>
                </c:pt>
                <c:pt idx="13626">
                  <c:v>0.41806768221893131</c:v>
                </c:pt>
                <c:pt idx="13627">
                  <c:v>0.40548067292426909</c:v>
                </c:pt>
                <c:pt idx="13628">
                  <c:v>0.4251666723198651</c:v>
                </c:pt>
                <c:pt idx="13629">
                  <c:v>0.40363271634365072</c:v>
                </c:pt>
                <c:pt idx="13630">
                  <c:v>0.37687421845324587</c:v>
                </c:pt>
                <c:pt idx="13631">
                  <c:v>0.36325241321252238</c:v>
                </c:pt>
                <c:pt idx="13632">
                  <c:v>0.34242274213317031</c:v>
                </c:pt>
                <c:pt idx="13633">
                  <c:v>0.39529844178321882</c:v>
                </c:pt>
                <c:pt idx="13634">
                  <c:v>0.32741816949893926</c:v>
                </c:pt>
                <c:pt idx="13635">
                  <c:v>0.36305159862076547</c:v>
                </c:pt>
                <c:pt idx="13636">
                  <c:v>0.33525434556993988</c:v>
                </c:pt>
                <c:pt idx="13637">
                  <c:v>0.4252783554834984</c:v>
                </c:pt>
                <c:pt idx="13638">
                  <c:v>0.32911665481395103</c:v>
                </c:pt>
                <c:pt idx="13639">
                  <c:v>0.36762630348826597</c:v>
                </c:pt>
                <c:pt idx="13640">
                  <c:v>0.3556417624419832</c:v>
                </c:pt>
                <c:pt idx="13641">
                  <c:v>0.39512425782086347</c:v>
                </c:pt>
                <c:pt idx="13642">
                  <c:v>0.31656273130002016</c:v>
                </c:pt>
                <c:pt idx="13643">
                  <c:v>0.36067315693539026</c:v>
                </c:pt>
                <c:pt idx="13644">
                  <c:v>0.35081689956071055</c:v>
                </c:pt>
                <c:pt idx="13645">
                  <c:v>0.37527686224474022</c:v>
                </c:pt>
                <c:pt idx="13646">
                  <c:v>0.35772050187351001</c:v>
                </c:pt>
                <c:pt idx="13647">
                  <c:v>0.35401357639955705</c:v>
                </c:pt>
                <c:pt idx="13648">
                  <c:v>0.31859349495898132</c:v>
                </c:pt>
                <c:pt idx="13649">
                  <c:v>0.33384763040030185</c:v>
                </c:pt>
                <c:pt idx="13650">
                  <c:v>0.33268358088658323</c:v>
                </c:pt>
                <c:pt idx="13651">
                  <c:v>0.39478101468783505</c:v>
                </c:pt>
                <c:pt idx="13652">
                  <c:v>0.37888911390300678</c:v>
                </c:pt>
                <c:pt idx="13653">
                  <c:v>0.4028209570436535</c:v>
                </c:pt>
                <c:pt idx="13654">
                  <c:v>0.35244395460016453</c:v>
                </c:pt>
                <c:pt idx="13655">
                  <c:v>0.40957786911177285</c:v>
                </c:pt>
                <c:pt idx="13656">
                  <c:v>0.38874504403118265</c:v>
                </c:pt>
                <c:pt idx="13657">
                  <c:v>0.31485109717394777</c:v>
                </c:pt>
                <c:pt idx="13658">
                  <c:v>0.44927117640549175</c:v>
                </c:pt>
                <c:pt idx="13659">
                  <c:v>0.41729649386390288</c:v>
                </c:pt>
                <c:pt idx="13660">
                  <c:v>0.4482263671430759</c:v>
                </c:pt>
                <c:pt idx="13661">
                  <c:v>0.37862507344002144</c:v>
                </c:pt>
                <c:pt idx="13662">
                  <c:v>0.36054129872437685</c:v>
                </c:pt>
                <c:pt idx="13663">
                  <c:v>0.30431374440031078</c:v>
                </c:pt>
                <c:pt idx="13664">
                  <c:v>0.33121018470626717</c:v>
                </c:pt>
                <c:pt idx="13665">
                  <c:v>0.44181116782429486</c:v>
                </c:pt>
                <c:pt idx="13666">
                  <c:v>0.36564656889154706</c:v>
                </c:pt>
                <c:pt idx="13667">
                  <c:v>0.36860154001572953</c:v>
                </c:pt>
                <c:pt idx="13668">
                  <c:v>0.34561196249837361</c:v>
                </c:pt>
                <c:pt idx="13669">
                  <c:v>0.39769262187588833</c:v>
                </c:pt>
                <c:pt idx="13670">
                  <c:v>0.41193514193601305</c:v>
                </c:pt>
                <c:pt idx="13671">
                  <c:v>0.40619555494331666</c:v>
                </c:pt>
                <c:pt idx="13672">
                  <c:v>0.32418627396858568</c:v>
                </c:pt>
                <c:pt idx="13673">
                  <c:v>0.32936955914017041</c:v>
                </c:pt>
                <c:pt idx="13674">
                  <c:v>0.36080505239271587</c:v>
                </c:pt>
                <c:pt idx="13675">
                  <c:v>0.34654251462947838</c:v>
                </c:pt>
                <c:pt idx="13676">
                  <c:v>0.38503536133210353</c:v>
                </c:pt>
                <c:pt idx="13677">
                  <c:v>0.36255419025931995</c:v>
                </c:pt>
                <c:pt idx="13678">
                  <c:v>0.37993411032810731</c:v>
                </c:pt>
                <c:pt idx="13679">
                  <c:v>0.23926753086727895</c:v>
                </c:pt>
                <c:pt idx="13680">
                  <c:v>0.43663477060360845</c:v>
                </c:pt>
                <c:pt idx="13681">
                  <c:v>0.35724094520198518</c:v>
                </c:pt>
                <c:pt idx="13682">
                  <c:v>0.33424947319914244</c:v>
                </c:pt>
                <c:pt idx="13683">
                  <c:v>0.38582742675270815</c:v>
                </c:pt>
                <c:pt idx="13684">
                  <c:v>0.39101642893174504</c:v>
                </c:pt>
                <c:pt idx="13685">
                  <c:v>0.3625240338070555</c:v>
                </c:pt>
                <c:pt idx="13686">
                  <c:v>0.39331282150096769</c:v>
                </c:pt>
                <c:pt idx="13687">
                  <c:v>0.33493245652626652</c:v>
                </c:pt>
                <c:pt idx="13688">
                  <c:v>0.33957122161993858</c:v>
                </c:pt>
                <c:pt idx="13689">
                  <c:v>0.36928344980157618</c:v>
                </c:pt>
                <c:pt idx="13690">
                  <c:v>0.41687237025491586</c:v>
                </c:pt>
                <c:pt idx="13691">
                  <c:v>0.37904597618484476</c:v>
                </c:pt>
                <c:pt idx="13692">
                  <c:v>0.33778301295749558</c:v>
                </c:pt>
                <c:pt idx="13693">
                  <c:v>0.26138637648881147</c:v>
                </c:pt>
                <c:pt idx="13694">
                  <c:v>0.3541593442194263</c:v>
                </c:pt>
                <c:pt idx="13695">
                  <c:v>0.42225647278314932</c:v>
                </c:pt>
                <c:pt idx="13696">
                  <c:v>0.40328702346797662</c:v>
                </c:pt>
                <c:pt idx="13697">
                  <c:v>0.42361909822572918</c:v>
                </c:pt>
                <c:pt idx="13698">
                  <c:v>0.44372873040483662</c:v>
                </c:pt>
                <c:pt idx="13699">
                  <c:v>0.33556617931556476</c:v>
                </c:pt>
                <c:pt idx="13700">
                  <c:v>0.34274599284228396</c:v>
                </c:pt>
                <c:pt idx="13701">
                  <c:v>0.3932508544890374</c:v>
                </c:pt>
                <c:pt idx="13702">
                  <c:v>0.44027033089219525</c:v>
                </c:pt>
                <c:pt idx="13703">
                  <c:v>0.41842976930286391</c:v>
                </c:pt>
                <c:pt idx="13704">
                  <c:v>0.40740187177763754</c:v>
                </c:pt>
                <c:pt idx="13705">
                  <c:v>0.40609862714450057</c:v>
                </c:pt>
                <c:pt idx="13706">
                  <c:v>0.33453826628988548</c:v>
                </c:pt>
                <c:pt idx="13707">
                  <c:v>0.41101190020823231</c:v>
                </c:pt>
                <c:pt idx="13708">
                  <c:v>0.36927181579189938</c:v>
                </c:pt>
                <c:pt idx="13709">
                  <c:v>0.36099667724806611</c:v>
                </c:pt>
                <c:pt idx="13710">
                  <c:v>0.36342191192117568</c:v>
                </c:pt>
                <c:pt idx="13711">
                  <c:v>0.3952560444147773</c:v>
                </c:pt>
                <c:pt idx="13712">
                  <c:v>0.41622456732853402</c:v>
                </c:pt>
                <c:pt idx="13713">
                  <c:v>0.4144670329130174</c:v>
                </c:pt>
                <c:pt idx="13714">
                  <c:v>0.41423523027150116</c:v>
                </c:pt>
                <c:pt idx="13715">
                  <c:v>0.37256239676477754</c:v>
                </c:pt>
                <c:pt idx="13716">
                  <c:v>0.35722360068400688</c:v>
                </c:pt>
                <c:pt idx="13717">
                  <c:v>0.3858061618823232</c:v>
                </c:pt>
                <c:pt idx="13718">
                  <c:v>0.39328544996805442</c:v>
                </c:pt>
                <c:pt idx="13719">
                  <c:v>0.3479365451091469</c:v>
                </c:pt>
                <c:pt idx="13720">
                  <c:v>0.36117976970717153</c:v>
                </c:pt>
                <c:pt idx="13721">
                  <c:v>0.41719661038050088</c:v>
                </c:pt>
                <c:pt idx="13722">
                  <c:v>0.37855234437426916</c:v>
                </c:pt>
                <c:pt idx="13723">
                  <c:v>0.32324567587344527</c:v>
                </c:pt>
                <c:pt idx="13724">
                  <c:v>0.38128225139015992</c:v>
                </c:pt>
                <c:pt idx="13725">
                  <c:v>0.33238675656130173</c:v>
                </c:pt>
                <c:pt idx="13726">
                  <c:v>0.38118444462322731</c:v>
                </c:pt>
                <c:pt idx="13727">
                  <c:v>0.30835492936241143</c:v>
                </c:pt>
                <c:pt idx="13728">
                  <c:v>0.33098769606835154</c:v>
                </c:pt>
                <c:pt idx="13729">
                  <c:v>0.35531786751075312</c:v>
                </c:pt>
                <c:pt idx="13730">
                  <c:v>0.38810209372176274</c:v>
                </c:pt>
                <c:pt idx="13731">
                  <c:v>0.37890260887441757</c:v>
                </c:pt>
                <c:pt idx="13732">
                  <c:v>0.41883164229272218</c:v>
                </c:pt>
                <c:pt idx="13733">
                  <c:v>0.36108834135671553</c:v>
                </c:pt>
                <c:pt idx="13734">
                  <c:v>0.39285849127294825</c:v>
                </c:pt>
                <c:pt idx="13735">
                  <c:v>0.31500637345750854</c:v>
                </c:pt>
                <c:pt idx="13736">
                  <c:v>0.30883699234083589</c:v>
                </c:pt>
                <c:pt idx="13737">
                  <c:v>0.49852857898045416</c:v>
                </c:pt>
                <c:pt idx="13738">
                  <c:v>0.35501553410209702</c:v>
                </c:pt>
                <c:pt idx="13739">
                  <c:v>0.38311276510616066</c:v>
                </c:pt>
                <c:pt idx="13740">
                  <c:v>0.35139229887232831</c:v>
                </c:pt>
                <c:pt idx="13741">
                  <c:v>0.35463827098807432</c:v>
                </c:pt>
                <c:pt idx="13742">
                  <c:v>0.44783910659113169</c:v>
                </c:pt>
                <c:pt idx="13743">
                  <c:v>0.34578839519809962</c:v>
                </c:pt>
                <c:pt idx="13744">
                  <c:v>0.35151494162106661</c:v>
                </c:pt>
                <c:pt idx="13745">
                  <c:v>0.27202219343290335</c:v>
                </c:pt>
                <c:pt idx="13746">
                  <c:v>0.40374185524571077</c:v>
                </c:pt>
                <c:pt idx="13747">
                  <c:v>0.37370465831171368</c:v>
                </c:pt>
                <c:pt idx="13748">
                  <c:v>0.4242704948513043</c:v>
                </c:pt>
                <c:pt idx="13749">
                  <c:v>0.43849429970351561</c:v>
                </c:pt>
                <c:pt idx="13750">
                  <c:v>0.32585675875255415</c:v>
                </c:pt>
                <c:pt idx="13751">
                  <c:v>0.40639526311315932</c:v>
                </c:pt>
                <c:pt idx="13752">
                  <c:v>0.39724546973319957</c:v>
                </c:pt>
                <c:pt idx="13753">
                  <c:v>0.36207186229743415</c:v>
                </c:pt>
                <c:pt idx="13754">
                  <c:v>0.37437894170509189</c:v>
                </c:pt>
                <c:pt idx="13755">
                  <c:v>0.40834612352399835</c:v>
                </c:pt>
                <c:pt idx="13756">
                  <c:v>0.39843478133612453</c:v>
                </c:pt>
                <c:pt idx="13757">
                  <c:v>0.25934527074281338</c:v>
                </c:pt>
                <c:pt idx="13758">
                  <c:v>0.38856216793563769</c:v>
                </c:pt>
                <c:pt idx="13759">
                  <c:v>0.29439110675642244</c:v>
                </c:pt>
                <c:pt idx="13760">
                  <c:v>0.33323982151060838</c:v>
                </c:pt>
                <c:pt idx="13761">
                  <c:v>0.35110507783364664</c:v>
                </c:pt>
                <c:pt idx="13762">
                  <c:v>0.37376728006439797</c:v>
                </c:pt>
                <c:pt idx="13763">
                  <c:v>0.41871304460241376</c:v>
                </c:pt>
                <c:pt idx="13764">
                  <c:v>0.35394812726963387</c:v>
                </c:pt>
                <c:pt idx="13765">
                  <c:v>0.35830020181779765</c:v>
                </c:pt>
                <c:pt idx="13766">
                  <c:v>0.39708884082783497</c:v>
                </c:pt>
                <c:pt idx="13767">
                  <c:v>0.39196405453271482</c:v>
                </c:pt>
                <c:pt idx="13768">
                  <c:v>0.37677657174777629</c:v>
                </c:pt>
                <c:pt idx="13769">
                  <c:v>0.36831274235862904</c:v>
                </c:pt>
                <c:pt idx="13770">
                  <c:v>0.33032974619272748</c:v>
                </c:pt>
                <c:pt idx="13771">
                  <c:v>0.26571624164181434</c:v>
                </c:pt>
                <c:pt idx="13772">
                  <c:v>0.32242351168024069</c:v>
                </c:pt>
                <c:pt idx="13773">
                  <c:v>0.37569355713809055</c:v>
                </c:pt>
                <c:pt idx="13774">
                  <c:v>0.38214421813355248</c:v>
                </c:pt>
                <c:pt idx="13775">
                  <c:v>0.30494451871662331</c:v>
                </c:pt>
                <c:pt idx="13776">
                  <c:v>0.38163551289569092</c:v>
                </c:pt>
                <c:pt idx="13777">
                  <c:v>0.39829983650443068</c:v>
                </c:pt>
                <c:pt idx="13778">
                  <c:v>0.34828013954409381</c:v>
                </c:pt>
                <c:pt idx="13779">
                  <c:v>0.32148886115826486</c:v>
                </c:pt>
                <c:pt idx="13780">
                  <c:v>0.36437718931550023</c:v>
                </c:pt>
                <c:pt idx="13781">
                  <c:v>0.45298653338800565</c:v>
                </c:pt>
                <c:pt idx="13782">
                  <c:v>0.41641666310019054</c:v>
                </c:pt>
                <c:pt idx="13783">
                  <c:v>0.32012185194741394</c:v>
                </c:pt>
                <c:pt idx="13784">
                  <c:v>0.34547443045944615</c:v>
                </c:pt>
                <c:pt idx="13785">
                  <c:v>0.42183648679394448</c:v>
                </c:pt>
                <c:pt idx="13786">
                  <c:v>0.37528706788899735</c:v>
                </c:pt>
                <c:pt idx="13787">
                  <c:v>0.35633184573288934</c:v>
                </c:pt>
                <c:pt idx="13788">
                  <c:v>0.38518732784670007</c:v>
                </c:pt>
                <c:pt idx="13789">
                  <c:v>0.38934288941743672</c:v>
                </c:pt>
                <c:pt idx="13790">
                  <c:v>0.35515148376266187</c:v>
                </c:pt>
                <c:pt idx="13791">
                  <c:v>0.40217821654399621</c:v>
                </c:pt>
                <c:pt idx="13792">
                  <c:v>0.361778476005573</c:v>
                </c:pt>
                <c:pt idx="13793">
                  <c:v>0.42233835758011434</c:v>
                </c:pt>
                <c:pt idx="13794">
                  <c:v>0.35471676979376876</c:v>
                </c:pt>
                <c:pt idx="13795">
                  <c:v>0.38814020061795573</c:v>
                </c:pt>
                <c:pt idx="13796">
                  <c:v>0.34094589265711078</c:v>
                </c:pt>
                <c:pt idx="13797">
                  <c:v>0.35159011922489641</c:v>
                </c:pt>
                <c:pt idx="13798">
                  <c:v>0.37369793034305537</c:v>
                </c:pt>
                <c:pt idx="13799">
                  <c:v>0.26825625586311913</c:v>
                </c:pt>
                <c:pt idx="13800">
                  <c:v>0.41143745522542252</c:v>
                </c:pt>
                <c:pt idx="13801">
                  <c:v>0.37455516813769046</c:v>
                </c:pt>
                <c:pt idx="13802">
                  <c:v>0.31821887571398494</c:v>
                </c:pt>
                <c:pt idx="13803">
                  <c:v>0.2807910058438593</c:v>
                </c:pt>
                <c:pt idx="13804">
                  <c:v>0.39847965831372073</c:v>
                </c:pt>
                <c:pt idx="13805">
                  <c:v>0.41633197748375761</c:v>
                </c:pt>
                <c:pt idx="13806">
                  <c:v>0.33883625468162548</c:v>
                </c:pt>
                <c:pt idx="13807">
                  <c:v>0.39170507769819934</c:v>
                </c:pt>
                <c:pt idx="13808">
                  <c:v>0.43468748758363301</c:v>
                </c:pt>
                <c:pt idx="13809">
                  <c:v>0.37332289395861634</c:v>
                </c:pt>
                <c:pt idx="13810">
                  <c:v>0.40824011807189226</c:v>
                </c:pt>
                <c:pt idx="13811">
                  <c:v>0.32290004174363474</c:v>
                </c:pt>
                <c:pt idx="13812">
                  <c:v>0.31823979616266718</c:v>
                </c:pt>
                <c:pt idx="13813">
                  <c:v>0.32877942055813669</c:v>
                </c:pt>
                <c:pt idx="13814">
                  <c:v>0.34388489532071498</c:v>
                </c:pt>
                <c:pt idx="13815">
                  <c:v>0.43314073787598201</c:v>
                </c:pt>
                <c:pt idx="13816">
                  <c:v>0.41655970878455834</c:v>
                </c:pt>
                <c:pt idx="13817">
                  <c:v>0.36658416543092542</c:v>
                </c:pt>
                <c:pt idx="13818">
                  <c:v>0.329938642060223</c:v>
                </c:pt>
                <c:pt idx="13819">
                  <c:v>0.38524915074591565</c:v>
                </c:pt>
                <c:pt idx="13820">
                  <c:v>0.36933706688994988</c:v>
                </c:pt>
                <c:pt idx="13821">
                  <c:v>0.34386633330177374</c:v>
                </c:pt>
                <c:pt idx="13822">
                  <c:v>0.31034028785923246</c:v>
                </c:pt>
                <c:pt idx="13823">
                  <c:v>0.42188424276501324</c:v>
                </c:pt>
                <c:pt idx="13824">
                  <c:v>0.51684875506427064</c:v>
                </c:pt>
                <c:pt idx="13825">
                  <c:v>0.38433374694922123</c:v>
                </c:pt>
                <c:pt idx="13826">
                  <c:v>0.36615855213724985</c:v>
                </c:pt>
                <c:pt idx="13827">
                  <c:v>0.31482346663043587</c:v>
                </c:pt>
                <c:pt idx="13828">
                  <c:v>0.47231046714222408</c:v>
                </c:pt>
                <c:pt idx="13829">
                  <c:v>0.41184618995975203</c:v>
                </c:pt>
                <c:pt idx="13830">
                  <c:v>0.43794043407443506</c:v>
                </c:pt>
                <c:pt idx="13831">
                  <c:v>0.32619387467638783</c:v>
                </c:pt>
                <c:pt idx="13832">
                  <c:v>0.40693379752080988</c:v>
                </c:pt>
                <c:pt idx="13833">
                  <c:v>0.40416487572870946</c:v>
                </c:pt>
                <c:pt idx="13834">
                  <c:v>0.36002847106924618</c:v>
                </c:pt>
                <c:pt idx="13835">
                  <c:v>0.31113821631613003</c:v>
                </c:pt>
                <c:pt idx="13836">
                  <c:v>0.33185052259576292</c:v>
                </c:pt>
                <c:pt idx="13837">
                  <c:v>0.3959460284049604</c:v>
                </c:pt>
                <c:pt idx="13838">
                  <c:v>0.34298398562999566</c:v>
                </c:pt>
                <c:pt idx="13839">
                  <c:v>0.40501470308052973</c:v>
                </c:pt>
                <c:pt idx="13840">
                  <c:v>0.35465598902620238</c:v>
                </c:pt>
                <c:pt idx="13841">
                  <c:v>0.36191534323079982</c:v>
                </c:pt>
                <c:pt idx="13842">
                  <c:v>0.32573258191653082</c:v>
                </c:pt>
                <c:pt idx="13843">
                  <c:v>0.39051193805213968</c:v>
                </c:pt>
                <c:pt idx="13844">
                  <c:v>0.40874772463327924</c:v>
                </c:pt>
                <c:pt idx="13845">
                  <c:v>0.33506160675232538</c:v>
                </c:pt>
                <c:pt idx="13846">
                  <c:v>0.41477407015887935</c:v>
                </c:pt>
                <c:pt idx="13847">
                  <c:v>0.39423281173725339</c:v>
                </c:pt>
                <c:pt idx="13848">
                  <c:v>0.32311494091136556</c:v>
                </c:pt>
                <c:pt idx="13849">
                  <c:v>0.41024212642201613</c:v>
                </c:pt>
                <c:pt idx="13850">
                  <c:v>0.43139005235949796</c:v>
                </c:pt>
                <c:pt idx="13851">
                  <c:v>0.32389992645136534</c:v>
                </c:pt>
                <c:pt idx="13852">
                  <c:v>0.34240006864156936</c:v>
                </c:pt>
                <c:pt idx="13853">
                  <c:v>0.36063593588272186</c:v>
                </c:pt>
                <c:pt idx="13854">
                  <c:v>0.39232283660428136</c:v>
                </c:pt>
                <c:pt idx="13855">
                  <c:v>0.31274168821146242</c:v>
                </c:pt>
                <c:pt idx="13856">
                  <c:v>0.35399176716798375</c:v>
                </c:pt>
                <c:pt idx="13857">
                  <c:v>0.35623538407501543</c:v>
                </c:pt>
                <c:pt idx="13858">
                  <c:v>0.30540218767131222</c:v>
                </c:pt>
                <c:pt idx="13859">
                  <c:v>0.32536114687403689</c:v>
                </c:pt>
                <c:pt idx="13860">
                  <c:v>0.35351238602083196</c:v>
                </c:pt>
                <c:pt idx="13861">
                  <c:v>0.39717492236495294</c:v>
                </c:pt>
                <c:pt idx="13862">
                  <c:v>0.32822048598032466</c:v>
                </c:pt>
                <c:pt idx="13863">
                  <c:v>0.35032461408859938</c:v>
                </c:pt>
                <c:pt idx="13864">
                  <c:v>0.37563935069424881</c:v>
                </c:pt>
                <c:pt idx="13865">
                  <c:v>0.3484329693534074</c:v>
                </c:pt>
                <c:pt idx="13866">
                  <c:v>0.2598298326514738</c:v>
                </c:pt>
                <c:pt idx="13867">
                  <c:v>0.3737632735220614</c:v>
                </c:pt>
                <c:pt idx="13868">
                  <c:v>0.28530795023125932</c:v>
                </c:pt>
                <c:pt idx="13869">
                  <c:v>0.39381347353456586</c:v>
                </c:pt>
                <c:pt idx="13870">
                  <c:v>0.39454288711190605</c:v>
                </c:pt>
                <c:pt idx="13871">
                  <c:v>0.30787504295673035</c:v>
                </c:pt>
                <c:pt idx="13872">
                  <c:v>0.43341097420813252</c:v>
                </c:pt>
                <c:pt idx="13873">
                  <c:v>0.31935673790706759</c:v>
                </c:pt>
                <c:pt idx="13874">
                  <c:v>0.41365884765826488</c:v>
                </c:pt>
                <c:pt idx="13875">
                  <c:v>0.3809086707479446</c:v>
                </c:pt>
                <c:pt idx="13876">
                  <c:v>0.33805527869606788</c:v>
                </c:pt>
                <c:pt idx="13877">
                  <c:v>0.4128030256023375</c:v>
                </c:pt>
                <c:pt idx="13878">
                  <c:v>0.39613407033228215</c:v>
                </c:pt>
                <c:pt idx="13879">
                  <c:v>0.33038403927408616</c:v>
                </c:pt>
                <c:pt idx="13880">
                  <c:v>0.39505788544722187</c:v>
                </c:pt>
                <c:pt idx="13881">
                  <c:v>0.359812261433615</c:v>
                </c:pt>
                <c:pt idx="13882">
                  <c:v>0.36115452697280903</c:v>
                </c:pt>
                <c:pt idx="13883">
                  <c:v>0.39421663941281637</c:v>
                </c:pt>
                <c:pt idx="13884">
                  <c:v>0.40838480867416027</c:v>
                </c:pt>
                <c:pt idx="13885">
                  <c:v>0.47291109478942184</c:v>
                </c:pt>
                <c:pt idx="13886">
                  <c:v>0.34747355218307985</c:v>
                </c:pt>
                <c:pt idx="13887">
                  <c:v>0.25556724797210184</c:v>
                </c:pt>
                <c:pt idx="13888">
                  <c:v>0.3441840923202209</c:v>
                </c:pt>
                <c:pt idx="13889">
                  <c:v>0.32765841950005442</c:v>
                </c:pt>
                <c:pt idx="13890">
                  <c:v>0.32402844428818173</c:v>
                </c:pt>
                <c:pt idx="13891">
                  <c:v>0.30849700715278938</c:v>
                </c:pt>
                <c:pt idx="13892">
                  <c:v>0.28305163054389254</c:v>
                </c:pt>
                <c:pt idx="13893">
                  <c:v>0.37891489589716043</c:v>
                </c:pt>
                <c:pt idx="13894">
                  <c:v>0.32966972996907923</c:v>
                </c:pt>
                <c:pt idx="13895">
                  <c:v>0.39400749179048905</c:v>
                </c:pt>
                <c:pt idx="13896">
                  <c:v>0.37140531503913882</c:v>
                </c:pt>
                <c:pt idx="13897">
                  <c:v>0.31024022547794988</c:v>
                </c:pt>
                <c:pt idx="13898">
                  <c:v>0.35414567075621328</c:v>
                </c:pt>
                <c:pt idx="13899">
                  <c:v>0.36745401342727652</c:v>
                </c:pt>
                <c:pt idx="13900">
                  <c:v>0.26013010991655633</c:v>
                </c:pt>
                <c:pt idx="13901">
                  <c:v>0.35446695314756088</c:v>
                </c:pt>
                <c:pt idx="13902">
                  <c:v>0.39675814823021732</c:v>
                </c:pt>
                <c:pt idx="13903">
                  <c:v>0.37918181550187635</c:v>
                </c:pt>
                <c:pt idx="13904">
                  <c:v>0.32264091026425806</c:v>
                </c:pt>
                <c:pt idx="13905">
                  <c:v>0.32682126314924048</c:v>
                </c:pt>
                <c:pt idx="13906">
                  <c:v>0.35500231205228538</c:v>
                </c:pt>
                <c:pt idx="13907">
                  <c:v>0.40071569280896135</c:v>
                </c:pt>
                <c:pt idx="13908">
                  <c:v>0.37849913386028011</c:v>
                </c:pt>
                <c:pt idx="13909">
                  <c:v>0.317980251572205</c:v>
                </c:pt>
                <c:pt idx="13910">
                  <c:v>0.39410277745097977</c:v>
                </c:pt>
                <c:pt idx="13911">
                  <c:v>0.40693325667232694</c:v>
                </c:pt>
                <c:pt idx="13912">
                  <c:v>0.32747196164220777</c:v>
                </c:pt>
                <c:pt idx="13913">
                  <c:v>0.25797461415923356</c:v>
                </c:pt>
                <c:pt idx="13914">
                  <c:v>0.30895149142227424</c:v>
                </c:pt>
                <c:pt idx="13915">
                  <c:v>0.37418062903755261</c:v>
                </c:pt>
                <c:pt idx="13916">
                  <c:v>0.41195018639060738</c:v>
                </c:pt>
                <c:pt idx="13917">
                  <c:v>0.39847383155532939</c:v>
                </c:pt>
                <c:pt idx="13918">
                  <c:v>0.34159744873005776</c:v>
                </c:pt>
                <c:pt idx="13919">
                  <c:v>0.39654615360913431</c:v>
                </c:pt>
                <c:pt idx="13920">
                  <c:v>0.33505006529090392</c:v>
                </c:pt>
                <c:pt idx="13921">
                  <c:v>0.32356708150746966</c:v>
                </c:pt>
                <c:pt idx="13922">
                  <c:v>0.34908126330256262</c:v>
                </c:pt>
                <c:pt idx="13923">
                  <c:v>0.43128754231726724</c:v>
                </c:pt>
                <c:pt idx="13924">
                  <c:v>0.35185098413721488</c:v>
                </c:pt>
                <c:pt idx="13925">
                  <c:v>0.34263938355782642</c:v>
                </c:pt>
                <c:pt idx="13926">
                  <c:v>0.42031870724476067</c:v>
                </c:pt>
                <c:pt idx="13927">
                  <c:v>0.36374341461485982</c:v>
                </c:pt>
                <c:pt idx="13928">
                  <c:v>0.44584696468941065</c:v>
                </c:pt>
                <c:pt idx="13929">
                  <c:v>0.37945406348686483</c:v>
                </c:pt>
                <c:pt idx="13930">
                  <c:v>0.33229984455716677</c:v>
                </c:pt>
                <c:pt idx="13931">
                  <c:v>0.33083961135442769</c:v>
                </c:pt>
                <c:pt idx="13932">
                  <c:v>0.34581336987123296</c:v>
                </c:pt>
                <c:pt idx="13933">
                  <c:v>0.40529011460350844</c:v>
                </c:pt>
                <c:pt idx="13934">
                  <c:v>0.33011236132087385</c:v>
                </c:pt>
                <c:pt idx="13935">
                  <c:v>0.33913206822546615</c:v>
                </c:pt>
                <c:pt idx="13936">
                  <c:v>0.37983989950002689</c:v>
                </c:pt>
                <c:pt idx="13937">
                  <c:v>0.28710416417467438</c:v>
                </c:pt>
                <c:pt idx="13938">
                  <c:v>0.32175676521816216</c:v>
                </c:pt>
                <c:pt idx="13939">
                  <c:v>0.37186086504026916</c:v>
                </c:pt>
                <c:pt idx="13940">
                  <c:v>0.38757957411739086</c:v>
                </c:pt>
                <c:pt idx="13941">
                  <c:v>0.30235886973429194</c:v>
                </c:pt>
                <c:pt idx="13942">
                  <c:v>0.37109384194594563</c:v>
                </c:pt>
                <c:pt idx="13943">
                  <c:v>0.49052770819463393</c:v>
                </c:pt>
                <c:pt idx="13944">
                  <c:v>0.45506889959052632</c:v>
                </c:pt>
                <c:pt idx="13945">
                  <c:v>0.43816373548214282</c:v>
                </c:pt>
                <c:pt idx="13946">
                  <c:v>0.35953690380628889</c:v>
                </c:pt>
                <c:pt idx="13947">
                  <c:v>0.34369594420887672</c:v>
                </c:pt>
                <c:pt idx="13948">
                  <c:v>0.36159682339264276</c:v>
                </c:pt>
                <c:pt idx="13949">
                  <c:v>0.39472787896774897</c:v>
                </c:pt>
                <c:pt idx="13950">
                  <c:v>0.33215132921484158</c:v>
                </c:pt>
                <c:pt idx="13951">
                  <c:v>0.32345853329068286</c:v>
                </c:pt>
                <c:pt idx="13952">
                  <c:v>0.29784590773970754</c:v>
                </c:pt>
                <c:pt idx="13953">
                  <c:v>0.32293882366908844</c:v>
                </c:pt>
                <c:pt idx="13954">
                  <c:v>0.37758927464938896</c:v>
                </c:pt>
                <c:pt idx="13955">
                  <c:v>0.36366643502184715</c:v>
                </c:pt>
                <c:pt idx="13956">
                  <c:v>0.31712091156689753</c:v>
                </c:pt>
                <c:pt idx="13957">
                  <c:v>0.37446992065767454</c:v>
                </c:pt>
                <c:pt idx="13958">
                  <c:v>0.35778568999034754</c:v>
                </c:pt>
                <c:pt idx="13959">
                  <c:v>0.37074022310010546</c:v>
                </c:pt>
                <c:pt idx="13960">
                  <c:v>0.35868724460440532</c:v>
                </c:pt>
                <c:pt idx="13961">
                  <c:v>0.30544765001466762</c:v>
                </c:pt>
                <c:pt idx="13962">
                  <c:v>0.27924192671239373</c:v>
                </c:pt>
                <c:pt idx="13963">
                  <c:v>0.35996742376510898</c:v>
                </c:pt>
                <c:pt idx="13964">
                  <c:v>0.33067346571483247</c:v>
                </c:pt>
                <c:pt idx="13965">
                  <c:v>0.3482617801617453</c:v>
                </c:pt>
                <c:pt idx="13966">
                  <c:v>0.35136795067884546</c:v>
                </c:pt>
                <c:pt idx="13967">
                  <c:v>0.40491946904266857</c:v>
                </c:pt>
                <c:pt idx="13968">
                  <c:v>0.32547030311860736</c:v>
                </c:pt>
                <c:pt idx="13969">
                  <c:v>0.3905880536407409</c:v>
                </c:pt>
                <c:pt idx="13970">
                  <c:v>0.35321165605580768</c:v>
                </c:pt>
                <c:pt idx="13971">
                  <c:v>0.46510117774019755</c:v>
                </c:pt>
                <c:pt idx="13972">
                  <c:v>0.3174935967289203</c:v>
                </c:pt>
                <c:pt idx="13973">
                  <c:v>0.46377820740028181</c:v>
                </c:pt>
                <c:pt idx="13974">
                  <c:v>0.32323081745083782</c:v>
                </c:pt>
                <c:pt idx="13975">
                  <c:v>0.38649273299188391</c:v>
                </c:pt>
                <c:pt idx="13976">
                  <c:v>0.35517158337845706</c:v>
                </c:pt>
                <c:pt idx="13977">
                  <c:v>0.29597356181718315</c:v>
                </c:pt>
                <c:pt idx="13978">
                  <c:v>0.27881803494682367</c:v>
                </c:pt>
                <c:pt idx="13979">
                  <c:v>0.32039137284600588</c:v>
                </c:pt>
                <c:pt idx="13980">
                  <c:v>0.31236800032682893</c:v>
                </c:pt>
                <c:pt idx="13981">
                  <c:v>0.30695759179323617</c:v>
                </c:pt>
                <c:pt idx="13982">
                  <c:v>0.38537348353448037</c:v>
                </c:pt>
                <c:pt idx="13983">
                  <c:v>0.35185866295465434</c:v>
                </c:pt>
                <c:pt idx="13984">
                  <c:v>0.38719993744556458</c:v>
                </c:pt>
                <c:pt idx="13985">
                  <c:v>0.36121102654440895</c:v>
                </c:pt>
                <c:pt idx="13986">
                  <c:v>0.27281853372677833</c:v>
                </c:pt>
                <c:pt idx="13987">
                  <c:v>0.3123198933818776</c:v>
                </c:pt>
                <c:pt idx="13988">
                  <c:v>0.36346683495961929</c:v>
                </c:pt>
                <c:pt idx="13989">
                  <c:v>0.39539129557936875</c:v>
                </c:pt>
                <c:pt idx="13990">
                  <c:v>0.25890976317029762</c:v>
                </c:pt>
                <c:pt idx="13991">
                  <c:v>0.34144651130439874</c:v>
                </c:pt>
                <c:pt idx="13992">
                  <c:v>0.33366601518954347</c:v>
                </c:pt>
                <c:pt idx="13993">
                  <c:v>0.29832536559374739</c:v>
                </c:pt>
                <c:pt idx="13994">
                  <c:v>0.40142218166746413</c:v>
                </c:pt>
                <c:pt idx="13995">
                  <c:v>0.35279519666811787</c:v>
                </c:pt>
                <c:pt idx="13996">
                  <c:v>0.37588628287952197</c:v>
                </c:pt>
                <c:pt idx="13997">
                  <c:v>0.37913282539966586</c:v>
                </c:pt>
                <c:pt idx="13998">
                  <c:v>0.29302263950891988</c:v>
                </c:pt>
                <c:pt idx="13999">
                  <c:v>0.37088210304869229</c:v>
                </c:pt>
                <c:pt idx="14000">
                  <c:v>0.31640725916644835</c:v>
                </c:pt>
                <c:pt idx="14001">
                  <c:v>0.36576207049854131</c:v>
                </c:pt>
                <c:pt idx="14002">
                  <c:v>0.28896125838976128</c:v>
                </c:pt>
                <c:pt idx="14003">
                  <c:v>0.33350626618672197</c:v>
                </c:pt>
                <c:pt idx="14004">
                  <c:v>0.45262839803629251</c:v>
                </c:pt>
                <c:pt idx="14005">
                  <c:v>0.31864315123277281</c:v>
                </c:pt>
                <c:pt idx="14006">
                  <c:v>0.39410845951288798</c:v>
                </c:pt>
                <c:pt idx="14007">
                  <c:v>0.38681509989932789</c:v>
                </c:pt>
                <c:pt idx="14008">
                  <c:v>0.35278834283388882</c:v>
                </c:pt>
                <c:pt idx="14009">
                  <c:v>0.39288289637459684</c:v>
                </c:pt>
                <c:pt idx="14010">
                  <c:v>0.39736643013549128</c:v>
                </c:pt>
                <c:pt idx="14011">
                  <c:v>0.38254275914023389</c:v>
                </c:pt>
                <c:pt idx="14012">
                  <c:v>0.37188870821674858</c:v>
                </c:pt>
                <c:pt idx="14013">
                  <c:v>0.33630328375620955</c:v>
                </c:pt>
                <c:pt idx="14014">
                  <c:v>0.32702152258825712</c:v>
                </c:pt>
                <c:pt idx="14015">
                  <c:v>0.35251867012668797</c:v>
                </c:pt>
                <c:pt idx="14016">
                  <c:v>0.34953256996454918</c:v>
                </c:pt>
                <c:pt idx="14017">
                  <c:v>0.31534925851128676</c:v>
                </c:pt>
                <c:pt idx="14018">
                  <c:v>0.43849622720468601</c:v>
                </c:pt>
                <c:pt idx="14019">
                  <c:v>0.42195183844106504</c:v>
                </c:pt>
                <c:pt idx="14020">
                  <c:v>0.3468676187596994</c:v>
                </c:pt>
                <c:pt idx="14021">
                  <c:v>0.39790967894683976</c:v>
                </c:pt>
                <c:pt idx="14022">
                  <c:v>0.40714372530854032</c:v>
                </c:pt>
                <c:pt idx="14023">
                  <c:v>0.36546480820630833</c:v>
                </c:pt>
                <c:pt idx="14024">
                  <c:v>0.29905703587001131</c:v>
                </c:pt>
                <c:pt idx="14025">
                  <c:v>0.34650077253283867</c:v>
                </c:pt>
                <c:pt idx="14026">
                  <c:v>0.41659300315378545</c:v>
                </c:pt>
                <c:pt idx="14027">
                  <c:v>0.30989977598917295</c:v>
                </c:pt>
                <c:pt idx="14028">
                  <c:v>0.29867089066521624</c:v>
                </c:pt>
                <c:pt idx="14029">
                  <c:v>0.3480542357031553</c:v>
                </c:pt>
                <c:pt idx="14030">
                  <c:v>0.37218981599106088</c:v>
                </c:pt>
                <c:pt idx="14031">
                  <c:v>0.38764178050049358</c:v>
                </c:pt>
                <c:pt idx="14032">
                  <c:v>0.30106215051912344</c:v>
                </c:pt>
                <c:pt idx="14033">
                  <c:v>0.3572299817419719</c:v>
                </c:pt>
                <c:pt idx="14034">
                  <c:v>0.28166741461849476</c:v>
                </c:pt>
                <c:pt idx="14035">
                  <c:v>0.37966614903198481</c:v>
                </c:pt>
                <c:pt idx="14036">
                  <c:v>0.39256826910593129</c:v>
                </c:pt>
                <c:pt idx="14037">
                  <c:v>0.27314072443740689</c:v>
                </c:pt>
                <c:pt idx="14038">
                  <c:v>0.28125284899037722</c:v>
                </c:pt>
                <c:pt idx="14039">
                  <c:v>0.41396761961278533</c:v>
                </c:pt>
                <c:pt idx="14040">
                  <c:v>0.35323077063142133</c:v>
                </c:pt>
                <c:pt idx="14041">
                  <c:v>0.36458679040412983</c:v>
                </c:pt>
                <c:pt idx="14042">
                  <c:v>0.37195718938657885</c:v>
                </c:pt>
                <c:pt idx="14043">
                  <c:v>0.30867329332256316</c:v>
                </c:pt>
                <c:pt idx="14044">
                  <c:v>0.30716553992106732</c:v>
                </c:pt>
                <c:pt idx="14045">
                  <c:v>0.35519540608236205</c:v>
                </c:pt>
                <c:pt idx="14046">
                  <c:v>0.33733998184954911</c:v>
                </c:pt>
                <c:pt idx="14047">
                  <c:v>0.41420299248053816</c:v>
                </c:pt>
                <c:pt idx="14048">
                  <c:v>0.40373984620837661</c:v>
                </c:pt>
                <c:pt idx="14049">
                  <c:v>0.3358319097366364</c:v>
                </c:pt>
                <c:pt idx="14050">
                  <c:v>0.37636577150803063</c:v>
                </c:pt>
                <c:pt idx="14051">
                  <c:v>0.38063958586712532</c:v>
                </c:pt>
                <c:pt idx="14052">
                  <c:v>0.30847510403876682</c:v>
                </c:pt>
                <c:pt idx="14053">
                  <c:v>0.32651953186149701</c:v>
                </c:pt>
                <c:pt idx="14054">
                  <c:v>0.36906561497996337</c:v>
                </c:pt>
                <c:pt idx="14055">
                  <c:v>0.38804556407317581</c:v>
                </c:pt>
                <c:pt idx="14056">
                  <c:v>0.32927631175845218</c:v>
                </c:pt>
                <c:pt idx="14057">
                  <c:v>0.38513460313342623</c:v>
                </c:pt>
                <c:pt idx="14058">
                  <c:v>0.34897275864562682</c:v>
                </c:pt>
                <c:pt idx="14059">
                  <c:v>0.33976831908477739</c:v>
                </c:pt>
                <c:pt idx="14060">
                  <c:v>0.34337060118893747</c:v>
                </c:pt>
                <c:pt idx="14061">
                  <c:v>0.37399433824716632</c:v>
                </c:pt>
                <c:pt idx="14062">
                  <c:v>0.36472158576629032</c:v>
                </c:pt>
                <c:pt idx="14063">
                  <c:v>0.36471870945452017</c:v>
                </c:pt>
                <c:pt idx="14064">
                  <c:v>0.30691844129282098</c:v>
                </c:pt>
                <c:pt idx="14065">
                  <c:v>0.35775457602250782</c:v>
                </c:pt>
                <c:pt idx="14066">
                  <c:v>0.36718738310073523</c:v>
                </c:pt>
                <c:pt idx="14067">
                  <c:v>0.31604952089882282</c:v>
                </c:pt>
                <c:pt idx="14068">
                  <c:v>0.35582016197720118</c:v>
                </c:pt>
                <c:pt idx="14069">
                  <c:v>0.30492748301130451</c:v>
                </c:pt>
                <c:pt idx="14070">
                  <c:v>0.4062272343682739</c:v>
                </c:pt>
                <c:pt idx="14071">
                  <c:v>0.37759462821261064</c:v>
                </c:pt>
                <c:pt idx="14072">
                  <c:v>0.33714496802697336</c:v>
                </c:pt>
                <c:pt idx="14073">
                  <c:v>0.34878351321304574</c:v>
                </c:pt>
                <c:pt idx="14074">
                  <c:v>0.4267784564242923</c:v>
                </c:pt>
                <c:pt idx="14075">
                  <c:v>0.29089087331613311</c:v>
                </c:pt>
                <c:pt idx="14076">
                  <c:v>0.31565757982769915</c:v>
                </c:pt>
                <c:pt idx="14077">
                  <c:v>0.3599380804479313</c:v>
                </c:pt>
                <c:pt idx="14078">
                  <c:v>0.42010360461237745</c:v>
                </c:pt>
                <c:pt idx="14079">
                  <c:v>0.41754104090315375</c:v>
                </c:pt>
                <c:pt idx="14080">
                  <c:v>0.37757175474885885</c:v>
                </c:pt>
                <c:pt idx="14081">
                  <c:v>0.32533142357029882</c:v>
                </c:pt>
                <c:pt idx="14082">
                  <c:v>0.3331406069815393</c:v>
                </c:pt>
                <c:pt idx="14083">
                  <c:v>0.38344724329846724</c:v>
                </c:pt>
                <c:pt idx="14084">
                  <c:v>0.35194389459797581</c:v>
                </c:pt>
                <c:pt idx="14085">
                  <c:v>0.33724144375164505</c:v>
                </c:pt>
                <c:pt idx="14086">
                  <c:v>0.38361291765368394</c:v>
                </c:pt>
                <c:pt idx="14087">
                  <c:v>0.34626080945360932</c:v>
                </c:pt>
                <c:pt idx="14088">
                  <c:v>0.30301917376596815</c:v>
                </c:pt>
                <c:pt idx="14089">
                  <c:v>0.30257868885762329</c:v>
                </c:pt>
                <c:pt idx="14090">
                  <c:v>0.30861140007468701</c:v>
                </c:pt>
                <c:pt idx="14091">
                  <c:v>0.35903833893059944</c:v>
                </c:pt>
                <c:pt idx="14092">
                  <c:v>0.33094423568610382</c:v>
                </c:pt>
                <c:pt idx="14093">
                  <c:v>0.4003879850989675</c:v>
                </c:pt>
                <c:pt idx="14094">
                  <c:v>0.29488961323330026</c:v>
                </c:pt>
                <c:pt idx="14095">
                  <c:v>0.29513324853948725</c:v>
                </c:pt>
                <c:pt idx="14096">
                  <c:v>0.31216624876418347</c:v>
                </c:pt>
                <c:pt idx="14097">
                  <c:v>0.33752724688223795</c:v>
                </c:pt>
                <c:pt idx="14098">
                  <c:v>0.34288340239094706</c:v>
                </c:pt>
                <c:pt idx="14099">
                  <c:v>0.39205787859798813</c:v>
                </c:pt>
                <c:pt idx="14100">
                  <c:v>0.39698899102960178</c:v>
                </c:pt>
                <c:pt idx="14101">
                  <c:v>0.31410369570683438</c:v>
                </c:pt>
                <c:pt idx="14102">
                  <c:v>0.33071088391082193</c:v>
                </c:pt>
                <c:pt idx="14103">
                  <c:v>0.34591689556111982</c:v>
                </c:pt>
                <c:pt idx="14104">
                  <c:v>0.33080556741506173</c:v>
                </c:pt>
                <c:pt idx="14105">
                  <c:v>0.39472809664398489</c:v>
                </c:pt>
                <c:pt idx="14106">
                  <c:v>0.39167224794510824</c:v>
                </c:pt>
                <c:pt idx="14107">
                  <c:v>0.27423522142538609</c:v>
                </c:pt>
                <c:pt idx="14108">
                  <c:v>0.29780456318006426</c:v>
                </c:pt>
                <c:pt idx="14109">
                  <c:v>0.27315036332752496</c:v>
                </c:pt>
                <c:pt idx="14110">
                  <c:v>0.38394553529367753</c:v>
                </c:pt>
                <c:pt idx="14111">
                  <c:v>0.2941444259585933</c:v>
                </c:pt>
                <c:pt idx="14112">
                  <c:v>0.36699705591322596</c:v>
                </c:pt>
                <c:pt idx="14113">
                  <c:v>0.35240567191195826</c:v>
                </c:pt>
                <c:pt idx="14114">
                  <c:v>0.33190744006712397</c:v>
                </c:pt>
                <c:pt idx="14115">
                  <c:v>0.34288976275746852</c:v>
                </c:pt>
                <c:pt idx="14116">
                  <c:v>0.33711434543798224</c:v>
                </c:pt>
                <c:pt idx="14117">
                  <c:v>0.34502237156751847</c:v>
                </c:pt>
                <c:pt idx="14118">
                  <c:v>0.32489146719306561</c:v>
                </c:pt>
                <c:pt idx="14119">
                  <c:v>0.37069601869704438</c:v>
                </c:pt>
                <c:pt idx="14120">
                  <c:v>0.40604528006981383</c:v>
                </c:pt>
                <c:pt idx="14121">
                  <c:v>0.3495196450731573</c:v>
                </c:pt>
                <c:pt idx="14122">
                  <c:v>0.41364626876400751</c:v>
                </c:pt>
                <c:pt idx="14123">
                  <c:v>0.38620833374846891</c:v>
                </c:pt>
                <c:pt idx="14124">
                  <c:v>0.28290041775308217</c:v>
                </c:pt>
                <c:pt idx="14125">
                  <c:v>0.28175807140248532</c:v>
                </c:pt>
                <c:pt idx="14126">
                  <c:v>0.38947052076164818</c:v>
                </c:pt>
                <c:pt idx="14127">
                  <c:v>0.36650670882662112</c:v>
                </c:pt>
                <c:pt idx="14128">
                  <c:v>0.38795471805714865</c:v>
                </c:pt>
                <c:pt idx="14129">
                  <c:v>0.34227664858559725</c:v>
                </c:pt>
                <c:pt idx="14130">
                  <c:v>0.4730032551441648</c:v>
                </c:pt>
                <c:pt idx="14131">
                  <c:v>0.36205553361076781</c:v>
                </c:pt>
                <c:pt idx="14132">
                  <c:v>0.36511769746678635</c:v>
                </c:pt>
                <c:pt idx="14133">
                  <c:v>0.36309053287805282</c:v>
                </c:pt>
                <c:pt idx="14134">
                  <c:v>0.42581941549859931</c:v>
                </c:pt>
                <c:pt idx="14135">
                  <c:v>0.32671076886141798</c:v>
                </c:pt>
                <c:pt idx="14136">
                  <c:v>0.30195553525519342</c:v>
                </c:pt>
                <c:pt idx="14137">
                  <c:v>0.35586991216331282</c:v>
                </c:pt>
                <c:pt idx="14138">
                  <c:v>0.41353223288948532</c:v>
                </c:pt>
                <c:pt idx="14139">
                  <c:v>0.36495361932841053</c:v>
                </c:pt>
                <c:pt idx="14140">
                  <c:v>0.30766471966062903</c:v>
                </c:pt>
                <c:pt idx="14141">
                  <c:v>0.32944660963365868</c:v>
                </c:pt>
                <c:pt idx="14142">
                  <c:v>0.37939095297705538</c:v>
                </c:pt>
                <c:pt idx="14143">
                  <c:v>0.29804601042524798</c:v>
                </c:pt>
                <c:pt idx="14144">
                  <c:v>0.36515494125491027</c:v>
                </c:pt>
                <c:pt idx="14145">
                  <c:v>0.31272800000865891</c:v>
                </c:pt>
                <c:pt idx="14146">
                  <c:v>0.31888810111871529</c:v>
                </c:pt>
                <c:pt idx="14147">
                  <c:v>0.36232174868285477</c:v>
                </c:pt>
                <c:pt idx="14148">
                  <c:v>0.36033408877399586</c:v>
                </c:pt>
                <c:pt idx="14149">
                  <c:v>0.31325361227871218</c:v>
                </c:pt>
                <c:pt idx="14150">
                  <c:v>0.32115773801934488</c:v>
                </c:pt>
                <c:pt idx="14151">
                  <c:v>0.35703179126091805</c:v>
                </c:pt>
                <c:pt idx="14152">
                  <c:v>0.42736095651895623</c:v>
                </c:pt>
                <c:pt idx="14153">
                  <c:v>0.34088301368296697</c:v>
                </c:pt>
                <c:pt idx="14154">
                  <c:v>0.34763164033756927</c:v>
                </c:pt>
                <c:pt idx="14155">
                  <c:v>0.3907845931094675</c:v>
                </c:pt>
                <c:pt idx="14156">
                  <c:v>0.34641016848399847</c:v>
                </c:pt>
                <c:pt idx="14157">
                  <c:v>0.37312115307586396</c:v>
                </c:pt>
                <c:pt idx="14158">
                  <c:v>0.40911886605732484</c:v>
                </c:pt>
                <c:pt idx="14159">
                  <c:v>0.45014378941413624</c:v>
                </c:pt>
                <c:pt idx="14160">
                  <c:v>0.27321819946200282</c:v>
                </c:pt>
                <c:pt idx="14161">
                  <c:v>0.35397879976590496</c:v>
                </c:pt>
                <c:pt idx="14162">
                  <c:v>0.32666032438109388</c:v>
                </c:pt>
                <c:pt idx="14163">
                  <c:v>0.34447214413954996</c:v>
                </c:pt>
                <c:pt idx="14164">
                  <c:v>0.3892458185552688</c:v>
                </c:pt>
                <c:pt idx="14165">
                  <c:v>0.25232543086457487</c:v>
                </c:pt>
                <c:pt idx="14166">
                  <c:v>0.36494576830222814</c:v>
                </c:pt>
                <c:pt idx="14167">
                  <c:v>0.33276635091215745</c:v>
                </c:pt>
                <c:pt idx="14168">
                  <c:v>0.29944674841627822</c:v>
                </c:pt>
                <c:pt idx="14169">
                  <c:v>0.38841037489718266</c:v>
                </c:pt>
                <c:pt idx="14170">
                  <c:v>0.39967300568750791</c:v>
                </c:pt>
                <c:pt idx="14171">
                  <c:v>0.35404220390171987</c:v>
                </c:pt>
                <c:pt idx="14172">
                  <c:v>0.33307056433531629</c:v>
                </c:pt>
                <c:pt idx="14173">
                  <c:v>0.32670591505718338</c:v>
                </c:pt>
                <c:pt idx="14174">
                  <c:v>0.35370811513836237</c:v>
                </c:pt>
                <c:pt idx="14175">
                  <c:v>0.39201928145861142</c:v>
                </c:pt>
                <c:pt idx="14176">
                  <c:v>0.35016767959549133</c:v>
                </c:pt>
                <c:pt idx="14177">
                  <c:v>0.35442044525033717</c:v>
                </c:pt>
                <c:pt idx="14178">
                  <c:v>0.37852103510831381</c:v>
                </c:pt>
                <c:pt idx="14179">
                  <c:v>0.33558370837789786</c:v>
                </c:pt>
                <c:pt idx="14180">
                  <c:v>0.34027704743042225</c:v>
                </c:pt>
                <c:pt idx="14181">
                  <c:v>0.32668268911983928</c:v>
                </c:pt>
                <c:pt idx="14182">
                  <c:v>0.36547940971571874</c:v>
                </c:pt>
                <c:pt idx="14183">
                  <c:v>0.30905708221624395</c:v>
                </c:pt>
                <c:pt idx="14184">
                  <c:v>0.34088882835459466</c:v>
                </c:pt>
                <c:pt idx="14185">
                  <c:v>0.29968643539205198</c:v>
                </c:pt>
                <c:pt idx="14186">
                  <c:v>0.34177685018522908</c:v>
                </c:pt>
                <c:pt idx="14187">
                  <c:v>0.32003571029546196</c:v>
                </c:pt>
                <c:pt idx="14188">
                  <c:v>0.35004556079644888</c:v>
                </c:pt>
                <c:pt idx="14189">
                  <c:v>0.38311815656235687</c:v>
                </c:pt>
                <c:pt idx="14190">
                  <c:v>0.31447952904937254</c:v>
                </c:pt>
                <c:pt idx="14191">
                  <c:v>0.30854949752327382</c:v>
                </c:pt>
                <c:pt idx="14192">
                  <c:v>0.30964530277513103</c:v>
                </c:pt>
                <c:pt idx="14193">
                  <c:v>0.31594612299394487</c:v>
                </c:pt>
                <c:pt idx="14194">
                  <c:v>0.39212510712123932</c:v>
                </c:pt>
                <c:pt idx="14195">
                  <c:v>0.30821106665769737</c:v>
                </c:pt>
                <c:pt idx="14196">
                  <c:v>0.40231656114245518</c:v>
                </c:pt>
                <c:pt idx="14197">
                  <c:v>0.42081733661053822</c:v>
                </c:pt>
                <c:pt idx="14198">
                  <c:v>0.39818426785076877</c:v>
                </c:pt>
                <c:pt idx="14199">
                  <c:v>0.33197725418258783</c:v>
                </c:pt>
                <c:pt idx="14200">
                  <c:v>0.27689243987184953</c:v>
                </c:pt>
                <c:pt idx="14201">
                  <c:v>0.28888652409728338</c:v>
                </c:pt>
                <c:pt idx="14202">
                  <c:v>0.33719550669206982</c:v>
                </c:pt>
                <c:pt idx="14203">
                  <c:v>0.35519446024312878</c:v>
                </c:pt>
                <c:pt idx="14204">
                  <c:v>0.36315454931558988</c:v>
                </c:pt>
                <c:pt idx="14205">
                  <c:v>0.33425010975709291</c:v>
                </c:pt>
                <c:pt idx="14206">
                  <c:v>0.37026471301408437</c:v>
                </c:pt>
                <c:pt idx="14207">
                  <c:v>0.34230553813407238</c:v>
                </c:pt>
                <c:pt idx="14208">
                  <c:v>0.36925392372476751</c:v>
                </c:pt>
                <c:pt idx="14209">
                  <c:v>0.36361665479988714</c:v>
                </c:pt>
                <c:pt idx="14210">
                  <c:v>0.36239301573480476</c:v>
                </c:pt>
                <c:pt idx="14211">
                  <c:v>0.32588523565069377</c:v>
                </c:pt>
                <c:pt idx="14212">
                  <c:v>0.29041476313170667</c:v>
                </c:pt>
                <c:pt idx="14213">
                  <c:v>0.32208162364148046</c:v>
                </c:pt>
                <c:pt idx="14214">
                  <c:v>0.34396833475485594</c:v>
                </c:pt>
                <c:pt idx="14215">
                  <c:v>0.33794840046032282</c:v>
                </c:pt>
                <c:pt idx="14216">
                  <c:v>0.36430312399537096</c:v>
                </c:pt>
                <c:pt idx="14217">
                  <c:v>0.31297570376023548</c:v>
                </c:pt>
                <c:pt idx="14218">
                  <c:v>0.40931254249212057</c:v>
                </c:pt>
                <c:pt idx="14219">
                  <c:v>0.31519911038087789</c:v>
                </c:pt>
                <c:pt idx="14220">
                  <c:v>0.35748601912259187</c:v>
                </c:pt>
                <c:pt idx="14221">
                  <c:v>0.33007551336003393</c:v>
                </c:pt>
                <c:pt idx="14222">
                  <c:v>0.32229818355821338</c:v>
                </c:pt>
                <c:pt idx="14223">
                  <c:v>0.33857024596523766</c:v>
                </c:pt>
                <c:pt idx="14224">
                  <c:v>0.36990520419422257</c:v>
                </c:pt>
                <c:pt idx="14225">
                  <c:v>0.37931335292709739</c:v>
                </c:pt>
                <c:pt idx="14226">
                  <c:v>0.35499035639346538</c:v>
                </c:pt>
                <c:pt idx="14227">
                  <c:v>0.42830352526644916</c:v>
                </c:pt>
                <c:pt idx="14228">
                  <c:v>0.38647987231498959</c:v>
                </c:pt>
                <c:pt idx="14229">
                  <c:v>0.33496984891844817</c:v>
                </c:pt>
                <c:pt idx="14230">
                  <c:v>0.34440196642010334</c:v>
                </c:pt>
                <c:pt idx="14231">
                  <c:v>0.30524383023985391</c:v>
                </c:pt>
                <c:pt idx="14232">
                  <c:v>0.40227667043144488</c:v>
                </c:pt>
                <c:pt idx="14233">
                  <c:v>0.33571518146536261</c:v>
                </c:pt>
                <c:pt idx="14234">
                  <c:v>0.33765709671451388</c:v>
                </c:pt>
                <c:pt idx="14235">
                  <c:v>0.29320664171176397</c:v>
                </c:pt>
                <c:pt idx="14236">
                  <c:v>0.39657855277901377</c:v>
                </c:pt>
                <c:pt idx="14237">
                  <c:v>0.31391551020893632</c:v>
                </c:pt>
                <c:pt idx="14238">
                  <c:v>0.36542911929627997</c:v>
                </c:pt>
                <c:pt idx="14239">
                  <c:v>0.36659883342696808</c:v>
                </c:pt>
                <c:pt idx="14240">
                  <c:v>0.31677575049625828</c:v>
                </c:pt>
                <c:pt idx="14241">
                  <c:v>0.334691319616503</c:v>
                </c:pt>
                <c:pt idx="14242">
                  <c:v>0.36902021842445515</c:v>
                </c:pt>
                <c:pt idx="14243">
                  <c:v>0.34310487810723012</c:v>
                </c:pt>
                <c:pt idx="14244">
                  <c:v>0.4042455284774597</c:v>
                </c:pt>
                <c:pt idx="14245">
                  <c:v>0.43282518087136918</c:v>
                </c:pt>
                <c:pt idx="14246">
                  <c:v>0.39232190036639553</c:v>
                </c:pt>
                <c:pt idx="14247">
                  <c:v>0.29473376903677834</c:v>
                </c:pt>
                <c:pt idx="14248">
                  <c:v>0.3604374014671729</c:v>
                </c:pt>
                <c:pt idx="14249">
                  <c:v>0.31931910769627142</c:v>
                </c:pt>
                <c:pt idx="14250">
                  <c:v>0.29201642005708239</c:v>
                </c:pt>
                <c:pt idx="14251">
                  <c:v>0.35033216242655618</c:v>
                </c:pt>
                <c:pt idx="14252">
                  <c:v>0.36399936230008284</c:v>
                </c:pt>
                <c:pt idx="14253">
                  <c:v>0.39589427784408959</c:v>
                </c:pt>
                <c:pt idx="14254">
                  <c:v>0.4372556598512598</c:v>
                </c:pt>
                <c:pt idx="14255">
                  <c:v>0.42186569363692838</c:v>
                </c:pt>
                <c:pt idx="14256">
                  <c:v>0.33175161412136078</c:v>
                </c:pt>
                <c:pt idx="14257">
                  <c:v>0.31042081512632147</c:v>
                </c:pt>
                <c:pt idx="14258">
                  <c:v>0.33408240696856029</c:v>
                </c:pt>
                <c:pt idx="14259">
                  <c:v>0.38199234402641286</c:v>
                </c:pt>
                <c:pt idx="14260">
                  <c:v>0.33821301982641289</c:v>
                </c:pt>
                <c:pt idx="14261">
                  <c:v>0.31144489576327938</c:v>
                </c:pt>
                <c:pt idx="14262">
                  <c:v>0.3725458580015642</c:v>
                </c:pt>
                <c:pt idx="14263">
                  <c:v>0.28864510985055281</c:v>
                </c:pt>
                <c:pt idx="14264">
                  <c:v>0.33475181449999081</c:v>
                </c:pt>
                <c:pt idx="14265">
                  <c:v>0.35651345052437161</c:v>
                </c:pt>
                <c:pt idx="14266">
                  <c:v>0.38170680993562672</c:v>
                </c:pt>
                <c:pt idx="14267">
                  <c:v>0.33711735922899388</c:v>
                </c:pt>
                <c:pt idx="14268">
                  <c:v>0.27121998628790106</c:v>
                </c:pt>
                <c:pt idx="14269">
                  <c:v>0.27526702842763229</c:v>
                </c:pt>
                <c:pt idx="14270">
                  <c:v>0.36233741077653225</c:v>
                </c:pt>
                <c:pt idx="14271">
                  <c:v>0.30776531332315132</c:v>
                </c:pt>
                <c:pt idx="14272">
                  <c:v>0.3051870180761137</c:v>
                </c:pt>
                <c:pt idx="14273">
                  <c:v>0.29387276356102043</c:v>
                </c:pt>
                <c:pt idx="14274">
                  <c:v>0.30306790542662587</c:v>
                </c:pt>
                <c:pt idx="14275">
                  <c:v>0.302716583237498</c:v>
                </c:pt>
                <c:pt idx="14276">
                  <c:v>0.4000072649411196</c:v>
                </c:pt>
                <c:pt idx="14277">
                  <c:v>0.42750905538126682</c:v>
                </c:pt>
                <c:pt idx="14278">
                  <c:v>0.38082326949482348</c:v>
                </c:pt>
                <c:pt idx="14279">
                  <c:v>0.28820179025123666</c:v>
                </c:pt>
                <c:pt idx="14280">
                  <c:v>0.42155320175897132</c:v>
                </c:pt>
                <c:pt idx="14281">
                  <c:v>0.29048934694808581</c:v>
                </c:pt>
                <c:pt idx="14282">
                  <c:v>0.40431635913319297</c:v>
                </c:pt>
                <c:pt idx="14283">
                  <c:v>0.29169396811639819</c:v>
                </c:pt>
                <c:pt idx="14284">
                  <c:v>0.35769958958180947</c:v>
                </c:pt>
                <c:pt idx="14285">
                  <c:v>0.32048006175922966</c:v>
                </c:pt>
                <c:pt idx="14286">
                  <c:v>0.32249314917782318</c:v>
                </c:pt>
                <c:pt idx="14287">
                  <c:v>0.30927213294324718</c:v>
                </c:pt>
                <c:pt idx="14288">
                  <c:v>0.31638310534948133</c:v>
                </c:pt>
                <c:pt idx="14289">
                  <c:v>0.36233661877203932</c:v>
                </c:pt>
                <c:pt idx="14290">
                  <c:v>0.3538159872386652</c:v>
                </c:pt>
                <c:pt idx="14291">
                  <c:v>0.33455802852944211</c:v>
                </c:pt>
                <c:pt idx="14292">
                  <c:v>0.3398767515004153</c:v>
                </c:pt>
                <c:pt idx="14293">
                  <c:v>0.43197796811342204</c:v>
                </c:pt>
                <c:pt idx="14294">
                  <c:v>0.35256637733267876</c:v>
                </c:pt>
                <c:pt idx="14295">
                  <c:v>0.37463311682470518</c:v>
                </c:pt>
                <c:pt idx="14296">
                  <c:v>0.29815959118012331</c:v>
                </c:pt>
                <c:pt idx="14297">
                  <c:v>0.37986008566843077</c:v>
                </c:pt>
                <c:pt idx="14298">
                  <c:v>0.42886843100663957</c:v>
                </c:pt>
                <c:pt idx="14299">
                  <c:v>0.37651380292041903</c:v>
                </c:pt>
                <c:pt idx="14300">
                  <c:v>0.30435828356482958</c:v>
                </c:pt>
                <c:pt idx="14301">
                  <c:v>0.31844085049735482</c:v>
                </c:pt>
                <c:pt idx="14302">
                  <c:v>0.33851870737632433</c:v>
                </c:pt>
                <c:pt idx="14303">
                  <c:v>0.36582573580809863</c:v>
                </c:pt>
                <c:pt idx="14304">
                  <c:v>0.39022997736577153</c:v>
                </c:pt>
                <c:pt idx="14305">
                  <c:v>0.32600610995625418</c:v>
                </c:pt>
                <c:pt idx="14306">
                  <c:v>0.34516279185059273</c:v>
                </c:pt>
                <c:pt idx="14307">
                  <c:v>0.38590598555218592</c:v>
                </c:pt>
                <c:pt idx="14308">
                  <c:v>0.34327070926764619</c:v>
                </c:pt>
                <c:pt idx="14309">
                  <c:v>0.33669282003498702</c:v>
                </c:pt>
                <c:pt idx="14310">
                  <c:v>0.29837394436362696</c:v>
                </c:pt>
                <c:pt idx="14311">
                  <c:v>0.38463541611406848</c:v>
                </c:pt>
                <c:pt idx="14312">
                  <c:v>0.30822477189870368</c:v>
                </c:pt>
                <c:pt idx="14313">
                  <c:v>0.35905666644897388</c:v>
                </c:pt>
                <c:pt idx="14314">
                  <c:v>0.36156592531862397</c:v>
                </c:pt>
                <c:pt idx="14315">
                  <c:v>0.39825751119475583</c:v>
                </c:pt>
                <c:pt idx="14316">
                  <c:v>0.38826148045377296</c:v>
                </c:pt>
                <c:pt idx="14317">
                  <c:v>0.39819498018009392</c:v>
                </c:pt>
                <c:pt idx="14318">
                  <c:v>0.35934609034689302</c:v>
                </c:pt>
                <c:pt idx="14319">
                  <c:v>0.26951680824788316</c:v>
                </c:pt>
                <c:pt idx="14320">
                  <c:v>0.33636212853437825</c:v>
                </c:pt>
                <c:pt idx="14321">
                  <c:v>0.32524771937375324</c:v>
                </c:pt>
                <c:pt idx="14322">
                  <c:v>0.40596206564958826</c:v>
                </c:pt>
                <c:pt idx="14323">
                  <c:v>0.29476137578280692</c:v>
                </c:pt>
                <c:pt idx="14324">
                  <c:v>0.38556500393621568</c:v>
                </c:pt>
                <c:pt idx="14325">
                  <c:v>0.35153402657509653</c:v>
                </c:pt>
                <c:pt idx="14326">
                  <c:v>0.43997732386879507</c:v>
                </c:pt>
                <c:pt idx="14327">
                  <c:v>0.26839834630114828</c:v>
                </c:pt>
                <c:pt idx="14328">
                  <c:v>0.34108937168548004</c:v>
                </c:pt>
                <c:pt idx="14329">
                  <c:v>0.34466987676159583</c:v>
                </c:pt>
                <c:pt idx="14330">
                  <c:v>0.31790774557661289</c:v>
                </c:pt>
                <c:pt idx="14331">
                  <c:v>0.3935801489746692</c:v>
                </c:pt>
                <c:pt idx="14332">
                  <c:v>0.30263068019743705</c:v>
                </c:pt>
                <c:pt idx="14333">
                  <c:v>0.33955627516424147</c:v>
                </c:pt>
                <c:pt idx="14334">
                  <c:v>0.32890646699140946</c:v>
                </c:pt>
                <c:pt idx="14335">
                  <c:v>0.29509222174142458</c:v>
                </c:pt>
                <c:pt idx="14336">
                  <c:v>0.30370244913175731</c:v>
                </c:pt>
                <c:pt idx="14337">
                  <c:v>0.33711033479057656</c:v>
                </c:pt>
                <c:pt idx="14338">
                  <c:v>0.35266465939091457</c:v>
                </c:pt>
                <c:pt idx="14339">
                  <c:v>0.41105471273810612</c:v>
                </c:pt>
                <c:pt idx="14340">
                  <c:v>0.31675621871931736</c:v>
                </c:pt>
                <c:pt idx="14341">
                  <c:v>0.33646877184722951</c:v>
                </c:pt>
                <c:pt idx="14342">
                  <c:v>0.32545284093737226</c:v>
                </c:pt>
                <c:pt idx="14343">
                  <c:v>0.37166028492635922</c:v>
                </c:pt>
                <c:pt idx="14344">
                  <c:v>0.40119638192572882</c:v>
                </c:pt>
                <c:pt idx="14345">
                  <c:v>0.35474168589145288</c:v>
                </c:pt>
                <c:pt idx="14346">
                  <c:v>0.40668936124000127</c:v>
                </c:pt>
                <c:pt idx="14347">
                  <c:v>0.29564627198787546</c:v>
                </c:pt>
                <c:pt idx="14348">
                  <c:v>0.2968357025939124</c:v>
                </c:pt>
                <c:pt idx="14349">
                  <c:v>0.39789266534396694</c:v>
                </c:pt>
                <c:pt idx="14350">
                  <c:v>0.35387867814610702</c:v>
                </c:pt>
                <c:pt idx="14351">
                  <c:v>0.34904016716441427</c:v>
                </c:pt>
                <c:pt idx="14352">
                  <c:v>0.44577665171512754</c:v>
                </c:pt>
                <c:pt idx="14353">
                  <c:v>0.32351704769283202</c:v>
                </c:pt>
                <c:pt idx="14354">
                  <c:v>0.29898493587954383</c:v>
                </c:pt>
                <c:pt idx="14355">
                  <c:v>0.35000307787293161</c:v>
                </c:pt>
                <c:pt idx="14356">
                  <c:v>0.34914757537098817</c:v>
                </c:pt>
                <c:pt idx="14357">
                  <c:v>0.30330134982312634</c:v>
                </c:pt>
                <c:pt idx="14358">
                  <c:v>0.29131018429517935</c:v>
                </c:pt>
                <c:pt idx="14359">
                  <c:v>0.342087178606371</c:v>
                </c:pt>
                <c:pt idx="14360">
                  <c:v>0.307819856429139</c:v>
                </c:pt>
                <c:pt idx="14361">
                  <c:v>0.38749984890756883</c:v>
                </c:pt>
                <c:pt idx="14362">
                  <c:v>0.39022202253816218</c:v>
                </c:pt>
                <c:pt idx="14363">
                  <c:v>0.32908029617227647</c:v>
                </c:pt>
                <c:pt idx="14364">
                  <c:v>0.26285648852032067</c:v>
                </c:pt>
                <c:pt idx="14365">
                  <c:v>0.26217843933392382</c:v>
                </c:pt>
                <c:pt idx="14366">
                  <c:v>0.30197581545010138</c:v>
                </c:pt>
                <c:pt idx="14367">
                  <c:v>0.33632591270407569</c:v>
                </c:pt>
                <c:pt idx="14368">
                  <c:v>0.38182060494908709</c:v>
                </c:pt>
                <c:pt idx="14369">
                  <c:v>0.27312718669841995</c:v>
                </c:pt>
                <c:pt idx="14370">
                  <c:v>0.30782358482648753</c:v>
                </c:pt>
                <c:pt idx="14371">
                  <c:v>0.35249414247941946</c:v>
                </c:pt>
                <c:pt idx="14372">
                  <c:v>0.32573860907268004</c:v>
                </c:pt>
                <c:pt idx="14373">
                  <c:v>0.3400017461607438</c:v>
                </c:pt>
                <c:pt idx="14374">
                  <c:v>0.37847276641670641</c:v>
                </c:pt>
                <c:pt idx="14375">
                  <c:v>0.31542453792247127</c:v>
                </c:pt>
                <c:pt idx="14376">
                  <c:v>0.31095629878736702</c:v>
                </c:pt>
                <c:pt idx="14377">
                  <c:v>0.28144938381477852</c:v>
                </c:pt>
                <c:pt idx="14378">
                  <c:v>0.32863894614382144</c:v>
                </c:pt>
                <c:pt idx="14379">
                  <c:v>0.34136499622297001</c:v>
                </c:pt>
                <c:pt idx="14380">
                  <c:v>0.34565200478453939</c:v>
                </c:pt>
                <c:pt idx="14381">
                  <c:v>0.32996944807408096</c:v>
                </c:pt>
                <c:pt idx="14382">
                  <c:v>0.28666575455851179</c:v>
                </c:pt>
                <c:pt idx="14383">
                  <c:v>0.33782188620610537</c:v>
                </c:pt>
                <c:pt idx="14384">
                  <c:v>0.32292564922567907</c:v>
                </c:pt>
                <c:pt idx="14385">
                  <c:v>0.33604663876572038</c:v>
                </c:pt>
                <c:pt idx="14386">
                  <c:v>0.35899225063338969</c:v>
                </c:pt>
                <c:pt idx="14387">
                  <c:v>0.32624640674549232</c:v>
                </c:pt>
                <c:pt idx="14388">
                  <c:v>0.30528942747644788</c:v>
                </c:pt>
                <c:pt idx="14389">
                  <c:v>0.354738308119593</c:v>
                </c:pt>
                <c:pt idx="14390">
                  <c:v>0.37240398024221022</c:v>
                </c:pt>
                <c:pt idx="14391">
                  <c:v>0.36306646151371691</c:v>
                </c:pt>
                <c:pt idx="14392">
                  <c:v>0.30964765710070347</c:v>
                </c:pt>
                <c:pt idx="14393">
                  <c:v>0.39738692642978035</c:v>
                </c:pt>
                <c:pt idx="14394">
                  <c:v>0.38068784231021352</c:v>
                </c:pt>
                <c:pt idx="14395">
                  <c:v>0.32348135680187895</c:v>
                </c:pt>
                <c:pt idx="14396">
                  <c:v>0.31628878810294958</c:v>
                </c:pt>
                <c:pt idx="14397">
                  <c:v>0.29550640598275668</c:v>
                </c:pt>
                <c:pt idx="14398">
                  <c:v>0.27819983526056785</c:v>
                </c:pt>
                <c:pt idx="14399">
                  <c:v>0.27276658453450098</c:v>
                </c:pt>
                <c:pt idx="14400">
                  <c:v>0.31556415221097678</c:v>
                </c:pt>
                <c:pt idx="14401">
                  <c:v>0.29702471017321752</c:v>
                </c:pt>
                <c:pt idx="14402">
                  <c:v>0.38297310205955748</c:v>
                </c:pt>
                <c:pt idx="14403">
                  <c:v>0.39558047518322309</c:v>
                </c:pt>
                <c:pt idx="14404">
                  <c:v>0.32854553990077001</c:v>
                </c:pt>
                <c:pt idx="14405">
                  <c:v>0.38169561570636534</c:v>
                </c:pt>
                <c:pt idx="14406">
                  <c:v>0.36280337350899461</c:v>
                </c:pt>
                <c:pt idx="14407">
                  <c:v>0.36696579829581594</c:v>
                </c:pt>
                <c:pt idx="14408">
                  <c:v>0.35077214610510954</c:v>
                </c:pt>
                <c:pt idx="14409">
                  <c:v>0.3176630434637443</c:v>
                </c:pt>
                <c:pt idx="14410">
                  <c:v>0.36403310106191589</c:v>
                </c:pt>
                <c:pt idx="14411">
                  <c:v>0.31948274504452057</c:v>
                </c:pt>
                <c:pt idx="14412">
                  <c:v>0.31690948640093336</c:v>
                </c:pt>
                <c:pt idx="14413">
                  <c:v>0.27444576889452582</c:v>
                </c:pt>
                <c:pt idx="14414">
                  <c:v>0.35924855344667889</c:v>
                </c:pt>
                <c:pt idx="14415">
                  <c:v>0.36976484522615138</c:v>
                </c:pt>
                <c:pt idx="14416">
                  <c:v>0.3427993932589688</c:v>
                </c:pt>
                <c:pt idx="14417">
                  <c:v>0.26463058391005512</c:v>
                </c:pt>
                <c:pt idx="14418">
                  <c:v>0.30777663508552555</c:v>
                </c:pt>
                <c:pt idx="14419">
                  <c:v>0.34058542362613026</c:v>
                </c:pt>
                <c:pt idx="14420">
                  <c:v>0.39124086826090865</c:v>
                </c:pt>
                <c:pt idx="14421">
                  <c:v>0.28852483582129457</c:v>
                </c:pt>
                <c:pt idx="14422">
                  <c:v>0.35518414297759432</c:v>
                </c:pt>
                <c:pt idx="14423">
                  <c:v>0.28354014049221304</c:v>
                </c:pt>
                <c:pt idx="14424">
                  <c:v>0.37836958549697852</c:v>
                </c:pt>
                <c:pt idx="14425">
                  <c:v>0.38213256636581716</c:v>
                </c:pt>
                <c:pt idx="14426">
                  <c:v>0.27217971162316157</c:v>
                </c:pt>
                <c:pt idx="14427">
                  <c:v>0.27740488715103989</c:v>
                </c:pt>
                <c:pt idx="14428">
                  <c:v>0.35909337449808776</c:v>
                </c:pt>
                <c:pt idx="14429">
                  <c:v>0.34392175464161351</c:v>
                </c:pt>
                <c:pt idx="14430">
                  <c:v>0.32120952651909562</c:v>
                </c:pt>
                <c:pt idx="14431">
                  <c:v>0.38330162552001823</c:v>
                </c:pt>
                <c:pt idx="14432">
                  <c:v>0.45448617400692681</c:v>
                </c:pt>
                <c:pt idx="14433">
                  <c:v>0.33215141886125932</c:v>
                </c:pt>
                <c:pt idx="14434">
                  <c:v>0.33140242543496923</c:v>
                </c:pt>
                <c:pt idx="14435">
                  <c:v>0.35160320286516689</c:v>
                </c:pt>
                <c:pt idx="14436">
                  <c:v>0.39183529501708936</c:v>
                </c:pt>
                <c:pt idx="14437">
                  <c:v>0.27830228745792057</c:v>
                </c:pt>
                <c:pt idx="14438">
                  <c:v>0.34308847900898187</c:v>
                </c:pt>
                <c:pt idx="14439">
                  <c:v>0.45411656151109298</c:v>
                </c:pt>
                <c:pt idx="14440">
                  <c:v>0.23374969753404318</c:v>
                </c:pt>
                <c:pt idx="14441">
                  <c:v>0.35680753658553505</c:v>
                </c:pt>
                <c:pt idx="14442">
                  <c:v>0.43780441646793888</c:v>
                </c:pt>
                <c:pt idx="14443">
                  <c:v>0.34657978836081443</c:v>
                </c:pt>
                <c:pt idx="14444">
                  <c:v>0.36357936984670075</c:v>
                </c:pt>
                <c:pt idx="14445">
                  <c:v>0.37207736333621289</c:v>
                </c:pt>
                <c:pt idx="14446">
                  <c:v>0.33390550188236068</c:v>
                </c:pt>
                <c:pt idx="14447">
                  <c:v>0.39608826772261246</c:v>
                </c:pt>
                <c:pt idx="14448">
                  <c:v>0.33718216533135204</c:v>
                </c:pt>
                <c:pt idx="14449">
                  <c:v>0.32166730542963373</c:v>
                </c:pt>
                <c:pt idx="14450">
                  <c:v>0.36499183061510815</c:v>
                </c:pt>
                <c:pt idx="14451">
                  <c:v>0.36194783325273988</c:v>
                </c:pt>
                <c:pt idx="14452">
                  <c:v>0.31947776812890466</c:v>
                </c:pt>
                <c:pt idx="14453">
                  <c:v>0.28643872170915852</c:v>
                </c:pt>
                <c:pt idx="14454">
                  <c:v>0.41383339631184901</c:v>
                </c:pt>
                <c:pt idx="14455">
                  <c:v>0.2714236074344325</c:v>
                </c:pt>
                <c:pt idx="14456">
                  <c:v>0.35183543429761482</c:v>
                </c:pt>
                <c:pt idx="14457">
                  <c:v>0.37095384273219378</c:v>
                </c:pt>
                <c:pt idx="14458">
                  <c:v>0.36636962477955787</c:v>
                </c:pt>
                <c:pt idx="14459">
                  <c:v>0.36660086119891977</c:v>
                </c:pt>
                <c:pt idx="14460">
                  <c:v>0.35086506135328338</c:v>
                </c:pt>
                <c:pt idx="14461">
                  <c:v>0.32345900376251546</c:v>
                </c:pt>
                <c:pt idx="14462">
                  <c:v>0.30424402930082406</c:v>
                </c:pt>
                <c:pt idx="14463">
                  <c:v>0.33101613663161455</c:v>
                </c:pt>
                <c:pt idx="14464">
                  <c:v>0.33890764178758076</c:v>
                </c:pt>
                <c:pt idx="14465">
                  <c:v>0.35936825422168417</c:v>
                </c:pt>
                <c:pt idx="14466">
                  <c:v>0.3021341359304065</c:v>
                </c:pt>
                <c:pt idx="14467">
                  <c:v>0.33901168417571365</c:v>
                </c:pt>
                <c:pt idx="14468">
                  <c:v>0.31470869779255661</c:v>
                </c:pt>
                <c:pt idx="14469">
                  <c:v>0.32838965579062912</c:v>
                </c:pt>
                <c:pt idx="14470">
                  <c:v>0.35337723897129281</c:v>
                </c:pt>
                <c:pt idx="14471">
                  <c:v>0.32252302828922097</c:v>
                </c:pt>
                <c:pt idx="14472">
                  <c:v>0.38718573511745669</c:v>
                </c:pt>
                <c:pt idx="14473">
                  <c:v>0.36090903034508148</c:v>
                </c:pt>
                <c:pt idx="14474">
                  <c:v>0.33187613329443144</c:v>
                </c:pt>
                <c:pt idx="14475">
                  <c:v>0.35647185010229432</c:v>
                </c:pt>
                <c:pt idx="14476">
                  <c:v>0.30698612557524646</c:v>
                </c:pt>
                <c:pt idx="14477">
                  <c:v>0.39481131323611585</c:v>
                </c:pt>
                <c:pt idx="14478">
                  <c:v>0.32227978342195196</c:v>
                </c:pt>
                <c:pt idx="14479">
                  <c:v>0.27414361455289127</c:v>
                </c:pt>
                <c:pt idx="14480">
                  <c:v>0.33142884660795691</c:v>
                </c:pt>
                <c:pt idx="14481">
                  <c:v>0.32821920761455592</c:v>
                </c:pt>
                <c:pt idx="14482">
                  <c:v>0.30268003720418241</c:v>
                </c:pt>
                <c:pt idx="14483">
                  <c:v>0.3122291562039583</c:v>
                </c:pt>
                <c:pt idx="14484">
                  <c:v>0.32217406017125605</c:v>
                </c:pt>
                <c:pt idx="14485">
                  <c:v>0.35656212891776234</c:v>
                </c:pt>
                <c:pt idx="14486">
                  <c:v>0.41060830203581788</c:v>
                </c:pt>
                <c:pt idx="14487">
                  <c:v>0.36858969391940893</c:v>
                </c:pt>
                <c:pt idx="14488">
                  <c:v>0.31605433148083967</c:v>
                </c:pt>
                <c:pt idx="14489">
                  <c:v>0.32960058486749977</c:v>
                </c:pt>
                <c:pt idx="14490">
                  <c:v>0.3716319287391508</c:v>
                </c:pt>
                <c:pt idx="14491">
                  <c:v>0.34907796572926786</c:v>
                </c:pt>
                <c:pt idx="14492">
                  <c:v>0.32616737943879082</c:v>
                </c:pt>
                <c:pt idx="14493">
                  <c:v>0.37245353720799868</c:v>
                </c:pt>
                <c:pt idx="14494">
                  <c:v>0.3182127019556345</c:v>
                </c:pt>
                <c:pt idx="14495">
                  <c:v>0.34048491944764669</c:v>
                </c:pt>
                <c:pt idx="14496">
                  <c:v>0.40435971145381738</c:v>
                </c:pt>
                <c:pt idx="14497">
                  <c:v>0.30857389875866925</c:v>
                </c:pt>
                <c:pt idx="14498">
                  <c:v>0.31036674811513132</c:v>
                </c:pt>
                <c:pt idx="14499">
                  <c:v>0.31720221225141981</c:v>
                </c:pt>
                <c:pt idx="14500">
                  <c:v>0.29565884988812485</c:v>
                </c:pt>
                <c:pt idx="14501">
                  <c:v>0.35848677942028789</c:v>
                </c:pt>
                <c:pt idx="14502">
                  <c:v>0.35501130334542114</c:v>
                </c:pt>
                <c:pt idx="14503">
                  <c:v>0.34794158768104888</c:v>
                </c:pt>
                <c:pt idx="14504">
                  <c:v>0.34229283892063428</c:v>
                </c:pt>
                <c:pt idx="14505">
                  <c:v>0.31804305225202811</c:v>
                </c:pt>
                <c:pt idx="14506">
                  <c:v>0.32886179662876164</c:v>
                </c:pt>
                <c:pt idx="14507">
                  <c:v>0.35764822226952031</c:v>
                </c:pt>
                <c:pt idx="14508">
                  <c:v>0.30139049722522027</c:v>
                </c:pt>
                <c:pt idx="14509">
                  <c:v>0.34816296359623938</c:v>
                </c:pt>
                <c:pt idx="14510">
                  <c:v>0.24557991408573254</c:v>
                </c:pt>
                <c:pt idx="14511">
                  <c:v>0.34953562646446296</c:v>
                </c:pt>
                <c:pt idx="14512">
                  <c:v>0.27769736958539609</c:v>
                </c:pt>
                <c:pt idx="14513">
                  <c:v>0.29373580312266107</c:v>
                </c:pt>
                <c:pt idx="14514">
                  <c:v>0.34747942085530531</c:v>
                </c:pt>
                <c:pt idx="14515">
                  <c:v>0.34516926500781753</c:v>
                </c:pt>
                <c:pt idx="14516">
                  <c:v>0.31417630006956238</c:v>
                </c:pt>
                <c:pt idx="14517">
                  <c:v>0.29420473673192549</c:v>
                </c:pt>
                <c:pt idx="14518">
                  <c:v>0.34742424906125013</c:v>
                </c:pt>
                <c:pt idx="14519">
                  <c:v>0.35555503113839909</c:v>
                </c:pt>
                <c:pt idx="14520">
                  <c:v>0.36181681517313807</c:v>
                </c:pt>
                <c:pt idx="14521">
                  <c:v>0.35877927236821588</c:v>
                </c:pt>
                <c:pt idx="14522">
                  <c:v>0.28662819507697507</c:v>
                </c:pt>
                <c:pt idx="14523">
                  <c:v>0.36981633939576797</c:v>
                </c:pt>
                <c:pt idx="14524">
                  <c:v>0.39721812209257851</c:v>
                </c:pt>
                <c:pt idx="14525">
                  <c:v>0.33213941510296902</c:v>
                </c:pt>
                <c:pt idx="14526">
                  <c:v>0.36451991834369024</c:v>
                </c:pt>
                <c:pt idx="14527">
                  <c:v>0.27447918745034633</c:v>
                </c:pt>
                <c:pt idx="14528">
                  <c:v>0.40496456396878322</c:v>
                </c:pt>
                <c:pt idx="14529">
                  <c:v>0.38695442240385758</c:v>
                </c:pt>
                <c:pt idx="14530">
                  <c:v>0.33400550446078631</c:v>
                </c:pt>
                <c:pt idx="14531">
                  <c:v>0.27884277050240913</c:v>
                </c:pt>
                <c:pt idx="14532">
                  <c:v>0.37301388296811488</c:v>
                </c:pt>
                <c:pt idx="14533">
                  <c:v>0.32437431381777893</c:v>
                </c:pt>
                <c:pt idx="14534">
                  <c:v>0.3562408705751488</c:v>
                </c:pt>
                <c:pt idx="14535">
                  <c:v>0.37729899209662782</c:v>
                </c:pt>
                <c:pt idx="14536">
                  <c:v>0.33258370093357192</c:v>
                </c:pt>
                <c:pt idx="14537">
                  <c:v>0.31046226929857629</c:v>
                </c:pt>
                <c:pt idx="14538">
                  <c:v>0.30998273400412757</c:v>
                </c:pt>
                <c:pt idx="14539">
                  <c:v>0.31745733646991081</c:v>
                </c:pt>
                <c:pt idx="14540">
                  <c:v>0.40361801287246962</c:v>
                </c:pt>
                <c:pt idx="14541">
                  <c:v>0.35070054569838521</c:v>
                </c:pt>
                <c:pt idx="14542">
                  <c:v>0.35584648382327033</c:v>
                </c:pt>
                <c:pt idx="14543">
                  <c:v>0.31562469816076266</c:v>
                </c:pt>
                <c:pt idx="14544">
                  <c:v>0.34441337739702654</c:v>
                </c:pt>
                <c:pt idx="14545">
                  <c:v>0.42419695063179724</c:v>
                </c:pt>
                <c:pt idx="14546">
                  <c:v>0.34193459581556501</c:v>
                </c:pt>
                <c:pt idx="14547">
                  <c:v>0.3804702377402453</c:v>
                </c:pt>
                <c:pt idx="14548">
                  <c:v>0.34110381619918356</c:v>
                </c:pt>
                <c:pt idx="14549">
                  <c:v>0.33685483628679808</c:v>
                </c:pt>
                <c:pt idx="14550">
                  <c:v>0.38408261591647808</c:v>
                </c:pt>
                <c:pt idx="14551">
                  <c:v>0.32131335201072581</c:v>
                </c:pt>
                <c:pt idx="14552">
                  <c:v>0.33759766969453242</c:v>
                </c:pt>
                <c:pt idx="14553">
                  <c:v>0.40212086205086695</c:v>
                </c:pt>
                <c:pt idx="14554">
                  <c:v>0.31974978295920892</c:v>
                </c:pt>
                <c:pt idx="14555">
                  <c:v>0.28912901929550888</c:v>
                </c:pt>
                <c:pt idx="14556">
                  <c:v>0.2901598647937188</c:v>
                </c:pt>
                <c:pt idx="14557">
                  <c:v>0.29203020562504317</c:v>
                </c:pt>
                <c:pt idx="14558">
                  <c:v>0.31751461295376426</c:v>
                </c:pt>
                <c:pt idx="14559">
                  <c:v>0.29363394833239975</c:v>
                </c:pt>
                <c:pt idx="14560">
                  <c:v>0.297733371596902</c:v>
                </c:pt>
                <c:pt idx="14561">
                  <c:v>0.31649699458415465</c:v>
                </c:pt>
                <c:pt idx="14562">
                  <c:v>0.33074552407515145</c:v>
                </c:pt>
                <c:pt idx="14563">
                  <c:v>0.27583445241364368</c:v>
                </c:pt>
                <c:pt idx="14564">
                  <c:v>0.31801719605838868</c:v>
                </c:pt>
                <c:pt idx="14565">
                  <c:v>0.37042372669062612</c:v>
                </c:pt>
                <c:pt idx="14566">
                  <c:v>0.31655688378232566</c:v>
                </c:pt>
                <c:pt idx="14567">
                  <c:v>0.33867561417701392</c:v>
                </c:pt>
                <c:pt idx="14568">
                  <c:v>0.37691299285138163</c:v>
                </c:pt>
                <c:pt idx="14569">
                  <c:v>0.37623700061492504</c:v>
                </c:pt>
                <c:pt idx="14570">
                  <c:v>0.35193768575677981</c:v>
                </c:pt>
                <c:pt idx="14571">
                  <c:v>0.31596764197712468</c:v>
                </c:pt>
                <c:pt idx="14572">
                  <c:v>0.35695343019801978</c:v>
                </c:pt>
                <c:pt idx="14573">
                  <c:v>0.30183025427157761</c:v>
                </c:pt>
                <c:pt idx="14574">
                  <c:v>0.31533257257837038</c:v>
                </c:pt>
                <c:pt idx="14575">
                  <c:v>0.30759760335947539</c:v>
                </c:pt>
                <c:pt idx="14576">
                  <c:v>0.30040178385191413</c:v>
                </c:pt>
                <c:pt idx="14577">
                  <c:v>0.2963295956386432</c:v>
                </c:pt>
                <c:pt idx="14578">
                  <c:v>0.28388593741396267</c:v>
                </c:pt>
                <c:pt idx="14579">
                  <c:v>0.34507069993787126</c:v>
                </c:pt>
                <c:pt idx="14580">
                  <c:v>0.33523548606722747</c:v>
                </c:pt>
                <c:pt idx="14581">
                  <c:v>0.37511022092888696</c:v>
                </c:pt>
                <c:pt idx="14582">
                  <c:v>0.29521526713678237</c:v>
                </c:pt>
                <c:pt idx="14583">
                  <c:v>0.31914029107281183</c:v>
                </c:pt>
                <c:pt idx="14584">
                  <c:v>0.31811667047574543</c:v>
                </c:pt>
                <c:pt idx="14585">
                  <c:v>0.29893889792688605</c:v>
                </c:pt>
                <c:pt idx="14586">
                  <c:v>0.32616979507444005</c:v>
                </c:pt>
                <c:pt idx="14587">
                  <c:v>0.35616758979752611</c:v>
                </c:pt>
                <c:pt idx="14588">
                  <c:v>0.37242435545352182</c:v>
                </c:pt>
                <c:pt idx="14589">
                  <c:v>0.31181336934973719</c:v>
                </c:pt>
                <c:pt idx="14590">
                  <c:v>0.30795479626773903</c:v>
                </c:pt>
                <c:pt idx="14591">
                  <c:v>0.38841094621918154</c:v>
                </c:pt>
                <c:pt idx="14592">
                  <c:v>0.30326296165655625</c:v>
                </c:pt>
                <c:pt idx="14593">
                  <c:v>0.33895506510500112</c:v>
                </c:pt>
                <c:pt idx="14594">
                  <c:v>0.30681788464036513</c:v>
                </c:pt>
                <c:pt idx="14595">
                  <c:v>0.31645609159967608</c:v>
                </c:pt>
                <c:pt idx="14596">
                  <c:v>0.40850019065952431</c:v>
                </c:pt>
                <c:pt idx="14597">
                  <c:v>0.36714239398671838</c:v>
                </c:pt>
                <c:pt idx="14598">
                  <c:v>0.29167399903771901</c:v>
                </c:pt>
                <c:pt idx="14599">
                  <c:v>0.3687922265698268</c:v>
                </c:pt>
                <c:pt idx="14600">
                  <c:v>0.33030708051083296</c:v>
                </c:pt>
                <c:pt idx="14601">
                  <c:v>0.35861970588690234</c:v>
                </c:pt>
                <c:pt idx="14602">
                  <c:v>0.3467356720405641</c:v>
                </c:pt>
                <c:pt idx="14603">
                  <c:v>0.32280752552939251</c:v>
                </c:pt>
                <c:pt idx="14604">
                  <c:v>0.31555716693447294</c:v>
                </c:pt>
                <c:pt idx="14605">
                  <c:v>0.3417336863474994</c:v>
                </c:pt>
                <c:pt idx="14606">
                  <c:v>0.35477587826978602</c:v>
                </c:pt>
                <c:pt idx="14607">
                  <c:v>0.34982152241332864</c:v>
                </c:pt>
                <c:pt idx="14608">
                  <c:v>0.3103259894076616</c:v>
                </c:pt>
                <c:pt idx="14609">
                  <c:v>0.32771635452637643</c:v>
                </c:pt>
                <c:pt idx="14610">
                  <c:v>0.32895584210293338</c:v>
                </c:pt>
                <c:pt idx="14611">
                  <c:v>0.35034768830012142</c:v>
                </c:pt>
                <c:pt idx="14612">
                  <c:v>0.35398927828516685</c:v>
                </c:pt>
                <c:pt idx="14613">
                  <c:v>0.34102559323314896</c:v>
                </c:pt>
                <c:pt idx="14614">
                  <c:v>0.26752080151925373</c:v>
                </c:pt>
                <c:pt idx="14615">
                  <c:v>0.34238258613633082</c:v>
                </c:pt>
                <c:pt idx="14616">
                  <c:v>0.33914584079308568</c:v>
                </c:pt>
                <c:pt idx="14617">
                  <c:v>0.31904314092498381</c:v>
                </c:pt>
                <c:pt idx="14618">
                  <c:v>0.31160691323390016</c:v>
                </c:pt>
                <c:pt idx="14619">
                  <c:v>0.40354155180241058</c:v>
                </c:pt>
                <c:pt idx="14620">
                  <c:v>0.39374165575446968</c:v>
                </c:pt>
                <c:pt idx="14621">
                  <c:v>0.39769952030684858</c:v>
                </c:pt>
                <c:pt idx="14622">
                  <c:v>0.30815713430234781</c:v>
                </c:pt>
                <c:pt idx="14623">
                  <c:v>0.32003109002765218</c:v>
                </c:pt>
                <c:pt idx="14624">
                  <c:v>0.32156496448065197</c:v>
                </c:pt>
                <c:pt idx="14625">
                  <c:v>0.42637696163232985</c:v>
                </c:pt>
                <c:pt idx="14626">
                  <c:v>0.35709784822079133</c:v>
                </c:pt>
                <c:pt idx="14627">
                  <c:v>0.36582545927850452</c:v>
                </c:pt>
                <c:pt idx="14628">
                  <c:v>0.31331074546200544</c:v>
                </c:pt>
                <c:pt idx="14629">
                  <c:v>0.25630861539627164</c:v>
                </c:pt>
                <c:pt idx="14630">
                  <c:v>0.45751869788812038</c:v>
                </c:pt>
                <c:pt idx="14631">
                  <c:v>0.30801217497096717</c:v>
                </c:pt>
                <c:pt idx="14632">
                  <c:v>0.37163158452335604</c:v>
                </c:pt>
                <c:pt idx="14633">
                  <c:v>0.30795999354556652</c:v>
                </c:pt>
                <c:pt idx="14634">
                  <c:v>0.38830400567338846</c:v>
                </c:pt>
                <c:pt idx="14635">
                  <c:v>0.35035771283393785</c:v>
                </c:pt>
                <c:pt idx="14636">
                  <c:v>0.36774982988184501</c:v>
                </c:pt>
                <c:pt idx="14637">
                  <c:v>0.37297435744646967</c:v>
                </c:pt>
                <c:pt idx="14638">
                  <c:v>0.36833898855518832</c:v>
                </c:pt>
                <c:pt idx="14639">
                  <c:v>0.26464685013450662</c:v>
                </c:pt>
                <c:pt idx="14640">
                  <c:v>0.33121246038475227</c:v>
                </c:pt>
                <c:pt idx="14641">
                  <c:v>0.38866055997610882</c:v>
                </c:pt>
                <c:pt idx="14642">
                  <c:v>0.34246369061441068</c:v>
                </c:pt>
                <c:pt idx="14643">
                  <c:v>0.27285507329106518</c:v>
                </c:pt>
                <c:pt idx="14644">
                  <c:v>0.40873129499488381</c:v>
                </c:pt>
                <c:pt idx="14645">
                  <c:v>0.34795111390268074</c:v>
                </c:pt>
                <c:pt idx="14646">
                  <c:v>0.34216077420290064</c:v>
                </c:pt>
                <c:pt idx="14647">
                  <c:v>0.33566128677963275</c:v>
                </c:pt>
                <c:pt idx="14648">
                  <c:v>0.31571892676525737</c:v>
                </c:pt>
                <c:pt idx="14649">
                  <c:v>0.26191312940620776</c:v>
                </c:pt>
                <c:pt idx="14650">
                  <c:v>0.36356817992026008</c:v>
                </c:pt>
                <c:pt idx="14651">
                  <c:v>0.28648236882156092</c:v>
                </c:pt>
                <c:pt idx="14652">
                  <c:v>0.31575844746773907</c:v>
                </c:pt>
                <c:pt idx="14653">
                  <c:v>0.37641202061402307</c:v>
                </c:pt>
                <c:pt idx="14654">
                  <c:v>0.335819361547472</c:v>
                </c:pt>
                <c:pt idx="14655">
                  <c:v>0.31175794519259481</c:v>
                </c:pt>
                <c:pt idx="14656">
                  <c:v>0.33801079716013616</c:v>
                </c:pt>
                <c:pt idx="14657">
                  <c:v>0.3896521866021378</c:v>
                </c:pt>
                <c:pt idx="14658">
                  <c:v>0.38844660291557603</c:v>
                </c:pt>
                <c:pt idx="14659">
                  <c:v>0.30848910961397552</c:v>
                </c:pt>
                <c:pt idx="14660">
                  <c:v>0.3026376194822053</c:v>
                </c:pt>
                <c:pt idx="14661">
                  <c:v>0.38455110685586452</c:v>
                </c:pt>
                <c:pt idx="14662">
                  <c:v>0.31431200278070726</c:v>
                </c:pt>
                <c:pt idx="14663">
                  <c:v>0.29424021253212523</c:v>
                </c:pt>
                <c:pt idx="14664">
                  <c:v>0.30878470710043776</c:v>
                </c:pt>
                <c:pt idx="14665">
                  <c:v>0.36028008368248993</c:v>
                </c:pt>
                <c:pt idx="14666">
                  <c:v>0.31508891286661139</c:v>
                </c:pt>
                <c:pt idx="14667">
                  <c:v>0.34580581427568863</c:v>
                </c:pt>
                <c:pt idx="14668">
                  <c:v>0.41875387155220561</c:v>
                </c:pt>
                <c:pt idx="14669">
                  <c:v>0.27359848902397432</c:v>
                </c:pt>
                <c:pt idx="14670">
                  <c:v>0.35746539534448063</c:v>
                </c:pt>
                <c:pt idx="14671">
                  <c:v>0.29821416743992923</c:v>
                </c:pt>
                <c:pt idx="14672">
                  <c:v>0.31296145879555182</c:v>
                </c:pt>
                <c:pt idx="14673">
                  <c:v>0.28158509849865287</c:v>
                </c:pt>
                <c:pt idx="14674">
                  <c:v>0.38824542945324458</c:v>
                </c:pt>
                <c:pt idx="14675">
                  <c:v>0.32937610145604496</c:v>
                </c:pt>
                <c:pt idx="14676">
                  <c:v>0.35050149544671305</c:v>
                </c:pt>
                <c:pt idx="14677">
                  <c:v>0.30089914703530285</c:v>
                </c:pt>
                <c:pt idx="14678">
                  <c:v>0.37557881254786929</c:v>
                </c:pt>
                <c:pt idx="14679">
                  <c:v>0.44409444854598079</c:v>
                </c:pt>
                <c:pt idx="14680">
                  <c:v>0.3146166688898886</c:v>
                </c:pt>
                <c:pt idx="14681">
                  <c:v>0.34586291857335388</c:v>
                </c:pt>
                <c:pt idx="14682">
                  <c:v>0.3165867880890651</c:v>
                </c:pt>
                <c:pt idx="14683">
                  <c:v>0.36862806937762543</c:v>
                </c:pt>
                <c:pt idx="14684">
                  <c:v>0.38526363883051962</c:v>
                </c:pt>
                <c:pt idx="14685">
                  <c:v>0.26116867544826289</c:v>
                </c:pt>
                <c:pt idx="14686">
                  <c:v>0.31296764406493738</c:v>
                </c:pt>
                <c:pt idx="14687">
                  <c:v>0.30539451301685494</c:v>
                </c:pt>
                <c:pt idx="14688">
                  <c:v>0.3934892589686364</c:v>
                </c:pt>
                <c:pt idx="14689">
                  <c:v>0.3298725278206891</c:v>
                </c:pt>
                <c:pt idx="14690">
                  <c:v>0.32883695991826462</c:v>
                </c:pt>
                <c:pt idx="14691">
                  <c:v>0.30641130890408097</c:v>
                </c:pt>
                <c:pt idx="14692">
                  <c:v>0.35905302764957808</c:v>
                </c:pt>
                <c:pt idx="14693">
                  <c:v>0.31397449107456193</c:v>
                </c:pt>
                <c:pt idx="14694">
                  <c:v>0.39474823175755247</c:v>
                </c:pt>
                <c:pt idx="14695">
                  <c:v>0.353645075282986</c:v>
                </c:pt>
                <c:pt idx="14696">
                  <c:v>0.26613059886488882</c:v>
                </c:pt>
                <c:pt idx="14697">
                  <c:v>0.33380734694176617</c:v>
                </c:pt>
                <c:pt idx="14698">
                  <c:v>0.32509321376782174</c:v>
                </c:pt>
                <c:pt idx="14699">
                  <c:v>0.32821042524427108</c:v>
                </c:pt>
                <c:pt idx="14700">
                  <c:v>0.28564848687646582</c:v>
                </c:pt>
                <c:pt idx="14701">
                  <c:v>0.30395984280112476</c:v>
                </c:pt>
                <c:pt idx="14702">
                  <c:v>0.29707630521591805</c:v>
                </c:pt>
                <c:pt idx="14703">
                  <c:v>0.30315142323002092</c:v>
                </c:pt>
                <c:pt idx="14704">
                  <c:v>0.32635107903685623</c:v>
                </c:pt>
                <c:pt idx="14705">
                  <c:v>0.26773804969436871</c:v>
                </c:pt>
                <c:pt idx="14706">
                  <c:v>0.31952038247932102</c:v>
                </c:pt>
                <c:pt idx="14707">
                  <c:v>0.28054907123869238</c:v>
                </c:pt>
                <c:pt idx="14708">
                  <c:v>0.37027564562750032</c:v>
                </c:pt>
                <c:pt idx="14709">
                  <c:v>0.38187947545611411</c:v>
                </c:pt>
                <c:pt idx="14710">
                  <c:v>0.31294708269172927</c:v>
                </c:pt>
                <c:pt idx="14711">
                  <c:v>0.34100503749136313</c:v>
                </c:pt>
                <c:pt idx="14712">
                  <c:v>0.32502481570392261</c:v>
                </c:pt>
                <c:pt idx="14713">
                  <c:v>0.30417641911674564</c:v>
                </c:pt>
                <c:pt idx="14714">
                  <c:v>0.31080221763096755</c:v>
                </c:pt>
                <c:pt idx="14715">
                  <c:v>0.29443139342521918</c:v>
                </c:pt>
                <c:pt idx="14716">
                  <c:v>0.31200280335885994</c:v>
                </c:pt>
                <c:pt idx="14717">
                  <c:v>0.3458920017060913</c:v>
                </c:pt>
                <c:pt idx="14718">
                  <c:v>0.34666489007046641</c:v>
                </c:pt>
                <c:pt idx="14719">
                  <c:v>0.33754298713228986</c:v>
                </c:pt>
                <c:pt idx="14720">
                  <c:v>0.31709237108768773</c:v>
                </c:pt>
                <c:pt idx="14721">
                  <c:v>0.27114622062539773</c:v>
                </c:pt>
                <c:pt idx="14722">
                  <c:v>0.25399163085866511</c:v>
                </c:pt>
                <c:pt idx="14723">
                  <c:v>0.31836557373825719</c:v>
                </c:pt>
                <c:pt idx="14724">
                  <c:v>0.28403583295885332</c:v>
                </c:pt>
                <c:pt idx="14725">
                  <c:v>0.33106512619910039</c:v>
                </c:pt>
                <c:pt idx="14726">
                  <c:v>0.39775209074006446</c:v>
                </c:pt>
                <c:pt idx="14727">
                  <c:v>0.33807473527962018</c:v>
                </c:pt>
                <c:pt idx="14728">
                  <c:v>0.34568769197019689</c:v>
                </c:pt>
                <c:pt idx="14729">
                  <c:v>0.28245675106872581</c:v>
                </c:pt>
                <c:pt idx="14730">
                  <c:v>0.32659661743677332</c:v>
                </c:pt>
                <c:pt idx="14731">
                  <c:v>0.33558797742778557</c:v>
                </c:pt>
                <c:pt idx="14732">
                  <c:v>0.26326853106725218</c:v>
                </c:pt>
                <c:pt idx="14733">
                  <c:v>0.27804465655629329</c:v>
                </c:pt>
                <c:pt idx="14734">
                  <c:v>0.3534535763645974</c:v>
                </c:pt>
                <c:pt idx="14735">
                  <c:v>0.29388248179275017</c:v>
                </c:pt>
                <c:pt idx="14736">
                  <c:v>0.27279101867781769</c:v>
                </c:pt>
                <c:pt idx="14737">
                  <c:v>0.35075408782644341</c:v>
                </c:pt>
                <c:pt idx="14738">
                  <c:v>0.29587329028600051</c:v>
                </c:pt>
                <c:pt idx="14739">
                  <c:v>0.30369667267027728</c:v>
                </c:pt>
                <c:pt idx="14740">
                  <c:v>0.3301212725219988</c:v>
                </c:pt>
                <c:pt idx="14741">
                  <c:v>0.23346581379143697</c:v>
                </c:pt>
                <c:pt idx="14742">
                  <c:v>0.44166436025313127</c:v>
                </c:pt>
                <c:pt idx="14743">
                  <c:v>0.27923041999640935</c:v>
                </c:pt>
                <c:pt idx="14744">
                  <c:v>0.30549321850337979</c:v>
                </c:pt>
                <c:pt idx="14745">
                  <c:v>0.41167646482251996</c:v>
                </c:pt>
                <c:pt idx="14746">
                  <c:v>0.33824287736762659</c:v>
                </c:pt>
                <c:pt idx="14747">
                  <c:v>0.39419461467359695</c:v>
                </c:pt>
                <c:pt idx="14748">
                  <c:v>0.37043700829732135</c:v>
                </c:pt>
                <c:pt idx="14749">
                  <c:v>0.27881365755225046</c:v>
                </c:pt>
                <c:pt idx="14750">
                  <c:v>0.29225765884316629</c:v>
                </c:pt>
                <c:pt idx="14751">
                  <c:v>0.37229506598225004</c:v>
                </c:pt>
                <c:pt idx="14752">
                  <c:v>0.28572058350787766</c:v>
                </c:pt>
                <c:pt idx="14753">
                  <c:v>0.32105705678009566</c:v>
                </c:pt>
                <c:pt idx="14754">
                  <c:v>0.33550829561316764</c:v>
                </c:pt>
                <c:pt idx="14755">
                  <c:v>0.31616564829315957</c:v>
                </c:pt>
                <c:pt idx="14756">
                  <c:v>0.32288576136902025</c:v>
                </c:pt>
                <c:pt idx="14757">
                  <c:v>0.29492494277229137</c:v>
                </c:pt>
                <c:pt idx="14758">
                  <c:v>0.34998764232099688</c:v>
                </c:pt>
                <c:pt idx="14759">
                  <c:v>0.34211750305927302</c:v>
                </c:pt>
                <c:pt idx="14760">
                  <c:v>0.40322871338779087</c:v>
                </c:pt>
                <c:pt idx="14761">
                  <c:v>0.28682698650313038</c:v>
                </c:pt>
                <c:pt idx="14762">
                  <c:v>0.26177940599141186</c:v>
                </c:pt>
                <c:pt idx="14763">
                  <c:v>0.37632732658578882</c:v>
                </c:pt>
                <c:pt idx="14764">
                  <c:v>0.34589344408510525</c:v>
                </c:pt>
                <c:pt idx="14765">
                  <c:v>0.34018328748149945</c:v>
                </c:pt>
                <c:pt idx="14766">
                  <c:v>0.32817643374696265</c:v>
                </c:pt>
                <c:pt idx="14767">
                  <c:v>0.40622398413561778</c:v>
                </c:pt>
                <c:pt idx="14768">
                  <c:v>0.331896853657205</c:v>
                </c:pt>
                <c:pt idx="14769">
                  <c:v>0.38341005134970096</c:v>
                </c:pt>
                <c:pt idx="14770">
                  <c:v>0.27740155708732711</c:v>
                </c:pt>
                <c:pt idx="14771">
                  <c:v>0.30906050795005036</c:v>
                </c:pt>
                <c:pt idx="14772">
                  <c:v>0.39951754272674483</c:v>
                </c:pt>
                <c:pt idx="14773">
                  <c:v>0.29494229368678432</c:v>
                </c:pt>
                <c:pt idx="14774">
                  <c:v>0.38960124352595982</c:v>
                </c:pt>
                <c:pt idx="14775">
                  <c:v>0.33495103955647182</c:v>
                </c:pt>
                <c:pt idx="14776">
                  <c:v>0.34365438569492252</c:v>
                </c:pt>
                <c:pt idx="14777">
                  <c:v>0.32278179753298153</c:v>
                </c:pt>
                <c:pt idx="14778">
                  <c:v>0.27896441852137277</c:v>
                </c:pt>
                <c:pt idx="14779">
                  <c:v>0.32665653785716237</c:v>
                </c:pt>
                <c:pt idx="14780">
                  <c:v>0.30013913786437985</c:v>
                </c:pt>
                <c:pt idx="14781">
                  <c:v>0.31783861023462195</c:v>
                </c:pt>
                <c:pt idx="14782">
                  <c:v>0.33644968651074497</c:v>
                </c:pt>
                <c:pt idx="14783">
                  <c:v>0.30402148232795551</c:v>
                </c:pt>
                <c:pt idx="14784">
                  <c:v>0.35014258118250063</c:v>
                </c:pt>
                <c:pt idx="14785">
                  <c:v>0.3741036230817848</c:v>
                </c:pt>
                <c:pt idx="14786">
                  <c:v>0.32007970163329003</c:v>
                </c:pt>
                <c:pt idx="14787">
                  <c:v>0.28728155137801131</c:v>
                </c:pt>
                <c:pt idx="14788">
                  <c:v>0.31673241912164624</c:v>
                </c:pt>
                <c:pt idx="14789">
                  <c:v>0.34399037264756088</c:v>
                </c:pt>
                <c:pt idx="14790">
                  <c:v>0.26948207606596492</c:v>
                </c:pt>
                <c:pt idx="14791">
                  <c:v>0.26550991815774888</c:v>
                </c:pt>
                <c:pt idx="14792">
                  <c:v>0.31722830155021103</c:v>
                </c:pt>
                <c:pt idx="14793">
                  <c:v>0.34058683313175703</c:v>
                </c:pt>
                <c:pt idx="14794">
                  <c:v>0.25929834720396655</c:v>
                </c:pt>
                <c:pt idx="14795">
                  <c:v>0.30559329904639854</c:v>
                </c:pt>
                <c:pt idx="14796">
                  <c:v>0.35662472908778703</c:v>
                </c:pt>
                <c:pt idx="14797">
                  <c:v>0.39180016225545466</c:v>
                </c:pt>
                <c:pt idx="14798">
                  <c:v>0.32888213552450307</c:v>
                </c:pt>
                <c:pt idx="14799">
                  <c:v>0.28094634148247088</c:v>
                </c:pt>
                <c:pt idx="14800">
                  <c:v>0.34439886433114764</c:v>
                </c:pt>
                <c:pt idx="14801">
                  <c:v>0.26233561565712699</c:v>
                </c:pt>
                <c:pt idx="14802">
                  <c:v>0.37280877812216662</c:v>
                </c:pt>
                <c:pt idx="14803">
                  <c:v>0.31917418513755741</c:v>
                </c:pt>
                <c:pt idx="14804">
                  <c:v>0.24503692989475814</c:v>
                </c:pt>
                <c:pt idx="14805">
                  <c:v>0.31347967442276714</c:v>
                </c:pt>
                <c:pt idx="14806">
                  <c:v>0.3268910691745015</c:v>
                </c:pt>
                <c:pt idx="14807">
                  <c:v>0.31479711371342994</c:v>
                </c:pt>
                <c:pt idx="14808">
                  <c:v>0.34163028444028676</c:v>
                </c:pt>
                <c:pt idx="14809">
                  <c:v>0.36531109952422763</c:v>
                </c:pt>
                <c:pt idx="14810">
                  <c:v>0.26621276236141633</c:v>
                </c:pt>
                <c:pt idx="14811">
                  <c:v>0.31596640981487817</c:v>
                </c:pt>
                <c:pt idx="14812">
                  <c:v>0.3723371576984395</c:v>
                </c:pt>
                <c:pt idx="14813">
                  <c:v>0.36525828088466905</c:v>
                </c:pt>
                <c:pt idx="14814">
                  <c:v>0.33454640088699422</c:v>
                </c:pt>
                <c:pt idx="14815">
                  <c:v>0.29705174406801377</c:v>
                </c:pt>
                <c:pt idx="14816">
                  <c:v>0.2992839523503093</c:v>
                </c:pt>
                <c:pt idx="14817">
                  <c:v>0.32902992858395308</c:v>
                </c:pt>
                <c:pt idx="14818">
                  <c:v>0.29948030526766667</c:v>
                </c:pt>
                <c:pt idx="14819">
                  <c:v>0.35590242487330231</c:v>
                </c:pt>
                <c:pt idx="14820">
                  <c:v>0.3269385582321539</c:v>
                </c:pt>
                <c:pt idx="14821">
                  <c:v>0.27327449019816885</c:v>
                </c:pt>
                <c:pt idx="14822">
                  <c:v>0.32275482897677132</c:v>
                </c:pt>
                <c:pt idx="14823">
                  <c:v>0.37679085003790952</c:v>
                </c:pt>
                <c:pt idx="14824">
                  <c:v>0.22507923266153484</c:v>
                </c:pt>
                <c:pt idx="14825">
                  <c:v>0.38230704967933232</c:v>
                </c:pt>
                <c:pt idx="14826">
                  <c:v>0.35365728356363885</c:v>
                </c:pt>
                <c:pt idx="14827">
                  <c:v>0.28100890604353335</c:v>
                </c:pt>
                <c:pt idx="14828">
                  <c:v>0.38983296403288153</c:v>
                </c:pt>
                <c:pt idx="14829">
                  <c:v>0.33285754817592278</c:v>
                </c:pt>
                <c:pt idx="14830">
                  <c:v>0.27367450403748572</c:v>
                </c:pt>
                <c:pt idx="14831">
                  <c:v>0.3071672782469983</c:v>
                </c:pt>
                <c:pt idx="14832">
                  <c:v>0.31679914697255818</c:v>
                </c:pt>
                <c:pt idx="14833">
                  <c:v>0.36458982819790364</c:v>
                </c:pt>
                <c:pt idx="14834">
                  <c:v>0.30076306277271658</c:v>
                </c:pt>
                <c:pt idx="14835">
                  <c:v>0.36206095070922367</c:v>
                </c:pt>
                <c:pt idx="14836">
                  <c:v>0.34052494831618568</c:v>
                </c:pt>
                <c:pt idx="14837">
                  <c:v>0.33772884095555433</c:v>
                </c:pt>
                <c:pt idx="14838">
                  <c:v>0.29000844966038042</c:v>
                </c:pt>
                <c:pt idx="14839">
                  <c:v>0.32068624629989673</c:v>
                </c:pt>
                <c:pt idx="14840">
                  <c:v>0.29337642181835072</c:v>
                </c:pt>
                <c:pt idx="14841">
                  <c:v>0.29703872618423632</c:v>
                </c:pt>
                <c:pt idx="14842">
                  <c:v>0.32701496761743276</c:v>
                </c:pt>
                <c:pt idx="14843">
                  <c:v>0.31307752491679658</c:v>
                </c:pt>
                <c:pt idx="14844">
                  <c:v>0.26441767226123797</c:v>
                </c:pt>
                <c:pt idx="14845">
                  <c:v>0.37876288542788533</c:v>
                </c:pt>
                <c:pt idx="14846">
                  <c:v>0.29214899967440527</c:v>
                </c:pt>
                <c:pt idx="14847">
                  <c:v>0.35530327543307788</c:v>
                </c:pt>
                <c:pt idx="14848">
                  <c:v>0.29371574202603129</c:v>
                </c:pt>
                <c:pt idx="14849">
                  <c:v>0.28907049406695889</c:v>
                </c:pt>
                <c:pt idx="14850">
                  <c:v>0.30201910051358605</c:v>
                </c:pt>
                <c:pt idx="14851">
                  <c:v>0.30496942422252882</c:v>
                </c:pt>
                <c:pt idx="14852">
                  <c:v>0.36006985044858414</c:v>
                </c:pt>
                <c:pt idx="14853">
                  <c:v>0.3173964526594879</c:v>
                </c:pt>
                <c:pt idx="14854">
                  <c:v>0.30727197154920766</c:v>
                </c:pt>
                <c:pt idx="14855">
                  <c:v>0.33610065842263182</c:v>
                </c:pt>
                <c:pt idx="14856">
                  <c:v>0.34372799515633295</c:v>
                </c:pt>
                <c:pt idx="14857">
                  <c:v>0.25815701156223525</c:v>
                </c:pt>
                <c:pt idx="14858">
                  <c:v>0.38447537571475876</c:v>
                </c:pt>
                <c:pt idx="14859">
                  <c:v>0.36960372774594402</c:v>
                </c:pt>
                <c:pt idx="14860">
                  <c:v>0.35249835062817925</c:v>
                </c:pt>
                <c:pt idx="14861">
                  <c:v>0.32116877968783908</c:v>
                </c:pt>
                <c:pt idx="14862">
                  <c:v>0.29761371613898707</c:v>
                </c:pt>
                <c:pt idx="14863">
                  <c:v>0.36332622736592446</c:v>
                </c:pt>
                <c:pt idx="14864">
                  <c:v>0.32325024653494511</c:v>
                </c:pt>
                <c:pt idx="14865">
                  <c:v>0.32463250393316267</c:v>
                </c:pt>
                <c:pt idx="14866">
                  <c:v>0.31760398041916632</c:v>
                </c:pt>
                <c:pt idx="14867">
                  <c:v>0.31832386244214844</c:v>
                </c:pt>
                <c:pt idx="14868">
                  <c:v>0.27531030569631537</c:v>
                </c:pt>
                <c:pt idx="14869">
                  <c:v>0.34780384265547698</c:v>
                </c:pt>
                <c:pt idx="14870">
                  <c:v>0.30938385379206168</c:v>
                </c:pt>
                <c:pt idx="14871">
                  <c:v>0.30559987136746608</c:v>
                </c:pt>
                <c:pt idx="14872">
                  <c:v>0.31806253306877974</c:v>
                </c:pt>
                <c:pt idx="14873">
                  <c:v>0.31641887416681097</c:v>
                </c:pt>
                <c:pt idx="14874">
                  <c:v>0.3713958449885868</c:v>
                </c:pt>
                <c:pt idx="14875">
                  <c:v>0.26065287597358111</c:v>
                </c:pt>
                <c:pt idx="14876">
                  <c:v>0.27626103167992178</c:v>
                </c:pt>
                <c:pt idx="14877">
                  <c:v>0.28554463373133077</c:v>
                </c:pt>
                <c:pt idx="14878">
                  <c:v>0.30689829412530384</c:v>
                </c:pt>
                <c:pt idx="14879">
                  <c:v>0.26195437353470097</c:v>
                </c:pt>
                <c:pt idx="14880">
                  <c:v>0.32480256030938998</c:v>
                </c:pt>
                <c:pt idx="14881">
                  <c:v>0.3272334542322583</c:v>
                </c:pt>
                <c:pt idx="14882">
                  <c:v>0.31847990013788846</c:v>
                </c:pt>
                <c:pt idx="14883">
                  <c:v>0.35334982582886565</c:v>
                </c:pt>
                <c:pt idx="14884">
                  <c:v>0.33108871368041426</c:v>
                </c:pt>
                <c:pt idx="14885">
                  <c:v>0.2776326401844163</c:v>
                </c:pt>
                <c:pt idx="14886">
                  <c:v>0.33622518361732967</c:v>
                </c:pt>
                <c:pt idx="14887">
                  <c:v>0.334906177256657</c:v>
                </c:pt>
                <c:pt idx="14888">
                  <c:v>0.30206415502583106</c:v>
                </c:pt>
                <c:pt idx="14889">
                  <c:v>0.27879272914673259</c:v>
                </c:pt>
                <c:pt idx="14890">
                  <c:v>0.32994036971085128</c:v>
                </c:pt>
                <c:pt idx="14891">
                  <c:v>0.33144643392865397</c:v>
                </c:pt>
                <c:pt idx="14892">
                  <c:v>0.38006341078053735</c:v>
                </c:pt>
                <c:pt idx="14893">
                  <c:v>0.34299981990191447</c:v>
                </c:pt>
                <c:pt idx="14894">
                  <c:v>0.334734417675912</c:v>
                </c:pt>
                <c:pt idx="14895">
                  <c:v>0.34835709704354761</c:v>
                </c:pt>
                <c:pt idx="14896">
                  <c:v>0.26878859077853678</c:v>
                </c:pt>
                <c:pt idx="14897">
                  <c:v>0.32433088690881723</c:v>
                </c:pt>
                <c:pt idx="14898">
                  <c:v>0.33052610957037604</c:v>
                </c:pt>
                <c:pt idx="14899">
                  <c:v>0.31070892537116418</c:v>
                </c:pt>
                <c:pt idx="14900">
                  <c:v>0.40569248302766137</c:v>
                </c:pt>
                <c:pt idx="14901">
                  <c:v>0.30015045813616076</c:v>
                </c:pt>
                <c:pt idx="14902">
                  <c:v>0.30593777344910339</c:v>
                </c:pt>
                <c:pt idx="14903">
                  <c:v>0.34150417495856988</c:v>
                </c:pt>
                <c:pt idx="14904">
                  <c:v>0.30563763764681251</c:v>
                </c:pt>
                <c:pt idx="14905">
                  <c:v>0.27933507375976296</c:v>
                </c:pt>
                <c:pt idx="14906">
                  <c:v>0.26977471274742182</c:v>
                </c:pt>
                <c:pt idx="14907">
                  <c:v>0.28773824544981652</c:v>
                </c:pt>
                <c:pt idx="14908">
                  <c:v>0.32125543449538829</c:v>
                </c:pt>
                <c:pt idx="14909">
                  <c:v>0.29129921044026563</c:v>
                </c:pt>
                <c:pt idx="14910">
                  <c:v>0.30638538997786685</c:v>
                </c:pt>
                <c:pt idx="14911">
                  <c:v>0.31894321476716381</c:v>
                </c:pt>
                <c:pt idx="14912">
                  <c:v>0.27873383060864221</c:v>
                </c:pt>
                <c:pt idx="14913">
                  <c:v>0.36335376981855394</c:v>
                </c:pt>
                <c:pt idx="14914">
                  <c:v>0.25156984767296392</c:v>
                </c:pt>
                <c:pt idx="14915">
                  <c:v>0.29246283663345302</c:v>
                </c:pt>
                <c:pt idx="14916">
                  <c:v>0.28574978762351821</c:v>
                </c:pt>
                <c:pt idx="14917">
                  <c:v>0.31557156932474117</c:v>
                </c:pt>
                <c:pt idx="14918">
                  <c:v>0.31443630303677461</c:v>
                </c:pt>
                <c:pt idx="14919">
                  <c:v>0.28513335927290101</c:v>
                </c:pt>
                <c:pt idx="14920">
                  <c:v>0.33990901172703547</c:v>
                </c:pt>
                <c:pt idx="14921">
                  <c:v>0.29202520263191561</c:v>
                </c:pt>
                <c:pt idx="14922">
                  <c:v>0.31430227555213941</c:v>
                </c:pt>
                <c:pt idx="14923">
                  <c:v>0.31238967476669055</c:v>
                </c:pt>
                <c:pt idx="14924">
                  <c:v>0.34572009896131006</c:v>
                </c:pt>
                <c:pt idx="14925">
                  <c:v>0.39690841240089852</c:v>
                </c:pt>
                <c:pt idx="14926">
                  <c:v>0.3311173388667758</c:v>
                </c:pt>
                <c:pt idx="14927">
                  <c:v>0.26901158658254992</c:v>
                </c:pt>
                <c:pt idx="14928">
                  <c:v>0.28272639631353541</c:v>
                </c:pt>
                <c:pt idx="14929">
                  <c:v>0.30266846334126757</c:v>
                </c:pt>
                <c:pt idx="14930">
                  <c:v>0.34465072457779022</c:v>
                </c:pt>
                <c:pt idx="14931">
                  <c:v>0.28066267115376753</c:v>
                </c:pt>
                <c:pt idx="14932">
                  <c:v>0.37708130551268365</c:v>
                </c:pt>
                <c:pt idx="14933">
                  <c:v>0.33934862803151267</c:v>
                </c:pt>
                <c:pt idx="14934">
                  <c:v>0.30280590390177392</c:v>
                </c:pt>
                <c:pt idx="14935">
                  <c:v>0.28799242267935632</c:v>
                </c:pt>
                <c:pt idx="14936">
                  <c:v>0.34991803188879433</c:v>
                </c:pt>
                <c:pt idx="14937">
                  <c:v>0.31148930175505729</c:v>
                </c:pt>
                <c:pt idx="14938">
                  <c:v>0.33381532932826702</c:v>
                </c:pt>
                <c:pt idx="14939">
                  <c:v>0.30752647918646886</c:v>
                </c:pt>
                <c:pt idx="14940">
                  <c:v>0.28785854026089785</c:v>
                </c:pt>
                <c:pt idx="14941">
                  <c:v>0.36912651868730817</c:v>
                </c:pt>
                <c:pt idx="14942">
                  <c:v>0.32623292857766734</c:v>
                </c:pt>
                <c:pt idx="14943">
                  <c:v>0.37916526823118368</c:v>
                </c:pt>
                <c:pt idx="14944">
                  <c:v>0.30297996124588872</c:v>
                </c:pt>
                <c:pt idx="14945">
                  <c:v>0.34161523725965598</c:v>
                </c:pt>
                <c:pt idx="14946">
                  <c:v>0.30227150259331453</c:v>
                </c:pt>
                <c:pt idx="14947">
                  <c:v>0.35247860728204383</c:v>
                </c:pt>
                <c:pt idx="14948">
                  <c:v>0.27224412221580291</c:v>
                </c:pt>
                <c:pt idx="14949">
                  <c:v>0.30932551978901895</c:v>
                </c:pt>
                <c:pt idx="14950">
                  <c:v>0.33186456998152158</c:v>
                </c:pt>
                <c:pt idx="14951">
                  <c:v>0.27205180387824757</c:v>
                </c:pt>
                <c:pt idx="14952">
                  <c:v>0.29991114016090281</c:v>
                </c:pt>
                <c:pt idx="14953">
                  <c:v>0.27804265742177975</c:v>
                </c:pt>
                <c:pt idx="14954">
                  <c:v>0.27383700183326681</c:v>
                </c:pt>
                <c:pt idx="14955">
                  <c:v>0.32190040421152133</c:v>
                </c:pt>
                <c:pt idx="14956">
                  <c:v>0.35204653525000851</c:v>
                </c:pt>
                <c:pt idx="14957">
                  <c:v>0.43319531133626382</c:v>
                </c:pt>
                <c:pt idx="14958">
                  <c:v>0.27619959541474132</c:v>
                </c:pt>
                <c:pt idx="14959">
                  <c:v>0.29332123516480657</c:v>
                </c:pt>
                <c:pt idx="14960">
                  <c:v>0.34001399317203035</c:v>
                </c:pt>
                <c:pt idx="14961">
                  <c:v>0.31365498870241465</c:v>
                </c:pt>
                <c:pt idx="14962">
                  <c:v>0.31367195644588958</c:v>
                </c:pt>
                <c:pt idx="14963">
                  <c:v>0.3465080684650193</c:v>
                </c:pt>
                <c:pt idx="14964">
                  <c:v>0.34026372073996991</c:v>
                </c:pt>
                <c:pt idx="14965">
                  <c:v>0.30206770482594841</c:v>
                </c:pt>
                <c:pt idx="14966">
                  <c:v>0.28025325882130914</c:v>
                </c:pt>
                <c:pt idx="14967">
                  <c:v>0.27229687916690332</c:v>
                </c:pt>
                <c:pt idx="14968">
                  <c:v>0.30752498377219828</c:v>
                </c:pt>
                <c:pt idx="14969">
                  <c:v>0.29726622672480885</c:v>
                </c:pt>
                <c:pt idx="14970">
                  <c:v>0.32939839365623191</c:v>
                </c:pt>
                <c:pt idx="14971">
                  <c:v>0.27838481570419438</c:v>
                </c:pt>
                <c:pt idx="14972">
                  <c:v>0.33282386497354038</c:v>
                </c:pt>
                <c:pt idx="14973">
                  <c:v>0.36158776874531795</c:v>
                </c:pt>
                <c:pt idx="14974">
                  <c:v>0.30581644125825891</c:v>
                </c:pt>
                <c:pt idx="14975">
                  <c:v>0.32686292085560048</c:v>
                </c:pt>
                <c:pt idx="14976">
                  <c:v>0.26498804968341133</c:v>
                </c:pt>
                <c:pt idx="14977">
                  <c:v>0.29247963217471135</c:v>
                </c:pt>
                <c:pt idx="14978">
                  <c:v>0.29694498634769512</c:v>
                </c:pt>
                <c:pt idx="14979">
                  <c:v>0.31621785580734985</c:v>
                </c:pt>
                <c:pt idx="14980">
                  <c:v>0.33172124974857908</c:v>
                </c:pt>
                <c:pt idx="14981">
                  <c:v>0.31700321633578232</c:v>
                </c:pt>
                <c:pt idx="14982">
                  <c:v>0.28429831591597732</c:v>
                </c:pt>
                <c:pt idx="14983">
                  <c:v>0.35464260884687498</c:v>
                </c:pt>
                <c:pt idx="14984">
                  <c:v>0.33286744449899885</c:v>
                </c:pt>
                <c:pt idx="14985">
                  <c:v>0.31381985877227714</c:v>
                </c:pt>
                <c:pt idx="14986">
                  <c:v>0.34909973642809861</c:v>
                </c:pt>
                <c:pt idx="14987">
                  <c:v>0.32414538894410438</c:v>
                </c:pt>
                <c:pt idx="14988">
                  <c:v>0.25965455228121309</c:v>
                </c:pt>
                <c:pt idx="14989">
                  <c:v>0.28372448179719267</c:v>
                </c:pt>
                <c:pt idx="14990">
                  <c:v>0.28750480949100088</c:v>
                </c:pt>
                <c:pt idx="14991">
                  <c:v>0.32770379041225411</c:v>
                </c:pt>
                <c:pt idx="14992">
                  <c:v>0.31291772719501987</c:v>
                </c:pt>
                <c:pt idx="14993">
                  <c:v>0.30768800239552685</c:v>
                </c:pt>
                <c:pt idx="14994">
                  <c:v>0.31864477809952246</c:v>
                </c:pt>
                <c:pt idx="14995">
                  <c:v>0.33445292486913247</c:v>
                </c:pt>
                <c:pt idx="14996">
                  <c:v>0.32355694640540439</c:v>
                </c:pt>
                <c:pt idx="14997">
                  <c:v>0.32010679908593126</c:v>
                </c:pt>
                <c:pt idx="14998">
                  <c:v>0.41917738169686136</c:v>
                </c:pt>
                <c:pt idx="14999">
                  <c:v>0.37706696539391144</c:v>
                </c:pt>
                <c:pt idx="15000">
                  <c:v>0.29469899279668332</c:v>
                </c:pt>
                <c:pt idx="15001">
                  <c:v>0.26815087453497538</c:v>
                </c:pt>
                <c:pt idx="15002">
                  <c:v>0.32524210168513235</c:v>
                </c:pt>
                <c:pt idx="15003">
                  <c:v>0.29947115261139673</c:v>
                </c:pt>
                <c:pt idx="15004">
                  <c:v>0.37999874058781224</c:v>
                </c:pt>
                <c:pt idx="15005">
                  <c:v>0.30207525721941553</c:v>
                </c:pt>
                <c:pt idx="15006">
                  <c:v>0.34371212348350594</c:v>
                </c:pt>
                <c:pt idx="15007">
                  <c:v>0.32341220795886316</c:v>
                </c:pt>
                <c:pt idx="15008">
                  <c:v>0.29206766431070202</c:v>
                </c:pt>
                <c:pt idx="15009">
                  <c:v>0.33227814107316617</c:v>
                </c:pt>
                <c:pt idx="15010">
                  <c:v>0.35871824041332173</c:v>
                </c:pt>
                <c:pt idx="15011">
                  <c:v>0.26367676280459063</c:v>
                </c:pt>
                <c:pt idx="15012">
                  <c:v>0.27442561333767468</c:v>
                </c:pt>
                <c:pt idx="15013">
                  <c:v>0.32947687109067436</c:v>
                </c:pt>
                <c:pt idx="15014">
                  <c:v>0.27666890506627517</c:v>
                </c:pt>
                <c:pt idx="15015">
                  <c:v>0.30529908386142535</c:v>
                </c:pt>
                <c:pt idx="15016">
                  <c:v>0.25983943594120434</c:v>
                </c:pt>
                <c:pt idx="15017">
                  <c:v>0.3066950012145338</c:v>
                </c:pt>
                <c:pt idx="15018">
                  <c:v>0.34988604450345712</c:v>
                </c:pt>
                <c:pt idx="15019">
                  <c:v>0.28906454321644703</c:v>
                </c:pt>
                <c:pt idx="15020">
                  <c:v>0.36882519622434973</c:v>
                </c:pt>
                <c:pt idx="15021">
                  <c:v>0.29685961266528782</c:v>
                </c:pt>
                <c:pt idx="15022">
                  <c:v>0.32782488306414187</c:v>
                </c:pt>
                <c:pt idx="15023">
                  <c:v>0.30196808003108982</c:v>
                </c:pt>
                <c:pt idx="15024">
                  <c:v>0.26334657451269494</c:v>
                </c:pt>
                <c:pt idx="15025">
                  <c:v>0.29949398202947386</c:v>
                </c:pt>
                <c:pt idx="15026">
                  <c:v>0.30451657851676445</c:v>
                </c:pt>
                <c:pt idx="15027">
                  <c:v>0.35164754253654579</c:v>
                </c:pt>
                <c:pt idx="15028">
                  <c:v>0.30861841653875632</c:v>
                </c:pt>
                <c:pt idx="15029">
                  <c:v>0.35484679331228947</c:v>
                </c:pt>
                <c:pt idx="15030">
                  <c:v>0.35621787512625408</c:v>
                </c:pt>
                <c:pt idx="15031">
                  <c:v>0.26994319905858477</c:v>
                </c:pt>
                <c:pt idx="15032">
                  <c:v>0.29982679674837653</c:v>
                </c:pt>
                <c:pt idx="15033">
                  <c:v>0.31949523391480023</c:v>
                </c:pt>
                <c:pt idx="15034">
                  <c:v>0.29361883454139875</c:v>
                </c:pt>
                <c:pt idx="15035">
                  <c:v>0.29051864681342948</c:v>
                </c:pt>
                <c:pt idx="15036">
                  <c:v>0.35276286971579174</c:v>
                </c:pt>
                <c:pt idx="15037">
                  <c:v>0.30123217269979718</c:v>
                </c:pt>
                <c:pt idx="15038">
                  <c:v>0.31521728952448236</c:v>
                </c:pt>
                <c:pt idx="15039">
                  <c:v>0.3573159543189649</c:v>
                </c:pt>
                <c:pt idx="15040">
                  <c:v>0.3178913745047845</c:v>
                </c:pt>
                <c:pt idx="15041">
                  <c:v>0.31001754687789435</c:v>
                </c:pt>
                <c:pt idx="15042">
                  <c:v>0.31547099509463733</c:v>
                </c:pt>
                <c:pt idx="15043">
                  <c:v>0.34132542958536038</c:v>
                </c:pt>
                <c:pt idx="15044">
                  <c:v>0.27413424705173323</c:v>
                </c:pt>
                <c:pt idx="15045">
                  <c:v>0.31086228002113608</c:v>
                </c:pt>
                <c:pt idx="15046">
                  <c:v>0.30222829337718393</c:v>
                </c:pt>
                <c:pt idx="15047">
                  <c:v>0.28332879264099686</c:v>
                </c:pt>
                <c:pt idx="15048">
                  <c:v>0.28860074528797436</c:v>
                </c:pt>
                <c:pt idx="15049">
                  <c:v>0.27594573710425896</c:v>
                </c:pt>
                <c:pt idx="15050">
                  <c:v>0.31227939107257124</c:v>
                </c:pt>
                <c:pt idx="15051">
                  <c:v>0.35583275682908344</c:v>
                </c:pt>
                <c:pt idx="15052">
                  <c:v>0.28379693113823667</c:v>
                </c:pt>
                <c:pt idx="15053">
                  <c:v>0.36062885302515163</c:v>
                </c:pt>
                <c:pt idx="15054">
                  <c:v>0.3278354304647863</c:v>
                </c:pt>
                <c:pt idx="15055">
                  <c:v>0.23497562575859138</c:v>
                </c:pt>
                <c:pt idx="15056">
                  <c:v>0.29534462511859788</c:v>
                </c:pt>
                <c:pt idx="15057">
                  <c:v>0.37837812353713685</c:v>
                </c:pt>
                <c:pt idx="15058">
                  <c:v>0.40465965051849773</c:v>
                </c:pt>
                <c:pt idx="15059">
                  <c:v>0.28209266292057444</c:v>
                </c:pt>
                <c:pt idx="15060">
                  <c:v>0.39166966224728805</c:v>
                </c:pt>
                <c:pt idx="15061">
                  <c:v>0.32893200606996537</c:v>
                </c:pt>
                <c:pt idx="15062">
                  <c:v>0.32391841712681008</c:v>
                </c:pt>
                <c:pt idx="15063">
                  <c:v>0.33999939322552863</c:v>
                </c:pt>
                <c:pt idx="15064">
                  <c:v>0.29184223741998838</c:v>
                </c:pt>
                <c:pt idx="15065">
                  <c:v>0.34328067018667346</c:v>
                </c:pt>
                <c:pt idx="15066">
                  <c:v>0.28262558905352708</c:v>
                </c:pt>
                <c:pt idx="15067">
                  <c:v>0.30643686404053788</c:v>
                </c:pt>
                <c:pt idx="15068">
                  <c:v>0.29956707345815781</c:v>
                </c:pt>
                <c:pt idx="15069">
                  <c:v>0.32515893650977368</c:v>
                </c:pt>
                <c:pt idx="15070">
                  <c:v>0.32333785797405179</c:v>
                </c:pt>
                <c:pt idx="15071">
                  <c:v>0.26783492543461351</c:v>
                </c:pt>
                <c:pt idx="15072">
                  <c:v>0.24617364490409072</c:v>
                </c:pt>
                <c:pt idx="15073">
                  <c:v>0.35328785329574586</c:v>
                </c:pt>
                <c:pt idx="15074">
                  <c:v>0.24662141982439764</c:v>
                </c:pt>
                <c:pt idx="15075">
                  <c:v>0.27749097921882115</c:v>
                </c:pt>
                <c:pt idx="15076">
                  <c:v>0.30235316858051231</c:v>
                </c:pt>
                <c:pt idx="15077">
                  <c:v>0.34018436114367739</c:v>
                </c:pt>
                <c:pt idx="15078">
                  <c:v>0.35138913389822396</c:v>
                </c:pt>
                <c:pt idx="15079">
                  <c:v>0.31292050328501025</c:v>
                </c:pt>
                <c:pt idx="15080">
                  <c:v>0.37177234282860688</c:v>
                </c:pt>
                <c:pt idx="15081">
                  <c:v>0.30489592869472931</c:v>
                </c:pt>
                <c:pt idx="15082">
                  <c:v>0.26035567102271473</c:v>
                </c:pt>
                <c:pt idx="15083">
                  <c:v>0.3011408287677339</c:v>
                </c:pt>
                <c:pt idx="15084">
                  <c:v>0.2787858600620759</c:v>
                </c:pt>
                <c:pt idx="15085">
                  <c:v>0.361407088421551</c:v>
                </c:pt>
                <c:pt idx="15086">
                  <c:v>0.33131268038372297</c:v>
                </c:pt>
                <c:pt idx="15087">
                  <c:v>0.32118165436492047</c:v>
                </c:pt>
                <c:pt idx="15088">
                  <c:v>0.40283108123841332</c:v>
                </c:pt>
                <c:pt idx="15089">
                  <c:v>0.29322687867454023</c:v>
                </c:pt>
                <c:pt idx="15090">
                  <c:v>0.27939056727718187</c:v>
                </c:pt>
                <c:pt idx="15091">
                  <c:v>0.28511452385957148</c:v>
                </c:pt>
                <c:pt idx="15092">
                  <c:v>0.3449676555941808</c:v>
                </c:pt>
                <c:pt idx="15093">
                  <c:v>0.30976333631177627</c:v>
                </c:pt>
                <c:pt idx="15094">
                  <c:v>0.36118778939216806</c:v>
                </c:pt>
                <c:pt idx="15095">
                  <c:v>0.29559996152523038</c:v>
                </c:pt>
                <c:pt idx="15096">
                  <c:v>0.30036506788516937</c:v>
                </c:pt>
                <c:pt idx="15097">
                  <c:v>0.35703291521757191</c:v>
                </c:pt>
                <c:pt idx="15098">
                  <c:v>0.31344838653943147</c:v>
                </c:pt>
                <c:pt idx="15099">
                  <c:v>0.26650311841704549</c:v>
                </c:pt>
                <c:pt idx="15100">
                  <c:v>0.23831508803580811</c:v>
                </c:pt>
                <c:pt idx="15101">
                  <c:v>0.30280693208670761</c:v>
                </c:pt>
                <c:pt idx="15102">
                  <c:v>0.34027422505660232</c:v>
                </c:pt>
                <c:pt idx="15103">
                  <c:v>0.36179351712523578</c:v>
                </c:pt>
                <c:pt idx="15104">
                  <c:v>0.27123776100547708</c:v>
                </c:pt>
                <c:pt idx="15105">
                  <c:v>0.2462544705714608</c:v>
                </c:pt>
                <c:pt idx="15106">
                  <c:v>0.31351307401689632</c:v>
                </c:pt>
                <c:pt idx="15107">
                  <c:v>0.36615512202285788</c:v>
                </c:pt>
                <c:pt idx="15108">
                  <c:v>0.26735418913305203</c:v>
                </c:pt>
                <c:pt idx="15109">
                  <c:v>0.25543551872873621</c:v>
                </c:pt>
                <c:pt idx="15110">
                  <c:v>0.28654222149076886</c:v>
                </c:pt>
                <c:pt idx="15111">
                  <c:v>0.29911649457854678</c:v>
                </c:pt>
                <c:pt idx="15112">
                  <c:v>0.30329392909628811</c:v>
                </c:pt>
                <c:pt idx="15113">
                  <c:v>0.38577299846493424</c:v>
                </c:pt>
                <c:pt idx="15114">
                  <c:v>0.30156949503076697</c:v>
                </c:pt>
                <c:pt idx="15115">
                  <c:v>0.34464689281367217</c:v>
                </c:pt>
                <c:pt idx="15116">
                  <c:v>0.29827971041548884</c:v>
                </c:pt>
                <c:pt idx="15117">
                  <c:v>0.30128798828775738</c:v>
                </c:pt>
                <c:pt idx="15118">
                  <c:v>0.37273756699385596</c:v>
                </c:pt>
                <c:pt idx="15119">
                  <c:v>0.26222780382541</c:v>
                </c:pt>
                <c:pt idx="15120">
                  <c:v>0.34759047233505502</c:v>
                </c:pt>
                <c:pt idx="15121">
                  <c:v>0.3008047155454085</c:v>
                </c:pt>
                <c:pt idx="15122">
                  <c:v>0.32918977718678027</c:v>
                </c:pt>
                <c:pt idx="15123">
                  <c:v>0.34433544038420932</c:v>
                </c:pt>
                <c:pt idx="15124">
                  <c:v>0.27931309200085974</c:v>
                </c:pt>
                <c:pt idx="15125">
                  <c:v>0.28788722743950002</c:v>
                </c:pt>
                <c:pt idx="15126">
                  <c:v>0.30284181565262025</c:v>
                </c:pt>
                <c:pt idx="15127">
                  <c:v>0.32231359647687741</c:v>
                </c:pt>
                <c:pt idx="15128">
                  <c:v>0.38009591070235232</c:v>
                </c:pt>
                <c:pt idx="15129">
                  <c:v>0.33565200056943539</c:v>
                </c:pt>
                <c:pt idx="15130">
                  <c:v>0.33816404238980552</c:v>
                </c:pt>
                <c:pt idx="15131">
                  <c:v>0.31815548362614082</c:v>
                </c:pt>
                <c:pt idx="15132">
                  <c:v>0.3749562732938147</c:v>
                </c:pt>
                <c:pt idx="15133">
                  <c:v>0.30892930317187811</c:v>
                </c:pt>
                <c:pt idx="15134">
                  <c:v>0.39130303540541544</c:v>
                </c:pt>
                <c:pt idx="15135">
                  <c:v>0.32802661840215153</c:v>
                </c:pt>
                <c:pt idx="15136">
                  <c:v>0.30185273553217606</c:v>
                </c:pt>
                <c:pt idx="15137">
                  <c:v>0.32131720884721304</c:v>
                </c:pt>
                <c:pt idx="15138">
                  <c:v>0.31696493143136634</c:v>
                </c:pt>
                <c:pt idx="15139">
                  <c:v>0.28620043011429652</c:v>
                </c:pt>
                <c:pt idx="15140">
                  <c:v>0.22577294938778272</c:v>
                </c:pt>
                <c:pt idx="15141">
                  <c:v>0.28307585490296838</c:v>
                </c:pt>
                <c:pt idx="15142">
                  <c:v>0.29684194995807806</c:v>
                </c:pt>
                <c:pt idx="15143">
                  <c:v>0.30650596326275398</c:v>
                </c:pt>
                <c:pt idx="15144">
                  <c:v>0.34612911430122734</c:v>
                </c:pt>
                <c:pt idx="15145">
                  <c:v>0.23643884209660834</c:v>
                </c:pt>
                <c:pt idx="15146">
                  <c:v>0.35506209791175652</c:v>
                </c:pt>
                <c:pt idx="15147">
                  <c:v>0.30569584497105051</c:v>
                </c:pt>
                <c:pt idx="15148">
                  <c:v>0.25820802408537225</c:v>
                </c:pt>
                <c:pt idx="15149">
                  <c:v>0.30449697224698385</c:v>
                </c:pt>
                <c:pt idx="15150">
                  <c:v>0.27179174081745455</c:v>
                </c:pt>
                <c:pt idx="15151">
                  <c:v>0.37047688587853478</c:v>
                </c:pt>
                <c:pt idx="15152">
                  <c:v>0.28300864682808946</c:v>
                </c:pt>
                <c:pt idx="15153">
                  <c:v>0.34945638641227172</c:v>
                </c:pt>
                <c:pt idx="15154">
                  <c:v>0.28628039817952688</c:v>
                </c:pt>
                <c:pt idx="15155">
                  <c:v>0.26449620295946447</c:v>
                </c:pt>
                <c:pt idx="15156">
                  <c:v>0.31187722648260741</c:v>
                </c:pt>
                <c:pt idx="15157">
                  <c:v>0.34162264908378831</c:v>
                </c:pt>
                <c:pt idx="15158">
                  <c:v>0.29793956232385638</c:v>
                </c:pt>
                <c:pt idx="15159">
                  <c:v>0.26102092754610734</c:v>
                </c:pt>
                <c:pt idx="15160">
                  <c:v>0.29717043104189905</c:v>
                </c:pt>
                <c:pt idx="15161">
                  <c:v>0.36193488474998153</c:v>
                </c:pt>
                <c:pt idx="15162">
                  <c:v>0.33612438528865934</c:v>
                </c:pt>
                <c:pt idx="15163">
                  <c:v>0.313402699657644</c:v>
                </c:pt>
                <c:pt idx="15164">
                  <c:v>0.28771498486177682</c:v>
                </c:pt>
                <c:pt idx="15165">
                  <c:v>0.30468972594646204</c:v>
                </c:pt>
                <c:pt idx="15166">
                  <c:v>0.27996197905407977</c:v>
                </c:pt>
                <c:pt idx="15167">
                  <c:v>0.28320224167755981</c:v>
                </c:pt>
                <c:pt idx="15168">
                  <c:v>0.27777642904715127</c:v>
                </c:pt>
                <c:pt idx="15169">
                  <c:v>0.32767104412813175</c:v>
                </c:pt>
                <c:pt idx="15170">
                  <c:v>0.34547041068427903</c:v>
                </c:pt>
                <c:pt idx="15171">
                  <c:v>0.34909802315001032</c:v>
                </c:pt>
                <c:pt idx="15172">
                  <c:v>0.35837847077336704</c:v>
                </c:pt>
                <c:pt idx="15173">
                  <c:v>0.33805848217761436</c:v>
                </c:pt>
                <c:pt idx="15174">
                  <c:v>0.35236862669100016</c:v>
                </c:pt>
                <c:pt idx="15175">
                  <c:v>0.27940813597640496</c:v>
                </c:pt>
                <c:pt idx="15176">
                  <c:v>0.36805170796652031</c:v>
                </c:pt>
                <c:pt idx="15177">
                  <c:v>0.30322179448696984</c:v>
                </c:pt>
                <c:pt idx="15178">
                  <c:v>0.26864749782268182</c:v>
                </c:pt>
                <c:pt idx="15179">
                  <c:v>0.32541144827952667</c:v>
                </c:pt>
                <c:pt idx="15180">
                  <c:v>0.30578694275526103</c:v>
                </c:pt>
                <c:pt idx="15181">
                  <c:v>0.34929115293866825</c:v>
                </c:pt>
                <c:pt idx="15182">
                  <c:v>0.25675601272453913</c:v>
                </c:pt>
                <c:pt idx="15183">
                  <c:v>0.30949844963728718</c:v>
                </c:pt>
                <c:pt idx="15184">
                  <c:v>0.28862062424475404</c:v>
                </c:pt>
                <c:pt idx="15185">
                  <c:v>0.29149103371424812</c:v>
                </c:pt>
                <c:pt idx="15186">
                  <c:v>0.26686575870510154</c:v>
                </c:pt>
                <c:pt idx="15187">
                  <c:v>0.30337973616082864</c:v>
                </c:pt>
                <c:pt idx="15188">
                  <c:v>0.30931550032221766</c:v>
                </c:pt>
                <c:pt idx="15189">
                  <c:v>0.31330451379805579</c:v>
                </c:pt>
                <c:pt idx="15190">
                  <c:v>0.26469665488872329</c:v>
                </c:pt>
                <c:pt idx="15191">
                  <c:v>0.33077186500082661</c:v>
                </c:pt>
                <c:pt idx="15192">
                  <c:v>0.31429266993666466</c:v>
                </c:pt>
                <c:pt idx="15193">
                  <c:v>0.29644986430611348</c:v>
                </c:pt>
                <c:pt idx="15194">
                  <c:v>0.28211961767144605</c:v>
                </c:pt>
                <c:pt idx="15195">
                  <c:v>0.26430601740091292</c:v>
                </c:pt>
                <c:pt idx="15196">
                  <c:v>0.28389795105864674</c:v>
                </c:pt>
                <c:pt idx="15197">
                  <c:v>0.31408579549432042</c:v>
                </c:pt>
                <c:pt idx="15198">
                  <c:v>0.37983721836370082</c:v>
                </c:pt>
                <c:pt idx="15199">
                  <c:v>0.27039436190338745</c:v>
                </c:pt>
                <c:pt idx="15200">
                  <c:v>0.31254410900893081</c:v>
                </c:pt>
                <c:pt idx="15201">
                  <c:v>0.31740016271876836</c:v>
                </c:pt>
                <c:pt idx="15202">
                  <c:v>0.30353365591849318</c:v>
                </c:pt>
                <c:pt idx="15203">
                  <c:v>0.29998056476579016</c:v>
                </c:pt>
                <c:pt idx="15204">
                  <c:v>0.39688678452949683</c:v>
                </c:pt>
                <c:pt idx="15205">
                  <c:v>0.27868850569719278</c:v>
                </c:pt>
                <c:pt idx="15206">
                  <c:v>0.25809431333494737</c:v>
                </c:pt>
                <c:pt idx="15207">
                  <c:v>0.31916640047645012</c:v>
                </c:pt>
                <c:pt idx="15208">
                  <c:v>0.38666552627442202</c:v>
                </c:pt>
                <c:pt idx="15209">
                  <c:v>0.30454552011800856</c:v>
                </c:pt>
                <c:pt idx="15210">
                  <c:v>0.31190429905914757</c:v>
                </c:pt>
                <c:pt idx="15211">
                  <c:v>0.3233971029168915</c:v>
                </c:pt>
                <c:pt idx="15212">
                  <c:v>0.2702970230872474</c:v>
                </c:pt>
                <c:pt idx="15213">
                  <c:v>0.30074235622236001</c:v>
                </c:pt>
                <c:pt idx="15214">
                  <c:v>0.32561001734983869</c:v>
                </c:pt>
                <c:pt idx="15215">
                  <c:v>0.28708987721421558</c:v>
                </c:pt>
                <c:pt idx="15216">
                  <c:v>0.27511783706853626</c:v>
                </c:pt>
                <c:pt idx="15217">
                  <c:v>0.32085948597949859</c:v>
                </c:pt>
                <c:pt idx="15218">
                  <c:v>0.29844761408616233</c:v>
                </c:pt>
                <c:pt idx="15219">
                  <c:v>0.38605706340753942</c:v>
                </c:pt>
                <c:pt idx="15220">
                  <c:v>0.34780088507027829</c:v>
                </c:pt>
                <c:pt idx="15221">
                  <c:v>0.32142559488670758</c:v>
                </c:pt>
                <c:pt idx="15222">
                  <c:v>0.28338253363270938</c:v>
                </c:pt>
                <c:pt idx="15223">
                  <c:v>0.26906232733476065</c:v>
                </c:pt>
                <c:pt idx="15224">
                  <c:v>0.29856067632903394</c:v>
                </c:pt>
                <c:pt idx="15225">
                  <c:v>0.35163404184879443</c:v>
                </c:pt>
                <c:pt idx="15226">
                  <c:v>0.29958733624661582</c:v>
                </c:pt>
                <c:pt idx="15227">
                  <c:v>0.30974183389387488</c:v>
                </c:pt>
                <c:pt idx="15228">
                  <c:v>0.28028140370027138</c:v>
                </c:pt>
                <c:pt idx="15229">
                  <c:v>0.35584239312433363</c:v>
                </c:pt>
                <c:pt idx="15230">
                  <c:v>0.25850543790445246</c:v>
                </c:pt>
                <c:pt idx="15231">
                  <c:v>0.30142881934006116</c:v>
                </c:pt>
                <c:pt idx="15232">
                  <c:v>0.36695049575743527</c:v>
                </c:pt>
                <c:pt idx="15233">
                  <c:v>0.32971231598174894</c:v>
                </c:pt>
                <c:pt idx="15234">
                  <c:v>0.33520291691112442</c:v>
                </c:pt>
                <c:pt idx="15235">
                  <c:v>0.27193524263885727</c:v>
                </c:pt>
                <c:pt idx="15236">
                  <c:v>0.26388806590935343</c:v>
                </c:pt>
                <c:pt idx="15237">
                  <c:v>0.33739125823914434</c:v>
                </c:pt>
                <c:pt idx="15238">
                  <c:v>0.31939972907735903</c:v>
                </c:pt>
                <c:pt idx="15239">
                  <c:v>0.31167554138947989</c:v>
                </c:pt>
                <c:pt idx="15240">
                  <c:v>0.32865659410329623</c:v>
                </c:pt>
                <c:pt idx="15241">
                  <c:v>0.28214936756443082</c:v>
                </c:pt>
                <c:pt idx="15242">
                  <c:v>0.2953528030133899</c:v>
                </c:pt>
                <c:pt idx="15243">
                  <c:v>0.31573507447657928</c:v>
                </c:pt>
                <c:pt idx="15244">
                  <c:v>0.30408754122907905</c:v>
                </c:pt>
                <c:pt idx="15245">
                  <c:v>0.35908698036278497</c:v>
                </c:pt>
                <c:pt idx="15246">
                  <c:v>0.31437880709789601</c:v>
                </c:pt>
                <c:pt idx="15247">
                  <c:v>0.29694564841742116</c:v>
                </c:pt>
                <c:pt idx="15248">
                  <c:v>0.30406931196523762</c:v>
                </c:pt>
                <c:pt idx="15249">
                  <c:v>0.34191116174131281</c:v>
                </c:pt>
                <c:pt idx="15250">
                  <c:v>0.34684819361870695</c:v>
                </c:pt>
                <c:pt idx="15251">
                  <c:v>0.32096707177692124</c:v>
                </c:pt>
                <c:pt idx="15252">
                  <c:v>0.29002268221083716</c:v>
                </c:pt>
                <c:pt idx="15253">
                  <c:v>0.34801280517661892</c:v>
                </c:pt>
                <c:pt idx="15254">
                  <c:v>0.26678883792236147</c:v>
                </c:pt>
                <c:pt idx="15255">
                  <c:v>0.28893000734666213</c:v>
                </c:pt>
                <c:pt idx="15256">
                  <c:v>0.27953704395984502</c:v>
                </c:pt>
                <c:pt idx="15257">
                  <c:v>0.27222053673890467</c:v>
                </c:pt>
                <c:pt idx="15258">
                  <c:v>0.35042369853575361</c:v>
                </c:pt>
                <c:pt idx="15259">
                  <c:v>0.30821912691807718</c:v>
                </c:pt>
                <c:pt idx="15260">
                  <c:v>0.27737720282444261</c:v>
                </c:pt>
                <c:pt idx="15261">
                  <c:v>0.33077047044783547</c:v>
                </c:pt>
                <c:pt idx="15262">
                  <c:v>0.29295628441035831</c:v>
                </c:pt>
                <c:pt idx="15263">
                  <c:v>0.34993624693261338</c:v>
                </c:pt>
                <c:pt idx="15264">
                  <c:v>0.26214258288638043</c:v>
                </c:pt>
                <c:pt idx="15265">
                  <c:v>0.3031466995731304</c:v>
                </c:pt>
                <c:pt idx="15266">
                  <c:v>0.32295296262163598</c:v>
                </c:pt>
                <c:pt idx="15267">
                  <c:v>0.30836280420955486</c:v>
                </c:pt>
                <c:pt idx="15268">
                  <c:v>0.27605628313433306</c:v>
                </c:pt>
                <c:pt idx="15269">
                  <c:v>0.28159033953275381</c:v>
                </c:pt>
                <c:pt idx="15270">
                  <c:v>0.32632006414523773</c:v>
                </c:pt>
                <c:pt idx="15271">
                  <c:v>0.32568066599477952</c:v>
                </c:pt>
                <c:pt idx="15272">
                  <c:v>0.28254839039064927</c:v>
                </c:pt>
                <c:pt idx="15273">
                  <c:v>0.34416560081636122</c:v>
                </c:pt>
                <c:pt idx="15274">
                  <c:v>0.27429608318451737</c:v>
                </c:pt>
                <c:pt idx="15275">
                  <c:v>0.32733658804346405</c:v>
                </c:pt>
                <c:pt idx="15276">
                  <c:v>0.28137791464591938</c:v>
                </c:pt>
                <c:pt idx="15277">
                  <c:v>0.24858023740506313</c:v>
                </c:pt>
                <c:pt idx="15278">
                  <c:v>0.33031716217514689</c:v>
                </c:pt>
                <c:pt idx="15279">
                  <c:v>0.29229331763829525</c:v>
                </c:pt>
                <c:pt idx="15280">
                  <c:v>0.27595880261860889</c:v>
                </c:pt>
                <c:pt idx="15281">
                  <c:v>0.28905859143499557</c:v>
                </c:pt>
                <c:pt idx="15282">
                  <c:v>0.30404357453711939</c:v>
                </c:pt>
                <c:pt idx="15283">
                  <c:v>0.28189841855307052</c:v>
                </c:pt>
                <c:pt idx="15284">
                  <c:v>0.32581513080133795</c:v>
                </c:pt>
                <c:pt idx="15285">
                  <c:v>0.30051310011710536</c:v>
                </c:pt>
                <c:pt idx="15286">
                  <c:v>0.26258405940465851</c:v>
                </c:pt>
                <c:pt idx="15287">
                  <c:v>0.23975644559503057</c:v>
                </c:pt>
                <c:pt idx="15288">
                  <c:v>0.3021491330727285</c:v>
                </c:pt>
                <c:pt idx="15289">
                  <c:v>0.28200728612546294</c:v>
                </c:pt>
                <c:pt idx="15290">
                  <c:v>0.24118991813613991</c:v>
                </c:pt>
                <c:pt idx="15291">
                  <c:v>0.34361574065501133</c:v>
                </c:pt>
                <c:pt idx="15292">
                  <c:v>0.36967858272216264</c:v>
                </c:pt>
                <c:pt idx="15293">
                  <c:v>0.27482824861694188</c:v>
                </c:pt>
                <c:pt idx="15294">
                  <c:v>0.27197880911736766</c:v>
                </c:pt>
                <c:pt idx="15295">
                  <c:v>0.21032026766014061</c:v>
                </c:pt>
                <c:pt idx="15296">
                  <c:v>0.24585191953551822</c:v>
                </c:pt>
                <c:pt idx="15297">
                  <c:v>0.29937157154474797</c:v>
                </c:pt>
                <c:pt idx="15298">
                  <c:v>0.30879584813435185</c:v>
                </c:pt>
                <c:pt idx="15299">
                  <c:v>0.30285450132617647</c:v>
                </c:pt>
                <c:pt idx="15300">
                  <c:v>0.34737878194762251</c:v>
                </c:pt>
                <c:pt idx="15301">
                  <c:v>0.31425298153108355</c:v>
                </c:pt>
                <c:pt idx="15302">
                  <c:v>0.29526124016158523</c:v>
                </c:pt>
                <c:pt idx="15303">
                  <c:v>0.30131370294793164</c:v>
                </c:pt>
                <c:pt idx="15304">
                  <c:v>0.25555745157836929</c:v>
                </c:pt>
                <c:pt idx="15305">
                  <c:v>0.34666022102989807</c:v>
                </c:pt>
                <c:pt idx="15306">
                  <c:v>0.27922545935964943</c:v>
                </c:pt>
                <c:pt idx="15307">
                  <c:v>0.35691734405323983</c:v>
                </c:pt>
                <c:pt idx="15308">
                  <c:v>0.33034569089529497</c:v>
                </c:pt>
                <c:pt idx="15309">
                  <c:v>0.29105333193277338</c:v>
                </c:pt>
                <c:pt idx="15310">
                  <c:v>0.26687542999574637</c:v>
                </c:pt>
                <c:pt idx="15311">
                  <c:v>0.29671127589489538</c:v>
                </c:pt>
                <c:pt idx="15312">
                  <c:v>0.33927818267579857</c:v>
                </c:pt>
                <c:pt idx="15313">
                  <c:v>0.2996767643608127</c:v>
                </c:pt>
                <c:pt idx="15314">
                  <c:v>0.2967035937376335</c:v>
                </c:pt>
                <c:pt idx="15315">
                  <c:v>0.36475880722690585</c:v>
                </c:pt>
                <c:pt idx="15316">
                  <c:v>0.33309118630199785</c:v>
                </c:pt>
                <c:pt idx="15317">
                  <c:v>0.33305541214531142</c:v>
                </c:pt>
                <c:pt idx="15318">
                  <c:v>0.29317837677592073</c:v>
                </c:pt>
                <c:pt idx="15319">
                  <c:v>0.32511818687308586</c:v>
                </c:pt>
                <c:pt idx="15320">
                  <c:v>0.26672381700138659</c:v>
                </c:pt>
                <c:pt idx="15321">
                  <c:v>0.25123701397427334</c:v>
                </c:pt>
                <c:pt idx="15322">
                  <c:v>0.34757251762934854</c:v>
                </c:pt>
                <c:pt idx="15323">
                  <c:v>0.32171344619957581</c:v>
                </c:pt>
                <c:pt idx="15324">
                  <c:v>0.28042344805036684</c:v>
                </c:pt>
                <c:pt idx="15325">
                  <c:v>0.26977180965957048</c:v>
                </c:pt>
                <c:pt idx="15326">
                  <c:v>0.34948598478745779</c:v>
                </c:pt>
                <c:pt idx="15327">
                  <c:v>0.26971820888866882</c:v>
                </c:pt>
                <c:pt idx="15328">
                  <c:v>0.31579550893110026</c:v>
                </c:pt>
                <c:pt idx="15329">
                  <c:v>0.29191697556882329</c:v>
                </c:pt>
                <c:pt idx="15330">
                  <c:v>0.26844009683369247</c:v>
                </c:pt>
                <c:pt idx="15331">
                  <c:v>0.29160980610846032</c:v>
                </c:pt>
                <c:pt idx="15332">
                  <c:v>0.25458989244908031</c:v>
                </c:pt>
                <c:pt idx="15333">
                  <c:v>0.34759934496121025</c:v>
                </c:pt>
                <c:pt idx="15334">
                  <c:v>0.389584010538091</c:v>
                </c:pt>
                <c:pt idx="15335">
                  <c:v>0.34385486235636398</c:v>
                </c:pt>
                <c:pt idx="15336">
                  <c:v>0.32879650471771232</c:v>
                </c:pt>
                <c:pt idx="15337">
                  <c:v>0.34482091233008644</c:v>
                </c:pt>
                <c:pt idx="15338">
                  <c:v>0.27496401168369144</c:v>
                </c:pt>
                <c:pt idx="15339">
                  <c:v>0.29601135087617403</c:v>
                </c:pt>
                <c:pt idx="15340">
                  <c:v>0.32597494780195307</c:v>
                </c:pt>
                <c:pt idx="15341">
                  <c:v>0.26536139830876582</c:v>
                </c:pt>
                <c:pt idx="15342">
                  <c:v>0.31282684682441353</c:v>
                </c:pt>
                <c:pt idx="15343">
                  <c:v>0.32918513844496206</c:v>
                </c:pt>
                <c:pt idx="15344">
                  <c:v>0.29719438378045976</c:v>
                </c:pt>
                <c:pt idx="15345">
                  <c:v>0.25094250880962932</c:v>
                </c:pt>
                <c:pt idx="15346">
                  <c:v>0.26472031725546974</c:v>
                </c:pt>
                <c:pt idx="15347">
                  <c:v>0.31675013462855445</c:v>
                </c:pt>
                <c:pt idx="15348">
                  <c:v>0.299840451615346</c:v>
                </c:pt>
                <c:pt idx="15349">
                  <c:v>0.25213265823072883</c:v>
                </c:pt>
                <c:pt idx="15350">
                  <c:v>0.29816088418120917</c:v>
                </c:pt>
                <c:pt idx="15351">
                  <c:v>0.31752006733539218</c:v>
                </c:pt>
                <c:pt idx="15352">
                  <c:v>0.26858077193506386</c:v>
                </c:pt>
                <c:pt idx="15353">
                  <c:v>0.31449744302175381</c:v>
                </c:pt>
                <c:pt idx="15354">
                  <c:v>0.35542444221829345</c:v>
                </c:pt>
                <c:pt idx="15355">
                  <c:v>0.31092681764909569</c:v>
                </c:pt>
                <c:pt idx="15356">
                  <c:v>0.32765339025393392</c:v>
                </c:pt>
                <c:pt idx="15357">
                  <c:v>0.23357594828462416</c:v>
                </c:pt>
                <c:pt idx="15358">
                  <c:v>0.32462166592901626</c:v>
                </c:pt>
                <c:pt idx="15359">
                  <c:v>0.293556937837258</c:v>
                </c:pt>
                <c:pt idx="15360">
                  <c:v>0.30346653831794368</c:v>
                </c:pt>
                <c:pt idx="15361">
                  <c:v>0.32195536725562779</c:v>
                </c:pt>
                <c:pt idx="15362">
                  <c:v>0.35453430233881389</c:v>
                </c:pt>
                <c:pt idx="15363">
                  <c:v>0.34839132038800047</c:v>
                </c:pt>
                <c:pt idx="15364">
                  <c:v>0.26233775837228851</c:v>
                </c:pt>
                <c:pt idx="15365">
                  <c:v>0.27981494255975048</c:v>
                </c:pt>
                <c:pt idx="15366">
                  <c:v>0.30863605331958532</c:v>
                </c:pt>
                <c:pt idx="15367">
                  <c:v>0.26009791397244703</c:v>
                </c:pt>
                <c:pt idx="15368">
                  <c:v>0.27075281612974378</c:v>
                </c:pt>
                <c:pt idx="15369">
                  <c:v>0.28267752823679176</c:v>
                </c:pt>
                <c:pt idx="15370">
                  <c:v>0.32107210706139538</c:v>
                </c:pt>
                <c:pt idx="15371">
                  <c:v>0.30852712747958155</c:v>
                </c:pt>
                <c:pt idx="15372">
                  <c:v>0.2589548308622644</c:v>
                </c:pt>
                <c:pt idx="15373">
                  <c:v>0.31021858779797645</c:v>
                </c:pt>
                <c:pt idx="15374">
                  <c:v>0.34586754244364232</c:v>
                </c:pt>
                <c:pt idx="15375">
                  <c:v>0.30708829451606162</c:v>
                </c:pt>
                <c:pt idx="15376">
                  <c:v>0.34541474910096454</c:v>
                </c:pt>
                <c:pt idx="15377">
                  <c:v>0.29720031116592438</c:v>
                </c:pt>
                <c:pt idx="15378">
                  <c:v>0.27250844043268158</c:v>
                </c:pt>
                <c:pt idx="15379">
                  <c:v>0.26566852227278492</c:v>
                </c:pt>
                <c:pt idx="15380">
                  <c:v>0.30075930789787003</c:v>
                </c:pt>
                <c:pt idx="15381">
                  <c:v>0.36535922295545248</c:v>
                </c:pt>
                <c:pt idx="15382">
                  <c:v>0.33837339501925034</c:v>
                </c:pt>
                <c:pt idx="15383">
                  <c:v>0.26114086872865638</c:v>
                </c:pt>
                <c:pt idx="15384">
                  <c:v>0.23726283698230724</c:v>
                </c:pt>
                <c:pt idx="15385">
                  <c:v>0.28662656358213068</c:v>
                </c:pt>
                <c:pt idx="15386">
                  <c:v>0.24323400950925594</c:v>
                </c:pt>
                <c:pt idx="15387">
                  <c:v>0.31284008650270706</c:v>
                </c:pt>
                <c:pt idx="15388">
                  <c:v>0.22102948373702358</c:v>
                </c:pt>
                <c:pt idx="15389">
                  <c:v>0.21780994522878488</c:v>
                </c:pt>
                <c:pt idx="15390">
                  <c:v>0.30200167520355614</c:v>
                </c:pt>
                <c:pt idx="15391">
                  <c:v>0.29184659008364627</c:v>
                </c:pt>
                <c:pt idx="15392">
                  <c:v>0.32069120783998473</c:v>
                </c:pt>
                <c:pt idx="15393">
                  <c:v>0.27739178627672145</c:v>
                </c:pt>
                <c:pt idx="15394">
                  <c:v>0.34084270103251674</c:v>
                </c:pt>
                <c:pt idx="15395">
                  <c:v>0.30787115807254517</c:v>
                </c:pt>
                <c:pt idx="15396">
                  <c:v>0.28635935700822185</c:v>
                </c:pt>
                <c:pt idx="15397">
                  <c:v>0.27991007886621322</c:v>
                </c:pt>
                <c:pt idx="15398">
                  <c:v>0.36605753439049782</c:v>
                </c:pt>
                <c:pt idx="15399">
                  <c:v>0.29084506724178588</c:v>
                </c:pt>
                <c:pt idx="15400">
                  <c:v>0.28230257500614792</c:v>
                </c:pt>
                <c:pt idx="15401">
                  <c:v>0.35793105455532576</c:v>
                </c:pt>
                <c:pt idx="15402">
                  <c:v>0.30847791475158387</c:v>
                </c:pt>
                <c:pt idx="15403">
                  <c:v>0.25242825614537878</c:v>
                </c:pt>
                <c:pt idx="15404">
                  <c:v>0.29033167199526844</c:v>
                </c:pt>
                <c:pt idx="15405">
                  <c:v>0.30809536336517707</c:v>
                </c:pt>
                <c:pt idx="15406">
                  <c:v>0.28731231616308356</c:v>
                </c:pt>
                <c:pt idx="15407">
                  <c:v>0.29158874585132338</c:v>
                </c:pt>
                <c:pt idx="15408">
                  <c:v>0.36080174537072157</c:v>
                </c:pt>
                <c:pt idx="15409">
                  <c:v>0.3706749287367454</c:v>
                </c:pt>
                <c:pt idx="15410">
                  <c:v>0.34364576823907733</c:v>
                </c:pt>
                <c:pt idx="15411">
                  <c:v>0.28937286264200368</c:v>
                </c:pt>
                <c:pt idx="15412">
                  <c:v>0.33302103242768138</c:v>
                </c:pt>
                <c:pt idx="15413">
                  <c:v>0.20679023308693312</c:v>
                </c:pt>
                <c:pt idx="15414">
                  <c:v>0.28241213967957363</c:v>
                </c:pt>
                <c:pt idx="15415">
                  <c:v>0.2814104791140582</c:v>
                </c:pt>
                <c:pt idx="15416">
                  <c:v>0.33159848863985458</c:v>
                </c:pt>
                <c:pt idx="15417">
                  <c:v>0.26821877812099287</c:v>
                </c:pt>
                <c:pt idx="15418">
                  <c:v>0.28874920298061785</c:v>
                </c:pt>
                <c:pt idx="15419">
                  <c:v>0.28854088018425822</c:v>
                </c:pt>
                <c:pt idx="15420">
                  <c:v>0.32031206956264802</c:v>
                </c:pt>
                <c:pt idx="15421">
                  <c:v>0.32037746824286517</c:v>
                </c:pt>
                <c:pt idx="15422">
                  <c:v>0.3470592311522373</c:v>
                </c:pt>
                <c:pt idx="15423">
                  <c:v>0.26012906887257686</c:v>
                </c:pt>
                <c:pt idx="15424">
                  <c:v>0.2751477171663636</c:v>
                </c:pt>
                <c:pt idx="15425">
                  <c:v>0.30038068269558077</c:v>
                </c:pt>
                <c:pt idx="15426">
                  <c:v>0.28614393452038817</c:v>
                </c:pt>
                <c:pt idx="15427">
                  <c:v>0.35334659748622232</c:v>
                </c:pt>
                <c:pt idx="15428">
                  <c:v>0.36967811073189172</c:v>
                </c:pt>
                <c:pt idx="15429">
                  <c:v>0.29643542625000158</c:v>
                </c:pt>
                <c:pt idx="15430">
                  <c:v>0.30598166334205834</c:v>
                </c:pt>
                <c:pt idx="15431">
                  <c:v>0.28557210840568431</c:v>
                </c:pt>
                <c:pt idx="15432">
                  <c:v>0.24823911866486206</c:v>
                </c:pt>
                <c:pt idx="15433">
                  <c:v>0.31954353829141668</c:v>
                </c:pt>
                <c:pt idx="15434">
                  <c:v>0.26372617807406268</c:v>
                </c:pt>
                <c:pt idx="15435">
                  <c:v>0.31416743788249751</c:v>
                </c:pt>
                <c:pt idx="15436">
                  <c:v>0.32683734388652097</c:v>
                </c:pt>
                <c:pt idx="15437">
                  <c:v>0.26902661737099776</c:v>
                </c:pt>
                <c:pt idx="15438">
                  <c:v>0.33531732493348287</c:v>
                </c:pt>
                <c:pt idx="15439">
                  <c:v>0.32189761460321481</c:v>
                </c:pt>
                <c:pt idx="15440">
                  <c:v>0.22463249674636349</c:v>
                </c:pt>
                <c:pt idx="15441">
                  <c:v>0.33376788129842</c:v>
                </c:pt>
                <c:pt idx="15442">
                  <c:v>0.25542631900884155</c:v>
                </c:pt>
                <c:pt idx="15443">
                  <c:v>0.27012257675203932</c:v>
                </c:pt>
                <c:pt idx="15444">
                  <c:v>0.39111013872928657</c:v>
                </c:pt>
                <c:pt idx="15445">
                  <c:v>0.41483604230917598</c:v>
                </c:pt>
                <c:pt idx="15446">
                  <c:v>0.29206812845523866</c:v>
                </c:pt>
                <c:pt idx="15447">
                  <c:v>0.33686608783696459</c:v>
                </c:pt>
                <c:pt idx="15448">
                  <c:v>0.30748597423700902</c:v>
                </c:pt>
                <c:pt idx="15449">
                  <c:v>0.30440295101325077</c:v>
                </c:pt>
                <c:pt idx="15450">
                  <c:v>0.30469354192593695</c:v>
                </c:pt>
                <c:pt idx="15451">
                  <c:v>0.24860355734704925</c:v>
                </c:pt>
                <c:pt idx="15452">
                  <c:v>0.29556367870786304</c:v>
                </c:pt>
                <c:pt idx="15453">
                  <c:v>0.25554397237633975</c:v>
                </c:pt>
                <c:pt idx="15454">
                  <c:v>0.29681600865123381</c:v>
                </c:pt>
                <c:pt idx="15455">
                  <c:v>0.3088005064685303</c:v>
                </c:pt>
                <c:pt idx="15456">
                  <c:v>0.35888948725335357</c:v>
                </c:pt>
                <c:pt idx="15457">
                  <c:v>0.3443429384040218</c:v>
                </c:pt>
                <c:pt idx="15458">
                  <c:v>0.29691993788719701</c:v>
                </c:pt>
                <c:pt idx="15459">
                  <c:v>0.32915148962493901</c:v>
                </c:pt>
                <c:pt idx="15460">
                  <c:v>0.26589696480396391</c:v>
                </c:pt>
                <c:pt idx="15461">
                  <c:v>0.26572642060810975</c:v>
                </c:pt>
                <c:pt idx="15462">
                  <c:v>0.30715762400390317</c:v>
                </c:pt>
                <c:pt idx="15463">
                  <c:v>0.31627110692225863</c:v>
                </c:pt>
                <c:pt idx="15464">
                  <c:v>0.33170611344338902</c:v>
                </c:pt>
                <c:pt idx="15465">
                  <c:v>0.3641715846184303</c:v>
                </c:pt>
                <c:pt idx="15466">
                  <c:v>0.30399563197719642</c:v>
                </c:pt>
                <c:pt idx="15467">
                  <c:v>0.27946103099883385</c:v>
                </c:pt>
                <c:pt idx="15468">
                  <c:v>0.29783216223387216</c:v>
                </c:pt>
                <c:pt idx="15469">
                  <c:v>0.22434697657548391</c:v>
                </c:pt>
                <c:pt idx="15470">
                  <c:v>0.28171988246558549</c:v>
                </c:pt>
                <c:pt idx="15471">
                  <c:v>0.32585267596324552</c:v>
                </c:pt>
                <c:pt idx="15472">
                  <c:v>0.32411956403879388</c:v>
                </c:pt>
                <c:pt idx="15473">
                  <c:v>0.37121161182312784</c:v>
                </c:pt>
                <c:pt idx="15474">
                  <c:v>0.31845952715658737</c:v>
                </c:pt>
                <c:pt idx="15475">
                  <c:v>0.29293613357922382</c:v>
                </c:pt>
                <c:pt idx="15476">
                  <c:v>0.28777730316461392</c:v>
                </c:pt>
                <c:pt idx="15477">
                  <c:v>0.27927348248339379</c:v>
                </c:pt>
                <c:pt idx="15478">
                  <c:v>0.30691604598065547</c:v>
                </c:pt>
                <c:pt idx="15479">
                  <c:v>0.30560403122029062</c:v>
                </c:pt>
                <c:pt idx="15480">
                  <c:v>0.30490681923599638</c:v>
                </c:pt>
                <c:pt idx="15481">
                  <c:v>0.23045269809843374</c:v>
                </c:pt>
                <c:pt idx="15482">
                  <c:v>0.30965894574898661</c:v>
                </c:pt>
                <c:pt idx="15483">
                  <c:v>0.34355016124683524</c:v>
                </c:pt>
                <c:pt idx="15484">
                  <c:v>0.2701993818061405</c:v>
                </c:pt>
                <c:pt idx="15485">
                  <c:v>0.28069911069134079</c:v>
                </c:pt>
                <c:pt idx="15486">
                  <c:v>0.30427292717255117</c:v>
                </c:pt>
                <c:pt idx="15487">
                  <c:v>0.2885527979461045</c:v>
                </c:pt>
                <c:pt idx="15488">
                  <c:v>0.35263096263479282</c:v>
                </c:pt>
                <c:pt idx="15489">
                  <c:v>0.29812200540955125</c:v>
                </c:pt>
                <c:pt idx="15490">
                  <c:v>0.29802606875193582</c:v>
                </c:pt>
                <c:pt idx="15491">
                  <c:v>0.30279545495144211</c:v>
                </c:pt>
                <c:pt idx="15492">
                  <c:v>0.32824220590579334</c:v>
                </c:pt>
                <c:pt idx="15493">
                  <c:v>0.29366545762177315</c:v>
                </c:pt>
                <c:pt idx="15494">
                  <c:v>0.331840500727271</c:v>
                </c:pt>
                <c:pt idx="15495">
                  <c:v>0.28642305480969882</c:v>
                </c:pt>
                <c:pt idx="15496">
                  <c:v>0.25284375272177873</c:v>
                </c:pt>
                <c:pt idx="15497">
                  <c:v>0.26807472476147498</c:v>
                </c:pt>
                <c:pt idx="15498">
                  <c:v>0.27416366740245235</c:v>
                </c:pt>
                <c:pt idx="15499">
                  <c:v>0.33129182770973498</c:v>
                </c:pt>
                <c:pt idx="15500">
                  <c:v>0.37637829632118686</c:v>
                </c:pt>
                <c:pt idx="15501">
                  <c:v>0.24236206416795641</c:v>
                </c:pt>
                <c:pt idx="15502">
                  <c:v>0.26984268330143818</c:v>
                </c:pt>
                <c:pt idx="15503">
                  <c:v>0.25613875168611316</c:v>
                </c:pt>
                <c:pt idx="15504">
                  <c:v>0.2855572260381582</c:v>
                </c:pt>
                <c:pt idx="15505">
                  <c:v>0.29453963609736455</c:v>
                </c:pt>
                <c:pt idx="15506">
                  <c:v>0.30654095810868631</c:v>
                </c:pt>
                <c:pt idx="15507">
                  <c:v>0.23690128792915041</c:v>
                </c:pt>
                <c:pt idx="15508">
                  <c:v>0.31258053388033796</c:v>
                </c:pt>
                <c:pt idx="15509">
                  <c:v>0.22573910510894399</c:v>
                </c:pt>
                <c:pt idx="15510">
                  <c:v>0.26256903452565106</c:v>
                </c:pt>
                <c:pt idx="15511">
                  <c:v>0.32656738442514138</c:v>
                </c:pt>
                <c:pt idx="15512">
                  <c:v>0.31215279607305957</c:v>
                </c:pt>
                <c:pt idx="15513">
                  <c:v>0.28154206304242052</c:v>
                </c:pt>
                <c:pt idx="15514">
                  <c:v>0.33200736011161125</c:v>
                </c:pt>
                <c:pt idx="15515">
                  <c:v>0.34456360986607681</c:v>
                </c:pt>
                <c:pt idx="15516">
                  <c:v>0.3070855651623044</c:v>
                </c:pt>
                <c:pt idx="15517">
                  <c:v>0.24737477299322211</c:v>
                </c:pt>
                <c:pt idx="15518">
                  <c:v>0.22692952142416753</c:v>
                </c:pt>
                <c:pt idx="15519">
                  <c:v>0.25555132600861874</c:v>
                </c:pt>
                <c:pt idx="15520">
                  <c:v>0.29968087462047927</c:v>
                </c:pt>
                <c:pt idx="15521">
                  <c:v>0.24651550445607806</c:v>
                </c:pt>
                <c:pt idx="15522">
                  <c:v>0.36096896209895035</c:v>
                </c:pt>
                <c:pt idx="15523">
                  <c:v>0.31798517901896362</c:v>
                </c:pt>
                <c:pt idx="15524">
                  <c:v>0.28775155015819653</c:v>
                </c:pt>
                <c:pt idx="15525">
                  <c:v>0.29692228241493474</c:v>
                </c:pt>
                <c:pt idx="15526">
                  <c:v>0.25782707087677431</c:v>
                </c:pt>
                <c:pt idx="15527">
                  <c:v>0.22952142972351167</c:v>
                </c:pt>
                <c:pt idx="15528">
                  <c:v>0.32618209894741307</c:v>
                </c:pt>
                <c:pt idx="15529">
                  <c:v>0.32067701897892981</c:v>
                </c:pt>
                <c:pt idx="15530">
                  <c:v>0.32016691145593046</c:v>
                </c:pt>
                <c:pt idx="15531">
                  <c:v>0.3456621279121625</c:v>
                </c:pt>
                <c:pt idx="15532">
                  <c:v>0.31739142815211885</c:v>
                </c:pt>
                <c:pt idx="15533">
                  <c:v>0.34598626904790708</c:v>
                </c:pt>
                <c:pt idx="15534">
                  <c:v>0.28327453804446512</c:v>
                </c:pt>
                <c:pt idx="15535">
                  <c:v>0.35937476200694518</c:v>
                </c:pt>
                <c:pt idx="15536">
                  <c:v>0.29061132893793301</c:v>
                </c:pt>
                <c:pt idx="15537">
                  <c:v>0.25951216335143013</c:v>
                </c:pt>
                <c:pt idx="15538">
                  <c:v>0.25852754479948808</c:v>
                </c:pt>
                <c:pt idx="15539">
                  <c:v>0.30861065993227588</c:v>
                </c:pt>
                <c:pt idx="15540">
                  <c:v>0.29745626531146868</c:v>
                </c:pt>
                <c:pt idx="15541">
                  <c:v>0.31106767458799744</c:v>
                </c:pt>
                <c:pt idx="15542">
                  <c:v>0.34098357422088804</c:v>
                </c:pt>
                <c:pt idx="15543">
                  <c:v>0.24875971071114444</c:v>
                </c:pt>
                <c:pt idx="15544">
                  <c:v>0.26805273698913984</c:v>
                </c:pt>
                <c:pt idx="15545">
                  <c:v>0.28239250364670238</c:v>
                </c:pt>
                <c:pt idx="15546">
                  <c:v>0.29959816394432393</c:v>
                </c:pt>
                <c:pt idx="15547">
                  <c:v>0.29296377267142532</c:v>
                </c:pt>
                <c:pt idx="15548">
                  <c:v>0.34956617009638585</c:v>
                </c:pt>
                <c:pt idx="15549">
                  <c:v>0.32488987030075994</c:v>
                </c:pt>
                <c:pt idx="15550">
                  <c:v>0.34097829029336013</c:v>
                </c:pt>
                <c:pt idx="15551">
                  <c:v>0.30633165239429311</c:v>
                </c:pt>
                <c:pt idx="15552">
                  <c:v>0.3378107342152516</c:v>
                </c:pt>
                <c:pt idx="15553">
                  <c:v>0.29586927201162438</c:v>
                </c:pt>
                <c:pt idx="15554">
                  <c:v>0.29796801550611485</c:v>
                </c:pt>
                <c:pt idx="15555">
                  <c:v>0.35095662459033405</c:v>
                </c:pt>
                <c:pt idx="15556">
                  <c:v>0.26383805174915581</c:v>
                </c:pt>
                <c:pt idx="15557">
                  <c:v>0.28130821348642832</c:v>
                </c:pt>
                <c:pt idx="15558">
                  <c:v>0.30384636349900868</c:v>
                </c:pt>
                <c:pt idx="15559">
                  <c:v>0.33041714591491689</c:v>
                </c:pt>
                <c:pt idx="15560">
                  <c:v>0.28554586034122498</c:v>
                </c:pt>
                <c:pt idx="15561">
                  <c:v>0.24562606575245224</c:v>
                </c:pt>
                <c:pt idx="15562">
                  <c:v>0.25629394150091273</c:v>
                </c:pt>
                <c:pt idx="15563">
                  <c:v>0.29071584639981274</c:v>
                </c:pt>
                <c:pt idx="15564">
                  <c:v>0.35514512916931107</c:v>
                </c:pt>
                <c:pt idx="15565">
                  <c:v>0.29099043185357532</c:v>
                </c:pt>
                <c:pt idx="15566">
                  <c:v>0.30984656754941126</c:v>
                </c:pt>
                <c:pt idx="15567">
                  <c:v>0.29912641435778148</c:v>
                </c:pt>
                <c:pt idx="15568">
                  <c:v>0.25142289025108938</c:v>
                </c:pt>
                <c:pt idx="15569">
                  <c:v>0.31815326013109296</c:v>
                </c:pt>
                <c:pt idx="15570">
                  <c:v>0.3333958843603525</c:v>
                </c:pt>
                <c:pt idx="15571">
                  <c:v>0.23644852375112788</c:v>
                </c:pt>
                <c:pt idx="15572">
                  <c:v>0.2813572668206254</c:v>
                </c:pt>
                <c:pt idx="15573">
                  <c:v>0.31608833545201975</c:v>
                </c:pt>
                <c:pt idx="15574">
                  <c:v>0.24815561527582122</c:v>
                </c:pt>
                <c:pt idx="15575">
                  <c:v>0.35128216610667307</c:v>
                </c:pt>
                <c:pt idx="15576">
                  <c:v>0.28832516832349064</c:v>
                </c:pt>
                <c:pt idx="15577">
                  <c:v>0.33718267540378688</c:v>
                </c:pt>
                <c:pt idx="15578">
                  <c:v>0.28602365151024917</c:v>
                </c:pt>
                <c:pt idx="15579">
                  <c:v>0.29575423923178568</c:v>
                </c:pt>
                <c:pt idx="15580">
                  <c:v>0.2917530672762198</c:v>
                </c:pt>
                <c:pt idx="15581">
                  <c:v>0.2811140190019219</c:v>
                </c:pt>
                <c:pt idx="15582">
                  <c:v>0.30720889469992502</c:v>
                </c:pt>
                <c:pt idx="15583">
                  <c:v>0.31467000220484648</c:v>
                </c:pt>
                <c:pt idx="15584">
                  <c:v>0.28892565153032967</c:v>
                </c:pt>
                <c:pt idx="15585">
                  <c:v>0.30579826584428788</c:v>
                </c:pt>
                <c:pt idx="15586">
                  <c:v>0.28263285649233505</c:v>
                </c:pt>
                <c:pt idx="15587">
                  <c:v>0.26606962171012061</c:v>
                </c:pt>
                <c:pt idx="15588">
                  <c:v>0.27447779618519347</c:v>
                </c:pt>
                <c:pt idx="15589">
                  <c:v>0.26549351596038878</c:v>
                </c:pt>
                <c:pt idx="15590">
                  <c:v>0.27107172613718816</c:v>
                </c:pt>
                <c:pt idx="15591">
                  <c:v>0.3415417516045558</c:v>
                </c:pt>
                <c:pt idx="15592">
                  <c:v>0.35365707991179518</c:v>
                </c:pt>
                <c:pt idx="15593">
                  <c:v>0.25178711469840404</c:v>
                </c:pt>
                <c:pt idx="15594">
                  <c:v>0.26351822805051539</c:v>
                </c:pt>
                <c:pt idx="15595">
                  <c:v>0.27522942452173521</c:v>
                </c:pt>
                <c:pt idx="15596">
                  <c:v>0.30661770315232267</c:v>
                </c:pt>
                <c:pt idx="15597">
                  <c:v>0.31180663822435828</c:v>
                </c:pt>
                <c:pt idx="15598">
                  <c:v>0.31766240372146426</c:v>
                </c:pt>
                <c:pt idx="15599">
                  <c:v>0.2953943783062844</c:v>
                </c:pt>
                <c:pt idx="15600">
                  <c:v>0.30022837420773757</c:v>
                </c:pt>
                <c:pt idx="15601">
                  <c:v>0.32875505302965996</c:v>
                </c:pt>
                <c:pt idx="15602">
                  <c:v>0.28221777246530949</c:v>
                </c:pt>
                <c:pt idx="15603">
                  <c:v>0.30454291620534907</c:v>
                </c:pt>
                <c:pt idx="15604">
                  <c:v>0.25836483067708832</c:v>
                </c:pt>
                <c:pt idx="15605">
                  <c:v>0.29326315489102173</c:v>
                </c:pt>
                <c:pt idx="15606">
                  <c:v>0.29422834790527436</c:v>
                </c:pt>
                <c:pt idx="15607">
                  <c:v>0.28048785921540548</c:v>
                </c:pt>
                <c:pt idx="15608">
                  <c:v>0.28295685817714777</c:v>
                </c:pt>
                <c:pt idx="15609">
                  <c:v>0.26565811272581291</c:v>
                </c:pt>
                <c:pt idx="15610">
                  <c:v>0.28217688560758047</c:v>
                </c:pt>
                <c:pt idx="15611">
                  <c:v>0.21238283992857768</c:v>
                </c:pt>
                <c:pt idx="15612">
                  <c:v>0.34086357233618558</c:v>
                </c:pt>
                <c:pt idx="15613">
                  <c:v>0.27976611625399911</c:v>
                </c:pt>
                <c:pt idx="15614">
                  <c:v>0.30579294365618975</c:v>
                </c:pt>
                <c:pt idx="15615">
                  <c:v>0.27725880611269338</c:v>
                </c:pt>
                <c:pt idx="15616">
                  <c:v>0.2957439591554058</c:v>
                </c:pt>
                <c:pt idx="15617">
                  <c:v>0.29091018247641032</c:v>
                </c:pt>
                <c:pt idx="15618">
                  <c:v>0.28171121871493254</c:v>
                </c:pt>
                <c:pt idx="15619">
                  <c:v>0.29183295066245346</c:v>
                </c:pt>
                <c:pt idx="15620">
                  <c:v>0.34443950035925047</c:v>
                </c:pt>
                <c:pt idx="15621">
                  <c:v>0.34049765959143063</c:v>
                </c:pt>
                <c:pt idx="15622">
                  <c:v>0.2707542097000043</c:v>
                </c:pt>
                <c:pt idx="15623">
                  <c:v>0.28876277864523431</c:v>
                </c:pt>
                <c:pt idx="15624">
                  <c:v>0.29387981670833635</c:v>
                </c:pt>
                <c:pt idx="15625">
                  <c:v>0.33244143556508032</c:v>
                </c:pt>
                <c:pt idx="15626">
                  <c:v>0.32427208217680892</c:v>
                </c:pt>
                <c:pt idx="15627">
                  <c:v>0.31934201512420729</c:v>
                </c:pt>
                <c:pt idx="15628">
                  <c:v>0.28267236149972652</c:v>
                </c:pt>
                <c:pt idx="15629">
                  <c:v>0.25879131284027274</c:v>
                </c:pt>
                <c:pt idx="15630">
                  <c:v>0.27804138950027507</c:v>
                </c:pt>
                <c:pt idx="15631">
                  <c:v>0.3435656263631956</c:v>
                </c:pt>
                <c:pt idx="15632">
                  <c:v>0.30246175086906446</c:v>
                </c:pt>
                <c:pt idx="15633">
                  <c:v>0.31240101566671885</c:v>
                </c:pt>
                <c:pt idx="15634">
                  <c:v>0.32209761676405002</c:v>
                </c:pt>
                <c:pt idx="15635">
                  <c:v>0.26828782468263618</c:v>
                </c:pt>
                <c:pt idx="15636">
                  <c:v>0.31453584496422482</c:v>
                </c:pt>
                <c:pt idx="15637">
                  <c:v>0.31648411482318628</c:v>
                </c:pt>
                <c:pt idx="15638">
                  <c:v>0.31598300505498272</c:v>
                </c:pt>
                <c:pt idx="15639">
                  <c:v>0.27958161463432907</c:v>
                </c:pt>
                <c:pt idx="15640">
                  <c:v>0.26352303908850766</c:v>
                </c:pt>
                <c:pt idx="15641">
                  <c:v>0.26436064176619045</c:v>
                </c:pt>
                <c:pt idx="15642">
                  <c:v>0.26792083951117202</c:v>
                </c:pt>
                <c:pt idx="15643">
                  <c:v>0.29649988118567694</c:v>
                </c:pt>
                <c:pt idx="15644">
                  <c:v>0.2385809638701529</c:v>
                </c:pt>
                <c:pt idx="15645">
                  <c:v>0.32460425125230141</c:v>
                </c:pt>
                <c:pt idx="15646">
                  <c:v>0.27025971196643228</c:v>
                </c:pt>
                <c:pt idx="15647">
                  <c:v>0.21797838039530557</c:v>
                </c:pt>
                <c:pt idx="15648">
                  <c:v>0.32104650974857896</c:v>
                </c:pt>
                <c:pt idx="15649">
                  <c:v>0.29285607212228404</c:v>
                </c:pt>
                <c:pt idx="15650">
                  <c:v>0.26792750996935061</c:v>
                </c:pt>
                <c:pt idx="15651">
                  <c:v>0.32831514699196246</c:v>
                </c:pt>
                <c:pt idx="15652">
                  <c:v>0.315804391049954</c:v>
                </c:pt>
                <c:pt idx="15653">
                  <c:v>0.2837079380672613</c:v>
                </c:pt>
                <c:pt idx="15654">
                  <c:v>0.269273151776666</c:v>
                </c:pt>
                <c:pt idx="15655">
                  <c:v>0.24385836040643388</c:v>
                </c:pt>
                <c:pt idx="15656">
                  <c:v>0.26625604982057299</c:v>
                </c:pt>
                <c:pt idx="15657">
                  <c:v>0.33459333046310125</c:v>
                </c:pt>
                <c:pt idx="15658">
                  <c:v>0.29996489742902743</c:v>
                </c:pt>
                <c:pt idx="15659">
                  <c:v>0.27693134536075731</c:v>
                </c:pt>
                <c:pt idx="15660">
                  <c:v>0.24625829786011802</c:v>
                </c:pt>
                <c:pt idx="15661">
                  <c:v>0.29937415293468334</c:v>
                </c:pt>
                <c:pt idx="15662">
                  <c:v>0.24375004985725357</c:v>
                </c:pt>
                <c:pt idx="15663">
                  <c:v>0.28532909163972786</c:v>
                </c:pt>
                <c:pt idx="15664">
                  <c:v>0.30685353890652872</c:v>
                </c:pt>
                <c:pt idx="15665">
                  <c:v>0.27383897136392626</c:v>
                </c:pt>
                <c:pt idx="15666">
                  <c:v>0.31202072526962277</c:v>
                </c:pt>
                <c:pt idx="15667">
                  <c:v>0.25430240543995652</c:v>
                </c:pt>
                <c:pt idx="15668">
                  <c:v>0.28643660618111477</c:v>
                </c:pt>
                <c:pt idx="15669">
                  <c:v>0.33841885682817446</c:v>
                </c:pt>
                <c:pt idx="15670">
                  <c:v>0.35129393129111353</c:v>
                </c:pt>
                <c:pt idx="15671">
                  <c:v>0.30418621108010224</c:v>
                </c:pt>
                <c:pt idx="15672">
                  <c:v>0.2982334149183421</c:v>
                </c:pt>
                <c:pt idx="15673">
                  <c:v>0.31606208557650395</c:v>
                </c:pt>
                <c:pt idx="15674">
                  <c:v>0.24530041473289618</c:v>
                </c:pt>
                <c:pt idx="15675">
                  <c:v>0.29643030244654761</c:v>
                </c:pt>
                <c:pt idx="15676">
                  <c:v>0.32060002568459772</c:v>
                </c:pt>
                <c:pt idx="15677">
                  <c:v>0.31346621840102556</c:v>
                </c:pt>
                <c:pt idx="15678">
                  <c:v>0.30178913690291881</c:v>
                </c:pt>
                <c:pt idx="15679">
                  <c:v>0.26702516042008134</c:v>
                </c:pt>
                <c:pt idx="15680">
                  <c:v>0.26745621828961158</c:v>
                </c:pt>
                <c:pt idx="15681">
                  <c:v>0.2609167620989134</c:v>
                </c:pt>
                <c:pt idx="15682">
                  <c:v>0.26924485552257754</c:v>
                </c:pt>
                <c:pt idx="15683">
                  <c:v>0.27896528190157482</c:v>
                </c:pt>
                <c:pt idx="15684">
                  <c:v>0.30390655558293828</c:v>
                </c:pt>
                <c:pt idx="15685">
                  <c:v>0.23888944000528212</c:v>
                </c:pt>
                <c:pt idx="15686">
                  <c:v>0.25974750807935126</c:v>
                </c:pt>
                <c:pt idx="15687">
                  <c:v>0.34702260140906438</c:v>
                </c:pt>
                <c:pt idx="15688">
                  <c:v>0.29675715685721021</c:v>
                </c:pt>
                <c:pt idx="15689">
                  <c:v>0.28680015976307482</c:v>
                </c:pt>
                <c:pt idx="15690">
                  <c:v>0.25431687698321354</c:v>
                </c:pt>
                <c:pt idx="15691">
                  <c:v>0.32501973014248142</c:v>
                </c:pt>
                <c:pt idx="15692">
                  <c:v>0.25920103870976724</c:v>
                </c:pt>
                <c:pt idx="15693">
                  <c:v>0.28377371445328819</c:v>
                </c:pt>
                <c:pt idx="15694">
                  <c:v>0.25133213102269381</c:v>
                </c:pt>
                <c:pt idx="15695">
                  <c:v>0.29672516065788362</c:v>
                </c:pt>
                <c:pt idx="15696">
                  <c:v>0.24371193590980941</c:v>
                </c:pt>
                <c:pt idx="15697">
                  <c:v>0.27636972259723352</c:v>
                </c:pt>
                <c:pt idx="15698">
                  <c:v>0.29221408656130027</c:v>
                </c:pt>
                <c:pt idx="15699">
                  <c:v>0.28439900628975362</c:v>
                </c:pt>
                <c:pt idx="15700">
                  <c:v>0.27914191883957584</c:v>
                </c:pt>
                <c:pt idx="15701">
                  <c:v>0.36565183926155881</c:v>
                </c:pt>
                <c:pt idx="15702">
                  <c:v>0.26493439896324789</c:v>
                </c:pt>
                <c:pt idx="15703">
                  <c:v>0.26116166482003278</c:v>
                </c:pt>
                <c:pt idx="15704">
                  <c:v>0.31347785080629348</c:v>
                </c:pt>
                <c:pt idx="15705">
                  <c:v>0.27703593609846777</c:v>
                </c:pt>
                <c:pt idx="15706">
                  <c:v>0.28406421495411188</c:v>
                </c:pt>
                <c:pt idx="15707">
                  <c:v>0.27766917884677167</c:v>
                </c:pt>
                <c:pt idx="15708">
                  <c:v>0.28124211409124106</c:v>
                </c:pt>
                <c:pt idx="15709">
                  <c:v>0.32433148090892383</c:v>
                </c:pt>
                <c:pt idx="15710">
                  <c:v>0.30221091796467658</c:v>
                </c:pt>
                <c:pt idx="15711">
                  <c:v>0.29989358073935385</c:v>
                </c:pt>
                <c:pt idx="15712">
                  <c:v>0.2424885261795692</c:v>
                </c:pt>
                <c:pt idx="15713">
                  <c:v>0.28207388723729165</c:v>
                </c:pt>
                <c:pt idx="15714">
                  <c:v>0.27793200585897432</c:v>
                </c:pt>
                <c:pt idx="15715">
                  <c:v>0.34226590831652676</c:v>
                </c:pt>
                <c:pt idx="15716">
                  <c:v>0.24186012942235471</c:v>
                </c:pt>
                <c:pt idx="15717">
                  <c:v>0.28944611061136516</c:v>
                </c:pt>
                <c:pt idx="15718">
                  <c:v>0.28505705380419394</c:v>
                </c:pt>
                <c:pt idx="15719">
                  <c:v>0.31286702757661516</c:v>
                </c:pt>
                <c:pt idx="15720">
                  <c:v>0.28377513944831878</c:v>
                </c:pt>
                <c:pt idx="15721">
                  <c:v>0.2502415900346876</c:v>
                </c:pt>
                <c:pt idx="15722">
                  <c:v>0.30733267665435376</c:v>
                </c:pt>
                <c:pt idx="15723">
                  <c:v>0.23214759656766773</c:v>
                </c:pt>
                <c:pt idx="15724">
                  <c:v>0.34324943368889976</c:v>
                </c:pt>
                <c:pt idx="15725">
                  <c:v>0.26573105009810261</c:v>
                </c:pt>
                <c:pt idx="15726">
                  <c:v>0.26488805572029239</c:v>
                </c:pt>
                <c:pt idx="15727">
                  <c:v>0.27844102783852476</c:v>
                </c:pt>
                <c:pt idx="15728">
                  <c:v>0.2623410694839009</c:v>
                </c:pt>
                <c:pt idx="15729">
                  <c:v>0.30515222103891987</c:v>
                </c:pt>
                <c:pt idx="15730">
                  <c:v>0.28028322463340943</c:v>
                </c:pt>
                <c:pt idx="15731">
                  <c:v>0.34549432374591232</c:v>
                </c:pt>
                <c:pt idx="15732">
                  <c:v>0.35397598054517382</c:v>
                </c:pt>
                <c:pt idx="15733">
                  <c:v>0.28125321068098325</c:v>
                </c:pt>
                <c:pt idx="15734">
                  <c:v>0.26237860779681677</c:v>
                </c:pt>
                <c:pt idx="15735">
                  <c:v>0.27582213854843951</c:v>
                </c:pt>
                <c:pt idx="15736">
                  <c:v>0.26526697226741541</c:v>
                </c:pt>
                <c:pt idx="15737">
                  <c:v>0.32405965248747481</c:v>
                </c:pt>
                <c:pt idx="15738">
                  <c:v>0.23741605438637262</c:v>
                </c:pt>
                <c:pt idx="15739">
                  <c:v>0.2410761245030876</c:v>
                </c:pt>
                <c:pt idx="15740">
                  <c:v>0.25849387728310108</c:v>
                </c:pt>
                <c:pt idx="15741">
                  <c:v>0.2940637559338094</c:v>
                </c:pt>
                <c:pt idx="15742">
                  <c:v>0.27613898397277353</c:v>
                </c:pt>
                <c:pt idx="15743">
                  <c:v>0.32202983456416512</c:v>
                </c:pt>
                <c:pt idx="15744">
                  <c:v>0.35914357630622767</c:v>
                </c:pt>
                <c:pt idx="15745">
                  <c:v>0.27277474677936431</c:v>
                </c:pt>
                <c:pt idx="15746">
                  <c:v>0.25333802293041441</c:v>
                </c:pt>
                <c:pt idx="15747">
                  <c:v>0.28286479509615192</c:v>
                </c:pt>
                <c:pt idx="15748">
                  <c:v>0.32249677580055208</c:v>
                </c:pt>
                <c:pt idx="15749">
                  <c:v>0.23253477586043389</c:v>
                </c:pt>
                <c:pt idx="15750">
                  <c:v>0.28535208615435426</c:v>
                </c:pt>
                <c:pt idx="15751">
                  <c:v>0.26929532434023629</c:v>
                </c:pt>
                <c:pt idx="15752">
                  <c:v>0.33357367490218537</c:v>
                </c:pt>
                <c:pt idx="15753">
                  <c:v>0.28353447235878032</c:v>
                </c:pt>
                <c:pt idx="15754">
                  <c:v>0.25947320566416632</c:v>
                </c:pt>
                <c:pt idx="15755">
                  <c:v>0.35468568735376266</c:v>
                </c:pt>
                <c:pt idx="15756">
                  <c:v>0.30078971092839746</c:v>
                </c:pt>
                <c:pt idx="15757">
                  <c:v>0.28062370937725301</c:v>
                </c:pt>
                <c:pt idx="15758">
                  <c:v>0.20818611798537476</c:v>
                </c:pt>
                <c:pt idx="15759">
                  <c:v>0.32203662693766544</c:v>
                </c:pt>
                <c:pt idx="15760">
                  <c:v>0.30134442237836895</c:v>
                </c:pt>
                <c:pt idx="15761">
                  <c:v>0.30739632977745496</c:v>
                </c:pt>
                <c:pt idx="15762">
                  <c:v>0.32274571368412008</c:v>
                </c:pt>
                <c:pt idx="15763">
                  <c:v>0.32552548029632139</c:v>
                </c:pt>
                <c:pt idx="15764">
                  <c:v>0.3264453698778636</c:v>
                </c:pt>
                <c:pt idx="15765">
                  <c:v>0.25198806358772502</c:v>
                </c:pt>
                <c:pt idx="15766">
                  <c:v>0.41770135711425682</c:v>
                </c:pt>
                <c:pt idx="15767">
                  <c:v>0.27626200439757481</c:v>
                </c:pt>
                <c:pt idx="15768">
                  <c:v>0.26180212366916406</c:v>
                </c:pt>
                <c:pt idx="15769">
                  <c:v>0.30300179451789039</c:v>
                </c:pt>
                <c:pt idx="15770">
                  <c:v>0.27423550173518529</c:v>
                </c:pt>
                <c:pt idx="15771">
                  <c:v>0.31164896446572232</c:v>
                </c:pt>
                <c:pt idx="15772">
                  <c:v>0.26445284935796864</c:v>
                </c:pt>
                <c:pt idx="15773">
                  <c:v>0.25510503060132339</c:v>
                </c:pt>
                <c:pt idx="15774">
                  <c:v>0.28906192827594496</c:v>
                </c:pt>
                <c:pt idx="15775">
                  <c:v>0.27892896247549365</c:v>
                </c:pt>
                <c:pt idx="15776">
                  <c:v>0.30347155523826808</c:v>
                </c:pt>
                <c:pt idx="15777">
                  <c:v>0.28761121884692015</c:v>
                </c:pt>
                <c:pt idx="15778">
                  <c:v>0.27797547638420861</c:v>
                </c:pt>
                <c:pt idx="15779">
                  <c:v>0.29140476138947186</c:v>
                </c:pt>
                <c:pt idx="15780">
                  <c:v>0.32654911218848531</c:v>
                </c:pt>
                <c:pt idx="15781">
                  <c:v>0.31321747491765661</c:v>
                </c:pt>
                <c:pt idx="15782">
                  <c:v>0.27412017379854847</c:v>
                </c:pt>
                <c:pt idx="15783">
                  <c:v>0.25171327811270466</c:v>
                </c:pt>
                <c:pt idx="15784">
                  <c:v>0.28778993586633145</c:v>
                </c:pt>
                <c:pt idx="15785">
                  <c:v>0.28149046018376889</c:v>
                </c:pt>
                <c:pt idx="15786">
                  <c:v>0.2294586036486215</c:v>
                </c:pt>
                <c:pt idx="15787">
                  <c:v>0.29134636520822277</c:v>
                </c:pt>
                <c:pt idx="15788">
                  <c:v>0.31442010695279304</c:v>
                </c:pt>
                <c:pt idx="15789">
                  <c:v>0.28586516094977577</c:v>
                </c:pt>
                <c:pt idx="15790">
                  <c:v>0.26050195896092576</c:v>
                </c:pt>
                <c:pt idx="15791">
                  <c:v>0.34179341550564235</c:v>
                </c:pt>
                <c:pt idx="15792">
                  <c:v>0.31752704580593688</c:v>
                </c:pt>
                <c:pt idx="15793">
                  <c:v>0.25630410843204782</c:v>
                </c:pt>
                <c:pt idx="15794">
                  <c:v>0.30334896461324351</c:v>
                </c:pt>
                <c:pt idx="15795">
                  <c:v>0.29395888150411015</c:v>
                </c:pt>
                <c:pt idx="15796">
                  <c:v>0.28183344433529484</c:v>
                </c:pt>
                <c:pt idx="15797">
                  <c:v>0.25676451346933227</c:v>
                </c:pt>
                <c:pt idx="15798">
                  <c:v>0.27605837500505936</c:v>
                </c:pt>
                <c:pt idx="15799">
                  <c:v>0.33852655667790427</c:v>
                </c:pt>
                <c:pt idx="15800">
                  <c:v>0.28418286307193674</c:v>
                </c:pt>
                <c:pt idx="15801">
                  <c:v>0.32576664833532382</c:v>
                </c:pt>
                <c:pt idx="15802">
                  <c:v>0.25443766603459811</c:v>
                </c:pt>
                <c:pt idx="15803">
                  <c:v>0.2541133605598318</c:v>
                </c:pt>
                <c:pt idx="15804">
                  <c:v>0.23424914694405991</c:v>
                </c:pt>
                <c:pt idx="15805">
                  <c:v>0.34177018735736747</c:v>
                </c:pt>
                <c:pt idx="15806">
                  <c:v>0.27222826866272032</c:v>
                </c:pt>
                <c:pt idx="15807">
                  <c:v>0.28476711139818939</c:v>
                </c:pt>
                <c:pt idx="15808">
                  <c:v>0.28928089774040455</c:v>
                </c:pt>
                <c:pt idx="15809">
                  <c:v>0.26567479690558837</c:v>
                </c:pt>
                <c:pt idx="15810">
                  <c:v>0.25348866401052045</c:v>
                </c:pt>
                <c:pt idx="15811">
                  <c:v>0.26576481379979988</c:v>
                </c:pt>
                <c:pt idx="15812">
                  <c:v>0.3330785886668452</c:v>
                </c:pt>
                <c:pt idx="15813">
                  <c:v>0.29549013394150642</c:v>
                </c:pt>
                <c:pt idx="15814">
                  <c:v>0.28428105935172876</c:v>
                </c:pt>
                <c:pt idx="15815">
                  <c:v>0.31264238348000389</c:v>
                </c:pt>
                <c:pt idx="15816">
                  <c:v>0.23012266642047147</c:v>
                </c:pt>
                <c:pt idx="15817">
                  <c:v>0.29146495818662188</c:v>
                </c:pt>
                <c:pt idx="15818">
                  <c:v>0.31062172884928696</c:v>
                </c:pt>
                <c:pt idx="15819">
                  <c:v>0.28076696174955795</c:v>
                </c:pt>
                <c:pt idx="15820">
                  <c:v>0.31444885630935987</c:v>
                </c:pt>
                <c:pt idx="15821">
                  <c:v>0.30151428877203851</c:v>
                </c:pt>
                <c:pt idx="15822">
                  <c:v>0.33636668493154975</c:v>
                </c:pt>
                <c:pt idx="15823">
                  <c:v>0.29404916959939681</c:v>
                </c:pt>
                <c:pt idx="15824">
                  <c:v>0.2601892397403841</c:v>
                </c:pt>
                <c:pt idx="15825">
                  <c:v>0.23233322192227243</c:v>
                </c:pt>
                <c:pt idx="15826">
                  <c:v>0.32234713677543358</c:v>
                </c:pt>
                <c:pt idx="15827">
                  <c:v>0.28973206989742367</c:v>
                </c:pt>
                <c:pt idx="15828">
                  <c:v>0.31222472537911755</c:v>
                </c:pt>
                <c:pt idx="15829">
                  <c:v>0.30232493378253916</c:v>
                </c:pt>
                <c:pt idx="15830">
                  <c:v>0.3238306817246166</c:v>
                </c:pt>
                <c:pt idx="15831">
                  <c:v>0.22908650352300011</c:v>
                </c:pt>
                <c:pt idx="15832">
                  <c:v>0.26568521316338894</c:v>
                </c:pt>
                <c:pt idx="15833">
                  <c:v>0.23236447869881172</c:v>
                </c:pt>
                <c:pt idx="15834">
                  <c:v>0.31832785548119508</c:v>
                </c:pt>
                <c:pt idx="15835">
                  <c:v>0.29119759620949981</c:v>
                </c:pt>
                <c:pt idx="15836">
                  <c:v>0.31374839952436839</c:v>
                </c:pt>
                <c:pt idx="15837">
                  <c:v>0.30725878550729124</c:v>
                </c:pt>
                <c:pt idx="15838">
                  <c:v>0.2807454459725528</c:v>
                </c:pt>
                <c:pt idx="15839">
                  <c:v>0.29223370902168661</c:v>
                </c:pt>
                <c:pt idx="15840">
                  <c:v>0.25887170306665147</c:v>
                </c:pt>
                <c:pt idx="15841">
                  <c:v>0.36865008547957345</c:v>
                </c:pt>
                <c:pt idx="15842">
                  <c:v>0.23851022589679749</c:v>
                </c:pt>
                <c:pt idx="15843">
                  <c:v>0.20358063366630699</c:v>
                </c:pt>
                <c:pt idx="15844">
                  <c:v>0.26674788650694725</c:v>
                </c:pt>
                <c:pt idx="15845">
                  <c:v>0.29387390207357678</c:v>
                </c:pt>
                <c:pt idx="15846">
                  <c:v>0.28914370326631028</c:v>
                </c:pt>
                <c:pt idx="15847">
                  <c:v>0.25960978958999908</c:v>
                </c:pt>
                <c:pt idx="15848">
                  <c:v>0.27581402653404846</c:v>
                </c:pt>
                <c:pt idx="15849">
                  <c:v>0.29201714074110374</c:v>
                </c:pt>
                <c:pt idx="15850">
                  <c:v>0.24815646793659121</c:v>
                </c:pt>
                <c:pt idx="15851">
                  <c:v>0.25398733753217784</c:v>
                </c:pt>
                <c:pt idx="15852">
                  <c:v>0.31508969613625565</c:v>
                </c:pt>
                <c:pt idx="15853">
                  <c:v>0.34782722423159845</c:v>
                </c:pt>
                <c:pt idx="15854">
                  <c:v>0.27315526906363047</c:v>
                </c:pt>
                <c:pt idx="15855">
                  <c:v>0.29233535660633103</c:v>
                </c:pt>
                <c:pt idx="15856">
                  <c:v>0.28548123244692375</c:v>
                </c:pt>
                <c:pt idx="15857">
                  <c:v>0.31447407399027516</c:v>
                </c:pt>
                <c:pt idx="15858">
                  <c:v>0.25911634434619413</c:v>
                </c:pt>
                <c:pt idx="15859">
                  <c:v>0.31312708709185239</c:v>
                </c:pt>
                <c:pt idx="15860">
                  <c:v>0.32612394362230862</c:v>
                </c:pt>
                <c:pt idx="15861">
                  <c:v>0.27522362847737153</c:v>
                </c:pt>
                <c:pt idx="15862">
                  <c:v>0.23388410664595688</c:v>
                </c:pt>
                <c:pt idx="15863">
                  <c:v>0.2700496597338698</c:v>
                </c:pt>
                <c:pt idx="15864">
                  <c:v>0.27908259840112476</c:v>
                </c:pt>
                <c:pt idx="15865">
                  <c:v>0.30997716588399515</c:v>
                </c:pt>
                <c:pt idx="15866">
                  <c:v>0.28136396503251926</c:v>
                </c:pt>
                <c:pt idx="15867">
                  <c:v>0.28929060489767411</c:v>
                </c:pt>
                <c:pt idx="15868">
                  <c:v>0.26175812960187816</c:v>
                </c:pt>
                <c:pt idx="15869">
                  <c:v>0.24133110537493754</c:v>
                </c:pt>
                <c:pt idx="15870">
                  <c:v>0.26887318927838288</c:v>
                </c:pt>
                <c:pt idx="15871">
                  <c:v>0.25799829634323485</c:v>
                </c:pt>
                <c:pt idx="15872">
                  <c:v>0.25004609377147646</c:v>
                </c:pt>
                <c:pt idx="15873">
                  <c:v>0.35457950842685931</c:v>
                </c:pt>
                <c:pt idx="15874">
                  <c:v>0.24476419437799973</c:v>
                </c:pt>
                <c:pt idx="15875">
                  <c:v>0.23158945220137542</c:v>
                </c:pt>
                <c:pt idx="15876">
                  <c:v>0.23776590412010093</c:v>
                </c:pt>
                <c:pt idx="15877">
                  <c:v>0.29973341686912625</c:v>
                </c:pt>
                <c:pt idx="15878">
                  <c:v>0.27257463692436318</c:v>
                </c:pt>
                <c:pt idx="15879">
                  <c:v>0.28142002543550132</c:v>
                </c:pt>
                <c:pt idx="15880">
                  <c:v>0.25278602188885074</c:v>
                </c:pt>
                <c:pt idx="15881">
                  <c:v>0.31405014157712996</c:v>
                </c:pt>
                <c:pt idx="15882">
                  <c:v>0.34246693673436923</c:v>
                </c:pt>
                <c:pt idx="15883">
                  <c:v>0.23701281830551288</c:v>
                </c:pt>
                <c:pt idx="15884">
                  <c:v>0.26886702095292148</c:v>
                </c:pt>
                <c:pt idx="15885">
                  <c:v>0.26717004760743635</c:v>
                </c:pt>
                <c:pt idx="15886">
                  <c:v>0.29809725411467042</c:v>
                </c:pt>
                <c:pt idx="15887">
                  <c:v>0.28095561213570985</c:v>
                </c:pt>
                <c:pt idx="15888">
                  <c:v>0.3326750611467274</c:v>
                </c:pt>
                <c:pt idx="15889">
                  <c:v>0.26395796432690488</c:v>
                </c:pt>
                <c:pt idx="15890">
                  <c:v>0.2886753887619215</c:v>
                </c:pt>
                <c:pt idx="15891">
                  <c:v>0.27885804973109135</c:v>
                </c:pt>
                <c:pt idx="15892">
                  <c:v>0.25850972931360577</c:v>
                </c:pt>
                <c:pt idx="15893">
                  <c:v>0.2876093957835158</c:v>
                </c:pt>
                <c:pt idx="15894">
                  <c:v>0.23885858968400792</c:v>
                </c:pt>
                <c:pt idx="15895">
                  <c:v>0.30219293506866096</c:v>
                </c:pt>
                <c:pt idx="15896">
                  <c:v>0.30320830520194564</c:v>
                </c:pt>
                <c:pt idx="15897">
                  <c:v>0.25748998943347323</c:v>
                </c:pt>
                <c:pt idx="15898">
                  <c:v>0.34338035993843502</c:v>
                </c:pt>
                <c:pt idx="15899">
                  <c:v>0.30622798813667845</c:v>
                </c:pt>
                <c:pt idx="15900">
                  <c:v>0.23330444648768406</c:v>
                </c:pt>
                <c:pt idx="15901">
                  <c:v>0.26007031716901197</c:v>
                </c:pt>
                <c:pt idx="15902">
                  <c:v>0.32345744148738381</c:v>
                </c:pt>
                <c:pt idx="15903">
                  <c:v>0.27703474351483681</c:v>
                </c:pt>
                <c:pt idx="15904">
                  <c:v>0.26596339242068506</c:v>
                </c:pt>
                <c:pt idx="15905">
                  <c:v>0.30168135365115956</c:v>
                </c:pt>
                <c:pt idx="15906">
                  <c:v>0.27130228435745307</c:v>
                </c:pt>
                <c:pt idx="15907">
                  <c:v>0.30550253742740785</c:v>
                </c:pt>
                <c:pt idx="15908">
                  <c:v>0.27872296875223862</c:v>
                </c:pt>
                <c:pt idx="15909">
                  <c:v>0.24586980911777159</c:v>
                </c:pt>
                <c:pt idx="15910">
                  <c:v>0.30762732458915532</c:v>
                </c:pt>
                <c:pt idx="15911">
                  <c:v>0.29012676398769577</c:v>
                </c:pt>
                <c:pt idx="15912">
                  <c:v>0.31056014622167538</c:v>
                </c:pt>
                <c:pt idx="15913">
                  <c:v>0.23283819960193441</c:v>
                </c:pt>
                <c:pt idx="15914">
                  <c:v>0.25627668727522107</c:v>
                </c:pt>
                <c:pt idx="15915">
                  <c:v>0.26401537088343396</c:v>
                </c:pt>
                <c:pt idx="15916">
                  <c:v>0.26857497799822888</c:v>
                </c:pt>
                <c:pt idx="15917">
                  <c:v>0.30193831894949114</c:v>
                </c:pt>
                <c:pt idx="15918">
                  <c:v>0.27954208619929138</c:v>
                </c:pt>
                <c:pt idx="15919">
                  <c:v>0.31149326248325787</c:v>
                </c:pt>
                <c:pt idx="15920">
                  <c:v>0.26090836263055639</c:v>
                </c:pt>
                <c:pt idx="15921">
                  <c:v>0.28972722915083332</c:v>
                </c:pt>
                <c:pt idx="15922">
                  <c:v>0.33402715619101431</c:v>
                </c:pt>
                <c:pt idx="15923">
                  <c:v>0.27973568244001279</c:v>
                </c:pt>
                <c:pt idx="15924">
                  <c:v>0.276626383755321</c:v>
                </c:pt>
                <c:pt idx="15925">
                  <c:v>0.32107828508279479</c:v>
                </c:pt>
                <c:pt idx="15926">
                  <c:v>0.26724099155865338</c:v>
                </c:pt>
                <c:pt idx="15927">
                  <c:v>0.31510538287717782</c:v>
                </c:pt>
                <c:pt idx="15928">
                  <c:v>0.29970063471753877</c:v>
                </c:pt>
                <c:pt idx="15929">
                  <c:v>0.29573621291960944</c:v>
                </c:pt>
                <c:pt idx="15930">
                  <c:v>0.26621998372073802</c:v>
                </c:pt>
                <c:pt idx="15931">
                  <c:v>0.27121789222592241</c:v>
                </c:pt>
                <c:pt idx="15932">
                  <c:v>0.26819248472525636</c:v>
                </c:pt>
                <c:pt idx="15933">
                  <c:v>0.31611444006133166</c:v>
                </c:pt>
                <c:pt idx="15934">
                  <c:v>0.29791814332868016</c:v>
                </c:pt>
                <c:pt idx="15935">
                  <c:v>0.24674959186335246</c:v>
                </c:pt>
                <c:pt idx="15936">
                  <c:v>0.28226971025134506</c:v>
                </c:pt>
                <c:pt idx="15937">
                  <c:v>0.2570721083041233</c:v>
                </c:pt>
                <c:pt idx="15938">
                  <c:v>0.30270177594196968</c:v>
                </c:pt>
                <c:pt idx="15939">
                  <c:v>0.26024121155457774</c:v>
                </c:pt>
                <c:pt idx="15940">
                  <c:v>0.27368770468033909</c:v>
                </c:pt>
                <c:pt idx="15941">
                  <c:v>0.24412353410881138</c:v>
                </c:pt>
                <c:pt idx="15942">
                  <c:v>0.29758805468020288</c:v>
                </c:pt>
                <c:pt idx="15943">
                  <c:v>0.29987964640323672</c:v>
                </c:pt>
                <c:pt idx="15944">
                  <c:v>0.24956567253911691</c:v>
                </c:pt>
                <c:pt idx="15945">
                  <c:v>0.31129897985809224</c:v>
                </c:pt>
                <c:pt idx="15946">
                  <c:v>0.33757857313445855</c:v>
                </c:pt>
                <c:pt idx="15947">
                  <c:v>0.32095380152894698</c:v>
                </c:pt>
                <c:pt idx="15948">
                  <c:v>0.27286127892583467</c:v>
                </c:pt>
                <c:pt idx="15949">
                  <c:v>0.25154796534013207</c:v>
                </c:pt>
                <c:pt idx="15950">
                  <c:v>0.32931313187587902</c:v>
                </c:pt>
                <c:pt idx="15951">
                  <c:v>0.32418691849799791</c:v>
                </c:pt>
                <c:pt idx="15952">
                  <c:v>0.2744657580754144</c:v>
                </c:pt>
                <c:pt idx="15953">
                  <c:v>0.26271991500380498</c:v>
                </c:pt>
                <c:pt idx="15954">
                  <c:v>0.31688644634328395</c:v>
                </c:pt>
                <c:pt idx="15955">
                  <c:v>0.31568621633339072</c:v>
                </c:pt>
                <c:pt idx="15956">
                  <c:v>0.28260178522009738</c:v>
                </c:pt>
                <c:pt idx="15957">
                  <c:v>0.26254693001495438</c:v>
                </c:pt>
                <c:pt idx="15958">
                  <c:v>0.23610923430116407</c:v>
                </c:pt>
                <c:pt idx="15959">
                  <c:v>0.2892351499709101</c:v>
                </c:pt>
                <c:pt idx="15960">
                  <c:v>0.24768927484613393</c:v>
                </c:pt>
                <c:pt idx="15961">
                  <c:v>0.31749655798910076</c:v>
                </c:pt>
                <c:pt idx="15962">
                  <c:v>0.29409538094739468</c:v>
                </c:pt>
                <c:pt idx="15963">
                  <c:v>0.32858183989167677</c:v>
                </c:pt>
                <c:pt idx="15964">
                  <c:v>0.3019126753632343</c:v>
                </c:pt>
                <c:pt idx="15965">
                  <c:v>0.33917946305862912</c:v>
                </c:pt>
                <c:pt idx="15966">
                  <c:v>0.3130787973137501</c:v>
                </c:pt>
                <c:pt idx="15967">
                  <c:v>0.29401443379816738</c:v>
                </c:pt>
                <c:pt idx="15968">
                  <c:v>0.20848771905259394</c:v>
                </c:pt>
                <c:pt idx="15969">
                  <c:v>0.26942573966250588</c:v>
                </c:pt>
                <c:pt idx="15970">
                  <c:v>0.33867895638673473</c:v>
                </c:pt>
                <c:pt idx="15971">
                  <c:v>0.34186148811645639</c:v>
                </c:pt>
                <c:pt idx="15972">
                  <c:v>0.28782932171425418</c:v>
                </c:pt>
                <c:pt idx="15973">
                  <c:v>0.21642126546887391</c:v>
                </c:pt>
                <c:pt idx="15974">
                  <c:v>0.23565712928676466</c:v>
                </c:pt>
                <c:pt idx="15975">
                  <c:v>0.31186677964843779</c:v>
                </c:pt>
                <c:pt idx="15976">
                  <c:v>0.28282185438279395</c:v>
                </c:pt>
                <c:pt idx="15977">
                  <c:v>0.25672411409620655</c:v>
                </c:pt>
                <c:pt idx="15978">
                  <c:v>0.34996962115271696</c:v>
                </c:pt>
                <c:pt idx="15979">
                  <c:v>0.2852156887594664</c:v>
                </c:pt>
                <c:pt idx="15980">
                  <c:v>0.33660973899746127</c:v>
                </c:pt>
                <c:pt idx="15981">
                  <c:v>0.24719946547227395</c:v>
                </c:pt>
                <c:pt idx="15982">
                  <c:v>0.28781669259531872</c:v>
                </c:pt>
                <c:pt idx="15983">
                  <c:v>0.35932332452766191</c:v>
                </c:pt>
                <c:pt idx="15984">
                  <c:v>0.2566104378170953</c:v>
                </c:pt>
                <c:pt idx="15985">
                  <c:v>0.28582015625501994</c:v>
                </c:pt>
                <c:pt idx="15986">
                  <c:v>0.28914976102973089</c:v>
                </c:pt>
                <c:pt idx="15987">
                  <c:v>0.24368250093995567</c:v>
                </c:pt>
                <c:pt idx="15988">
                  <c:v>0.2902970006428513</c:v>
                </c:pt>
                <c:pt idx="15989">
                  <c:v>0.31124865509056981</c:v>
                </c:pt>
                <c:pt idx="15990">
                  <c:v>0.27597744910329192</c:v>
                </c:pt>
                <c:pt idx="15991">
                  <c:v>0.28322990587062952</c:v>
                </c:pt>
                <c:pt idx="15992">
                  <c:v>0.3251013486475563</c:v>
                </c:pt>
                <c:pt idx="15993">
                  <c:v>0.26310110709410911</c:v>
                </c:pt>
                <c:pt idx="15994">
                  <c:v>0.27395881539463507</c:v>
                </c:pt>
                <c:pt idx="15995">
                  <c:v>0.22988617332718114</c:v>
                </c:pt>
                <c:pt idx="15996">
                  <c:v>0.25117318159462432</c:v>
                </c:pt>
                <c:pt idx="15997">
                  <c:v>0.25959720459177288</c:v>
                </c:pt>
                <c:pt idx="15998">
                  <c:v>0.27588823199641194</c:v>
                </c:pt>
                <c:pt idx="15999">
                  <c:v>0.24619581720263775</c:v>
                </c:pt>
                <c:pt idx="16000">
                  <c:v>0.27540451900566493</c:v>
                </c:pt>
                <c:pt idx="16001">
                  <c:v>0.31893360566495288</c:v>
                </c:pt>
                <c:pt idx="16002">
                  <c:v>0.28943959065055097</c:v>
                </c:pt>
                <c:pt idx="16003">
                  <c:v>0.30668884891326437</c:v>
                </c:pt>
                <c:pt idx="16004">
                  <c:v>0.25106550797669031</c:v>
                </c:pt>
                <c:pt idx="16005">
                  <c:v>0.31660517681279898</c:v>
                </c:pt>
                <c:pt idx="16006">
                  <c:v>0.23415192509110808</c:v>
                </c:pt>
                <c:pt idx="16007">
                  <c:v>0.30862463037561233</c:v>
                </c:pt>
                <c:pt idx="16008">
                  <c:v>0.26492419004690232</c:v>
                </c:pt>
                <c:pt idx="16009">
                  <c:v>0.25247593478594332</c:v>
                </c:pt>
                <c:pt idx="16010">
                  <c:v>0.25107912036841384</c:v>
                </c:pt>
                <c:pt idx="16011">
                  <c:v>0.23715471765095567</c:v>
                </c:pt>
                <c:pt idx="16012">
                  <c:v>0.21417996547272194</c:v>
                </c:pt>
                <c:pt idx="16013">
                  <c:v>0.24911460274026612</c:v>
                </c:pt>
                <c:pt idx="16014">
                  <c:v>0.23590118889258507</c:v>
                </c:pt>
                <c:pt idx="16015">
                  <c:v>0.28207568901401386</c:v>
                </c:pt>
                <c:pt idx="16016">
                  <c:v>0.20831806537570691</c:v>
                </c:pt>
                <c:pt idx="16017">
                  <c:v>0.27973660837076592</c:v>
                </c:pt>
                <c:pt idx="16018">
                  <c:v>0.24074056000314603</c:v>
                </c:pt>
                <c:pt idx="16019">
                  <c:v>0.28056250838678681</c:v>
                </c:pt>
                <c:pt idx="16020">
                  <c:v>0.28997463694517916</c:v>
                </c:pt>
                <c:pt idx="16021">
                  <c:v>0.24861835117250988</c:v>
                </c:pt>
                <c:pt idx="16022">
                  <c:v>0.27543375671320325</c:v>
                </c:pt>
                <c:pt idx="16023">
                  <c:v>0.30285412947450785</c:v>
                </c:pt>
                <c:pt idx="16024">
                  <c:v>0.27525987829378407</c:v>
                </c:pt>
                <c:pt idx="16025">
                  <c:v>0.30024876877223539</c:v>
                </c:pt>
                <c:pt idx="16026">
                  <c:v>0.29026867016174474</c:v>
                </c:pt>
                <c:pt idx="16027">
                  <c:v>0.24652191461527428</c:v>
                </c:pt>
                <c:pt idx="16028">
                  <c:v>0.18933976460620691</c:v>
                </c:pt>
                <c:pt idx="16029">
                  <c:v>0.28606964267022839</c:v>
                </c:pt>
                <c:pt idx="16030">
                  <c:v>0.26866084152455832</c:v>
                </c:pt>
                <c:pt idx="16031">
                  <c:v>0.31817122349179205</c:v>
                </c:pt>
                <c:pt idx="16032">
                  <c:v>0.27000596220787337</c:v>
                </c:pt>
                <c:pt idx="16033">
                  <c:v>0.24691682965350625</c:v>
                </c:pt>
                <c:pt idx="16034">
                  <c:v>0.22906809651174409</c:v>
                </c:pt>
                <c:pt idx="16035">
                  <c:v>0.33624857335070646</c:v>
                </c:pt>
                <c:pt idx="16036">
                  <c:v>0.27923503522724902</c:v>
                </c:pt>
                <c:pt idx="16037">
                  <c:v>0.24956440112527914</c:v>
                </c:pt>
                <c:pt idx="16038">
                  <c:v>0.27754839307619822</c:v>
                </c:pt>
                <c:pt idx="16039">
                  <c:v>0.20720535743371971</c:v>
                </c:pt>
                <c:pt idx="16040">
                  <c:v>0.28180955387556988</c:v>
                </c:pt>
                <c:pt idx="16041">
                  <c:v>0.26546737923207792</c:v>
                </c:pt>
                <c:pt idx="16042">
                  <c:v>0.32926366139411056</c:v>
                </c:pt>
                <c:pt idx="16043">
                  <c:v>0.30127612665305986</c:v>
                </c:pt>
                <c:pt idx="16044">
                  <c:v>0.27974514228230413</c:v>
                </c:pt>
                <c:pt idx="16045">
                  <c:v>0.23572762749331552</c:v>
                </c:pt>
                <c:pt idx="16046">
                  <c:v>0.22825295307319821</c:v>
                </c:pt>
                <c:pt idx="16047">
                  <c:v>0.26787246655515184</c:v>
                </c:pt>
                <c:pt idx="16048">
                  <c:v>0.30156601813778455</c:v>
                </c:pt>
                <c:pt idx="16049">
                  <c:v>0.29460042473578735</c:v>
                </c:pt>
                <c:pt idx="16050">
                  <c:v>0.26661567957432381</c:v>
                </c:pt>
                <c:pt idx="16051">
                  <c:v>0.25195587099675182</c:v>
                </c:pt>
                <c:pt idx="16052">
                  <c:v>0.25188304744831819</c:v>
                </c:pt>
                <c:pt idx="16053">
                  <c:v>0.24285138257558303</c:v>
                </c:pt>
                <c:pt idx="16054">
                  <c:v>0.23465670750799494</c:v>
                </c:pt>
                <c:pt idx="16055">
                  <c:v>0.30584963520534653</c:v>
                </c:pt>
                <c:pt idx="16056">
                  <c:v>0.24753179781524384</c:v>
                </c:pt>
                <c:pt idx="16057">
                  <c:v>0.24445992595547242</c:v>
                </c:pt>
                <c:pt idx="16058">
                  <c:v>0.31414539293069482</c:v>
                </c:pt>
                <c:pt idx="16059">
                  <c:v>0.27597560427400952</c:v>
                </c:pt>
                <c:pt idx="16060">
                  <c:v>0.28815837069775851</c:v>
                </c:pt>
                <c:pt idx="16061">
                  <c:v>0.25370895412140376</c:v>
                </c:pt>
                <c:pt idx="16062">
                  <c:v>0.32050545265154257</c:v>
                </c:pt>
                <c:pt idx="16063">
                  <c:v>0.29900158195000265</c:v>
                </c:pt>
                <c:pt idx="16064">
                  <c:v>0.31776575836844551</c:v>
                </c:pt>
                <c:pt idx="16065">
                  <c:v>0.23891726170621852</c:v>
                </c:pt>
                <c:pt idx="16066">
                  <c:v>0.2997018375235424</c:v>
                </c:pt>
                <c:pt idx="16067">
                  <c:v>0.28153046965284673</c:v>
                </c:pt>
                <c:pt idx="16068">
                  <c:v>0.30355242441317459</c:v>
                </c:pt>
                <c:pt idx="16069">
                  <c:v>0.28907862396039696</c:v>
                </c:pt>
                <c:pt idx="16070">
                  <c:v>0.24468685443879751</c:v>
                </c:pt>
                <c:pt idx="16071">
                  <c:v>0.21024023037266881</c:v>
                </c:pt>
                <c:pt idx="16072">
                  <c:v>0.27631560913159431</c:v>
                </c:pt>
                <c:pt idx="16073">
                  <c:v>0.23436616309396421</c:v>
                </c:pt>
                <c:pt idx="16074">
                  <c:v>0.28550784280512576</c:v>
                </c:pt>
                <c:pt idx="16075">
                  <c:v>0.27823213575057643</c:v>
                </c:pt>
                <c:pt idx="16076">
                  <c:v>0.32122793183107839</c:v>
                </c:pt>
                <c:pt idx="16077">
                  <c:v>0.25763503260633092</c:v>
                </c:pt>
                <c:pt idx="16078">
                  <c:v>0.3421653845012862</c:v>
                </c:pt>
                <c:pt idx="16079">
                  <c:v>0.24893365099025391</c:v>
                </c:pt>
                <c:pt idx="16080">
                  <c:v>0.25220874066975507</c:v>
                </c:pt>
                <c:pt idx="16081">
                  <c:v>0.29577961141233972</c:v>
                </c:pt>
                <c:pt idx="16082">
                  <c:v>0.24332545985909942</c:v>
                </c:pt>
                <c:pt idx="16083">
                  <c:v>0.24515145561359364</c:v>
                </c:pt>
                <c:pt idx="16084">
                  <c:v>0.2789571967855573</c:v>
                </c:pt>
                <c:pt idx="16085">
                  <c:v>0.23395293317517554</c:v>
                </c:pt>
                <c:pt idx="16086">
                  <c:v>0.28443788185532282</c:v>
                </c:pt>
                <c:pt idx="16087">
                  <c:v>0.27615449108118184</c:v>
                </c:pt>
                <c:pt idx="16088">
                  <c:v>0.26845591932972906</c:v>
                </c:pt>
                <c:pt idx="16089">
                  <c:v>0.30777851403408185</c:v>
                </c:pt>
                <c:pt idx="16090">
                  <c:v>0.23717110943545952</c:v>
                </c:pt>
                <c:pt idx="16091">
                  <c:v>0.19754205664926094</c:v>
                </c:pt>
                <c:pt idx="16092">
                  <c:v>0.24428597061430871</c:v>
                </c:pt>
                <c:pt idx="16093">
                  <c:v>0.29218781781259362</c:v>
                </c:pt>
                <c:pt idx="16094">
                  <c:v>0.28787831210369874</c:v>
                </c:pt>
                <c:pt idx="16095">
                  <c:v>0.25555952511995988</c:v>
                </c:pt>
                <c:pt idx="16096">
                  <c:v>0.28964627697266654</c:v>
                </c:pt>
                <c:pt idx="16097">
                  <c:v>0.27171236035665991</c:v>
                </c:pt>
                <c:pt idx="16098">
                  <c:v>0.24418525736503491</c:v>
                </c:pt>
                <c:pt idx="16099">
                  <c:v>0.22748499197186994</c:v>
                </c:pt>
                <c:pt idx="16100">
                  <c:v>0.31159663301579882</c:v>
                </c:pt>
                <c:pt idx="16101">
                  <c:v>0.31545113438188532</c:v>
                </c:pt>
                <c:pt idx="16102">
                  <c:v>0.25355465055120724</c:v>
                </c:pt>
                <c:pt idx="16103">
                  <c:v>0.29061051981871538</c:v>
                </c:pt>
                <c:pt idx="16104">
                  <c:v>0.28824205472010223</c:v>
                </c:pt>
                <c:pt idx="16105">
                  <c:v>0.26684463096579486</c:v>
                </c:pt>
                <c:pt idx="16106">
                  <c:v>0.2831783583603133</c:v>
                </c:pt>
                <c:pt idx="16107">
                  <c:v>0.27159855079020878</c:v>
                </c:pt>
                <c:pt idx="16108">
                  <c:v>0.24353104134875889</c:v>
                </c:pt>
                <c:pt idx="16109">
                  <c:v>0.26597652764253982</c:v>
                </c:pt>
                <c:pt idx="16110">
                  <c:v>0.28865188545560388</c:v>
                </c:pt>
                <c:pt idx="16111">
                  <c:v>0.27562740978223432</c:v>
                </c:pt>
                <c:pt idx="16112">
                  <c:v>0.24827769032097974</c:v>
                </c:pt>
                <c:pt idx="16113">
                  <c:v>0.30885521301583141</c:v>
                </c:pt>
                <c:pt idx="16114">
                  <c:v>0.23596895854113897</c:v>
                </c:pt>
                <c:pt idx="16115">
                  <c:v>0.27800093232357331</c:v>
                </c:pt>
                <c:pt idx="16116">
                  <c:v>0.24287635839748944</c:v>
                </c:pt>
                <c:pt idx="16117">
                  <c:v>0.28420971734412981</c:v>
                </c:pt>
                <c:pt idx="16118">
                  <c:v>0.31115533115785537</c:v>
                </c:pt>
                <c:pt idx="16119">
                  <c:v>0.26134065725097538</c:v>
                </c:pt>
                <c:pt idx="16120">
                  <c:v>0.30044600642056302</c:v>
                </c:pt>
                <c:pt idx="16121">
                  <c:v>0.24701549020974206</c:v>
                </c:pt>
                <c:pt idx="16122">
                  <c:v>0.25653154044029625</c:v>
                </c:pt>
                <c:pt idx="16123">
                  <c:v>0.27896800831586455</c:v>
                </c:pt>
                <c:pt idx="16124">
                  <c:v>0.30153795682464613</c:v>
                </c:pt>
                <c:pt idx="16125">
                  <c:v>0.24627452924074217</c:v>
                </c:pt>
                <c:pt idx="16126">
                  <c:v>0.24845199109989619</c:v>
                </c:pt>
                <c:pt idx="16127">
                  <c:v>0.30611818947970476</c:v>
                </c:pt>
                <c:pt idx="16128">
                  <c:v>0.35879580331415156</c:v>
                </c:pt>
                <c:pt idx="16129">
                  <c:v>0.29395075258529851</c:v>
                </c:pt>
                <c:pt idx="16130">
                  <c:v>0.32638222019775609</c:v>
                </c:pt>
                <c:pt idx="16131">
                  <c:v>0.29165497232619852</c:v>
                </c:pt>
                <c:pt idx="16132">
                  <c:v>0.26402449415983714</c:v>
                </c:pt>
                <c:pt idx="16133">
                  <c:v>0.32244322376219331</c:v>
                </c:pt>
                <c:pt idx="16134">
                  <c:v>0.36681293639705242</c:v>
                </c:pt>
                <c:pt idx="16135">
                  <c:v>0.31832484985845449</c:v>
                </c:pt>
                <c:pt idx="16136">
                  <c:v>0.2416349473469519</c:v>
                </c:pt>
                <c:pt idx="16137">
                  <c:v>0.27028673713525636</c:v>
                </c:pt>
                <c:pt idx="16138">
                  <c:v>0.29031327318469979</c:v>
                </c:pt>
                <c:pt idx="16139">
                  <c:v>0.25055884577020932</c:v>
                </c:pt>
                <c:pt idx="16140">
                  <c:v>0.29812763098473882</c:v>
                </c:pt>
                <c:pt idx="16141">
                  <c:v>0.30389932817296794</c:v>
                </c:pt>
                <c:pt idx="16142">
                  <c:v>0.30107980881878132</c:v>
                </c:pt>
                <c:pt idx="16143">
                  <c:v>0.23860885122048234</c:v>
                </c:pt>
                <c:pt idx="16144">
                  <c:v>0.26268512103592817</c:v>
                </c:pt>
                <c:pt idx="16145">
                  <c:v>0.26916178686761144</c:v>
                </c:pt>
                <c:pt idx="16146">
                  <c:v>0.27416717950477698</c:v>
                </c:pt>
                <c:pt idx="16147">
                  <c:v>0.30924141427114576</c:v>
                </c:pt>
                <c:pt idx="16148">
                  <c:v>0.27549799439954692</c:v>
                </c:pt>
                <c:pt idx="16149">
                  <c:v>0.27628014577707088</c:v>
                </c:pt>
                <c:pt idx="16150">
                  <c:v>0.26505089838786</c:v>
                </c:pt>
                <c:pt idx="16151">
                  <c:v>0.27019752291279125</c:v>
                </c:pt>
                <c:pt idx="16152">
                  <c:v>0.30928354891353133</c:v>
                </c:pt>
                <c:pt idx="16153">
                  <c:v>0.22351554697073203</c:v>
                </c:pt>
                <c:pt idx="16154">
                  <c:v>0.32354791279155382</c:v>
                </c:pt>
                <c:pt idx="16155">
                  <c:v>0.30785394802765964</c:v>
                </c:pt>
                <c:pt idx="16156">
                  <c:v>0.26887548952838891</c:v>
                </c:pt>
                <c:pt idx="16157">
                  <c:v>0.30607687936603728</c:v>
                </c:pt>
                <c:pt idx="16158">
                  <c:v>0.30783306024785562</c:v>
                </c:pt>
                <c:pt idx="16159">
                  <c:v>0.26034940686057517</c:v>
                </c:pt>
                <c:pt idx="16160">
                  <c:v>0.25882528484896938</c:v>
                </c:pt>
                <c:pt idx="16161">
                  <c:v>0.25100187968437782</c:v>
                </c:pt>
                <c:pt idx="16162">
                  <c:v>0.29365356339007337</c:v>
                </c:pt>
                <c:pt idx="16163">
                  <c:v>0.25587204983586642</c:v>
                </c:pt>
                <c:pt idx="16164">
                  <c:v>0.23698576925512221</c:v>
                </c:pt>
                <c:pt idx="16165">
                  <c:v>0.25715250670750683</c:v>
                </c:pt>
                <c:pt idx="16166">
                  <c:v>0.28201092584893489</c:v>
                </c:pt>
                <c:pt idx="16167">
                  <c:v>0.26794386949879184</c:v>
                </c:pt>
                <c:pt idx="16168">
                  <c:v>0.26128288721437842</c:v>
                </c:pt>
                <c:pt idx="16169">
                  <c:v>0.26954982389977461</c:v>
                </c:pt>
                <c:pt idx="16170">
                  <c:v>0.25356575840108037</c:v>
                </c:pt>
                <c:pt idx="16171">
                  <c:v>0.21569394123882896</c:v>
                </c:pt>
                <c:pt idx="16172">
                  <c:v>0.26819674370037477</c:v>
                </c:pt>
                <c:pt idx="16173">
                  <c:v>0.28955962796702911</c:v>
                </c:pt>
                <c:pt idx="16174">
                  <c:v>0.29952031009544167</c:v>
                </c:pt>
                <c:pt idx="16175">
                  <c:v>0.20637083366691319</c:v>
                </c:pt>
                <c:pt idx="16176">
                  <c:v>0.30611140709457213</c:v>
                </c:pt>
                <c:pt idx="16177">
                  <c:v>0.26666274873645346</c:v>
                </c:pt>
                <c:pt idx="16178">
                  <c:v>0.32418804748399732</c:v>
                </c:pt>
                <c:pt idx="16179">
                  <c:v>0.25249390552924317</c:v>
                </c:pt>
                <c:pt idx="16180">
                  <c:v>0.23281284284981671</c:v>
                </c:pt>
                <c:pt idx="16181">
                  <c:v>0.31741175167060626</c:v>
                </c:pt>
                <c:pt idx="16182">
                  <c:v>0.29756841529544809</c:v>
                </c:pt>
                <c:pt idx="16183">
                  <c:v>0.24072436064043784</c:v>
                </c:pt>
                <c:pt idx="16184">
                  <c:v>0.33807006035781401</c:v>
                </c:pt>
                <c:pt idx="16185">
                  <c:v>0.22643127950321223</c:v>
                </c:pt>
                <c:pt idx="16186">
                  <c:v>0.24832768738780264</c:v>
                </c:pt>
                <c:pt idx="16187">
                  <c:v>0.18398866679302991</c:v>
                </c:pt>
                <c:pt idx="16188">
                  <c:v>0.31721085904585056</c:v>
                </c:pt>
                <c:pt idx="16189">
                  <c:v>0.32356068474131194</c:v>
                </c:pt>
                <c:pt idx="16190">
                  <c:v>0.33358346533505784</c:v>
                </c:pt>
                <c:pt idx="16191">
                  <c:v>0.29650805036300182</c:v>
                </c:pt>
                <c:pt idx="16192">
                  <c:v>0.2603899678805694</c:v>
                </c:pt>
                <c:pt idx="16193">
                  <c:v>0.33415649471676051</c:v>
                </c:pt>
                <c:pt idx="16194">
                  <c:v>0.28560000621807707</c:v>
                </c:pt>
                <c:pt idx="16195">
                  <c:v>0.25107040323778446</c:v>
                </c:pt>
                <c:pt idx="16196">
                  <c:v>0.28280018264461365</c:v>
                </c:pt>
                <c:pt idx="16197">
                  <c:v>0.29201064472105248</c:v>
                </c:pt>
                <c:pt idx="16198">
                  <c:v>0.30862728799292077</c:v>
                </c:pt>
                <c:pt idx="16199">
                  <c:v>0.26935826444062688</c:v>
                </c:pt>
                <c:pt idx="16200">
                  <c:v>0.30335308663002652</c:v>
                </c:pt>
                <c:pt idx="16201">
                  <c:v>0.26464812341612359</c:v>
                </c:pt>
                <c:pt idx="16202">
                  <c:v>0.36043176905848318</c:v>
                </c:pt>
                <c:pt idx="16203">
                  <c:v>0.27005353361523526</c:v>
                </c:pt>
                <c:pt idx="16204">
                  <c:v>0.26833869113610248</c:v>
                </c:pt>
                <c:pt idx="16205">
                  <c:v>0.3093611281081588</c:v>
                </c:pt>
                <c:pt idx="16206">
                  <c:v>0.23786511203816244</c:v>
                </c:pt>
                <c:pt idx="16207">
                  <c:v>0.26447179573026641</c:v>
                </c:pt>
                <c:pt idx="16208">
                  <c:v>0.29400798151502566</c:v>
                </c:pt>
                <c:pt idx="16209">
                  <c:v>0.21053054385246842</c:v>
                </c:pt>
                <c:pt idx="16210">
                  <c:v>0.26159819779777432</c:v>
                </c:pt>
                <c:pt idx="16211">
                  <c:v>0.24711423893380491</c:v>
                </c:pt>
                <c:pt idx="16212">
                  <c:v>0.29442236199122207</c:v>
                </c:pt>
                <c:pt idx="16213">
                  <c:v>0.26297737312549974</c:v>
                </c:pt>
                <c:pt idx="16214">
                  <c:v>0.31488824052522263</c:v>
                </c:pt>
                <c:pt idx="16215">
                  <c:v>0.28642985418622452</c:v>
                </c:pt>
                <c:pt idx="16216">
                  <c:v>0.26451986422319018</c:v>
                </c:pt>
                <c:pt idx="16217">
                  <c:v>0.28225984591672126</c:v>
                </c:pt>
                <c:pt idx="16218">
                  <c:v>0.29178102260987948</c:v>
                </c:pt>
                <c:pt idx="16219">
                  <c:v>0.25236682358625995</c:v>
                </c:pt>
                <c:pt idx="16220">
                  <c:v>0.237003076073</c:v>
                </c:pt>
                <c:pt idx="16221">
                  <c:v>0.27309743306450235</c:v>
                </c:pt>
                <c:pt idx="16222">
                  <c:v>0.25215594060702723</c:v>
                </c:pt>
                <c:pt idx="16223">
                  <c:v>0.26937478479215426</c:v>
                </c:pt>
                <c:pt idx="16224">
                  <c:v>0.31805869904802053</c:v>
                </c:pt>
                <c:pt idx="16225">
                  <c:v>0.24677069371174026</c:v>
                </c:pt>
                <c:pt idx="16226">
                  <c:v>0.29203909063451361</c:v>
                </c:pt>
                <c:pt idx="16227">
                  <c:v>0.28587211667899531</c:v>
                </c:pt>
                <c:pt idx="16228">
                  <c:v>0.26830193327923557</c:v>
                </c:pt>
                <c:pt idx="16229">
                  <c:v>0.29242165970254536</c:v>
                </c:pt>
                <c:pt idx="16230">
                  <c:v>0.27180825274132014</c:v>
                </c:pt>
                <c:pt idx="16231">
                  <c:v>0.25292035432831261</c:v>
                </c:pt>
                <c:pt idx="16232">
                  <c:v>0.25494214892862926</c:v>
                </c:pt>
                <c:pt idx="16233">
                  <c:v>0.27205314494491994</c:v>
                </c:pt>
                <c:pt idx="16234">
                  <c:v>0.26966552864003079</c:v>
                </c:pt>
                <c:pt idx="16235">
                  <c:v>0.31645571095567177</c:v>
                </c:pt>
                <c:pt idx="16236">
                  <c:v>0.24037993874030278</c:v>
                </c:pt>
                <c:pt idx="16237">
                  <c:v>0.26163217516767523</c:v>
                </c:pt>
                <c:pt idx="16238">
                  <c:v>0.26280953078208846</c:v>
                </c:pt>
                <c:pt idx="16239">
                  <c:v>0.24272121132898589</c:v>
                </c:pt>
                <c:pt idx="16240">
                  <c:v>0.25747820800826182</c:v>
                </c:pt>
                <c:pt idx="16241">
                  <c:v>0.24089100214271841</c:v>
                </c:pt>
                <c:pt idx="16242">
                  <c:v>0.27273622805509173</c:v>
                </c:pt>
                <c:pt idx="16243">
                  <c:v>0.24857466809950005</c:v>
                </c:pt>
                <c:pt idx="16244">
                  <c:v>0.28227628631015278</c:v>
                </c:pt>
                <c:pt idx="16245">
                  <c:v>0.24699046387344681</c:v>
                </c:pt>
                <c:pt idx="16246">
                  <c:v>0.23649186358280874</c:v>
                </c:pt>
                <c:pt idx="16247">
                  <c:v>0.28596586969345011</c:v>
                </c:pt>
                <c:pt idx="16248">
                  <c:v>0.27881693805310831</c:v>
                </c:pt>
                <c:pt idx="16249">
                  <c:v>0.2831383006699838</c:v>
                </c:pt>
                <c:pt idx="16250">
                  <c:v>0.34744596986391757</c:v>
                </c:pt>
                <c:pt idx="16251">
                  <c:v>0.25193506871967258</c:v>
                </c:pt>
                <c:pt idx="16252">
                  <c:v>0.29714892428068668</c:v>
                </c:pt>
                <c:pt idx="16253">
                  <c:v>0.22151473153289947</c:v>
                </c:pt>
                <c:pt idx="16254">
                  <c:v>0.26807098558958847</c:v>
                </c:pt>
                <c:pt idx="16255">
                  <c:v>0.27755863004176057</c:v>
                </c:pt>
                <c:pt idx="16256">
                  <c:v>0.2343682890113348</c:v>
                </c:pt>
                <c:pt idx="16257">
                  <c:v>0.28950271806138739</c:v>
                </c:pt>
                <c:pt idx="16258">
                  <c:v>0.29551634313426473</c:v>
                </c:pt>
                <c:pt idx="16259">
                  <c:v>0.19523919486258326</c:v>
                </c:pt>
                <c:pt idx="16260">
                  <c:v>0.2812488426696958</c:v>
                </c:pt>
                <c:pt idx="16261">
                  <c:v>0.23848108519042799</c:v>
                </c:pt>
                <c:pt idx="16262">
                  <c:v>0.26980907035511481</c:v>
                </c:pt>
                <c:pt idx="16263">
                  <c:v>0.21727090482859823</c:v>
                </c:pt>
                <c:pt idx="16264">
                  <c:v>0.25820266572068623</c:v>
                </c:pt>
                <c:pt idx="16265">
                  <c:v>0.27316858532729288</c:v>
                </c:pt>
                <c:pt idx="16266">
                  <c:v>0.31665964493711318</c:v>
                </c:pt>
                <c:pt idx="16267">
                  <c:v>0.29994470732214251</c:v>
                </c:pt>
                <c:pt idx="16268">
                  <c:v>0.22444905945082724</c:v>
                </c:pt>
                <c:pt idx="16269">
                  <c:v>0.2175385653140153</c:v>
                </c:pt>
                <c:pt idx="16270">
                  <c:v>0.32055292523137646</c:v>
                </c:pt>
                <c:pt idx="16271">
                  <c:v>0.2071835355388312</c:v>
                </c:pt>
                <c:pt idx="16272">
                  <c:v>0.24368181275942194</c:v>
                </c:pt>
                <c:pt idx="16273">
                  <c:v>0.2786486287476988</c:v>
                </c:pt>
                <c:pt idx="16274">
                  <c:v>0.26828626578771003</c:v>
                </c:pt>
                <c:pt idx="16275">
                  <c:v>0.2678250588753015</c:v>
                </c:pt>
                <c:pt idx="16276">
                  <c:v>0.26165530053795927</c:v>
                </c:pt>
                <c:pt idx="16277">
                  <c:v>0.32003591088988254</c:v>
                </c:pt>
                <c:pt idx="16278">
                  <c:v>0.20957002797643626</c:v>
                </c:pt>
                <c:pt idx="16279">
                  <c:v>0.28205296516239975</c:v>
                </c:pt>
                <c:pt idx="16280">
                  <c:v>0.2408270223221077</c:v>
                </c:pt>
                <c:pt idx="16281">
                  <c:v>0.2743971137802243</c:v>
                </c:pt>
                <c:pt idx="16282">
                  <c:v>0.23116252077978675</c:v>
                </c:pt>
                <c:pt idx="16283">
                  <c:v>0.2596858508109513</c:v>
                </c:pt>
                <c:pt idx="16284">
                  <c:v>0.23188063076182591</c:v>
                </c:pt>
                <c:pt idx="16285">
                  <c:v>0.20136395365572421</c:v>
                </c:pt>
                <c:pt idx="16286">
                  <c:v>0.31310856947014604</c:v>
                </c:pt>
                <c:pt idx="16287">
                  <c:v>0.3254610848139014</c:v>
                </c:pt>
                <c:pt idx="16288">
                  <c:v>0.25369534041481479</c:v>
                </c:pt>
                <c:pt idx="16289">
                  <c:v>0.27314148606686128</c:v>
                </c:pt>
                <c:pt idx="16290">
                  <c:v>0.26499184423339223</c:v>
                </c:pt>
                <c:pt idx="16291">
                  <c:v>0.26187228255772232</c:v>
                </c:pt>
                <c:pt idx="16292">
                  <c:v>0.31837481358952929</c:v>
                </c:pt>
                <c:pt idx="16293">
                  <c:v>0.24958007183010444</c:v>
                </c:pt>
                <c:pt idx="16294">
                  <c:v>0.23070699504164521</c:v>
                </c:pt>
                <c:pt idx="16295">
                  <c:v>0.27519591196181986</c:v>
                </c:pt>
                <c:pt idx="16296">
                  <c:v>0.29757600243320648</c:v>
                </c:pt>
                <c:pt idx="16297">
                  <c:v>0.29747073636990962</c:v>
                </c:pt>
                <c:pt idx="16298">
                  <c:v>0.24355318792162567</c:v>
                </c:pt>
                <c:pt idx="16299">
                  <c:v>0.2691766161934373</c:v>
                </c:pt>
                <c:pt idx="16300">
                  <c:v>0.33040292812022404</c:v>
                </c:pt>
                <c:pt idx="16301">
                  <c:v>0.28117026139283491</c:v>
                </c:pt>
                <c:pt idx="16302">
                  <c:v>0.26434607888460704</c:v>
                </c:pt>
                <c:pt idx="16303">
                  <c:v>0.27975821587942706</c:v>
                </c:pt>
                <c:pt idx="16304">
                  <c:v>0.25931811829207502</c:v>
                </c:pt>
                <c:pt idx="16305">
                  <c:v>0.26816699381310782</c:v>
                </c:pt>
                <c:pt idx="16306">
                  <c:v>0.30848047042442511</c:v>
                </c:pt>
                <c:pt idx="16307">
                  <c:v>0.25882414013902738</c:v>
                </c:pt>
                <c:pt idx="16308">
                  <c:v>0.25356786610161747</c:v>
                </c:pt>
                <c:pt idx="16309">
                  <c:v>0.21521357840729297</c:v>
                </c:pt>
                <c:pt idx="16310">
                  <c:v>0.24282047628747971</c:v>
                </c:pt>
                <c:pt idx="16311">
                  <c:v>0.31457881579217561</c:v>
                </c:pt>
                <c:pt idx="16312">
                  <c:v>0.23689738166211757</c:v>
                </c:pt>
                <c:pt idx="16313">
                  <c:v>0.22990575117171749</c:v>
                </c:pt>
                <c:pt idx="16314">
                  <c:v>0.30579620251142853</c:v>
                </c:pt>
                <c:pt idx="16315">
                  <c:v>0.32352083370344359</c:v>
                </c:pt>
                <c:pt idx="16316">
                  <c:v>0.20349220179532448</c:v>
                </c:pt>
                <c:pt idx="16317">
                  <c:v>0.26693346009021934</c:v>
                </c:pt>
                <c:pt idx="16318">
                  <c:v>0.26586023804609471</c:v>
                </c:pt>
                <c:pt idx="16319">
                  <c:v>0.25484530438441982</c:v>
                </c:pt>
                <c:pt idx="16320">
                  <c:v>0.27755543154636403</c:v>
                </c:pt>
                <c:pt idx="16321">
                  <c:v>0.24097533866932988</c:v>
                </c:pt>
                <c:pt idx="16322">
                  <c:v>0.26772600768320781</c:v>
                </c:pt>
                <c:pt idx="16323">
                  <c:v>0.24977240384154487</c:v>
                </c:pt>
                <c:pt idx="16324">
                  <c:v>0.24056778157713177</c:v>
                </c:pt>
                <c:pt idx="16325">
                  <c:v>0.30874304878936853</c:v>
                </c:pt>
                <c:pt idx="16326">
                  <c:v>0.28728417776737791</c:v>
                </c:pt>
                <c:pt idx="16327">
                  <c:v>0.28852111954526632</c:v>
                </c:pt>
                <c:pt idx="16328">
                  <c:v>0.26096855802334151</c:v>
                </c:pt>
                <c:pt idx="16329">
                  <c:v>0.25101154649481866</c:v>
                </c:pt>
                <c:pt idx="16330">
                  <c:v>0.29964209281615833</c:v>
                </c:pt>
                <c:pt idx="16331">
                  <c:v>0.28255182052399175</c:v>
                </c:pt>
                <c:pt idx="16332">
                  <c:v>0.32027224491038186</c:v>
                </c:pt>
                <c:pt idx="16333">
                  <c:v>0.2361729829590675</c:v>
                </c:pt>
                <c:pt idx="16334">
                  <c:v>0.24800066059046308</c:v>
                </c:pt>
                <c:pt idx="16335">
                  <c:v>0.28289867224901866</c:v>
                </c:pt>
                <c:pt idx="16336">
                  <c:v>0.26246583845528276</c:v>
                </c:pt>
                <c:pt idx="16337">
                  <c:v>0.21157621072370392</c:v>
                </c:pt>
                <c:pt idx="16338">
                  <c:v>0.22357579424290466</c:v>
                </c:pt>
                <c:pt idx="16339">
                  <c:v>0.26040049063767196</c:v>
                </c:pt>
                <c:pt idx="16340">
                  <c:v>0.23136113801309371</c:v>
                </c:pt>
                <c:pt idx="16341">
                  <c:v>0.30714771012809322</c:v>
                </c:pt>
                <c:pt idx="16342">
                  <c:v>0.29022234356807008</c:v>
                </c:pt>
                <c:pt idx="16343">
                  <c:v>0.28698893270457976</c:v>
                </c:pt>
                <c:pt idx="16344">
                  <c:v>0.2620594174516836</c:v>
                </c:pt>
                <c:pt idx="16345">
                  <c:v>0.27559484727779548</c:v>
                </c:pt>
                <c:pt idx="16346">
                  <c:v>0.26788994075600792</c:v>
                </c:pt>
                <c:pt idx="16347">
                  <c:v>0.29671145697854484</c:v>
                </c:pt>
                <c:pt idx="16348">
                  <c:v>0.21809931412870329</c:v>
                </c:pt>
                <c:pt idx="16349">
                  <c:v>0.27184686864053398</c:v>
                </c:pt>
                <c:pt idx="16350">
                  <c:v>0.26650855098938137</c:v>
                </c:pt>
                <c:pt idx="16351">
                  <c:v>0.27342100834252631</c:v>
                </c:pt>
                <c:pt idx="16352">
                  <c:v>0.20546708445596465</c:v>
                </c:pt>
                <c:pt idx="16353">
                  <c:v>0.24402368641050626</c:v>
                </c:pt>
                <c:pt idx="16354">
                  <c:v>0.27884234323830731</c:v>
                </c:pt>
                <c:pt idx="16355">
                  <c:v>0.25354353214415776</c:v>
                </c:pt>
                <c:pt idx="16356">
                  <c:v>0.21120088189395644</c:v>
                </c:pt>
                <c:pt idx="16357">
                  <c:v>0.22246064129168255</c:v>
                </c:pt>
                <c:pt idx="16358">
                  <c:v>0.28752390609280504</c:v>
                </c:pt>
                <c:pt idx="16359">
                  <c:v>0.31211078903015876</c:v>
                </c:pt>
                <c:pt idx="16360">
                  <c:v>0.29356929302290513</c:v>
                </c:pt>
                <c:pt idx="16361">
                  <c:v>0.27422136230550082</c:v>
                </c:pt>
                <c:pt idx="16362">
                  <c:v>0.22351643892654124</c:v>
                </c:pt>
                <c:pt idx="16363">
                  <c:v>0.36013272547796382</c:v>
                </c:pt>
                <c:pt idx="16364">
                  <c:v>0.25345304540015379</c:v>
                </c:pt>
                <c:pt idx="16365">
                  <c:v>0.21430023961837993</c:v>
                </c:pt>
                <c:pt idx="16366">
                  <c:v>0.27220417770248861</c:v>
                </c:pt>
                <c:pt idx="16367">
                  <c:v>0.27500446436900955</c:v>
                </c:pt>
                <c:pt idx="16368">
                  <c:v>0.30187549500646715</c:v>
                </c:pt>
                <c:pt idx="16369">
                  <c:v>0.30105072314705267</c:v>
                </c:pt>
                <c:pt idx="16370">
                  <c:v>0.27781894247650735</c:v>
                </c:pt>
                <c:pt idx="16371">
                  <c:v>0.23574015752336877</c:v>
                </c:pt>
                <c:pt idx="16372">
                  <c:v>0.29921415778048038</c:v>
                </c:pt>
                <c:pt idx="16373">
                  <c:v>0.21070562737501911</c:v>
                </c:pt>
                <c:pt idx="16374">
                  <c:v>0.22775387823960358</c:v>
                </c:pt>
                <c:pt idx="16375">
                  <c:v>0.26941457517297007</c:v>
                </c:pt>
                <c:pt idx="16376">
                  <c:v>0.25671134125573425</c:v>
                </c:pt>
                <c:pt idx="16377">
                  <c:v>0.23063156333395632</c:v>
                </c:pt>
                <c:pt idx="16378">
                  <c:v>0.26633844742976132</c:v>
                </c:pt>
                <c:pt idx="16379">
                  <c:v>0.26509780874818673</c:v>
                </c:pt>
                <c:pt idx="16380">
                  <c:v>0.31561673802153695</c:v>
                </c:pt>
                <c:pt idx="16381">
                  <c:v>0.26635167972405838</c:v>
                </c:pt>
                <c:pt idx="16382">
                  <c:v>0.26223403907376863</c:v>
                </c:pt>
                <c:pt idx="16383">
                  <c:v>0.30089024826135402</c:v>
                </c:pt>
                <c:pt idx="16384">
                  <c:v>0.31153474036043532</c:v>
                </c:pt>
                <c:pt idx="16385">
                  <c:v>0.30797152088008045</c:v>
                </c:pt>
                <c:pt idx="16386">
                  <c:v>0.32401106869721463</c:v>
                </c:pt>
                <c:pt idx="16387">
                  <c:v>0.22501845910464691</c:v>
                </c:pt>
                <c:pt idx="16388">
                  <c:v>0.28348952797717536</c:v>
                </c:pt>
                <c:pt idx="16389">
                  <c:v>0.26574643635498041</c:v>
                </c:pt>
                <c:pt idx="16390">
                  <c:v>0.2239918486835111</c:v>
                </c:pt>
                <c:pt idx="16391">
                  <c:v>0.25349219459976158</c:v>
                </c:pt>
                <c:pt idx="16392">
                  <c:v>0.25058375894545798</c:v>
                </c:pt>
                <c:pt idx="16393">
                  <c:v>0.27820418897050581</c:v>
                </c:pt>
                <c:pt idx="16394">
                  <c:v>0.31184533761548378</c:v>
                </c:pt>
                <c:pt idx="16395">
                  <c:v>0.28076160232761982</c:v>
                </c:pt>
                <c:pt idx="16396">
                  <c:v>0.2611454068549996</c:v>
                </c:pt>
                <c:pt idx="16397">
                  <c:v>0.26688425325560322</c:v>
                </c:pt>
                <c:pt idx="16398">
                  <c:v>0.28564663642524685</c:v>
                </c:pt>
                <c:pt idx="16399">
                  <c:v>0.21200541696343217</c:v>
                </c:pt>
                <c:pt idx="16400">
                  <c:v>0.30277815913408757</c:v>
                </c:pt>
                <c:pt idx="16401">
                  <c:v>0.28212562567947463</c:v>
                </c:pt>
                <c:pt idx="16402">
                  <c:v>0.23923144137558291</c:v>
                </c:pt>
                <c:pt idx="16403">
                  <c:v>0.29165625043905641</c:v>
                </c:pt>
                <c:pt idx="16404">
                  <c:v>0.25313335401367265</c:v>
                </c:pt>
                <c:pt idx="16405">
                  <c:v>0.28379762055396324</c:v>
                </c:pt>
                <c:pt idx="16406">
                  <c:v>0.24808956939308038</c:v>
                </c:pt>
                <c:pt idx="16407">
                  <c:v>0.23862122257112794</c:v>
                </c:pt>
                <c:pt idx="16408">
                  <c:v>0.29336534939621217</c:v>
                </c:pt>
                <c:pt idx="16409">
                  <c:v>0.24411665703491689</c:v>
                </c:pt>
                <c:pt idx="16410">
                  <c:v>0.26382319339904237</c:v>
                </c:pt>
                <c:pt idx="16411">
                  <c:v>0.24255297530288722</c:v>
                </c:pt>
                <c:pt idx="16412">
                  <c:v>0.25456239294201038</c:v>
                </c:pt>
                <c:pt idx="16413">
                  <c:v>0.27249696068668222</c:v>
                </c:pt>
                <c:pt idx="16414">
                  <c:v>0.27439983895684938</c:v>
                </c:pt>
                <c:pt idx="16415">
                  <c:v>0.28232782916300375</c:v>
                </c:pt>
                <c:pt idx="16416">
                  <c:v>0.2857493603359213</c:v>
                </c:pt>
                <c:pt idx="16417">
                  <c:v>0.26214095209735966</c:v>
                </c:pt>
                <c:pt idx="16418">
                  <c:v>0.24380926875732881</c:v>
                </c:pt>
                <c:pt idx="16419">
                  <c:v>0.30855712307110217</c:v>
                </c:pt>
                <c:pt idx="16420">
                  <c:v>0.25683947341317376</c:v>
                </c:pt>
                <c:pt idx="16421">
                  <c:v>0.27532537957515885</c:v>
                </c:pt>
                <c:pt idx="16422">
                  <c:v>0.2488891773698059</c:v>
                </c:pt>
                <c:pt idx="16423">
                  <c:v>0.23875144706504656</c:v>
                </c:pt>
                <c:pt idx="16424">
                  <c:v>0.30464169821261988</c:v>
                </c:pt>
                <c:pt idx="16425">
                  <c:v>0.26260775410724768</c:v>
                </c:pt>
                <c:pt idx="16426">
                  <c:v>0.2572866775213925</c:v>
                </c:pt>
                <c:pt idx="16427">
                  <c:v>0.29775694687779181</c:v>
                </c:pt>
                <c:pt idx="16428">
                  <c:v>0.24359293731917067</c:v>
                </c:pt>
                <c:pt idx="16429">
                  <c:v>0.23445211826930776</c:v>
                </c:pt>
                <c:pt idx="16430">
                  <c:v>0.30461788266888712</c:v>
                </c:pt>
                <c:pt idx="16431">
                  <c:v>0.25528895240276611</c:v>
                </c:pt>
                <c:pt idx="16432">
                  <c:v>0.23586323872069787</c:v>
                </c:pt>
                <c:pt idx="16433">
                  <c:v>0.28818726394086719</c:v>
                </c:pt>
                <c:pt idx="16434">
                  <c:v>0.31450424969767143</c:v>
                </c:pt>
                <c:pt idx="16435">
                  <c:v>0.25388683692257036</c:v>
                </c:pt>
                <c:pt idx="16436">
                  <c:v>0.28934184776411548</c:v>
                </c:pt>
                <c:pt idx="16437">
                  <c:v>0.30130521458550452</c:v>
                </c:pt>
                <c:pt idx="16438">
                  <c:v>0.24060214659996498</c:v>
                </c:pt>
                <c:pt idx="16439">
                  <c:v>0.28080427732198687</c:v>
                </c:pt>
                <c:pt idx="16440">
                  <c:v>0.27275713291426745</c:v>
                </c:pt>
                <c:pt idx="16441">
                  <c:v>0.2836474171636304</c:v>
                </c:pt>
                <c:pt idx="16442">
                  <c:v>0.28098865294927533</c:v>
                </c:pt>
                <c:pt idx="16443">
                  <c:v>0.28275916467927531</c:v>
                </c:pt>
                <c:pt idx="16444">
                  <c:v>0.27440846808765257</c:v>
                </c:pt>
                <c:pt idx="16445">
                  <c:v>0.27040978189428838</c:v>
                </c:pt>
                <c:pt idx="16446">
                  <c:v>0.27340801949857335</c:v>
                </c:pt>
                <c:pt idx="16447">
                  <c:v>0.23833772679038442</c:v>
                </c:pt>
                <c:pt idx="16448">
                  <c:v>0.23070890633193125</c:v>
                </c:pt>
                <c:pt idx="16449">
                  <c:v>0.27112065550906878</c:v>
                </c:pt>
                <c:pt idx="16450">
                  <c:v>0.29236124467415858</c:v>
                </c:pt>
                <c:pt idx="16451">
                  <c:v>0.31407801001575858</c:v>
                </c:pt>
                <c:pt idx="16452">
                  <c:v>0.27261231226819244</c:v>
                </c:pt>
                <c:pt idx="16453">
                  <c:v>0.24367364360561067</c:v>
                </c:pt>
                <c:pt idx="16454">
                  <c:v>0.26802407583948507</c:v>
                </c:pt>
                <c:pt idx="16455">
                  <c:v>0.28090491911458276</c:v>
                </c:pt>
                <c:pt idx="16456">
                  <c:v>0.24723002701595764</c:v>
                </c:pt>
                <c:pt idx="16457">
                  <c:v>0.25991046132820278</c:v>
                </c:pt>
                <c:pt idx="16458">
                  <c:v>0.25805210164533171</c:v>
                </c:pt>
                <c:pt idx="16459">
                  <c:v>0.26654687267320332</c:v>
                </c:pt>
                <c:pt idx="16460">
                  <c:v>0.30315992104462436</c:v>
                </c:pt>
                <c:pt idx="16461">
                  <c:v>0.27599149725068772</c:v>
                </c:pt>
                <c:pt idx="16462">
                  <c:v>0.26990028431092206</c:v>
                </c:pt>
                <c:pt idx="16463">
                  <c:v>0.25930555713295333</c:v>
                </c:pt>
                <c:pt idx="16464">
                  <c:v>0.20054225898980579</c:v>
                </c:pt>
                <c:pt idx="16465">
                  <c:v>0.29533264461578285</c:v>
                </c:pt>
                <c:pt idx="16466">
                  <c:v>0.24102745917961141</c:v>
                </c:pt>
                <c:pt idx="16467">
                  <c:v>0.20705486603826545</c:v>
                </c:pt>
                <c:pt idx="16468">
                  <c:v>0.24743935956144616</c:v>
                </c:pt>
                <c:pt idx="16469">
                  <c:v>0.27391138587853486</c:v>
                </c:pt>
                <c:pt idx="16470">
                  <c:v>0.29761475935457155</c:v>
                </c:pt>
                <c:pt idx="16471">
                  <c:v>0.25631123495743346</c:v>
                </c:pt>
                <c:pt idx="16472">
                  <c:v>0.22116983265807888</c:v>
                </c:pt>
                <c:pt idx="16473">
                  <c:v>0.31318664655826239</c:v>
                </c:pt>
                <c:pt idx="16474">
                  <c:v>0.3124081497150189</c:v>
                </c:pt>
                <c:pt idx="16475">
                  <c:v>0.22907360296449736</c:v>
                </c:pt>
                <c:pt idx="16476">
                  <c:v>0.28269062674794482</c:v>
                </c:pt>
                <c:pt idx="16477">
                  <c:v>0.26046207299930235</c:v>
                </c:pt>
                <c:pt idx="16478">
                  <c:v>0.25665607559353604</c:v>
                </c:pt>
                <c:pt idx="16479">
                  <c:v>0.28665381569054582</c:v>
                </c:pt>
                <c:pt idx="16480">
                  <c:v>0.24587067268084237</c:v>
                </c:pt>
                <c:pt idx="16481">
                  <c:v>0.2343014592370859</c:v>
                </c:pt>
                <c:pt idx="16482">
                  <c:v>0.21436129711821331</c:v>
                </c:pt>
                <c:pt idx="16483">
                  <c:v>0.31111968459297246</c:v>
                </c:pt>
                <c:pt idx="16484">
                  <c:v>0.28658232098630532</c:v>
                </c:pt>
                <c:pt idx="16485">
                  <c:v>0.28501502257521433</c:v>
                </c:pt>
                <c:pt idx="16486">
                  <c:v>0.29013838419335136</c:v>
                </c:pt>
                <c:pt idx="16487">
                  <c:v>0.26433584666261711</c:v>
                </c:pt>
                <c:pt idx="16488">
                  <c:v>0.22346583067382791</c:v>
                </c:pt>
                <c:pt idx="16489">
                  <c:v>0.22705224480322644</c:v>
                </c:pt>
                <c:pt idx="16490">
                  <c:v>0.24147300487852291</c:v>
                </c:pt>
                <c:pt idx="16491">
                  <c:v>0.24319784761263544</c:v>
                </c:pt>
                <c:pt idx="16492">
                  <c:v>0.29924453375825638</c:v>
                </c:pt>
                <c:pt idx="16493">
                  <c:v>0.27871631821843706</c:v>
                </c:pt>
                <c:pt idx="16494">
                  <c:v>0.27754459125321823</c:v>
                </c:pt>
                <c:pt idx="16495">
                  <c:v>0.31843457978952044</c:v>
                </c:pt>
                <c:pt idx="16496">
                  <c:v>0.22782940166006074</c:v>
                </c:pt>
                <c:pt idx="16497">
                  <c:v>0.30495926726843753</c:v>
                </c:pt>
                <c:pt idx="16498">
                  <c:v>0.27127708640822873</c:v>
                </c:pt>
                <c:pt idx="16499">
                  <c:v>0.25210247269117553</c:v>
                </c:pt>
                <c:pt idx="16500">
                  <c:v>0.21793311830666606</c:v>
                </c:pt>
                <c:pt idx="16501">
                  <c:v>0.27034004953183416</c:v>
                </c:pt>
                <c:pt idx="16502">
                  <c:v>0.24691366886841232</c:v>
                </c:pt>
                <c:pt idx="16503">
                  <c:v>0.2515407391722233</c:v>
                </c:pt>
                <c:pt idx="16504">
                  <c:v>0.23773297305823246</c:v>
                </c:pt>
                <c:pt idx="16505">
                  <c:v>0.22801271127627801</c:v>
                </c:pt>
                <c:pt idx="16506">
                  <c:v>0.28069600712361781</c:v>
                </c:pt>
                <c:pt idx="16507">
                  <c:v>0.27697116495526147</c:v>
                </c:pt>
                <c:pt idx="16508">
                  <c:v>0.30269160005934348</c:v>
                </c:pt>
                <c:pt idx="16509">
                  <c:v>0.19150421124426342</c:v>
                </c:pt>
                <c:pt idx="16510">
                  <c:v>0.25289524463968494</c:v>
                </c:pt>
                <c:pt idx="16511">
                  <c:v>0.29273321683088671</c:v>
                </c:pt>
                <c:pt idx="16512">
                  <c:v>0.22311160763765267</c:v>
                </c:pt>
                <c:pt idx="16513">
                  <c:v>0.2864599941721353</c:v>
                </c:pt>
                <c:pt idx="16514">
                  <c:v>0.28852453535821948</c:v>
                </c:pt>
                <c:pt idx="16515">
                  <c:v>0.23374519997373144</c:v>
                </c:pt>
                <c:pt idx="16516">
                  <c:v>0.25929610653308138</c:v>
                </c:pt>
                <c:pt idx="16517">
                  <c:v>0.2331027623534612</c:v>
                </c:pt>
                <c:pt idx="16518">
                  <c:v>0.26882101381485846</c:v>
                </c:pt>
                <c:pt idx="16519">
                  <c:v>0.28008101373019328</c:v>
                </c:pt>
                <c:pt idx="16520">
                  <c:v>0.2927515912071294</c:v>
                </c:pt>
                <c:pt idx="16521">
                  <c:v>0.22772969712938371</c:v>
                </c:pt>
                <c:pt idx="16522">
                  <c:v>0.30038983659155438</c:v>
                </c:pt>
                <c:pt idx="16523">
                  <c:v>0.25137754125461997</c:v>
                </c:pt>
                <c:pt idx="16524">
                  <c:v>0.25319189798601444</c:v>
                </c:pt>
                <c:pt idx="16525">
                  <c:v>0.32882790046783955</c:v>
                </c:pt>
                <c:pt idx="16526">
                  <c:v>0.24823010613233701</c:v>
                </c:pt>
                <c:pt idx="16527">
                  <c:v>0.25268852451631624</c:v>
                </c:pt>
                <c:pt idx="16528">
                  <c:v>0.32620566294233089</c:v>
                </c:pt>
                <c:pt idx="16529">
                  <c:v>0.27360018768817168</c:v>
                </c:pt>
                <c:pt idx="16530">
                  <c:v>0.27206779366050587</c:v>
                </c:pt>
                <c:pt idx="16531">
                  <c:v>0.21194300853059692</c:v>
                </c:pt>
                <c:pt idx="16532">
                  <c:v>0.28496243910990693</c:v>
                </c:pt>
                <c:pt idx="16533">
                  <c:v>0.26034514128009728</c:v>
                </c:pt>
                <c:pt idx="16534">
                  <c:v>0.32304987857347411</c:v>
                </c:pt>
                <c:pt idx="16535">
                  <c:v>0.25020540625011989</c:v>
                </c:pt>
                <c:pt idx="16536">
                  <c:v>0.25317123608574177</c:v>
                </c:pt>
                <c:pt idx="16537">
                  <c:v>0.28643813651829553</c:v>
                </c:pt>
                <c:pt idx="16538">
                  <c:v>0.30125644019692366</c:v>
                </c:pt>
                <c:pt idx="16539">
                  <c:v>0.28773374280676423</c:v>
                </c:pt>
                <c:pt idx="16540">
                  <c:v>0.24709504204721114</c:v>
                </c:pt>
                <c:pt idx="16541">
                  <c:v>0.22786846186781679</c:v>
                </c:pt>
                <c:pt idx="16542">
                  <c:v>0.27276760592747445</c:v>
                </c:pt>
                <c:pt idx="16543">
                  <c:v>0.25062852048064038</c:v>
                </c:pt>
                <c:pt idx="16544">
                  <c:v>0.23923170838870936</c:v>
                </c:pt>
                <c:pt idx="16545">
                  <c:v>0.24171737748907127</c:v>
                </c:pt>
                <c:pt idx="16546">
                  <c:v>0.26070107048180963</c:v>
                </c:pt>
                <c:pt idx="16547">
                  <c:v>0.25506509970202407</c:v>
                </c:pt>
                <c:pt idx="16548">
                  <c:v>0.24609150304565675</c:v>
                </c:pt>
                <c:pt idx="16549">
                  <c:v>0.28542974712412938</c:v>
                </c:pt>
                <c:pt idx="16550">
                  <c:v>0.26325615711241634</c:v>
                </c:pt>
                <c:pt idx="16551">
                  <c:v>0.24777270271519194</c:v>
                </c:pt>
                <c:pt idx="16552">
                  <c:v>0.24964354355491991</c:v>
                </c:pt>
                <c:pt idx="16553">
                  <c:v>0.28934790892505263</c:v>
                </c:pt>
                <c:pt idx="16554">
                  <c:v>0.26617725128051328</c:v>
                </c:pt>
                <c:pt idx="16555">
                  <c:v>0.27832086393640998</c:v>
                </c:pt>
                <c:pt idx="16556">
                  <c:v>0.25748641000367967</c:v>
                </c:pt>
                <c:pt idx="16557">
                  <c:v>0.27321189496711945</c:v>
                </c:pt>
                <c:pt idx="16558">
                  <c:v>0.29392406004294952</c:v>
                </c:pt>
                <c:pt idx="16559">
                  <c:v>0.23079404514898541</c:v>
                </c:pt>
                <c:pt idx="16560">
                  <c:v>0.32431199409512551</c:v>
                </c:pt>
                <c:pt idx="16561">
                  <c:v>0.24366840883285279</c:v>
                </c:pt>
                <c:pt idx="16562">
                  <c:v>0.22230908854300843</c:v>
                </c:pt>
                <c:pt idx="16563">
                  <c:v>0.21450517204250324</c:v>
                </c:pt>
                <c:pt idx="16564">
                  <c:v>0.28538303248200381</c:v>
                </c:pt>
                <c:pt idx="16565">
                  <c:v>0.23235104183288041</c:v>
                </c:pt>
                <c:pt idx="16566">
                  <c:v>0.29080372961590206</c:v>
                </c:pt>
                <c:pt idx="16567">
                  <c:v>0.22446068398182373</c:v>
                </c:pt>
                <c:pt idx="16568">
                  <c:v>0.24904837571529145</c:v>
                </c:pt>
                <c:pt idx="16569">
                  <c:v>0.25141197146873628</c:v>
                </c:pt>
                <c:pt idx="16570">
                  <c:v>0.25478723845294571</c:v>
                </c:pt>
                <c:pt idx="16571">
                  <c:v>0.31116908064827631</c:v>
                </c:pt>
                <c:pt idx="16572">
                  <c:v>0.23606244779198893</c:v>
                </c:pt>
                <c:pt idx="16573">
                  <c:v>0.26988217672886494</c:v>
                </c:pt>
                <c:pt idx="16574">
                  <c:v>0.30142681957472905</c:v>
                </c:pt>
                <c:pt idx="16575">
                  <c:v>0.26358174219545588</c:v>
                </c:pt>
                <c:pt idx="16576">
                  <c:v>0.26367235720011861</c:v>
                </c:pt>
                <c:pt idx="16577">
                  <c:v>0.25355755764707927</c:v>
                </c:pt>
                <c:pt idx="16578">
                  <c:v>0.25533979609996788</c:v>
                </c:pt>
                <c:pt idx="16579">
                  <c:v>0.23945130996058869</c:v>
                </c:pt>
                <c:pt idx="16580">
                  <c:v>0.2334742276058614</c:v>
                </c:pt>
                <c:pt idx="16581">
                  <c:v>0.26747190581869246</c:v>
                </c:pt>
                <c:pt idx="16582">
                  <c:v>0.27459278442409207</c:v>
                </c:pt>
                <c:pt idx="16583">
                  <c:v>0.23509809588272415</c:v>
                </c:pt>
                <c:pt idx="16584">
                  <c:v>0.26930735882177959</c:v>
                </c:pt>
                <c:pt idx="16585">
                  <c:v>0.29294006408846301</c:v>
                </c:pt>
                <c:pt idx="16586">
                  <c:v>0.2515854821052948</c:v>
                </c:pt>
                <c:pt idx="16587">
                  <c:v>0.30832042796696468</c:v>
                </c:pt>
                <c:pt idx="16588">
                  <c:v>0.2695802624733073</c:v>
                </c:pt>
                <c:pt idx="16589">
                  <c:v>0.2459951581164318</c:v>
                </c:pt>
                <c:pt idx="16590">
                  <c:v>0.21228454252271789</c:v>
                </c:pt>
                <c:pt idx="16591">
                  <c:v>0.26446940938948055</c:v>
                </c:pt>
                <c:pt idx="16592">
                  <c:v>0.28663873778874238</c:v>
                </c:pt>
                <c:pt idx="16593">
                  <c:v>0.33809720202426236</c:v>
                </c:pt>
                <c:pt idx="16594">
                  <c:v>0.21087473685224159</c:v>
                </c:pt>
                <c:pt idx="16595">
                  <c:v>0.2733374537324233</c:v>
                </c:pt>
                <c:pt idx="16596">
                  <c:v>0.30448499749231372</c:v>
                </c:pt>
                <c:pt idx="16597">
                  <c:v>0.26345947048003776</c:v>
                </c:pt>
                <c:pt idx="16598">
                  <c:v>0.21033525438093134</c:v>
                </c:pt>
                <c:pt idx="16599">
                  <c:v>0.26784581355714232</c:v>
                </c:pt>
                <c:pt idx="16600">
                  <c:v>0.25429435412361673</c:v>
                </c:pt>
                <c:pt idx="16601">
                  <c:v>0.26998839002066977</c:v>
                </c:pt>
                <c:pt idx="16602">
                  <c:v>0.26545422653925138</c:v>
                </c:pt>
                <c:pt idx="16603">
                  <c:v>0.26147266744416597</c:v>
                </c:pt>
                <c:pt idx="16604">
                  <c:v>0.25692231869587906</c:v>
                </c:pt>
                <c:pt idx="16605">
                  <c:v>0.27357339738689473</c:v>
                </c:pt>
                <c:pt idx="16606">
                  <c:v>0.26492898134261972</c:v>
                </c:pt>
                <c:pt idx="16607">
                  <c:v>0.26784883686032956</c:v>
                </c:pt>
                <c:pt idx="16608">
                  <c:v>0.26620389043941906</c:v>
                </c:pt>
                <c:pt idx="16609">
                  <c:v>0.29060852736430487</c:v>
                </c:pt>
                <c:pt idx="16610">
                  <c:v>0.28397439848709538</c:v>
                </c:pt>
                <c:pt idx="16611">
                  <c:v>0.23826031653058041</c:v>
                </c:pt>
                <c:pt idx="16612">
                  <c:v>0.25232188625086016</c:v>
                </c:pt>
                <c:pt idx="16613">
                  <c:v>0.25499898237312618</c:v>
                </c:pt>
                <c:pt idx="16614">
                  <c:v>0.28271970155682247</c:v>
                </c:pt>
                <c:pt idx="16615">
                  <c:v>0.24272644052552203</c:v>
                </c:pt>
                <c:pt idx="16616">
                  <c:v>0.24489898776602859</c:v>
                </c:pt>
                <c:pt idx="16617">
                  <c:v>0.29235496281268186</c:v>
                </c:pt>
                <c:pt idx="16618">
                  <c:v>0.21446474512545893</c:v>
                </c:pt>
                <c:pt idx="16619">
                  <c:v>0.27064360195371012</c:v>
                </c:pt>
                <c:pt idx="16620">
                  <c:v>0.2751478416739444</c:v>
                </c:pt>
                <c:pt idx="16621">
                  <c:v>0.26370036548705217</c:v>
                </c:pt>
                <c:pt idx="16622">
                  <c:v>0.24791277693697691</c:v>
                </c:pt>
                <c:pt idx="16623">
                  <c:v>0.29183848447032551</c:v>
                </c:pt>
                <c:pt idx="16624">
                  <c:v>0.25099887503817947</c:v>
                </c:pt>
                <c:pt idx="16625">
                  <c:v>0.33723210241882284</c:v>
                </c:pt>
                <c:pt idx="16626">
                  <c:v>0.2637103132748389</c:v>
                </c:pt>
                <c:pt idx="16627">
                  <c:v>0.25405999000361862</c:v>
                </c:pt>
                <c:pt idx="16628">
                  <c:v>0.28176348734565837</c:v>
                </c:pt>
                <c:pt idx="16629">
                  <c:v>0.27410123599164582</c:v>
                </c:pt>
                <c:pt idx="16630">
                  <c:v>0.29228710217410381</c:v>
                </c:pt>
                <c:pt idx="16631">
                  <c:v>0.25634163828941881</c:v>
                </c:pt>
                <c:pt idx="16632">
                  <c:v>0.25728474754481612</c:v>
                </c:pt>
                <c:pt idx="16633">
                  <c:v>0.24835053159948539</c:v>
                </c:pt>
                <c:pt idx="16634">
                  <c:v>0.24805336145135268</c:v>
                </c:pt>
                <c:pt idx="16635">
                  <c:v>0.24976493340369796</c:v>
                </c:pt>
                <c:pt idx="16636">
                  <c:v>0.2372172871954574</c:v>
                </c:pt>
                <c:pt idx="16637">
                  <c:v>0.30628146576027937</c:v>
                </c:pt>
                <c:pt idx="16638">
                  <c:v>0.28703445070351324</c:v>
                </c:pt>
                <c:pt idx="16639">
                  <c:v>0.26353869635671989</c:v>
                </c:pt>
                <c:pt idx="16640">
                  <c:v>0.26431808118161276</c:v>
                </c:pt>
                <c:pt idx="16641">
                  <c:v>0.26558397152287466</c:v>
                </c:pt>
                <c:pt idx="16642">
                  <c:v>0.23261765240530274</c:v>
                </c:pt>
                <c:pt idx="16643">
                  <c:v>0.22509087933453512</c:v>
                </c:pt>
                <c:pt idx="16644">
                  <c:v>0.24480149999069747</c:v>
                </c:pt>
                <c:pt idx="16645">
                  <c:v>0.24160159952852922</c:v>
                </c:pt>
                <c:pt idx="16646">
                  <c:v>0.21515561460351162</c:v>
                </c:pt>
                <c:pt idx="16647">
                  <c:v>0.22300846105619737</c:v>
                </c:pt>
                <c:pt idx="16648">
                  <c:v>0.25613902489984841</c:v>
                </c:pt>
                <c:pt idx="16649">
                  <c:v>0.24448731520074479</c:v>
                </c:pt>
                <c:pt idx="16650">
                  <c:v>0.26424113912316055</c:v>
                </c:pt>
                <c:pt idx="16651">
                  <c:v>0.27793854614016428</c:v>
                </c:pt>
                <c:pt idx="16652">
                  <c:v>0.28762804082872351</c:v>
                </c:pt>
                <c:pt idx="16653">
                  <c:v>0.23915505912690221</c:v>
                </c:pt>
                <c:pt idx="16654">
                  <c:v>0.23062184786622641</c:v>
                </c:pt>
                <c:pt idx="16655">
                  <c:v>0.24577486234369431</c:v>
                </c:pt>
                <c:pt idx="16656">
                  <c:v>0.24065184235932671</c:v>
                </c:pt>
                <c:pt idx="16657">
                  <c:v>0.24776305002811091</c:v>
                </c:pt>
                <c:pt idx="16658">
                  <c:v>0.22783141651986891</c:v>
                </c:pt>
                <c:pt idx="16659">
                  <c:v>0.29013681127417063</c:v>
                </c:pt>
                <c:pt idx="16660">
                  <c:v>0.29209942890149543</c:v>
                </c:pt>
                <c:pt idx="16661">
                  <c:v>0.29704765222293439</c:v>
                </c:pt>
                <c:pt idx="16662">
                  <c:v>0.26233102860947577</c:v>
                </c:pt>
                <c:pt idx="16663">
                  <c:v>0.28650498944082342</c:v>
                </c:pt>
                <c:pt idx="16664">
                  <c:v>0.30731246016581593</c:v>
                </c:pt>
                <c:pt idx="16665">
                  <c:v>0.24777954133971497</c:v>
                </c:pt>
                <c:pt idx="16666">
                  <c:v>0.26424456384806044</c:v>
                </c:pt>
                <c:pt idx="16667">
                  <c:v>0.22027189795689064</c:v>
                </c:pt>
                <c:pt idx="16668">
                  <c:v>0.20837163454825469</c:v>
                </c:pt>
                <c:pt idx="16669">
                  <c:v>0.25916601130707007</c:v>
                </c:pt>
                <c:pt idx="16670">
                  <c:v>0.27453857530618658</c:v>
                </c:pt>
                <c:pt idx="16671">
                  <c:v>0.19708863288307341</c:v>
                </c:pt>
                <c:pt idx="16672">
                  <c:v>0.26101880190416915</c:v>
                </c:pt>
                <c:pt idx="16673">
                  <c:v>0.24026422848376691</c:v>
                </c:pt>
                <c:pt idx="16674">
                  <c:v>0.24679855563432876</c:v>
                </c:pt>
                <c:pt idx="16675">
                  <c:v>0.28815912257679316</c:v>
                </c:pt>
                <c:pt idx="16676">
                  <c:v>0.2329897423246752</c:v>
                </c:pt>
                <c:pt idx="16677">
                  <c:v>0.27212482788181092</c:v>
                </c:pt>
                <c:pt idx="16678">
                  <c:v>0.2721398138902148</c:v>
                </c:pt>
                <c:pt idx="16679">
                  <c:v>0.27810517645445981</c:v>
                </c:pt>
                <c:pt idx="16680">
                  <c:v>0.24721092014296403</c:v>
                </c:pt>
                <c:pt idx="16681">
                  <c:v>0.25754069014462388</c:v>
                </c:pt>
                <c:pt idx="16682">
                  <c:v>0.26015010949078177</c:v>
                </c:pt>
                <c:pt idx="16683">
                  <c:v>0.27590715451881059</c:v>
                </c:pt>
                <c:pt idx="16684">
                  <c:v>0.26700941818245238</c:v>
                </c:pt>
                <c:pt idx="16685">
                  <c:v>0.28457573486154358</c:v>
                </c:pt>
                <c:pt idx="16686">
                  <c:v>0.23399464683192386</c:v>
                </c:pt>
                <c:pt idx="16687">
                  <c:v>0.27928446126996903</c:v>
                </c:pt>
                <c:pt idx="16688">
                  <c:v>0.25112735692143329</c:v>
                </c:pt>
                <c:pt idx="16689">
                  <c:v>0.29532045634917864</c:v>
                </c:pt>
                <c:pt idx="16690">
                  <c:v>0.2630521002011032</c:v>
                </c:pt>
                <c:pt idx="16691">
                  <c:v>0.28709880036212432</c:v>
                </c:pt>
                <c:pt idx="16692">
                  <c:v>0.27735742769209581</c:v>
                </c:pt>
                <c:pt idx="16693">
                  <c:v>0.28130448070172387</c:v>
                </c:pt>
                <c:pt idx="16694">
                  <c:v>0.29058317435007924</c:v>
                </c:pt>
                <c:pt idx="16695">
                  <c:v>0.26211898010568346</c:v>
                </c:pt>
                <c:pt idx="16696">
                  <c:v>0.26957506397465519</c:v>
                </c:pt>
                <c:pt idx="16697">
                  <c:v>0.31567101559519389</c:v>
                </c:pt>
                <c:pt idx="16698">
                  <c:v>0.28630928864999333</c:v>
                </c:pt>
                <c:pt idx="16699">
                  <c:v>0.2803823938053619</c:v>
                </c:pt>
                <c:pt idx="16700">
                  <c:v>0.23672601086763462</c:v>
                </c:pt>
                <c:pt idx="16701">
                  <c:v>0.26024368574608553</c:v>
                </c:pt>
                <c:pt idx="16702">
                  <c:v>0.24102092677785023</c:v>
                </c:pt>
                <c:pt idx="16703">
                  <c:v>0.27980547374319897</c:v>
                </c:pt>
                <c:pt idx="16704">
                  <c:v>0.23359931988817037</c:v>
                </c:pt>
                <c:pt idx="16705">
                  <c:v>0.28533427302191167</c:v>
                </c:pt>
                <c:pt idx="16706">
                  <c:v>0.22582855790197265</c:v>
                </c:pt>
                <c:pt idx="16707">
                  <c:v>0.23948388328794773</c:v>
                </c:pt>
                <c:pt idx="16708">
                  <c:v>0.22838313197903809</c:v>
                </c:pt>
                <c:pt idx="16709">
                  <c:v>0.24278279118054621</c:v>
                </c:pt>
                <c:pt idx="16710">
                  <c:v>0.28171400407283531</c:v>
                </c:pt>
                <c:pt idx="16711">
                  <c:v>0.26092021020256423</c:v>
                </c:pt>
                <c:pt idx="16712">
                  <c:v>0.24554767856835191</c:v>
                </c:pt>
                <c:pt idx="16713">
                  <c:v>0.22882680789020426</c:v>
                </c:pt>
                <c:pt idx="16714">
                  <c:v>0.28958637359091005</c:v>
                </c:pt>
                <c:pt idx="16715">
                  <c:v>0.26519732425287651</c:v>
                </c:pt>
                <c:pt idx="16716">
                  <c:v>0.21571392440302697</c:v>
                </c:pt>
                <c:pt idx="16717">
                  <c:v>0.24569279557246887</c:v>
                </c:pt>
                <c:pt idx="16718">
                  <c:v>0.25253570759703226</c:v>
                </c:pt>
                <c:pt idx="16719">
                  <c:v>0.23920442775201442</c:v>
                </c:pt>
                <c:pt idx="16720">
                  <c:v>0.26348770689282963</c:v>
                </c:pt>
                <c:pt idx="16721">
                  <c:v>0.22864898959720387</c:v>
                </c:pt>
                <c:pt idx="16722">
                  <c:v>0.23073136687292981</c:v>
                </c:pt>
                <c:pt idx="16723">
                  <c:v>0.24029559416038124</c:v>
                </c:pt>
                <c:pt idx="16724">
                  <c:v>0.24752903919325006</c:v>
                </c:pt>
                <c:pt idx="16725">
                  <c:v>0.21219992044579244</c:v>
                </c:pt>
                <c:pt idx="16726">
                  <c:v>0.24210022155172645</c:v>
                </c:pt>
                <c:pt idx="16727">
                  <c:v>0.24057185721352667</c:v>
                </c:pt>
                <c:pt idx="16728">
                  <c:v>0.26572774813312894</c:v>
                </c:pt>
                <c:pt idx="16729">
                  <c:v>0.23543855060379221</c:v>
                </c:pt>
                <c:pt idx="16730">
                  <c:v>0.22885324616867031</c:v>
                </c:pt>
                <c:pt idx="16731">
                  <c:v>0.25325913899681129</c:v>
                </c:pt>
                <c:pt idx="16732">
                  <c:v>0.22232149227954257</c:v>
                </c:pt>
                <c:pt idx="16733">
                  <c:v>0.24066377822317267</c:v>
                </c:pt>
                <c:pt idx="16734">
                  <c:v>0.21487096550228826</c:v>
                </c:pt>
                <c:pt idx="16735">
                  <c:v>0.24213344566403441</c:v>
                </c:pt>
                <c:pt idx="16736">
                  <c:v>0.27529003209620079</c:v>
                </c:pt>
                <c:pt idx="16737">
                  <c:v>0.21786191155895893</c:v>
                </c:pt>
                <c:pt idx="16738">
                  <c:v>0.25467225130552884</c:v>
                </c:pt>
                <c:pt idx="16739">
                  <c:v>0.19868843004514491</c:v>
                </c:pt>
                <c:pt idx="16740">
                  <c:v>0.28359317110446636</c:v>
                </c:pt>
                <c:pt idx="16741">
                  <c:v>0.2068590922101145</c:v>
                </c:pt>
                <c:pt idx="16742">
                  <c:v>0.24235499270514171</c:v>
                </c:pt>
                <c:pt idx="16743">
                  <c:v>0.24387228682327691</c:v>
                </c:pt>
                <c:pt idx="16744">
                  <c:v>0.28160736098507338</c:v>
                </c:pt>
                <c:pt idx="16745">
                  <c:v>0.27934909301687288</c:v>
                </c:pt>
                <c:pt idx="16746">
                  <c:v>0.25628699650329184</c:v>
                </c:pt>
                <c:pt idx="16747">
                  <c:v>0.26223891326896931</c:v>
                </c:pt>
                <c:pt idx="16748">
                  <c:v>0.23217913096928688</c:v>
                </c:pt>
                <c:pt idx="16749">
                  <c:v>0.21779502770283157</c:v>
                </c:pt>
                <c:pt idx="16750">
                  <c:v>0.26992172941030868</c:v>
                </c:pt>
                <c:pt idx="16751">
                  <c:v>0.22443254835259621</c:v>
                </c:pt>
                <c:pt idx="16752">
                  <c:v>0.26109237080391584</c:v>
                </c:pt>
                <c:pt idx="16753">
                  <c:v>0.24239529369830562</c:v>
                </c:pt>
                <c:pt idx="16754">
                  <c:v>0.26254350129767234</c:v>
                </c:pt>
                <c:pt idx="16755">
                  <c:v>0.25973838341572875</c:v>
                </c:pt>
                <c:pt idx="16756">
                  <c:v>0.26617128870455381</c:v>
                </c:pt>
                <c:pt idx="16757">
                  <c:v>0.25015568226707968</c:v>
                </c:pt>
                <c:pt idx="16758">
                  <c:v>0.28331274761998865</c:v>
                </c:pt>
                <c:pt idx="16759">
                  <c:v>0.29189990041916031</c:v>
                </c:pt>
                <c:pt idx="16760">
                  <c:v>0.21059661666223667</c:v>
                </c:pt>
                <c:pt idx="16761">
                  <c:v>0.26413294056159548</c:v>
                </c:pt>
                <c:pt idx="16762">
                  <c:v>0.23976322721510024</c:v>
                </c:pt>
                <c:pt idx="16763">
                  <c:v>0.23720907597495031</c:v>
                </c:pt>
                <c:pt idx="16764">
                  <c:v>0.29034900880191572</c:v>
                </c:pt>
                <c:pt idx="16765">
                  <c:v>0.22685645536137741</c:v>
                </c:pt>
                <c:pt idx="16766">
                  <c:v>0.30505798491428926</c:v>
                </c:pt>
                <c:pt idx="16767">
                  <c:v>0.2218028164555631</c:v>
                </c:pt>
                <c:pt idx="16768">
                  <c:v>0.26415252170649672</c:v>
                </c:pt>
                <c:pt idx="16769">
                  <c:v>0.27412517136788928</c:v>
                </c:pt>
                <c:pt idx="16770">
                  <c:v>0.29949456414549996</c:v>
                </c:pt>
                <c:pt idx="16771">
                  <c:v>0.26687244664778742</c:v>
                </c:pt>
                <c:pt idx="16772">
                  <c:v>0.22282499291479668</c:v>
                </c:pt>
                <c:pt idx="16773">
                  <c:v>0.23545108147762081</c:v>
                </c:pt>
                <c:pt idx="16774">
                  <c:v>0.27067643547068287</c:v>
                </c:pt>
                <c:pt idx="16775">
                  <c:v>0.23569573441093394</c:v>
                </c:pt>
                <c:pt idx="16776">
                  <c:v>0.21582541839858813</c:v>
                </c:pt>
                <c:pt idx="16777">
                  <c:v>0.22754348651505563</c:v>
                </c:pt>
                <c:pt idx="16778">
                  <c:v>0.23804831437317342</c:v>
                </c:pt>
                <c:pt idx="16779">
                  <c:v>0.27364201133265703</c:v>
                </c:pt>
                <c:pt idx="16780">
                  <c:v>0.30486075832802251</c:v>
                </c:pt>
                <c:pt idx="16781">
                  <c:v>0.26158136782694758</c:v>
                </c:pt>
                <c:pt idx="16782">
                  <c:v>0.325106813297043</c:v>
                </c:pt>
                <c:pt idx="16783">
                  <c:v>0.32979491908637887</c:v>
                </c:pt>
                <c:pt idx="16784">
                  <c:v>0.24922319821441474</c:v>
                </c:pt>
                <c:pt idx="16785">
                  <c:v>0.24698363702853321</c:v>
                </c:pt>
                <c:pt idx="16786">
                  <c:v>0.2866934370979688</c:v>
                </c:pt>
                <c:pt idx="16787">
                  <c:v>0.27502845923417601</c:v>
                </c:pt>
                <c:pt idx="16788">
                  <c:v>0.26856960525814882</c:v>
                </c:pt>
                <c:pt idx="16789">
                  <c:v>0.27005930803095934</c:v>
                </c:pt>
                <c:pt idx="16790">
                  <c:v>0.26614018403597101</c:v>
                </c:pt>
                <c:pt idx="16791">
                  <c:v>0.27713646603206887</c:v>
                </c:pt>
                <c:pt idx="16792">
                  <c:v>0.26138349938228189</c:v>
                </c:pt>
                <c:pt idx="16793">
                  <c:v>0.24481564722446444</c:v>
                </c:pt>
                <c:pt idx="16794">
                  <c:v>0.24923400647914687</c:v>
                </c:pt>
                <c:pt idx="16795">
                  <c:v>0.30002189839697596</c:v>
                </c:pt>
                <c:pt idx="16796">
                  <c:v>0.24289411877153574</c:v>
                </c:pt>
                <c:pt idx="16797">
                  <c:v>0.27803027575229289</c:v>
                </c:pt>
                <c:pt idx="16798">
                  <c:v>0.27664965054634622</c:v>
                </c:pt>
                <c:pt idx="16799">
                  <c:v>0.2849909904510573</c:v>
                </c:pt>
                <c:pt idx="16800">
                  <c:v>0.25934428787225439</c:v>
                </c:pt>
                <c:pt idx="16801">
                  <c:v>0.22205212243539921</c:v>
                </c:pt>
                <c:pt idx="16802">
                  <c:v>0.24610583063356775</c:v>
                </c:pt>
                <c:pt idx="16803">
                  <c:v>0.29972305894339024</c:v>
                </c:pt>
                <c:pt idx="16804">
                  <c:v>0.26494203410757433</c:v>
                </c:pt>
                <c:pt idx="16805">
                  <c:v>0.2471234093517797</c:v>
                </c:pt>
                <c:pt idx="16806">
                  <c:v>0.31108612899906657</c:v>
                </c:pt>
                <c:pt idx="16807">
                  <c:v>0.24346153541126608</c:v>
                </c:pt>
                <c:pt idx="16808">
                  <c:v>0.25918201621395881</c:v>
                </c:pt>
                <c:pt idx="16809">
                  <c:v>0.21832774056484971</c:v>
                </c:pt>
                <c:pt idx="16810">
                  <c:v>0.27383843805448088</c:v>
                </c:pt>
                <c:pt idx="16811">
                  <c:v>0.25508465207109199</c:v>
                </c:pt>
                <c:pt idx="16812">
                  <c:v>0.24645860960398086</c:v>
                </c:pt>
                <c:pt idx="16813">
                  <c:v>0.27092872478799013</c:v>
                </c:pt>
                <c:pt idx="16814">
                  <c:v>0.2330329526607037</c:v>
                </c:pt>
                <c:pt idx="16815">
                  <c:v>0.27133174656578679</c:v>
                </c:pt>
                <c:pt idx="16816">
                  <c:v>0.27710103582344831</c:v>
                </c:pt>
                <c:pt idx="16817">
                  <c:v>0.26662220426996042</c:v>
                </c:pt>
                <c:pt idx="16818">
                  <c:v>0.22390306518613998</c:v>
                </c:pt>
                <c:pt idx="16819">
                  <c:v>0.29283183036277188</c:v>
                </c:pt>
                <c:pt idx="16820">
                  <c:v>0.26202010334858011</c:v>
                </c:pt>
                <c:pt idx="16821">
                  <c:v>0.27014807241762961</c:v>
                </c:pt>
                <c:pt idx="16822">
                  <c:v>0.28137801844783344</c:v>
                </c:pt>
                <c:pt idx="16823">
                  <c:v>0.25180582641735433</c:v>
                </c:pt>
                <c:pt idx="16824">
                  <c:v>0.29378778751566137</c:v>
                </c:pt>
                <c:pt idx="16825">
                  <c:v>0.21237713291643795</c:v>
                </c:pt>
                <c:pt idx="16826">
                  <c:v>0.24569904244207863</c:v>
                </c:pt>
                <c:pt idx="16827">
                  <c:v>0.25187406659862938</c:v>
                </c:pt>
                <c:pt idx="16828">
                  <c:v>0.25716403102433349</c:v>
                </c:pt>
                <c:pt idx="16829">
                  <c:v>0.23272767015130541</c:v>
                </c:pt>
                <c:pt idx="16830">
                  <c:v>0.23742981023133541</c:v>
                </c:pt>
                <c:pt idx="16831">
                  <c:v>0.26336531128487262</c:v>
                </c:pt>
                <c:pt idx="16832">
                  <c:v>0.27975595789993835</c:v>
                </c:pt>
                <c:pt idx="16833">
                  <c:v>0.23857960003544421</c:v>
                </c:pt>
                <c:pt idx="16834">
                  <c:v>0.27639085265156499</c:v>
                </c:pt>
                <c:pt idx="16835">
                  <c:v>0.23873177192266809</c:v>
                </c:pt>
                <c:pt idx="16836">
                  <c:v>0.32792556433212239</c:v>
                </c:pt>
                <c:pt idx="16837">
                  <c:v>0.26438834937738226</c:v>
                </c:pt>
                <c:pt idx="16838">
                  <c:v>0.21650071787597841</c:v>
                </c:pt>
                <c:pt idx="16839">
                  <c:v>0.24474407754033076</c:v>
                </c:pt>
                <c:pt idx="16840">
                  <c:v>0.24728829230305041</c:v>
                </c:pt>
                <c:pt idx="16841">
                  <c:v>0.24034213195013351</c:v>
                </c:pt>
                <c:pt idx="16842">
                  <c:v>0.24229389270484494</c:v>
                </c:pt>
                <c:pt idx="16843">
                  <c:v>0.26453019538640032</c:v>
                </c:pt>
                <c:pt idx="16844">
                  <c:v>0.29787636619894858</c:v>
                </c:pt>
                <c:pt idx="16845">
                  <c:v>0.28137333758595595</c:v>
                </c:pt>
                <c:pt idx="16846">
                  <c:v>0.25682547449104032</c:v>
                </c:pt>
                <c:pt idx="16847">
                  <c:v>0.20081025409314526</c:v>
                </c:pt>
                <c:pt idx="16848">
                  <c:v>0.30106205430272631</c:v>
                </c:pt>
                <c:pt idx="16849">
                  <c:v>0.2442767715330372</c:v>
                </c:pt>
                <c:pt idx="16850">
                  <c:v>0.27676273605055585</c:v>
                </c:pt>
                <c:pt idx="16851">
                  <c:v>0.32509778068245793</c:v>
                </c:pt>
                <c:pt idx="16852">
                  <c:v>0.24602537985918696</c:v>
                </c:pt>
                <c:pt idx="16853">
                  <c:v>0.22146947021876234</c:v>
                </c:pt>
                <c:pt idx="16854">
                  <c:v>0.26088490210007548</c:v>
                </c:pt>
                <c:pt idx="16855">
                  <c:v>0.20276579134174141</c:v>
                </c:pt>
                <c:pt idx="16856">
                  <c:v>0.25761342320459646</c:v>
                </c:pt>
                <c:pt idx="16857">
                  <c:v>0.27159253433575542</c:v>
                </c:pt>
                <c:pt idx="16858">
                  <c:v>0.19796847926531871</c:v>
                </c:pt>
                <c:pt idx="16859">
                  <c:v>0.22404716411034944</c:v>
                </c:pt>
                <c:pt idx="16860">
                  <c:v>0.21734950289428162</c:v>
                </c:pt>
                <c:pt idx="16861">
                  <c:v>0.25612313782563034</c:v>
                </c:pt>
                <c:pt idx="16862">
                  <c:v>0.24964888740453553</c:v>
                </c:pt>
                <c:pt idx="16863">
                  <c:v>0.24179179857647265</c:v>
                </c:pt>
                <c:pt idx="16864">
                  <c:v>0.27934302743595968</c:v>
                </c:pt>
                <c:pt idx="16865">
                  <c:v>0.20638431506727231</c:v>
                </c:pt>
                <c:pt idx="16866">
                  <c:v>0.22882345539978538</c:v>
                </c:pt>
                <c:pt idx="16867">
                  <c:v>0.23295958108099507</c:v>
                </c:pt>
                <c:pt idx="16868">
                  <c:v>0.26787414643011093</c:v>
                </c:pt>
                <c:pt idx="16869">
                  <c:v>0.30652238276052152</c:v>
                </c:pt>
                <c:pt idx="16870">
                  <c:v>0.23810847996945639</c:v>
                </c:pt>
                <c:pt idx="16871">
                  <c:v>0.30901095003416373</c:v>
                </c:pt>
                <c:pt idx="16872">
                  <c:v>0.28139759682039445</c:v>
                </c:pt>
                <c:pt idx="16873">
                  <c:v>0.22457276332403317</c:v>
                </c:pt>
                <c:pt idx="16874">
                  <c:v>0.25640225944515677</c:v>
                </c:pt>
                <c:pt idx="16875">
                  <c:v>0.24503701485557741</c:v>
                </c:pt>
                <c:pt idx="16876">
                  <c:v>0.22077696385295942</c:v>
                </c:pt>
                <c:pt idx="16877">
                  <c:v>0.22670289249978351</c:v>
                </c:pt>
                <c:pt idx="16878">
                  <c:v>0.23091051792712391</c:v>
                </c:pt>
                <c:pt idx="16879">
                  <c:v>0.25903366486437207</c:v>
                </c:pt>
                <c:pt idx="16880">
                  <c:v>0.25000596224016147</c:v>
                </c:pt>
                <c:pt idx="16881">
                  <c:v>0.22476749890503644</c:v>
                </c:pt>
                <c:pt idx="16882">
                  <c:v>0.29418042652788717</c:v>
                </c:pt>
                <c:pt idx="16883">
                  <c:v>0.20158648052676387</c:v>
                </c:pt>
                <c:pt idx="16884">
                  <c:v>0.24204667078831749</c:v>
                </c:pt>
                <c:pt idx="16885">
                  <c:v>0.24279619493748503</c:v>
                </c:pt>
                <c:pt idx="16886">
                  <c:v>0.25115488495051952</c:v>
                </c:pt>
                <c:pt idx="16887">
                  <c:v>0.27510992984187732</c:v>
                </c:pt>
                <c:pt idx="16888">
                  <c:v>0.30107009298707094</c:v>
                </c:pt>
                <c:pt idx="16889">
                  <c:v>0.21512630194032492</c:v>
                </c:pt>
                <c:pt idx="16890">
                  <c:v>0.24332691320276392</c:v>
                </c:pt>
                <c:pt idx="16891">
                  <c:v>0.23348424239180529</c:v>
                </c:pt>
                <c:pt idx="16892">
                  <c:v>0.26433700414735417</c:v>
                </c:pt>
                <c:pt idx="16893">
                  <c:v>0.2481561263294132</c:v>
                </c:pt>
                <c:pt idx="16894">
                  <c:v>0.22630018508868768</c:v>
                </c:pt>
                <c:pt idx="16895">
                  <c:v>0.26970660850883471</c:v>
                </c:pt>
                <c:pt idx="16896">
                  <c:v>0.24657343314474317</c:v>
                </c:pt>
                <c:pt idx="16897">
                  <c:v>0.20565955389257071</c:v>
                </c:pt>
                <c:pt idx="16898">
                  <c:v>0.24896670120446351</c:v>
                </c:pt>
                <c:pt idx="16899">
                  <c:v>0.20140398011344618</c:v>
                </c:pt>
                <c:pt idx="16900">
                  <c:v>0.26223983613029855</c:v>
                </c:pt>
                <c:pt idx="16901">
                  <c:v>0.2624800516023208</c:v>
                </c:pt>
                <c:pt idx="16902">
                  <c:v>0.23953818132077731</c:v>
                </c:pt>
                <c:pt idx="16903">
                  <c:v>0.23259163527913004</c:v>
                </c:pt>
                <c:pt idx="16904">
                  <c:v>0.25150686353387391</c:v>
                </c:pt>
                <c:pt idx="16905">
                  <c:v>0.22288349750726733</c:v>
                </c:pt>
                <c:pt idx="16906">
                  <c:v>0.18385655131797421</c:v>
                </c:pt>
                <c:pt idx="16907">
                  <c:v>0.28737528086317732</c:v>
                </c:pt>
                <c:pt idx="16908">
                  <c:v>0.27422761391688338</c:v>
                </c:pt>
                <c:pt idx="16909">
                  <c:v>0.22862124139479942</c:v>
                </c:pt>
                <c:pt idx="16910">
                  <c:v>0.2253408806851839</c:v>
                </c:pt>
                <c:pt idx="16911">
                  <c:v>0.21970313199569527</c:v>
                </c:pt>
                <c:pt idx="16912">
                  <c:v>0.23989718153363007</c:v>
                </c:pt>
                <c:pt idx="16913">
                  <c:v>0.2845008824871243</c:v>
                </c:pt>
                <c:pt idx="16914">
                  <c:v>0.24098609928676867</c:v>
                </c:pt>
                <c:pt idx="16915">
                  <c:v>0.2574452103692913</c:v>
                </c:pt>
                <c:pt idx="16916">
                  <c:v>0.26684230410801946</c:v>
                </c:pt>
                <c:pt idx="16917">
                  <c:v>0.23821239768671856</c:v>
                </c:pt>
                <c:pt idx="16918">
                  <c:v>0.20532758722005717</c:v>
                </c:pt>
                <c:pt idx="16919">
                  <c:v>0.2410234942599547</c:v>
                </c:pt>
                <c:pt idx="16920">
                  <c:v>0.24354698645185308</c:v>
                </c:pt>
                <c:pt idx="16921">
                  <c:v>0.2667495822699073</c:v>
                </c:pt>
                <c:pt idx="16922">
                  <c:v>0.26020635060129615</c:v>
                </c:pt>
                <c:pt idx="16923">
                  <c:v>0.21913288364613051</c:v>
                </c:pt>
                <c:pt idx="16924">
                  <c:v>0.27902934463205381</c:v>
                </c:pt>
                <c:pt idx="16925">
                  <c:v>0.21348073569208542</c:v>
                </c:pt>
                <c:pt idx="16926">
                  <c:v>0.26735259819378232</c:v>
                </c:pt>
                <c:pt idx="16927">
                  <c:v>0.22053395525308817</c:v>
                </c:pt>
                <c:pt idx="16928">
                  <c:v>0.22751504533486641</c:v>
                </c:pt>
                <c:pt idx="16929">
                  <c:v>0.26896091602696448</c:v>
                </c:pt>
                <c:pt idx="16930">
                  <c:v>0.25733379835435832</c:v>
                </c:pt>
                <c:pt idx="16931">
                  <c:v>0.24447802627879966</c:v>
                </c:pt>
                <c:pt idx="16932">
                  <c:v>0.22580329551156358</c:v>
                </c:pt>
                <c:pt idx="16933">
                  <c:v>0.26542209580566922</c:v>
                </c:pt>
                <c:pt idx="16934">
                  <c:v>0.27549073807428032</c:v>
                </c:pt>
                <c:pt idx="16935">
                  <c:v>0.20732555640189973</c:v>
                </c:pt>
                <c:pt idx="16936">
                  <c:v>0.22099689662325364</c:v>
                </c:pt>
                <c:pt idx="16937">
                  <c:v>0.26749660557263111</c:v>
                </c:pt>
                <c:pt idx="16938">
                  <c:v>0.25154663493689278</c:v>
                </c:pt>
                <c:pt idx="16939">
                  <c:v>0.23615488510617849</c:v>
                </c:pt>
                <c:pt idx="16940">
                  <c:v>0.20559806213499457</c:v>
                </c:pt>
                <c:pt idx="16941">
                  <c:v>0.22708068092304787</c:v>
                </c:pt>
                <c:pt idx="16942">
                  <c:v>0.26225852594134696</c:v>
                </c:pt>
                <c:pt idx="16943">
                  <c:v>0.21339219691823141</c:v>
                </c:pt>
                <c:pt idx="16944">
                  <c:v>0.24222689059384461</c:v>
                </c:pt>
                <c:pt idx="16945">
                  <c:v>0.23063878053087541</c:v>
                </c:pt>
                <c:pt idx="16946">
                  <c:v>0.22319384647860988</c:v>
                </c:pt>
                <c:pt idx="16947">
                  <c:v>0.21557396077549404</c:v>
                </c:pt>
                <c:pt idx="16948">
                  <c:v>0.2786577727837069</c:v>
                </c:pt>
                <c:pt idx="16949">
                  <c:v>0.30787843281488936</c:v>
                </c:pt>
                <c:pt idx="16950">
                  <c:v>0.28047359487197082</c:v>
                </c:pt>
                <c:pt idx="16951">
                  <c:v>0.25203694411966432</c:v>
                </c:pt>
                <c:pt idx="16952">
                  <c:v>0.23483820291298704</c:v>
                </c:pt>
                <c:pt idx="16953">
                  <c:v>0.2596379738915065</c:v>
                </c:pt>
                <c:pt idx="16954">
                  <c:v>0.27333534275562543</c:v>
                </c:pt>
                <c:pt idx="16955">
                  <c:v>0.24364515049795793</c:v>
                </c:pt>
                <c:pt idx="16956">
                  <c:v>0.23477452179061967</c:v>
                </c:pt>
                <c:pt idx="16957">
                  <c:v>0.26157474298762817</c:v>
                </c:pt>
                <c:pt idx="16958">
                  <c:v>0.24278354972793204</c:v>
                </c:pt>
                <c:pt idx="16959">
                  <c:v>0.22674778170736856</c:v>
                </c:pt>
                <c:pt idx="16960">
                  <c:v>0.23763283059576651</c:v>
                </c:pt>
                <c:pt idx="16961">
                  <c:v>0.29742440230359146</c:v>
                </c:pt>
                <c:pt idx="16962">
                  <c:v>0.32526594591211427</c:v>
                </c:pt>
                <c:pt idx="16963">
                  <c:v>0.24123370339113345</c:v>
                </c:pt>
                <c:pt idx="16964">
                  <c:v>0.25334114383881445</c:v>
                </c:pt>
                <c:pt idx="16965">
                  <c:v>0.27005276775403991</c:v>
                </c:pt>
                <c:pt idx="16966">
                  <c:v>0.24834531854229999</c:v>
                </c:pt>
                <c:pt idx="16967">
                  <c:v>0.28546126975877301</c:v>
                </c:pt>
                <c:pt idx="16968">
                  <c:v>0.24763694842393191</c:v>
                </c:pt>
                <c:pt idx="16969">
                  <c:v>0.26008103764424367</c:v>
                </c:pt>
                <c:pt idx="16970">
                  <c:v>0.27053774502493333</c:v>
                </c:pt>
                <c:pt idx="16971">
                  <c:v>0.195194923158624</c:v>
                </c:pt>
                <c:pt idx="16972">
                  <c:v>0.25909738731852833</c:v>
                </c:pt>
                <c:pt idx="16973">
                  <c:v>0.30571224343630321</c:v>
                </c:pt>
                <c:pt idx="16974">
                  <c:v>0.26158383510187688</c:v>
                </c:pt>
                <c:pt idx="16975">
                  <c:v>0.28819132791592744</c:v>
                </c:pt>
                <c:pt idx="16976">
                  <c:v>0.30120457711160803</c:v>
                </c:pt>
                <c:pt idx="16977">
                  <c:v>0.29300167061006288</c:v>
                </c:pt>
                <c:pt idx="16978">
                  <c:v>0.26574472463162679</c:v>
                </c:pt>
                <c:pt idx="16979">
                  <c:v>0.22331375506055487</c:v>
                </c:pt>
                <c:pt idx="16980">
                  <c:v>0.24792241833537607</c:v>
                </c:pt>
                <c:pt idx="16981">
                  <c:v>0.19481985419373071</c:v>
                </c:pt>
                <c:pt idx="16982">
                  <c:v>0.22567382420509316</c:v>
                </c:pt>
                <c:pt idx="16983">
                  <c:v>0.22576492567604045</c:v>
                </c:pt>
                <c:pt idx="16984">
                  <c:v>0.27916086609357782</c:v>
                </c:pt>
                <c:pt idx="16985">
                  <c:v>0.24079681683907694</c:v>
                </c:pt>
                <c:pt idx="16986">
                  <c:v>0.26304267749452581</c:v>
                </c:pt>
                <c:pt idx="16987">
                  <c:v>0.24319399887582874</c:v>
                </c:pt>
                <c:pt idx="16988">
                  <c:v>0.27400223532347368</c:v>
                </c:pt>
                <c:pt idx="16989">
                  <c:v>0.22760433822912959</c:v>
                </c:pt>
                <c:pt idx="16990">
                  <c:v>0.19414007781597534</c:v>
                </c:pt>
                <c:pt idx="16991">
                  <c:v>0.25452647895325348</c:v>
                </c:pt>
                <c:pt idx="16992">
                  <c:v>0.24533193601977871</c:v>
                </c:pt>
                <c:pt idx="16993">
                  <c:v>0.24978442247618593</c:v>
                </c:pt>
                <c:pt idx="16994">
                  <c:v>0.23461843389923726</c:v>
                </c:pt>
                <c:pt idx="16995">
                  <c:v>0.24565317652026841</c:v>
                </c:pt>
                <c:pt idx="16996">
                  <c:v>0.29247994227108881</c:v>
                </c:pt>
                <c:pt idx="16997">
                  <c:v>0.25859570248593322</c:v>
                </c:pt>
                <c:pt idx="16998">
                  <c:v>0.24722455892823092</c:v>
                </c:pt>
                <c:pt idx="16999">
                  <c:v>0.27333030356310939</c:v>
                </c:pt>
                <c:pt idx="17000">
                  <c:v>0.2259278319338896</c:v>
                </c:pt>
                <c:pt idx="17001">
                  <c:v>0.30055456538302688</c:v>
                </c:pt>
                <c:pt idx="17002">
                  <c:v>0.21702649478498887</c:v>
                </c:pt>
                <c:pt idx="17003">
                  <c:v>0.25116003737615833</c:v>
                </c:pt>
                <c:pt idx="17004">
                  <c:v>0.22971376401145124</c:v>
                </c:pt>
                <c:pt idx="17005">
                  <c:v>0.22169238430346391</c:v>
                </c:pt>
                <c:pt idx="17006">
                  <c:v>0.301864539134856</c:v>
                </c:pt>
                <c:pt idx="17007">
                  <c:v>0.22056802322747551</c:v>
                </c:pt>
                <c:pt idx="17008">
                  <c:v>0.25273342249093134</c:v>
                </c:pt>
                <c:pt idx="17009">
                  <c:v>0.26852502434695746</c:v>
                </c:pt>
                <c:pt idx="17010">
                  <c:v>0.24845581519053941</c:v>
                </c:pt>
                <c:pt idx="17011">
                  <c:v>0.18953148959858357</c:v>
                </c:pt>
                <c:pt idx="17012">
                  <c:v>0.21466004883826983</c:v>
                </c:pt>
                <c:pt idx="17013">
                  <c:v>0.21572362346767671</c:v>
                </c:pt>
                <c:pt idx="17014">
                  <c:v>0.23940599535216675</c:v>
                </c:pt>
                <c:pt idx="17015">
                  <c:v>0.20464348652220235</c:v>
                </c:pt>
                <c:pt idx="17016">
                  <c:v>0.22250934221564414</c:v>
                </c:pt>
                <c:pt idx="17017">
                  <c:v>0.26258320521045991</c:v>
                </c:pt>
                <c:pt idx="17018">
                  <c:v>0.22292384549431229</c:v>
                </c:pt>
                <c:pt idx="17019">
                  <c:v>0.24037012964280088</c:v>
                </c:pt>
                <c:pt idx="17020">
                  <c:v>0.22942697568973242</c:v>
                </c:pt>
                <c:pt idx="17021">
                  <c:v>0.30589211860913657</c:v>
                </c:pt>
                <c:pt idx="17022">
                  <c:v>0.25620791678404048</c:v>
                </c:pt>
                <c:pt idx="17023">
                  <c:v>0.24061617507994559</c:v>
                </c:pt>
                <c:pt idx="17024">
                  <c:v>0.2816571122409306</c:v>
                </c:pt>
                <c:pt idx="17025">
                  <c:v>0.2031702497378072</c:v>
                </c:pt>
                <c:pt idx="17026">
                  <c:v>0.30988243120519937</c:v>
                </c:pt>
                <c:pt idx="17027">
                  <c:v>0.20578871730401718</c:v>
                </c:pt>
                <c:pt idx="17028">
                  <c:v>0.21923692012331111</c:v>
                </c:pt>
                <c:pt idx="17029">
                  <c:v>0.25210845783685942</c:v>
                </c:pt>
                <c:pt idx="17030">
                  <c:v>0.23714810288863494</c:v>
                </c:pt>
                <c:pt idx="17031">
                  <c:v>0.20341950897418029</c:v>
                </c:pt>
                <c:pt idx="17032">
                  <c:v>0.29332429831962392</c:v>
                </c:pt>
                <c:pt idx="17033">
                  <c:v>0.26496996581809346</c:v>
                </c:pt>
                <c:pt idx="17034">
                  <c:v>0.23317653105339314</c:v>
                </c:pt>
                <c:pt idx="17035">
                  <c:v>0.23166201952372623</c:v>
                </c:pt>
                <c:pt idx="17036">
                  <c:v>0.30935252427335141</c:v>
                </c:pt>
                <c:pt idx="17037">
                  <c:v>0.24148240530952791</c:v>
                </c:pt>
                <c:pt idx="17038">
                  <c:v>0.2686319932371003</c:v>
                </c:pt>
                <c:pt idx="17039">
                  <c:v>0.26680899817981346</c:v>
                </c:pt>
                <c:pt idx="17040">
                  <c:v>0.26098724887886232</c:v>
                </c:pt>
                <c:pt idx="17041">
                  <c:v>0.26883529292619279</c:v>
                </c:pt>
                <c:pt idx="17042">
                  <c:v>0.29108757549318742</c:v>
                </c:pt>
                <c:pt idx="17043">
                  <c:v>0.1921460173699128</c:v>
                </c:pt>
                <c:pt idx="17044">
                  <c:v>0.26637809814729047</c:v>
                </c:pt>
                <c:pt idx="17045">
                  <c:v>0.25335910151851893</c:v>
                </c:pt>
                <c:pt idx="17046">
                  <c:v>0.27509704664896723</c:v>
                </c:pt>
                <c:pt idx="17047">
                  <c:v>0.25225034189000378</c:v>
                </c:pt>
                <c:pt idx="17048">
                  <c:v>0.22287888590989338</c:v>
                </c:pt>
                <c:pt idx="17049">
                  <c:v>0.25397491748261591</c:v>
                </c:pt>
                <c:pt idx="17050">
                  <c:v>0.27261709615357105</c:v>
                </c:pt>
                <c:pt idx="17051">
                  <c:v>0.21616504555577445</c:v>
                </c:pt>
                <c:pt idx="17052">
                  <c:v>0.22908325762141554</c:v>
                </c:pt>
                <c:pt idx="17053">
                  <c:v>0.24822727226643507</c:v>
                </c:pt>
                <c:pt idx="17054">
                  <c:v>0.24582844436645546</c:v>
                </c:pt>
                <c:pt idx="17055">
                  <c:v>0.26055706140767532</c:v>
                </c:pt>
                <c:pt idx="17056">
                  <c:v>0.22623786175724594</c:v>
                </c:pt>
                <c:pt idx="17057">
                  <c:v>0.25273631553854475</c:v>
                </c:pt>
                <c:pt idx="17058">
                  <c:v>0.2724520688285948</c:v>
                </c:pt>
                <c:pt idx="17059">
                  <c:v>0.24438976869211021</c:v>
                </c:pt>
                <c:pt idx="17060">
                  <c:v>0.23199355581473474</c:v>
                </c:pt>
                <c:pt idx="17061">
                  <c:v>0.21800047941863121</c:v>
                </c:pt>
                <c:pt idx="17062">
                  <c:v>0.23034610879380146</c:v>
                </c:pt>
                <c:pt idx="17063">
                  <c:v>0.28364831963809378</c:v>
                </c:pt>
                <c:pt idx="17064">
                  <c:v>0.22517142471266977</c:v>
                </c:pt>
                <c:pt idx="17065">
                  <c:v>0.24752243704726296</c:v>
                </c:pt>
                <c:pt idx="17066">
                  <c:v>0.25213037541961181</c:v>
                </c:pt>
                <c:pt idx="17067">
                  <c:v>0.21814389693778441</c:v>
                </c:pt>
                <c:pt idx="17068">
                  <c:v>0.20511113021730479</c:v>
                </c:pt>
                <c:pt idx="17069">
                  <c:v>0.20638564016868435</c:v>
                </c:pt>
                <c:pt idx="17070">
                  <c:v>0.25825326469934751</c:v>
                </c:pt>
                <c:pt idx="17071">
                  <c:v>0.24834475060712449</c:v>
                </c:pt>
                <c:pt idx="17072">
                  <c:v>0.23121958430445141</c:v>
                </c:pt>
                <c:pt idx="17073">
                  <c:v>0.29599941258135676</c:v>
                </c:pt>
                <c:pt idx="17074">
                  <c:v>0.24571632361800624</c:v>
                </c:pt>
                <c:pt idx="17075">
                  <c:v>0.28837238916126168</c:v>
                </c:pt>
                <c:pt idx="17076">
                  <c:v>0.27424637097941124</c:v>
                </c:pt>
                <c:pt idx="17077">
                  <c:v>0.25229409001947162</c:v>
                </c:pt>
                <c:pt idx="17078">
                  <c:v>0.22092852296645313</c:v>
                </c:pt>
                <c:pt idx="17079">
                  <c:v>0.22985999419943726</c:v>
                </c:pt>
                <c:pt idx="17080">
                  <c:v>0.23070045319378948</c:v>
                </c:pt>
                <c:pt idx="17081">
                  <c:v>0.25426085322203557</c:v>
                </c:pt>
                <c:pt idx="17082">
                  <c:v>0.25724063225474458</c:v>
                </c:pt>
                <c:pt idx="17083">
                  <c:v>0.22593266339543791</c:v>
                </c:pt>
                <c:pt idx="17084">
                  <c:v>0.21017153465951063</c:v>
                </c:pt>
                <c:pt idx="17085">
                  <c:v>0.18423040928097409</c:v>
                </c:pt>
                <c:pt idx="17086">
                  <c:v>0.27353791958508</c:v>
                </c:pt>
                <c:pt idx="17087">
                  <c:v>0.24275817859893276</c:v>
                </c:pt>
                <c:pt idx="17088">
                  <c:v>0.24490186956863041</c:v>
                </c:pt>
                <c:pt idx="17089">
                  <c:v>0.30839024620238148</c:v>
                </c:pt>
                <c:pt idx="17090">
                  <c:v>0.28958668674626187</c:v>
                </c:pt>
                <c:pt idx="17091">
                  <c:v>0.24612353371612186</c:v>
                </c:pt>
                <c:pt idx="17092">
                  <c:v>0.24841544254655745</c:v>
                </c:pt>
                <c:pt idx="17093">
                  <c:v>0.27374081854567472</c:v>
                </c:pt>
                <c:pt idx="17094">
                  <c:v>0.26559428324662138</c:v>
                </c:pt>
                <c:pt idx="17095">
                  <c:v>0.27214136318880588</c:v>
                </c:pt>
                <c:pt idx="17096">
                  <c:v>0.24952382769279474</c:v>
                </c:pt>
                <c:pt idx="17097">
                  <c:v>0.24573646838793942</c:v>
                </c:pt>
                <c:pt idx="17098">
                  <c:v>0.27212545290338463</c:v>
                </c:pt>
                <c:pt idx="17099">
                  <c:v>0.21740100526051853</c:v>
                </c:pt>
                <c:pt idx="17100">
                  <c:v>0.22616356985775787</c:v>
                </c:pt>
                <c:pt idx="17101">
                  <c:v>0.22507962018823183</c:v>
                </c:pt>
                <c:pt idx="17102">
                  <c:v>0.22157979775393097</c:v>
                </c:pt>
                <c:pt idx="17103">
                  <c:v>0.234258269021795</c:v>
                </c:pt>
                <c:pt idx="17104">
                  <c:v>0.21221131661727202</c:v>
                </c:pt>
                <c:pt idx="17105">
                  <c:v>0.26767371727609235</c:v>
                </c:pt>
                <c:pt idx="17106">
                  <c:v>0.22627357667967879</c:v>
                </c:pt>
                <c:pt idx="17107">
                  <c:v>0.23623458148923893</c:v>
                </c:pt>
                <c:pt idx="17108">
                  <c:v>0.22549420546522458</c:v>
                </c:pt>
                <c:pt idx="17109">
                  <c:v>0.21732589969204899</c:v>
                </c:pt>
                <c:pt idx="17110">
                  <c:v>0.22237743321547751</c:v>
                </c:pt>
                <c:pt idx="17111">
                  <c:v>0.23693477612645841</c:v>
                </c:pt>
                <c:pt idx="17112">
                  <c:v>0.25359967230518077</c:v>
                </c:pt>
                <c:pt idx="17113">
                  <c:v>0.2182749532847495</c:v>
                </c:pt>
                <c:pt idx="17114">
                  <c:v>0.22301640359811473</c:v>
                </c:pt>
                <c:pt idx="17115">
                  <c:v>0.18400641255223343</c:v>
                </c:pt>
                <c:pt idx="17116">
                  <c:v>0.23582674467364037</c:v>
                </c:pt>
                <c:pt idx="17117">
                  <c:v>0.23885749089108393</c:v>
                </c:pt>
                <c:pt idx="17118">
                  <c:v>0.27671764779346752</c:v>
                </c:pt>
                <c:pt idx="17119">
                  <c:v>0.24728889643915841</c:v>
                </c:pt>
                <c:pt idx="17120">
                  <c:v>0.22769329008006636</c:v>
                </c:pt>
                <c:pt idx="17121">
                  <c:v>0.2676373023944833</c:v>
                </c:pt>
                <c:pt idx="17122">
                  <c:v>0.23699825437114336</c:v>
                </c:pt>
                <c:pt idx="17123">
                  <c:v>0.23574803418856338</c:v>
                </c:pt>
                <c:pt idx="17124">
                  <c:v>0.22337182401451999</c:v>
                </c:pt>
                <c:pt idx="17125">
                  <c:v>0.2755680295431096</c:v>
                </c:pt>
                <c:pt idx="17126">
                  <c:v>0.29742710263840288</c:v>
                </c:pt>
                <c:pt idx="17127">
                  <c:v>0.28176558768753662</c:v>
                </c:pt>
                <c:pt idx="17128">
                  <c:v>0.22362128948604534</c:v>
                </c:pt>
                <c:pt idx="17129">
                  <c:v>0.26743747027465975</c:v>
                </c:pt>
                <c:pt idx="17130">
                  <c:v>0.21825146490130362</c:v>
                </c:pt>
                <c:pt idx="17131">
                  <c:v>0.26771164027616129</c:v>
                </c:pt>
                <c:pt idx="17132">
                  <c:v>0.31729518317081923</c:v>
                </c:pt>
                <c:pt idx="17133">
                  <c:v>0.20825740967673986</c:v>
                </c:pt>
                <c:pt idx="17134">
                  <c:v>0.23437883726453607</c:v>
                </c:pt>
                <c:pt idx="17135">
                  <c:v>0.23665145513789859</c:v>
                </c:pt>
                <c:pt idx="17136">
                  <c:v>0.25991746920972264</c:v>
                </c:pt>
                <c:pt idx="17137">
                  <c:v>0.28472096616581316</c:v>
                </c:pt>
                <c:pt idx="17138">
                  <c:v>0.24744447819570406</c:v>
                </c:pt>
                <c:pt idx="17139">
                  <c:v>0.22949015702119943</c:v>
                </c:pt>
                <c:pt idx="17140">
                  <c:v>0.22379254741239876</c:v>
                </c:pt>
                <c:pt idx="17141">
                  <c:v>0.23910284230991533</c:v>
                </c:pt>
                <c:pt idx="17142">
                  <c:v>0.23032930586658346</c:v>
                </c:pt>
                <c:pt idx="17143">
                  <c:v>0.26883997119121872</c:v>
                </c:pt>
                <c:pt idx="17144">
                  <c:v>0.22697215637464255</c:v>
                </c:pt>
                <c:pt idx="17145">
                  <c:v>0.22976513468153292</c:v>
                </c:pt>
                <c:pt idx="17146">
                  <c:v>0.23632108600680371</c:v>
                </c:pt>
                <c:pt idx="17147">
                  <c:v>0.22598781507311436</c:v>
                </c:pt>
                <c:pt idx="17148">
                  <c:v>0.20228614850138232</c:v>
                </c:pt>
                <c:pt idx="17149">
                  <c:v>0.24747162232295666</c:v>
                </c:pt>
                <c:pt idx="17150">
                  <c:v>0.24629119707513586</c:v>
                </c:pt>
                <c:pt idx="17151">
                  <c:v>0.21288813194950859</c:v>
                </c:pt>
                <c:pt idx="17152">
                  <c:v>0.22552170381585085</c:v>
                </c:pt>
                <c:pt idx="17153">
                  <c:v>0.26745603423126818</c:v>
                </c:pt>
                <c:pt idx="17154">
                  <c:v>0.20816976459627803</c:v>
                </c:pt>
                <c:pt idx="17155">
                  <c:v>0.22982614127355186</c:v>
                </c:pt>
                <c:pt idx="17156">
                  <c:v>0.21972266560169809</c:v>
                </c:pt>
                <c:pt idx="17157">
                  <c:v>0.24593977983812948</c:v>
                </c:pt>
                <c:pt idx="17158">
                  <c:v>0.22782354429699381</c:v>
                </c:pt>
                <c:pt idx="17159">
                  <c:v>0.26780891479669588</c:v>
                </c:pt>
                <c:pt idx="17160">
                  <c:v>0.27028723621179379</c:v>
                </c:pt>
                <c:pt idx="17161">
                  <c:v>0.28755280861929988</c:v>
                </c:pt>
                <c:pt idx="17162">
                  <c:v>0.21923465653979687</c:v>
                </c:pt>
                <c:pt idx="17163">
                  <c:v>0.20353334058943223</c:v>
                </c:pt>
                <c:pt idx="17164">
                  <c:v>0.26353117497794332</c:v>
                </c:pt>
                <c:pt idx="17165">
                  <c:v>0.25113439725122905</c:v>
                </c:pt>
                <c:pt idx="17166">
                  <c:v>0.21388921606420591</c:v>
                </c:pt>
                <c:pt idx="17167">
                  <c:v>0.2640154127326933</c:v>
                </c:pt>
                <c:pt idx="17168">
                  <c:v>0.21817486230934088</c:v>
                </c:pt>
                <c:pt idx="17169">
                  <c:v>0.29256850254257138</c:v>
                </c:pt>
                <c:pt idx="17170">
                  <c:v>0.31267267995885284</c:v>
                </c:pt>
                <c:pt idx="17171">
                  <c:v>0.22658233118869694</c:v>
                </c:pt>
                <c:pt idx="17172">
                  <c:v>0.26213757556459222</c:v>
                </c:pt>
                <c:pt idx="17173">
                  <c:v>0.23135760974274355</c:v>
                </c:pt>
                <c:pt idx="17174">
                  <c:v>0.24260852815670714</c:v>
                </c:pt>
                <c:pt idx="17175">
                  <c:v>0.26098948426730845</c:v>
                </c:pt>
                <c:pt idx="17176">
                  <c:v>0.22686293622022324</c:v>
                </c:pt>
                <c:pt idx="17177">
                  <c:v>0.25990017522985404</c:v>
                </c:pt>
                <c:pt idx="17178">
                  <c:v>0.29348861149031852</c:v>
                </c:pt>
                <c:pt idx="17179">
                  <c:v>0.24826553269578541</c:v>
                </c:pt>
                <c:pt idx="17180">
                  <c:v>0.16990873574067394</c:v>
                </c:pt>
                <c:pt idx="17181">
                  <c:v>0.24451047295711137</c:v>
                </c:pt>
                <c:pt idx="17182">
                  <c:v>0.27284606425088337</c:v>
                </c:pt>
                <c:pt idx="17183">
                  <c:v>0.25300172352940092</c:v>
                </c:pt>
                <c:pt idx="17184">
                  <c:v>0.23001058578763378</c:v>
                </c:pt>
                <c:pt idx="17185">
                  <c:v>0.21968072710898967</c:v>
                </c:pt>
                <c:pt idx="17186">
                  <c:v>0.26006374485527328</c:v>
                </c:pt>
                <c:pt idx="17187">
                  <c:v>0.23775734803903881</c:v>
                </c:pt>
                <c:pt idx="17188">
                  <c:v>0.22268765531664952</c:v>
                </c:pt>
                <c:pt idx="17189">
                  <c:v>0.24804750816328291</c:v>
                </c:pt>
                <c:pt idx="17190">
                  <c:v>0.21074609498235397</c:v>
                </c:pt>
                <c:pt idx="17191">
                  <c:v>0.2556031191752513</c:v>
                </c:pt>
                <c:pt idx="17192">
                  <c:v>0.26151121137132927</c:v>
                </c:pt>
                <c:pt idx="17193">
                  <c:v>0.24869913162075041</c:v>
                </c:pt>
                <c:pt idx="17194">
                  <c:v>0.21849774332696786</c:v>
                </c:pt>
                <c:pt idx="17195">
                  <c:v>0.18808195765868416</c:v>
                </c:pt>
                <c:pt idx="17196">
                  <c:v>0.23219851510648193</c:v>
                </c:pt>
                <c:pt idx="17197">
                  <c:v>0.23382301658896826</c:v>
                </c:pt>
                <c:pt idx="17198">
                  <c:v>0.27004984654115544</c:v>
                </c:pt>
                <c:pt idx="17199">
                  <c:v>0.22782558596988367</c:v>
                </c:pt>
                <c:pt idx="17200">
                  <c:v>0.23302136054260941</c:v>
                </c:pt>
                <c:pt idx="17201">
                  <c:v>0.20222333353744026</c:v>
                </c:pt>
                <c:pt idx="17202">
                  <c:v>0.26273262767841471</c:v>
                </c:pt>
                <c:pt idx="17203">
                  <c:v>0.24626458006743684</c:v>
                </c:pt>
                <c:pt idx="17204">
                  <c:v>0.26504593277324839</c:v>
                </c:pt>
                <c:pt idx="17205">
                  <c:v>0.21367683882330021</c:v>
                </c:pt>
                <c:pt idx="17206">
                  <c:v>0.23874960411466178</c:v>
                </c:pt>
                <c:pt idx="17207">
                  <c:v>0.25377512531181334</c:v>
                </c:pt>
                <c:pt idx="17208">
                  <c:v>0.25603398287758555</c:v>
                </c:pt>
                <c:pt idx="17209">
                  <c:v>0.30007468289118217</c:v>
                </c:pt>
                <c:pt idx="17210">
                  <c:v>0.26014775962325043</c:v>
                </c:pt>
                <c:pt idx="17211">
                  <c:v>0.23027075165865499</c:v>
                </c:pt>
                <c:pt idx="17212">
                  <c:v>0.2340505373802392</c:v>
                </c:pt>
                <c:pt idx="17213">
                  <c:v>0.25819282848602909</c:v>
                </c:pt>
                <c:pt idx="17214">
                  <c:v>0.28128693727447068</c:v>
                </c:pt>
                <c:pt idx="17215">
                  <c:v>0.18662074356621441</c:v>
                </c:pt>
                <c:pt idx="17216">
                  <c:v>0.23183379621966338</c:v>
                </c:pt>
                <c:pt idx="17217">
                  <c:v>0.30883665149845535</c:v>
                </c:pt>
                <c:pt idx="17218">
                  <c:v>0.23381836703240677</c:v>
                </c:pt>
                <c:pt idx="17219">
                  <c:v>0.22680168096706521</c:v>
                </c:pt>
                <c:pt idx="17220">
                  <c:v>0.23066698004500874</c:v>
                </c:pt>
                <c:pt idx="17221">
                  <c:v>0.25838380344546846</c:v>
                </c:pt>
                <c:pt idx="17222">
                  <c:v>0.27173127282831611</c:v>
                </c:pt>
                <c:pt idx="17223">
                  <c:v>0.25438347008681511</c:v>
                </c:pt>
                <c:pt idx="17224">
                  <c:v>0.28949399538698783</c:v>
                </c:pt>
                <c:pt idx="17225">
                  <c:v>0.23158010874982229</c:v>
                </c:pt>
                <c:pt idx="17226">
                  <c:v>0.20883845454776481</c:v>
                </c:pt>
                <c:pt idx="17227">
                  <c:v>0.22810543444000361</c:v>
                </c:pt>
                <c:pt idx="17228">
                  <c:v>0.27338257022164708</c:v>
                </c:pt>
                <c:pt idx="17229">
                  <c:v>0.25018941602765982</c:v>
                </c:pt>
                <c:pt idx="17230">
                  <c:v>0.21972064148540718</c:v>
                </c:pt>
                <c:pt idx="17231">
                  <c:v>0.2369476202492502</c:v>
                </c:pt>
                <c:pt idx="17232">
                  <c:v>0.24748208748358691</c:v>
                </c:pt>
                <c:pt idx="17233">
                  <c:v>0.24246201977833345</c:v>
                </c:pt>
                <c:pt idx="17234">
                  <c:v>0.24664232497803271</c:v>
                </c:pt>
                <c:pt idx="17235">
                  <c:v>0.23507511902657438</c:v>
                </c:pt>
                <c:pt idx="17236">
                  <c:v>0.21253981453457921</c:v>
                </c:pt>
                <c:pt idx="17237">
                  <c:v>0.25592808258134447</c:v>
                </c:pt>
                <c:pt idx="17238">
                  <c:v>0.26053106508618579</c:v>
                </c:pt>
                <c:pt idx="17239">
                  <c:v>0.23485956193228782</c:v>
                </c:pt>
                <c:pt idx="17240">
                  <c:v>0.29219531990579845</c:v>
                </c:pt>
                <c:pt idx="17241">
                  <c:v>0.21108620948678791</c:v>
                </c:pt>
                <c:pt idx="17242">
                  <c:v>0.25204063648077124</c:v>
                </c:pt>
                <c:pt idx="17243">
                  <c:v>0.29008260774565159</c:v>
                </c:pt>
                <c:pt idx="17244">
                  <c:v>0.24868131928082521</c:v>
                </c:pt>
                <c:pt idx="17245">
                  <c:v>0.21654591220689468</c:v>
                </c:pt>
                <c:pt idx="17246">
                  <c:v>0.21392692644010974</c:v>
                </c:pt>
                <c:pt idx="17247">
                  <c:v>0.22002058297670402</c:v>
                </c:pt>
                <c:pt idx="17248">
                  <c:v>0.21612065488430371</c:v>
                </c:pt>
                <c:pt idx="17249">
                  <c:v>0.23884780051793453</c:v>
                </c:pt>
                <c:pt idx="17250">
                  <c:v>0.22248886726973247</c:v>
                </c:pt>
                <c:pt idx="17251">
                  <c:v>0.24438898207108337</c:v>
                </c:pt>
                <c:pt idx="17252">
                  <c:v>0.27981921719584857</c:v>
                </c:pt>
                <c:pt idx="17253">
                  <c:v>0.23101548529320695</c:v>
                </c:pt>
                <c:pt idx="17254">
                  <c:v>0.27116795543099426</c:v>
                </c:pt>
                <c:pt idx="17255">
                  <c:v>0.22256648788626734</c:v>
                </c:pt>
                <c:pt idx="17256">
                  <c:v>0.2791378478530232</c:v>
                </c:pt>
                <c:pt idx="17257">
                  <c:v>0.24218472695107937</c:v>
                </c:pt>
                <c:pt idx="17258">
                  <c:v>0.22283704250631095</c:v>
                </c:pt>
                <c:pt idx="17259">
                  <c:v>0.21434442998841341</c:v>
                </c:pt>
                <c:pt idx="17260">
                  <c:v>0.24780747705602849</c:v>
                </c:pt>
                <c:pt idx="17261">
                  <c:v>0.23747525240847212</c:v>
                </c:pt>
                <c:pt idx="17262">
                  <c:v>0.23688299157141673</c:v>
                </c:pt>
                <c:pt idx="17263">
                  <c:v>0.20853812441197542</c:v>
                </c:pt>
                <c:pt idx="17264">
                  <c:v>0.20692376618366959</c:v>
                </c:pt>
                <c:pt idx="17265">
                  <c:v>0.25791020084110072</c:v>
                </c:pt>
                <c:pt idx="17266">
                  <c:v>0.29172898918630452</c:v>
                </c:pt>
                <c:pt idx="17267">
                  <c:v>0.23700097424628377</c:v>
                </c:pt>
                <c:pt idx="17268">
                  <c:v>0.23155726643633437</c:v>
                </c:pt>
                <c:pt idx="17269">
                  <c:v>0.24601550239181624</c:v>
                </c:pt>
                <c:pt idx="17270">
                  <c:v>0.24560014193923341</c:v>
                </c:pt>
                <c:pt idx="17271">
                  <c:v>0.28349794845728166</c:v>
                </c:pt>
                <c:pt idx="17272">
                  <c:v>0.23622645798323424</c:v>
                </c:pt>
                <c:pt idx="17273">
                  <c:v>0.25747692841202297</c:v>
                </c:pt>
                <c:pt idx="17274">
                  <c:v>0.2384788707585411</c:v>
                </c:pt>
                <c:pt idx="17275">
                  <c:v>0.24063827071205296</c:v>
                </c:pt>
                <c:pt idx="17276">
                  <c:v>0.249666927193504</c:v>
                </c:pt>
                <c:pt idx="17277">
                  <c:v>0.24094191825122879</c:v>
                </c:pt>
                <c:pt idx="17278">
                  <c:v>0.24695478156909295</c:v>
                </c:pt>
                <c:pt idx="17279">
                  <c:v>0.23895193233290923</c:v>
                </c:pt>
                <c:pt idx="17280">
                  <c:v>0.19527193769247186</c:v>
                </c:pt>
                <c:pt idx="17281">
                  <c:v>0.24757522041556471</c:v>
                </c:pt>
                <c:pt idx="17282">
                  <c:v>0.23699432934162817</c:v>
                </c:pt>
                <c:pt idx="17283">
                  <c:v>0.19779111626581788</c:v>
                </c:pt>
                <c:pt idx="17284">
                  <c:v>0.26579511925047378</c:v>
                </c:pt>
                <c:pt idx="17285">
                  <c:v>0.22838704681695721</c:v>
                </c:pt>
                <c:pt idx="17286">
                  <c:v>0.33747311545288522</c:v>
                </c:pt>
                <c:pt idx="17287">
                  <c:v>0.22916484798772221</c:v>
                </c:pt>
                <c:pt idx="17288">
                  <c:v>0.21561522650977191</c:v>
                </c:pt>
                <c:pt idx="17289">
                  <c:v>0.28677024411157076</c:v>
                </c:pt>
                <c:pt idx="17290">
                  <c:v>0.23773450658389594</c:v>
                </c:pt>
                <c:pt idx="17291">
                  <c:v>0.20909544799184351</c:v>
                </c:pt>
                <c:pt idx="17292">
                  <c:v>0.2469317179518197</c:v>
                </c:pt>
                <c:pt idx="17293">
                  <c:v>0.24695982185029347</c:v>
                </c:pt>
                <c:pt idx="17294">
                  <c:v>0.2268991073156327</c:v>
                </c:pt>
                <c:pt idx="17295">
                  <c:v>0.18670342477121268</c:v>
                </c:pt>
                <c:pt idx="17296">
                  <c:v>0.23251664187349247</c:v>
                </c:pt>
                <c:pt idx="17297">
                  <c:v>0.21319753957825421</c:v>
                </c:pt>
                <c:pt idx="17298">
                  <c:v>0.2352654632095138</c:v>
                </c:pt>
                <c:pt idx="17299">
                  <c:v>0.23702020785998029</c:v>
                </c:pt>
                <c:pt idx="17300">
                  <c:v>0.25169549454527729</c:v>
                </c:pt>
                <c:pt idx="17301">
                  <c:v>0.23692630817186738</c:v>
                </c:pt>
                <c:pt idx="17302">
                  <c:v>0.23478256751561688</c:v>
                </c:pt>
                <c:pt idx="17303">
                  <c:v>0.19578110044566174</c:v>
                </c:pt>
                <c:pt idx="17304">
                  <c:v>0.21512655299830463</c:v>
                </c:pt>
                <c:pt idx="17305">
                  <c:v>0.23891909622472637</c:v>
                </c:pt>
                <c:pt idx="17306">
                  <c:v>0.25358869391512767</c:v>
                </c:pt>
                <c:pt idx="17307">
                  <c:v>0.21761584323696631</c:v>
                </c:pt>
                <c:pt idx="17308">
                  <c:v>0.26295832242690864</c:v>
                </c:pt>
                <c:pt idx="17309">
                  <c:v>0.26188489830202588</c:v>
                </c:pt>
                <c:pt idx="17310">
                  <c:v>0.23780152731604282</c:v>
                </c:pt>
                <c:pt idx="17311">
                  <c:v>0.23335112546772471</c:v>
                </c:pt>
                <c:pt idx="17312">
                  <c:v>0.20859958190760741</c:v>
                </c:pt>
                <c:pt idx="17313">
                  <c:v>0.22079405753084241</c:v>
                </c:pt>
                <c:pt idx="17314">
                  <c:v>0.2140344742295649</c:v>
                </c:pt>
                <c:pt idx="17315">
                  <c:v>0.23672553979336391</c:v>
                </c:pt>
                <c:pt idx="17316">
                  <c:v>0.29050367704870822</c:v>
                </c:pt>
                <c:pt idx="17317">
                  <c:v>0.21052359951180941</c:v>
                </c:pt>
                <c:pt idx="17318">
                  <c:v>0.26061376058089031</c:v>
                </c:pt>
                <c:pt idx="17319">
                  <c:v>0.26789012330771733</c:v>
                </c:pt>
                <c:pt idx="17320">
                  <c:v>0.30444764397409713</c:v>
                </c:pt>
                <c:pt idx="17321">
                  <c:v>0.22631746287307691</c:v>
                </c:pt>
                <c:pt idx="17322">
                  <c:v>0.22602997724396112</c:v>
                </c:pt>
                <c:pt idx="17323">
                  <c:v>0.23816170669030221</c:v>
                </c:pt>
                <c:pt idx="17324">
                  <c:v>0.22872471298001187</c:v>
                </c:pt>
                <c:pt idx="17325">
                  <c:v>0.26160786477805081</c:v>
                </c:pt>
                <c:pt idx="17326">
                  <c:v>0.2470366181605427</c:v>
                </c:pt>
                <c:pt idx="17327">
                  <c:v>0.24994011770268768</c:v>
                </c:pt>
                <c:pt idx="17328">
                  <c:v>0.25522456308415264</c:v>
                </c:pt>
                <c:pt idx="17329">
                  <c:v>0.20085745009669817</c:v>
                </c:pt>
                <c:pt idx="17330">
                  <c:v>0.20847717700722612</c:v>
                </c:pt>
                <c:pt idx="17331">
                  <c:v>0.26101956366628581</c:v>
                </c:pt>
                <c:pt idx="17332">
                  <c:v>0.2540769231487125</c:v>
                </c:pt>
                <c:pt idx="17333">
                  <c:v>0.23254128426895571</c:v>
                </c:pt>
                <c:pt idx="17334">
                  <c:v>0.2597954861397076</c:v>
                </c:pt>
                <c:pt idx="17335">
                  <c:v>0.20427542826945205</c:v>
                </c:pt>
                <c:pt idx="17336">
                  <c:v>0.20162503740030521</c:v>
                </c:pt>
                <c:pt idx="17337">
                  <c:v>0.21412102116094869</c:v>
                </c:pt>
                <c:pt idx="17338">
                  <c:v>0.22929354449599923</c:v>
                </c:pt>
                <c:pt idx="17339">
                  <c:v>0.24085518531829891</c:v>
                </c:pt>
                <c:pt idx="17340">
                  <c:v>0.20330674776629579</c:v>
                </c:pt>
                <c:pt idx="17341">
                  <c:v>0.22912980672947728</c:v>
                </c:pt>
                <c:pt idx="17342">
                  <c:v>0.23825473215343487</c:v>
                </c:pt>
                <c:pt idx="17343">
                  <c:v>0.2598050443992399</c:v>
                </c:pt>
                <c:pt idx="17344">
                  <c:v>0.29505321759043068</c:v>
                </c:pt>
                <c:pt idx="17345">
                  <c:v>0.23453428155343026</c:v>
                </c:pt>
                <c:pt idx="17346">
                  <c:v>0.21112137333469477</c:v>
                </c:pt>
                <c:pt idx="17347">
                  <c:v>0.22760009846270909</c:v>
                </c:pt>
                <c:pt idx="17348">
                  <c:v>0.28378046112156941</c:v>
                </c:pt>
                <c:pt idx="17349">
                  <c:v>0.2673997885865001</c:v>
                </c:pt>
                <c:pt idx="17350">
                  <c:v>0.18247796238723712</c:v>
                </c:pt>
                <c:pt idx="17351">
                  <c:v>0.2702327039017563</c:v>
                </c:pt>
                <c:pt idx="17352">
                  <c:v>0.26804989857826211</c:v>
                </c:pt>
                <c:pt idx="17353">
                  <c:v>0.17407487037447325</c:v>
                </c:pt>
                <c:pt idx="17354">
                  <c:v>0.26469907036455531</c:v>
                </c:pt>
                <c:pt idx="17355">
                  <c:v>0.22928520353605794</c:v>
                </c:pt>
                <c:pt idx="17356">
                  <c:v>0.26088952922486719</c:v>
                </c:pt>
                <c:pt idx="17357">
                  <c:v>0.2264304049857559</c:v>
                </c:pt>
                <c:pt idx="17358">
                  <c:v>0.24195401337926944</c:v>
                </c:pt>
                <c:pt idx="17359">
                  <c:v>0.23197268740913621</c:v>
                </c:pt>
                <c:pt idx="17360">
                  <c:v>0.23627795721963837</c:v>
                </c:pt>
                <c:pt idx="17361">
                  <c:v>0.2175205159919944</c:v>
                </c:pt>
                <c:pt idx="17362">
                  <c:v>0.25270747052125825</c:v>
                </c:pt>
                <c:pt idx="17363">
                  <c:v>0.24209284743043363</c:v>
                </c:pt>
                <c:pt idx="17364">
                  <c:v>0.2602701170783725</c:v>
                </c:pt>
                <c:pt idx="17365">
                  <c:v>0.2124391958780672</c:v>
                </c:pt>
                <c:pt idx="17366">
                  <c:v>0.27557382121269053</c:v>
                </c:pt>
                <c:pt idx="17367">
                  <c:v>0.21842657024461717</c:v>
                </c:pt>
                <c:pt idx="17368">
                  <c:v>0.25328100859673169</c:v>
                </c:pt>
                <c:pt idx="17369">
                  <c:v>0.21738168825364368</c:v>
                </c:pt>
                <c:pt idx="17370">
                  <c:v>0.2530731274796193</c:v>
                </c:pt>
                <c:pt idx="17371">
                  <c:v>0.20618718447287895</c:v>
                </c:pt>
                <c:pt idx="17372">
                  <c:v>0.27847142733145785</c:v>
                </c:pt>
                <c:pt idx="17373">
                  <c:v>0.2451157651717524</c:v>
                </c:pt>
                <c:pt idx="17374">
                  <c:v>0.20693813498775651</c:v>
                </c:pt>
                <c:pt idx="17375">
                  <c:v>0.21764787470660141</c:v>
                </c:pt>
                <c:pt idx="17376">
                  <c:v>0.2147551548201222</c:v>
                </c:pt>
                <c:pt idx="17377">
                  <c:v>0.27353336443299126</c:v>
                </c:pt>
                <c:pt idx="17378">
                  <c:v>0.20563804863467069</c:v>
                </c:pt>
                <c:pt idx="17379">
                  <c:v>0.24475770802944391</c:v>
                </c:pt>
                <c:pt idx="17380">
                  <c:v>0.24457195564966072</c:v>
                </c:pt>
                <c:pt idx="17381">
                  <c:v>0.21360779398479721</c:v>
                </c:pt>
                <c:pt idx="17382">
                  <c:v>0.2384585244064869</c:v>
                </c:pt>
                <c:pt idx="17383">
                  <c:v>0.21674464057030118</c:v>
                </c:pt>
                <c:pt idx="17384">
                  <c:v>0.24775189940847356</c:v>
                </c:pt>
                <c:pt idx="17385">
                  <c:v>0.20361238522076291</c:v>
                </c:pt>
                <c:pt idx="17386">
                  <c:v>0.25510634809727972</c:v>
                </c:pt>
                <c:pt idx="17387">
                  <c:v>0.20928051431287403</c:v>
                </c:pt>
                <c:pt idx="17388">
                  <c:v>0.20584240869691647</c:v>
                </c:pt>
                <c:pt idx="17389">
                  <c:v>0.23366961864968222</c:v>
                </c:pt>
                <c:pt idx="17390">
                  <c:v>0.22972343401150044</c:v>
                </c:pt>
                <c:pt idx="17391">
                  <c:v>0.28922351100492238</c:v>
                </c:pt>
                <c:pt idx="17392">
                  <c:v>0.2410096039953834</c:v>
                </c:pt>
                <c:pt idx="17393">
                  <c:v>0.20453778497365738</c:v>
                </c:pt>
                <c:pt idx="17394">
                  <c:v>0.19298629514603813</c:v>
                </c:pt>
                <c:pt idx="17395">
                  <c:v>0.26723179889310283</c:v>
                </c:pt>
                <c:pt idx="17396">
                  <c:v>0.27801894418889195</c:v>
                </c:pt>
                <c:pt idx="17397">
                  <c:v>0.25339922252005675</c:v>
                </c:pt>
                <c:pt idx="17398">
                  <c:v>0.23613924535309744</c:v>
                </c:pt>
                <c:pt idx="17399">
                  <c:v>0.24951101837426301</c:v>
                </c:pt>
                <c:pt idx="17400">
                  <c:v>0.18462155053879514</c:v>
                </c:pt>
                <c:pt idx="17401">
                  <c:v>0.22946604110665308</c:v>
                </c:pt>
                <c:pt idx="17402">
                  <c:v>0.24108102873816301</c:v>
                </c:pt>
                <c:pt idx="17403">
                  <c:v>0.22767828429893328</c:v>
                </c:pt>
                <c:pt idx="17404">
                  <c:v>0.26281772049054941</c:v>
                </c:pt>
                <c:pt idx="17405">
                  <c:v>0.22208710507227641</c:v>
                </c:pt>
                <c:pt idx="17406">
                  <c:v>0.23885730172573671</c:v>
                </c:pt>
                <c:pt idx="17407">
                  <c:v>0.23087610370751827</c:v>
                </c:pt>
                <c:pt idx="17408">
                  <c:v>0.22672359409804738</c:v>
                </c:pt>
                <c:pt idx="17409">
                  <c:v>0.24694301838983224</c:v>
                </c:pt>
                <c:pt idx="17410">
                  <c:v>0.21603153189255306</c:v>
                </c:pt>
                <c:pt idx="17411">
                  <c:v>0.26025281362110425</c:v>
                </c:pt>
                <c:pt idx="17412">
                  <c:v>0.24100866222165787</c:v>
                </c:pt>
                <c:pt idx="17413">
                  <c:v>0.22856838585195527</c:v>
                </c:pt>
                <c:pt idx="17414">
                  <c:v>0.24422137486262638</c:v>
                </c:pt>
                <c:pt idx="17415">
                  <c:v>0.24333155641379298</c:v>
                </c:pt>
                <c:pt idx="17416">
                  <c:v>0.23442700059205046</c:v>
                </c:pt>
                <c:pt idx="17417">
                  <c:v>0.22721775976930444</c:v>
                </c:pt>
                <c:pt idx="17418">
                  <c:v>0.21847975957098437</c:v>
                </c:pt>
                <c:pt idx="17419">
                  <c:v>0.21903673008473692</c:v>
                </c:pt>
                <c:pt idx="17420">
                  <c:v>0.29015074862712825</c:v>
                </c:pt>
                <c:pt idx="17421">
                  <c:v>0.18991630439687673</c:v>
                </c:pt>
                <c:pt idx="17422">
                  <c:v>0.23569456008956077</c:v>
                </c:pt>
                <c:pt idx="17423">
                  <c:v>0.20203739314641897</c:v>
                </c:pt>
                <c:pt idx="17424">
                  <c:v>0.19133637238347254</c:v>
                </c:pt>
                <c:pt idx="17425">
                  <c:v>0.18757140411847972</c:v>
                </c:pt>
                <c:pt idx="17426">
                  <c:v>0.19934829216731964</c:v>
                </c:pt>
                <c:pt idx="17427">
                  <c:v>0.23615522755430954</c:v>
                </c:pt>
                <c:pt idx="17428">
                  <c:v>0.2557585193207943</c:v>
                </c:pt>
                <c:pt idx="17429">
                  <c:v>0.20768939118720647</c:v>
                </c:pt>
                <c:pt idx="17430">
                  <c:v>0.24470761319426843</c:v>
                </c:pt>
                <c:pt idx="17431">
                  <c:v>0.2368779011916462</c:v>
                </c:pt>
                <c:pt idx="17432">
                  <c:v>0.28360913369450652</c:v>
                </c:pt>
                <c:pt idx="17433">
                  <c:v>0.24954415069174873</c:v>
                </c:pt>
                <c:pt idx="17434">
                  <c:v>0.28783132842924558</c:v>
                </c:pt>
                <c:pt idx="17435">
                  <c:v>0.315078860144961</c:v>
                </c:pt>
                <c:pt idx="17436">
                  <c:v>0.22018130206377637</c:v>
                </c:pt>
                <c:pt idx="17437">
                  <c:v>0.21062568287844949</c:v>
                </c:pt>
                <c:pt idx="17438">
                  <c:v>0.27043492400022878</c:v>
                </c:pt>
                <c:pt idx="17439">
                  <c:v>0.22466992843519043</c:v>
                </c:pt>
                <c:pt idx="17440">
                  <c:v>0.28489729759506882</c:v>
                </c:pt>
                <c:pt idx="17441">
                  <c:v>0.2431242087706954</c:v>
                </c:pt>
                <c:pt idx="17442">
                  <c:v>0.26660278859670883</c:v>
                </c:pt>
                <c:pt idx="17443">
                  <c:v>0.24559499521064548</c:v>
                </c:pt>
                <c:pt idx="17444">
                  <c:v>0.23229981692028059</c:v>
                </c:pt>
                <c:pt idx="17445">
                  <c:v>0.22899788290492751</c:v>
                </c:pt>
                <c:pt idx="17446">
                  <c:v>0.23823240993631153</c:v>
                </c:pt>
                <c:pt idx="17447">
                  <c:v>0.25281814603052905</c:v>
                </c:pt>
                <c:pt idx="17448">
                  <c:v>0.2538935620205795</c:v>
                </c:pt>
                <c:pt idx="17449">
                  <c:v>0.2277708433999002</c:v>
                </c:pt>
                <c:pt idx="17450">
                  <c:v>0.21812913829260391</c:v>
                </c:pt>
                <c:pt idx="17451">
                  <c:v>0.28712096518178104</c:v>
                </c:pt>
                <c:pt idx="17452">
                  <c:v>0.23777328299899494</c:v>
                </c:pt>
                <c:pt idx="17453">
                  <c:v>0.20948732988287633</c:v>
                </c:pt>
                <c:pt idx="17454">
                  <c:v>0.25316375180892919</c:v>
                </c:pt>
                <c:pt idx="17455">
                  <c:v>0.21669601582127127</c:v>
                </c:pt>
                <c:pt idx="17456">
                  <c:v>0.2488513245134184</c:v>
                </c:pt>
                <c:pt idx="17457">
                  <c:v>0.23640999609603708</c:v>
                </c:pt>
                <c:pt idx="17458">
                  <c:v>0.18407342622353268</c:v>
                </c:pt>
                <c:pt idx="17459">
                  <c:v>0.24765004797071827</c:v>
                </c:pt>
                <c:pt idx="17460">
                  <c:v>0.25552159116209</c:v>
                </c:pt>
                <c:pt idx="17461">
                  <c:v>0.24854846576557618</c:v>
                </c:pt>
                <c:pt idx="17462">
                  <c:v>0.21438283413928574</c:v>
                </c:pt>
                <c:pt idx="17463">
                  <c:v>0.26395011475434282</c:v>
                </c:pt>
                <c:pt idx="17464">
                  <c:v>0.26742986195683227</c:v>
                </c:pt>
                <c:pt idx="17465">
                  <c:v>0.23835709840419941</c:v>
                </c:pt>
                <c:pt idx="17466">
                  <c:v>0.22253794588121759</c:v>
                </c:pt>
                <c:pt idx="17467">
                  <c:v>0.25713841520832303</c:v>
                </c:pt>
                <c:pt idx="17468">
                  <c:v>0.20786472232850217</c:v>
                </c:pt>
                <c:pt idx="17469">
                  <c:v>0.24165069555865287</c:v>
                </c:pt>
                <c:pt idx="17470">
                  <c:v>0.24777699352084037</c:v>
                </c:pt>
                <c:pt idx="17471">
                  <c:v>0.24214174043893524</c:v>
                </c:pt>
                <c:pt idx="17472">
                  <c:v>0.26299305937874218</c:v>
                </c:pt>
                <c:pt idx="17473">
                  <c:v>0.17967723372290456</c:v>
                </c:pt>
                <c:pt idx="17474">
                  <c:v>0.22098381956217344</c:v>
                </c:pt>
                <c:pt idx="17475">
                  <c:v>0.2325517625000692</c:v>
                </c:pt>
                <c:pt idx="17476">
                  <c:v>0.22527824395764395</c:v>
                </c:pt>
                <c:pt idx="17477">
                  <c:v>0.2307516943251873</c:v>
                </c:pt>
                <c:pt idx="17478">
                  <c:v>0.22085773536365486</c:v>
                </c:pt>
                <c:pt idx="17479">
                  <c:v>0.19736471678413359</c:v>
                </c:pt>
                <c:pt idx="17480">
                  <c:v>0.23825840782889707</c:v>
                </c:pt>
                <c:pt idx="17481">
                  <c:v>0.23829727032999826</c:v>
                </c:pt>
                <c:pt idx="17482">
                  <c:v>0.22498935324293856</c:v>
                </c:pt>
                <c:pt idx="17483">
                  <c:v>0.2741923263690888</c:v>
                </c:pt>
                <c:pt idx="17484">
                  <c:v>0.26484441008739051</c:v>
                </c:pt>
                <c:pt idx="17485">
                  <c:v>0.22629550057006673</c:v>
                </c:pt>
                <c:pt idx="17486">
                  <c:v>0.23888521428482171</c:v>
                </c:pt>
                <c:pt idx="17487">
                  <c:v>0.2357128592541477</c:v>
                </c:pt>
                <c:pt idx="17488">
                  <c:v>0.2981478153331763</c:v>
                </c:pt>
                <c:pt idx="17489">
                  <c:v>0.25242559967987277</c:v>
                </c:pt>
                <c:pt idx="17490">
                  <c:v>0.26286291880090096</c:v>
                </c:pt>
                <c:pt idx="17491">
                  <c:v>0.2201145658002607</c:v>
                </c:pt>
                <c:pt idx="17492">
                  <c:v>0.21085840547881204</c:v>
                </c:pt>
                <c:pt idx="17493">
                  <c:v>0.19389879609625549</c:v>
                </c:pt>
                <c:pt idx="17494">
                  <c:v>0.26843179414199414</c:v>
                </c:pt>
                <c:pt idx="17495">
                  <c:v>0.24179860166384859</c:v>
                </c:pt>
                <c:pt idx="17496">
                  <c:v>0.19606768391247822</c:v>
                </c:pt>
                <c:pt idx="17497">
                  <c:v>0.21724496788708425</c:v>
                </c:pt>
                <c:pt idx="17498">
                  <c:v>0.20634241556121752</c:v>
                </c:pt>
                <c:pt idx="17499">
                  <c:v>0.22275561658693371</c:v>
                </c:pt>
                <c:pt idx="17500">
                  <c:v>0.20792732710426493</c:v>
                </c:pt>
                <c:pt idx="17501">
                  <c:v>0.28766567843289481</c:v>
                </c:pt>
                <c:pt idx="17502">
                  <c:v>0.22884293509308601</c:v>
                </c:pt>
                <c:pt idx="17503">
                  <c:v>0.24661784102052894</c:v>
                </c:pt>
                <c:pt idx="17504">
                  <c:v>0.23444563961674494</c:v>
                </c:pt>
                <c:pt idx="17505">
                  <c:v>0.23336793593281799</c:v>
                </c:pt>
                <c:pt idx="17506">
                  <c:v>0.28343854275095082</c:v>
                </c:pt>
                <c:pt idx="17507">
                  <c:v>0.18372481409894309</c:v>
                </c:pt>
                <c:pt idx="17508">
                  <c:v>0.19798927422112991</c:v>
                </c:pt>
                <c:pt idx="17509">
                  <c:v>0.28148588794419266</c:v>
                </c:pt>
                <c:pt idx="17510">
                  <c:v>0.28490543648183575</c:v>
                </c:pt>
                <c:pt idx="17511">
                  <c:v>0.26052253685054838</c:v>
                </c:pt>
                <c:pt idx="17512">
                  <c:v>0.24240621749384381</c:v>
                </c:pt>
                <c:pt idx="17513">
                  <c:v>0.22933325357829545</c:v>
                </c:pt>
                <c:pt idx="17514">
                  <c:v>0.24024254538814704</c:v>
                </c:pt>
                <c:pt idx="17515">
                  <c:v>0.23718959915527046</c:v>
                </c:pt>
                <c:pt idx="17516">
                  <c:v>0.18454483230194732</c:v>
                </c:pt>
                <c:pt idx="17517">
                  <c:v>0.19146695421183341</c:v>
                </c:pt>
                <c:pt idx="17518">
                  <c:v>0.27365145922103379</c:v>
                </c:pt>
                <c:pt idx="17519">
                  <c:v>0.2197528244247047</c:v>
                </c:pt>
                <c:pt idx="17520">
                  <c:v>0.26815624369046132</c:v>
                </c:pt>
                <c:pt idx="17521">
                  <c:v>0.23564514469063921</c:v>
                </c:pt>
                <c:pt idx="17522">
                  <c:v>0.25783705940795876</c:v>
                </c:pt>
                <c:pt idx="17523">
                  <c:v>0.22272402603429053</c:v>
                </c:pt>
                <c:pt idx="17524">
                  <c:v>0.22973768799027341</c:v>
                </c:pt>
                <c:pt idx="17525">
                  <c:v>0.20015356479927068</c:v>
                </c:pt>
                <c:pt idx="17526">
                  <c:v>0.23985481840198114</c:v>
                </c:pt>
                <c:pt idx="17527">
                  <c:v>0.22151451974729874</c:v>
                </c:pt>
                <c:pt idx="17528">
                  <c:v>0.253882816259689</c:v>
                </c:pt>
                <c:pt idx="17529">
                  <c:v>0.22603673657212653</c:v>
                </c:pt>
                <c:pt idx="17530">
                  <c:v>0.19542625741722006</c:v>
                </c:pt>
                <c:pt idx="17531">
                  <c:v>0.24016457455560988</c:v>
                </c:pt>
                <c:pt idx="17532">
                  <c:v>0.21937150447775008</c:v>
                </c:pt>
                <c:pt idx="17533">
                  <c:v>0.23440979193708009</c:v>
                </c:pt>
                <c:pt idx="17534">
                  <c:v>0.24407258901236775</c:v>
                </c:pt>
                <c:pt idx="17535">
                  <c:v>0.24224215042572231</c:v>
                </c:pt>
                <c:pt idx="17536">
                  <c:v>0.25396642087953458</c:v>
                </c:pt>
                <c:pt idx="17537">
                  <c:v>0.22234621238688621</c:v>
                </c:pt>
                <c:pt idx="17538">
                  <c:v>0.1862484755181798</c:v>
                </c:pt>
                <c:pt idx="17539">
                  <c:v>0.23315658793670818</c:v>
                </c:pt>
                <c:pt idx="17540">
                  <c:v>0.22803878188752774</c:v>
                </c:pt>
                <c:pt idx="17541">
                  <c:v>0.21070197467092244</c:v>
                </c:pt>
                <c:pt idx="17542">
                  <c:v>0.22564396859104591</c:v>
                </c:pt>
                <c:pt idx="17543">
                  <c:v>0.21563946380668286</c:v>
                </c:pt>
                <c:pt idx="17544">
                  <c:v>0.21284600304463341</c:v>
                </c:pt>
                <c:pt idx="17545">
                  <c:v>0.25599094238911585</c:v>
                </c:pt>
                <c:pt idx="17546">
                  <c:v>0.22982283537357617</c:v>
                </c:pt>
                <c:pt idx="17547">
                  <c:v>0.2486211061130171</c:v>
                </c:pt>
                <c:pt idx="17548">
                  <c:v>0.18032088698244594</c:v>
                </c:pt>
                <c:pt idx="17549">
                  <c:v>0.20843584893881509</c:v>
                </c:pt>
                <c:pt idx="17550">
                  <c:v>0.22831610631783342</c:v>
                </c:pt>
                <c:pt idx="17551">
                  <c:v>0.22012213548809439</c:v>
                </c:pt>
                <c:pt idx="17552">
                  <c:v>0.24916157241153525</c:v>
                </c:pt>
                <c:pt idx="17553">
                  <c:v>0.25023042190671374</c:v>
                </c:pt>
                <c:pt idx="17554">
                  <c:v>0.20877681918482074</c:v>
                </c:pt>
                <c:pt idx="17555">
                  <c:v>0.21661939225830737</c:v>
                </c:pt>
                <c:pt idx="17556">
                  <c:v>0.22959650721820668</c:v>
                </c:pt>
                <c:pt idx="17557">
                  <c:v>0.25811623833899033</c:v>
                </c:pt>
                <c:pt idx="17558">
                  <c:v>0.28308061169097692</c:v>
                </c:pt>
                <c:pt idx="17559">
                  <c:v>0.26065964659769625</c:v>
                </c:pt>
                <c:pt idx="17560">
                  <c:v>0.20448975967703864</c:v>
                </c:pt>
                <c:pt idx="17561">
                  <c:v>0.24181640670735499</c:v>
                </c:pt>
                <c:pt idx="17562">
                  <c:v>0.25292059673725503</c:v>
                </c:pt>
                <c:pt idx="17563">
                  <c:v>0.22352781818371187</c:v>
                </c:pt>
                <c:pt idx="17564">
                  <c:v>0.21829937165606736</c:v>
                </c:pt>
                <c:pt idx="17565">
                  <c:v>0.23621290618678573</c:v>
                </c:pt>
                <c:pt idx="17566">
                  <c:v>0.19948066277947041</c:v>
                </c:pt>
                <c:pt idx="17567">
                  <c:v>0.2269707281784609</c:v>
                </c:pt>
                <c:pt idx="17568">
                  <c:v>0.2500875227394303</c:v>
                </c:pt>
                <c:pt idx="17569">
                  <c:v>0.21479546033514701</c:v>
                </c:pt>
                <c:pt idx="17570">
                  <c:v>0.23010180048809489</c:v>
                </c:pt>
                <c:pt idx="17571">
                  <c:v>0.25254723901446108</c:v>
                </c:pt>
                <c:pt idx="17572">
                  <c:v>0.25704810124479188</c:v>
                </c:pt>
                <c:pt idx="17573">
                  <c:v>0.18874994721141608</c:v>
                </c:pt>
                <c:pt idx="17574">
                  <c:v>0.19431963543762917</c:v>
                </c:pt>
                <c:pt idx="17575">
                  <c:v>0.22354473981836281</c:v>
                </c:pt>
                <c:pt idx="17576">
                  <c:v>0.24716009740085984</c:v>
                </c:pt>
                <c:pt idx="17577">
                  <c:v>0.24109709602869644</c:v>
                </c:pt>
                <c:pt idx="17578">
                  <c:v>0.22952130531637591</c:v>
                </c:pt>
                <c:pt idx="17579">
                  <c:v>0.21328542260048194</c:v>
                </c:pt>
                <c:pt idx="17580">
                  <c:v>0.241655395372007</c:v>
                </c:pt>
                <c:pt idx="17581">
                  <c:v>0.25610670427514032</c:v>
                </c:pt>
                <c:pt idx="17582">
                  <c:v>0.22602043050926943</c:v>
                </c:pt>
                <c:pt idx="17583">
                  <c:v>0.25594877165097046</c:v>
                </c:pt>
                <c:pt idx="17584">
                  <c:v>0.26236878792199836</c:v>
                </c:pt>
                <c:pt idx="17585">
                  <c:v>0.23082201944271535</c:v>
                </c:pt>
                <c:pt idx="17586">
                  <c:v>0.21303583704308124</c:v>
                </c:pt>
                <c:pt idx="17587">
                  <c:v>0.18851130267104163</c:v>
                </c:pt>
                <c:pt idx="17588">
                  <c:v>0.22639063235963611</c:v>
                </c:pt>
                <c:pt idx="17589">
                  <c:v>0.19759590274153926</c:v>
                </c:pt>
                <c:pt idx="17590">
                  <c:v>0.23686918566777543</c:v>
                </c:pt>
                <c:pt idx="17591">
                  <c:v>0.23389570509779267</c:v>
                </c:pt>
                <c:pt idx="17592">
                  <c:v>0.23494156613201428</c:v>
                </c:pt>
                <c:pt idx="17593">
                  <c:v>0.26126245801375175</c:v>
                </c:pt>
                <c:pt idx="17594">
                  <c:v>0.21830840160785644</c:v>
                </c:pt>
                <c:pt idx="17595">
                  <c:v>0.27212086982760408</c:v>
                </c:pt>
                <c:pt idx="17596">
                  <c:v>0.21268856805156516</c:v>
                </c:pt>
                <c:pt idx="17597">
                  <c:v>0.24415646949522923</c:v>
                </c:pt>
                <c:pt idx="17598">
                  <c:v>0.24924422078713673</c:v>
                </c:pt>
                <c:pt idx="17599">
                  <c:v>0.20676029142894523</c:v>
                </c:pt>
                <c:pt idx="17600">
                  <c:v>0.22253013596826923</c:v>
                </c:pt>
                <c:pt idx="17601">
                  <c:v>0.21120624339368971</c:v>
                </c:pt>
                <c:pt idx="17602">
                  <c:v>0.28535007868097401</c:v>
                </c:pt>
                <c:pt idx="17603">
                  <c:v>0.27690513784510051</c:v>
                </c:pt>
                <c:pt idx="17604">
                  <c:v>0.17852975862853027</c:v>
                </c:pt>
                <c:pt idx="17605">
                  <c:v>0.22956496536990592</c:v>
                </c:pt>
                <c:pt idx="17606">
                  <c:v>0.23195037766008542</c:v>
                </c:pt>
                <c:pt idx="17607">
                  <c:v>0.28581565236182732</c:v>
                </c:pt>
                <c:pt idx="17608">
                  <c:v>0.22625502111217621</c:v>
                </c:pt>
                <c:pt idx="17609">
                  <c:v>0.15791898949522179</c:v>
                </c:pt>
                <c:pt idx="17610">
                  <c:v>0.23903277714648249</c:v>
                </c:pt>
                <c:pt idx="17611">
                  <c:v>0.1965584763807556</c:v>
                </c:pt>
                <c:pt idx="17612">
                  <c:v>0.21962318473924441</c:v>
                </c:pt>
                <c:pt idx="17613">
                  <c:v>0.27063194834827803</c:v>
                </c:pt>
                <c:pt idx="17614">
                  <c:v>0.20977979563320795</c:v>
                </c:pt>
                <c:pt idx="17615">
                  <c:v>0.28426369180022831</c:v>
                </c:pt>
                <c:pt idx="17616">
                  <c:v>0.24352161983106321</c:v>
                </c:pt>
                <c:pt idx="17617">
                  <c:v>0.27504745443972073</c:v>
                </c:pt>
                <c:pt idx="17618">
                  <c:v>0.20800326260227306</c:v>
                </c:pt>
                <c:pt idx="17619">
                  <c:v>0.20974961516913418</c:v>
                </c:pt>
                <c:pt idx="17620">
                  <c:v>0.22609618942494494</c:v>
                </c:pt>
                <c:pt idx="17621">
                  <c:v>0.20877758905233604</c:v>
                </c:pt>
                <c:pt idx="17622">
                  <c:v>0.22509642773591709</c:v>
                </c:pt>
                <c:pt idx="17623">
                  <c:v>0.26180638694609382</c:v>
                </c:pt>
                <c:pt idx="17624">
                  <c:v>0.20547068286479592</c:v>
                </c:pt>
                <c:pt idx="17625">
                  <c:v>0.21282408047271695</c:v>
                </c:pt>
                <c:pt idx="17626">
                  <c:v>0.17601533717509757</c:v>
                </c:pt>
                <c:pt idx="17627">
                  <c:v>0.28659548918289673</c:v>
                </c:pt>
                <c:pt idx="17628">
                  <c:v>0.24205843689067108</c:v>
                </c:pt>
                <c:pt idx="17629">
                  <c:v>0.21705537528096991</c:v>
                </c:pt>
                <c:pt idx="17630">
                  <c:v>0.2469781841374552</c:v>
                </c:pt>
                <c:pt idx="17631">
                  <c:v>0.22956783006647363</c:v>
                </c:pt>
                <c:pt idx="17632">
                  <c:v>0.20716852716026671</c:v>
                </c:pt>
                <c:pt idx="17633">
                  <c:v>0.23319747570616794</c:v>
                </c:pt>
                <c:pt idx="17634">
                  <c:v>0.25724243798093477</c:v>
                </c:pt>
                <c:pt idx="17635">
                  <c:v>0.22304073108111291</c:v>
                </c:pt>
                <c:pt idx="17636">
                  <c:v>0.22030037155542306</c:v>
                </c:pt>
                <c:pt idx="17637">
                  <c:v>0.2471756257990721</c:v>
                </c:pt>
                <c:pt idx="17638">
                  <c:v>0.19929971715153841</c:v>
                </c:pt>
                <c:pt idx="17639">
                  <c:v>0.20580567486473675</c:v>
                </c:pt>
                <c:pt idx="17640">
                  <c:v>0.2241374515297925</c:v>
                </c:pt>
                <c:pt idx="17641">
                  <c:v>0.23113928198079531</c:v>
                </c:pt>
                <c:pt idx="17642">
                  <c:v>0.25905890057977032</c:v>
                </c:pt>
                <c:pt idx="17643">
                  <c:v>0.18385892262153963</c:v>
                </c:pt>
                <c:pt idx="17644">
                  <c:v>0.22747113859210807</c:v>
                </c:pt>
                <c:pt idx="17645">
                  <c:v>0.22185195200053637</c:v>
                </c:pt>
                <c:pt idx="17646">
                  <c:v>0.2364829823186059</c:v>
                </c:pt>
                <c:pt idx="17647">
                  <c:v>0.19944487592093241</c:v>
                </c:pt>
                <c:pt idx="17648">
                  <c:v>0.21991103745843185</c:v>
                </c:pt>
                <c:pt idx="17649">
                  <c:v>0.25316755469149754</c:v>
                </c:pt>
                <c:pt idx="17650">
                  <c:v>0.27354296216334661</c:v>
                </c:pt>
                <c:pt idx="17651">
                  <c:v>0.22474394521156621</c:v>
                </c:pt>
                <c:pt idx="17652">
                  <c:v>0.19845053366071203</c:v>
                </c:pt>
                <c:pt idx="17653">
                  <c:v>0.20879908982110523</c:v>
                </c:pt>
                <c:pt idx="17654">
                  <c:v>0.22819091148886092</c:v>
                </c:pt>
                <c:pt idx="17655">
                  <c:v>0.24975844031994779</c:v>
                </c:pt>
                <c:pt idx="17656">
                  <c:v>0.25079330779374576</c:v>
                </c:pt>
                <c:pt idx="17657">
                  <c:v>0.29536478950320022</c:v>
                </c:pt>
                <c:pt idx="17658">
                  <c:v>0.26502774900850978</c:v>
                </c:pt>
                <c:pt idx="17659">
                  <c:v>0.20294815806572702</c:v>
                </c:pt>
                <c:pt idx="17660">
                  <c:v>0.2024648647135997</c:v>
                </c:pt>
                <c:pt idx="17661">
                  <c:v>0.21175961983017341</c:v>
                </c:pt>
                <c:pt idx="17662">
                  <c:v>0.19017038749898188</c:v>
                </c:pt>
                <c:pt idx="17663">
                  <c:v>0.23606825379071344</c:v>
                </c:pt>
                <c:pt idx="17664">
                  <c:v>0.21401620068085941</c:v>
                </c:pt>
                <c:pt idx="17665">
                  <c:v>0.20535394974330878</c:v>
                </c:pt>
                <c:pt idx="17666">
                  <c:v>0.20646703069718314</c:v>
                </c:pt>
                <c:pt idx="17667">
                  <c:v>0.20849007043179818</c:v>
                </c:pt>
                <c:pt idx="17668">
                  <c:v>0.18544444162030893</c:v>
                </c:pt>
                <c:pt idx="17669">
                  <c:v>0.22286710665857867</c:v>
                </c:pt>
                <c:pt idx="17670">
                  <c:v>0.24461442458309554</c:v>
                </c:pt>
                <c:pt idx="17671">
                  <c:v>0.22172846632167198</c:v>
                </c:pt>
                <c:pt idx="17672">
                  <c:v>0.28860509335980988</c:v>
                </c:pt>
                <c:pt idx="17673">
                  <c:v>0.18516983813775398</c:v>
                </c:pt>
                <c:pt idx="17674">
                  <c:v>0.25046067138611311</c:v>
                </c:pt>
                <c:pt idx="17675">
                  <c:v>0.20589083066952196</c:v>
                </c:pt>
                <c:pt idx="17676">
                  <c:v>0.24143705019729578</c:v>
                </c:pt>
                <c:pt idx="17677">
                  <c:v>0.24696474030854471</c:v>
                </c:pt>
                <c:pt idx="17678">
                  <c:v>0.20884820106407487</c:v>
                </c:pt>
                <c:pt idx="17679">
                  <c:v>0.21495009991829594</c:v>
                </c:pt>
                <c:pt idx="17680">
                  <c:v>0.212389910238483</c:v>
                </c:pt>
                <c:pt idx="17681">
                  <c:v>0.22886722369443144</c:v>
                </c:pt>
                <c:pt idx="17682">
                  <c:v>0.23914844802805929</c:v>
                </c:pt>
                <c:pt idx="17683">
                  <c:v>0.21192716769891101</c:v>
                </c:pt>
                <c:pt idx="17684">
                  <c:v>0.25721789204962181</c:v>
                </c:pt>
                <c:pt idx="17685">
                  <c:v>0.20687350585701436</c:v>
                </c:pt>
                <c:pt idx="17686">
                  <c:v>0.20715150187173126</c:v>
                </c:pt>
                <c:pt idx="17687">
                  <c:v>0.21408440612740687</c:v>
                </c:pt>
                <c:pt idx="17688">
                  <c:v>0.18045275317702794</c:v>
                </c:pt>
                <c:pt idx="17689">
                  <c:v>0.20738376288976021</c:v>
                </c:pt>
                <c:pt idx="17690">
                  <c:v>0.21747893658088407</c:v>
                </c:pt>
                <c:pt idx="17691">
                  <c:v>0.22943121282001294</c:v>
                </c:pt>
                <c:pt idx="17692">
                  <c:v>0.21256498045525049</c:v>
                </c:pt>
                <c:pt idx="17693">
                  <c:v>0.23051478935504041</c:v>
                </c:pt>
                <c:pt idx="17694">
                  <c:v>0.25623093021595084</c:v>
                </c:pt>
                <c:pt idx="17695">
                  <c:v>0.23522597433197348</c:v>
                </c:pt>
                <c:pt idx="17696">
                  <c:v>0.19429704558164737</c:v>
                </c:pt>
                <c:pt idx="17697">
                  <c:v>0.22788864043615489</c:v>
                </c:pt>
                <c:pt idx="17698">
                  <c:v>0.18839266414784644</c:v>
                </c:pt>
                <c:pt idx="17699">
                  <c:v>0.24376925818097586</c:v>
                </c:pt>
                <c:pt idx="17700">
                  <c:v>0.20950868640642506</c:v>
                </c:pt>
                <c:pt idx="17701">
                  <c:v>0.20754308533320742</c:v>
                </c:pt>
                <c:pt idx="17702">
                  <c:v>0.2145829479916512</c:v>
                </c:pt>
                <c:pt idx="17703">
                  <c:v>0.26745049862991832</c:v>
                </c:pt>
                <c:pt idx="17704">
                  <c:v>0.23907825327976426</c:v>
                </c:pt>
                <c:pt idx="17705">
                  <c:v>0.22103615033250978</c:v>
                </c:pt>
                <c:pt idx="17706">
                  <c:v>0.21736547227437891</c:v>
                </c:pt>
                <c:pt idx="17707">
                  <c:v>0.19421594627632427</c:v>
                </c:pt>
                <c:pt idx="17708">
                  <c:v>0.19554742186723814</c:v>
                </c:pt>
                <c:pt idx="17709">
                  <c:v>0.27203201798838</c:v>
                </c:pt>
                <c:pt idx="17710">
                  <c:v>0.21456312447632708</c:v>
                </c:pt>
                <c:pt idx="17711">
                  <c:v>0.2311040198330612</c:v>
                </c:pt>
                <c:pt idx="17712">
                  <c:v>0.22829188021885952</c:v>
                </c:pt>
                <c:pt idx="17713">
                  <c:v>0.20945285710394421</c:v>
                </c:pt>
                <c:pt idx="17714">
                  <c:v>0.21078849169610897</c:v>
                </c:pt>
                <c:pt idx="17715">
                  <c:v>0.20671175744641501</c:v>
                </c:pt>
                <c:pt idx="17716">
                  <c:v>0.22959265788300284</c:v>
                </c:pt>
                <c:pt idx="17717">
                  <c:v>0.23899118492502958</c:v>
                </c:pt>
                <c:pt idx="17718">
                  <c:v>0.23319190958533134</c:v>
                </c:pt>
                <c:pt idx="17719">
                  <c:v>0.23042896333221041</c:v>
                </c:pt>
                <c:pt idx="17720">
                  <c:v>0.22107381669384715</c:v>
                </c:pt>
                <c:pt idx="17721">
                  <c:v>0.22416439312634792</c:v>
                </c:pt>
                <c:pt idx="17722">
                  <c:v>0.23022896643709276</c:v>
                </c:pt>
                <c:pt idx="17723">
                  <c:v>0.24106456453782896</c:v>
                </c:pt>
                <c:pt idx="17724">
                  <c:v>0.22997820447823208</c:v>
                </c:pt>
                <c:pt idx="17725">
                  <c:v>0.22560891283019491</c:v>
                </c:pt>
                <c:pt idx="17726">
                  <c:v>0.25241976944234906</c:v>
                </c:pt>
                <c:pt idx="17727">
                  <c:v>0.25175376248756876</c:v>
                </c:pt>
                <c:pt idx="17728">
                  <c:v>0.2661004580070549</c:v>
                </c:pt>
                <c:pt idx="17729">
                  <c:v>0.20425552980061637</c:v>
                </c:pt>
                <c:pt idx="17730">
                  <c:v>0.2447048132755919</c:v>
                </c:pt>
                <c:pt idx="17731">
                  <c:v>0.26080644952145232</c:v>
                </c:pt>
                <c:pt idx="17732">
                  <c:v>0.22731759981782937</c:v>
                </c:pt>
                <c:pt idx="17733">
                  <c:v>0.25168732450017473</c:v>
                </c:pt>
                <c:pt idx="17734">
                  <c:v>0.1954347713225405</c:v>
                </c:pt>
                <c:pt idx="17735">
                  <c:v>0.20240516709274028</c:v>
                </c:pt>
                <c:pt idx="17736">
                  <c:v>0.25319142098132313</c:v>
                </c:pt>
                <c:pt idx="17737">
                  <c:v>0.22753867375360218</c:v>
                </c:pt>
                <c:pt idx="17738">
                  <c:v>0.22207862116500768</c:v>
                </c:pt>
                <c:pt idx="17739">
                  <c:v>0.19494649224029759</c:v>
                </c:pt>
                <c:pt idx="17740">
                  <c:v>0.22890548085674797</c:v>
                </c:pt>
                <c:pt idx="17741">
                  <c:v>0.20939929288799905</c:v>
                </c:pt>
                <c:pt idx="17742">
                  <c:v>0.24359746914783462</c:v>
                </c:pt>
                <c:pt idx="17743">
                  <c:v>0.19000760754500309</c:v>
                </c:pt>
                <c:pt idx="17744">
                  <c:v>0.25575409611145677</c:v>
                </c:pt>
                <c:pt idx="17745">
                  <c:v>0.23665678453358166</c:v>
                </c:pt>
                <c:pt idx="17746">
                  <c:v>0.24767322487875337</c:v>
                </c:pt>
                <c:pt idx="17747">
                  <c:v>0.23163170755172321</c:v>
                </c:pt>
                <c:pt idx="17748">
                  <c:v>0.18586747486172359</c:v>
                </c:pt>
                <c:pt idx="17749">
                  <c:v>0.22311671016324072</c:v>
                </c:pt>
                <c:pt idx="17750">
                  <c:v>0.21706990354898026</c:v>
                </c:pt>
                <c:pt idx="17751">
                  <c:v>0.21227202526508535</c:v>
                </c:pt>
                <c:pt idx="17752">
                  <c:v>0.19236569651455737</c:v>
                </c:pt>
                <c:pt idx="17753">
                  <c:v>0.29659855626956338</c:v>
                </c:pt>
                <c:pt idx="17754">
                  <c:v>0.24589888126148338</c:v>
                </c:pt>
                <c:pt idx="17755">
                  <c:v>0.22204782519452579</c:v>
                </c:pt>
                <c:pt idx="17756">
                  <c:v>0.21020393115680708</c:v>
                </c:pt>
                <c:pt idx="17757">
                  <c:v>0.25629785431466778</c:v>
                </c:pt>
                <c:pt idx="17758">
                  <c:v>0.19191546908924056</c:v>
                </c:pt>
                <c:pt idx="17759">
                  <c:v>0.21354408720028423</c:v>
                </c:pt>
                <c:pt idx="17760">
                  <c:v>0.2212891266322862</c:v>
                </c:pt>
                <c:pt idx="17761">
                  <c:v>0.19758290785547541</c:v>
                </c:pt>
                <c:pt idx="17762">
                  <c:v>0.24271167848232503</c:v>
                </c:pt>
                <c:pt idx="17763">
                  <c:v>0.17922125937440544</c:v>
                </c:pt>
                <c:pt idx="17764">
                  <c:v>0.2534838519739338</c:v>
                </c:pt>
                <c:pt idx="17765">
                  <c:v>0.23170172420738666</c:v>
                </c:pt>
                <c:pt idx="17766">
                  <c:v>0.22061557419382616</c:v>
                </c:pt>
                <c:pt idx="17767">
                  <c:v>0.24268787015796944</c:v>
                </c:pt>
                <c:pt idx="17768">
                  <c:v>0.19503699800540211</c:v>
                </c:pt>
                <c:pt idx="17769">
                  <c:v>0.24945152779697691</c:v>
                </c:pt>
                <c:pt idx="17770">
                  <c:v>0.26858422684498146</c:v>
                </c:pt>
                <c:pt idx="17771">
                  <c:v>0.19560312751889131</c:v>
                </c:pt>
                <c:pt idx="17772">
                  <c:v>0.25694403855284192</c:v>
                </c:pt>
                <c:pt idx="17773">
                  <c:v>0.19237968252088611</c:v>
                </c:pt>
                <c:pt idx="17774">
                  <c:v>0.19485738173658371</c:v>
                </c:pt>
                <c:pt idx="17775">
                  <c:v>0.20594501690138206</c:v>
                </c:pt>
                <c:pt idx="17776">
                  <c:v>0.23396447644376314</c:v>
                </c:pt>
                <c:pt idx="17777">
                  <c:v>0.2199822142526599</c:v>
                </c:pt>
                <c:pt idx="17778">
                  <c:v>0.21479832430476881</c:v>
                </c:pt>
                <c:pt idx="17779">
                  <c:v>0.21196114578951231</c:v>
                </c:pt>
                <c:pt idx="17780">
                  <c:v>0.23952629283158056</c:v>
                </c:pt>
                <c:pt idx="17781">
                  <c:v>0.20518646578231745</c:v>
                </c:pt>
                <c:pt idx="17782">
                  <c:v>0.22704779265784344</c:v>
                </c:pt>
                <c:pt idx="17783">
                  <c:v>0.22684965406501695</c:v>
                </c:pt>
                <c:pt idx="17784">
                  <c:v>0.20312401300624736</c:v>
                </c:pt>
                <c:pt idx="17785">
                  <c:v>0.24100900239276857</c:v>
                </c:pt>
                <c:pt idx="17786">
                  <c:v>0.25397396475627382</c:v>
                </c:pt>
                <c:pt idx="17787">
                  <c:v>0.21841372862938579</c:v>
                </c:pt>
                <c:pt idx="17788">
                  <c:v>0.2394100921902497</c:v>
                </c:pt>
                <c:pt idx="17789">
                  <c:v>0.22012629494733921</c:v>
                </c:pt>
                <c:pt idx="17790">
                  <c:v>0.22690649948473449</c:v>
                </c:pt>
                <c:pt idx="17791">
                  <c:v>0.25773583490866309</c:v>
                </c:pt>
                <c:pt idx="17792">
                  <c:v>0.2022424236098837</c:v>
                </c:pt>
                <c:pt idx="17793">
                  <c:v>0.2300587281517284</c:v>
                </c:pt>
                <c:pt idx="17794">
                  <c:v>0.24338186788953628</c:v>
                </c:pt>
                <c:pt idx="17795">
                  <c:v>0.2109132712730567</c:v>
                </c:pt>
                <c:pt idx="17796">
                  <c:v>0.20620882781526431</c:v>
                </c:pt>
                <c:pt idx="17797">
                  <c:v>0.25006920319078141</c:v>
                </c:pt>
                <c:pt idx="17798">
                  <c:v>0.22984299873230837</c:v>
                </c:pt>
                <c:pt idx="17799">
                  <c:v>0.23863485276731691</c:v>
                </c:pt>
                <c:pt idx="17800">
                  <c:v>0.22682885372055217</c:v>
                </c:pt>
                <c:pt idx="17801">
                  <c:v>0.22499771520204795</c:v>
                </c:pt>
                <c:pt idx="17802">
                  <c:v>0.19327969155701241</c:v>
                </c:pt>
                <c:pt idx="17803">
                  <c:v>0.21350475979062541</c:v>
                </c:pt>
                <c:pt idx="17804">
                  <c:v>0.22585844836820534</c:v>
                </c:pt>
                <c:pt idx="17805">
                  <c:v>0.21821194282196177</c:v>
                </c:pt>
                <c:pt idx="17806">
                  <c:v>0.25857000422674681</c:v>
                </c:pt>
                <c:pt idx="17807">
                  <c:v>0.22570030059870441</c:v>
                </c:pt>
                <c:pt idx="17808">
                  <c:v>0.23037980556108281</c:v>
                </c:pt>
                <c:pt idx="17809">
                  <c:v>0.23440554333645044</c:v>
                </c:pt>
                <c:pt idx="17810">
                  <c:v>0.23114470390041816</c:v>
                </c:pt>
                <c:pt idx="17811">
                  <c:v>0.23414848044039371</c:v>
                </c:pt>
                <c:pt idx="17812">
                  <c:v>0.24249514953555107</c:v>
                </c:pt>
                <c:pt idx="17813">
                  <c:v>0.22446765157923088</c:v>
                </c:pt>
                <c:pt idx="17814">
                  <c:v>0.22044400653669846</c:v>
                </c:pt>
                <c:pt idx="17815">
                  <c:v>0.20150426149194547</c:v>
                </c:pt>
                <c:pt idx="17816">
                  <c:v>0.18513316763929274</c:v>
                </c:pt>
                <c:pt idx="17817">
                  <c:v>0.23288655980307418</c:v>
                </c:pt>
                <c:pt idx="17818">
                  <c:v>0.19614162348796046</c:v>
                </c:pt>
                <c:pt idx="17819">
                  <c:v>0.23845249020069706</c:v>
                </c:pt>
                <c:pt idx="17820">
                  <c:v>0.30013450699593136</c:v>
                </c:pt>
                <c:pt idx="17821">
                  <c:v>0.23941693260084068</c:v>
                </c:pt>
                <c:pt idx="17822">
                  <c:v>0.19194197479313649</c:v>
                </c:pt>
                <c:pt idx="17823">
                  <c:v>0.20458822233509491</c:v>
                </c:pt>
                <c:pt idx="17824">
                  <c:v>0.21108477214769239</c:v>
                </c:pt>
                <c:pt idx="17825">
                  <c:v>0.23474253535689396</c:v>
                </c:pt>
                <c:pt idx="17826">
                  <c:v>0.21351278309352173</c:v>
                </c:pt>
                <c:pt idx="17827">
                  <c:v>0.20190299427561156</c:v>
                </c:pt>
                <c:pt idx="17828">
                  <c:v>0.2402889056926005</c:v>
                </c:pt>
                <c:pt idx="17829">
                  <c:v>0.23241091257843063</c:v>
                </c:pt>
                <c:pt idx="17830">
                  <c:v>0.27407396336198725</c:v>
                </c:pt>
                <c:pt idx="17831">
                  <c:v>0.2325533790391065</c:v>
                </c:pt>
                <c:pt idx="17832">
                  <c:v>0.18833209061626469</c:v>
                </c:pt>
                <c:pt idx="17833">
                  <c:v>0.2490867510696414</c:v>
                </c:pt>
                <c:pt idx="17834">
                  <c:v>0.21392870288441337</c:v>
                </c:pt>
                <c:pt idx="17835">
                  <c:v>0.21085323084979612</c:v>
                </c:pt>
                <c:pt idx="17836">
                  <c:v>0.20073342170787994</c:v>
                </c:pt>
                <c:pt idx="17837">
                  <c:v>0.19844980979353771</c:v>
                </c:pt>
                <c:pt idx="17838">
                  <c:v>0.21651146716154868</c:v>
                </c:pt>
                <c:pt idx="17839">
                  <c:v>0.22350836398099441</c:v>
                </c:pt>
                <c:pt idx="17840">
                  <c:v>0.2245865123373797</c:v>
                </c:pt>
                <c:pt idx="17841">
                  <c:v>0.2103516884816517</c:v>
                </c:pt>
                <c:pt idx="17842">
                  <c:v>0.2755749841059949</c:v>
                </c:pt>
                <c:pt idx="17843">
                  <c:v>0.22523452371994238</c:v>
                </c:pt>
                <c:pt idx="17844">
                  <c:v>0.21784594526305331</c:v>
                </c:pt>
                <c:pt idx="17845">
                  <c:v>0.24247212341370047</c:v>
                </c:pt>
                <c:pt idx="17846">
                  <c:v>0.20054883202428239</c:v>
                </c:pt>
                <c:pt idx="17847">
                  <c:v>0.1744721751039581</c:v>
                </c:pt>
                <c:pt idx="17848">
                  <c:v>0.19549786309359521</c:v>
                </c:pt>
                <c:pt idx="17849">
                  <c:v>0.17214061170968617</c:v>
                </c:pt>
                <c:pt idx="17850">
                  <c:v>0.24508625578111387</c:v>
                </c:pt>
                <c:pt idx="17851">
                  <c:v>0.17602992333396936</c:v>
                </c:pt>
                <c:pt idx="17852">
                  <c:v>0.24396049184022381</c:v>
                </c:pt>
                <c:pt idx="17853">
                  <c:v>0.24803323286347281</c:v>
                </c:pt>
                <c:pt idx="17854">
                  <c:v>0.27665020948032459</c:v>
                </c:pt>
                <c:pt idx="17855">
                  <c:v>0.21872254111470579</c:v>
                </c:pt>
                <c:pt idx="17856">
                  <c:v>0.19654334223495545</c:v>
                </c:pt>
                <c:pt idx="17857">
                  <c:v>0.22931785166668101</c:v>
                </c:pt>
                <c:pt idx="17858">
                  <c:v>0.23907147268733894</c:v>
                </c:pt>
                <c:pt idx="17859">
                  <c:v>0.20368081412305117</c:v>
                </c:pt>
                <c:pt idx="17860">
                  <c:v>0.28004393047762277</c:v>
                </c:pt>
                <c:pt idx="17861">
                  <c:v>0.23944136238270444</c:v>
                </c:pt>
                <c:pt idx="17862">
                  <c:v>0.16148330310470929</c:v>
                </c:pt>
                <c:pt idx="17863">
                  <c:v>0.1843179558563732</c:v>
                </c:pt>
                <c:pt idx="17864">
                  <c:v>0.21236990397296587</c:v>
                </c:pt>
                <c:pt idx="17865">
                  <c:v>0.22461196656800145</c:v>
                </c:pt>
                <c:pt idx="17866">
                  <c:v>0.2567838819450835</c:v>
                </c:pt>
                <c:pt idx="17867">
                  <c:v>0.20015175662160867</c:v>
                </c:pt>
                <c:pt idx="17868">
                  <c:v>0.20515175840970568</c:v>
                </c:pt>
                <c:pt idx="17869">
                  <c:v>0.2651814472999609</c:v>
                </c:pt>
                <c:pt idx="17870">
                  <c:v>0.22368273933026434</c:v>
                </c:pt>
                <c:pt idx="17871">
                  <c:v>0.18275590385339974</c:v>
                </c:pt>
                <c:pt idx="17872">
                  <c:v>0.23022476977490008</c:v>
                </c:pt>
                <c:pt idx="17873">
                  <c:v>0.28552098045848284</c:v>
                </c:pt>
                <c:pt idx="17874">
                  <c:v>0.19898483157186697</c:v>
                </c:pt>
                <c:pt idx="17875">
                  <c:v>0.26695009266773034</c:v>
                </c:pt>
                <c:pt idx="17876">
                  <c:v>0.22865978612180679</c:v>
                </c:pt>
                <c:pt idx="17877">
                  <c:v>0.19984496312848071</c:v>
                </c:pt>
                <c:pt idx="17878">
                  <c:v>0.24197261130631192</c:v>
                </c:pt>
                <c:pt idx="17879">
                  <c:v>0.23388790319700417</c:v>
                </c:pt>
                <c:pt idx="17880">
                  <c:v>0.24682317246466171</c:v>
                </c:pt>
                <c:pt idx="17881">
                  <c:v>0.25106406241765683</c:v>
                </c:pt>
                <c:pt idx="17882">
                  <c:v>0.27667134715325531</c:v>
                </c:pt>
                <c:pt idx="17883">
                  <c:v>0.18644284877923875</c:v>
                </c:pt>
                <c:pt idx="17884">
                  <c:v>0.20277397375192091</c:v>
                </c:pt>
                <c:pt idx="17885">
                  <c:v>0.23290453208015174</c:v>
                </c:pt>
                <c:pt idx="17886">
                  <c:v>0.27999166236417738</c:v>
                </c:pt>
                <c:pt idx="17887">
                  <c:v>0.23680846033142802</c:v>
                </c:pt>
                <c:pt idx="17888">
                  <c:v>0.19285427356616044</c:v>
                </c:pt>
                <c:pt idx="17889">
                  <c:v>0.20689938655904169</c:v>
                </c:pt>
                <c:pt idx="17890">
                  <c:v>0.23001124758224681</c:v>
                </c:pt>
                <c:pt idx="17891">
                  <c:v>0.24022026316633557</c:v>
                </c:pt>
                <c:pt idx="17892">
                  <c:v>0.21919499895469741</c:v>
                </c:pt>
                <c:pt idx="17893">
                  <c:v>0.19885556503356533</c:v>
                </c:pt>
                <c:pt idx="17894">
                  <c:v>0.23146992000460134</c:v>
                </c:pt>
                <c:pt idx="17895">
                  <c:v>0.21883974499140477</c:v>
                </c:pt>
                <c:pt idx="17896">
                  <c:v>0.23559636504334044</c:v>
                </c:pt>
                <c:pt idx="17897">
                  <c:v>0.23059153966371218</c:v>
                </c:pt>
                <c:pt idx="17898">
                  <c:v>0.23342614386060317</c:v>
                </c:pt>
                <c:pt idx="17899">
                  <c:v>0.22135735978627721</c:v>
                </c:pt>
                <c:pt idx="17900">
                  <c:v>0.22030377128016337</c:v>
                </c:pt>
                <c:pt idx="17901">
                  <c:v>0.25348723543549295</c:v>
                </c:pt>
                <c:pt idx="17902">
                  <c:v>0.21551922583351521</c:v>
                </c:pt>
                <c:pt idx="17903">
                  <c:v>0.21986267804914109</c:v>
                </c:pt>
                <c:pt idx="17904">
                  <c:v>0.25452084867659325</c:v>
                </c:pt>
                <c:pt idx="17905">
                  <c:v>0.22044249009972641</c:v>
                </c:pt>
                <c:pt idx="17906">
                  <c:v>0.23000885249303921</c:v>
                </c:pt>
                <c:pt idx="17907">
                  <c:v>0.19943154207992494</c:v>
                </c:pt>
                <c:pt idx="17908">
                  <c:v>0.2066530872934399</c:v>
                </c:pt>
                <c:pt idx="17909">
                  <c:v>0.20768141696316361</c:v>
                </c:pt>
                <c:pt idx="17910">
                  <c:v>0.26960008746007591</c:v>
                </c:pt>
                <c:pt idx="17911">
                  <c:v>0.23533608956140992</c:v>
                </c:pt>
                <c:pt idx="17912">
                  <c:v>0.22403804560607654</c:v>
                </c:pt>
                <c:pt idx="17913">
                  <c:v>0.22313324655171921</c:v>
                </c:pt>
                <c:pt idx="17914">
                  <c:v>0.21826889105758199</c:v>
                </c:pt>
                <c:pt idx="17915">
                  <c:v>0.21879698429282418</c:v>
                </c:pt>
                <c:pt idx="17916">
                  <c:v>0.17287270741595312</c:v>
                </c:pt>
                <c:pt idx="17917">
                  <c:v>0.23197280230125436</c:v>
                </c:pt>
                <c:pt idx="17918">
                  <c:v>0.22941126804438144</c:v>
                </c:pt>
                <c:pt idx="17919">
                  <c:v>0.21029633244927046</c:v>
                </c:pt>
                <c:pt idx="17920">
                  <c:v>0.18332136451035491</c:v>
                </c:pt>
                <c:pt idx="17921">
                  <c:v>0.22647588419924991</c:v>
                </c:pt>
                <c:pt idx="17922">
                  <c:v>0.24124304797324791</c:v>
                </c:pt>
                <c:pt idx="17923">
                  <c:v>0.19479890576689976</c:v>
                </c:pt>
                <c:pt idx="17924">
                  <c:v>0.19249246797845779</c:v>
                </c:pt>
                <c:pt idx="17925">
                  <c:v>0.24764495544558934</c:v>
                </c:pt>
                <c:pt idx="17926">
                  <c:v>0.18860727845005254</c:v>
                </c:pt>
                <c:pt idx="17927">
                  <c:v>0.25412674103002031</c:v>
                </c:pt>
                <c:pt idx="17928">
                  <c:v>0.20213829632184691</c:v>
                </c:pt>
                <c:pt idx="17929">
                  <c:v>0.25267712636790707</c:v>
                </c:pt>
                <c:pt idx="17930">
                  <c:v>0.23239410321390766</c:v>
                </c:pt>
                <c:pt idx="17931">
                  <c:v>0.24317771113762376</c:v>
                </c:pt>
                <c:pt idx="17932">
                  <c:v>0.25143584445925365</c:v>
                </c:pt>
                <c:pt idx="17933">
                  <c:v>0.2708933037971078</c:v>
                </c:pt>
                <c:pt idx="17934">
                  <c:v>0.21641814859208972</c:v>
                </c:pt>
                <c:pt idx="17935">
                  <c:v>0.19246192549127891</c:v>
                </c:pt>
                <c:pt idx="17936">
                  <c:v>0.26474416836506082</c:v>
                </c:pt>
                <c:pt idx="17937">
                  <c:v>0.22261023823217421</c:v>
                </c:pt>
                <c:pt idx="17938">
                  <c:v>0.19391539276186265</c:v>
                </c:pt>
                <c:pt idx="17939">
                  <c:v>0.22699723892313739</c:v>
                </c:pt>
                <c:pt idx="17940">
                  <c:v>0.20767935069505339</c:v>
                </c:pt>
                <c:pt idx="17941">
                  <c:v>0.24360026179091854</c:v>
                </c:pt>
                <c:pt idx="17942">
                  <c:v>0.26296425290411468</c:v>
                </c:pt>
                <c:pt idx="17943">
                  <c:v>0.22990595070598691</c:v>
                </c:pt>
                <c:pt idx="17944">
                  <c:v>0.21140919264846919</c:v>
                </c:pt>
                <c:pt idx="17945">
                  <c:v>0.16324916708157344</c:v>
                </c:pt>
                <c:pt idx="17946">
                  <c:v>0.1884384371282872</c:v>
                </c:pt>
                <c:pt idx="17947">
                  <c:v>0.18902664280562179</c:v>
                </c:pt>
                <c:pt idx="17948">
                  <c:v>0.24062264506815687</c:v>
                </c:pt>
                <c:pt idx="17949">
                  <c:v>0.24244239101411694</c:v>
                </c:pt>
                <c:pt idx="17950">
                  <c:v>0.23898530537667756</c:v>
                </c:pt>
                <c:pt idx="17951">
                  <c:v>0.26549696254972482</c:v>
                </c:pt>
                <c:pt idx="17952">
                  <c:v>0.22135560869564602</c:v>
                </c:pt>
                <c:pt idx="17953">
                  <c:v>0.20053092498936223</c:v>
                </c:pt>
                <c:pt idx="17954">
                  <c:v>0.18476929829181174</c:v>
                </c:pt>
                <c:pt idx="17955">
                  <c:v>0.24750755943797309</c:v>
                </c:pt>
                <c:pt idx="17956">
                  <c:v>0.20555763915458083</c:v>
                </c:pt>
                <c:pt idx="17957">
                  <c:v>0.22748423788773781</c:v>
                </c:pt>
                <c:pt idx="17958">
                  <c:v>0.20599583552112744</c:v>
                </c:pt>
                <c:pt idx="17959">
                  <c:v>0.19640808977650975</c:v>
                </c:pt>
                <c:pt idx="17960">
                  <c:v>0.22114172513772573</c:v>
                </c:pt>
                <c:pt idx="17961">
                  <c:v>0.21079609704715443</c:v>
                </c:pt>
                <c:pt idx="17962">
                  <c:v>0.21437633053033509</c:v>
                </c:pt>
                <c:pt idx="17963">
                  <c:v>0.18029398847843509</c:v>
                </c:pt>
                <c:pt idx="17964">
                  <c:v>0.21292746962476394</c:v>
                </c:pt>
                <c:pt idx="17965">
                  <c:v>0.1848299217991729</c:v>
                </c:pt>
                <c:pt idx="17966">
                  <c:v>0.24369881421876352</c:v>
                </c:pt>
                <c:pt idx="17967">
                  <c:v>0.24860265518382993</c:v>
                </c:pt>
                <c:pt idx="17968">
                  <c:v>0.25216861067094731</c:v>
                </c:pt>
                <c:pt idx="17969">
                  <c:v>0.20285634193555868</c:v>
                </c:pt>
                <c:pt idx="17970">
                  <c:v>0.24963343947061856</c:v>
                </c:pt>
                <c:pt idx="17971">
                  <c:v>0.2326893612378598</c:v>
                </c:pt>
                <c:pt idx="17972">
                  <c:v>0.22946476985301689</c:v>
                </c:pt>
                <c:pt idx="17973">
                  <c:v>0.26641625434532645</c:v>
                </c:pt>
                <c:pt idx="17974">
                  <c:v>0.21839591082940613</c:v>
                </c:pt>
                <c:pt idx="17975">
                  <c:v>0.24407252186066125</c:v>
                </c:pt>
                <c:pt idx="17976">
                  <c:v>0.16716118570038221</c:v>
                </c:pt>
                <c:pt idx="17977">
                  <c:v>0.25752813647140593</c:v>
                </c:pt>
                <c:pt idx="17978">
                  <c:v>0.21122851101921619</c:v>
                </c:pt>
                <c:pt idx="17979">
                  <c:v>0.20041547430256451</c:v>
                </c:pt>
                <c:pt idx="17980">
                  <c:v>0.22360275174551617</c:v>
                </c:pt>
                <c:pt idx="17981">
                  <c:v>0.19543712454141995</c:v>
                </c:pt>
                <c:pt idx="17982">
                  <c:v>0.28496969334767952</c:v>
                </c:pt>
                <c:pt idx="17983">
                  <c:v>0.20318477226019938</c:v>
                </c:pt>
                <c:pt idx="17984">
                  <c:v>0.23239414974442493</c:v>
                </c:pt>
                <c:pt idx="17985">
                  <c:v>0.22573037467794244</c:v>
                </c:pt>
                <c:pt idx="17986">
                  <c:v>0.19673363475622807</c:v>
                </c:pt>
                <c:pt idx="17987">
                  <c:v>0.22183605093446176</c:v>
                </c:pt>
                <c:pt idx="17988">
                  <c:v>0.20655232967720571</c:v>
                </c:pt>
                <c:pt idx="17989">
                  <c:v>0.19836341234246352</c:v>
                </c:pt>
                <c:pt idx="17990">
                  <c:v>0.22453702244731821</c:v>
                </c:pt>
                <c:pt idx="17991">
                  <c:v>0.22228175191461336</c:v>
                </c:pt>
                <c:pt idx="17992">
                  <c:v>0.23406221979638253</c:v>
                </c:pt>
                <c:pt idx="17993">
                  <c:v>0.23735745380086531</c:v>
                </c:pt>
                <c:pt idx="17994">
                  <c:v>0.20422586639113341</c:v>
                </c:pt>
                <c:pt idx="17995">
                  <c:v>0.17398636626005284</c:v>
                </c:pt>
                <c:pt idx="17996">
                  <c:v>0.24674612707493546</c:v>
                </c:pt>
                <c:pt idx="17997">
                  <c:v>0.23879495915150994</c:v>
                </c:pt>
                <c:pt idx="17998">
                  <c:v>0.21095981519085891</c:v>
                </c:pt>
                <c:pt idx="17999">
                  <c:v>0.20790912244567394</c:v>
                </c:pt>
                <c:pt idx="18000">
                  <c:v>0.19751894567823094</c:v>
                </c:pt>
                <c:pt idx="18001">
                  <c:v>0.23413550147907461</c:v>
                </c:pt>
                <c:pt idx="18002">
                  <c:v>0.2624921009677984</c:v>
                </c:pt>
                <c:pt idx="18003">
                  <c:v>0.21994793801912946</c:v>
                </c:pt>
                <c:pt idx="18004">
                  <c:v>0.19101840993859884</c:v>
                </c:pt>
                <c:pt idx="18005">
                  <c:v>0.21959055412893871</c:v>
                </c:pt>
                <c:pt idx="18006">
                  <c:v>0.20900872187214622</c:v>
                </c:pt>
                <c:pt idx="18007">
                  <c:v>0.20854020686147562</c:v>
                </c:pt>
                <c:pt idx="18008">
                  <c:v>0.19818520024858383</c:v>
                </c:pt>
                <c:pt idx="18009">
                  <c:v>0.23302969376297591</c:v>
                </c:pt>
                <c:pt idx="18010">
                  <c:v>0.22997303426790924</c:v>
                </c:pt>
                <c:pt idx="18011">
                  <c:v>0.22110843930630344</c:v>
                </c:pt>
                <c:pt idx="18012">
                  <c:v>0.23066198788821871</c:v>
                </c:pt>
                <c:pt idx="18013">
                  <c:v>0.21977461605584908</c:v>
                </c:pt>
                <c:pt idx="18014">
                  <c:v>0.21567598624457915</c:v>
                </c:pt>
                <c:pt idx="18015">
                  <c:v>0.26266377674673524</c:v>
                </c:pt>
                <c:pt idx="18016">
                  <c:v>0.21214942776214804</c:v>
                </c:pt>
                <c:pt idx="18017">
                  <c:v>0.22661326757141351</c:v>
                </c:pt>
                <c:pt idx="18018">
                  <c:v>0.24534896239078441</c:v>
                </c:pt>
                <c:pt idx="18019">
                  <c:v>0.22197259607015668</c:v>
                </c:pt>
                <c:pt idx="18020">
                  <c:v>0.22972269667429493</c:v>
                </c:pt>
                <c:pt idx="18021">
                  <c:v>0.21402921697484634</c:v>
                </c:pt>
                <c:pt idx="18022">
                  <c:v>0.26024338840709221</c:v>
                </c:pt>
                <c:pt idx="18023">
                  <c:v>0.25963740596828128</c:v>
                </c:pt>
                <c:pt idx="18024">
                  <c:v>0.19880465478279291</c:v>
                </c:pt>
                <c:pt idx="18025">
                  <c:v>0.25276671180458987</c:v>
                </c:pt>
                <c:pt idx="18026">
                  <c:v>0.20912415012857408</c:v>
                </c:pt>
                <c:pt idx="18027">
                  <c:v>0.23398083220550003</c:v>
                </c:pt>
                <c:pt idx="18028">
                  <c:v>0.22995713711790275</c:v>
                </c:pt>
                <c:pt idx="18029">
                  <c:v>0.21183510520981538</c:v>
                </c:pt>
                <c:pt idx="18030">
                  <c:v>0.27567970670452646</c:v>
                </c:pt>
                <c:pt idx="18031">
                  <c:v>0.21955442086331575</c:v>
                </c:pt>
                <c:pt idx="18032">
                  <c:v>0.20099669466462691</c:v>
                </c:pt>
                <c:pt idx="18033">
                  <c:v>0.19479869455573337</c:v>
                </c:pt>
                <c:pt idx="18034">
                  <c:v>0.21210357028890417</c:v>
                </c:pt>
                <c:pt idx="18035">
                  <c:v>0.23895132107198241</c:v>
                </c:pt>
                <c:pt idx="18036">
                  <c:v>0.21074842656777745</c:v>
                </c:pt>
                <c:pt idx="18037">
                  <c:v>0.24587157001423607</c:v>
                </c:pt>
                <c:pt idx="18038">
                  <c:v>0.22933205311206581</c:v>
                </c:pt>
                <c:pt idx="18039">
                  <c:v>0.22556738946345739</c:v>
                </c:pt>
                <c:pt idx="18040">
                  <c:v>0.24516856894131336</c:v>
                </c:pt>
                <c:pt idx="18041">
                  <c:v>0.19567144041515019</c:v>
                </c:pt>
                <c:pt idx="18042">
                  <c:v>0.30970383917389832</c:v>
                </c:pt>
                <c:pt idx="18043">
                  <c:v>0.25259904452824644</c:v>
                </c:pt>
                <c:pt idx="18044">
                  <c:v>0.21813336637177141</c:v>
                </c:pt>
                <c:pt idx="18045">
                  <c:v>0.1936299620014553</c:v>
                </c:pt>
                <c:pt idx="18046">
                  <c:v>0.25997237374623189</c:v>
                </c:pt>
                <c:pt idx="18047">
                  <c:v>0.25913318613383529</c:v>
                </c:pt>
                <c:pt idx="18048">
                  <c:v>0.25416997836932081</c:v>
                </c:pt>
                <c:pt idx="18049">
                  <c:v>0.2521365326842514</c:v>
                </c:pt>
                <c:pt idx="18050">
                  <c:v>0.23719115885701231</c:v>
                </c:pt>
                <c:pt idx="18051">
                  <c:v>0.23546646805957144</c:v>
                </c:pt>
                <c:pt idx="18052">
                  <c:v>0.22118096210040172</c:v>
                </c:pt>
                <c:pt idx="18053">
                  <c:v>0.19547483596411205</c:v>
                </c:pt>
                <c:pt idx="18054">
                  <c:v>0.21439754252192064</c:v>
                </c:pt>
                <c:pt idx="18055">
                  <c:v>0.19412597526532668</c:v>
                </c:pt>
                <c:pt idx="18056">
                  <c:v>0.21091093798146349</c:v>
                </c:pt>
                <c:pt idx="18057">
                  <c:v>0.22483994936962898</c:v>
                </c:pt>
                <c:pt idx="18058">
                  <c:v>0.28223200553547401</c:v>
                </c:pt>
                <c:pt idx="18059">
                  <c:v>0.18909355005350251</c:v>
                </c:pt>
                <c:pt idx="18060">
                  <c:v>0.17431120455648241</c:v>
                </c:pt>
                <c:pt idx="18061">
                  <c:v>0.25301260215287208</c:v>
                </c:pt>
                <c:pt idx="18062">
                  <c:v>0.28036412839107788</c:v>
                </c:pt>
                <c:pt idx="18063">
                  <c:v>0.17135099042010141</c:v>
                </c:pt>
                <c:pt idx="18064">
                  <c:v>0.23306304721712906</c:v>
                </c:pt>
                <c:pt idx="18065">
                  <c:v>0.21679030093711957</c:v>
                </c:pt>
                <c:pt idx="18066">
                  <c:v>0.17713912218697489</c:v>
                </c:pt>
                <c:pt idx="18067">
                  <c:v>0.20472840478978249</c:v>
                </c:pt>
                <c:pt idx="18068">
                  <c:v>0.26215862538710732</c:v>
                </c:pt>
                <c:pt idx="18069">
                  <c:v>0.18844168572572897</c:v>
                </c:pt>
                <c:pt idx="18070">
                  <c:v>0.18417529884736575</c:v>
                </c:pt>
                <c:pt idx="18071">
                  <c:v>0.18741918627479265</c:v>
                </c:pt>
                <c:pt idx="18072">
                  <c:v>0.24442119105373891</c:v>
                </c:pt>
                <c:pt idx="18073">
                  <c:v>0.18955075439009259</c:v>
                </c:pt>
                <c:pt idx="18074">
                  <c:v>0.23963587591404112</c:v>
                </c:pt>
                <c:pt idx="18075">
                  <c:v>0.1977081243603562</c:v>
                </c:pt>
                <c:pt idx="18076">
                  <c:v>0.24135006088256244</c:v>
                </c:pt>
                <c:pt idx="18077">
                  <c:v>0.22035794992182747</c:v>
                </c:pt>
                <c:pt idx="18078">
                  <c:v>0.22265123916467175</c:v>
                </c:pt>
                <c:pt idx="18079">
                  <c:v>0.20379250352567341</c:v>
                </c:pt>
                <c:pt idx="18080">
                  <c:v>0.21336277029799774</c:v>
                </c:pt>
                <c:pt idx="18081">
                  <c:v>0.22384579632978086</c:v>
                </c:pt>
                <c:pt idx="18082">
                  <c:v>0.23071002671244234</c:v>
                </c:pt>
                <c:pt idx="18083">
                  <c:v>0.20699188390751921</c:v>
                </c:pt>
                <c:pt idx="18084">
                  <c:v>0.23479773066684925</c:v>
                </c:pt>
                <c:pt idx="18085">
                  <c:v>0.24887200354434691</c:v>
                </c:pt>
                <c:pt idx="18086">
                  <c:v>0.19735969107686321</c:v>
                </c:pt>
                <c:pt idx="18087">
                  <c:v>0.18540535840518013</c:v>
                </c:pt>
                <c:pt idx="18088">
                  <c:v>0.21981914606071096</c:v>
                </c:pt>
                <c:pt idx="18089">
                  <c:v>0.24123205637089226</c:v>
                </c:pt>
                <c:pt idx="18090">
                  <c:v>0.24492525744543298</c:v>
                </c:pt>
                <c:pt idx="18091">
                  <c:v>0.20243423929707183</c:v>
                </c:pt>
                <c:pt idx="18092">
                  <c:v>0.22827814288633108</c:v>
                </c:pt>
                <c:pt idx="18093">
                  <c:v>0.20262072366496217</c:v>
                </c:pt>
                <c:pt idx="18094">
                  <c:v>0.16656638552771688</c:v>
                </c:pt>
                <c:pt idx="18095">
                  <c:v>0.22415069379833183</c:v>
                </c:pt>
                <c:pt idx="18096">
                  <c:v>0.26103678760759785</c:v>
                </c:pt>
                <c:pt idx="18097">
                  <c:v>0.24424152573735691</c:v>
                </c:pt>
                <c:pt idx="18098">
                  <c:v>0.24235604876641523</c:v>
                </c:pt>
                <c:pt idx="18099">
                  <c:v>0.21437152723180811</c:v>
                </c:pt>
                <c:pt idx="18100">
                  <c:v>0.20581254663597323</c:v>
                </c:pt>
                <c:pt idx="18101">
                  <c:v>0.22487630314542423</c:v>
                </c:pt>
                <c:pt idx="18102">
                  <c:v>0.19933311894952618</c:v>
                </c:pt>
                <c:pt idx="18103">
                  <c:v>0.20939199864174995</c:v>
                </c:pt>
                <c:pt idx="18104">
                  <c:v>0.23116009246450134</c:v>
                </c:pt>
                <c:pt idx="18105">
                  <c:v>0.21415383279093225</c:v>
                </c:pt>
                <c:pt idx="18106">
                  <c:v>0.20109575144703226</c:v>
                </c:pt>
                <c:pt idx="18107">
                  <c:v>0.18735190478093294</c:v>
                </c:pt>
                <c:pt idx="18108">
                  <c:v>0.23295492109087221</c:v>
                </c:pt>
                <c:pt idx="18109">
                  <c:v>0.21147228240628352</c:v>
                </c:pt>
                <c:pt idx="18110">
                  <c:v>0.2622414373374975</c:v>
                </c:pt>
                <c:pt idx="18111">
                  <c:v>0.23987931039797017</c:v>
                </c:pt>
                <c:pt idx="18112">
                  <c:v>0.18769401519518791</c:v>
                </c:pt>
                <c:pt idx="18113">
                  <c:v>0.21124480707632851</c:v>
                </c:pt>
                <c:pt idx="18114">
                  <c:v>0.22269200915534451</c:v>
                </c:pt>
                <c:pt idx="18115">
                  <c:v>0.22056747855517644</c:v>
                </c:pt>
                <c:pt idx="18116">
                  <c:v>0.23956751342786292</c:v>
                </c:pt>
                <c:pt idx="18117">
                  <c:v>0.1921974349090117</c:v>
                </c:pt>
                <c:pt idx="18118">
                  <c:v>0.23959440200684676</c:v>
                </c:pt>
                <c:pt idx="18119">
                  <c:v>0.23055648722207744</c:v>
                </c:pt>
                <c:pt idx="18120">
                  <c:v>0.2370168000048484</c:v>
                </c:pt>
                <c:pt idx="18121">
                  <c:v>0.1958559567508785</c:v>
                </c:pt>
                <c:pt idx="18122">
                  <c:v>0.19926644820317491</c:v>
                </c:pt>
                <c:pt idx="18123">
                  <c:v>0.23808065427414582</c:v>
                </c:pt>
                <c:pt idx="18124">
                  <c:v>0.20809647674746279</c:v>
                </c:pt>
                <c:pt idx="18125">
                  <c:v>0.22709883264953129</c:v>
                </c:pt>
                <c:pt idx="18126">
                  <c:v>0.21005810365434641</c:v>
                </c:pt>
                <c:pt idx="18127">
                  <c:v>0.25402130245158233</c:v>
                </c:pt>
                <c:pt idx="18128">
                  <c:v>0.18019288317135429</c:v>
                </c:pt>
                <c:pt idx="18129">
                  <c:v>0.17331543332085098</c:v>
                </c:pt>
                <c:pt idx="18130">
                  <c:v>0.21797874942254344</c:v>
                </c:pt>
                <c:pt idx="18131">
                  <c:v>0.24946524041299928</c:v>
                </c:pt>
                <c:pt idx="18132">
                  <c:v>0.21367925416284991</c:v>
                </c:pt>
                <c:pt idx="18133">
                  <c:v>0.20152501243484019</c:v>
                </c:pt>
                <c:pt idx="18134">
                  <c:v>0.20166320770992804</c:v>
                </c:pt>
                <c:pt idx="18135">
                  <c:v>0.16769237847892321</c:v>
                </c:pt>
                <c:pt idx="18136">
                  <c:v>0.22696005429069643</c:v>
                </c:pt>
                <c:pt idx="18137">
                  <c:v>0.25612553733821158</c:v>
                </c:pt>
                <c:pt idx="18138">
                  <c:v>0.24319056174480069</c:v>
                </c:pt>
                <c:pt idx="18139">
                  <c:v>0.2091197483788062</c:v>
                </c:pt>
                <c:pt idx="18140">
                  <c:v>0.19615434943022458</c:v>
                </c:pt>
                <c:pt idx="18141">
                  <c:v>0.21715966436619524</c:v>
                </c:pt>
                <c:pt idx="18142">
                  <c:v>0.18452321019937196</c:v>
                </c:pt>
                <c:pt idx="18143">
                  <c:v>0.26772439189156738</c:v>
                </c:pt>
                <c:pt idx="18144">
                  <c:v>0.25015950088694899</c:v>
                </c:pt>
                <c:pt idx="18145">
                  <c:v>0.18837520705279559</c:v>
                </c:pt>
                <c:pt idx="18146">
                  <c:v>0.21319365517830371</c:v>
                </c:pt>
                <c:pt idx="18147">
                  <c:v>0.2434450925805316</c:v>
                </c:pt>
                <c:pt idx="18148">
                  <c:v>0.18940134654276763</c:v>
                </c:pt>
                <c:pt idx="18149">
                  <c:v>0.1878547161404534</c:v>
                </c:pt>
                <c:pt idx="18150">
                  <c:v>0.2217518161168725</c:v>
                </c:pt>
                <c:pt idx="18151">
                  <c:v>0.2003526614015225</c:v>
                </c:pt>
                <c:pt idx="18152">
                  <c:v>0.2228812711444384</c:v>
                </c:pt>
                <c:pt idx="18153">
                  <c:v>0.22349157822073182</c:v>
                </c:pt>
                <c:pt idx="18154">
                  <c:v>0.20867195898351598</c:v>
                </c:pt>
                <c:pt idx="18155">
                  <c:v>0.18358916932930641</c:v>
                </c:pt>
                <c:pt idx="18156">
                  <c:v>0.18255540155614594</c:v>
                </c:pt>
                <c:pt idx="18157">
                  <c:v>0.16800969304215074</c:v>
                </c:pt>
                <c:pt idx="18158">
                  <c:v>0.21201352085671221</c:v>
                </c:pt>
                <c:pt idx="18159">
                  <c:v>0.20756869109716938</c:v>
                </c:pt>
                <c:pt idx="18160">
                  <c:v>0.17562826426413677</c:v>
                </c:pt>
                <c:pt idx="18161">
                  <c:v>0.18268514094649707</c:v>
                </c:pt>
                <c:pt idx="18162">
                  <c:v>0.20537195973023914</c:v>
                </c:pt>
                <c:pt idx="18163">
                  <c:v>0.25450292901104482</c:v>
                </c:pt>
                <c:pt idx="18164">
                  <c:v>0.23176473590990879</c:v>
                </c:pt>
                <c:pt idx="18165">
                  <c:v>0.23587630815349381</c:v>
                </c:pt>
                <c:pt idx="18166">
                  <c:v>0.25203017041815429</c:v>
                </c:pt>
                <c:pt idx="18167">
                  <c:v>0.18245874941413859</c:v>
                </c:pt>
                <c:pt idx="18168">
                  <c:v>0.22470569131796328</c:v>
                </c:pt>
                <c:pt idx="18169">
                  <c:v>0.24072453788582596</c:v>
                </c:pt>
                <c:pt idx="18170">
                  <c:v>0.20136697152103114</c:v>
                </c:pt>
                <c:pt idx="18171">
                  <c:v>0.24745991946751164</c:v>
                </c:pt>
                <c:pt idx="18172">
                  <c:v>0.21633923242951991</c:v>
                </c:pt>
                <c:pt idx="18173">
                  <c:v>0.23720138613354724</c:v>
                </c:pt>
                <c:pt idx="18174">
                  <c:v>0.27214442485176316</c:v>
                </c:pt>
                <c:pt idx="18175">
                  <c:v>0.22460787984718669</c:v>
                </c:pt>
                <c:pt idx="18176">
                  <c:v>0.23516652774742094</c:v>
                </c:pt>
                <c:pt idx="18177">
                  <c:v>0.18098683410427299</c:v>
                </c:pt>
                <c:pt idx="18178">
                  <c:v>0.19477848228886271</c:v>
                </c:pt>
                <c:pt idx="18179">
                  <c:v>0.24014135686587668</c:v>
                </c:pt>
                <c:pt idx="18180">
                  <c:v>0.17308613319863389</c:v>
                </c:pt>
                <c:pt idx="18181">
                  <c:v>0.22331251270876487</c:v>
                </c:pt>
                <c:pt idx="18182">
                  <c:v>0.20103011509956731</c:v>
                </c:pt>
                <c:pt idx="18183">
                  <c:v>0.22112612241004667</c:v>
                </c:pt>
                <c:pt idx="18184">
                  <c:v>0.22083132564836952</c:v>
                </c:pt>
                <c:pt idx="18185">
                  <c:v>0.2091136629369264</c:v>
                </c:pt>
                <c:pt idx="18186">
                  <c:v>0.20892470213958908</c:v>
                </c:pt>
                <c:pt idx="18187">
                  <c:v>0.17905693101327341</c:v>
                </c:pt>
                <c:pt idx="18188">
                  <c:v>0.26149147446107279</c:v>
                </c:pt>
                <c:pt idx="18189">
                  <c:v>0.22948312425941669</c:v>
                </c:pt>
                <c:pt idx="18190">
                  <c:v>0.21928481131241234</c:v>
                </c:pt>
                <c:pt idx="18191">
                  <c:v>0.25015231177005731</c:v>
                </c:pt>
                <c:pt idx="18192">
                  <c:v>0.22360866832650517</c:v>
                </c:pt>
                <c:pt idx="18193">
                  <c:v>0.20528180740897775</c:v>
                </c:pt>
                <c:pt idx="18194">
                  <c:v>0.19297891358881708</c:v>
                </c:pt>
                <c:pt idx="18195">
                  <c:v>0.24300318249529776</c:v>
                </c:pt>
                <c:pt idx="18196">
                  <c:v>0.20870983208466262</c:v>
                </c:pt>
                <c:pt idx="18197">
                  <c:v>0.24927831988398874</c:v>
                </c:pt>
                <c:pt idx="18198">
                  <c:v>0.22594641710268443</c:v>
                </c:pt>
                <c:pt idx="18199">
                  <c:v>0.25087157318499814</c:v>
                </c:pt>
                <c:pt idx="18200">
                  <c:v>0.20260055302842983</c:v>
                </c:pt>
                <c:pt idx="18201">
                  <c:v>0.24582989127336141</c:v>
                </c:pt>
                <c:pt idx="18202">
                  <c:v>0.27205480535622922</c:v>
                </c:pt>
                <c:pt idx="18203">
                  <c:v>0.27308365387291844</c:v>
                </c:pt>
                <c:pt idx="18204">
                  <c:v>0.24065420066715359</c:v>
                </c:pt>
                <c:pt idx="18205">
                  <c:v>0.19558506759335981</c:v>
                </c:pt>
                <c:pt idx="18206">
                  <c:v>0.19788291865793828</c:v>
                </c:pt>
                <c:pt idx="18207">
                  <c:v>0.18724651630847294</c:v>
                </c:pt>
                <c:pt idx="18208">
                  <c:v>0.21021672156325771</c:v>
                </c:pt>
                <c:pt idx="18209">
                  <c:v>0.23853397202996784</c:v>
                </c:pt>
                <c:pt idx="18210">
                  <c:v>0.21556001176060571</c:v>
                </c:pt>
                <c:pt idx="18211">
                  <c:v>0.22630056356881567</c:v>
                </c:pt>
                <c:pt idx="18212">
                  <c:v>0.21295231178232399</c:v>
                </c:pt>
                <c:pt idx="18213">
                  <c:v>0.21006414205554091</c:v>
                </c:pt>
                <c:pt idx="18214">
                  <c:v>0.21815559494533121</c:v>
                </c:pt>
                <c:pt idx="18215">
                  <c:v>0.22507571254307285</c:v>
                </c:pt>
                <c:pt idx="18216">
                  <c:v>0.24924028193609957</c:v>
                </c:pt>
                <c:pt idx="18217">
                  <c:v>0.19092812156382721</c:v>
                </c:pt>
                <c:pt idx="18218">
                  <c:v>0.20690232179987283</c:v>
                </c:pt>
                <c:pt idx="18219">
                  <c:v>0.2111240079076073</c:v>
                </c:pt>
                <c:pt idx="18220">
                  <c:v>0.24107573318634393</c:v>
                </c:pt>
                <c:pt idx="18221">
                  <c:v>0.235418354924704</c:v>
                </c:pt>
                <c:pt idx="18222">
                  <c:v>0.23532241671112153</c:v>
                </c:pt>
                <c:pt idx="18223">
                  <c:v>0.18819071321141545</c:v>
                </c:pt>
                <c:pt idx="18224">
                  <c:v>0.19991645056687143</c:v>
                </c:pt>
                <c:pt idx="18225">
                  <c:v>0.20298981415779602</c:v>
                </c:pt>
                <c:pt idx="18226">
                  <c:v>0.25696692967774476</c:v>
                </c:pt>
                <c:pt idx="18227">
                  <c:v>0.22009057710088617</c:v>
                </c:pt>
                <c:pt idx="18228">
                  <c:v>0.22759223537803094</c:v>
                </c:pt>
                <c:pt idx="18229">
                  <c:v>0.21491635623541486</c:v>
                </c:pt>
                <c:pt idx="18230">
                  <c:v>0.23063450373920616</c:v>
                </c:pt>
                <c:pt idx="18231">
                  <c:v>0.21052509497624974</c:v>
                </c:pt>
                <c:pt idx="18232">
                  <c:v>0.17681336055459851</c:v>
                </c:pt>
                <c:pt idx="18233">
                  <c:v>0.20768552995536219</c:v>
                </c:pt>
                <c:pt idx="18234">
                  <c:v>0.1725088721422075</c:v>
                </c:pt>
                <c:pt idx="18235">
                  <c:v>0.19520001019958766</c:v>
                </c:pt>
                <c:pt idx="18236">
                  <c:v>0.23627967799302238</c:v>
                </c:pt>
                <c:pt idx="18237">
                  <c:v>0.18870211090321798</c:v>
                </c:pt>
                <c:pt idx="18238">
                  <c:v>0.21943462713041587</c:v>
                </c:pt>
                <c:pt idx="18239">
                  <c:v>0.23230070312435597</c:v>
                </c:pt>
                <c:pt idx="18240">
                  <c:v>0.21882422523964337</c:v>
                </c:pt>
                <c:pt idx="18241">
                  <c:v>0.21921239843881904</c:v>
                </c:pt>
                <c:pt idx="18242">
                  <c:v>0.22722090738457107</c:v>
                </c:pt>
                <c:pt idx="18243">
                  <c:v>0.26601497195907242</c:v>
                </c:pt>
                <c:pt idx="18244">
                  <c:v>0.22481566855283441</c:v>
                </c:pt>
                <c:pt idx="18245">
                  <c:v>0.19710503477919741</c:v>
                </c:pt>
                <c:pt idx="18246">
                  <c:v>0.20867334995652254</c:v>
                </c:pt>
                <c:pt idx="18247">
                  <c:v>0.22743791629126561</c:v>
                </c:pt>
                <c:pt idx="18248">
                  <c:v>0.24164202926484338</c:v>
                </c:pt>
                <c:pt idx="18249">
                  <c:v>0.22596799266754194</c:v>
                </c:pt>
                <c:pt idx="18250">
                  <c:v>0.19362185907089727</c:v>
                </c:pt>
                <c:pt idx="18251">
                  <c:v>0.26262856975602838</c:v>
                </c:pt>
                <c:pt idx="18252">
                  <c:v>0.22916165151286091</c:v>
                </c:pt>
                <c:pt idx="18253">
                  <c:v>0.22177951383581418</c:v>
                </c:pt>
                <c:pt idx="18254">
                  <c:v>0.23661691676753471</c:v>
                </c:pt>
                <c:pt idx="18255">
                  <c:v>0.19698453671472341</c:v>
                </c:pt>
                <c:pt idx="18256">
                  <c:v>0.20493125299956441</c:v>
                </c:pt>
                <c:pt idx="18257">
                  <c:v>0.25299633508648156</c:v>
                </c:pt>
                <c:pt idx="18258">
                  <c:v>0.20899212939428893</c:v>
                </c:pt>
                <c:pt idx="18259">
                  <c:v>0.18881367370426549</c:v>
                </c:pt>
                <c:pt idx="18260">
                  <c:v>0.22006486711961287</c:v>
                </c:pt>
                <c:pt idx="18261">
                  <c:v>0.20019151215396483</c:v>
                </c:pt>
                <c:pt idx="18262">
                  <c:v>0.24915770935036491</c:v>
                </c:pt>
                <c:pt idx="18263">
                  <c:v>0.1731410280922849</c:v>
                </c:pt>
                <c:pt idx="18264">
                  <c:v>0.21501717764152395</c:v>
                </c:pt>
                <c:pt idx="18265">
                  <c:v>0.20406063481330691</c:v>
                </c:pt>
                <c:pt idx="18266">
                  <c:v>0.23099232310960224</c:v>
                </c:pt>
                <c:pt idx="18267">
                  <c:v>0.20981768556907077</c:v>
                </c:pt>
                <c:pt idx="18268">
                  <c:v>0.18861670766429534</c:v>
                </c:pt>
                <c:pt idx="18269">
                  <c:v>0.22283850957134541</c:v>
                </c:pt>
                <c:pt idx="18270">
                  <c:v>0.21112013021592171</c:v>
                </c:pt>
                <c:pt idx="18271">
                  <c:v>0.22909395859926512</c:v>
                </c:pt>
                <c:pt idx="18272">
                  <c:v>0.21982688762874034</c:v>
                </c:pt>
                <c:pt idx="18273">
                  <c:v>0.21112621379499821</c:v>
                </c:pt>
                <c:pt idx="18274">
                  <c:v>0.22880710663502021</c:v>
                </c:pt>
                <c:pt idx="18275">
                  <c:v>0.24641442049293005</c:v>
                </c:pt>
                <c:pt idx="18276">
                  <c:v>0.23187624710375238</c:v>
                </c:pt>
                <c:pt idx="18277">
                  <c:v>0.19087219772431907</c:v>
                </c:pt>
                <c:pt idx="18278">
                  <c:v>0.22812159670078769</c:v>
                </c:pt>
                <c:pt idx="18279">
                  <c:v>0.24829140531584853</c:v>
                </c:pt>
                <c:pt idx="18280">
                  <c:v>0.21138092201607575</c:v>
                </c:pt>
                <c:pt idx="18281">
                  <c:v>0.24846757746370721</c:v>
                </c:pt>
                <c:pt idx="18282">
                  <c:v>0.21482129479272949</c:v>
                </c:pt>
                <c:pt idx="18283">
                  <c:v>0.21048061339630494</c:v>
                </c:pt>
                <c:pt idx="18284">
                  <c:v>0.22201492344035564</c:v>
                </c:pt>
                <c:pt idx="18285">
                  <c:v>0.21705018045628338</c:v>
                </c:pt>
                <c:pt idx="18286">
                  <c:v>0.21796779422382387</c:v>
                </c:pt>
                <c:pt idx="18287">
                  <c:v>0.22305090255101023</c:v>
                </c:pt>
                <c:pt idx="18288">
                  <c:v>0.22701068558183146</c:v>
                </c:pt>
                <c:pt idx="18289">
                  <c:v>0.20336578740186573</c:v>
                </c:pt>
                <c:pt idx="18290">
                  <c:v>0.17746689783086814</c:v>
                </c:pt>
                <c:pt idx="18291">
                  <c:v>0.20226077613431159</c:v>
                </c:pt>
                <c:pt idx="18292">
                  <c:v>0.20277269431773901</c:v>
                </c:pt>
                <c:pt idx="18293">
                  <c:v>0.17806549633015162</c:v>
                </c:pt>
                <c:pt idx="18294">
                  <c:v>0.20247119440756794</c:v>
                </c:pt>
                <c:pt idx="18295">
                  <c:v>0.23259827645227932</c:v>
                </c:pt>
                <c:pt idx="18296">
                  <c:v>0.21219120164902194</c:v>
                </c:pt>
                <c:pt idx="18297">
                  <c:v>0.22157592572010787</c:v>
                </c:pt>
                <c:pt idx="18298">
                  <c:v>0.18455481856984204</c:v>
                </c:pt>
                <c:pt idx="18299">
                  <c:v>0.19526670551919267</c:v>
                </c:pt>
                <c:pt idx="18300">
                  <c:v>0.24203164033232552</c:v>
                </c:pt>
                <c:pt idx="18301">
                  <c:v>0.23568591273189896</c:v>
                </c:pt>
                <c:pt idx="18302">
                  <c:v>0.22184580864001022</c:v>
                </c:pt>
                <c:pt idx="18303">
                  <c:v>0.20806324894849504</c:v>
                </c:pt>
                <c:pt idx="18304">
                  <c:v>0.21061629673776763</c:v>
                </c:pt>
                <c:pt idx="18305">
                  <c:v>0.18842055977241928</c:v>
                </c:pt>
                <c:pt idx="18306">
                  <c:v>0.19969535607562541</c:v>
                </c:pt>
                <c:pt idx="18307">
                  <c:v>0.16764878479688741</c:v>
                </c:pt>
                <c:pt idx="18308">
                  <c:v>0.19831730611236031</c:v>
                </c:pt>
                <c:pt idx="18309">
                  <c:v>0.21280639547719732</c:v>
                </c:pt>
                <c:pt idx="18310">
                  <c:v>0.21037866451575785</c:v>
                </c:pt>
                <c:pt idx="18311">
                  <c:v>0.24809899208925723</c:v>
                </c:pt>
                <c:pt idx="18312">
                  <c:v>0.18146805640171304</c:v>
                </c:pt>
                <c:pt idx="18313">
                  <c:v>0.20436130524455917</c:v>
                </c:pt>
                <c:pt idx="18314">
                  <c:v>0.26424055978653244</c:v>
                </c:pt>
                <c:pt idx="18315">
                  <c:v>0.1891220006403474</c:v>
                </c:pt>
                <c:pt idx="18316">
                  <c:v>0.19307561019586747</c:v>
                </c:pt>
                <c:pt idx="18317">
                  <c:v>0.24680146208610027</c:v>
                </c:pt>
                <c:pt idx="18318">
                  <c:v>0.20488592901541142</c:v>
                </c:pt>
                <c:pt idx="18319">
                  <c:v>0.21565087171397088</c:v>
                </c:pt>
                <c:pt idx="18320">
                  <c:v>0.21463463172534111</c:v>
                </c:pt>
                <c:pt idx="18321">
                  <c:v>0.22265514956017871</c:v>
                </c:pt>
                <c:pt idx="18322">
                  <c:v>0.21646356629758559</c:v>
                </c:pt>
                <c:pt idx="18323">
                  <c:v>0.21696984201903094</c:v>
                </c:pt>
                <c:pt idx="18324">
                  <c:v>0.22678263117097824</c:v>
                </c:pt>
                <c:pt idx="18325">
                  <c:v>0.21589388750155641</c:v>
                </c:pt>
                <c:pt idx="18326">
                  <c:v>0.21683179856596596</c:v>
                </c:pt>
                <c:pt idx="18327">
                  <c:v>0.20080549544334397</c:v>
                </c:pt>
                <c:pt idx="18328">
                  <c:v>0.2171003103201484</c:v>
                </c:pt>
                <c:pt idx="18329">
                  <c:v>0.17144531043714395</c:v>
                </c:pt>
                <c:pt idx="18330">
                  <c:v>0.21689905603744253</c:v>
                </c:pt>
                <c:pt idx="18331">
                  <c:v>0.26262411865415858</c:v>
                </c:pt>
                <c:pt idx="18332">
                  <c:v>0.2323942704583814</c:v>
                </c:pt>
                <c:pt idx="18333">
                  <c:v>0.22645869678160821</c:v>
                </c:pt>
                <c:pt idx="18334">
                  <c:v>0.21214507516403541</c:v>
                </c:pt>
                <c:pt idx="18335">
                  <c:v>0.20342762225820488</c:v>
                </c:pt>
                <c:pt idx="18336">
                  <c:v>0.24284928462256669</c:v>
                </c:pt>
                <c:pt idx="18337">
                  <c:v>0.22337440300119479</c:v>
                </c:pt>
                <c:pt idx="18338">
                  <c:v>0.22744826222620557</c:v>
                </c:pt>
                <c:pt idx="18339">
                  <c:v>0.19040209067069191</c:v>
                </c:pt>
                <c:pt idx="18340">
                  <c:v>0.23991724852533264</c:v>
                </c:pt>
                <c:pt idx="18341">
                  <c:v>0.292250537736575</c:v>
                </c:pt>
                <c:pt idx="18342">
                  <c:v>0.25279551843607656</c:v>
                </c:pt>
                <c:pt idx="18343">
                  <c:v>0.21634780852853841</c:v>
                </c:pt>
                <c:pt idx="18344">
                  <c:v>0.21164183871436332</c:v>
                </c:pt>
                <c:pt idx="18345">
                  <c:v>0.22445078800223173</c:v>
                </c:pt>
                <c:pt idx="18346">
                  <c:v>0.26081045039434853</c:v>
                </c:pt>
                <c:pt idx="18347">
                  <c:v>0.19597229713783093</c:v>
                </c:pt>
                <c:pt idx="18348">
                  <c:v>0.20818461946477668</c:v>
                </c:pt>
                <c:pt idx="18349">
                  <c:v>0.2331203026864562</c:v>
                </c:pt>
                <c:pt idx="18350">
                  <c:v>0.26747520079434772</c:v>
                </c:pt>
                <c:pt idx="18351">
                  <c:v>0.21138021461678255</c:v>
                </c:pt>
                <c:pt idx="18352">
                  <c:v>0.22815520677542844</c:v>
                </c:pt>
                <c:pt idx="18353">
                  <c:v>0.19234952756431045</c:v>
                </c:pt>
                <c:pt idx="18354">
                  <c:v>0.21454935896535537</c:v>
                </c:pt>
                <c:pt idx="18355">
                  <c:v>0.23288577731131813</c:v>
                </c:pt>
                <c:pt idx="18356">
                  <c:v>0.19136327392461533</c:v>
                </c:pt>
                <c:pt idx="18357">
                  <c:v>0.20223814758678224</c:v>
                </c:pt>
                <c:pt idx="18358">
                  <c:v>0.27631775395323432</c:v>
                </c:pt>
                <c:pt idx="18359">
                  <c:v>0.21410897767905918</c:v>
                </c:pt>
                <c:pt idx="18360">
                  <c:v>0.23102278017862671</c:v>
                </c:pt>
                <c:pt idx="18361">
                  <c:v>0.16668164175264955</c:v>
                </c:pt>
                <c:pt idx="18362">
                  <c:v>0.26575153332080881</c:v>
                </c:pt>
                <c:pt idx="18363">
                  <c:v>0.19881220419595291</c:v>
                </c:pt>
                <c:pt idx="18364">
                  <c:v>0.21431059234331071</c:v>
                </c:pt>
                <c:pt idx="18365">
                  <c:v>0.17296129572174387</c:v>
                </c:pt>
                <c:pt idx="18366">
                  <c:v>0.20318343883491971</c:v>
                </c:pt>
                <c:pt idx="18367">
                  <c:v>0.22194323204377644</c:v>
                </c:pt>
                <c:pt idx="18368">
                  <c:v>0.21607092123072838</c:v>
                </c:pt>
                <c:pt idx="18369">
                  <c:v>0.2123719778019752</c:v>
                </c:pt>
                <c:pt idx="18370">
                  <c:v>0.21179563206737556</c:v>
                </c:pt>
                <c:pt idx="18371">
                  <c:v>0.17482270419881088</c:v>
                </c:pt>
                <c:pt idx="18372">
                  <c:v>0.18999738677788128</c:v>
                </c:pt>
                <c:pt idx="18373">
                  <c:v>0.19978970713781591</c:v>
                </c:pt>
                <c:pt idx="18374">
                  <c:v>0.18697935116183681</c:v>
                </c:pt>
                <c:pt idx="18375">
                  <c:v>0.21010065587865465</c:v>
                </c:pt>
                <c:pt idx="18376">
                  <c:v>0.2175362299401139</c:v>
                </c:pt>
                <c:pt idx="18377">
                  <c:v>0.19532194180836698</c:v>
                </c:pt>
                <c:pt idx="18378">
                  <c:v>0.22678107770590578</c:v>
                </c:pt>
                <c:pt idx="18379">
                  <c:v>0.29524066008779681</c:v>
                </c:pt>
                <c:pt idx="18380">
                  <c:v>0.20721983314354395</c:v>
                </c:pt>
                <c:pt idx="18381">
                  <c:v>0.17894557337047057</c:v>
                </c:pt>
                <c:pt idx="18382">
                  <c:v>0.27645121979683301</c:v>
                </c:pt>
                <c:pt idx="18383">
                  <c:v>0.26549351562079376</c:v>
                </c:pt>
                <c:pt idx="18384">
                  <c:v>0.25092699169036853</c:v>
                </c:pt>
                <c:pt idx="18385">
                  <c:v>0.20735474967047871</c:v>
                </c:pt>
                <c:pt idx="18386">
                  <c:v>0.20735844467148412</c:v>
                </c:pt>
                <c:pt idx="18387">
                  <c:v>0.23334555570854115</c:v>
                </c:pt>
                <c:pt idx="18388">
                  <c:v>0.17468152036627788</c:v>
                </c:pt>
                <c:pt idx="18389">
                  <c:v>0.25375912749024593</c:v>
                </c:pt>
                <c:pt idx="18390">
                  <c:v>0.19625164362448982</c:v>
                </c:pt>
                <c:pt idx="18391">
                  <c:v>0.19725046064127696</c:v>
                </c:pt>
                <c:pt idx="18392">
                  <c:v>0.22297525285939893</c:v>
                </c:pt>
                <c:pt idx="18393">
                  <c:v>0.21040497297037183</c:v>
                </c:pt>
                <c:pt idx="18394">
                  <c:v>0.20724714477978803</c:v>
                </c:pt>
                <c:pt idx="18395">
                  <c:v>0.22785725458001141</c:v>
                </c:pt>
                <c:pt idx="18396">
                  <c:v>0.21879009718361234</c:v>
                </c:pt>
                <c:pt idx="18397">
                  <c:v>0.21847916245021951</c:v>
                </c:pt>
                <c:pt idx="18398">
                  <c:v>0.18498415302933532</c:v>
                </c:pt>
                <c:pt idx="18399">
                  <c:v>0.224889595417779</c:v>
                </c:pt>
                <c:pt idx="18400">
                  <c:v>0.18379305543872576</c:v>
                </c:pt>
                <c:pt idx="18401">
                  <c:v>0.20398906849967896</c:v>
                </c:pt>
                <c:pt idx="18402">
                  <c:v>0.17735221557156344</c:v>
                </c:pt>
                <c:pt idx="18403">
                  <c:v>0.18600611427933991</c:v>
                </c:pt>
                <c:pt idx="18404">
                  <c:v>0.1909615375639887</c:v>
                </c:pt>
                <c:pt idx="18405">
                  <c:v>0.23132823656660079</c:v>
                </c:pt>
                <c:pt idx="18406">
                  <c:v>0.21128475726144821</c:v>
                </c:pt>
                <c:pt idx="18407">
                  <c:v>0.21662792257076796</c:v>
                </c:pt>
                <c:pt idx="18408">
                  <c:v>0.20407846999643944</c:v>
                </c:pt>
                <c:pt idx="18409">
                  <c:v>0.17044462965766174</c:v>
                </c:pt>
                <c:pt idx="18410">
                  <c:v>0.16708726687493841</c:v>
                </c:pt>
                <c:pt idx="18411">
                  <c:v>0.20965930289429394</c:v>
                </c:pt>
                <c:pt idx="18412">
                  <c:v>0.21262137259360336</c:v>
                </c:pt>
                <c:pt idx="18413">
                  <c:v>0.21136341402440423</c:v>
                </c:pt>
                <c:pt idx="18414">
                  <c:v>0.28564003862413873</c:v>
                </c:pt>
                <c:pt idx="18415">
                  <c:v>0.21616814247744051</c:v>
                </c:pt>
                <c:pt idx="18416">
                  <c:v>0.22167914190321017</c:v>
                </c:pt>
                <c:pt idx="18417">
                  <c:v>0.1690529067645638</c:v>
                </c:pt>
                <c:pt idx="18418">
                  <c:v>0.23245894050457724</c:v>
                </c:pt>
                <c:pt idx="18419">
                  <c:v>0.22104428255943101</c:v>
                </c:pt>
                <c:pt idx="18420">
                  <c:v>0.16737448733579291</c:v>
                </c:pt>
                <c:pt idx="18421">
                  <c:v>0.18018412494414138</c:v>
                </c:pt>
                <c:pt idx="18422">
                  <c:v>0.17451161903290291</c:v>
                </c:pt>
                <c:pt idx="18423">
                  <c:v>0.17863249418301291</c:v>
                </c:pt>
                <c:pt idx="18424">
                  <c:v>0.19974344963498741</c:v>
                </c:pt>
                <c:pt idx="18425">
                  <c:v>0.18760137123092621</c:v>
                </c:pt>
                <c:pt idx="18426">
                  <c:v>0.24031565589014794</c:v>
                </c:pt>
                <c:pt idx="18427">
                  <c:v>0.20136744863881276</c:v>
                </c:pt>
                <c:pt idx="18428">
                  <c:v>0.21656778956453643</c:v>
                </c:pt>
                <c:pt idx="18429">
                  <c:v>0.23463765468078937</c:v>
                </c:pt>
                <c:pt idx="18430">
                  <c:v>0.21651134371093159</c:v>
                </c:pt>
                <c:pt idx="18431">
                  <c:v>0.21564817918105209</c:v>
                </c:pt>
                <c:pt idx="18432">
                  <c:v>0.20253520354191032</c:v>
                </c:pt>
                <c:pt idx="18433">
                  <c:v>0.20839116796433671</c:v>
                </c:pt>
                <c:pt idx="18434">
                  <c:v>0.22427124496309145</c:v>
                </c:pt>
                <c:pt idx="18435">
                  <c:v>0.21000623114235561</c:v>
                </c:pt>
                <c:pt idx="18436">
                  <c:v>0.24486724246301494</c:v>
                </c:pt>
                <c:pt idx="18437">
                  <c:v>0.21874957288170288</c:v>
                </c:pt>
                <c:pt idx="18438">
                  <c:v>0.21054840286902698</c:v>
                </c:pt>
                <c:pt idx="18439">
                  <c:v>0.18979279229603177</c:v>
                </c:pt>
                <c:pt idx="18440">
                  <c:v>0.21344233584425945</c:v>
                </c:pt>
                <c:pt idx="18441">
                  <c:v>0.18947898466825144</c:v>
                </c:pt>
                <c:pt idx="18442">
                  <c:v>0.22951351872989278</c:v>
                </c:pt>
                <c:pt idx="18443">
                  <c:v>0.23245444330096282</c:v>
                </c:pt>
                <c:pt idx="18444">
                  <c:v>0.19338604530230491</c:v>
                </c:pt>
                <c:pt idx="18445">
                  <c:v>0.18060603273319945</c:v>
                </c:pt>
                <c:pt idx="18446">
                  <c:v>0.18341312167148008</c:v>
                </c:pt>
                <c:pt idx="18447">
                  <c:v>0.24262223902949914</c:v>
                </c:pt>
                <c:pt idx="18448">
                  <c:v>0.22065446257266691</c:v>
                </c:pt>
                <c:pt idx="18449">
                  <c:v>0.18877392944842344</c:v>
                </c:pt>
                <c:pt idx="18450">
                  <c:v>0.25221913239191729</c:v>
                </c:pt>
                <c:pt idx="18451">
                  <c:v>0.21149163090262613</c:v>
                </c:pt>
                <c:pt idx="18452">
                  <c:v>0.22260731123525335</c:v>
                </c:pt>
                <c:pt idx="18453">
                  <c:v>0.26424213651646167</c:v>
                </c:pt>
                <c:pt idx="18454">
                  <c:v>0.2525839620114283</c:v>
                </c:pt>
                <c:pt idx="18455">
                  <c:v>0.18679130593250276</c:v>
                </c:pt>
                <c:pt idx="18456">
                  <c:v>0.27388470479683891</c:v>
                </c:pt>
                <c:pt idx="18457">
                  <c:v>0.23249122569603944</c:v>
                </c:pt>
                <c:pt idx="18458">
                  <c:v>0.20430199282398046</c:v>
                </c:pt>
                <c:pt idx="18459">
                  <c:v>0.27059709585614333</c:v>
                </c:pt>
                <c:pt idx="18460">
                  <c:v>0.20066472870778368</c:v>
                </c:pt>
                <c:pt idx="18461">
                  <c:v>0.27398792145100831</c:v>
                </c:pt>
                <c:pt idx="18462">
                  <c:v>0.23910726593768689</c:v>
                </c:pt>
                <c:pt idx="18463">
                  <c:v>0.21863778420478255</c:v>
                </c:pt>
                <c:pt idx="18464">
                  <c:v>0.21023029442905491</c:v>
                </c:pt>
                <c:pt idx="18465">
                  <c:v>0.20579095907032693</c:v>
                </c:pt>
                <c:pt idx="18466">
                  <c:v>0.192899631716723</c:v>
                </c:pt>
                <c:pt idx="18467">
                  <c:v>0.17246263777735588</c:v>
                </c:pt>
                <c:pt idx="18468">
                  <c:v>0.20738493875269307</c:v>
                </c:pt>
                <c:pt idx="18469">
                  <c:v>0.20351508603925061</c:v>
                </c:pt>
                <c:pt idx="18470">
                  <c:v>0.19787566921257968</c:v>
                </c:pt>
                <c:pt idx="18471">
                  <c:v>0.22846461392467568</c:v>
                </c:pt>
                <c:pt idx="18472">
                  <c:v>0.17139046321456583</c:v>
                </c:pt>
                <c:pt idx="18473">
                  <c:v>0.23096690774828924</c:v>
                </c:pt>
                <c:pt idx="18474">
                  <c:v>0.21125928305192784</c:v>
                </c:pt>
                <c:pt idx="18475">
                  <c:v>0.21016634061056649</c:v>
                </c:pt>
                <c:pt idx="18476">
                  <c:v>0.21877456361753611</c:v>
                </c:pt>
                <c:pt idx="18477">
                  <c:v>0.16525569077178726</c:v>
                </c:pt>
                <c:pt idx="18478">
                  <c:v>0.25940786534383947</c:v>
                </c:pt>
                <c:pt idx="18479">
                  <c:v>0.22582588630119141</c:v>
                </c:pt>
                <c:pt idx="18480">
                  <c:v>0.2463660430502943</c:v>
                </c:pt>
                <c:pt idx="18481">
                  <c:v>0.19184093549614178</c:v>
                </c:pt>
                <c:pt idx="18482">
                  <c:v>0.26786067022230292</c:v>
                </c:pt>
                <c:pt idx="18483">
                  <c:v>0.2459841639038334</c:v>
                </c:pt>
                <c:pt idx="18484">
                  <c:v>0.26542684111519932</c:v>
                </c:pt>
                <c:pt idx="18485">
                  <c:v>0.20313673256649925</c:v>
                </c:pt>
                <c:pt idx="18486">
                  <c:v>0.20344603963758762</c:v>
                </c:pt>
                <c:pt idx="18487">
                  <c:v>0.18777227190006684</c:v>
                </c:pt>
                <c:pt idx="18488">
                  <c:v>0.22849665726843241</c:v>
                </c:pt>
                <c:pt idx="18489">
                  <c:v>0.17142041965981886</c:v>
                </c:pt>
                <c:pt idx="18490">
                  <c:v>0.18743101655351743</c:v>
                </c:pt>
                <c:pt idx="18491">
                  <c:v>0.20017626245540993</c:v>
                </c:pt>
                <c:pt idx="18492">
                  <c:v>0.22504307401993009</c:v>
                </c:pt>
                <c:pt idx="18493">
                  <c:v>0.21556191202302141</c:v>
                </c:pt>
                <c:pt idx="18494">
                  <c:v>0.18225023693273956</c:v>
                </c:pt>
                <c:pt idx="18495">
                  <c:v>0.23667203087120048</c:v>
                </c:pt>
                <c:pt idx="18496">
                  <c:v>0.19163515291934402</c:v>
                </c:pt>
                <c:pt idx="18497">
                  <c:v>0.20936625087204494</c:v>
                </c:pt>
                <c:pt idx="18498">
                  <c:v>0.19098110418881031</c:v>
                </c:pt>
                <c:pt idx="18499">
                  <c:v>0.31184135585007344</c:v>
                </c:pt>
                <c:pt idx="18500">
                  <c:v>0.21904622479791419</c:v>
                </c:pt>
                <c:pt idx="18501">
                  <c:v>0.19737803197582471</c:v>
                </c:pt>
                <c:pt idx="18502">
                  <c:v>0.22860971912907968</c:v>
                </c:pt>
                <c:pt idx="18503">
                  <c:v>0.23864541723341531</c:v>
                </c:pt>
                <c:pt idx="18504">
                  <c:v>0.23822291693552003</c:v>
                </c:pt>
                <c:pt idx="18505">
                  <c:v>0.23603066220094038</c:v>
                </c:pt>
                <c:pt idx="18506">
                  <c:v>0.23549357904854867</c:v>
                </c:pt>
                <c:pt idx="18507">
                  <c:v>0.1955369426981827</c:v>
                </c:pt>
                <c:pt idx="18508">
                  <c:v>0.20921349570569925</c:v>
                </c:pt>
                <c:pt idx="18509">
                  <c:v>0.22761889494389198</c:v>
                </c:pt>
                <c:pt idx="18510">
                  <c:v>0.18595562421432471</c:v>
                </c:pt>
                <c:pt idx="18511">
                  <c:v>0.19726527743383229</c:v>
                </c:pt>
                <c:pt idx="18512">
                  <c:v>0.21344238786370229</c:v>
                </c:pt>
                <c:pt idx="18513">
                  <c:v>0.21926247800988891</c:v>
                </c:pt>
                <c:pt idx="18514">
                  <c:v>0.21045685267980074</c:v>
                </c:pt>
                <c:pt idx="18515">
                  <c:v>0.20421606686924657</c:v>
                </c:pt>
                <c:pt idx="18516">
                  <c:v>0.23169677164338617</c:v>
                </c:pt>
                <c:pt idx="18517">
                  <c:v>0.21865319821297341</c:v>
                </c:pt>
                <c:pt idx="18518">
                  <c:v>0.20951936256118386</c:v>
                </c:pt>
                <c:pt idx="18519">
                  <c:v>0.20257878606655511</c:v>
                </c:pt>
                <c:pt idx="18520">
                  <c:v>0.21342945136519412</c:v>
                </c:pt>
                <c:pt idx="18521">
                  <c:v>0.21086076697095127</c:v>
                </c:pt>
                <c:pt idx="18522">
                  <c:v>0.18996311225815943</c:v>
                </c:pt>
                <c:pt idx="18523">
                  <c:v>0.23439689423741791</c:v>
                </c:pt>
                <c:pt idx="18524">
                  <c:v>0.26335053317958917</c:v>
                </c:pt>
                <c:pt idx="18525">
                  <c:v>0.21467241210210491</c:v>
                </c:pt>
                <c:pt idx="18526">
                  <c:v>0.2239999970636132</c:v>
                </c:pt>
                <c:pt idx="18527">
                  <c:v>0.19607308835714396</c:v>
                </c:pt>
                <c:pt idx="18528">
                  <c:v>0.21154001878940629</c:v>
                </c:pt>
                <c:pt idx="18529">
                  <c:v>0.22759423277051091</c:v>
                </c:pt>
                <c:pt idx="18530">
                  <c:v>0.23161448622202882</c:v>
                </c:pt>
                <c:pt idx="18531">
                  <c:v>0.19559902897786671</c:v>
                </c:pt>
                <c:pt idx="18532">
                  <c:v>0.1787904037073457</c:v>
                </c:pt>
                <c:pt idx="18533">
                  <c:v>0.18072924847558891</c:v>
                </c:pt>
                <c:pt idx="18534">
                  <c:v>0.24074104099050744</c:v>
                </c:pt>
                <c:pt idx="18535">
                  <c:v>0.25209491307019943</c:v>
                </c:pt>
                <c:pt idx="18536">
                  <c:v>0.25377265415347716</c:v>
                </c:pt>
                <c:pt idx="18537">
                  <c:v>0.16454692082696448</c:v>
                </c:pt>
                <c:pt idx="18538">
                  <c:v>0.19191207674405877</c:v>
                </c:pt>
                <c:pt idx="18539">
                  <c:v>0.19927107588874088</c:v>
                </c:pt>
                <c:pt idx="18540">
                  <c:v>0.22327007233601517</c:v>
                </c:pt>
                <c:pt idx="18541">
                  <c:v>0.16695640809735354</c:v>
                </c:pt>
                <c:pt idx="18542">
                  <c:v>0.19490937414774923</c:v>
                </c:pt>
                <c:pt idx="18543">
                  <c:v>0.22425196360715532</c:v>
                </c:pt>
                <c:pt idx="18544">
                  <c:v>0.2072285043750019</c:v>
                </c:pt>
                <c:pt idx="18545">
                  <c:v>0.21578641392400141</c:v>
                </c:pt>
                <c:pt idx="18546">
                  <c:v>0.19820254857215674</c:v>
                </c:pt>
                <c:pt idx="18547">
                  <c:v>0.18258762239392121</c:v>
                </c:pt>
                <c:pt idx="18548">
                  <c:v>0.17562407616106634</c:v>
                </c:pt>
                <c:pt idx="18549">
                  <c:v>0.23982029306832844</c:v>
                </c:pt>
                <c:pt idx="18550">
                  <c:v>0.19594129181917036</c:v>
                </c:pt>
                <c:pt idx="18551">
                  <c:v>0.20882976516732563</c:v>
                </c:pt>
                <c:pt idx="18552">
                  <c:v>0.25494590879748896</c:v>
                </c:pt>
                <c:pt idx="18553">
                  <c:v>0.19039292534834917</c:v>
                </c:pt>
                <c:pt idx="18554">
                  <c:v>0.24986597476918093</c:v>
                </c:pt>
                <c:pt idx="18555">
                  <c:v>0.20945482232828888</c:v>
                </c:pt>
                <c:pt idx="18556">
                  <c:v>0.2601400716845908</c:v>
                </c:pt>
                <c:pt idx="18557">
                  <c:v>0.2427641399824737</c:v>
                </c:pt>
                <c:pt idx="18558">
                  <c:v>0.21272967481262994</c:v>
                </c:pt>
                <c:pt idx="18559">
                  <c:v>0.21568587655744728</c:v>
                </c:pt>
                <c:pt idx="18560">
                  <c:v>0.23887707181489171</c:v>
                </c:pt>
                <c:pt idx="18561">
                  <c:v>0.21019813211676994</c:v>
                </c:pt>
                <c:pt idx="18562">
                  <c:v>0.19760845046256523</c:v>
                </c:pt>
                <c:pt idx="18563">
                  <c:v>0.21361201818820721</c:v>
                </c:pt>
                <c:pt idx="18564">
                  <c:v>0.21285764659439232</c:v>
                </c:pt>
                <c:pt idx="18565">
                  <c:v>0.17464643160265131</c:v>
                </c:pt>
                <c:pt idx="18566">
                  <c:v>0.21677012057379449</c:v>
                </c:pt>
                <c:pt idx="18567">
                  <c:v>0.18763662331974917</c:v>
                </c:pt>
                <c:pt idx="18568">
                  <c:v>0.20617567681175317</c:v>
                </c:pt>
                <c:pt idx="18569">
                  <c:v>0.18948719374044351</c:v>
                </c:pt>
                <c:pt idx="18570">
                  <c:v>0.25114408238832109</c:v>
                </c:pt>
                <c:pt idx="18571">
                  <c:v>0.25859347602297078</c:v>
                </c:pt>
                <c:pt idx="18572">
                  <c:v>0.17058161872825317</c:v>
                </c:pt>
                <c:pt idx="18573">
                  <c:v>0.26009212020975458</c:v>
                </c:pt>
                <c:pt idx="18574">
                  <c:v>0.20490621605355325</c:v>
                </c:pt>
                <c:pt idx="18575">
                  <c:v>0.22801259391830953</c:v>
                </c:pt>
                <c:pt idx="18576">
                  <c:v>0.22178229301220306</c:v>
                </c:pt>
                <c:pt idx="18577">
                  <c:v>0.20026478913142895</c:v>
                </c:pt>
                <c:pt idx="18578">
                  <c:v>0.24742822079109747</c:v>
                </c:pt>
                <c:pt idx="18579">
                  <c:v>0.18551564093611062</c:v>
                </c:pt>
                <c:pt idx="18580">
                  <c:v>0.18879236468236518</c:v>
                </c:pt>
                <c:pt idx="18581">
                  <c:v>0.23797813143131583</c:v>
                </c:pt>
                <c:pt idx="18582">
                  <c:v>0.21372201763473742</c:v>
                </c:pt>
                <c:pt idx="18583">
                  <c:v>0.23318715552445321</c:v>
                </c:pt>
                <c:pt idx="18584">
                  <c:v>0.22082880528800017</c:v>
                </c:pt>
                <c:pt idx="18585">
                  <c:v>0.19998663619331641</c:v>
                </c:pt>
                <c:pt idx="18586">
                  <c:v>0.2053377023449614</c:v>
                </c:pt>
                <c:pt idx="18587">
                  <c:v>0.19986209582964226</c:v>
                </c:pt>
                <c:pt idx="18588">
                  <c:v>0.20009513141864921</c:v>
                </c:pt>
                <c:pt idx="18589">
                  <c:v>0.22293210097635721</c:v>
                </c:pt>
                <c:pt idx="18590">
                  <c:v>0.18970337905103368</c:v>
                </c:pt>
                <c:pt idx="18591">
                  <c:v>0.23384583580186663</c:v>
                </c:pt>
                <c:pt idx="18592">
                  <c:v>0.20865718487882548</c:v>
                </c:pt>
                <c:pt idx="18593">
                  <c:v>0.21438307226890585</c:v>
                </c:pt>
                <c:pt idx="18594">
                  <c:v>0.1941346176722398</c:v>
                </c:pt>
                <c:pt idx="18595">
                  <c:v>0.17947028849820099</c:v>
                </c:pt>
                <c:pt idx="18596">
                  <c:v>0.17746404955580491</c:v>
                </c:pt>
                <c:pt idx="18597">
                  <c:v>0.20529337780639387</c:v>
                </c:pt>
                <c:pt idx="18598">
                  <c:v>0.20070354675615334</c:v>
                </c:pt>
                <c:pt idx="18599">
                  <c:v>0.21406358230593794</c:v>
                </c:pt>
                <c:pt idx="18600">
                  <c:v>0.23014974778617414</c:v>
                </c:pt>
                <c:pt idx="18601">
                  <c:v>0.20401949559908286</c:v>
                </c:pt>
                <c:pt idx="18602">
                  <c:v>0.17885182544740374</c:v>
                </c:pt>
                <c:pt idx="18603">
                  <c:v>0.21206072345631521</c:v>
                </c:pt>
                <c:pt idx="18604">
                  <c:v>0.19927487319912274</c:v>
                </c:pt>
                <c:pt idx="18605">
                  <c:v>0.18883432756284593</c:v>
                </c:pt>
                <c:pt idx="18606">
                  <c:v>0.1910615478157292</c:v>
                </c:pt>
                <c:pt idx="18607">
                  <c:v>0.20942588400344744</c:v>
                </c:pt>
                <c:pt idx="18608">
                  <c:v>0.19962824996790096</c:v>
                </c:pt>
                <c:pt idx="18609">
                  <c:v>0.2227540152717418</c:v>
                </c:pt>
                <c:pt idx="18610">
                  <c:v>0.20316586333838937</c:v>
                </c:pt>
                <c:pt idx="18611">
                  <c:v>0.25152822040002493</c:v>
                </c:pt>
                <c:pt idx="18612">
                  <c:v>0.2040277376957047</c:v>
                </c:pt>
                <c:pt idx="18613">
                  <c:v>0.17067992017547809</c:v>
                </c:pt>
                <c:pt idx="18614">
                  <c:v>0.19946663785537952</c:v>
                </c:pt>
                <c:pt idx="18615">
                  <c:v>0.22641115176427395</c:v>
                </c:pt>
                <c:pt idx="18616">
                  <c:v>0.19074989692592259</c:v>
                </c:pt>
                <c:pt idx="18617">
                  <c:v>0.21843905177253492</c:v>
                </c:pt>
                <c:pt idx="18618">
                  <c:v>0.20321684652542724</c:v>
                </c:pt>
                <c:pt idx="18619">
                  <c:v>0.20903966513527544</c:v>
                </c:pt>
                <c:pt idx="18620">
                  <c:v>0.17841219126912342</c:v>
                </c:pt>
                <c:pt idx="18621">
                  <c:v>0.20452318873333394</c:v>
                </c:pt>
                <c:pt idx="18622">
                  <c:v>0.25364655511306311</c:v>
                </c:pt>
                <c:pt idx="18623">
                  <c:v>0.19663582784494787</c:v>
                </c:pt>
                <c:pt idx="18624">
                  <c:v>0.17298442844228368</c:v>
                </c:pt>
                <c:pt idx="18625">
                  <c:v>0.22990454429565158</c:v>
                </c:pt>
                <c:pt idx="18626">
                  <c:v>0.20554023394220494</c:v>
                </c:pt>
                <c:pt idx="18627">
                  <c:v>0.22048180615280621</c:v>
                </c:pt>
                <c:pt idx="18628">
                  <c:v>0.22608053565361758</c:v>
                </c:pt>
                <c:pt idx="18629">
                  <c:v>0.19260154584000455</c:v>
                </c:pt>
                <c:pt idx="18630">
                  <c:v>0.18673380661797392</c:v>
                </c:pt>
                <c:pt idx="18631">
                  <c:v>0.19868356054777564</c:v>
                </c:pt>
                <c:pt idx="18632">
                  <c:v>0.19815400110475487</c:v>
                </c:pt>
                <c:pt idx="18633">
                  <c:v>0.20026446736750395</c:v>
                </c:pt>
                <c:pt idx="18634">
                  <c:v>0.18459877504645741</c:v>
                </c:pt>
                <c:pt idx="18635">
                  <c:v>0.18869354280894329</c:v>
                </c:pt>
                <c:pt idx="18636">
                  <c:v>0.24011265788391822</c:v>
                </c:pt>
                <c:pt idx="18637">
                  <c:v>0.23529989165210269</c:v>
                </c:pt>
                <c:pt idx="18638">
                  <c:v>0.25807162445411425</c:v>
                </c:pt>
                <c:pt idx="18639">
                  <c:v>0.21270248826580598</c:v>
                </c:pt>
                <c:pt idx="18640">
                  <c:v>0.2193294264480764</c:v>
                </c:pt>
                <c:pt idx="18641">
                  <c:v>0.19812048913421043</c:v>
                </c:pt>
                <c:pt idx="18642">
                  <c:v>0.19987613221234329</c:v>
                </c:pt>
                <c:pt idx="18643">
                  <c:v>0.19295069288586641</c:v>
                </c:pt>
                <c:pt idx="18644">
                  <c:v>0.2092246147413134</c:v>
                </c:pt>
                <c:pt idx="18645">
                  <c:v>0.18889752841492274</c:v>
                </c:pt>
                <c:pt idx="18646">
                  <c:v>0.22790754649231518</c:v>
                </c:pt>
                <c:pt idx="18647">
                  <c:v>0.18955156927933403</c:v>
                </c:pt>
                <c:pt idx="18648">
                  <c:v>0.23179628981683986</c:v>
                </c:pt>
                <c:pt idx="18649">
                  <c:v>0.17369040896593121</c:v>
                </c:pt>
                <c:pt idx="18650">
                  <c:v>0.23754024959505432</c:v>
                </c:pt>
                <c:pt idx="18651">
                  <c:v>0.21318468011023009</c:v>
                </c:pt>
                <c:pt idx="18652">
                  <c:v>0.26134487093291703</c:v>
                </c:pt>
                <c:pt idx="18653">
                  <c:v>0.24936824146306608</c:v>
                </c:pt>
                <c:pt idx="18654">
                  <c:v>0.18848480778497861</c:v>
                </c:pt>
                <c:pt idx="18655">
                  <c:v>0.20630337482416591</c:v>
                </c:pt>
                <c:pt idx="18656">
                  <c:v>0.20846128207979664</c:v>
                </c:pt>
                <c:pt idx="18657">
                  <c:v>0.23662348951770326</c:v>
                </c:pt>
                <c:pt idx="18658">
                  <c:v>0.21550648079420401</c:v>
                </c:pt>
                <c:pt idx="18659">
                  <c:v>0.21315039005119846</c:v>
                </c:pt>
                <c:pt idx="18660">
                  <c:v>0.23370961552391858</c:v>
                </c:pt>
                <c:pt idx="18661">
                  <c:v>0.19112930449351817</c:v>
                </c:pt>
                <c:pt idx="18662">
                  <c:v>0.19854454264213106</c:v>
                </c:pt>
                <c:pt idx="18663">
                  <c:v>0.21989484328421041</c:v>
                </c:pt>
                <c:pt idx="18664">
                  <c:v>0.1969165601086344</c:v>
                </c:pt>
                <c:pt idx="18665">
                  <c:v>0.23160127542842171</c:v>
                </c:pt>
                <c:pt idx="18666">
                  <c:v>0.19583220974094326</c:v>
                </c:pt>
                <c:pt idx="18667">
                  <c:v>0.17147334895444194</c:v>
                </c:pt>
                <c:pt idx="18668">
                  <c:v>0.22349546819041052</c:v>
                </c:pt>
                <c:pt idx="18669">
                  <c:v>0.18844107249533645</c:v>
                </c:pt>
                <c:pt idx="18670">
                  <c:v>0.23549248028218145</c:v>
                </c:pt>
                <c:pt idx="18671">
                  <c:v>0.17549633332034251</c:v>
                </c:pt>
                <c:pt idx="18672">
                  <c:v>0.21405819922227717</c:v>
                </c:pt>
                <c:pt idx="18673">
                  <c:v>0.21399071402714157</c:v>
                </c:pt>
                <c:pt idx="18674">
                  <c:v>0.19682294403920619</c:v>
                </c:pt>
                <c:pt idx="18675">
                  <c:v>0.21320995370860904</c:v>
                </c:pt>
                <c:pt idx="18676">
                  <c:v>0.19849988122669504</c:v>
                </c:pt>
                <c:pt idx="18677">
                  <c:v>0.16863712124473618</c:v>
                </c:pt>
                <c:pt idx="18678">
                  <c:v>0.21129313584698045</c:v>
                </c:pt>
                <c:pt idx="18679">
                  <c:v>0.21378529537198049</c:v>
                </c:pt>
                <c:pt idx="18680">
                  <c:v>0.18912230740244745</c:v>
                </c:pt>
                <c:pt idx="18681">
                  <c:v>0.1991667938858184</c:v>
                </c:pt>
                <c:pt idx="18682">
                  <c:v>0.21390144005389541</c:v>
                </c:pt>
                <c:pt idx="18683">
                  <c:v>0.24358167205302678</c:v>
                </c:pt>
                <c:pt idx="18684">
                  <c:v>0.20320267244308127</c:v>
                </c:pt>
                <c:pt idx="18685">
                  <c:v>0.22233924761556875</c:v>
                </c:pt>
                <c:pt idx="18686">
                  <c:v>0.18288968042950021</c:v>
                </c:pt>
                <c:pt idx="18687">
                  <c:v>0.20845695063388625</c:v>
                </c:pt>
                <c:pt idx="18688">
                  <c:v>0.18549451750208781</c:v>
                </c:pt>
                <c:pt idx="18689">
                  <c:v>0.18133540933143194</c:v>
                </c:pt>
                <c:pt idx="18690">
                  <c:v>0.21867541393673173</c:v>
                </c:pt>
                <c:pt idx="18691">
                  <c:v>0.20442582435249193</c:v>
                </c:pt>
                <c:pt idx="18692">
                  <c:v>0.20030716967314718</c:v>
                </c:pt>
                <c:pt idx="18693">
                  <c:v>0.16062840456159391</c:v>
                </c:pt>
                <c:pt idx="18694">
                  <c:v>0.18005797876324905</c:v>
                </c:pt>
                <c:pt idx="18695">
                  <c:v>0.19443216562189194</c:v>
                </c:pt>
                <c:pt idx="18696">
                  <c:v>0.21484532024758071</c:v>
                </c:pt>
                <c:pt idx="18697">
                  <c:v>0.21047614602676853</c:v>
                </c:pt>
                <c:pt idx="18698">
                  <c:v>0.17385009554670441</c:v>
                </c:pt>
                <c:pt idx="18699">
                  <c:v>0.1851538687700669</c:v>
                </c:pt>
                <c:pt idx="18700">
                  <c:v>0.22906701143138691</c:v>
                </c:pt>
                <c:pt idx="18701">
                  <c:v>0.18752288980210846</c:v>
                </c:pt>
                <c:pt idx="18702">
                  <c:v>0.20044697457067567</c:v>
                </c:pt>
                <c:pt idx="18703">
                  <c:v>0.19361822259759384</c:v>
                </c:pt>
                <c:pt idx="18704">
                  <c:v>0.20600177424315338</c:v>
                </c:pt>
                <c:pt idx="18705">
                  <c:v>0.21422998331263493</c:v>
                </c:pt>
                <c:pt idx="18706">
                  <c:v>0.19203906826695433</c:v>
                </c:pt>
                <c:pt idx="18707">
                  <c:v>0.21855325652376562</c:v>
                </c:pt>
                <c:pt idx="18708">
                  <c:v>0.16502454465818817</c:v>
                </c:pt>
                <c:pt idx="18709">
                  <c:v>0.26265710273247483</c:v>
                </c:pt>
                <c:pt idx="18710">
                  <c:v>0.20633102795171962</c:v>
                </c:pt>
                <c:pt idx="18711">
                  <c:v>0.17892086628661752</c:v>
                </c:pt>
                <c:pt idx="18712">
                  <c:v>0.21710410099340191</c:v>
                </c:pt>
                <c:pt idx="18713">
                  <c:v>0.20043318482423603</c:v>
                </c:pt>
                <c:pt idx="18714">
                  <c:v>0.21038022039389251</c:v>
                </c:pt>
                <c:pt idx="18715">
                  <c:v>0.22774698162161491</c:v>
                </c:pt>
                <c:pt idx="18716">
                  <c:v>0.21922844988511248</c:v>
                </c:pt>
                <c:pt idx="18717">
                  <c:v>0.21793832149303652</c:v>
                </c:pt>
                <c:pt idx="18718">
                  <c:v>0.22692349257687419</c:v>
                </c:pt>
                <c:pt idx="18719">
                  <c:v>0.20595808218951217</c:v>
                </c:pt>
                <c:pt idx="18720">
                  <c:v>0.17015656114093342</c:v>
                </c:pt>
                <c:pt idx="18721">
                  <c:v>0.19787122449068517</c:v>
                </c:pt>
                <c:pt idx="18722">
                  <c:v>0.18723040245796355</c:v>
                </c:pt>
                <c:pt idx="18723">
                  <c:v>0.21215214322491685</c:v>
                </c:pt>
                <c:pt idx="18724">
                  <c:v>0.22297247787414792</c:v>
                </c:pt>
                <c:pt idx="18725">
                  <c:v>0.21353696546230763</c:v>
                </c:pt>
                <c:pt idx="18726">
                  <c:v>0.21507544191679617</c:v>
                </c:pt>
                <c:pt idx="18727">
                  <c:v>0.20309671639190591</c:v>
                </c:pt>
                <c:pt idx="18728">
                  <c:v>0.2257220739624492</c:v>
                </c:pt>
                <c:pt idx="18729">
                  <c:v>0.16304912103886121</c:v>
                </c:pt>
                <c:pt idx="18730">
                  <c:v>0.21195193940351445</c:v>
                </c:pt>
                <c:pt idx="18731">
                  <c:v>0.17432430531460233</c:v>
                </c:pt>
                <c:pt idx="18732">
                  <c:v>0.18916574536447031</c:v>
                </c:pt>
                <c:pt idx="18733">
                  <c:v>0.17601434449370668</c:v>
                </c:pt>
                <c:pt idx="18734">
                  <c:v>0.21299993516677379</c:v>
                </c:pt>
                <c:pt idx="18735">
                  <c:v>0.17215083652520471</c:v>
                </c:pt>
                <c:pt idx="18736">
                  <c:v>0.17157421579606291</c:v>
                </c:pt>
                <c:pt idx="18737">
                  <c:v>0.23112168055550422</c:v>
                </c:pt>
                <c:pt idx="18738">
                  <c:v>0.24632047341527641</c:v>
                </c:pt>
                <c:pt idx="18739">
                  <c:v>0.14872194670130667</c:v>
                </c:pt>
                <c:pt idx="18740">
                  <c:v>0.2049692368381921</c:v>
                </c:pt>
                <c:pt idx="18741">
                  <c:v>0.19659946364536846</c:v>
                </c:pt>
                <c:pt idx="18742">
                  <c:v>0.17201399027291167</c:v>
                </c:pt>
                <c:pt idx="18743">
                  <c:v>0.25611398158297632</c:v>
                </c:pt>
                <c:pt idx="18744">
                  <c:v>0.20949388954708792</c:v>
                </c:pt>
                <c:pt idx="18745">
                  <c:v>0.24576067429726162</c:v>
                </c:pt>
                <c:pt idx="18746">
                  <c:v>0.26022068300989404</c:v>
                </c:pt>
                <c:pt idx="18747">
                  <c:v>0.25311335989352679</c:v>
                </c:pt>
                <c:pt idx="18748">
                  <c:v>0.23209609305140191</c:v>
                </c:pt>
                <c:pt idx="18749">
                  <c:v>0.21770398783159753</c:v>
                </c:pt>
                <c:pt idx="18750">
                  <c:v>0.18875025511237953</c:v>
                </c:pt>
                <c:pt idx="18751">
                  <c:v>0.21197282976620641</c:v>
                </c:pt>
                <c:pt idx="18752">
                  <c:v>0.22968387900793111</c:v>
                </c:pt>
                <c:pt idx="18753">
                  <c:v>0.18546551236203682</c:v>
                </c:pt>
                <c:pt idx="18754">
                  <c:v>0.21202710070495343</c:v>
                </c:pt>
                <c:pt idx="18755">
                  <c:v>0.21241941944421169</c:v>
                </c:pt>
                <c:pt idx="18756">
                  <c:v>0.1771015113250296</c:v>
                </c:pt>
                <c:pt idx="18757">
                  <c:v>0.18175464177880341</c:v>
                </c:pt>
                <c:pt idx="18758">
                  <c:v>0.20355859173057719</c:v>
                </c:pt>
                <c:pt idx="18759">
                  <c:v>0.22627437326928687</c:v>
                </c:pt>
                <c:pt idx="18760">
                  <c:v>0.25816952328257281</c:v>
                </c:pt>
                <c:pt idx="18761">
                  <c:v>0.19689094417363939</c:v>
                </c:pt>
                <c:pt idx="18762">
                  <c:v>0.24837020529203951</c:v>
                </c:pt>
                <c:pt idx="18763">
                  <c:v>0.20271906268979692</c:v>
                </c:pt>
                <c:pt idx="18764">
                  <c:v>0.2115239483190087</c:v>
                </c:pt>
                <c:pt idx="18765">
                  <c:v>0.19873202693770439</c:v>
                </c:pt>
                <c:pt idx="18766">
                  <c:v>0.21838979702265426</c:v>
                </c:pt>
                <c:pt idx="18767">
                  <c:v>0.20135235012752545</c:v>
                </c:pt>
                <c:pt idx="18768">
                  <c:v>0.25329491772796631</c:v>
                </c:pt>
                <c:pt idx="18769">
                  <c:v>0.20455309260893526</c:v>
                </c:pt>
                <c:pt idx="18770">
                  <c:v>0.23419896790077518</c:v>
                </c:pt>
                <c:pt idx="18771">
                  <c:v>0.20131881983829841</c:v>
                </c:pt>
                <c:pt idx="18772">
                  <c:v>0.19933802833135322</c:v>
                </c:pt>
                <c:pt idx="18773">
                  <c:v>0.19942099260329949</c:v>
                </c:pt>
                <c:pt idx="18774">
                  <c:v>0.15700647187149985</c:v>
                </c:pt>
                <c:pt idx="18775">
                  <c:v>0.20426790368978048</c:v>
                </c:pt>
                <c:pt idx="18776">
                  <c:v>0.23959306019427176</c:v>
                </c:pt>
                <c:pt idx="18777">
                  <c:v>0.2039701002258934</c:v>
                </c:pt>
                <c:pt idx="18778">
                  <c:v>0.16296446145037169</c:v>
                </c:pt>
                <c:pt idx="18779">
                  <c:v>0.23494431801793103</c:v>
                </c:pt>
                <c:pt idx="18780">
                  <c:v>0.19785327219515009</c:v>
                </c:pt>
                <c:pt idx="18781">
                  <c:v>0.20591411545678959</c:v>
                </c:pt>
                <c:pt idx="18782">
                  <c:v>0.25461893838910732</c:v>
                </c:pt>
                <c:pt idx="18783">
                  <c:v>0.18080275114406841</c:v>
                </c:pt>
                <c:pt idx="18784">
                  <c:v>0.20122207230527861</c:v>
                </c:pt>
                <c:pt idx="18785">
                  <c:v>0.16700355435144734</c:v>
                </c:pt>
                <c:pt idx="18786">
                  <c:v>0.20762939865758431</c:v>
                </c:pt>
                <c:pt idx="18787">
                  <c:v>0.22394690378278131</c:v>
                </c:pt>
                <c:pt idx="18788">
                  <c:v>0.22229242115556341</c:v>
                </c:pt>
                <c:pt idx="18789">
                  <c:v>0.20580792363543049</c:v>
                </c:pt>
                <c:pt idx="18790">
                  <c:v>0.23519319651185194</c:v>
                </c:pt>
                <c:pt idx="18791">
                  <c:v>0.20672011907791271</c:v>
                </c:pt>
                <c:pt idx="18792">
                  <c:v>0.23597197297474767</c:v>
                </c:pt>
                <c:pt idx="18793">
                  <c:v>0.16755147196487927</c:v>
                </c:pt>
                <c:pt idx="18794">
                  <c:v>0.1815355629212754</c:v>
                </c:pt>
                <c:pt idx="18795">
                  <c:v>0.19423397843036391</c:v>
                </c:pt>
                <c:pt idx="18796">
                  <c:v>0.20121004441912449</c:v>
                </c:pt>
                <c:pt idx="18797">
                  <c:v>0.21800525892741943</c:v>
                </c:pt>
                <c:pt idx="18798">
                  <c:v>0.17294310572926402</c:v>
                </c:pt>
                <c:pt idx="18799">
                  <c:v>0.21794613581980277</c:v>
                </c:pt>
                <c:pt idx="18800">
                  <c:v>0.21442639114028292</c:v>
                </c:pt>
                <c:pt idx="18801">
                  <c:v>0.19367367952284037</c:v>
                </c:pt>
                <c:pt idx="18802">
                  <c:v>0.20313629005203979</c:v>
                </c:pt>
                <c:pt idx="18803">
                  <c:v>0.21037647650471203</c:v>
                </c:pt>
                <c:pt idx="18804">
                  <c:v>0.18553165055728418</c:v>
                </c:pt>
                <c:pt idx="18805">
                  <c:v>0.25958541824143222</c:v>
                </c:pt>
                <c:pt idx="18806">
                  <c:v>0.22698359877082921</c:v>
                </c:pt>
                <c:pt idx="18807">
                  <c:v>0.22534337446820671</c:v>
                </c:pt>
                <c:pt idx="18808">
                  <c:v>0.18911093499850248</c:v>
                </c:pt>
                <c:pt idx="18809">
                  <c:v>0.17186124930717891</c:v>
                </c:pt>
                <c:pt idx="18810">
                  <c:v>0.18665098210781375</c:v>
                </c:pt>
                <c:pt idx="18811">
                  <c:v>0.22724205408330131</c:v>
                </c:pt>
                <c:pt idx="18812">
                  <c:v>0.20116428567495245</c:v>
                </c:pt>
                <c:pt idx="18813">
                  <c:v>0.14613516972303103</c:v>
                </c:pt>
                <c:pt idx="18814">
                  <c:v>0.24476419324860541</c:v>
                </c:pt>
                <c:pt idx="18815">
                  <c:v>0.22608035766059925</c:v>
                </c:pt>
                <c:pt idx="18816">
                  <c:v>0.15848180389465394</c:v>
                </c:pt>
                <c:pt idx="18817">
                  <c:v>0.24825334286026615</c:v>
                </c:pt>
                <c:pt idx="18818">
                  <c:v>0.21015451226613616</c:v>
                </c:pt>
                <c:pt idx="18819">
                  <c:v>0.22179414410516707</c:v>
                </c:pt>
                <c:pt idx="18820">
                  <c:v>0.17299289718688976</c:v>
                </c:pt>
                <c:pt idx="18821">
                  <c:v>0.18493606391802941</c:v>
                </c:pt>
                <c:pt idx="18822">
                  <c:v>0.21634364426481231</c:v>
                </c:pt>
                <c:pt idx="18823">
                  <c:v>0.20429038929590163</c:v>
                </c:pt>
                <c:pt idx="18824">
                  <c:v>0.21098231876688395</c:v>
                </c:pt>
                <c:pt idx="18825">
                  <c:v>0.19068061881296788</c:v>
                </c:pt>
                <c:pt idx="18826">
                  <c:v>0.22253409319219308</c:v>
                </c:pt>
                <c:pt idx="18827">
                  <c:v>0.2000300606427069</c:v>
                </c:pt>
                <c:pt idx="18828">
                  <c:v>0.19773718547565691</c:v>
                </c:pt>
                <c:pt idx="18829">
                  <c:v>0.21160561529608402</c:v>
                </c:pt>
                <c:pt idx="18830">
                  <c:v>0.23576600272020357</c:v>
                </c:pt>
                <c:pt idx="18831">
                  <c:v>0.18444985465291125</c:v>
                </c:pt>
                <c:pt idx="18832">
                  <c:v>0.22807098025170519</c:v>
                </c:pt>
                <c:pt idx="18833">
                  <c:v>0.20596903517830598</c:v>
                </c:pt>
                <c:pt idx="18834">
                  <c:v>0.18962683165740002</c:v>
                </c:pt>
                <c:pt idx="18835">
                  <c:v>0.25262734590533276</c:v>
                </c:pt>
                <c:pt idx="18836">
                  <c:v>0.20122078518499831</c:v>
                </c:pt>
                <c:pt idx="18837">
                  <c:v>0.18841583939282613</c:v>
                </c:pt>
                <c:pt idx="18838">
                  <c:v>0.19145682052905502</c:v>
                </c:pt>
                <c:pt idx="18839">
                  <c:v>0.18380179909937741</c:v>
                </c:pt>
                <c:pt idx="18840">
                  <c:v>0.18661730795957054</c:v>
                </c:pt>
                <c:pt idx="18841">
                  <c:v>0.21387611974127121</c:v>
                </c:pt>
                <c:pt idx="18842">
                  <c:v>0.18755825732963904</c:v>
                </c:pt>
                <c:pt idx="18843">
                  <c:v>0.2002877385618845</c:v>
                </c:pt>
                <c:pt idx="18844">
                  <c:v>0.21204086073539469</c:v>
                </c:pt>
                <c:pt idx="18845">
                  <c:v>0.22542335846964076</c:v>
                </c:pt>
                <c:pt idx="18846">
                  <c:v>0.20133287144641673</c:v>
                </c:pt>
                <c:pt idx="18847">
                  <c:v>0.21880426607550446</c:v>
                </c:pt>
                <c:pt idx="18848">
                  <c:v>0.1753116080534135</c:v>
                </c:pt>
                <c:pt idx="18849">
                  <c:v>0.24880380079948294</c:v>
                </c:pt>
                <c:pt idx="18850">
                  <c:v>0.19902447050003791</c:v>
                </c:pt>
                <c:pt idx="18851">
                  <c:v>0.16316739885346787</c:v>
                </c:pt>
                <c:pt idx="18852">
                  <c:v>0.21307011094448858</c:v>
                </c:pt>
                <c:pt idx="18853">
                  <c:v>0.2488422596123363</c:v>
                </c:pt>
                <c:pt idx="18854">
                  <c:v>0.21699212764023099</c:v>
                </c:pt>
                <c:pt idx="18855">
                  <c:v>0.21518538148782307</c:v>
                </c:pt>
                <c:pt idx="18856">
                  <c:v>0.22798625759041793</c:v>
                </c:pt>
                <c:pt idx="18857">
                  <c:v>0.19634779491713097</c:v>
                </c:pt>
                <c:pt idx="18858">
                  <c:v>0.18681503604109065</c:v>
                </c:pt>
                <c:pt idx="18859">
                  <c:v>0.22829149962162296</c:v>
                </c:pt>
                <c:pt idx="18860">
                  <c:v>0.19202417249927486</c:v>
                </c:pt>
                <c:pt idx="18861">
                  <c:v>0.22252023529918166</c:v>
                </c:pt>
                <c:pt idx="18862">
                  <c:v>0.23628605040301523</c:v>
                </c:pt>
                <c:pt idx="18863">
                  <c:v>0.22847404337568764</c:v>
                </c:pt>
                <c:pt idx="18864">
                  <c:v>0.21800377695850937</c:v>
                </c:pt>
                <c:pt idx="18865">
                  <c:v>0.17233459578441876</c:v>
                </c:pt>
                <c:pt idx="18866">
                  <c:v>0.1854615882965894</c:v>
                </c:pt>
                <c:pt idx="18867">
                  <c:v>0.23898752834821069</c:v>
                </c:pt>
                <c:pt idx="18868">
                  <c:v>0.23111660827027405</c:v>
                </c:pt>
                <c:pt idx="18869">
                  <c:v>0.19104969832090654</c:v>
                </c:pt>
                <c:pt idx="18870">
                  <c:v>0.23158377157924384</c:v>
                </c:pt>
                <c:pt idx="18871">
                  <c:v>0.18414580332612543</c:v>
                </c:pt>
                <c:pt idx="18872">
                  <c:v>0.2005927254940934</c:v>
                </c:pt>
                <c:pt idx="18873">
                  <c:v>0.22834379617624154</c:v>
                </c:pt>
                <c:pt idx="18874">
                  <c:v>0.21399018523593547</c:v>
                </c:pt>
                <c:pt idx="18875">
                  <c:v>0.18427836214531745</c:v>
                </c:pt>
                <c:pt idx="18876">
                  <c:v>0.15659958607244337</c:v>
                </c:pt>
                <c:pt idx="18877">
                  <c:v>0.18898742941630281</c:v>
                </c:pt>
                <c:pt idx="18878">
                  <c:v>0.24076570876141179</c:v>
                </c:pt>
                <c:pt idx="18879">
                  <c:v>0.20357636105349144</c:v>
                </c:pt>
                <c:pt idx="18880">
                  <c:v>0.21970706947667837</c:v>
                </c:pt>
                <c:pt idx="18881">
                  <c:v>0.16619076793935317</c:v>
                </c:pt>
                <c:pt idx="18882">
                  <c:v>0.21730688118989658</c:v>
                </c:pt>
                <c:pt idx="18883">
                  <c:v>0.24201005703856521</c:v>
                </c:pt>
                <c:pt idx="18884">
                  <c:v>0.23859826167440154</c:v>
                </c:pt>
                <c:pt idx="18885">
                  <c:v>0.20678063682422237</c:v>
                </c:pt>
                <c:pt idx="18886">
                  <c:v>0.19934522026461757</c:v>
                </c:pt>
                <c:pt idx="18887">
                  <c:v>0.23357221772783854</c:v>
                </c:pt>
                <c:pt idx="18888">
                  <c:v>0.2187149903909624</c:v>
                </c:pt>
                <c:pt idx="18889">
                  <c:v>0.2289027575937139</c:v>
                </c:pt>
                <c:pt idx="18890">
                  <c:v>0.21583769607258596</c:v>
                </c:pt>
                <c:pt idx="18891">
                  <c:v>0.19777604546573749</c:v>
                </c:pt>
                <c:pt idx="18892">
                  <c:v>0.21007866225281316</c:v>
                </c:pt>
                <c:pt idx="18893">
                  <c:v>0.21266539393934189</c:v>
                </c:pt>
                <c:pt idx="18894">
                  <c:v>0.21102808652489996</c:v>
                </c:pt>
                <c:pt idx="18895">
                  <c:v>0.22851762465614461</c:v>
                </c:pt>
                <c:pt idx="18896">
                  <c:v>0.21931291205262829</c:v>
                </c:pt>
                <c:pt idx="18897">
                  <c:v>0.19465541798711228</c:v>
                </c:pt>
                <c:pt idx="18898">
                  <c:v>0.23681466246220573</c:v>
                </c:pt>
                <c:pt idx="18899">
                  <c:v>0.19942319480378895</c:v>
                </c:pt>
                <c:pt idx="18900">
                  <c:v>0.25158425083109714</c:v>
                </c:pt>
                <c:pt idx="18901">
                  <c:v>0.20648751927167522</c:v>
                </c:pt>
                <c:pt idx="18902">
                  <c:v>0.19066274089997864</c:v>
                </c:pt>
                <c:pt idx="18903">
                  <c:v>0.23615504302883197</c:v>
                </c:pt>
                <c:pt idx="18904">
                  <c:v>0.15906208262994384</c:v>
                </c:pt>
                <c:pt idx="18905">
                  <c:v>0.18196666066674821</c:v>
                </c:pt>
                <c:pt idx="18906">
                  <c:v>0.19865349899277671</c:v>
                </c:pt>
                <c:pt idx="18907">
                  <c:v>0.23671714842236755</c:v>
                </c:pt>
                <c:pt idx="18908">
                  <c:v>0.16125912483818738</c:v>
                </c:pt>
                <c:pt idx="18909">
                  <c:v>0.18226708007045075</c:v>
                </c:pt>
                <c:pt idx="18910">
                  <c:v>0.18669676340932442</c:v>
                </c:pt>
                <c:pt idx="18911">
                  <c:v>0.19602348095152844</c:v>
                </c:pt>
                <c:pt idx="18912">
                  <c:v>0.18738349869802617</c:v>
                </c:pt>
                <c:pt idx="18913">
                  <c:v>0.16639910863227433</c:v>
                </c:pt>
                <c:pt idx="18914">
                  <c:v>0.20950758007225626</c:v>
                </c:pt>
                <c:pt idx="18915">
                  <c:v>0.19146413689697062</c:v>
                </c:pt>
                <c:pt idx="18916">
                  <c:v>0.20488352406013272</c:v>
                </c:pt>
                <c:pt idx="18917">
                  <c:v>0.19099323566372794</c:v>
                </c:pt>
                <c:pt idx="18918">
                  <c:v>0.19906378042106329</c:v>
                </c:pt>
                <c:pt idx="18919">
                  <c:v>0.15387006120432631</c:v>
                </c:pt>
                <c:pt idx="18920">
                  <c:v>0.18864300255433603</c:v>
                </c:pt>
                <c:pt idx="18921">
                  <c:v>0.16821633201338992</c:v>
                </c:pt>
                <c:pt idx="18922">
                  <c:v>0.18600424874050553</c:v>
                </c:pt>
                <c:pt idx="18923">
                  <c:v>0.18528745429645638</c:v>
                </c:pt>
                <c:pt idx="18924">
                  <c:v>0.20723876849565714</c:v>
                </c:pt>
                <c:pt idx="18925">
                  <c:v>0.18166637994300869</c:v>
                </c:pt>
                <c:pt idx="18926">
                  <c:v>0.23979398271430977</c:v>
                </c:pt>
                <c:pt idx="18927">
                  <c:v>0.22547533883933768</c:v>
                </c:pt>
                <c:pt idx="18928">
                  <c:v>0.23477619180707862</c:v>
                </c:pt>
                <c:pt idx="18929">
                  <c:v>0.19738601335843001</c:v>
                </c:pt>
                <c:pt idx="18930">
                  <c:v>0.24931182396352078</c:v>
                </c:pt>
                <c:pt idx="18931">
                  <c:v>0.19926189992676493</c:v>
                </c:pt>
                <c:pt idx="18932">
                  <c:v>0.17917783321016703</c:v>
                </c:pt>
                <c:pt idx="18933">
                  <c:v>0.17720519766241444</c:v>
                </c:pt>
                <c:pt idx="18934">
                  <c:v>0.21539146826358435</c:v>
                </c:pt>
                <c:pt idx="18935">
                  <c:v>0.18230535482632734</c:v>
                </c:pt>
                <c:pt idx="18936">
                  <c:v>0.15742291589441645</c:v>
                </c:pt>
                <c:pt idx="18937">
                  <c:v>0.19423306068095664</c:v>
                </c:pt>
                <c:pt idx="18938">
                  <c:v>0.1916387265294742</c:v>
                </c:pt>
                <c:pt idx="18939">
                  <c:v>0.17446798261314325</c:v>
                </c:pt>
                <c:pt idx="18940">
                  <c:v>0.19982344382181971</c:v>
                </c:pt>
                <c:pt idx="18941">
                  <c:v>0.20557853211416821</c:v>
                </c:pt>
                <c:pt idx="18942">
                  <c:v>0.22181491652579591</c:v>
                </c:pt>
                <c:pt idx="18943">
                  <c:v>0.23490184238959341</c:v>
                </c:pt>
                <c:pt idx="18944">
                  <c:v>0.1926049618620419</c:v>
                </c:pt>
                <c:pt idx="18945">
                  <c:v>0.17491811104602747</c:v>
                </c:pt>
                <c:pt idx="18946">
                  <c:v>0.22259182267851305</c:v>
                </c:pt>
                <c:pt idx="18947">
                  <c:v>0.2127291064745877</c:v>
                </c:pt>
                <c:pt idx="18948">
                  <c:v>0.17341683073695474</c:v>
                </c:pt>
                <c:pt idx="18949">
                  <c:v>0.19645726760839791</c:v>
                </c:pt>
                <c:pt idx="18950">
                  <c:v>0.19748356697050615</c:v>
                </c:pt>
                <c:pt idx="18951">
                  <c:v>0.16240628776698562</c:v>
                </c:pt>
                <c:pt idx="18952">
                  <c:v>0.18826639982227106</c:v>
                </c:pt>
                <c:pt idx="18953">
                  <c:v>0.18707891563306164</c:v>
                </c:pt>
                <c:pt idx="18954">
                  <c:v>0.17362469889177956</c:v>
                </c:pt>
                <c:pt idx="18955">
                  <c:v>0.17299250766643098</c:v>
                </c:pt>
                <c:pt idx="18956">
                  <c:v>0.21654452951150649</c:v>
                </c:pt>
                <c:pt idx="18957">
                  <c:v>0.20048471521635355</c:v>
                </c:pt>
                <c:pt idx="18958">
                  <c:v>0.19526883800405329</c:v>
                </c:pt>
                <c:pt idx="18959">
                  <c:v>0.18351503199087413</c:v>
                </c:pt>
                <c:pt idx="18960">
                  <c:v>0.19988720258985621</c:v>
                </c:pt>
                <c:pt idx="18961">
                  <c:v>0.19988424503541996</c:v>
                </c:pt>
                <c:pt idx="18962">
                  <c:v>0.20632721339793941</c:v>
                </c:pt>
                <c:pt idx="18963">
                  <c:v>0.1739345022089375</c:v>
                </c:pt>
                <c:pt idx="18964">
                  <c:v>0.21652556689014429</c:v>
                </c:pt>
                <c:pt idx="18965">
                  <c:v>0.20728351711526949</c:v>
                </c:pt>
                <c:pt idx="18966">
                  <c:v>0.20119403883983344</c:v>
                </c:pt>
                <c:pt idx="18967">
                  <c:v>0.18867597132008268</c:v>
                </c:pt>
                <c:pt idx="18968">
                  <c:v>0.20750356173820414</c:v>
                </c:pt>
                <c:pt idx="18969">
                  <c:v>0.24326075246974321</c:v>
                </c:pt>
                <c:pt idx="18970">
                  <c:v>0.26009358798815468</c:v>
                </c:pt>
                <c:pt idx="18971">
                  <c:v>0.18220163887876256</c:v>
                </c:pt>
                <c:pt idx="18972">
                  <c:v>0.16880598647072759</c:v>
                </c:pt>
                <c:pt idx="18973">
                  <c:v>0.15731313961881921</c:v>
                </c:pt>
                <c:pt idx="18974">
                  <c:v>0.22259794887931103</c:v>
                </c:pt>
                <c:pt idx="18975">
                  <c:v>0.21337065746554687</c:v>
                </c:pt>
                <c:pt idx="18976">
                  <c:v>0.2246869255759664</c:v>
                </c:pt>
                <c:pt idx="18977">
                  <c:v>0.17517148350529532</c:v>
                </c:pt>
                <c:pt idx="18978">
                  <c:v>0.18871574025812893</c:v>
                </c:pt>
                <c:pt idx="18979">
                  <c:v>0.23910412854540194</c:v>
                </c:pt>
                <c:pt idx="18980">
                  <c:v>0.19059393109421641</c:v>
                </c:pt>
                <c:pt idx="18981">
                  <c:v>0.20802621755402875</c:v>
                </c:pt>
                <c:pt idx="18982">
                  <c:v>0.19627739273757591</c:v>
                </c:pt>
                <c:pt idx="18983">
                  <c:v>0.18099252603381688</c:v>
                </c:pt>
                <c:pt idx="18984">
                  <c:v>0.21611740700979692</c:v>
                </c:pt>
                <c:pt idx="18985">
                  <c:v>0.19691435857141631</c:v>
                </c:pt>
                <c:pt idx="18986">
                  <c:v>0.19784177883745541</c:v>
                </c:pt>
                <c:pt idx="18987">
                  <c:v>0.21734044752077644</c:v>
                </c:pt>
                <c:pt idx="18988">
                  <c:v>0.17707540292864765</c:v>
                </c:pt>
                <c:pt idx="18989">
                  <c:v>0.16483176104501163</c:v>
                </c:pt>
                <c:pt idx="18990">
                  <c:v>0.22407943340862579</c:v>
                </c:pt>
                <c:pt idx="18991">
                  <c:v>0.1761321538340884</c:v>
                </c:pt>
                <c:pt idx="18992">
                  <c:v>0.21975524926261941</c:v>
                </c:pt>
                <c:pt idx="18993">
                  <c:v>0.18587955252679444</c:v>
                </c:pt>
                <c:pt idx="18994">
                  <c:v>0.16816427633432371</c:v>
                </c:pt>
                <c:pt idx="18995">
                  <c:v>0.18827585519047674</c:v>
                </c:pt>
                <c:pt idx="18996">
                  <c:v>0.21996121391045378</c:v>
                </c:pt>
                <c:pt idx="18997">
                  <c:v>0.1779096321717667</c:v>
                </c:pt>
                <c:pt idx="18998">
                  <c:v>0.18622021852080245</c:v>
                </c:pt>
                <c:pt idx="18999">
                  <c:v>0.22556747998722693</c:v>
                </c:pt>
                <c:pt idx="19000">
                  <c:v>0.20011873990178627</c:v>
                </c:pt>
                <c:pt idx="19001">
                  <c:v>0.22192644041741702</c:v>
                </c:pt>
                <c:pt idx="19002">
                  <c:v>0.20204579245355966</c:v>
                </c:pt>
                <c:pt idx="19003">
                  <c:v>0.18102450962858674</c:v>
                </c:pt>
                <c:pt idx="19004">
                  <c:v>0.19382306358826984</c:v>
                </c:pt>
                <c:pt idx="19005">
                  <c:v>0.18686834413912234</c:v>
                </c:pt>
                <c:pt idx="19006">
                  <c:v>0.24635883784973894</c:v>
                </c:pt>
                <c:pt idx="19007">
                  <c:v>0.17574211066427037</c:v>
                </c:pt>
                <c:pt idx="19008">
                  <c:v>0.20360307646308887</c:v>
                </c:pt>
                <c:pt idx="19009">
                  <c:v>0.18540555866039604</c:v>
                </c:pt>
                <c:pt idx="19010">
                  <c:v>0.1992091053008804</c:v>
                </c:pt>
                <c:pt idx="19011">
                  <c:v>0.17869387008709323</c:v>
                </c:pt>
                <c:pt idx="19012">
                  <c:v>0.20121840019069387</c:v>
                </c:pt>
                <c:pt idx="19013">
                  <c:v>0.21852255159764294</c:v>
                </c:pt>
                <c:pt idx="19014">
                  <c:v>0.18835179052498791</c:v>
                </c:pt>
                <c:pt idx="19015">
                  <c:v>0.19741539095118063</c:v>
                </c:pt>
                <c:pt idx="19016">
                  <c:v>0.2001392302835153</c:v>
                </c:pt>
                <c:pt idx="19017">
                  <c:v>0.18270899754669326</c:v>
                </c:pt>
                <c:pt idx="19018">
                  <c:v>0.2438565636079239</c:v>
                </c:pt>
                <c:pt idx="19019">
                  <c:v>0.21611707516590345</c:v>
                </c:pt>
                <c:pt idx="19020">
                  <c:v>0.17083988791877333</c:v>
                </c:pt>
                <c:pt idx="19021">
                  <c:v>0.17731885518824544</c:v>
                </c:pt>
                <c:pt idx="19022">
                  <c:v>0.19313237097077016</c:v>
                </c:pt>
                <c:pt idx="19023">
                  <c:v>0.20404717620006793</c:v>
                </c:pt>
                <c:pt idx="19024">
                  <c:v>0.18974004314354648</c:v>
                </c:pt>
                <c:pt idx="19025">
                  <c:v>0.15298619896334573</c:v>
                </c:pt>
                <c:pt idx="19026">
                  <c:v>0.18612770547403873</c:v>
                </c:pt>
                <c:pt idx="19027">
                  <c:v>0.18118281030802105</c:v>
                </c:pt>
                <c:pt idx="19028">
                  <c:v>0.18681044775508038</c:v>
                </c:pt>
                <c:pt idx="19029">
                  <c:v>0.24675507805669641</c:v>
                </c:pt>
                <c:pt idx="19030">
                  <c:v>0.19091890507058321</c:v>
                </c:pt>
                <c:pt idx="19031">
                  <c:v>0.19755367765401335</c:v>
                </c:pt>
                <c:pt idx="19032">
                  <c:v>0.21080979184993137</c:v>
                </c:pt>
                <c:pt idx="19033">
                  <c:v>0.2113951715135578</c:v>
                </c:pt>
                <c:pt idx="19034">
                  <c:v>0.20222837535373775</c:v>
                </c:pt>
                <c:pt idx="19035">
                  <c:v>0.20310904501492591</c:v>
                </c:pt>
                <c:pt idx="19036">
                  <c:v>0.18563162750303908</c:v>
                </c:pt>
                <c:pt idx="19037">
                  <c:v>0.16842140847832943</c:v>
                </c:pt>
                <c:pt idx="19038">
                  <c:v>0.20301978220975839</c:v>
                </c:pt>
                <c:pt idx="19039">
                  <c:v>0.17222032607585627</c:v>
                </c:pt>
                <c:pt idx="19040">
                  <c:v>0.22128119511143757</c:v>
                </c:pt>
                <c:pt idx="19041">
                  <c:v>0.17820598031097723</c:v>
                </c:pt>
                <c:pt idx="19042">
                  <c:v>0.19248635514224044</c:v>
                </c:pt>
                <c:pt idx="19043">
                  <c:v>0.17118225950089391</c:v>
                </c:pt>
                <c:pt idx="19044">
                  <c:v>0.1870212124566569</c:v>
                </c:pt>
                <c:pt idx="19045">
                  <c:v>0.16739774701828705</c:v>
                </c:pt>
                <c:pt idx="19046">
                  <c:v>0.18952934391850021</c:v>
                </c:pt>
                <c:pt idx="19047">
                  <c:v>0.21816838827387294</c:v>
                </c:pt>
                <c:pt idx="19048">
                  <c:v>0.18677889584071541</c:v>
                </c:pt>
                <c:pt idx="19049">
                  <c:v>0.23784854695579574</c:v>
                </c:pt>
                <c:pt idx="19050">
                  <c:v>0.22502833119898241</c:v>
                </c:pt>
                <c:pt idx="19051">
                  <c:v>0.15676482028416749</c:v>
                </c:pt>
                <c:pt idx="19052">
                  <c:v>0.19797170853518772</c:v>
                </c:pt>
                <c:pt idx="19053">
                  <c:v>0.1719528221088362</c:v>
                </c:pt>
                <c:pt idx="19054">
                  <c:v>0.19903036835921786</c:v>
                </c:pt>
                <c:pt idx="19055">
                  <c:v>0.18246545221596569</c:v>
                </c:pt>
                <c:pt idx="19056">
                  <c:v>0.17108275603543124</c:v>
                </c:pt>
                <c:pt idx="19057">
                  <c:v>0.21031062300850917</c:v>
                </c:pt>
                <c:pt idx="19058">
                  <c:v>0.17252711619422201</c:v>
                </c:pt>
                <c:pt idx="19059">
                  <c:v>0.22114145823223771</c:v>
                </c:pt>
                <c:pt idx="19060">
                  <c:v>0.16548473169221944</c:v>
                </c:pt>
                <c:pt idx="19061">
                  <c:v>0.18530289897005039</c:v>
                </c:pt>
                <c:pt idx="19062">
                  <c:v>0.17928847300505529</c:v>
                </c:pt>
                <c:pt idx="19063">
                  <c:v>0.16516471537211586</c:v>
                </c:pt>
                <c:pt idx="19064">
                  <c:v>0.24764834835053337</c:v>
                </c:pt>
                <c:pt idx="19065">
                  <c:v>0.19470584775672423</c:v>
                </c:pt>
                <c:pt idx="19066">
                  <c:v>0.20490930165305604</c:v>
                </c:pt>
                <c:pt idx="19067">
                  <c:v>0.18055186833812256</c:v>
                </c:pt>
                <c:pt idx="19068">
                  <c:v>0.17781728701889857</c:v>
                </c:pt>
                <c:pt idx="19069">
                  <c:v>0.20575891480785721</c:v>
                </c:pt>
                <c:pt idx="19070">
                  <c:v>0.24944902840329933</c:v>
                </c:pt>
                <c:pt idx="19071">
                  <c:v>0.23817658282548321</c:v>
                </c:pt>
                <c:pt idx="19072">
                  <c:v>0.17820096763792881</c:v>
                </c:pt>
                <c:pt idx="19073">
                  <c:v>0.18286195639921643</c:v>
                </c:pt>
                <c:pt idx="19074">
                  <c:v>0.18937818900743764</c:v>
                </c:pt>
                <c:pt idx="19075">
                  <c:v>0.19946475548212442</c:v>
                </c:pt>
                <c:pt idx="19076">
                  <c:v>0.19304566737152534</c:v>
                </c:pt>
                <c:pt idx="19077">
                  <c:v>0.21697043799143925</c:v>
                </c:pt>
                <c:pt idx="19078">
                  <c:v>0.20128350575967183</c:v>
                </c:pt>
                <c:pt idx="19079">
                  <c:v>0.18380127041967889</c:v>
                </c:pt>
                <c:pt idx="19080">
                  <c:v>0.24733860779392844</c:v>
                </c:pt>
                <c:pt idx="19081">
                  <c:v>0.23749385147114707</c:v>
                </c:pt>
                <c:pt idx="19082">
                  <c:v>0.20997646692327121</c:v>
                </c:pt>
                <c:pt idx="19083">
                  <c:v>0.21969393025250294</c:v>
                </c:pt>
                <c:pt idx="19084">
                  <c:v>0.21091392874718201</c:v>
                </c:pt>
                <c:pt idx="19085">
                  <c:v>0.22337744515299532</c:v>
                </c:pt>
                <c:pt idx="19086">
                  <c:v>0.2071952167441547</c:v>
                </c:pt>
                <c:pt idx="19087">
                  <c:v>0.20131143351934888</c:v>
                </c:pt>
                <c:pt idx="19088">
                  <c:v>0.22518592404429585</c:v>
                </c:pt>
                <c:pt idx="19089">
                  <c:v>0.19232561893646918</c:v>
                </c:pt>
                <c:pt idx="19090">
                  <c:v>0.18677219479624876</c:v>
                </c:pt>
                <c:pt idx="19091">
                  <c:v>0.19865413306473925</c:v>
                </c:pt>
                <c:pt idx="19092">
                  <c:v>0.19816500353995048</c:v>
                </c:pt>
                <c:pt idx="19093">
                  <c:v>0.19164996641428947</c:v>
                </c:pt>
                <c:pt idx="19094">
                  <c:v>0.20051026975929229</c:v>
                </c:pt>
                <c:pt idx="19095">
                  <c:v>0.21614675703024044</c:v>
                </c:pt>
                <c:pt idx="19096">
                  <c:v>0.20585001144006254</c:v>
                </c:pt>
                <c:pt idx="19097">
                  <c:v>0.20701845685363945</c:v>
                </c:pt>
                <c:pt idx="19098">
                  <c:v>0.19421007068345311</c:v>
                </c:pt>
                <c:pt idx="19099">
                  <c:v>0.19234747328680171</c:v>
                </c:pt>
                <c:pt idx="19100">
                  <c:v>0.17363651192803237</c:v>
                </c:pt>
                <c:pt idx="19101">
                  <c:v>0.21951080050902569</c:v>
                </c:pt>
                <c:pt idx="19102">
                  <c:v>0.21022775239541591</c:v>
                </c:pt>
                <c:pt idx="19103">
                  <c:v>0.2092062354804938</c:v>
                </c:pt>
                <c:pt idx="19104">
                  <c:v>0.14717503652522942</c:v>
                </c:pt>
                <c:pt idx="19105">
                  <c:v>0.19858042015531521</c:v>
                </c:pt>
                <c:pt idx="19106">
                  <c:v>0.20857283426643144</c:v>
                </c:pt>
                <c:pt idx="19107">
                  <c:v>0.22331252067833915</c:v>
                </c:pt>
                <c:pt idx="19108">
                  <c:v>0.19677254354246196</c:v>
                </c:pt>
                <c:pt idx="19109">
                  <c:v>0.21042878705674234</c:v>
                </c:pt>
                <c:pt idx="19110">
                  <c:v>0.17934769252317717</c:v>
                </c:pt>
                <c:pt idx="19111">
                  <c:v>0.22951754595872595</c:v>
                </c:pt>
                <c:pt idx="19112">
                  <c:v>0.19584803450695923</c:v>
                </c:pt>
                <c:pt idx="19113">
                  <c:v>0.19527149519388884</c:v>
                </c:pt>
                <c:pt idx="19114">
                  <c:v>0.23017389732754837</c:v>
                </c:pt>
                <c:pt idx="19115">
                  <c:v>0.20554873313938343</c:v>
                </c:pt>
                <c:pt idx="19116">
                  <c:v>0.19333648475289153</c:v>
                </c:pt>
                <c:pt idx="19117">
                  <c:v>0.19712247371137601</c:v>
                </c:pt>
                <c:pt idx="19118">
                  <c:v>0.19847879682960723</c:v>
                </c:pt>
                <c:pt idx="19119">
                  <c:v>0.19853757992690027</c:v>
                </c:pt>
                <c:pt idx="19120">
                  <c:v>0.21474912632962243</c:v>
                </c:pt>
                <c:pt idx="19121">
                  <c:v>0.17241439504495662</c:v>
                </c:pt>
                <c:pt idx="19122">
                  <c:v>0.20138756454488702</c:v>
                </c:pt>
                <c:pt idx="19123">
                  <c:v>0.16564760519804539</c:v>
                </c:pt>
                <c:pt idx="19124">
                  <c:v>0.22273126818916494</c:v>
                </c:pt>
                <c:pt idx="19125">
                  <c:v>0.20875195358629509</c:v>
                </c:pt>
                <c:pt idx="19126">
                  <c:v>0.17691087983228537</c:v>
                </c:pt>
                <c:pt idx="19127">
                  <c:v>0.23475223575174686</c:v>
                </c:pt>
                <c:pt idx="19128">
                  <c:v>0.19233038526292667</c:v>
                </c:pt>
                <c:pt idx="19129">
                  <c:v>0.22764273031094806</c:v>
                </c:pt>
                <c:pt idx="19130">
                  <c:v>0.18764553933257241</c:v>
                </c:pt>
                <c:pt idx="19131">
                  <c:v>0.18186764211150941</c:v>
                </c:pt>
                <c:pt idx="19132">
                  <c:v>0.19555345144997691</c:v>
                </c:pt>
                <c:pt idx="19133">
                  <c:v>0.23812151530773268</c:v>
                </c:pt>
                <c:pt idx="19134">
                  <c:v>0.22213170898375029</c:v>
                </c:pt>
                <c:pt idx="19135">
                  <c:v>0.22768030874531836</c:v>
                </c:pt>
                <c:pt idx="19136">
                  <c:v>0.19834637058768692</c:v>
                </c:pt>
                <c:pt idx="19137">
                  <c:v>0.18764200305679296</c:v>
                </c:pt>
                <c:pt idx="19138">
                  <c:v>0.17570769378645054</c:v>
                </c:pt>
                <c:pt idx="19139">
                  <c:v>0.19198844746060229</c:v>
                </c:pt>
                <c:pt idx="19140">
                  <c:v>0.22221704222358582</c:v>
                </c:pt>
                <c:pt idx="19141">
                  <c:v>0.21470790853134769</c:v>
                </c:pt>
                <c:pt idx="19142">
                  <c:v>0.18103619169147464</c:v>
                </c:pt>
                <c:pt idx="19143">
                  <c:v>0.2065947382241817</c:v>
                </c:pt>
                <c:pt idx="19144">
                  <c:v>0.16282539023160258</c:v>
                </c:pt>
                <c:pt idx="19145">
                  <c:v>0.19261221671378387</c:v>
                </c:pt>
                <c:pt idx="19146">
                  <c:v>0.20521511338453541</c:v>
                </c:pt>
                <c:pt idx="19147">
                  <c:v>0.17519490236045321</c:v>
                </c:pt>
                <c:pt idx="19148">
                  <c:v>0.19042299127029091</c:v>
                </c:pt>
                <c:pt idx="19149">
                  <c:v>0.19077041202910464</c:v>
                </c:pt>
                <c:pt idx="19150">
                  <c:v>0.23018592132291688</c:v>
                </c:pt>
                <c:pt idx="19151">
                  <c:v>0.17274905095439577</c:v>
                </c:pt>
                <c:pt idx="19152">
                  <c:v>0.21534982884042642</c:v>
                </c:pt>
                <c:pt idx="19153">
                  <c:v>0.22425962729466667</c:v>
                </c:pt>
                <c:pt idx="19154">
                  <c:v>0.1935900098555022</c:v>
                </c:pt>
                <c:pt idx="19155">
                  <c:v>0.17473472969450438</c:v>
                </c:pt>
                <c:pt idx="19156">
                  <c:v>0.21756855423041541</c:v>
                </c:pt>
                <c:pt idx="19157">
                  <c:v>0.18478654296740538</c:v>
                </c:pt>
                <c:pt idx="19158">
                  <c:v>0.18724246266336791</c:v>
                </c:pt>
                <c:pt idx="19159">
                  <c:v>0.19689536259736576</c:v>
                </c:pt>
                <c:pt idx="19160">
                  <c:v>0.18749949715474576</c:v>
                </c:pt>
                <c:pt idx="19161">
                  <c:v>0.16271280335417126</c:v>
                </c:pt>
                <c:pt idx="19162">
                  <c:v>0.19015520406220571</c:v>
                </c:pt>
                <c:pt idx="19163">
                  <c:v>0.19990767301922641</c:v>
                </c:pt>
                <c:pt idx="19164">
                  <c:v>0.18842484328948841</c:v>
                </c:pt>
                <c:pt idx="19165">
                  <c:v>0.18442078944900225</c:v>
                </c:pt>
                <c:pt idx="19166">
                  <c:v>0.22962683119864888</c:v>
                </c:pt>
                <c:pt idx="19167">
                  <c:v>0.17336705613569484</c:v>
                </c:pt>
                <c:pt idx="19168">
                  <c:v>0.21719831282726695</c:v>
                </c:pt>
                <c:pt idx="19169">
                  <c:v>0.1998179999557689</c:v>
                </c:pt>
                <c:pt idx="19170">
                  <c:v>0.21900286136718841</c:v>
                </c:pt>
                <c:pt idx="19171">
                  <c:v>0.21124483791200113</c:v>
                </c:pt>
                <c:pt idx="19172">
                  <c:v>0.18006023235907467</c:v>
                </c:pt>
                <c:pt idx="19173">
                  <c:v>0.18921330483797313</c:v>
                </c:pt>
                <c:pt idx="19174">
                  <c:v>0.19261936624983056</c:v>
                </c:pt>
                <c:pt idx="19175">
                  <c:v>0.18213708489552477</c:v>
                </c:pt>
                <c:pt idx="19176">
                  <c:v>0.18584672375621694</c:v>
                </c:pt>
                <c:pt idx="19177">
                  <c:v>0.17255802380777976</c:v>
                </c:pt>
                <c:pt idx="19178">
                  <c:v>0.16661922226891837</c:v>
                </c:pt>
                <c:pt idx="19179">
                  <c:v>0.17171185915970044</c:v>
                </c:pt>
                <c:pt idx="19180">
                  <c:v>0.20526757552142944</c:v>
                </c:pt>
                <c:pt idx="19181">
                  <c:v>0.24726258170557291</c:v>
                </c:pt>
                <c:pt idx="19182">
                  <c:v>0.17757394979648491</c:v>
                </c:pt>
                <c:pt idx="19183">
                  <c:v>0.14049713563498301</c:v>
                </c:pt>
                <c:pt idx="19184">
                  <c:v>0.18641819955360292</c:v>
                </c:pt>
                <c:pt idx="19185">
                  <c:v>0.18596803045505708</c:v>
                </c:pt>
                <c:pt idx="19186">
                  <c:v>0.22198392739316539</c:v>
                </c:pt>
                <c:pt idx="19187">
                  <c:v>0.19396922264301236</c:v>
                </c:pt>
                <c:pt idx="19188">
                  <c:v>0.16091093034082332</c:v>
                </c:pt>
                <c:pt idx="19189">
                  <c:v>0.20538190620481717</c:v>
                </c:pt>
                <c:pt idx="19190">
                  <c:v>0.16267709330406788</c:v>
                </c:pt>
                <c:pt idx="19191">
                  <c:v>0.22299646239150009</c:v>
                </c:pt>
                <c:pt idx="19192">
                  <c:v>0.22757388497681838</c:v>
                </c:pt>
                <c:pt idx="19193">
                  <c:v>0.17838701969693899</c:v>
                </c:pt>
                <c:pt idx="19194">
                  <c:v>0.21908555869591376</c:v>
                </c:pt>
                <c:pt idx="19195">
                  <c:v>0.16989534316497443</c:v>
                </c:pt>
                <c:pt idx="19196">
                  <c:v>0.18618855574831666</c:v>
                </c:pt>
                <c:pt idx="19197">
                  <c:v>0.22720558080513081</c:v>
                </c:pt>
                <c:pt idx="19198">
                  <c:v>0.20371649644991324</c:v>
                </c:pt>
                <c:pt idx="19199">
                  <c:v>0.19839037219828121</c:v>
                </c:pt>
                <c:pt idx="19200">
                  <c:v>0.19964944343776958</c:v>
                </c:pt>
                <c:pt idx="19201">
                  <c:v>0.18794819684727038</c:v>
                </c:pt>
                <c:pt idx="19202">
                  <c:v>0.17963523038463849</c:v>
                </c:pt>
                <c:pt idx="19203">
                  <c:v>0.20815234589356571</c:v>
                </c:pt>
                <c:pt idx="19204">
                  <c:v>0.17752636956936296</c:v>
                </c:pt>
                <c:pt idx="19205">
                  <c:v>0.19391119649904343</c:v>
                </c:pt>
                <c:pt idx="19206">
                  <c:v>0.22293867572602699</c:v>
                </c:pt>
                <c:pt idx="19207">
                  <c:v>0.18188570862113229</c:v>
                </c:pt>
                <c:pt idx="19208">
                  <c:v>0.17453174953139997</c:v>
                </c:pt>
                <c:pt idx="19209">
                  <c:v>0.19615516345118236</c:v>
                </c:pt>
                <c:pt idx="19210">
                  <c:v>0.22624825268080373</c:v>
                </c:pt>
                <c:pt idx="19211">
                  <c:v>0.186923292664151</c:v>
                </c:pt>
                <c:pt idx="19212">
                  <c:v>0.23908888214812302</c:v>
                </c:pt>
                <c:pt idx="19213">
                  <c:v>0.22662608417691196</c:v>
                </c:pt>
                <c:pt idx="19214">
                  <c:v>0.18482231971248594</c:v>
                </c:pt>
                <c:pt idx="19215">
                  <c:v>0.20862055251879313</c:v>
                </c:pt>
                <c:pt idx="19216">
                  <c:v>0.23468824963554569</c:v>
                </c:pt>
                <c:pt idx="19217">
                  <c:v>0.22985408417410971</c:v>
                </c:pt>
                <c:pt idx="19218">
                  <c:v>0.19896679117391924</c:v>
                </c:pt>
                <c:pt idx="19219">
                  <c:v>0.20275799429558403</c:v>
                </c:pt>
                <c:pt idx="19220">
                  <c:v>0.18518182425272842</c:v>
                </c:pt>
                <c:pt idx="19221">
                  <c:v>0.18614370453155221</c:v>
                </c:pt>
                <c:pt idx="19222">
                  <c:v>0.19978498514739812</c:v>
                </c:pt>
                <c:pt idx="19223">
                  <c:v>0.198365237953148</c:v>
                </c:pt>
                <c:pt idx="19224">
                  <c:v>0.16876254945402991</c:v>
                </c:pt>
                <c:pt idx="19225">
                  <c:v>0.19979127404889921</c:v>
                </c:pt>
                <c:pt idx="19226">
                  <c:v>0.209101802394388</c:v>
                </c:pt>
                <c:pt idx="19227">
                  <c:v>0.19046789894758961</c:v>
                </c:pt>
                <c:pt idx="19228">
                  <c:v>0.13937137089336091</c:v>
                </c:pt>
                <c:pt idx="19229">
                  <c:v>0.22602920421413061</c:v>
                </c:pt>
                <c:pt idx="19230">
                  <c:v>0.20500558642959241</c:v>
                </c:pt>
                <c:pt idx="19231">
                  <c:v>0.19220173546372049</c:v>
                </c:pt>
                <c:pt idx="19232">
                  <c:v>0.24295077028612391</c:v>
                </c:pt>
                <c:pt idx="19233">
                  <c:v>0.2177963366980922</c:v>
                </c:pt>
                <c:pt idx="19234">
                  <c:v>0.20975568765071906</c:v>
                </c:pt>
                <c:pt idx="19235">
                  <c:v>0.25077940131117105</c:v>
                </c:pt>
                <c:pt idx="19236">
                  <c:v>0.2608811953983835</c:v>
                </c:pt>
                <c:pt idx="19237">
                  <c:v>0.14602755159058847</c:v>
                </c:pt>
                <c:pt idx="19238">
                  <c:v>0.21495055079320746</c:v>
                </c:pt>
                <c:pt idx="19239">
                  <c:v>0.19196490617827491</c:v>
                </c:pt>
                <c:pt idx="19240">
                  <c:v>0.18979814673651824</c:v>
                </c:pt>
                <c:pt idx="19241">
                  <c:v>0.19545204505670474</c:v>
                </c:pt>
                <c:pt idx="19242">
                  <c:v>0.19087580871905119</c:v>
                </c:pt>
                <c:pt idx="19243">
                  <c:v>0.21378329003960594</c:v>
                </c:pt>
                <c:pt idx="19244">
                  <c:v>0.18753417014612453</c:v>
                </c:pt>
                <c:pt idx="19245">
                  <c:v>0.19516492735795637</c:v>
                </c:pt>
                <c:pt idx="19246">
                  <c:v>0.18839493765977144</c:v>
                </c:pt>
                <c:pt idx="19247">
                  <c:v>0.19519941837038146</c:v>
                </c:pt>
                <c:pt idx="19248">
                  <c:v>0.17919009754422668</c:v>
                </c:pt>
                <c:pt idx="19249">
                  <c:v>0.19960419362958318</c:v>
                </c:pt>
                <c:pt idx="19250">
                  <c:v>0.16289288398391255</c:v>
                </c:pt>
                <c:pt idx="19251">
                  <c:v>0.19149124655026875</c:v>
                </c:pt>
                <c:pt idx="19252">
                  <c:v>0.21466373721986456</c:v>
                </c:pt>
                <c:pt idx="19253">
                  <c:v>0.20264772426263522</c:v>
                </c:pt>
                <c:pt idx="19254">
                  <c:v>0.20141562541294691</c:v>
                </c:pt>
                <c:pt idx="19255">
                  <c:v>0.22287757357998017</c:v>
                </c:pt>
                <c:pt idx="19256">
                  <c:v>0.19742319241077794</c:v>
                </c:pt>
                <c:pt idx="19257">
                  <c:v>0.20067788008305715</c:v>
                </c:pt>
                <c:pt idx="19258">
                  <c:v>0.22468275597164838</c:v>
                </c:pt>
                <c:pt idx="19259">
                  <c:v>0.20880354216067304</c:v>
                </c:pt>
                <c:pt idx="19260">
                  <c:v>0.23461616383160294</c:v>
                </c:pt>
                <c:pt idx="19261">
                  <c:v>0.21377166963174538</c:v>
                </c:pt>
                <c:pt idx="19262">
                  <c:v>0.21168544761985778</c:v>
                </c:pt>
                <c:pt idx="19263">
                  <c:v>0.17408075691492625</c:v>
                </c:pt>
                <c:pt idx="19264">
                  <c:v>0.24033229948278798</c:v>
                </c:pt>
                <c:pt idx="19265">
                  <c:v>0.16688025312371813</c:v>
                </c:pt>
                <c:pt idx="19266">
                  <c:v>0.18348593474321767</c:v>
                </c:pt>
                <c:pt idx="19267">
                  <c:v>0.19090494295473145</c:v>
                </c:pt>
                <c:pt idx="19268">
                  <c:v>0.20561600465578245</c:v>
                </c:pt>
                <c:pt idx="19269">
                  <c:v>0.21984029920364134</c:v>
                </c:pt>
                <c:pt idx="19270">
                  <c:v>0.18766716536878977</c:v>
                </c:pt>
                <c:pt idx="19271">
                  <c:v>0.20542138061086967</c:v>
                </c:pt>
                <c:pt idx="19272">
                  <c:v>0.22460060714856167</c:v>
                </c:pt>
                <c:pt idx="19273">
                  <c:v>0.19656852934056668</c:v>
                </c:pt>
                <c:pt idx="19274">
                  <c:v>0.18199595135332591</c:v>
                </c:pt>
                <c:pt idx="19275">
                  <c:v>0.23218718862917756</c:v>
                </c:pt>
                <c:pt idx="19276">
                  <c:v>0.20690602007698441</c:v>
                </c:pt>
                <c:pt idx="19277">
                  <c:v>0.20958337102157179</c:v>
                </c:pt>
                <c:pt idx="19278">
                  <c:v>0.20282118764628954</c:v>
                </c:pt>
                <c:pt idx="19279">
                  <c:v>0.17787816789622912</c:v>
                </c:pt>
                <c:pt idx="19280">
                  <c:v>0.18985740423087524</c:v>
                </c:pt>
                <c:pt idx="19281">
                  <c:v>0.17467067452125218</c:v>
                </c:pt>
                <c:pt idx="19282">
                  <c:v>0.18411134004090973</c:v>
                </c:pt>
                <c:pt idx="19283">
                  <c:v>0.15610033426046363</c:v>
                </c:pt>
                <c:pt idx="19284">
                  <c:v>0.18784864670531945</c:v>
                </c:pt>
                <c:pt idx="19285">
                  <c:v>0.16362921496981067</c:v>
                </c:pt>
                <c:pt idx="19286">
                  <c:v>0.18649871596060499</c:v>
                </c:pt>
                <c:pt idx="19287">
                  <c:v>0.21676264863388134</c:v>
                </c:pt>
                <c:pt idx="19288">
                  <c:v>0.18664869990674934</c:v>
                </c:pt>
                <c:pt idx="19289">
                  <c:v>0.19989296664456147</c:v>
                </c:pt>
                <c:pt idx="19290">
                  <c:v>0.25358302216577711</c:v>
                </c:pt>
                <c:pt idx="19291">
                  <c:v>0.19528651120451698</c:v>
                </c:pt>
                <c:pt idx="19292">
                  <c:v>0.2141183391573106</c:v>
                </c:pt>
                <c:pt idx="19293">
                  <c:v>0.19850436346686332</c:v>
                </c:pt>
                <c:pt idx="19294">
                  <c:v>0.22098464638325888</c:v>
                </c:pt>
                <c:pt idx="19295">
                  <c:v>0.21667424910198571</c:v>
                </c:pt>
                <c:pt idx="19296">
                  <c:v>0.16444086084988771</c:v>
                </c:pt>
                <c:pt idx="19297">
                  <c:v>0.23354564087585691</c:v>
                </c:pt>
                <c:pt idx="19298">
                  <c:v>0.20356686074010991</c:v>
                </c:pt>
                <c:pt idx="19299">
                  <c:v>0.18659280023636887</c:v>
                </c:pt>
                <c:pt idx="19300">
                  <c:v>0.2574000929708789</c:v>
                </c:pt>
                <c:pt idx="19301">
                  <c:v>0.20448477270263091</c:v>
                </c:pt>
                <c:pt idx="19302">
                  <c:v>0.18121581531152794</c:v>
                </c:pt>
                <c:pt idx="19303">
                  <c:v>0.19024070369910823</c:v>
                </c:pt>
                <c:pt idx="19304">
                  <c:v>0.18616157293338462</c:v>
                </c:pt>
                <c:pt idx="19305">
                  <c:v>0.22541754618001991</c:v>
                </c:pt>
                <c:pt idx="19306">
                  <c:v>0.21746313675340731</c:v>
                </c:pt>
                <c:pt idx="19307">
                  <c:v>0.21877478177345591</c:v>
                </c:pt>
                <c:pt idx="19308">
                  <c:v>0.21489484420218771</c:v>
                </c:pt>
                <c:pt idx="19309">
                  <c:v>0.1943567668834067</c:v>
                </c:pt>
                <c:pt idx="19310">
                  <c:v>0.1654755939500302</c:v>
                </c:pt>
                <c:pt idx="19311">
                  <c:v>0.21108417932919304</c:v>
                </c:pt>
                <c:pt idx="19312">
                  <c:v>0.19791345526582252</c:v>
                </c:pt>
                <c:pt idx="19313">
                  <c:v>0.19553114189983295</c:v>
                </c:pt>
                <c:pt idx="19314">
                  <c:v>0.22069053450948473</c:v>
                </c:pt>
                <c:pt idx="19315">
                  <c:v>0.21283611483863621</c:v>
                </c:pt>
                <c:pt idx="19316">
                  <c:v>0.18086296767659443</c:v>
                </c:pt>
                <c:pt idx="19317">
                  <c:v>0.2160502644388349</c:v>
                </c:pt>
                <c:pt idx="19318">
                  <c:v>0.18801446834864249</c:v>
                </c:pt>
                <c:pt idx="19319">
                  <c:v>0.17646037997264474</c:v>
                </c:pt>
                <c:pt idx="19320">
                  <c:v>0.19736642114303291</c:v>
                </c:pt>
                <c:pt idx="19321">
                  <c:v>0.21146626269604096</c:v>
                </c:pt>
                <c:pt idx="19322">
                  <c:v>0.18424892101263574</c:v>
                </c:pt>
                <c:pt idx="19323">
                  <c:v>0.16205136787847121</c:v>
                </c:pt>
                <c:pt idx="19324">
                  <c:v>0.19458270063187977</c:v>
                </c:pt>
                <c:pt idx="19325">
                  <c:v>0.19126203286448479</c:v>
                </c:pt>
                <c:pt idx="19326">
                  <c:v>0.21174103029974251</c:v>
                </c:pt>
                <c:pt idx="19327">
                  <c:v>0.17234382469781501</c:v>
                </c:pt>
                <c:pt idx="19328">
                  <c:v>0.18046033931499647</c:v>
                </c:pt>
                <c:pt idx="19329">
                  <c:v>0.18106207236525743</c:v>
                </c:pt>
                <c:pt idx="19330">
                  <c:v>0.18739989637297219</c:v>
                </c:pt>
                <c:pt idx="19331">
                  <c:v>0.20845371963101988</c:v>
                </c:pt>
                <c:pt idx="19332">
                  <c:v>0.23183821105378125</c:v>
                </c:pt>
                <c:pt idx="19333">
                  <c:v>0.17547768375862449</c:v>
                </c:pt>
                <c:pt idx="19334">
                  <c:v>0.14616420799216967</c:v>
                </c:pt>
                <c:pt idx="19335">
                  <c:v>0.22171443808660823</c:v>
                </c:pt>
                <c:pt idx="19336">
                  <c:v>0.21932343502179383</c:v>
                </c:pt>
                <c:pt idx="19337">
                  <c:v>0.17443469315617918</c:v>
                </c:pt>
                <c:pt idx="19338">
                  <c:v>0.15703811373650023</c:v>
                </c:pt>
                <c:pt idx="19339">
                  <c:v>0.16609055305990073</c:v>
                </c:pt>
                <c:pt idx="19340">
                  <c:v>0.19200139852790887</c:v>
                </c:pt>
                <c:pt idx="19341">
                  <c:v>0.14920106541194053</c:v>
                </c:pt>
                <c:pt idx="19342">
                  <c:v>0.17926563420874964</c:v>
                </c:pt>
                <c:pt idx="19343">
                  <c:v>0.20588686620498817</c:v>
                </c:pt>
                <c:pt idx="19344">
                  <c:v>0.20868999664449456</c:v>
                </c:pt>
                <c:pt idx="19345">
                  <c:v>0.15548616237790444</c:v>
                </c:pt>
                <c:pt idx="19346">
                  <c:v>0.22583423894336171</c:v>
                </c:pt>
                <c:pt idx="19347">
                  <c:v>0.21301797775085121</c:v>
                </c:pt>
                <c:pt idx="19348">
                  <c:v>0.17008111061484468</c:v>
                </c:pt>
                <c:pt idx="19349">
                  <c:v>0.21352339667461273</c:v>
                </c:pt>
                <c:pt idx="19350">
                  <c:v>0.20562883154076791</c:v>
                </c:pt>
                <c:pt idx="19351">
                  <c:v>0.19800991592629141</c:v>
                </c:pt>
                <c:pt idx="19352">
                  <c:v>0.17009212342855018</c:v>
                </c:pt>
                <c:pt idx="19353">
                  <c:v>0.1852548771041832</c:v>
                </c:pt>
                <c:pt idx="19354">
                  <c:v>0.19073449982180377</c:v>
                </c:pt>
                <c:pt idx="19355">
                  <c:v>0.26112278333716504</c:v>
                </c:pt>
                <c:pt idx="19356">
                  <c:v>0.16061299462186321</c:v>
                </c:pt>
                <c:pt idx="19357">
                  <c:v>0.17604314072468241</c:v>
                </c:pt>
                <c:pt idx="19358">
                  <c:v>0.15627914244216423</c:v>
                </c:pt>
                <c:pt idx="19359">
                  <c:v>0.21460660129019024</c:v>
                </c:pt>
                <c:pt idx="19360">
                  <c:v>0.19185185825856066</c:v>
                </c:pt>
                <c:pt idx="19361">
                  <c:v>0.2100515412576848</c:v>
                </c:pt>
                <c:pt idx="19362">
                  <c:v>0.20735824023001584</c:v>
                </c:pt>
                <c:pt idx="19363">
                  <c:v>0.19150620573975569</c:v>
                </c:pt>
                <c:pt idx="19364">
                  <c:v>0.19454146617587087</c:v>
                </c:pt>
                <c:pt idx="19365">
                  <c:v>0.17470632442933742</c:v>
                </c:pt>
                <c:pt idx="19366">
                  <c:v>0.20192668693633201</c:v>
                </c:pt>
                <c:pt idx="19367">
                  <c:v>0.18339504539095244</c:v>
                </c:pt>
                <c:pt idx="19368">
                  <c:v>0.19209777782875287</c:v>
                </c:pt>
                <c:pt idx="19369">
                  <c:v>0.24073340936861926</c:v>
                </c:pt>
                <c:pt idx="19370">
                  <c:v>0.18691009541383846</c:v>
                </c:pt>
                <c:pt idx="19371">
                  <c:v>0.19589352559286094</c:v>
                </c:pt>
                <c:pt idx="19372">
                  <c:v>0.18289893869247351</c:v>
                </c:pt>
                <c:pt idx="19373">
                  <c:v>0.22643209154799432</c:v>
                </c:pt>
                <c:pt idx="19374">
                  <c:v>0.18201606287127603</c:v>
                </c:pt>
                <c:pt idx="19375">
                  <c:v>0.23536112683520591</c:v>
                </c:pt>
                <c:pt idx="19376">
                  <c:v>0.22729355166024151</c:v>
                </c:pt>
                <c:pt idx="19377">
                  <c:v>0.19403166755119144</c:v>
                </c:pt>
                <c:pt idx="19378">
                  <c:v>0.16355867751293079</c:v>
                </c:pt>
                <c:pt idx="19379">
                  <c:v>0.19523796596909021</c:v>
                </c:pt>
                <c:pt idx="19380">
                  <c:v>0.19556430709996594</c:v>
                </c:pt>
                <c:pt idx="19381">
                  <c:v>0.21988900042819959</c:v>
                </c:pt>
                <c:pt idx="19382">
                  <c:v>0.21631811094192732</c:v>
                </c:pt>
                <c:pt idx="19383">
                  <c:v>0.1795775102627816</c:v>
                </c:pt>
                <c:pt idx="19384">
                  <c:v>0.21068509087312495</c:v>
                </c:pt>
                <c:pt idx="19385">
                  <c:v>0.21134752076835689</c:v>
                </c:pt>
                <c:pt idx="19386">
                  <c:v>0.20831198520033081</c:v>
                </c:pt>
                <c:pt idx="19387">
                  <c:v>0.16755853586451555</c:v>
                </c:pt>
                <c:pt idx="19388">
                  <c:v>0.17845491812618341</c:v>
                </c:pt>
                <c:pt idx="19389">
                  <c:v>0.19209062631955118</c:v>
                </c:pt>
                <c:pt idx="19390">
                  <c:v>0.17722109058706081</c:v>
                </c:pt>
                <c:pt idx="19391">
                  <c:v>0.19478097339581688</c:v>
                </c:pt>
                <c:pt idx="19392">
                  <c:v>0.23451154641138244</c:v>
                </c:pt>
                <c:pt idx="19393">
                  <c:v>0.19225291813800033</c:v>
                </c:pt>
                <c:pt idx="19394">
                  <c:v>0.16239770042793841</c:v>
                </c:pt>
                <c:pt idx="19395">
                  <c:v>0.21413670710385838</c:v>
                </c:pt>
                <c:pt idx="19396">
                  <c:v>0.16347045298897603</c:v>
                </c:pt>
                <c:pt idx="19397">
                  <c:v>0.18681865857531904</c:v>
                </c:pt>
                <c:pt idx="19398">
                  <c:v>0.18883146020344579</c:v>
                </c:pt>
                <c:pt idx="19399">
                  <c:v>0.21556218649948491</c:v>
                </c:pt>
                <c:pt idx="19400">
                  <c:v>0.18427092893330088</c:v>
                </c:pt>
                <c:pt idx="19401">
                  <c:v>0.22218389616233974</c:v>
                </c:pt>
                <c:pt idx="19402">
                  <c:v>0.19938036211300939</c:v>
                </c:pt>
                <c:pt idx="19403">
                  <c:v>0.24930854806982791</c:v>
                </c:pt>
                <c:pt idx="19404">
                  <c:v>0.18504995680253469</c:v>
                </c:pt>
                <c:pt idx="19405">
                  <c:v>0.19235223380429894</c:v>
                </c:pt>
                <c:pt idx="19406">
                  <c:v>0.20931428234515387</c:v>
                </c:pt>
                <c:pt idx="19407">
                  <c:v>0.24223687770722513</c:v>
                </c:pt>
                <c:pt idx="19408">
                  <c:v>0.20386754618856692</c:v>
                </c:pt>
                <c:pt idx="19409">
                  <c:v>0.18269803011545493</c:v>
                </c:pt>
                <c:pt idx="19410">
                  <c:v>0.18110924928576191</c:v>
                </c:pt>
                <c:pt idx="19411">
                  <c:v>0.18128323004870991</c:v>
                </c:pt>
                <c:pt idx="19412">
                  <c:v>0.18886924006380557</c:v>
                </c:pt>
                <c:pt idx="19413">
                  <c:v>0.15406512675621722</c:v>
                </c:pt>
                <c:pt idx="19414">
                  <c:v>0.19127929117333653</c:v>
                </c:pt>
                <c:pt idx="19415">
                  <c:v>0.22864317448738194</c:v>
                </c:pt>
                <c:pt idx="19416">
                  <c:v>0.16892988405457871</c:v>
                </c:pt>
                <c:pt idx="19417">
                  <c:v>0.21463853751498971</c:v>
                </c:pt>
                <c:pt idx="19418">
                  <c:v>0.18651089712670643</c:v>
                </c:pt>
                <c:pt idx="19419">
                  <c:v>0.15390952049371831</c:v>
                </c:pt>
                <c:pt idx="19420">
                  <c:v>0.16371614655729963</c:v>
                </c:pt>
                <c:pt idx="19421">
                  <c:v>0.14929521169716145</c:v>
                </c:pt>
                <c:pt idx="19422">
                  <c:v>0.25191494820523197</c:v>
                </c:pt>
                <c:pt idx="19423">
                  <c:v>0.21529219979418288</c:v>
                </c:pt>
                <c:pt idx="19424">
                  <c:v>0.19322610902180501</c:v>
                </c:pt>
                <c:pt idx="19425">
                  <c:v>0.21683861324632941</c:v>
                </c:pt>
                <c:pt idx="19426">
                  <c:v>0.18631586529705441</c:v>
                </c:pt>
                <c:pt idx="19427">
                  <c:v>0.23441571130997121</c:v>
                </c:pt>
                <c:pt idx="19428">
                  <c:v>0.19120951432294045</c:v>
                </c:pt>
                <c:pt idx="19429">
                  <c:v>0.23001723186724404</c:v>
                </c:pt>
                <c:pt idx="19430">
                  <c:v>0.17167433584674704</c:v>
                </c:pt>
                <c:pt idx="19431">
                  <c:v>0.20278131891408266</c:v>
                </c:pt>
                <c:pt idx="19432">
                  <c:v>0.20039142016228603</c:v>
                </c:pt>
                <c:pt idx="19433">
                  <c:v>0.17247343716071592</c:v>
                </c:pt>
                <c:pt idx="19434">
                  <c:v>0.19462627381938638</c:v>
                </c:pt>
                <c:pt idx="19435">
                  <c:v>0.22309680362824935</c:v>
                </c:pt>
                <c:pt idx="19436">
                  <c:v>0.18533016436003091</c:v>
                </c:pt>
                <c:pt idx="19437">
                  <c:v>0.18122007506239243</c:v>
                </c:pt>
                <c:pt idx="19438">
                  <c:v>0.20141414656717704</c:v>
                </c:pt>
                <c:pt idx="19439">
                  <c:v>0.18478840288662277</c:v>
                </c:pt>
                <c:pt idx="19440">
                  <c:v>0.17517772848034269</c:v>
                </c:pt>
                <c:pt idx="19441">
                  <c:v>0.1966863960120829</c:v>
                </c:pt>
                <c:pt idx="19442">
                  <c:v>0.15970649482686705</c:v>
                </c:pt>
                <c:pt idx="19443">
                  <c:v>0.18671178911945774</c:v>
                </c:pt>
                <c:pt idx="19444">
                  <c:v>0.19228925472744907</c:v>
                </c:pt>
                <c:pt idx="19445">
                  <c:v>0.17354985907250153</c:v>
                </c:pt>
                <c:pt idx="19446">
                  <c:v>0.17706212263860802</c:v>
                </c:pt>
                <c:pt idx="19447">
                  <c:v>0.14444117259373879</c:v>
                </c:pt>
                <c:pt idx="19448">
                  <c:v>0.21226542994848424</c:v>
                </c:pt>
                <c:pt idx="19449">
                  <c:v>0.17897148782179326</c:v>
                </c:pt>
                <c:pt idx="19450">
                  <c:v>0.18431734712233688</c:v>
                </c:pt>
                <c:pt idx="19451">
                  <c:v>0.1539909143839539</c:v>
                </c:pt>
                <c:pt idx="19452">
                  <c:v>0.1613647600317363</c:v>
                </c:pt>
                <c:pt idx="19453">
                  <c:v>0.19695343938934129</c:v>
                </c:pt>
                <c:pt idx="19454">
                  <c:v>0.20778747447932452</c:v>
                </c:pt>
                <c:pt idx="19455">
                  <c:v>0.17480704929469371</c:v>
                </c:pt>
                <c:pt idx="19456">
                  <c:v>0.17084039354252406</c:v>
                </c:pt>
                <c:pt idx="19457">
                  <c:v>0.20263935938937094</c:v>
                </c:pt>
                <c:pt idx="19458">
                  <c:v>0.18193295012016369</c:v>
                </c:pt>
                <c:pt idx="19459">
                  <c:v>0.19957701272318867</c:v>
                </c:pt>
                <c:pt idx="19460">
                  <c:v>0.20364718490040151</c:v>
                </c:pt>
                <c:pt idx="19461">
                  <c:v>0.16584109022867016</c:v>
                </c:pt>
                <c:pt idx="19462">
                  <c:v>0.21819138010203123</c:v>
                </c:pt>
                <c:pt idx="19463">
                  <c:v>0.16699353380704424</c:v>
                </c:pt>
                <c:pt idx="19464">
                  <c:v>0.18671645913661644</c:v>
                </c:pt>
                <c:pt idx="19465">
                  <c:v>0.15979787658662031</c:v>
                </c:pt>
                <c:pt idx="19466">
                  <c:v>0.23370038709087454</c:v>
                </c:pt>
                <c:pt idx="19467">
                  <c:v>0.17568438808530432</c:v>
                </c:pt>
                <c:pt idx="19468">
                  <c:v>0.12126212051381492</c:v>
                </c:pt>
                <c:pt idx="19469">
                  <c:v>0.17056864968592941</c:v>
                </c:pt>
                <c:pt idx="19470">
                  <c:v>0.16187212652484467</c:v>
                </c:pt>
                <c:pt idx="19471">
                  <c:v>0.18703433957312193</c:v>
                </c:pt>
                <c:pt idx="19472">
                  <c:v>0.18461326121245109</c:v>
                </c:pt>
                <c:pt idx="19473">
                  <c:v>0.24567636234637041</c:v>
                </c:pt>
                <c:pt idx="19474">
                  <c:v>0.20233618503704132</c:v>
                </c:pt>
                <c:pt idx="19475">
                  <c:v>0.1956640138581433</c:v>
                </c:pt>
                <c:pt idx="19476">
                  <c:v>0.24112810701904802</c:v>
                </c:pt>
                <c:pt idx="19477">
                  <c:v>0.21309837465278444</c:v>
                </c:pt>
                <c:pt idx="19478">
                  <c:v>0.19610212896599397</c:v>
                </c:pt>
                <c:pt idx="19479">
                  <c:v>0.17132513187759443</c:v>
                </c:pt>
                <c:pt idx="19480">
                  <c:v>0.20106409918540388</c:v>
                </c:pt>
                <c:pt idx="19481">
                  <c:v>0.19029312190959388</c:v>
                </c:pt>
                <c:pt idx="19482">
                  <c:v>0.18515187769773972</c:v>
                </c:pt>
                <c:pt idx="19483">
                  <c:v>0.17977113637521921</c:v>
                </c:pt>
                <c:pt idx="19484">
                  <c:v>0.19235433120710049</c:v>
                </c:pt>
                <c:pt idx="19485">
                  <c:v>0.25904231994299082</c:v>
                </c:pt>
                <c:pt idx="19486">
                  <c:v>0.21718547375183891</c:v>
                </c:pt>
                <c:pt idx="19487">
                  <c:v>0.18062056489786843</c:v>
                </c:pt>
                <c:pt idx="19488">
                  <c:v>0.16395308087596552</c:v>
                </c:pt>
                <c:pt idx="19489">
                  <c:v>0.19258023754268996</c:v>
                </c:pt>
                <c:pt idx="19490">
                  <c:v>0.20447689289008641</c:v>
                </c:pt>
                <c:pt idx="19491">
                  <c:v>0.16339135203187596</c:v>
                </c:pt>
                <c:pt idx="19492">
                  <c:v>0.20333174159462244</c:v>
                </c:pt>
                <c:pt idx="19493">
                  <c:v>0.20646527364193032</c:v>
                </c:pt>
                <c:pt idx="19494">
                  <c:v>0.21159044711281197</c:v>
                </c:pt>
                <c:pt idx="19495">
                  <c:v>0.20021054144816391</c:v>
                </c:pt>
                <c:pt idx="19496">
                  <c:v>0.20940142382894494</c:v>
                </c:pt>
                <c:pt idx="19497">
                  <c:v>0.18105544361145873</c:v>
                </c:pt>
                <c:pt idx="19498">
                  <c:v>0.14550065673172224</c:v>
                </c:pt>
                <c:pt idx="19499">
                  <c:v>0.14035527614008736</c:v>
                </c:pt>
                <c:pt idx="19500">
                  <c:v>0.1947904129610572</c:v>
                </c:pt>
                <c:pt idx="19501">
                  <c:v>0.19178901609412199</c:v>
                </c:pt>
                <c:pt idx="19502">
                  <c:v>0.18834781572164241</c:v>
                </c:pt>
                <c:pt idx="19503">
                  <c:v>0.18905141419188434</c:v>
                </c:pt>
                <c:pt idx="19504">
                  <c:v>0.22592443245195637</c:v>
                </c:pt>
                <c:pt idx="19505">
                  <c:v>0.20046667366811516</c:v>
                </c:pt>
                <c:pt idx="19506">
                  <c:v>0.19380220153520741</c:v>
                </c:pt>
                <c:pt idx="19507">
                  <c:v>0.21986390952967391</c:v>
                </c:pt>
                <c:pt idx="19508">
                  <c:v>0.18167108426770889</c:v>
                </c:pt>
                <c:pt idx="19509">
                  <c:v>0.20136699033876471</c:v>
                </c:pt>
                <c:pt idx="19510">
                  <c:v>0.17665514954250194</c:v>
                </c:pt>
                <c:pt idx="19511">
                  <c:v>0.16980208361711521</c:v>
                </c:pt>
                <c:pt idx="19512">
                  <c:v>0.20543026075391976</c:v>
                </c:pt>
                <c:pt idx="19513">
                  <c:v>0.21853140608225752</c:v>
                </c:pt>
                <c:pt idx="19514">
                  <c:v>0.19823712274732619</c:v>
                </c:pt>
                <c:pt idx="19515">
                  <c:v>0.17481379887506374</c:v>
                </c:pt>
                <c:pt idx="19516">
                  <c:v>0.22338668127807068</c:v>
                </c:pt>
                <c:pt idx="19517">
                  <c:v>0.19050341656052441</c:v>
                </c:pt>
                <c:pt idx="19518">
                  <c:v>0.19880398050013193</c:v>
                </c:pt>
                <c:pt idx="19519">
                  <c:v>0.18566873614417043</c:v>
                </c:pt>
                <c:pt idx="19520">
                  <c:v>0.21140896672012582</c:v>
                </c:pt>
                <c:pt idx="19521">
                  <c:v>0.18604037906078091</c:v>
                </c:pt>
                <c:pt idx="19522">
                  <c:v>0.21948610416879433</c:v>
                </c:pt>
                <c:pt idx="19523">
                  <c:v>0.19182093563640221</c:v>
                </c:pt>
                <c:pt idx="19524">
                  <c:v>0.23956857266456819</c:v>
                </c:pt>
                <c:pt idx="19525">
                  <c:v>0.16975969784715064</c:v>
                </c:pt>
                <c:pt idx="19526">
                  <c:v>0.2029378173058822</c:v>
                </c:pt>
                <c:pt idx="19527">
                  <c:v>0.17371024372219729</c:v>
                </c:pt>
                <c:pt idx="19528">
                  <c:v>0.22410632681461867</c:v>
                </c:pt>
                <c:pt idx="19529">
                  <c:v>0.18049797804403153</c:v>
                </c:pt>
                <c:pt idx="19530">
                  <c:v>0.16809483259754543</c:v>
                </c:pt>
                <c:pt idx="19531">
                  <c:v>0.15362611529282971</c:v>
                </c:pt>
                <c:pt idx="19532">
                  <c:v>0.18498908045272755</c:v>
                </c:pt>
                <c:pt idx="19533">
                  <c:v>0.19497750809804937</c:v>
                </c:pt>
                <c:pt idx="19534">
                  <c:v>0.19894383443501198</c:v>
                </c:pt>
                <c:pt idx="19535">
                  <c:v>0.18055824066979895</c:v>
                </c:pt>
                <c:pt idx="19536">
                  <c:v>0.18275024150555574</c:v>
                </c:pt>
                <c:pt idx="19537">
                  <c:v>0.15522216504259645</c:v>
                </c:pt>
                <c:pt idx="19538">
                  <c:v>0.222797533727075</c:v>
                </c:pt>
                <c:pt idx="19539">
                  <c:v>0.14501384485470453</c:v>
                </c:pt>
                <c:pt idx="19540">
                  <c:v>0.17714872798201339</c:v>
                </c:pt>
                <c:pt idx="19541">
                  <c:v>0.17822369645309791</c:v>
                </c:pt>
                <c:pt idx="19542">
                  <c:v>0.20730274120200393</c:v>
                </c:pt>
                <c:pt idx="19543">
                  <c:v>0.20430401059256584</c:v>
                </c:pt>
                <c:pt idx="19544">
                  <c:v>0.20559735048312994</c:v>
                </c:pt>
                <c:pt idx="19545">
                  <c:v>0.21029904897478691</c:v>
                </c:pt>
                <c:pt idx="19546">
                  <c:v>0.19067882385179255</c:v>
                </c:pt>
                <c:pt idx="19547">
                  <c:v>0.19888717753696208</c:v>
                </c:pt>
                <c:pt idx="19548">
                  <c:v>0.18544053923960371</c:v>
                </c:pt>
                <c:pt idx="19549">
                  <c:v>0.18743478864457144</c:v>
                </c:pt>
                <c:pt idx="19550">
                  <c:v>0.19532115126089997</c:v>
                </c:pt>
                <c:pt idx="19551">
                  <c:v>0.20600007201709444</c:v>
                </c:pt>
                <c:pt idx="19552">
                  <c:v>0.22308525907580321</c:v>
                </c:pt>
                <c:pt idx="19553">
                  <c:v>0.23273661686336791</c:v>
                </c:pt>
                <c:pt idx="19554">
                  <c:v>0.15085758441087924</c:v>
                </c:pt>
                <c:pt idx="19555">
                  <c:v>0.16572104187445924</c:v>
                </c:pt>
                <c:pt idx="19556">
                  <c:v>0.16141024405973203</c:v>
                </c:pt>
                <c:pt idx="19557">
                  <c:v>0.20098636642559392</c:v>
                </c:pt>
                <c:pt idx="19558">
                  <c:v>0.21039280942653021</c:v>
                </c:pt>
                <c:pt idx="19559">
                  <c:v>0.17883998144447008</c:v>
                </c:pt>
                <c:pt idx="19560">
                  <c:v>0.19894982864052121</c:v>
                </c:pt>
                <c:pt idx="19561">
                  <c:v>0.21600269761447091</c:v>
                </c:pt>
                <c:pt idx="19562">
                  <c:v>0.20068886774503639</c:v>
                </c:pt>
                <c:pt idx="19563">
                  <c:v>0.17658925762129701</c:v>
                </c:pt>
                <c:pt idx="19564">
                  <c:v>0.1897794076086082</c:v>
                </c:pt>
                <c:pt idx="19565">
                  <c:v>0.13434938921567074</c:v>
                </c:pt>
                <c:pt idx="19566">
                  <c:v>0.16777945413369871</c:v>
                </c:pt>
                <c:pt idx="19567">
                  <c:v>0.19781568948703454</c:v>
                </c:pt>
                <c:pt idx="19568">
                  <c:v>0.18709767318920698</c:v>
                </c:pt>
                <c:pt idx="19569">
                  <c:v>0.19117913895625988</c:v>
                </c:pt>
                <c:pt idx="19570">
                  <c:v>0.24695102094577126</c:v>
                </c:pt>
                <c:pt idx="19571">
                  <c:v>0.16309874896127091</c:v>
                </c:pt>
                <c:pt idx="19572">
                  <c:v>0.20020549551732095</c:v>
                </c:pt>
                <c:pt idx="19573">
                  <c:v>0.20872122131925189</c:v>
                </c:pt>
                <c:pt idx="19574">
                  <c:v>0.18741114390203881</c:v>
                </c:pt>
                <c:pt idx="19575">
                  <c:v>0.18793116812588961</c:v>
                </c:pt>
                <c:pt idx="19576">
                  <c:v>0.19340508445773458</c:v>
                </c:pt>
                <c:pt idx="19577">
                  <c:v>0.15614515393462741</c:v>
                </c:pt>
                <c:pt idx="19578">
                  <c:v>0.20205045245101041</c:v>
                </c:pt>
                <c:pt idx="19579">
                  <c:v>0.16036963063063314</c:v>
                </c:pt>
                <c:pt idx="19580">
                  <c:v>0.1935059487547878</c:v>
                </c:pt>
                <c:pt idx="19581">
                  <c:v>0.1920245567415573</c:v>
                </c:pt>
                <c:pt idx="19582">
                  <c:v>0.1711363256553034</c:v>
                </c:pt>
                <c:pt idx="19583">
                  <c:v>0.19234446327458107</c:v>
                </c:pt>
                <c:pt idx="19584">
                  <c:v>0.18320378025892944</c:v>
                </c:pt>
                <c:pt idx="19585">
                  <c:v>0.19502643835758804</c:v>
                </c:pt>
                <c:pt idx="19586">
                  <c:v>0.18843775184278624</c:v>
                </c:pt>
                <c:pt idx="19587">
                  <c:v>0.17533448393517154</c:v>
                </c:pt>
                <c:pt idx="19588">
                  <c:v>0.21259059432960392</c:v>
                </c:pt>
                <c:pt idx="19589">
                  <c:v>0.18093573975211413</c:v>
                </c:pt>
                <c:pt idx="19590">
                  <c:v>0.18826202934032249</c:v>
                </c:pt>
                <c:pt idx="19591">
                  <c:v>0.19122316092219946</c:v>
                </c:pt>
                <c:pt idx="19592">
                  <c:v>0.21138083100933491</c:v>
                </c:pt>
                <c:pt idx="19593">
                  <c:v>0.15420644827288424</c:v>
                </c:pt>
                <c:pt idx="19594">
                  <c:v>0.15738872598707473</c:v>
                </c:pt>
                <c:pt idx="19595">
                  <c:v>0.24370929680823969</c:v>
                </c:pt>
                <c:pt idx="19596">
                  <c:v>0.20968756666810667</c:v>
                </c:pt>
                <c:pt idx="19597">
                  <c:v>0.20364454768510393</c:v>
                </c:pt>
                <c:pt idx="19598">
                  <c:v>0.18428663666673198</c:v>
                </c:pt>
                <c:pt idx="19599">
                  <c:v>0.18101940177757525</c:v>
                </c:pt>
                <c:pt idx="19600">
                  <c:v>0.19065030179505427</c:v>
                </c:pt>
                <c:pt idx="19601">
                  <c:v>0.19768287019081038</c:v>
                </c:pt>
                <c:pt idx="19602">
                  <c:v>0.17796533216194677</c:v>
                </c:pt>
                <c:pt idx="19603">
                  <c:v>0.19169255946688807</c:v>
                </c:pt>
                <c:pt idx="19604">
                  <c:v>0.16379434933869699</c:v>
                </c:pt>
                <c:pt idx="19605">
                  <c:v>0.19559264852419406</c:v>
                </c:pt>
                <c:pt idx="19606">
                  <c:v>0.19450395758124694</c:v>
                </c:pt>
                <c:pt idx="19607">
                  <c:v>0.17194732229160217</c:v>
                </c:pt>
                <c:pt idx="19608">
                  <c:v>0.1999513717405707</c:v>
                </c:pt>
                <c:pt idx="19609">
                  <c:v>0.20759426160588146</c:v>
                </c:pt>
                <c:pt idx="19610">
                  <c:v>0.21026003409279925</c:v>
                </c:pt>
                <c:pt idx="19611">
                  <c:v>0.16554699651445917</c:v>
                </c:pt>
                <c:pt idx="19612">
                  <c:v>0.16707284527790972</c:v>
                </c:pt>
                <c:pt idx="19613">
                  <c:v>0.1617115354337377</c:v>
                </c:pt>
                <c:pt idx="19614">
                  <c:v>0.13684085722933009</c:v>
                </c:pt>
                <c:pt idx="19615">
                  <c:v>0.14659837127245681</c:v>
                </c:pt>
                <c:pt idx="19616">
                  <c:v>0.15775811643236876</c:v>
                </c:pt>
                <c:pt idx="19617">
                  <c:v>0.14641282714095899</c:v>
                </c:pt>
                <c:pt idx="19618">
                  <c:v>0.16555088745576121</c:v>
                </c:pt>
                <c:pt idx="19619">
                  <c:v>0.18779932891620058</c:v>
                </c:pt>
                <c:pt idx="19620">
                  <c:v>0.18792074082807494</c:v>
                </c:pt>
                <c:pt idx="19621">
                  <c:v>0.16256361223419366</c:v>
                </c:pt>
                <c:pt idx="19622">
                  <c:v>0.21084240619946196</c:v>
                </c:pt>
                <c:pt idx="19623">
                  <c:v>0.18802099321787571</c:v>
                </c:pt>
                <c:pt idx="19624">
                  <c:v>0.18649718280016681</c:v>
                </c:pt>
                <c:pt idx="19625">
                  <c:v>0.22014674911610829</c:v>
                </c:pt>
                <c:pt idx="19626">
                  <c:v>0.21078867861895817</c:v>
                </c:pt>
                <c:pt idx="19627">
                  <c:v>0.17905413143359494</c:v>
                </c:pt>
                <c:pt idx="19628">
                  <c:v>0.19335443228198743</c:v>
                </c:pt>
                <c:pt idx="19629">
                  <c:v>0.19508248989285831</c:v>
                </c:pt>
                <c:pt idx="19630">
                  <c:v>0.20244081533197594</c:v>
                </c:pt>
                <c:pt idx="19631">
                  <c:v>0.18927191070606941</c:v>
                </c:pt>
                <c:pt idx="19632">
                  <c:v>0.19683257743802232</c:v>
                </c:pt>
                <c:pt idx="19633">
                  <c:v>0.17786912798204671</c:v>
                </c:pt>
                <c:pt idx="19634">
                  <c:v>0.18326608247483206</c:v>
                </c:pt>
                <c:pt idx="19635">
                  <c:v>0.16662372698905267</c:v>
                </c:pt>
                <c:pt idx="19636">
                  <c:v>0.16329818931687903</c:v>
                </c:pt>
                <c:pt idx="19637">
                  <c:v>0.18044468401614908</c:v>
                </c:pt>
                <c:pt idx="19638">
                  <c:v>0.18440004139130886</c:v>
                </c:pt>
                <c:pt idx="19639">
                  <c:v>0.18700952053403946</c:v>
                </c:pt>
                <c:pt idx="19640">
                  <c:v>0.18474970431766946</c:v>
                </c:pt>
                <c:pt idx="19641">
                  <c:v>0.19406752228684587</c:v>
                </c:pt>
                <c:pt idx="19642">
                  <c:v>0.16578150250826179</c:v>
                </c:pt>
                <c:pt idx="19643">
                  <c:v>0.17585750235489084</c:v>
                </c:pt>
                <c:pt idx="19644">
                  <c:v>0.17520549884488248</c:v>
                </c:pt>
                <c:pt idx="19645">
                  <c:v>0.19547352657725525</c:v>
                </c:pt>
                <c:pt idx="19646">
                  <c:v>0.18235491312997096</c:v>
                </c:pt>
                <c:pt idx="19647">
                  <c:v>0.20036716988236453</c:v>
                </c:pt>
                <c:pt idx="19648">
                  <c:v>0.2159625773901464</c:v>
                </c:pt>
                <c:pt idx="19649">
                  <c:v>0.22998464735913784</c:v>
                </c:pt>
                <c:pt idx="19650">
                  <c:v>0.16979260816902444</c:v>
                </c:pt>
                <c:pt idx="19651">
                  <c:v>0.22557912842933753</c:v>
                </c:pt>
                <c:pt idx="19652">
                  <c:v>0.15611771808590691</c:v>
                </c:pt>
                <c:pt idx="19653">
                  <c:v>0.15153927516765195</c:v>
                </c:pt>
                <c:pt idx="19654">
                  <c:v>0.17051899676194526</c:v>
                </c:pt>
                <c:pt idx="19655">
                  <c:v>0.21102740192320221</c:v>
                </c:pt>
                <c:pt idx="19656">
                  <c:v>0.20984378942834794</c:v>
                </c:pt>
                <c:pt idx="19657">
                  <c:v>0.14601411883444632</c:v>
                </c:pt>
                <c:pt idx="19658">
                  <c:v>0.19597759452876026</c:v>
                </c:pt>
                <c:pt idx="19659">
                  <c:v>0.22850773444747358</c:v>
                </c:pt>
                <c:pt idx="19660">
                  <c:v>0.21761039214607944</c:v>
                </c:pt>
                <c:pt idx="19661">
                  <c:v>0.25909672593130234</c:v>
                </c:pt>
                <c:pt idx="19662">
                  <c:v>0.18447034813162852</c:v>
                </c:pt>
                <c:pt idx="19663">
                  <c:v>0.18645001570645658</c:v>
                </c:pt>
                <c:pt idx="19664">
                  <c:v>0.17669468515974604</c:v>
                </c:pt>
                <c:pt idx="19665">
                  <c:v>0.16436862554309672</c:v>
                </c:pt>
                <c:pt idx="19666">
                  <c:v>0.20881275950883391</c:v>
                </c:pt>
                <c:pt idx="19667">
                  <c:v>0.18938055605694584</c:v>
                </c:pt>
                <c:pt idx="19668">
                  <c:v>0.17675694121497124</c:v>
                </c:pt>
                <c:pt idx="19669">
                  <c:v>0.21587940020956789</c:v>
                </c:pt>
                <c:pt idx="19670">
                  <c:v>0.16979495440023176</c:v>
                </c:pt>
                <c:pt idx="19671">
                  <c:v>0.23841396744988871</c:v>
                </c:pt>
                <c:pt idx="19672">
                  <c:v>0.22055731861081238</c:v>
                </c:pt>
                <c:pt idx="19673">
                  <c:v>0.19503070140345385</c:v>
                </c:pt>
                <c:pt idx="19674">
                  <c:v>0.15859913879987875</c:v>
                </c:pt>
                <c:pt idx="19675">
                  <c:v>0.20348058917418749</c:v>
                </c:pt>
                <c:pt idx="19676">
                  <c:v>0.21642099188850591</c:v>
                </c:pt>
                <c:pt idx="19677">
                  <c:v>0.23895784260378333</c:v>
                </c:pt>
                <c:pt idx="19678">
                  <c:v>0.18611601165255121</c:v>
                </c:pt>
                <c:pt idx="19679">
                  <c:v>0.19920743410164282</c:v>
                </c:pt>
                <c:pt idx="19680">
                  <c:v>0.18766589459207303</c:v>
                </c:pt>
                <c:pt idx="19681">
                  <c:v>0.17281238689485973</c:v>
                </c:pt>
                <c:pt idx="19682">
                  <c:v>0.15126852678691571</c:v>
                </c:pt>
                <c:pt idx="19683">
                  <c:v>0.19203311123521516</c:v>
                </c:pt>
                <c:pt idx="19684">
                  <c:v>0.18319633488973688</c:v>
                </c:pt>
                <c:pt idx="19685">
                  <c:v>0.18390540317124934</c:v>
                </c:pt>
                <c:pt idx="19686">
                  <c:v>0.19966412423662339</c:v>
                </c:pt>
                <c:pt idx="19687">
                  <c:v>0.21821100351700606</c:v>
                </c:pt>
                <c:pt idx="19688">
                  <c:v>0.18185505825307785</c:v>
                </c:pt>
                <c:pt idx="19689">
                  <c:v>0.15659799626450721</c:v>
                </c:pt>
                <c:pt idx="19690">
                  <c:v>0.16718936251204791</c:v>
                </c:pt>
                <c:pt idx="19691">
                  <c:v>0.18596184234458393</c:v>
                </c:pt>
                <c:pt idx="19692">
                  <c:v>0.18608513154252357</c:v>
                </c:pt>
                <c:pt idx="19693">
                  <c:v>0.20211957303461567</c:v>
                </c:pt>
                <c:pt idx="19694">
                  <c:v>0.17215066485480318</c:v>
                </c:pt>
                <c:pt idx="19695">
                  <c:v>0.23292998438191828</c:v>
                </c:pt>
                <c:pt idx="19696">
                  <c:v>0.16308986943871287</c:v>
                </c:pt>
                <c:pt idx="19697">
                  <c:v>0.16372008935243348</c:v>
                </c:pt>
                <c:pt idx="19698">
                  <c:v>0.19858508235377956</c:v>
                </c:pt>
                <c:pt idx="19699">
                  <c:v>0.184540352288382</c:v>
                </c:pt>
                <c:pt idx="19700">
                  <c:v>0.17827783443300024</c:v>
                </c:pt>
                <c:pt idx="19701">
                  <c:v>0.15734965290425859</c:v>
                </c:pt>
                <c:pt idx="19702">
                  <c:v>0.16481022336148321</c:v>
                </c:pt>
                <c:pt idx="19703">
                  <c:v>0.21257547929089654</c:v>
                </c:pt>
                <c:pt idx="19704">
                  <c:v>0.23538949034156345</c:v>
                </c:pt>
                <c:pt idx="19705">
                  <c:v>0.20371091548366529</c:v>
                </c:pt>
                <c:pt idx="19706">
                  <c:v>0.20614021855789408</c:v>
                </c:pt>
                <c:pt idx="19707">
                  <c:v>0.19467227448229671</c:v>
                </c:pt>
                <c:pt idx="19708">
                  <c:v>0.19698032412945471</c:v>
                </c:pt>
                <c:pt idx="19709">
                  <c:v>0.16375597014211671</c:v>
                </c:pt>
                <c:pt idx="19710">
                  <c:v>0.19288583584334593</c:v>
                </c:pt>
                <c:pt idx="19711">
                  <c:v>0.18608082181666991</c:v>
                </c:pt>
                <c:pt idx="19712">
                  <c:v>0.23051505788644658</c:v>
                </c:pt>
                <c:pt idx="19713">
                  <c:v>0.14416433026599837</c:v>
                </c:pt>
                <c:pt idx="19714">
                  <c:v>0.19737423943407101</c:v>
                </c:pt>
                <c:pt idx="19715">
                  <c:v>0.16263334283391309</c:v>
                </c:pt>
                <c:pt idx="19716">
                  <c:v>0.20833835337323844</c:v>
                </c:pt>
                <c:pt idx="19717">
                  <c:v>0.20123402647416491</c:v>
                </c:pt>
                <c:pt idx="19718">
                  <c:v>0.15493457239778421</c:v>
                </c:pt>
                <c:pt idx="19719">
                  <c:v>0.19774406519915821</c:v>
                </c:pt>
                <c:pt idx="19720">
                  <c:v>0.20632312017381632</c:v>
                </c:pt>
                <c:pt idx="19721">
                  <c:v>0.18528363088387934</c:v>
                </c:pt>
                <c:pt idx="19722">
                  <c:v>0.20461378841313546</c:v>
                </c:pt>
                <c:pt idx="19723">
                  <c:v>0.15973784699856741</c:v>
                </c:pt>
                <c:pt idx="19724">
                  <c:v>0.180851115433214</c:v>
                </c:pt>
                <c:pt idx="19725">
                  <c:v>0.17339414584623863</c:v>
                </c:pt>
                <c:pt idx="19726">
                  <c:v>0.15866206122078755</c:v>
                </c:pt>
                <c:pt idx="19727">
                  <c:v>0.17425628997386391</c:v>
                </c:pt>
                <c:pt idx="19728">
                  <c:v>0.16557034200293871</c:v>
                </c:pt>
                <c:pt idx="19729">
                  <c:v>0.17885435972177979</c:v>
                </c:pt>
                <c:pt idx="19730">
                  <c:v>0.16992059624734784</c:v>
                </c:pt>
                <c:pt idx="19731">
                  <c:v>0.18222539312980376</c:v>
                </c:pt>
                <c:pt idx="19732">
                  <c:v>0.17385770735782394</c:v>
                </c:pt>
                <c:pt idx="19733">
                  <c:v>0.18079806455479647</c:v>
                </c:pt>
                <c:pt idx="19734">
                  <c:v>0.17097541449859854</c:v>
                </c:pt>
                <c:pt idx="19735">
                  <c:v>0.20596442863580083</c:v>
                </c:pt>
                <c:pt idx="19736">
                  <c:v>0.16472131929756492</c:v>
                </c:pt>
                <c:pt idx="19737">
                  <c:v>0.22452020761942354</c:v>
                </c:pt>
                <c:pt idx="19738">
                  <c:v>0.17037500478637024</c:v>
                </c:pt>
                <c:pt idx="19739">
                  <c:v>0.17164436817673359</c:v>
                </c:pt>
                <c:pt idx="19740">
                  <c:v>0.18310837852636747</c:v>
                </c:pt>
                <c:pt idx="19741">
                  <c:v>0.20441691952289845</c:v>
                </c:pt>
                <c:pt idx="19742">
                  <c:v>0.16958858634342291</c:v>
                </c:pt>
                <c:pt idx="19743">
                  <c:v>0.19847051424691017</c:v>
                </c:pt>
                <c:pt idx="19744">
                  <c:v>0.22295906967011181</c:v>
                </c:pt>
                <c:pt idx="19745">
                  <c:v>0.15927801920160797</c:v>
                </c:pt>
                <c:pt idx="19746">
                  <c:v>0.22172397876963967</c:v>
                </c:pt>
                <c:pt idx="19747">
                  <c:v>0.18270380415016424</c:v>
                </c:pt>
                <c:pt idx="19748">
                  <c:v>0.21004131525663741</c:v>
                </c:pt>
                <c:pt idx="19749">
                  <c:v>0.21128871771931221</c:v>
                </c:pt>
                <c:pt idx="19750">
                  <c:v>0.22162923634980536</c:v>
                </c:pt>
                <c:pt idx="19751">
                  <c:v>0.21395487338493943</c:v>
                </c:pt>
                <c:pt idx="19752">
                  <c:v>0.18898703066055444</c:v>
                </c:pt>
                <c:pt idx="19753">
                  <c:v>0.15193508494464084</c:v>
                </c:pt>
                <c:pt idx="19754">
                  <c:v>0.13627529734672275</c:v>
                </c:pt>
                <c:pt idx="19755">
                  <c:v>0.20974870950897623</c:v>
                </c:pt>
                <c:pt idx="19756">
                  <c:v>0.16582037516391068</c:v>
                </c:pt>
                <c:pt idx="19757">
                  <c:v>0.20530516445013774</c:v>
                </c:pt>
                <c:pt idx="19758">
                  <c:v>0.18630183755412627</c:v>
                </c:pt>
                <c:pt idx="19759">
                  <c:v>0.17522556810448356</c:v>
                </c:pt>
                <c:pt idx="19760">
                  <c:v>0.15404365019401758</c:v>
                </c:pt>
                <c:pt idx="19761">
                  <c:v>0.20139661252548191</c:v>
                </c:pt>
                <c:pt idx="19762">
                  <c:v>0.17607933773676396</c:v>
                </c:pt>
                <c:pt idx="19763">
                  <c:v>0.21488800235436442</c:v>
                </c:pt>
                <c:pt idx="19764">
                  <c:v>0.23155229593332941</c:v>
                </c:pt>
                <c:pt idx="19765">
                  <c:v>0.13767901126348867</c:v>
                </c:pt>
                <c:pt idx="19766">
                  <c:v>0.15951519685517829</c:v>
                </c:pt>
                <c:pt idx="19767">
                  <c:v>0.21184425154223377</c:v>
                </c:pt>
                <c:pt idx="19768">
                  <c:v>0.18272422935724741</c:v>
                </c:pt>
                <c:pt idx="19769">
                  <c:v>0.22135247735511313</c:v>
                </c:pt>
                <c:pt idx="19770">
                  <c:v>0.18361784134237819</c:v>
                </c:pt>
                <c:pt idx="19771">
                  <c:v>0.19150693171952821</c:v>
                </c:pt>
                <c:pt idx="19772">
                  <c:v>0.18169436186651344</c:v>
                </c:pt>
                <c:pt idx="19773">
                  <c:v>0.18718824588255994</c:v>
                </c:pt>
                <c:pt idx="19774">
                  <c:v>0.16264080301440595</c:v>
                </c:pt>
                <c:pt idx="19775">
                  <c:v>0.19212005621880529</c:v>
                </c:pt>
                <c:pt idx="19776">
                  <c:v>0.15412897451237983</c:v>
                </c:pt>
                <c:pt idx="19777">
                  <c:v>0.16051422005310206</c:v>
                </c:pt>
                <c:pt idx="19778">
                  <c:v>0.16042696749995086</c:v>
                </c:pt>
                <c:pt idx="19779">
                  <c:v>0.24984957317851586</c:v>
                </c:pt>
                <c:pt idx="19780">
                  <c:v>0.18509282526768975</c:v>
                </c:pt>
                <c:pt idx="19781">
                  <c:v>0.19009451246626524</c:v>
                </c:pt>
                <c:pt idx="19782">
                  <c:v>0.18678979352308242</c:v>
                </c:pt>
                <c:pt idx="19783">
                  <c:v>0.177100421255415</c:v>
                </c:pt>
                <c:pt idx="19784">
                  <c:v>0.17094586446601043</c:v>
                </c:pt>
                <c:pt idx="19785">
                  <c:v>0.17038914647378872</c:v>
                </c:pt>
                <c:pt idx="19786">
                  <c:v>0.14504878222397571</c:v>
                </c:pt>
                <c:pt idx="19787">
                  <c:v>0.16667554104288967</c:v>
                </c:pt>
                <c:pt idx="19788">
                  <c:v>0.18500329262598378</c:v>
                </c:pt>
                <c:pt idx="19789">
                  <c:v>0.20767293239093979</c:v>
                </c:pt>
                <c:pt idx="19790">
                  <c:v>0.20592511459371804</c:v>
                </c:pt>
                <c:pt idx="19791">
                  <c:v>0.18760511767179194</c:v>
                </c:pt>
                <c:pt idx="19792">
                  <c:v>0.1969886664780249</c:v>
                </c:pt>
                <c:pt idx="19793">
                  <c:v>0.16538474548961818</c:v>
                </c:pt>
                <c:pt idx="19794">
                  <c:v>0.22062288275140873</c:v>
                </c:pt>
                <c:pt idx="19795">
                  <c:v>0.18805118143702068</c:v>
                </c:pt>
                <c:pt idx="19796">
                  <c:v>0.20421209361520534</c:v>
                </c:pt>
                <c:pt idx="19797">
                  <c:v>0.1695962881902322</c:v>
                </c:pt>
                <c:pt idx="19798">
                  <c:v>0.19104610795511345</c:v>
                </c:pt>
                <c:pt idx="19799">
                  <c:v>0.20083174742208226</c:v>
                </c:pt>
                <c:pt idx="19800">
                  <c:v>0.18072141437296227</c:v>
                </c:pt>
                <c:pt idx="19801">
                  <c:v>0.21057521833077097</c:v>
                </c:pt>
                <c:pt idx="19802">
                  <c:v>0.20204024719604563</c:v>
                </c:pt>
                <c:pt idx="19803">
                  <c:v>0.204589518605098</c:v>
                </c:pt>
                <c:pt idx="19804">
                  <c:v>0.14132356208680402</c:v>
                </c:pt>
                <c:pt idx="19805">
                  <c:v>0.17169589999995802</c:v>
                </c:pt>
                <c:pt idx="19806">
                  <c:v>0.17563998937309641</c:v>
                </c:pt>
                <c:pt idx="19807">
                  <c:v>0.19142588434434021</c:v>
                </c:pt>
                <c:pt idx="19808">
                  <c:v>0.16989643109814043</c:v>
                </c:pt>
                <c:pt idx="19809">
                  <c:v>0.17016720546126646</c:v>
                </c:pt>
                <c:pt idx="19810">
                  <c:v>0.1636081388558345</c:v>
                </c:pt>
                <c:pt idx="19811">
                  <c:v>0.1721313931737074</c:v>
                </c:pt>
                <c:pt idx="19812">
                  <c:v>0.14934293614093838</c:v>
                </c:pt>
                <c:pt idx="19813">
                  <c:v>0.16436536361477838</c:v>
                </c:pt>
                <c:pt idx="19814">
                  <c:v>0.16692243253746722</c:v>
                </c:pt>
                <c:pt idx="19815">
                  <c:v>0.17787910723879186</c:v>
                </c:pt>
                <c:pt idx="19816">
                  <c:v>0.22471462370051687</c:v>
                </c:pt>
                <c:pt idx="19817">
                  <c:v>0.16449888829167394</c:v>
                </c:pt>
                <c:pt idx="19818">
                  <c:v>0.20268658976744641</c:v>
                </c:pt>
                <c:pt idx="19819">
                  <c:v>0.15574857783160478</c:v>
                </c:pt>
                <c:pt idx="19820">
                  <c:v>0.16037018928042079</c:v>
                </c:pt>
                <c:pt idx="19821">
                  <c:v>0.1778938183343407</c:v>
                </c:pt>
                <c:pt idx="19822">
                  <c:v>0.1821407143709052</c:v>
                </c:pt>
                <c:pt idx="19823">
                  <c:v>0.19594372457950829</c:v>
                </c:pt>
                <c:pt idx="19824">
                  <c:v>0.15407237366429921</c:v>
                </c:pt>
                <c:pt idx="19825">
                  <c:v>0.22453597847969842</c:v>
                </c:pt>
                <c:pt idx="19826">
                  <c:v>0.18074329612703297</c:v>
                </c:pt>
                <c:pt idx="19827">
                  <c:v>0.18472600221847191</c:v>
                </c:pt>
                <c:pt idx="19828">
                  <c:v>0.16785446048604641</c:v>
                </c:pt>
                <c:pt idx="19829">
                  <c:v>0.18653888514084854</c:v>
                </c:pt>
                <c:pt idx="19830">
                  <c:v>0.18185358804909491</c:v>
                </c:pt>
                <c:pt idx="19831">
                  <c:v>0.17770420700682293</c:v>
                </c:pt>
                <c:pt idx="19832">
                  <c:v>0.18148501362512745</c:v>
                </c:pt>
                <c:pt idx="19833">
                  <c:v>0.1879245268048127</c:v>
                </c:pt>
                <c:pt idx="19834">
                  <c:v>0.19581419127333224</c:v>
                </c:pt>
                <c:pt idx="19835">
                  <c:v>0.16314638297153441</c:v>
                </c:pt>
                <c:pt idx="19836">
                  <c:v>0.18600797380478071</c:v>
                </c:pt>
                <c:pt idx="19837">
                  <c:v>0.16564401390943589</c:v>
                </c:pt>
                <c:pt idx="19838">
                  <c:v>0.17939832401137684</c:v>
                </c:pt>
                <c:pt idx="19839">
                  <c:v>0.19311171080247291</c:v>
                </c:pt>
                <c:pt idx="19840">
                  <c:v>0.17405850845492371</c:v>
                </c:pt>
                <c:pt idx="19841">
                  <c:v>0.21761171268907184</c:v>
                </c:pt>
                <c:pt idx="19842">
                  <c:v>0.17864581369349841</c:v>
                </c:pt>
                <c:pt idx="19843">
                  <c:v>0.16618025424029914</c:v>
                </c:pt>
                <c:pt idx="19844">
                  <c:v>0.19731984048662646</c:v>
                </c:pt>
                <c:pt idx="19845">
                  <c:v>0.16922860162252373</c:v>
                </c:pt>
                <c:pt idx="19846">
                  <c:v>0.18893302729778491</c:v>
                </c:pt>
                <c:pt idx="19847">
                  <c:v>0.18603235775475171</c:v>
                </c:pt>
                <c:pt idx="19848">
                  <c:v>0.17249626751500183</c:v>
                </c:pt>
                <c:pt idx="19849">
                  <c:v>0.17824371086161353</c:v>
                </c:pt>
                <c:pt idx="19850">
                  <c:v>0.21413832739103297</c:v>
                </c:pt>
                <c:pt idx="19851">
                  <c:v>0.20072923010058694</c:v>
                </c:pt>
                <c:pt idx="19852">
                  <c:v>0.17594863487591342</c:v>
                </c:pt>
                <c:pt idx="19853">
                  <c:v>0.19834767294112648</c:v>
                </c:pt>
                <c:pt idx="19854">
                  <c:v>0.18899081771476844</c:v>
                </c:pt>
                <c:pt idx="19855">
                  <c:v>0.2110350869687754</c:v>
                </c:pt>
                <c:pt idx="19856">
                  <c:v>0.17498617815683393</c:v>
                </c:pt>
                <c:pt idx="19857">
                  <c:v>0.18444664245561243</c:v>
                </c:pt>
                <c:pt idx="19858">
                  <c:v>0.17011912210899491</c:v>
                </c:pt>
                <c:pt idx="19859">
                  <c:v>0.19914968311439704</c:v>
                </c:pt>
                <c:pt idx="19860">
                  <c:v>0.15024286275456294</c:v>
                </c:pt>
                <c:pt idx="19861">
                  <c:v>0.17751103933533302</c:v>
                </c:pt>
                <c:pt idx="19862">
                  <c:v>0.12707566596562567</c:v>
                </c:pt>
                <c:pt idx="19863">
                  <c:v>0.17733443566916324</c:v>
                </c:pt>
                <c:pt idx="19864">
                  <c:v>0.19563985986647242</c:v>
                </c:pt>
                <c:pt idx="19865">
                  <c:v>0.15617321562041497</c:v>
                </c:pt>
                <c:pt idx="19866">
                  <c:v>0.17163114071835675</c:v>
                </c:pt>
                <c:pt idx="19867">
                  <c:v>0.1520925332051119</c:v>
                </c:pt>
                <c:pt idx="19868">
                  <c:v>0.22379674738533994</c:v>
                </c:pt>
                <c:pt idx="19869">
                  <c:v>0.18305699898669683</c:v>
                </c:pt>
                <c:pt idx="19870">
                  <c:v>0.19044208823855469</c:v>
                </c:pt>
                <c:pt idx="19871">
                  <c:v>0.20591052933666493</c:v>
                </c:pt>
                <c:pt idx="19872">
                  <c:v>0.19835433912231432</c:v>
                </c:pt>
                <c:pt idx="19873">
                  <c:v>0.22810598501356152</c:v>
                </c:pt>
                <c:pt idx="19874">
                  <c:v>0.21187441812538921</c:v>
                </c:pt>
                <c:pt idx="19875">
                  <c:v>0.20917579964961813</c:v>
                </c:pt>
                <c:pt idx="19876">
                  <c:v>0.17000297737096909</c:v>
                </c:pt>
                <c:pt idx="19877">
                  <c:v>0.1928301593754714</c:v>
                </c:pt>
                <c:pt idx="19878">
                  <c:v>0.18227043245950073</c:v>
                </c:pt>
                <c:pt idx="19879">
                  <c:v>0.19339437664403528</c:v>
                </c:pt>
                <c:pt idx="19880">
                  <c:v>0.17727437082902289</c:v>
                </c:pt>
                <c:pt idx="19881">
                  <c:v>0.20169486376003654</c:v>
                </c:pt>
                <c:pt idx="19882">
                  <c:v>0.21423292065422744</c:v>
                </c:pt>
                <c:pt idx="19883">
                  <c:v>0.18642089740848244</c:v>
                </c:pt>
                <c:pt idx="19884">
                  <c:v>0.21452970919807371</c:v>
                </c:pt>
                <c:pt idx="19885">
                  <c:v>0.15163849466558399</c:v>
                </c:pt>
                <c:pt idx="19886">
                  <c:v>0.1880589493609405</c:v>
                </c:pt>
                <c:pt idx="19887">
                  <c:v>0.1674608022791359</c:v>
                </c:pt>
                <c:pt idx="19888">
                  <c:v>0.16540959788644474</c:v>
                </c:pt>
                <c:pt idx="19889">
                  <c:v>0.18400708483562858</c:v>
                </c:pt>
                <c:pt idx="19890">
                  <c:v>0.21565245590825516</c:v>
                </c:pt>
                <c:pt idx="19891">
                  <c:v>0.17604839801808791</c:v>
                </c:pt>
                <c:pt idx="19892">
                  <c:v>0.18799989449419405</c:v>
                </c:pt>
                <c:pt idx="19893">
                  <c:v>0.16290208009743196</c:v>
                </c:pt>
                <c:pt idx="19894">
                  <c:v>0.19698255268342321</c:v>
                </c:pt>
                <c:pt idx="19895">
                  <c:v>0.19340684284630846</c:v>
                </c:pt>
                <c:pt idx="19896">
                  <c:v>0.2092262575920367</c:v>
                </c:pt>
                <c:pt idx="19897">
                  <c:v>0.24092795486485424</c:v>
                </c:pt>
                <c:pt idx="19898">
                  <c:v>0.19192152579853117</c:v>
                </c:pt>
                <c:pt idx="19899">
                  <c:v>0.14817983458004871</c:v>
                </c:pt>
                <c:pt idx="19900">
                  <c:v>0.18344649305474997</c:v>
                </c:pt>
                <c:pt idx="19901">
                  <c:v>0.18122511443426387</c:v>
                </c:pt>
                <c:pt idx="19902">
                  <c:v>0.23693959636904174</c:v>
                </c:pt>
                <c:pt idx="19903">
                  <c:v>0.17371652176125404</c:v>
                </c:pt>
                <c:pt idx="19904">
                  <c:v>0.14937027648500742</c:v>
                </c:pt>
                <c:pt idx="19905">
                  <c:v>0.21915313940094741</c:v>
                </c:pt>
                <c:pt idx="19906">
                  <c:v>0.23833817595014034</c:v>
                </c:pt>
                <c:pt idx="19907">
                  <c:v>0.19649703384610165</c:v>
                </c:pt>
                <c:pt idx="19908">
                  <c:v>0.17027666016818627</c:v>
                </c:pt>
                <c:pt idx="19909">
                  <c:v>0.18385729557489242</c:v>
                </c:pt>
                <c:pt idx="19910">
                  <c:v>0.13444260973135691</c:v>
                </c:pt>
                <c:pt idx="19911">
                  <c:v>0.18780811061951558</c:v>
                </c:pt>
                <c:pt idx="19912">
                  <c:v>0.2122033521041865</c:v>
                </c:pt>
                <c:pt idx="19913">
                  <c:v>0.17354976750769624</c:v>
                </c:pt>
                <c:pt idx="19914">
                  <c:v>0.17871373416340586</c:v>
                </c:pt>
                <c:pt idx="19915">
                  <c:v>0.20473634143724256</c:v>
                </c:pt>
                <c:pt idx="19916">
                  <c:v>0.1458905584304479</c:v>
                </c:pt>
                <c:pt idx="19917">
                  <c:v>0.16362213316695598</c:v>
                </c:pt>
                <c:pt idx="19918">
                  <c:v>0.17984074017202981</c:v>
                </c:pt>
                <c:pt idx="19919">
                  <c:v>0.20308497620708205</c:v>
                </c:pt>
                <c:pt idx="19920">
                  <c:v>0.18113854533573548</c:v>
                </c:pt>
                <c:pt idx="19921">
                  <c:v>0.16399381488707906</c:v>
                </c:pt>
                <c:pt idx="19922">
                  <c:v>0.22084218358409927</c:v>
                </c:pt>
                <c:pt idx="19923">
                  <c:v>0.15756668655533765</c:v>
                </c:pt>
                <c:pt idx="19924">
                  <c:v>0.17969882426325512</c:v>
                </c:pt>
                <c:pt idx="19925">
                  <c:v>0.16228624657820812</c:v>
                </c:pt>
                <c:pt idx="19926">
                  <c:v>0.18850380116092544</c:v>
                </c:pt>
                <c:pt idx="19927">
                  <c:v>0.16309116764512174</c:v>
                </c:pt>
                <c:pt idx="19928">
                  <c:v>0.16964276215519344</c:v>
                </c:pt>
                <c:pt idx="19929">
                  <c:v>0.2034513083656872</c:v>
                </c:pt>
                <c:pt idx="19930">
                  <c:v>0.20261813094768191</c:v>
                </c:pt>
                <c:pt idx="19931">
                  <c:v>0.17929269838685741</c:v>
                </c:pt>
                <c:pt idx="19932">
                  <c:v>0.16822046114189718</c:v>
                </c:pt>
                <c:pt idx="19933">
                  <c:v>0.16719611067104231</c:v>
                </c:pt>
                <c:pt idx="19934">
                  <c:v>0.18562983002048181</c:v>
                </c:pt>
                <c:pt idx="19935">
                  <c:v>0.18463726826131024</c:v>
                </c:pt>
                <c:pt idx="19936">
                  <c:v>0.18587479974957757</c:v>
                </c:pt>
                <c:pt idx="19937">
                  <c:v>0.19494718420387874</c:v>
                </c:pt>
                <c:pt idx="19938">
                  <c:v>0.19093150486315719</c:v>
                </c:pt>
                <c:pt idx="19939">
                  <c:v>0.16621306848366094</c:v>
                </c:pt>
                <c:pt idx="19940">
                  <c:v>0.20496251205971697</c:v>
                </c:pt>
                <c:pt idx="19941">
                  <c:v>0.17144363206635013</c:v>
                </c:pt>
                <c:pt idx="19942">
                  <c:v>0.19843380670110591</c:v>
                </c:pt>
                <c:pt idx="19943">
                  <c:v>0.15724008032709977</c:v>
                </c:pt>
                <c:pt idx="19944">
                  <c:v>0.17382437688410199</c:v>
                </c:pt>
                <c:pt idx="19945">
                  <c:v>0.18146781847059953</c:v>
                </c:pt>
                <c:pt idx="19946">
                  <c:v>0.19436688579870595</c:v>
                </c:pt>
                <c:pt idx="19947">
                  <c:v>0.19581617122573858</c:v>
                </c:pt>
                <c:pt idx="19948">
                  <c:v>0.16211908880740464</c:v>
                </c:pt>
                <c:pt idx="19949">
                  <c:v>0.17706626437512757</c:v>
                </c:pt>
                <c:pt idx="19950">
                  <c:v>0.15564329441727795</c:v>
                </c:pt>
                <c:pt idx="19951">
                  <c:v>0.17070767882693674</c:v>
                </c:pt>
                <c:pt idx="19952">
                  <c:v>0.1640457160394842</c:v>
                </c:pt>
                <c:pt idx="19953">
                  <c:v>0.17301355536005519</c:v>
                </c:pt>
                <c:pt idx="19954">
                  <c:v>0.17948527793058142</c:v>
                </c:pt>
                <c:pt idx="19955">
                  <c:v>0.20403297591191677</c:v>
                </c:pt>
                <c:pt idx="19956">
                  <c:v>0.16372198847291491</c:v>
                </c:pt>
                <c:pt idx="19957">
                  <c:v>0.2410736056192381</c:v>
                </c:pt>
                <c:pt idx="19958">
                  <c:v>0.16814744479687851</c:v>
                </c:pt>
                <c:pt idx="19959">
                  <c:v>0.20766805112883371</c:v>
                </c:pt>
                <c:pt idx="19960">
                  <c:v>0.15376579807611038</c:v>
                </c:pt>
                <c:pt idx="19961">
                  <c:v>0.15325110767155919</c:v>
                </c:pt>
                <c:pt idx="19962">
                  <c:v>0.17656812877528394</c:v>
                </c:pt>
                <c:pt idx="19963">
                  <c:v>0.1886679970699725</c:v>
                </c:pt>
                <c:pt idx="19964">
                  <c:v>0.1810986722222474</c:v>
                </c:pt>
                <c:pt idx="19965">
                  <c:v>0.18488156462872463</c:v>
                </c:pt>
                <c:pt idx="19966">
                  <c:v>0.15575298292144468</c:v>
                </c:pt>
                <c:pt idx="19967">
                  <c:v>0.16038902740788538</c:v>
                </c:pt>
                <c:pt idx="19968">
                  <c:v>0.14308034814177664</c:v>
                </c:pt>
                <c:pt idx="19969">
                  <c:v>0.16539197902339606</c:v>
                </c:pt>
                <c:pt idx="19970">
                  <c:v>0.16318750935980467</c:v>
                </c:pt>
                <c:pt idx="19971">
                  <c:v>0.16236076134045888</c:v>
                </c:pt>
                <c:pt idx="19972">
                  <c:v>0.2045799750264487</c:v>
                </c:pt>
                <c:pt idx="19973">
                  <c:v>0.17397607196839071</c:v>
                </c:pt>
                <c:pt idx="19974">
                  <c:v>0.1814326642903589</c:v>
                </c:pt>
                <c:pt idx="19975">
                  <c:v>0.13418585302563868</c:v>
                </c:pt>
                <c:pt idx="19976">
                  <c:v>0.16508078840675855</c:v>
                </c:pt>
                <c:pt idx="19977">
                  <c:v>0.17143039198825649</c:v>
                </c:pt>
                <c:pt idx="19978">
                  <c:v>0.21377750676495375</c:v>
                </c:pt>
                <c:pt idx="19979">
                  <c:v>0.15704564086623676</c:v>
                </c:pt>
                <c:pt idx="19980">
                  <c:v>0.18646709418121804</c:v>
                </c:pt>
                <c:pt idx="19981">
                  <c:v>0.19573600516245027</c:v>
                </c:pt>
                <c:pt idx="19982">
                  <c:v>0.18827920898352193</c:v>
                </c:pt>
                <c:pt idx="19983">
                  <c:v>0.20343369579813941</c:v>
                </c:pt>
                <c:pt idx="19984">
                  <c:v>0.23365307593777387</c:v>
                </c:pt>
                <c:pt idx="19985">
                  <c:v>0.18683974932860256</c:v>
                </c:pt>
                <c:pt idx="19986">
                  <c:v>0.20042602862680428</c:v>
                </c:pt>
                <c:pt idx="19987">
                  <c:v>0.17773428980803438</c:v>
                </c:pt>
                <c:pt idx="19988">
                  <c:v>0.16450305090365513</c:v>
                </c:pt>
                <c:pt idx="19989">
                  <c:v>0.16721833812793685</c:v>
                </c:pt>
                <c:pt idx="19990">
                  <c:v>0.15795223941600742</c:v>
                </c:pt>
                <c:pt idx="19991">
                  <c:v>0.19295318281995441</c:v>
                </c:pt>
                <c:pt idx="19992">
                  <c:v>0.20801455539902441</c:v>
                </c:pt>
                <c:pt idx="19993">
                  <c:v>0.16985669969104222</c:v>
                </c:pt>
                <c:pt idx="19994">
                  <c:v>0.18271310044276581</c:v>
                </c:pt>
                <c:pt idx="19995">
                  <c:v>0.19293314384595694</c:v>
                </c:pt>
                <c:pt idx="19996">
                  <c:v>0.20636936225969199</c:v>
                </c:pt>
                <c:pt idx="19997">
                  <c:v>0.2206358603662984</c:v>
                </c:pt>
                <c:pt idx="19998">
                  <c:v>0.1920429181780737</c:v>
                </c:pt>
                <c:pt idx="19999">
                  <c:v>0.2133310394976233</c:v>
                </c:pt>
              </c:numCache>
            </c:numRef>
          </c:yVal>
        </c:ser>
        <c:ser>
          <c:idx val="1"/>
          <c:order val="1"/>
          <c:tx>
            <c:strRef>
              <c:f>sumSq!$C$3</c:f>
              <c:strCache>
                <c:ptCount val="1"/>
                <c:pt idx="0">
                  <c:v>Model</c:v>
                </c:pt>
              </c:strCache>
            </c:strRef>
          </c:tx>
          <c:spPr>
            <a:ln w="28575">
              <a:solidFill>
                <a:srgbClr val="FF0000"/>
              </a:solidFill>
            </a:ln>
          </c:spPr>
          <c:marker>
            <c:symbol val="none"/>
          </c:marker>
          <c:xVal>
            <c:numRef>
              <c:f>sumSq!$A$4:$A$20003</c:f>
              <c:numCache>
                <c:formatCode>General</c:formatCode>
                <c:ptCount val="20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numCache>
            </c:numRef>
          </c:xVal>
          <c:yVal>
            <c:numRef>
              <c:f>sumSq!$C$4:$C$20003</c:f>
              <c:numCache>
                <c:formatCode>General</c:formatCode>
                <c:ptCount val="20000"/>
                <c:pt idx="0">
                  <c:v>69306930.693069324</c:v>
                </c:pt>
                <c:pt idx="1">
                  <c:v>17456359.102244388</c:v>
                </c:pt>
                <c:pt idx="2">
                  <c:v>7769145.3940066062</c:v>
                </c:pt>
                <c:pt idx="3">
                  <c:v>4372267.3329169191</c:v>
                </c:pt>
                <c:pt idx="4">
                  <c:v>2798880.4478208716</c:v>
                </c:pt>
                <c:pt idx="5">
                  <c:v>1943904.4709802833</c:v>
                </c:pt>
                <c:pt idx="6">
                  <c:v>1428279.9428688041</c:v>
                </c:pt>
                <c:pt idx="7">
                  <c:v>1093579.1282612092</c:v>
                </c:pt>
                <c:pt idx="8">
                  <c:v>864090.85298111441</c:v>
                </c:pt>
                <c:pt idx="9">
                  <c:v>699930.00699930009</c:v>
                </c:pt>
                <c:pt idx="10">
                  <c:v>578464.5897033303</c:v>
                </c:pt>
                <c:pt idx="11">
                  <c:v>486077.35573918454</c:v>
                </c:pt>
                <c:pt idx="12">
                  <c:v>414176.67593633459</c:v>
                </c:pt>
                <c:pt idx="13">
                  <c:v>357124.63649813784</c:v>
                </c:pt>
                <c:pt idx="14">
                  <c:v>311097.28456513042</c:v>
                </c:pt>
                <c:pt idx="15">
                  <c:v>273426.81926487247</c:v>
                </c:pt>
                <c:pt idx="16">
                  <c:v>242206.15203626172</c:v>
                </c:pt>
                <c:pt idx="17">
                  <c:v>216042.71473102682</c:v>
                </c:pt>
                <c:pt idx="18">
                  <c:v>193900.44597102611</c:v>
                </c:pt>
                <c:pt idx="19">
                  <c:v>174995.62510937231</c:v>
                </c:pt>
                <c:pt idx="20">
                  <c:v>158726.55948844523</c:v>
                </c:pt>
                <c:pt idx="21">
                  <c:v>144625.11105142455</c:v>
                </c:pt>
                <c:pt idx="22">
                  <c:v>132322.64040377308</c:v>
                </c:pt>
                <c:pt idx="23">
                  <c:v>121525.66795715351</c:v>
                </c:pt>
                <c:pt idx="24">
                  <c:v>111998.20802867155</c:v>
                </c:pt>
                <c:pt idx="25">
                  <c:v>103548.76407153739</c:v>
                </c:pt>
                <c:pt idx="26">
                  <c:v>96020.630718371496</c:v>
                </c:pt>
                <c:pt idx="27">
                  <c:v>89284.57545184459</c:v>
                </c:pt>
                <c:pt idx="28">
                  <c:v>83233.255252612929</c:v>
                </c:pt>
                <c:pt idx="29">
                  <c:v>77776.913589848948</c:v>
                </c:pt>
                <c:pt idx="30">
                  <c:v>72840.032882071348</c:v>
                </c:pt>
                <c:pt idx="31">
                  <c:v>68358.707434497715</c:v>
                </c:pt>
                <c:pt idx="32">
                  <c:v>64278.564935124603</c:v>
                </c:pt>
                <c:pt idx="33">
                  <c:v>60553.109402167574</c:v>
                </c:pt>
                <c:pt idx="34">
                  <c:v>57142.390674361835</c:v>
                </c:pt>
                <c:pt idx="35">
                  <c:v>54011.928920301536</c:v>
                </c:pt>
                <c:pt idx="36">
                  <c:v>51131.839796641354</c:v>
                </c:pt>
                <c:pt idx="37">
                  <c:v>48476.118586436613</c:v>
                </c:pt>
                <c:pt idx="38">
                  <c:v>46022.051137073395</c:v>
                </c:pt>
                <c:pt idx="39">
                  <c:v>43749.726564208991</c:v>
                </c:pt>
                <c:pt idx="40">
                  <c:v>41641.632114026688</c:v>
                </c:pt>
                <c:pt idx="41">
                  <c:v>39682.314726107012</c:v>
                </c:pt>
                <c:pt idx="42">
                  <c:v>37858.097035710984</c:v>
                </c:pt>
                <c:pt idx="43">
                  <c:v>36156.8380328614</c:v>
                </c:pt>
                <c:pt idx="44">
                  <c:v>34567.730529725777</c:v>
                </c:pt>
                <c:pt idx="45">
                  <c:v>33081.129106195134</c:v>
                </c:pt>
                <c:pt idx="46">
                  <c:v>31688.403402429161</c:v>
                </c:pt>
                <c:pt idx="47">
                  <c:v>30381.812578938057</c:v>
                </c:pt>
                <c:pt idx="48">
                  <c:v>29154.397524374996</c:v>
                </c:pt>
                <c:pt idx="49">
                  <c:v>27999.888000447998</c:v>
                </c:pt>
                <c:pt idx="50">
                  <c:v>26912.622404373684</c:v>
                </c:pt>
                <c:pt idx="51">
                  <c:v>25887.478226781706</c:v>
                </c:pt>
                <c:pt idx="52">
                  <c:v>24919.811606224255</c:v>
                </c:pt>
                <c:pt idx="53">
                  <c:v>24005.404645388717</c:v>
                </c:pt>
                <c:pt idx="54">
                  <c:v>23140.419370514472</c:v>
                </c:pt>
                <c:pt idx="55">
                  <c:v>22321.357393630758</c:v>
                </c:pt>
                <c:pt idx="56">
                  <c:v>21545.024484381425</c:v>
                </c:pt>
                <c:pt idx="57">
                  <c:v>20808.499380204121</c:v>
                </c:pt>
                <c:pt idx="58">
                  <c:v>20109.106265135692</c:v>
                </c:pt>
                <c:pt idx="59">
                  <c:v>19444.390432248798</c:v>
                </c:pt>
                <c:pt idx="60">
                  <c:v>18812.09671567666</c:v>
                </c:pt>
                <c:pt idx="61">
                  <c:v>18210.150337798252</c:v>
                </c:pt>
                <c:pt idx="62">
                  <c:v>17636.639867372069</c:v>
                </c:pt>
                <c:pt idx="63">
                  <c:v>17089.802026850492</c:v>
                </c:pt>
                <c:pt idx="64">
                  <c:v>16568.008123057705</c:v>
                </c:pt>
                <c:pt idx="65">
                  <c:v>16069.751905987225</c:v>
                </c:pt>
                <c:pt idx="66">
                  <c:v>15593.638686480983</c:v>
                </c:pt>
                <c:pt idx="67">
                  <c:v>15138.375565796787</c:v>
                </c:pt>
                <c:pt idx="68">
                  <c:v>14702.762649101776</c:v>
                </c:pt>
                <c:pt idx="69">
                  <c:v>14285.685131254821</c:v>
                </c:pt>
                <c:pt idx="70">
                  <c:v>13886.106157297843</c:v>
                </c:pt>
                <c:pt idx="71">
                  <c:v>13503.060372182928</c:v>
                </c:pt>
                <c:pt idx="72">
                  <c:v>13135.648084728684</c:v>
                </c:pt>
                <c:pt idx="73">
                  <c:v>12783.029979857591</c:v>
                </c:pt>
                <c:pt idx="74">
                  <c:v>12444.422321026988</c:v>
                </c:pt>
                <c:pt idx="75">
                  <c:v>12119.092591598699</c:v>
                </c:pt>
                <c:pt idx="76">
                  <c:v>11806.355529843773</c:v>
                </c:pt>
                <c:pt idx="77">
                  <c:v>11505.569517472852</c:v>
                </c:pt>
                <c:pt idx="78">
                  <c:v>11216.133286118908</c:v>
                </c:pt>
                <c:pt idx="79">
                  <c:v>10937.482910182953</c:v>
                </c:pt>
                <c:pt idx="80">
                  <c:v>10669.089057934678</c:v>
                </c:pt>
                <c:pt idx="81">
                  <c:v>10410.454475826196</c:v>
                </c:pt>
                <c:pt idx="82">
                  <c:v>10161.1116836816</c:v>
                </c:pt>
                <c:pt idx="83">
                  <c:v>9920.6208607980971</c:v>
                </c:pt>
                <c:pt idx="84">
                  <c:v>9688.5679050962408</c:v>
                </c:pt>
                <c:pt idx="85">
                  <c:v>9464.562649320369</c:v>
                </c:pt>
                <c:pt idx="86">
                  <c:v>9248.237219927043</c:v>
                </c:pt>
                <c:pt idx="87">
                  <c:v>9039.2445257689487</c:v>
                </c:pt>
                <c:pt idx="88">
                  <c:v>8837.256864970419</c:v>
                </c:pt>
                <c:pt idx="89">
                  <c:v>8641.9646395497257</c:v>
                </c:pt>
                <c:pt idx="90">
                  <c:v>8453.0751683670514</c:v>
                </c:pt>
                <c:pt idx="91">
                  <c:v>8270.3115898965152</c:v>
                </c:pt>
                <c:pt idx="92">
                  <c:v>8093.4118471362162</c:v>
                </c:pt>
                <c:pt idx="93">
                  <c:v>7922.127747705129</c:v>
                </c:pt>
                <c:pt idx="94">
                  <c:v>7756.2240928264482</c:v>
                </c:pt>
                <c:pt idx="95">
                  <c:v>7595.4778694901588</c:v>
                </c:pt>
                <c:pt idx="96">
                  <c:v>7439.677500608459</c:v>
                </c:pt>
                <c:pt idx="97">
                  <c:v>7288.6221484568377</c:v>
                </c:pt>
                <c:pt idx="98">
                  <c:v>7142.1210671145154</c:v>
                </c:pt>
                <c:pt idx="99">
                  <c:v>6999.9930000069999</c:v>
                </c:pt>
                <c:pt idx="100">
                  <c:v>6862.0656189926294</c:v>
                </c:pt>
                <c:pt idx="101">
                  <c:v>6728.1750017541344</c:v>
                </c:pt>
                <c:pt idx="102">
                  <c:v>6598.1651445328762</c:v>
                </c:pt>
                <c:pt idx="103">
                  <c:v>6471.8875075004535</c:v>
                </c:pt>
                <c:pt idx="104">
                  <c:v>6349.2005902942492</c:v>
                </c:pt>
                <c:pt idx="105">
                  <c:v>6229.9695354489713</c:v>
                </c:pt>
                <c:pt idx="106">
                  <c:v>6114.0657576506619</c:v>
                </c:pt>
                <c:pt idx="107">
                  <c:v>6001.3665969080093</c:v>
                </c:pt>
                <c:pt idx="108">
                  <c:v>5891.7549938936172</c:v>
                </c:pt>
                <c:pt idx="109">
                  <c:v>5785.1191858519696</c:v>
                </c:pt>
                <c:pt idx="110">
                  <c:v>5681.3524215954003</c:v>
                </c:pt>
                <c:pt idx="111">
                  <c:v>5580.3526942341978</c:v>
                </c:pt>
                <c:pt idx="112">
                  <c:v>5482.0224903888857</c:v>
                </c:pt>
                <c:pt idx="113">
                  <c:v>5386.2685547333394</c:v>
                </c:pt>
                <c:pt idx="114">
                  <c:v>5293.0016688078631</c:v>
                </c:pt>
                <c:pt idx="115">
                  <c:v>5202.1364431209549</c:v>
                </c:pt>
                <c:pt idx="116">
                  <c:v>5113.5911216370487</c:v>
                </c:pt>
                <c:pt idx="117">
                  <c:v>5027.2873978114067</c:v>
                </c:pt>
                <c:pt idx="118">
                  <c:v>4943.150241402338</c:v>
                </c:pt>
                <c:pt idx="119">
                  <c:v>4861.1077353418505</c:v>
                </c:pt>
                <c:pt idx="120">
                  <c:v>4781.0909220060639</c:v>
                </c:pt>
                <c:pt idx="121">
                  <c:v>4703.0336582681675</c:v>
                </c:pt>
                <c:pt idx="122">
                  <c:v>4626.8724787676592</c:v>
                </c:pt>
                <c:pt idx="123">
                  <c:v>4552.5464668662444</c:v>
                </c:pt>
                <c:pt idx="124">
                  <c:v>4479.9971328018346</c:v>
                </c:pt>
                <c:pt idx="125">
                  <c:v>4409.1682985839516</c:v>
                </c:pt>
                <c:pt idx="126">
                  <c:v>4340.0059892082645</c:v>
                </c:pt>
                <c:pt idx="127">
                  <c:v>4272.4583297983827</c:v>
                </c:pt>
                <c:pt idx="128">
                  <c:v>4206.4754483051165</c:v>
                </c:pt>
                <c:pt idx="129">
                  <c:v>4142.0093834264007</c:v>
                </c:pt>
                <c:pt idx="130">
                  <c:v>4079.0139974278904</c:v>
                </c:pt>
                <c:pt idx="131">
                  <c:v>4017.4448935692758</c:v>
                </c:pt>
                <c:pt idx="132">
                  <c:v>3957.2593378600823</c:v>
                </c:pt>
                <c:pt idx="133">
                  <c:v>3898.4161848874223</c:v>
                </c:pt>
                <c:pt idx="134">
                  <c:v>3840.8758074755769</c:v>
                </c:pt>
                <c:pt idx="135">
                  <c:v>3784.6000299524057</c:v>
                </c:pt>
                <c:pt idx="136">
                  <c:v>3729.5520648132215</c:v>
                </c:pt>
                <c:pt idx="137">
                  <c:v>3675.6964525853768</c:v>
                </c:pt>
                <c:pt idx="138">
                  <c:v>3622.9990047104161</c:v>
                </c:pt>
                <c:pt idx="139">
                  <c:v>3571.4267492720669</c:v>
                </c:pt>
                <c:pt idx="140">
                  <c:v>3520.9478794085408</c:v>
                </c:pt>
                <c:pt idx="141">
                  <c:v>3471.5317042592455</c:v>
                </c:pt>
                <c:pt idx="142">
                  <c:v>3423.1486023039747</c:v>
                </c:pt>
                <c:pt idx="143">
                  <c:v>3375.7699769627807</c:v>
                </c:pt>
                <c:pt idx="144">
                  <c:v>3329.3682143314122</c:v>
                </c:pt>
                <c:pt idx="145">
                  <c:v>3283.9166429364805</c:v>
                </c:pt>
                <c:pt idx="146">
                  <c:v>3239.3894954002985</c:v>
                </c:pt>
                <c:pt idx="147">
                  <c:v>3195.7618719129487</c:v>
                </c:pt>
                <c:pt idx="148">
                  <c:v>3153.0097054143034</c:v>
                </c:pt>
                <c:pt idx="149">
                  <c:v>3111.1097283956747</c:v>
                </c:pt>
                <c:pt idx="150">
                  <c:v>3070.0394412352812</c:v>
                </c:pt>
                <c:pt idx="151">
                  <c:v>3029.7770819870657</c:v>
                </c:pt>
                <c:pt idx="152">
                  <c:v>2990.3015975473077</c:v>
                </c:pt>
                <c:pt idx="153">
                  <c:v>2951.5926161272491</c:v>
                </c:pt>
                <c:pt idx="154">
                  <c:v>2913.6304209654854</c:v>
                </c:pt>
                <c:pt idx="155">
                  <c:v>2876.3959252153522</c:v>
                </c:pt>
                <c:pt idx="156">
                  <c:v>2839.8706479489442</c:v>
                </c:pt>
                <c:pt idx="157">
                  <c:v>2804.0366912206787</c:v>
                </c:pt>
                <c:pt idx="158">
                  <c:v>2768.8767181374715</c:v>
                </c:pt>
                <c:pt idx="159">
                  <c:v>2734.3739318852217</c:v>
                </c:pt>
                <c:pt idx="160">
                  <c:v>2700.5120556644974</c:v>
                </c:pt>
                <c:pt idx="161">
                  <c:v>2667.2753134906002</c:v>
                </c:pt>
                <c:pt idx="162">
                  <c:v>2634.6484118151184</c:v>
                </c:pt>
                <c:pt idx="163">
                  <c:v>2602.6165219302052</c:v>
                </c:pt>
                <c:pt idx="164">
                  <c:v>2571.1652631165243</c:v>
                </c:pt>
                <c:pt idx="165">
                  <c:v>2540.2806864999352</c:v>
                </c:pt>
                <c:pt idx="166">
                  <c:v>2509.9492595828965</c:v>
                </c:pt>
                <c:pt idx="167">
                  <c:v>2480.1578514179937</c:v>
                </c:pt>
                <c:pt idx="168">
                  <c:v>2450.8937183944513</c:v>
                </c:pt>
                <c:pt idx="169">
                  <c:v>2422.1444906074407</c:v>
                </c:pt>
                <c:pt idx="170">
                  <c:v>2393.8981587845524</c:v>
                </c:pt>
                <c:pt idx="171">
                  <c:v>2366.1430617417782</c:v>
                </c:pt>
                <c:pt idx="172">
                  <c:v>2338.8678743466617</c:v>
                </c:pt>
                <c:pt idx="173">
                  <c:v>2312.0615959632728</c:v>
                </c:pt>
                <c:pt idx="174">
                  <c:v>2285.7135393588442</c:v>
                </c:pt>
                <c:pt idx="175">
                  <c:v>2259.8133200499606</c:v>
                </c:pt>
                <c:pt idx="176">
                  <c:v>2234.3508460688668</c:v>
                </c:pt>
                <c:pt idx="177">
                  <c:v>2209.3163081314774</c:v>
                </c:pt>
                <c:pt idx="178">
                  <c:v>2184.7001701881431</c:v>
                </c:pt>
                <c:pt idx="179">
                  <c:v>2160.4931603416171</c:v>
                </c:pt>
                <c:pt idx="180">
                  <c:v>2136.6862621145988</c:v>
                </c:pt>
                <c:pt idx="181">
                  <c:v>2113.2707060527996</c:v>
                </c:pt>
                <c:pt idx="182">
                  <c:v>2090.2379616477147</c:v>
                </c:pt>
                <c:pt idx="183">
                  <c:v>2067.5797295664802</c:v>
                </c:pt>
                <c:pt idx="184">
                  <c:v>2045.2879341744529</c:v>
                </c:pt>
                <c:pt idx="185">
                  <c:v>2023.3547163386643</c:v>
                </c:pt>
                <c:pt idx="186">
                  <c:v>2001.7724264999069</c:v>
                </c:pt>
                <c:pt idx="187">
                  <c:v>1980.533618002032</c:v>
                </c:pt>
                <c:pt idx="188">
                  <c:v>1959.6310406676628</c:v>
                </c:pt>
                <c:pt idx="189">
                  <c:v>1939.0576346100736</c:v>
                </c:pt>
                <c:pt idx="190">
                  <c:v>1918.8065242711207</c:v>
                </c:pt>
                <c:pt idx="191">
                  <c:v>1898.8710126760448</c:v>
                </c:pt>
                <c:pt idx="192">
                  <c:v>1879.244575896111</c:v>
                </c:pt>
                <c:pt idx="193">
                  <c:v>1859.9208577104866</c:v>
                </c:pt>
                <c:pt idx="194">
                  <c:v>1840.89366445926</c:v>
                </c:pt>
                <c:pt idx="195">
                  <c:v>1822.1569600799248</c:v>
                </c:pt>
                <c:pt idx="196">
                  <c:v>1803.704861319575</c:v>
                </c:pt>
                <c:pt idx="197">
                  <c:v>1785.5316331161021</c:v>
                </c:pt>
                <c:pt idx="198">
                  <c:v>1767.6316841413893</c:v>
                </c:pt>
                <c:pt idx="199">
                  <c:v>1749.9995625001111</c:v>
                </c:pt>
                <c:pt idx="200">
                  <c:v>1732.6299515779428</c:v>
                </c:pt>
                <c:pt idx="201">
                  <c:v>1715.5176660333138</c:v>
                </c:pt>
                <c:pt idx="202">
                  <c:v>1698.6576479269945</c:v>
                </c:pt>
                <c:pt idx="203">
                  <c:v>1682.044962984198</c:v>
                </c:pt>
                <c:pt idx="204">
                  <c:v>1665.6747969839848</c:v>
                </c:pt>
                <c:pt idx="205">
                  <c:v>1649.5424522710778</c:v>
                </c:pt>
                <c:pt idx="206">
                  <c:v>1633.6433443852991</c:v>
                </c:pt>
                <c:pt idx="207">
                  <c:v>1617.9729988043148</c:v>
                </c:pt>
                <c:pt idx="208">
                  <c:v>1602.5270477949114</c:v>
                </c:pt>
                <c:pt idx="209">
                  <c:v>1587.3012273693348</c:v>
                </c:pt>
                <c:pt idx="210">
                  <c:v>1572.2913743421364</c:v>
                </c:pt>
                <c:pt idx="211">
                  <c:v>1557.4934234840193</c:v>
                </c:pt>
                <c:pt idx="212">
                  <c:v>1542.9034047690259</c:v>
                </c:pt>
                <c:pt idx="213">
                  <c:v>1528.5174407115378</c:v>
                </c:pt>
                <c:pt idx="214">
                  <c:v>1514.3317437897801</c:v>
                </c:pt>
                <c:pt idx="215">
                  <c:v>1500.3426139526291</c:v>
                </c:pt>
                <c:pt idx="216">
                  <c:v>1486.5464362066648</c:v>
                </c:pt>
                <c:pt idx="217">
                  <c:v>1472.9396782805161</c:v>
                </c:pt>
                <c:pt idx="218">
                  <c:v>1459.5188883636961</c:v>
                </c:pt>
                <c:pt idx="219">
                  <c:v>1446.2806929172123</c:v>
                </c:pt>
                <c:pt idx="220">
                  <c:v>1433.2217945533878</c:v>
                </c:pt>
                <c:pt idx="221">
                  <c:v>1420.3389699823533</c:v>
                </c:pt>
                <c:pt idx="222">
                  <c:v>1407.6290680228699</c:v>
                </c:pt>
                <c:pt idx="223">
                  <c:v>1395.0890076751818</c:v>
                </c:pt>
                <c:pt idx="224">
                  <c:v>1382.7157762536751</c:v>
                </c:pt>
                <c:pt idx="225">
                  <c:v>1370.506427577252</c:v>
                </c:pt>
                <c:pt idx="226">
                  <c:v>1358.4580802153948</c:v>
                </c:pt>
                <c:pt idx="227">
                  <c:v>1346.5679157879511</c:v>
                </c:pt>
                <c:pt idx="228">
                  <c:v>1334.8331773167604</c:v>
                </c:pt>
                <c:pt idx="229">
                  <c:v>1323.2511676273784</c:v>
                </c:pt>
                <c:pt idx="230">
                  <c:v>1311.8192477990954</c:v>
                </c:pt>
                <c:pt idx="231">
                  <c:v>1300.5348356616314</c:v>
                </c:pt>
                <c:pt idx="232">
                  <c:v>1289.3954043368856</c:v>
                </c:pt>
                <c:pt idx="233">
                  <c:v>1278.3984808242958</c:v>
                </c:pt>
                <c:pt idx="234">
                  <c:v>1267.5416446280408</c:v>
                </c:pt>
                <c:pt idx="235">
                  <c:v>1256.8225264251425</c:v>
                </c:pt>
                <c:pt idx="236">
                  <c:v>1246.2388067726313</c:v>
                </c:pt>
                <c:pt idx="237">
                  <c:v>1235.7882148527258</c:v>
                </c:pt>
                <c:pt idx="238">
                  <c:v>1225.4685272546831</c:v>
                </c:pt>
                <c:pt idx="239">
                  <c:v>1215.2775667921014</c:v>
                </c:pt>
                <c:pt idx="240">
                  <c:v>1205.2132013544528</c:v>
                </c:pt>
                <c:pt idx="241">
                  <c:v>1195.2733427919184</c:v>
                </c:pt>
                <c:pt idx="242">
                  <c:v>1185.455945832115</c:v>
                </c:pt>
                <c:pt idx="243">
                  <c:v>1175.7590070278475</c:v>
                </c:pt>
                <c:pt idx="244">
                  <c:v>1166.1805637350164</c:v>
                </c:pt>
                <c:pt idx="245">
                  <c:v>1156.718693119391</c:v>
                </c:pt>
                <c:pt idx="246">
                  <c:v>1147.3715111915437</c:v>
                </c:pt>
                <c:pt idx="247">
                  <c:v>1138.1371718689559</c:v>
                </c:pt>
                <c:pt idx="248">
                  <c:v>1129.01386606444</c:v>
                </c:pt>
                <c:pt idx="249">
                  <c:v>1119.9998208000286</c:v>
                </c:pt>
                <c:pt idx="250">
                  <c:v>1111.0932983455298</c:v>
                </c:pt>
                <c:pt idx="251">
                  <c:v>1102.2925953809861</c:v>
                </c:pt>
                <c:pt idx="252">
                  <c:v>1093.5960421821865</c:v>
                </c:pt>
                <c:pt idx="253">
                  <c:v>1085.0020018286934</c:v>
                </c:pt>
                <c:pt idx="254">
                  <c:v>1076.5088694334711</c:v>
                </c:pt>
                <c:pt idx="255">
                  <c:v>1068.1150713935751</c:v>
                </c:pt>
                <c:pt idx="256">
                  <c:v>1059.8190646612265</c:v>
                </c:pt>
                <c:pt idx="257">
                  <c:v>1051.6193360345787</c:v>
                </c:pt>
                <c:pt idx="258">
                  <c:v>1043.514401467718</c:v>
                </c:pt>
                <c:pt idx="259">
                  <c:v>1035.5028053989934</c:v>
                </c:pt>
                <c:pt idx="260">
                  <c:v>1027.5831200975906</c:v>
                </c:pt>
                <c:pt idx="261">
                  <c:v>1019.7539450274005</c:v>
                </c:pt>
                <c:pt idx="262">
                  <c:v>1012.0139062276673</c:v>
                </c:pt>
                <c:pt idx="263">
                  <c:v>1004.361655710269</c:v>
                </c:pt>
                <c:pt idx="264">
                  <c:v>996.79587087279128</c:v>
                </c:pt>
                <c:pt idx="265">
                  <c:v>989.31525392683943</c:v>
                </c:pt>
                <c:pt idx="266">
                  <c:v>981.91853134164853</c:v>
                </c:pt>
                <c:pt idx="267">
                  <c:v>974.60445330189805</c:v>
                </c:pt>
                <c:pt idx="268">
                  <c:v>967.37179317978052</c:v>
                </c:pt>
                <c:pt idx="269">
                  <c:v>960.21934702067369</c:v>
                </c:pt>
                <c:pt idx="270">
                  <c:v>953.145933042043</c:v>
                </c:pt>
                <c:pt idx="271">
                  <c:v>946.15039114532988</c:v>
                </c:pt>
                <c:pt idx="272">
                  <c:v>939.23158244018055</c:v>
                </c:pt>
                <c:pt idx="273">
                  <c:v>932.38838878091678</c:v>
                </c:pt>
                <c:pt idx="274">
                  <c:v>925.61971231474877</c:v>
                </c:pt>
                <c:pt idx="275">
                  <c:v>918.92447504142058</c:v>
                </c:pt>
                <c:pt idx="276">
                  <c:v>912.30161838396202</c:v>
                </c:pt>
                <c:pt idx="277">
                  <c:v>905.75010277028844</c:v>
                </c:pt>
                <c:pt idx="278">
                  <c:v>899.26890722512462</c:v>
                </c:pt>
                <c:pt idx="279">
                  <c:v>892.85702897231749</c:v>
                </c:pt>
                <c:pt idx="280">
                  <c:v>886.51348304689475</c:v>
                </c:pt>
                <c:pt idx="281">
                  <c:v>880.23730191674304</c:v>
                </c:pt>
                <c:pt idx="282">
                  <c:v>874.02753511374249</c:v>
                </c:pt>
                <c:pt idx="283">
                  <c:v>867.88324887382839</c:v>
                </c:pt>
                <c:pt idx="284">
                  <c:v>861.80352578595227</c:v>
                </c:pt>
                <c:pt idx="285">
                  <c:v>855.78746444967305</c:v>
                </c:pt>
                <c:pt idx="286">
                  <c:v>849.83417914091717</c:v>
                </c:pt>
                <c:pt idx="287">
                  <c:v>843.94279948606288</c:v>
                </c:pt>
                <c:pt idx="288">
                  <c:v>838.11247014373987</c:v>
                </c:pt>
                <c:pt idx="289">
                  <c:v>832.34235049436245</c:v>
                </c:pt>
                <c:pt idx="290">
                  <c:v>826.63161433714595</c:v>
                </c:pt>
                <c:pt idx="291">
                  <c:v>820.97944959426604</c:v>
                </c:pt>
                <c:pt idx="292">
                  <c:v>815.38505802221789</c:v>
                </c:pt>
                <c:pt idx="293">
                  <c:v>809.84765492992335</c:v>
                </c:pt>
                <c:pt idx="294">
                  <c:v>804.36646890359248</c:v>
                </c:pt>
                <c:pt idx="295">
                  <c:v>798.94074153799352</c:v>
                </c:pt>
                <c:pt idx="296">
                  <c:v>793.56972717412839</c:v>
                </c:pt>
                <c:pt idx="297">
                  <c:v>788.2526926430462</c:v>
                </c:pt>
                <c:pt idx="298">
                  <c:v>782.9889170155908</c:v>
                </c:pt>
                <c:pt idx="299">
                  <c:v>777.77769135803453</c:v>
                </c:pt>
                <c:pt idx="300">
                  <c:v>772.61831849335897</c:v>
                </c:pt>
                <c:pt idx="301">
                  <c:v>767.5101127680681</c:v>
                </c:pt>
                <c:pt idx="302">
                  <c:v>762.45239982437249</c:v>
                </c:pt>
                <c:pt idx="303">
                  <c:v>757.44451637762802</c:v>
                </c:pt>
                <c:pt idx="304">
                  <c:v>752.48580999883802</c:v>
                </c:pt>
                <c:pt idx="305">
                  <c:v>747.57563890217352</c:v>
                </c:pt>
                <c:pt idx="306">
                  <c:v>742.71337173728352</c:v>
                </c:pt>
                <c:pt idx="307">
                  <c:v>737.89838738632352</c:v>
                </c:pt>
                <c:pt idx="308">
                  <c:v>733.13007476565303</c:v>
                </c:pt>
                <c:pt idx="309">
                  <c:v>728.40783263185961</c:v>
                </c:pt>
                <c:pt idx="310">
                  <c:v>723.73106939226238</c:v>
                </c:pt>
                <c:pt idx="311">
                  <c:v>719.09920291962555</c:v>
                </c:pt>
                <c:pt idx="312">
                  <c:v>714.51166037096789</c:v>
                </c:pt>
                <c:pt idx="313">
                  <c:v>709.96787801047799</c:v>
                </c:pt>
                <c:pt idx="314">
                  <c:v>705.46730103630125</c:v>
                </c:pt>
                <c:pt idx="315">
                  <c:v>701.00938341117455</c:v>
                </c:pt>
                <c:pt idx="316">
                  <c:v>696.59358769680455</c:v>
                </c:pt>
                <c:pt idx="317">
                  <c:v>692.21938489187755</c:v>
                </c:pt>
                <c:pt idx="318">
                  <c:v>687.88625427361615</c:v>
                </c:pt>
                <c:pt idx="319">
                  <c:v>683.59368324280854</c:v>
                </c:pt>
                <c:pt idx="320">
                  <c:v>679.34116717217739</c:v>
                </c:pt>
                <c:pt idx="321">
                  <c:v>675.12820925811354</c:v>
                </c:pt>
                <c:pt idx="322">
                  <c:v>670.954320375512</c:v>
                </c:pt>
                <c:pt idx="323">
                  <c:v>666.81901893585018</c:v>
                </c:pt>
                <c:pt idx="324">
                  <c:v>662.72183074822954</c:v>
                </c:pt>
                <c:pt idx="325">
                  <c:v>658.66228888343301</c:v>
                </c:pt>
                <c:pt idx="326">
                  <c:v>654.63993354095453</c:v>
                </c:pt>
                <c:pt idx="327">
                  <c:v>650.65431191865855</c:v>
                </c:pt>
                <c:pt idx="328">
                  <c:v>646.70497808547793</c:v>
                </c:pt>
                <c:pt idx="329">
                  <c:v>642.79149285661902</c:v>
                </c:pt>
                <c:pt idx="330">
                  <c:v>638.91342367143204</c:v>
                </c:pt>
                <c:pt idx="331">
                  <c:v>635.07034447394904</c:v>
                </c:pt>
                <c:pt idx="332">
                  <c:v>631.26183559579079</c:v>
                </c:pt>
                <c:pt idx="333">
                  <c:v>627.48748364162554</c:v>
                </c:pt>
                <c:pt idx="334">
                  <c:v>623.74688137697854</c:v>
                </c:pt>
                <c:pt idx="335">
                  <c:v>620.03962761837204</c:v>
                </c:pt>
                <c:pt idx="336">
                  <c:v>616.36532712576252</c:v>
                </c:pt>
                <c:pt idx="337">
                  <c:v>612.72359049721751</c:v>
                </c:pt>
                <c:pt idx="338">
                  <c:v>609.11403406565955</c:v>
                </c:pt>
                <c:pt idx="339">
                  <c:v>605.5362797978994</c:v>
                </c:pt>
                <c:pt idx="340">
                  <c:v>601.98995519560742</c:v>
                </c:pt>
                <c:pt idx="341">
                  <c:v>598.4746931983608</c:v>
                </c:pt>
                <c:pt idx="342">
                  <c:v>594.99013208865961</c:v>
                </c:pt>
                <c:pt idx="343">
                  <c:v>591.53591539887145</c:v>
                </c:pt>
                <c:pt idx="344">
                  <c:v>588.11169182006347</c:v>
                </c:pt>
                <c:pt idx="345">
                  <c:v>584.71711511267347</c:v>
                </c:pt>
                <c:pt idx="346">
                  <c:v>581.35184401898141</c:v>
                </c:pt>
                <c:pt idx="347">
                  <c:v>578.01554217734054</c:v>
                </c:pt>
                <c:pt idx="348">
                  <c:v>574.70787803812846</c:v>
                </c:pt>
                <c:pt idx="349">
                  <c:v>571.42852478134296</c:v>
                </c:pt>
                <c:pt idx="350">
                  <c:v>568.17716023594289</c:v>
                </c:pt>
                <c:pt idx="351">
                  <c:v>564.95346680063039</c:v>
                </c:pt>
                <c:pt idx="352">
                  <c:v>561.75713136634351</c:v>
                </c:pt>
                <c:pt idx="353">
                  <c:v>558.58784524020552</c:v>
                </c:pt>
                <c:pt idx="354">
                  <c:v>555.44530407099342</c:v>
                </c:pt>
                <c:pt idx="355">
                  <c:v>552.32920777606932</c:v>
                </c:pt>
                <c:pt idx="356">
                  <c:v>549.23926046973611</c:v>
                </c:pt>
                <c:pt idx="357">
                  <c:v>546.17517039299878</c:v>
                </c:pt>
                <c:pt idx="358">
                  <c:v>543.13664984469006</c:v>
                </c:pt>
                <c:pt idx="359">
                  <c:v>540.12341511393299</c:v>
                </c:pt>
                <c:pt idx="360">
                  <c:v>537.13518641391749</c:v>
                </c:pt>
                <c:pt idx="361">
                  <c:v>534.17168781694033</c:v>
                </c:pt>
                <c:pt idx="362">
                  <c:v>531.2326471907096</c:v>
                </c:pt>
                <c:pt idx="363">
                  <c:v>528.31779613589799</c:v>
                </c:pt>
                <c:pt idx="364">
                  <c:v>525.42686992479798</c:v>
                </c:pt>
                <c:pt idx="365">
                  <c:v>522.55960744127799</c:v>
                </c:pt>
                <c:pt idx="366">
                  <c:v>519.715751121788</c:v>
                </c:pt>
                <c:pt idx="367">
                  <c:v>516.89504689751789</c:v>
                </c:pt>
                <c:pt idx="368">
                  <c:v>514.09724413765753</c:v>
                </c:pt>
                <c:pt idx="369">
                  <c:v>511.32209559371427</c:v>
                </c:pt>
                <c:pt idx="370">
                  <c:v>508.56935734487854</c:v>
                </c:pt>
                <c:pt idx="371">
                  <c:v>505.83878874445105</c:v>
                </c:pt>
                <c:pt idx="372">
                  <c:v>503.13015236721623</c:v>
                </c:pt>
                <c:pt idx="373">
                  <c:v>500.44321395784669</c:v>
                </c:pt>
                <c:pt idx="374">
                  <c:v>497.77774238024944</c:v>
                </c:pt>
                <c:pt idx="375">
                  <c:v>495.13350956785365</c:v>
                </c:pt>
                <c:pt idx="376">
                  <c:v>492.5102904748299</c:v>
                </c:pt>
                <c:pt idx="377">
                  <c:v>489.90786302820027</c:v>
                </c:pt>
                <c:pt idx="378">
                  <c:v>487.32600808083964</c:v>
                </c:pt>
                <c:pt idx="379">
                  <c:v>484.76450936533871</c:v>
                </c:pt>
                <c:pt idx="380">
                  <c:v>482.22315344870623</c:v>
                </c:pt>
                <c:pt idx="381">
                  <c:v>479.70172968793827</c:v>
                </c:pt>
                <c:pt idx="382">
                  <c:v>477.20003018631047</c:v>
                </c:pt>
                <c:pt idx="383">
                  <c:v>474.71784975057869</c:v>
                </c:pt>
                <c:pt idx="384">
                  <c:v>472.25498584887924</c:v>
                </c:pt>
                <c:pt idx="385">
                  <c:v>469.81123856940866</c:v>
                </c:pt>
                <c:pt idx="386">
                  <c:v>467.3864105798657</c:v>
                </c:pt>
                <c:pt idx="387">
                  <c:v>464.98030708760439</c:v>
                </c:pt>
                <c:pt idx="388">
                  <c:v>462.59273580053423</c:v>
                </c:pt>
                <c:pt idx="389">
                  <c:v>460.22350688865669</c:v>
                </c:pt>
                <c:pt idx="390">
                  <c:v>457.87243294638063</c:v>
                </c:pt>
                <c:pt idx="391">
                  <c:v>455.53932895542664</c:v>
                </c:pt>
                <c:pt idx="392">
                  <c:v>453.22401224844123</c:v>
                </c:pt>
                <c:pt idx="393">
                  <c:v>450.92630247324308</c:v>
                </c:pt>
                <c:pt idx="394">
                  <c:v>448.64602155769694</c:v>
                </c:pt>
                <c:pt idx="395">
                  <c:v>446.38299367519926</c:v>
                </c:pt>
                <c:pt idx="396">
                  <c:v>444.13704521080371</c:v>
                </c:pt>
                <c:pt idx="397">
                  <c:v>441.90800472790869</c:v>
                </c:pt>
                <c:pt idx="398">
                  <c:v>439.69570293555296</c:v>
                </c:pt>
                <c:pt idx="399">
                  <c:v>437.49997265625166</c:v>
                </c:pt>
                <c:pt idx="400">
                  <c:v>435.32064879443232</c:v>
                </c:pt>
                <c:pt idx="401">
                  <c:v>433.15756830539078</c:v>
                </c:pt>
                <c:pt idx="402">
                  <c:v>431.01057016479575</c:v>
                </c:pt>
                <c:pt idx="403">
                  <c:v>428.87949533872438</c:v>
                </c:pt>
                <c:pt idx="404">
                  <c:v>426.76418675420263</c:v>
                </c:pt>
                <c:pt idx="405">
                  <c:v>424.66448927027534</c:v>
                </c:pt>
                <c:pt idx="406">
                  <c:v>422.58024964954512</c:v>
                </c:pt>
                <c:pt idx="407">
                  <c:v>420.51131653021838</c:v>
                </c:pt>
                <c:pt idx="408">
                  <c:v>418.45754039863817</c:v>
                </c:pt>
                <c:pt idx="409">
                  <c:v>416.4187735622337</c:v>
                </c:pt>
                <c:pt idx="410">
                  <c:v>414.3948701230284</c:v>
                </c:pt>
                <c:pt idx="411">
                  <c:v>412.38568595145131</c:v>
                </c:pt>
                <c:pt idx="412">
                  <c:v>410.39107866077194</c:v>
                </c:pt>
                <c:pt idx="413">
                  <c:v>408.41090758180394</c:v>
                </c:pt>
                <c:pt idx="414">
                  <c:v>406.44503373813126</c:v>
                </c:pt>
                <c:pt idx="415">
                  <c:v>404.49331982171208</c:v>
                </c:pt>
                <c:pt idx="416">
                  <c:v>402.55563016892211</c:v>
                </c:pt>
                <c:pt idx="417">
                  <c:v>400.63183073694336</c:v>
                </c:pt>
                <c:pt idx="418">
                  <c:v>398.72178908061625</c:v>
                </c:pt>
                <c:pt idx="419">
                  <c:v>396.82537432962727</c:v>
                </c:pt>
                <c:pt idx="420">
                  <c:v>394.94245716609265</c:v>
                </c:pt>
                <c:pt idx="421">
                  <c:v>393.07290980251395</c:v>
                </c:pt>
                <c:pt idx="422">
                  <c:v>391.21660596009178</c:v>
                </c:pt>
                <c:pt idx="423">
                  <c:v>389.37342084742005</c:v>
                </c:pt>
                <c:pt idx="424">
                  <c:v>387.54323113947532</c:v>
                </c:pt>
                <c:pt idx="425">
                  <c:v>385.72591495701892</c:v>
                </c:pt>
                <c:pt idx="426">
                  <c:v>383.92135184630973</c:v>
                </c:pt>
                <c:pt idx="427">
                  <c:v>382.1294227591153</c:v>
                </c:pt>
                <c:pt idx="428">
                  <c:v>380.35001003308992</c:v>
                </c:pt>
                <c:pt idx="429">
                  <c:v>378.58299737247165</c:v>
                </c:pt>
                <c:pt idx="430">
                  <c:v>376.82826982906732</c:v>
                </c:pt>
                <c:pt idx="431">
                  <c:v>375.08571378355873</c:v>
                </c:pt>
                <c:pt idx="432">
                  <c:v>373.35521692711399</c:v>
                </c:pt>
                <c:pt idx="433">
                  <c:v>371.63666824328863</c:v>
                </c:pt>
                <c:pt idx="434">
                  <c:v>369.92995799022208</c:v>
                </c:pt>
                <c:pt idx="435">
                  <c:v>368.23497768311915</c:v>
                </c:pt>
                <c:pt idx="436">
                  <c:v>366.55162007699573</c:v>
                </c:pt>
                <c:pt idx="437">
                  <c:v>364.87977914973732</c:v>
                </c:pt>
                <c:pt idx="438">
                  <c:v>363.21935008539026</c:v>
                </c:pt>
                <c:pt idx="439">
                  <c:v>361.57022925773612</c:v>
                </c:pt>
                <c:pt idx="440">
                  <c:v>359.93231421411957</c:v>
                </c:pt>
                <c:pt idx="441">
                  <c:v>358.30550365955332</c:v>
                </c:pt>
                <c:pt idx="442">
                  <c:v>356.68969744102151</c:v>
                </c:pt>
                <c:pt idx="443">
                  <c:v>355.08479653209969</c:v>
                </c:pt>
                <c:pt idx="444">
                  <c:v>353.49070301776527</c:v>
                </c:pt>
                <c:pt idx="445">
                  <c:v>351.90732007946468</c:v>
                </c:pt>
                <c:pt idx="446">
                  <c:v>350.33455198041366</c:v>
                </c:pt>
                <c:pt idx="447">
                  <c:v>348.77230405112363</c:v>
                </c:pt>
                <c:pt idx="448">
                  <c:v>347.22048267516232</c:v>
                </c:pt>
                <c:pt idx="449">
                  <c:v>345.67899527511133</c:v>
                </c:pt>
                <c:pt idx="450">
                  <c:v>344.14775029878172</c:v>
                </c:pt>
                <c:pt idx="451">
                  <c:v>342.62665720560199</c:v>
                </c:pt>
                <c:pt idx="452">
                  <c:v>341.11562645324392</c:v>
                </c:pt>
                <c:pt idx="453">
                  <c:v>339.61456948443742</c:v>
                </c:pt>
                <c:pt idx="454">
                  <c:v>338.12339871400064</c:v>
                </c:pt>
                <c:pt idx="455">
                  <c:v>336.64202751606462</c:v>
                </c:pt>
                <c:pt idx="456">
                  <c:v>335.17037021147399</c:v>
                </c:pt>
                <c:pt idx="457">
                  <c:v>333.7083420554365</c:v>
                </c:pt>
                <c:pt idx="458">
                  <c:v>332.25585922528069</c:v>
                </c:pt>
                <c:pt idx="459">
                  <c:v>330.81283880846701</c:v>
                </c:pt>
                <c:pt idx="460">
                  <c:v>329.37919879074542</c:v>
                </c:pt>
                <c:pt idx="461">
                  <c:v>327.95485804450544</c:v>
                </c:pt>
                <c:pt idx="462">
                  <c:v>326.53973631729355</c:v>
                </c:pt>
                <c:pt idx="463">
                  <c:v>325.13375422052644</c:v>
                </c:pt>
                <c:pt idx="464">
                  <c:v>323.73683321832169</c:v>
                </c:pt>
                <c:pt idx="465">
                  <c:v>322.34889561656973</c:v>
                </c:pt>
                <c:pt idx="466">
                  <c:v>320.96986455209264</c:v>
                </c:pt>
                <c:pt idx="467">
                  <c:v>319.59966398204466</c:v>
                </c:pt>
                <c:pt idx="468">
                  <c:v>318.23821867339126</c:v>
                </c:pt>
                <c:pt idx="469">
                  <c:v>316.88545419260055</c:v>
                </c:pt>
                <c:pt idx="470">
                  <c:v>315.54129689546738</c:v>
                </c:pt>
                <c:pt idx="471">
                  <c:v>314.20567391708164</c:v>
                </c:pt>
                <c:pt idx="472">
                  <c:v>312.87851316197163</c:v>
                </c:pt>
                <c:pt idx="473">
                  <c:v>311.55974329435952</c:v>
                </c:pt>
                <c:pt idx="474">
                  <c:v>310.24929372856332</c:v>
                </c:pt>
                <c:pt idx="475">
                  <c:v>308.94709461959371</c:v>
                </c:pt>
                <c:pt idx="476">
                  <c:v>307.65307685380435</c:v>
                </c:pt>
                <c:pt idx="477">
                  <c:v>306.36717203974473</c:v>
                </c:pt>
                <c:pt idx="478">
                  <c:v>305.08931249910364</c:v>
                </c:pt>
                <c:pt idx="479">
                  <c:v>303.81943125783721</c:v>
                </c:pt>
                <c:pt idx="480">
                  <c:v>302.55746203736339</c:v>
                </c:pt>
                <c:pt idx="481">
                  <c:v>301.30333924590576</c:v>
                </c:pt>
                <c:pt idx="482">
                  <c:v>300.05699797002865</c:v>
                </c:pt>
                <c:pt idx="483">
                  <c:v>298.81837396615663</c:v>
                </c:pt>
                <c:pt idx="484">
                  <c:v>297.58740365235832</c:v>
                </c:pt>
                <c:pt idx="485">
                  <c:v>296.36402410015432</c:v>
                </c:pt>
                <c:pt idx="486">
                  <c:v>295.14817302648424</c:v>
                </c:pt>
                <c:pt idx="487">
                  <c:v>293.93978878578554</c:v>
                </c:pt>
                <c:pt idx="488">
                  <c:v>292.73881036216699</c:v>
                </c:pt>
                <c:pt idx="489">
                  <c:v>291.54517736171687</c:v>
                </c:pt>
                <c:pt idx="490">
                  <c:v>290.35883000490202</c:v>
                </c:pt>
                <c:pt idx="491">
                  <c:v>289.17970911908878</c:v>
                </c:pt>
                <c:pt idx="492">
                  <c:v>288.0077561311607</c:v>
                </c:pt>
                <c:pt idx="493">
                  <c:v>286.84291306024875</c:v>
                </c:pt>
                <c:pt idx="494">
                  <c:v>285.68512251055517</c:v>
                </c:pt>
                <c:pt idx="495">
                  <c:v>284.53432766428369</c:v>
                </c:pt>
                <c:pt idx="496">
                  <c:v>283.39047227467529</c:v>
                </c:pt>
                <c:pt idx="497">
                  <c:v>282.25350065912227</c:v>
                </c:pt>
                <c:pt idx="498">
                  <c:v>281.12335769240423</c:v>
                </c:pt>
                <c:pt idx="499">
                  <c:v>279.99998880000044</c:v>
                </c:pt>
                <c:pt idx="500">
                  <c:v>278.88333995149458</c:v>
                </c:pt>
                <c:pt idx="501">
                  <c:v>277.77335765410726</c:v>
                </c:pt>
                <c:pt idx="502">
                  <c:v>276.66998894624345</c:v>
                </c:pt>
                <c:pt idx="503">
                  <c:v>275.57318139120429</c:v>
                </c:pt>
                <c:pt idx="504">
                  <c:v>274.48288307095902</c:v>
                </c:pt>
                <c:pt idx="505">
                  <c:v>273.39904257998711</c:v>
                </c:pt>
                <c:pt idx="506">
                  <c:v>272.32160901922924</c:v>
                </c:pt>
                <c:pt idx="507">
                  <c:v>271.25053199010569</c:v>
                </c:pt>
                <c:pt idx="508">
                  <c:v>270.18576158862425</c:v>
                </c:pt>
                <c:pt idx="509">
                  <c:v>269.12724839957002</c:v>
                </c:pt>
                <c:pt idx="510">
                  <c:v>268.07494349075932</c:v>
                </c:pt>
                <c:pt idx="511">
                  <c:v>267.02879840740604</c:v>
                </c:pt>
                <c:pt idx="512">
                  <c:v>265.98876516653689</c:v>
                </c:pt>
                <c:pt idx="513">
                  <c:v>264.95479625146493</c:v>
                </c:pt>
                <c:pt idx="514">
                  <c:v>263.92684460639668</c:v>
                </c:pt>
                <c:pt idx="515">
                  <c:v>262.90486363106407</c:v>
                </c:pt>
                <c:pt idx="516">
                  <c:v>261.88880717542406</c:v>
                </c:pt>
                <c:pt idx="517">
                  <c:v>260.87862953449451</c:v>
                </c:pt>
                <c:pt idx="518">
                  <c:v>259.87428544316788</c:v>
                </c:pt>
                <c:pt idx="519">
                  <c:v>258.87573007116384</c:v>
                </c:pt>
                <c:pt idx="520">
                  <c:v>257.88291901802165</c:v>
                </c:pt>
                <c:pt idx="521">
                  <c:v>256.89580830816459</c:v>
                </c:pt>
                <c:pt idx="522">
                  <c:v>255.9143543860302</c:v>
                </c:pt>
                <c:pt idx="523">
                  <c:v>254.93851411126559</c:v>
                </c:pt>
                <c:pt idx="524">
                  <c:v>253.9682447539879</c:v>
                </c:pt>
                <c:pt idx="525">
                  <c:v>253.00350399009992</c:v>
                </c:pt>
                <c:pt idx="526">
                  <c:v>252.04424989668885</c:v>
                </c:pt>
                <c:pt idx="527">
                  <c:v>251.09044094745792</c:v>
                </c:pt>
                <c:pt idx="528">
                  <c:v>250.14203600823353</c:v>
                </c:pt>
                <c:pt idx="529">
                  <c:v>249.19899433253846</c:v>
                </c:pt>
                <c:pt idx="530">
                  <c:v>248.26127555721268</c:v>
                </c:pt>
                <c:pt idx="531">
                  <c:v>247.32883969808807</c:v>
                </c:pt>
                <c:pt idx="532">
                  <c:v>246.40164714573234</c:v>
                </c:pt>
                <c:pt idx="533">
                  <c:v>245.47965866123465</c:v>
                </c:pt>
                <c:pt idx="534">
                  <c:v>244.56283537207489</c:v>
                </c:pt>
                <c:pt idx="535">
                  <c:v>243.65113876799191</c:v>
                </c:pt>
                <c:pt idx="536">
                  <c:v>242.74453069696818</c:v>
                </c:pt>
                <c:pt idx="537">
                  <c:v>241.84297336123834</c:v>
                </c:pt>
                <c:pt idx="538">
                  <c:v>240.94642931332416</c:v>
                </c:pt>
                <c:pt idx="539">
                  <c:v>240.05486145216526</c:v>
                </c:pt>
                <c:pt idx="540">
                  <c:v>239.16823301928667</c:v>
                </c:pt>
                <c:pt idx="541">
                  <c:v>238.28650759499095</c:v>
                </c:pt>
                <c:pt idx="542">
                  <c:v>237.40964909463321</c:v>
                </c:pt>
                <c:pt idx="543">
                  <c:v>236.53762176492052</c:v>
                </c:pt>
                <c:pt idx="544">
                  <c:v>235.67039018027481</c:v>
                </c:pt>
                <c:pt idx="545">
                  <c:v>234.80791923922501</c:v>
                </c:pt>
                <c:pt idx="546">
                  <c:v>233.95017416086498</c:v>
                </c:pt>
                <c:pt idx="547">
                  <c:v>233.09712048134156</c:v>
                </c:pt>
                <c:pt idx="548">
                  <c:v>232.24872405039386</c:v>
                </c:pt>
                <c:pt idx="549">
                  <c:v>231.40495102793551</c:v>
                </c:pt>
                <c:pt idx="550">
                  <c:v>230.56576788068128</c:v>
                </c:pt>
                <c:pt idx="551">
                  <c:v>229.7311413788089</c:v>
                </c:pt>
                <c:pt idx="552">
                  <c:v>228.90103859268436</c:v>
                </c:pt>
                <c:pt idx="553">
                  <c:v>228.07542688959236</c:v>
                </c:pt>
                <c:pt idx="554">
                  <c:v>227.25427393054687</c:v>
                </c:pt>
                <c:pt idx="555">
                  <c:v>226.43754766712561</c:v>
                </c:pt>
                <c:pt idx="556">
                  <c:v>225.62521633832247</c:v>
                </c:pt>
                <c:pt idx="557">
                  <c:v>224.81724846747883</c:v>
                </c:pt>
                <c:pt idx="558">
                  <c:v>224.01361285922619</c:v>
                </c:pt>
                <c:pt idx="559">
                  <c:v>223.21427859648338</c:v>
                </c:pt>
                <c:pt idx="560">
                  <c:v>222.41921503747079</c:v>
                </c:pt>
                <c:pt idx="561">
                  <c:v>221.62839181278329</c:v>
                </c:pt>
                <c:pt idx="562">
                  <c:v>220.84177882247857</c:v>
                </c:pt>
                <c:pt idx="563">
                  <c:v>220.05934623323498</c:v>
                </c:pt>
                <c:pt idx="564">
                  <c:v>219.28106447549447</c:v>
                </c:pt>
                <c:pt idx="565">
                  <c:v>218.50690424069148</c:v>
                </c:pt>
                <c:pt idx="566">
                  <c:v>217.73683647848631</c:v>
                </c:pt>
                <c:pt idx="567">
                  <c:v>216.97083239403042</c:v>
                </c:pt>
                <c:pt idx="568">
                  <c:v>216.20886344529256</c:v>
                </c:pt>
                <c:pt idx="569">
                  <c:v>215.45090134038608</c:v>
                </c:pt>
                <c:pt idx="570">
                  <c:v>214.69691803494212</c:v>
                </c:pt>
                <c:pt idx="571">
                  <c:v>213.9468857295299</c:v>
                </c:pt>
                <c:pt idx="572">
                  <c:v>213.2007768670822</c:v>
                </c:pt>
                <c:pt idx="573">
                  <c:v>212.45856413035958</c:v>
                </c:pt>
                <c:pt idx="574">
                  <c:v>211.72022043946404</c:v>
                </c:pt>
                <c:pt idx="575">
                  <c:v>210.98571894935984</c:v>
                </c:pt>
                <c:pt idx="576">
                  <c:v>210.25503304743694</c:v>
                </c:pt>
                <c:pt idx="577">
                  <c:v>209.52813635109666</c:v>
                </c:pt>
                <c:pt idx="578">
                  <c:v>208.80500270536712</c:v>
                </c:pt>
                <c:pt idx="579">
                  <c:v>208.08560618057061</c:v>
                </c:pt>
                <c:pt idx="580">
                  <c:v>207.36992106997192</c:v>
                </c:pt>
                <c:pt idx="581">
                  <c:v>206.65792188750027</c:v>
                </c:pt>
                <c:pt idx="582">
                  <c:v>205.94958336546392</c:v>
                </c:pt>
                <c:pt idx="583">
                  <c:v>205.24488045233394</c:v>
                </c:pt>
                <c:pt idx="584">
                  <c:v>204.54378831050366</c:v>
                </c:pt>
                <c:pt idx="585">
                  <c:v>203.84628231411321</c:v>
                </c:pt>
                <c:pt idx="586">
                  <c:v>203.15233804688538</c:v>
                </c:pt>
                <c:pt idx="587">
                  <c:v>202.46193129998116</c:v>
                </c:pt>
                <c:pt idx="588">
                  <c:v>201.77503806990532</c:v>
                </c:pt>
                <c:pt idx="589">
                  <c:v>201.09163455640234</c:v>
                </c:pt>
                <c:pt idx="590">
                  <c:v>200.41169716040389</c:v>
                </c:pt>
                <c:pt idx="591">
                  <c:v>199.73520248198957</c:v>
                </c:pt>
                <c:pt idx="592">
                  <c:v>199.06212731837596</c:v>
                </c:pt>
                <c:pt idx="593">
                  <c:v>198.39244866191692</c:v>
                </c:pt>
                <c:pt idx="594">
                  <c:v>197.72614369815119</c:v>
                </c:pt>
                <c:pt idx="595">
                  <c:v>197.06318980386038</c:v>
                </c:pt>
                <c:pt idx="596">
                  <c:v>196.40356454512579</c:v>
                </c:pt>
                <c:pt idx="597">
                  <c:v>195.74724567546096</c:v>
                </c:pt>
                <c:pt idx="598">
                  <c:v>195.09421113390957</c:v>
                </c:pt>
                <c:pt idx="599">
                  <c:v>194.44443904321133</c:v>
                </c:pt>
                <c:pt idx="600">
                  <c:v>193.79790770795464</c:v>
                </c:pt>
                <c:pt idx="601">
                  <c:v>193.15459561278033</c:v>
                </c:pt>
                <c:pt idx="602">
                  <c:v>192.51448142057734</c:v>
                </c:pt>
                <c:pt idx="603">
                  <c:v>191.87754397072649</c:v>
                </c:pt>
                <c:pt idx="604">
                  <c:v>191.24376227733509</c:v>
                </c:pt>
                <c:pt idx="605">
                  <c:v>190.61311552753088</c:v>
                </c:pt>
                <c:pt idx="606">
                  <c:v>189.98558307973198</c:v>
                </c:pt>
                <c:pt idx="607">
                  <c:v>189.36114446196697</c:v>
                </c:pt>
                <c:pt idx="608">
                  <c:v>188.73977937020732</c:v>
                </c:pt>
                <c:pt idx="609">
                  <c:v>188.1214676667168</c:v>
                </c:pt>
                <c:pt idx="610">
                  <c:v>187.50618937841207</c:v>
                </c:pt>
                <c:pt idx="611">
                  <c:v>186.8939246952568</c:v>
                </c:pt>
                <c:pt idx="612">
                  <c:v>186.28465396866972</c:v>
                </c:pt>
                <c:pt idx="613">
                  <c:v>185.67835770993969</c:v>
                </c:pt>
                <c:pt idx="614">
                  <c:v>185.07501658867147</c:v>
                </c:pt>
                <c:pt idx="615">
                  <c:v>184.47461143124335</c:v>
                </c:pt>
                <c:pt idx="616">
                  <c:v>183.87712321929126</c:v>
                </c:pt>
                <c:pt idx="617">
                  <c:v>183.28253308819208</c:v>
                </c:pt>
                <c:pt idx="618">
                  <c:v>182.69082232558057</c:v>
                </c:pt>
                <c:pt idx="619">
                  <c:v>182.10197236987472</c:v>
                </c:pt>
                <c:pt idx="620">
                  <c:v>181.51596480882552</c:v>
                </c:pt>
                <c:pt idx="621">
                  <c:v>180.93278137806729</c:v>
                </c:pt>
                <c:pt idx="622">
                  <c:v>180.35240395970607</c:v>
                </c:pt>
                <c:pt idx="623">
                  <c:v>179.77481458089656</c:v>
                </c:pt>
                <c:pt idx="624">
                  <c:v>179.19999541248021</c:v>
                </c:pt>
                <c:pt idx="625">
                  <c:v>178.62792876757121</c:v>
                </c:pt>
                <c:pt idx="626">
                  <c:v>178.05859710022565</c:v>
                </c:pt>
                <c:pt idx="627">
                  <c:v>177.49198300407758</c:v>
                </c:pt>
                <c:pt idx="628">
                  <c:v>176.92806921102544</c:v>
                </c:pt>
                <c:pt idx="629">
                  <c:v>176.36683858990187</c:v>
                </c:pt>
                <c:pt idx="630">
                  <c:v>175.8082741451756</c:v>
                </c:pt>
                <c:pt idx="631">
                  <c:v>175.25235901567558</c:v>
                </c:pt>
                <c:pt idx="632">
                  <c:v>174.69907647329782</c:v>
                </c:pt>
                <c:pt idx="633">
                  <c:v>174.1484099217723</c:v>
                </c:pt>
                <c:pt idx="634">
                  <c:v>173.60034289539729</c:v>
                </c:pt>
                <c:pt idx="635">
                  <c:v>173.05485905781865</c:v>
                </c:pt>
                <c:pt idx="636">
                  <c:v>172.51194220081018</c:v>
                </c:pt>
                <c:pt idx="637">
                  <c:v>171.97157624307013</c:v>
                </c:pt>
                <c:pt idx="638">
                  <c:v>171.43374522902769</c:v>
                </c:pt>
                <c:pt idx="639">
                  <c:v>170.89843332767782</c:v>
                </c:pt>
                <c:pt idx="640">
                  <c:v>170.36562483138366</c:v>
                </c:pt>
                <c:pt idx="641">
                  <c:v>169.83530415477082</c:v>
                </c:pt>
                <c:pt idx="642">
                  <c:v>169.30745583355008</c:v>
                </c:pt>
                <c:pt idx="643">
                  <c:v>168.78206452340598</c:v>
                </c:pt>
                <c:pt idx="644">
                  <c:v>168.25911499887772</c:v>
                </c:pt>
                <c:pt idx="645">
                  <c:v>167.73859215226369</c:v>
                </c:pt>
                <c:pt idx="646">
                  <c:v>167.22048099251381</c:v>
                </c:pt>
                <c:pt idx="647">
                  <c:v>166.70476664416475</c:v>
                </c:pt>
                <c:pt idx="648">
                  <c:v>166.19143434627696</c:v>
                </c:pt>
                <c:pt idx="649">
                  <c:v>165.68046945134984</c:v>
                </c:pt>
                <c:pt idx="650">
                  <c:v>165.17185742431332</c:v>
                </c:pt>
                <c:pt idx="651">
                  <c:v>164.66558384146975</c:v>
                </c:pt>
                <c:pt idx="652">
                  <c:v>164.16163438947981</c:v>
                </c:pt>
                <c:pt idx="653">
                  <c:v>163.65999486434697</c:v>
                </c:pt>
                <c:pt idx="654">
                  <c:v>163.16065117042945</c:v>
                </c:pt>
                <c:pt idx="655">
                  <c:v>162.66358931942506</c:v>
                </c:pt>
                <c:pt idx="656">
                  <c:v>162.16879542941615</c:v>
                </c:pt>
                <c:pt idx="657">
                  <c:v>161.67625572388502</c:v>
                </c:pt>
                <c:pt idx="658">
                  <c:v>161.18595653077256</c:v>
                </c:pt>
                <c:pt idx="659">
                  <c:v>160.69788428149946</c:v>
                </c:pt>
                <c:pt idx="660">
                  <c:v>160.21202551005715</c:v>
                </c:pt>
                <c:pt idx="661">
                  <c:v>159.72836685206721</c:v>
                </c:pt>
                <c:pt idx="662">
                  <c:v>159.24689504384969</c:v>
                </c:pt>
                <c:pt idx="663">
                  <c:v>158.76759692154943</c:v>
                </c:pt>
                <c:pt idx="664">
                  <c:v>158.29045942019425</c:v>
                </c:pt>
                <c:pt idx="665">
                  <c:v>157.81546957282802</c:v>
                </c:pt>
                <c:pt idx="666">
                  <c:v>157.34261450962791</c:v>
                </c:pt>
                <c:pt idx="667">
                  <c:v>156.87188145703067</c:v>
                </c:pt>
                <c:pt idx="668">
                  <c:v>156.40325773685959</c:v>
                </c:pt>
                <c:pt idx="669">
                  <c:v>155.93673076549987</c:v>
                </c:pt>
                <c:pt idx="670">
                  <c:v>155.47228805301586</c:v>
                </c:pt>
                <c:pt idx="671">
                  <c:v>155.0099172023385</c:v>
                </c:pt>
                <c:pt idx="672">
                  <c:v>154.54960590843996</c:v>
                </c:pt>
                <c:pt idx="673">
                  <c:v>154.09134195750556</c:v>
                </c:pt>
                <c:pt idx="674">
                  <c:v>153.63511322611373</c:v>
                </c:pt>
                <c:pt idx="675">
                  <c:v>153.18090768047207</c:v>
                </c:pt>
                <c:pt idx="676">
                  <c:v>152.72871337557271</c:v>
                </c:pt>
                <c:pt idx="677">
                  <c:v>152.27851845444872</c:v>
                </c:pt>
                <c:pt idx="678">
                  <c:v>151.83031114737625</c:v>
                </c:pt>
                <c:pt idx="679">
                  <c:v>151.38407977110555</c:v>
                </c:pt>
                <c:pt idx="680">
                  <c:v>150.93981272811001</c:v>
                </c:pt>
                <c:pt idx="681">
                  <c:v>150.49749850582864</c:v>
                </c:pt>
                <c:pt idx="682">
                  <c:v>150.0571256759082</c:v>
                </c:pt>
                <c:pt idx="683">
                  <c:v>149.61868289348232</c:v>
                </c:pt>
                <c:pt idx="684">
                  <c:v>149.18215889643221</c:v>
                </c:pt>
                <c:pt idx="685">
                  <c:v>148.74754250466339</c:v>
                </c:pt>
                <c:pt idx="686">
                  <c:v>148.31482261939178</c:v>
                </c:pt>
                <c:pt idx="687">
                  <c:v>147.88398822243587</c:v>
                </c:pt>
                <c:pt idx="688">
                  <c:v>147.45502837550887</c:v>
                </c:pt>
                <c:pt idx="689">
                  <c:v>147.02793221953524</c:v>
                </c:pt>
                <c:pt idx="690">
                  <c:v>146.60268897395522</c:v>
                </c:pt>
                <c:pt idx="691">
                  <c:v>146.17928793604551</c:v>
                </c:pt>
                <c:pt idx="692">
                  <c:v>145.75771848025261</c:v>
                </c:pt>
                <c:pt idx="693">
                  <c:v>145.33797005751489</c:v>
                </c:pt>
                <c:pt idx="694">
                  <c:v>144.92003219460625</c:v>
                </c:pt>
                <c:pt idx="695">
                  <c:v>144.50389449349538</c:v>
                </c:pt>
                <c:pt idx="696">
                  <c:v>144.08954663068107</c:v>
                </c:pt>
                <c:pt idx="697">
                  <c:v>143.67697835656156</c:v>
                </c:pt>
                <c:pt idx="698">
                  <c:v>143.26617949479751</c:v>
                </c:pt>
                <c:pt idx="699">
                  <c:v>142.85713994169399</c:v>
                </c:pt>
                <c:pt idx="700">
                  <c:v>142.44984966555072</c:v>
                </c:pt>
                <c:pt idx="701">
                  <c:v>142.04429870609198</c:v>
                </c:pt>
                <c:pt idx="702">
                  <c:v>141.64047717381752</c:v>
                </c:pt>
                <c:pt idx="703">
                  <c:v>141.23837524941939</c:v>
                </c:pt>
                <c:pt idx="704">
                  <c:v>140.83798318318026</c:v>
                </c:pt>
                <c:pt idx="705">
                  <c:v>140.43929129438084</c:v>
                </c:pt>
                <c:pt idx="706">
                  <c:v>140.04228997072607</c:v>
                </c:pt>
                <c:pt idx="707">
                  <c:v>139.64696966773997</c:v>
                </c:pt>
                <c:pt idx="708">
                  <c:v>139.25332090822499</c:v>
                </c:pt>
                <c:pt idx="709">
                  <c:v>138.86133428166499</c:v>
                </c:pt>
                <c:pt idx="710">
                  <c:v>138.47100044368167</c:v>
                </c:pt>
                <c:pt idx="711">
                  <c:v>138.08231011547235</c:v>
                </c:pt>
                <c:pt idx="712">
                  <c:v>137.69525408324938</c:v>
                </c:pt>
                <c:pt idx="713">
                  <c:v>137.30982319771391</c:v>
                </c:pt>
                <c:pt idx="714">
                  <c:v>136.92600837349715</c:v>
                </c:pt>
                <c:pt idx="715">
                  <c:v>136.5438005886248</c:v>
                </c:pt>
                <c:pt idx="716">
                  <c:v>136.16319088400658</c:v>
                </c:pt>
                <c:pt idx="717">
                  <c:v>135.7841703628896</c:v>
                </c:pt>
                <c:pt idx="718">
                  <c:v>135.40673019034688</c:v>
                </c:pt>
                <c:pt idx="719">
                  <c:v>135.03086159276748</c:v>
                </c:pt>
                <c:pt idx="720">
                  <c:v>134.65655585733799</c:v>
                </c:pt>
                <c:pt idx="721">
                  <c:v>134.28380433153762</c:v>
                </c:pt>
                <c:pt idx="722">
                  <c:v>133.91259842265114</c:v>
                </c:pt>
                <c:pt idx="723">
                  <c:v>133.54292959725501</c:v>
                </c:pt>
                <c:pt idx="724">
                  <c:v>133.17478938074115</c:v>
                </c:pt>
                <c:pt idx="725">
                  <c:v>132.80816935682708</c:v>
                </c:pt>
                <c:pt idx="726">
                  <c:v>132.44306116706647</c:v>
                </c:pt>
                <c:pt idx="727">
                  <c:v>132.07945651039549</c:v>
                </c:pt>
                <c:pt idx="728">
                  <c:v>131.71734714263212</c:v>
                </c:pt>
                <c:pt idx="729">
                  <c:v>131.35672487602477</c:v>
                </c:pt>
                <c:pt idx="730">
                  <c:v>130.99758157879074</c:v>
                </c:pt>
                <c:pt idx="731">
                  <c:v>130.63990917465532</c:v>
                </c:pt>
                <c:pt idx="732">
                  <c:v>130.28369964239545</c:v>
                </c:pt>
                <c:pt idx="733">
                  <c:v>129.92894501539004</c:v>
                </c:pt>
                <c:pt idx="734">
                  <c:v>129.57563738117196</c:v>
                </c:pt>
                <c:pt idx="735">
                  <c:v>129.22376888100018</c:v>
                </c:pt>
                <c:pt idx="736">
                  <c:v>128.87333170940659</c:v>
                </c:pt>
                <c:pt idx="737">
                  <c:v>128.52431811377124</c:v>
                </c:pt>
                <c:pt idx="738">
                  <c:v>128.17672039389132</c:v>
                </c:pt>
                <c:pt idx="739">
                  <c:v>127.83053090156078</c:v>
                </c:pt>
                <c:pt idx="740">
                  <c:v>127.48574204014085</c:v>
                </c:pt>
                <c:pt idx="741">
                  <c:v>127.14234626415127</c:v>
                </c:pt>
                <c:pt idx="742">
                  <c:v>126.80033607885539</c:v>
                </c:pt>
                <c:pt idx="743">
                  <c:v>126.45970403985098</c:v>
                </c:pt>
                <c:pt idx="744">
                  <c:v>126.12044275265913</c:v>
                </c:pt>
                <c:pt idx="745">
                  <c:v>125.78254487233885</c:v>
                </c:pt>
                <c:pt idx="746">
                  <c:v>125.44600310306819</c:v>
                </c:pt>
                <c:pt idx="747">
                  <c:v>125.11081019776785</c:v>
                </c:pt>
                <c:pt idx="748">
                  <c:v>124.77695895770285</c:v>
                </c:pt>
                <c:pt idx="749">
                  <c:v>124.44444223209881</c:v>
                </c:pt>
                <c:pt idx="750">
                  <c:v>124.11325291775564</c:v>
                </c:pt>
                <c:pt idx="751">
                  <c:v>123.78338395867431</c:v>
                </c:pt>
                <c:pt idx="752">
                  <c:v>123.45482834567302</c:v>
                </c:pt>
                <c:pt idx="753">
                  <c:v>123.12757911602033</c:v>
                </c:pt>
                <c:pt idx="754">
                  <c:v>122.80162935306997</c:v>
                </c:pt>
                <c:pt idx="755">
                  <c:v>122.47697218588205</c:v>
                </c:pt>
                <c:pt idx="756">
                  <c:v>122.15360078887494</c:v>
                </c:pt>
                <c:pt idx="757">
                  <c:v>121.83150838145905</c:v>
                </c:pt>
                <c:pt idx="758">
                  <c:v>121.51068822768518</c:v>
                </c:pt>
                <c:pt idx="759">
                  <c:v>121.19113363588762</c:v>
                </c:pt>
                <c:pt idx="760">
                  <c:v>120.87283795833852</c:v>
                </c:pt>
                <c:pt idx="761">
                  <c:v>120.55579459090605</c:v>
                </c:pt>
                <c:pt idx="762">
                  <c:v>120.23999697270041</c:v>
                </c:pt>
                <c:pt idx="763">
                  <c:v>119.92543858574601</c:v>
                </c:pt>
                <c:pt idx="764">
                  <c:v>119.61211295463895</c:v>
                </c:pt>
                <c:pt idx="765">
                  <c:v>119.30001364621835</c:v>
                </c:pt>
                <c:pt idx="766">
                  <c:v>118.9891342692266</c:v>
                </c:pt>
                <c:pt idx="767">
                  <c:v>118.67946847399345</c:v>
                </c:pt>
                <c:pt idx="768">
                  <c:v>118.3710099521103</c:v>
                </c:pt>
                <c:pt idx="769">
                  <c:v>118.06375243609745</c:v>
                </c:pt>
                <c:pt idx="770">
                  <c:v>117.75768969910173</c:v>
                </c:pt>
                <c:pt idx="771">
                  <c:v>117.45281555456408</c:v>
                </c:pt>
                <c:pt idx="772">
                  <c:v>117.14912385592802</c:v>
                </c:pt>
                <c:pt idx="773">
                  <c:v>116.84660849630752</c:v>
                </c:pt>
                <c:pt idx="774">
                  <c:v>116.54526340819652</c:v>
                </c:pt>
                <c:pt idx="775">
                  <c:v>116.24508256315291</c:v>
                </c:pt>
                <c:pt idx="776">
                  <c:v>115.94605997150992</c:v>
                </c:pt>
                <c:pt idx="777">
                  <c:v>115.64818968206346</c:v>
                </c:pt>
                <c:pt idx="778">
                  <c:v>115.3514657817869</c:v>
                </c:pt>
                <c:pt idx="779">
                  <c:v>115.05588239552999</c:v>
                </c:pt>
                <c:pt idx="780">
                  <c:v>114.76143368573797</c:v>
                </c:pt>
                <c:pt idx="781">
                  <c:v>114.46811385214458</c:v>
                </c:pt>
                <c:pt idx="782">
                  <c:v>114.17591713150948</c:v>
                </c:pt>
                <c:pt idx="783">
                  <c:v>113.88483779732285</c:v>
                </c:pt>
                <c:pt idx="784">
                  <c:v>113.59487015952074</c:v>
                </c:pt>
                <c:pt idx="785">
                  <c:v>113.30600856421847</c:v>
                </c:pt>
                <c:pt idx="786">
                  <c:v>113.01824739342293</c:v>
                </c:pt>
                <c:pt idx="787">
                  <c:v>112.73158106477302</c:v>
                </c:pt>
                <c:pt idx="788">
                  <c:v>112.44600403125349</c:v>
                </c:pt>
                <c:pt idx="789">
                  <c:v>112.16151078094109</c:v>
                </c:pt>
                <c:pt idx="790">
                  <c:v>111.87809583672512</c:v>
                </c:pt>
                <c:pt idx="791">
                  <c:v>111.5957537560613</c:v>
                </c:pt>
                <c:pt idx="792">
                  <c:v>111.31447913068882</c:v>
                </c:pt>
                <c:pt idx="793">
                  <c:v>111.03426658638996</c:v>
                </c:pt>
                <c:pt idx="794">
                  <c:v>110.75511078272045</c:v>
                </c:pt>
                <c:pt idx="795">
                  <c:v>110.47700641276344</c:v>
                </c:pt>
                <c:pt idx="796">
                  <c:v>110.19994820287575</c:v>
                </c:pt>
                <c:pt idx="797">
                  <c:v>109.92393091243176</c:v>
                </c:pt>
                <c:pt idx="798">
                  <c:v>109.64894933358458</c:v>
                </c:pt>
                <c:pt idx="799">
                  <c:v>109.37499829101566</c:v>
                </c:pt>
                <c:pt idx="800">
                  <c:v>109.10207264168656</c:v>
                </c:pt>
                <c:pt idx="801">
                  <c:v>108.83016727461012</c:v>
                </c:pt>
                <c:pt idx="802">
                  <c:v>108.55927711059621</c:v>
                </c:pt>
                <c:pt idx="803">
                  <c:v>108.28939710202901</c:v>
                </c:pt>
                <c:pt idx="804">
                  <c:v>108.02052223262066</c:v>
                </c:pt>
                <c:pt idx="805">
                  <c:v>107.75264751718309</c:v>
                </c:pt>
                <c:pt idx="806">
                  <c:v>107.4857680013978</c:v>
                </c:pt>
                <c:pt idx="807">
                  <c:v>107.21987876158094</c:v>
                </c:pt>
                <c:pt idx="808">
                  <c:v>106.95497490446667</c:v>
                </c:pt>
                <c:pt idx="809">
                  <c:v>106.69105156697071</c:v>
                </c:pt>
                <c:pt idx="810">
                  <c:v>106.42810391597496</c:v>
                </c:pt>
                <c:pt idx="811">
                  <c:v>106.16612714810286</c:v>
                </c:pt>
                <c:pt idx="812">
                  <c:v>105.90511648950122</c:v>
                </c:pt>
                <c:pt idx="813">
                  <c:v>105.6450671956198</c:v>
                </c:pt>
                <c:pt idx="814">
                  <c:v>105.38597455100305</c:v>
                </c:pt>
                <c:pt idx="815">
                  <c:v>105.12783386906727</c:v>
                </c:pt>
                <c:pt idx="816">
                  <c:v>104.87064049189364</c:v>
                </c:pt>
                <c:pt idx="817">
                  <c:v>104.61438979001819</c:v>
                </c:pt>
                <c:pt idx="818">
                  <c:v>104.35907716222067</c:v>
                </c:pt>
                <c:pt idx="819">
                  <c:v>104.10469803532573</c:v>
                </c:pt>
                <c:pt idx="820">
                  <c:v>103.85124786398355</c:v>
                </c:pt>
                <c:pt idx="821">
                  <c:v>103.59872213048075</c:v>
                </c:pt>
                <c:pt idx="822">
                  <c:v>103.3471163445369</c:v>
                </c:pt>
                <c:pt idx="823">
                  <c:v>103.09642604309393</c:v>
                </c:pt>
                <c:pt idx="824">
                  <c:v>102.84664679013191</c:v>
                </c:pt>
                <c:pt idx="825">
                  <c:v>102.5977741764644</c:v>
                </c:pt>
                <c:pt idx="826">
                  <c:v>102.34980381955073</c:v>
                </c:pt>
                <c:pt idx="827">
                  <c:v>102.10273136329293</c:v>
                </c:pt>
                <c:pt idx="828">
                  <c:v>101.8565524778557</c:v>
                </c:pt>
                <c:pt idx="829">
                  <c:v>101.6112628594678</c:v>
                </c:pt>
                <c:pt idx="830">
                  <c:v>101.36685823023805</c:v>
                </c:pt>
                <c:pt idx="831">
                  <c:v>101.12333433796825</c:v>
                </c:pt>
                <c:pt idx="832">
                  <c:v>100.88068695597299</c:v>
                </c:pt>
                <c:pt idx="833">
                  <c:v>100.6389118828825</c:v>
                </c:pt>
                <c:pt idx="834">
                  <c:v>100.39800494247905</c:v>
                </c:pt>
                <c:pt idx="835">
                  <c:v>100.15796198350023</c:v>
                </c:pt>
                <c:pt idx="836">
                  <c:v>99.918778879470025</c:v>
                </c:pt>
                <c:pt idx="837">
                  <c:v>99.680451528521019</c:v>
                </c:pt>
                <c:pt idx="838">
                  <c:v>99.44297585321398</c:v>
                </c:pt>
                <c:pt idx="839">
                  <c:v>99.206347800363488</c:v>
                </c:pt>
                <c:pt idx="840">
                  <c:v>98.970563340870697</c:v>
                </c:pt>
                <c:pt idx="841">
                  <c:v>98.735618469546864</c:v>
                </c:pt>
                <c:pt idx="842">
                  <c:v>98.501509204944924</c:v>
                </c:pt>
                <c:pt idx="843">
                  <c:v>98.268231589190606</c:v>
                </c:pt>
                <c:pt idx="844">
                  <c:v>98.035781687815103</c:v>
                </c:pt>
                <c:pt idx="845">
                  <c:v>97.804155589589229</c:v>
                </c:pt>
                <c:pt idx="846">
                  <c:v>97.573349406358858</c:v>
                </c:pt>
                <c:pt idx="847">
                  <c:v>97.343359272881358</c:v>
                </c:pt>
                <c:pt idx="848">
                  <c:v>97.114181346665958</c:v>
                </c:pt>
                <c:pt idx="849">
                  <c:v>96.885811807807784</c:v>
                </c:pt>
                <c:pt idx="850">
                  <c:v>96.658246858837558</c:v>
                </c:pt>
                <c:pt idx="851">
                  <c:v>96.431482724554158</c:v>
                </c:pt>
                <c:pt idx="852">
                  <c:v>96.20551565187462</c:v>
                </c:pt>
                <c:pt idx="853">
                  <c:v>95.980341909675062</c:v>
                </c:pt>
                <c:pt idx="854">
                  <c:v>95.755957788639819</c:v>
                </c:pt>
                <c:pt idx="855">
                  <c:v>95.532359601106563</c:v>
                </c:pt>
                <c:pt idx="856">
                  <c:v>95.309543680916349</c:v>
                </c:pt>
                <c:pt idx="857">
                  <c:v>95.087506383258273</c:v>
                </c:pt>
                <c:pt idx="858">
                  <c:v>94.866244084530663</c:v>
                </c:pt>
                <c:pt idx="859">
                  <c:v>94.645753182182858</c:v>
                </c:pt>
                <c:pt idx="860">
                  <c:v>94.426030094573989</c:v>
                </c:pt>
                <c:pt idx="861">
                  <c:v>94.207071260826112</c:v>
                </c:pt>
                <c:pt idx="862">
                  <c:v>93.988873140679758</c:v>
                </c:pt>
                <c:pt idx="863">
                  <c:v>93.771432214352558</c:v>
                </c:pt>
                <c:pt idx="864">
                  <c:v>93.554744982395064</c:v>
                </c:pt>
                <c:pt idx="865">
                  <c:v>93.338807965549819</c:v>
                </c:pt>
                <c:pt idx="866">
                  <c:v>93.123617704614219</c:v>
                </c:pt>
                <c:pt idx="867">
                  <c:v>92.909170760300327</c:v>
                </c:pt>
                <c:pt idx="868">
                  <c:v>92.695463713096089</c:v>
                </c:pt>
                <c:pt idx="869">
                  <c:v>92.482493163132602</c:v>
                </c:pt>
                <c:pt idx="870">
                  <c:v>92.270255730045491</c:v>
                </c:pt>
                <c:pt idx="871">
                  <c:v>92.058748052840983</c:v>
                </c:pt>
                <c:pt idx="872">
                  <c:v>91.847966789769927</c:v>
                </c:pt>
                <c:pt idx="873">
                  <c:v>91.637908618180049</c:v>
                </c:pt>
                <c:pt idx="874">
                  <c:v>91.428570234402258</c:v>
                </c:pt>
                <c:pt idx="875">
                  <c:v>91.219948353610889</c:v>
                </c:pt>
                <c:pt idx="876">
                  <c:v>91.012039709697092</c:v>
                </c:pt>
                <c:pt idx="877">
                  <c:v>90.804841055141353</c:v>
                </c:pt>
                <c:pt idx="878">
                  <c:v>90.598349160886258</c:v>
                </c:pt>
                <c:pt idx="879">
                  <c:v>90.392560816211358</c:v>
                </c:pt>
                <c:pt idx="880">
                  <c:v>90.187472828607127</c:v>
                </c:pt>
                <c:pt idx="881">
                  <c:v>89.983082023653125</c:v>
                </c:pt>
                <c:pt idx="882">
                  <c:v>89.779385244893959</c:v>
                </c:pt>
                <c:pt idx="883">
                  <c:v>89.576379353713236</c:v>
                </c:pt>
                <c:pt idx="884">
                  <c:v>89.374061229224509</c:v>
                </c:pt>
                <c:pt idx="885">
                  <c:v>89.172427768136018</c:v>
                </c:pt>
                <c:pt idx="886">
                  <c:v>88.971475884643709</c:v>
                </c:pt>
                <c:pt idx="887">
                  <c:v>88.771202510307575</c:v>
                </c:pt>
                <c:pt idx="888">
                  <c:v>88.571604593935817</c:v>
                </c:pt>
                <c:pt idx="889">
                  <c:v>88.37267910146744</c:v>
                </c:pt>
                <c:pt idx="890">
                  <c:v>88.174423015862303</c:v>
                </c:pt>
                <c:pt idx="891">
                  <c:v>87.976833336975858</c:v>
                </c:pt>
                <c:pt idx="892">
                  <c:v>87.779907081457154</c:v>
                </c:pt>
                <c:pt idx="893">
                  <c:v>87.583641282629358</c:v>
                </c:pt>
                <c:pt idx="894">
                  <c:v>87.388032990379727</c:v>
                </c:pt>
                <c:pt idx="895">
                  <c:v>87.193079271052412</c:v>
                </c:pt>
                <c:pt idx="896">
                  <c:v>86.998777207328772</c:v>
                </c:pt>
                <c:pt idx="897">
                  <c:v>86.805123898131413</c:v>
                </c:pt>
                <c:pt idx="898">
                  <c:v>86.612116458503309</c:v>
                </c:pt>
                <c:pt idx="899">
                  <c:v>86.419752019509218</c:v>
                </c:pt>
                <c:pt idx="900">
                  <c:v>86.228027728125141</c:v>
                </c:pt>
                <c:pt idx="901">
                  <c:v>86.036940747133244</c:v>
                </c:pt>
                <c:pt idx="902">
                  <c:v>85.846488255016951</c:v>
                </c:pt>
                <c:pt idx="903">
                  <c:v>85.656667445856812</c:v>
                </c:pt>
                <c:pt idx="904">
                  <c:v>85.467475529227627</c:v>
                </c:pt>
                <c:pt idx="905">
                  <c:v>85.278909730093318</c:v>
                </c:pt>
                <c:pt idx="906">
                  <c:v>85.090967288711127</c:v>
                </c:pt>
                <c:pt idx="907">
                  <c:v>84.903645460521673</c:v>
                </c:pt>
                <c:pt idx="908">
                  <c:v>84.716941516058043</c:v>
                </c:pt>
                <c:pt idx="909">
                  <c:v>84.530852740842263</c:v>
                </c:pt>
                <c:pt idx="910">
                  <c:v>84.345376435282589</c:v>
                </c:pt>
                <c:pt idx="911">
                  <c:v>84.160509914582889</c:v>
                </c:pt>
                <c:pt idx="912">
                  <c:v>83.976250508641144</c:v>
                </c:pt>
                <c:pt idx="913">
                  <c:v>83.792595561953902</c:v>
                </c:pt>
                <c:pt idx="914">
                  <c:v>83.609542433519806</c:v>
                </c:pt>
                <c:pt idx="915">
                  <c:v>83.427088496750059</c:v>
                </c:pt>
                <c:pt idx="916">
                  <c:v>83.245231139362872</c:v>
                </c:pt>
                <c:pt idx="917">
                  <c:v>83.063967763301292</c:v>
                </c:pt>
                <c:pt idx="918">
                  <c:v>82.88329578463491</c:v>
                </c:pt>
                <c:pt idx="919">
                  <c:v>82.703212633468652</c:v>
                </c:pt>
                <c:pt idx="920">
                  <c:v>82.523715753850468</c:v>
                </c:pt>
                <c:pt idx="921">
                  <c:v>82.344802603686148</c:v>
                </c:pt>
                <c:pt idx="922">
                  <c:v>82.166470654638218</c:v>
                </c:pt>
                <c:pt idx="923">
                  <c:v>81.988717392047548</c:v>
                </c:pt>
                <c:pt idx="924">
                  <c:v>81.811540314839519</c:v>
                </c:pt>
                <c:pt idx="925">
                  <c:v>81.634936935436258</c:v>
                </c:pt>
                <c:pt idx="926">
                  <c:v>81.458904779672224</c:v>
                </c:pt>
                <c:pt idx="927">
                  <c:v>81.283441386702009</c:v>
                </c:pt>
                <c:pt idx="928">
                  <c:v>81.108544308919889</c:v>
                </c:pt>
                <c:pt idx="929">
                  <c:v>80.934211111871761</c:v>
                </c:pt>
                <c:pt idx="930">
                  <c:v>80.760439374170744</c:v>
                </c:pt>
                <c:pt idx="931">
                  <c:v>80.587226687414187</c:v>
                </c:pt>
                <c:pt idx="932">
                  <c:v>80.414570656095933</c:v>
                </c:pt>
                <c:pt idx="933">
                  <c:v>80.24246889753087</c:v>
                </c:pt>
                <c:pt idx="934">
                  <c:v>80.070919041769343</c:v>
                </c:pt>
                <c:pt idx="935">
                  <c:v>79.899918731509658</c:v>
                </c:pt>
                <c:pt idx="936">
                  <c:v>79.729465622026908</c:v>
                </c:pt>
                <c:pt idx="937">
                  <c:v>79.559557381086208</c:v>
                </c:pt>
                <c:pt idx="938">
                  <c:v>79.390191688865627</c:v>
                </c:pt>
                <c:pt idx="939">
                  <c:v>79.221366237874989</c:v>
                </c:pt>
                <c:pt idx="940">
                  <c:v>79.053078732878603</c:v>
                </c:pt>
                <c:pt idx="941">
                  <c:v>78.885326890820139</c:v>
                </c:pt>
                <c:pt idx="942">
                  <c:v>78.718108440739229</c:v>
                </c:pt>
                <c:pt idx="943">
                  <c:v>78.551421123695789</c:v>
                </c:pt>
                <c:pt idx="944">
                  <c:v>78.385262692698788</c:v>
                </c:pt>
                <c:pt idx="945">
                  <c:v>78.219630912626059</c:v>
                </c:pt>
                <c:pt idx="946">
                  <c:v>78.054523560150727</c:v>
                </c:pt>
                <c:pt idx="947">
                  <c:v>77.889938423662997</c:v>
                </c:pt>
                <c:pt idx="948">
                  <c:v>77.725873303206058</c:v>
                </c:pt>
                <c:pt idx="949">
                  <c:v>77.562326010388986</c:v>
                </c:pt>
                <c:pt idx="950">
                  <c:v>77.399294368324504</c:v>
                </c:pt>
                <c:pt idx="951">
                  <c:v>77.236776211548829</c:v>
                </c:pt>
                <c:pt idx="952">
                  <c:v>77.074769385958874</c:v>
                </c:pt>
                <c:pt idx="953">
                  <c:v>76.913271748730196</c:v>
                </c:pt>
                <c:pt idx="954">
                  <c:v>76.752281168254058</c:v>
                </c:pt>
                <c:pt idx="955">
                  <c:v>76.591795524065191</c:v>
                </c:pt>
                <c:pt idx="956">
                  <c:v>76.431812706769179</c:v>
                </c:pt>
                <c:pt idx="957">
                  <c:v>76.27233061797557</c:v>
                </c:pt>
                <c:pt idx="958">
                  <c:v>76.113347170232359</c:v>
                </c:pt>
                <c:pt idx="959">
                  <c:v>75.954860286948929</c:v>
                </c:pt>
                <c:pt idx="960">
                  <c:v>75.796867902333915</c:v>
                </c:pt>
                <c:pt idx="961">
                  <c:v>75.639367961331345</c:v>
                </c:pt>
                <c:pt idx="962">
                  <c:v>75.482358419546458</c:v>
                </c:pt>
                <c:pt idx="963">
                  <c:v>75.325837243182505</c:v>
                </c:pt>
                <c:pt idx="964">
                  <c:v>75.16980240897955</c:v>
                </c:pt>
                <c:pt idx="965">
                  <c:v>75.014251904138547</c:v>
                </c:pt>
                <c:pt idx="966">
                  <c:v>74.859183726263652</c:v>
                </c:pt>
                <c:pt idx="967">
                  <c:v>74.704595883300797</c:v>
                </c:pt>
                <c:pt idx="968">
                  <c:v>74.550486393464681</c:v>
                </c:pt>
                <c:pt idx="969">
                  <c:v>74.396853285186026</c:v>
                </c:pt>
                <c:pt idx="970">
                  <c:v>74.243694597034974</c:v>
                </c:pt>
                <c:pt idx="971">
                  <c:v>74.091008377671358</c:v>
                </c:pt>
                <c:pt idx="972">
                  <c:v>73.938792685776065</c:v>
                </c:pt>
                <c:pt idx="973">
                  <c:v>73.787045589990427</c:v>
                </c:pt>
                <c:pt idx="974">
                  <c:v>73.635765168853425</c:v>
                </c:pt>
                <c:pt idx="975">
                  <c:v>73.484949510748223</c:v>
                </c:pt>
                <c:pt idx="976">
                  <c:v>73.334596713828518</c:v>
                </c:pt>
                <c:pt idx="977">
                  <c:v>73.184704885970874</c:v>
                </c:pt>
                <c:pt idx="978">
                  <c:v>73.0352721447085</c:v>
                </c:pt>
                <c:pt idx="979">
                  <c:v>72.886296617177265</c:v>
                </c:pt>
                <c:pt idx="980">
                  <c:v>72.737776440049245</c:v>
                </c:pt>
                <c:pt idx="981">
                  <c:v>72.589709759482119</c:v>
                </c:pt>
                <c:pt idx="982">
                  <c:v>72.442094731057736</c:v>
                </c:pt>
                <c:pt idx="983">
                  <c:v>72.294929519724846</c:v>
                </c:pt>
                <c:pt idx="984">
                  <c:v>72.148212299742724</c:v>
                </c:pt>
                <c:pt idx="985">
                  <c:v>72.001941254623958</c:v>
                </c:pt>
                <c:pt idx="986">
                  <c:v>71.856114577079381</c:v>
                </c:pt>
                <c:pt idx="987">
                  <c:v>71.710730468960207</c:v>
                </c:pt>
                <c:pt idx="988">
                  <c:v>71.565787141203714</c:v>
                </c:pt>
                <c:pt idx="989">
                  <c:v>71.421282813780294</c:v>
                </c:pt>
                <c:pt idx="990">
                  <c:v>71.277215715636331</c:v>
                </c:pt>
                <c:pt idx="991">
                  <c:v>71.133584084636908</c:v>
                </c:pt>
                <c:pt idx="992">
                  <c:v>70.990386167519148</c:v>
                </c:pt>
                <c:pt idx="993">
                  <c:v>70.847620219834027</c:v>
                </c:pt>
                <c:pt idx="994">
                  <c:v>70.705284505893445</c:v>
                </c:pt>
                <c:pt idx="995">
                  <c:v>70.563377298719189</c:v>
                </c:pt>
                <c:pt idx="996">
                  <c:v>70.421896879989049</c:v>
                </c:pt>
                <c:pt idx="997">
                  <c:v>70.280841539985289</c:v>
                </c:pt>
                <c:pt idx="998">
                  <c:v>70.140209577543416</c:v>
                </c:pt>
                <c:pt idx="999">
                  <c:v>69.999999300000027</c:v>
                </c:pt>
                <c:pt idx="1000">
                  <c:v>69.860209023143227</c:v>
                </c:pt>
                <c:pt idx="1001">
                  <c:v>69.720837071158158</c:v>
                </c:pt>
                <c:pt idx="1002">
                  <c:v>69.581881776584382</c:v>
                </c:pt>
                <c:pt idx="1003">
                  <c:v>69.443341480260827</c:v>
                </c:pt>
                <c:pt idx="1004">
                  <c:v>69.305214531271872</c:v>
                </c:pt>
                <c:pt idx="1005">
                  <c:v>69.167499286907827</c:v>
                </c:pt>
                <c:pt idx="1006">
                  <c:v>69.030194112608868</c:v>
                </c:pt>
                <c:pt idx="1007">
                  <c:v>68.893297381923801</c:v>
                </c:pt>
                <c:pt idx="1008">
                  <c:v>68.75680747644914</c:v>
                </c:pt>
                <c:pt idx="1009">
                  <c:v>68.620722785798208</c:v>
                </c:pt>
                <c:pt idx="1010">
                  <c:v>68.48504170753715</c:v>
                </c:pt>
                <c:pt idx="1011">
                  <c:v>68.349762647149603</c:v>
                </c:pt>
                <c:pt idx="1012">
                  <c:v>68.214884017984488</c:v>
                </c:pt>
                <c:pt idx="1013">
                  <c:v>68.080404241211127</c:v>
                </c:pt>
                <c:pt idx="1014">
                  <c:v>67.946321745771527</c:v>
                </c:pt>
                <c:pt idx="1015">
                  <c:v>67.812634968335786</c:v>
                </c:pt>
                <c:pt idx="1016">
                  <c:v>67.679342353253929</c:v>
                </c:pt>
                <c:pt idx="1017">
                  <c:v>67.546442352521225</c:v>
                </c:pt>
                <c:pt idx="1018">
                  <c:v>67.413933425718014</c:v>
                </c:pt>
                <c:pt idx="1019">
                  <c:v>67.281814039967827</c:v>
                </c:pt>
                <c:pt idx="1020">
                  <c:v>67.1500826699057</c:v>
                </c:pt>
                <c:pt idx="1021">
                  <c:v>67.018737797622023</c:v>
                </c:pt>
                <c:pt idx="1022">
                  <c:v>66.887777912623932</c:v>
                </c:pt>
                <c:pt idx="1023">
                  <c:v>66.757201511791209</c:v>
                </c:pt>
                <c:pt idx="1024">
                  <c:v>66.627007099326519</c:v>
                </c:pt>
                <c:pt idx="1025">
                  <c:v>66.497193186724203</c:v>
                </c:pt>
                <c:pt idx="1026">
                  <c:v>66.367758292719458</c:v>
                </c:pt>
                <c:pt idx="1027">
                  <c:v>66.238700943251388</c:v>
                </c:pt>
                <c:pt idx="1028">
                  <c:v>66.110019671414122</c:v>
                </c:pt>
                <c:pt idx="1029">
                  <c:v>65.981713017421129</c:v>
                </c:pt>
                <c:pt idx="1030">
                  <c:v>65.853779528563138</c:v>
                </c:pt>
                <c:pt idx="1031">
                  <c:v>65.72621775916582</c:v>
                </c:pt>
                <c:pt idx="1032">
                  <c:v>65.599026270545167</c:v>
                </c:pt>
                <c:pt idx="1033">
                  <c:v>65.472203630974306</c:v>
                </c:pt>
                <c:pt idx="1034">
                  <c:v>65.345748415637857</c:v>
                </c:pt>
                <c:pt idx="1035">
                  <c:v>65.219659206596702</c:v>
                </c:pt>
                <c:pt idx="1036">
                  <c:v>65.093934592740382</c:v>
                </c:pt>
                <c:pt idx="1037">
                  <c:v>64.9685731697557</c:v>
                </c:pt>
                <c:pt idx="1038">
                  <c:v>64.843573540083298</c:v>
                </c:pt>
                <c:pt idx="1039">
                  <c:v>64.718934312878929</c:v>
                </c:pt>
                <c:pt idx="1040">
                  <c:v>64.594654103978527</c:v>
                </c:pt>
                <c:pt idx="1041">
                  <c:v>64.470731535850604</c:v>
                </c:pt>
                <c:pt idx="1042">
                  <c:v>64.347165237572824</c:v>
                </c:pt>
                <c:pt idx="1043">
                  <c:v>64.223953844776631</c:v>
                </c:pt>
                <c:pt idx="1044">
                  <c:v>64.101095999623652</c:v>
                </c:pt>
                <c:pt idx="1045">
                  <c:v>63.978590350761813</c:v>
                </c:pt>
                <c:pt idx="1046">
                  <c:v>63.856435553288733</c:v>
                </c:pt>
                <c:pt idx="1047">
                  <c:v>63.734630268717645</c:v>
                </c:pt>
                <c:pt idx="1048">
                  <c:v>63.613173164935581</c:v>
                </c:pt>
                <c:pt idx="1049">
                  <c:v>63.492062916172294</c:v>
                </c:pt>
                <c:pt idx="1050">
                  <c:v>63.371298202959281</c:v>
                </c:pt>
                <c:pt idx="1051">
                  <c:v>63.250877712099374</c:v>
                </c:pt>
                <c:pt idx="1052">
                  <c:v>63.130800136626</c:v>
                </c:pt>
                <c:pt idx="1053">
                  <c:v>63.011064175768972</c:v>
                </c:pt>
                <c:pt idx="1054">
                  <c:v>62.891668534923575</c:v>
                </c:pt>
                <c:pt idx="1055">
                  <c:v>62.772611925607173</c:v>
                </c:pt>
                <c:pt idx="1056">
                  <c:v>62.653893065431994</c:v>
                </c:pt>
                <c:pt idx="1057">
                  <c:v>62.535510678068263</c:v>
                </c:pt>
                <c:pt idx="1058">
                  <c:v>62.417463493206036</c:v>
                </c:pt>
                <c:pt idx="1059">
                  <c:v>62.299750246532071</c:v>
                </c:pt>
                <c:pt idx="1060">
                  <c:v>62.182369679677294</c:v>
                </c:pt>
                <c:pt idx="1061">
                  <c:v>62.065320540205192</c:v>
                </c:pt>
                <c:pt idx="1062">
                  <c:v>61.948601581559998</c:v>
                </c:pt>
                <c:pt idx="1063">
                  <c:v>61.832211563045774</c:v>
                </c:pt>
                <c:pt idx="1064">
                  <c:v>61.716149249786</c:v>
                </c:pt>
                <c:pt idx="1065">
                  <c:v>61.600413412694444</c:v>
                </c:pt>
                <c:pt idx="1066">
                  <c:v>61.485002828442006</c:v>
                </c:pt>
                <c:pt idx="1067">
                  <c:v>61.369916279423222</c:v>
                </c:pt>
                <c:pt idx="1068">
                  <c:v>61.255152553726006</c:v>
                </c:pt>
                <c:pt idx="1069">
                  <c:v>61.140710445098172</c:v>
                </c:pt>
                <c:pt idx="1070">
                  <c:v>61.026588752916496</c:v>
                </c:pt>
                <c:pt idx="1071">
                  <c:v>60.91278628215511</c:v>
                </c:pt>
                <c:pt idx="1072">
                  <c:v>60.799301843354399</c:v>
                </c:pt>
                <c:pt idx="1073">
                  <c:v>60.686134252588403</c:v>
                </c:pt>
                <c:pt idx="1074">
                  <c:v>60.573282331437255</c:v>
                </c:pt>
                <c:pt idx="1075">
                  <c:v>60.460744906953117</c:v>
                </c:pt>
                <c:pt idx="1076">
                  <c:v>60.348520811631396</c:v>
                </c:pt>
                <c:pt idx="1077">
                  <c:v>60.236608883380129</c:v>
                </c:pt>
                <c:pt idx="1078">
                  <c:v>60.125007965490006</c:v>
                </c:pt>
                <c:pt idx="1079">
                  <c:v>60.013716906603939</c:v>
                </c:pt>
                <c:pt idx="1080">
                  <c:v>59.902734560688444</c:v>
                </c:pt>
                <c:pt idx="1081">
                  <c:v>59.792059787003112</c:v>
                </c:pt>
                <c:pt idx="1082">
                  <c:v>59.681691450071227</c:v>
                </c:pt>
                <c:pt idx="1083">
                  <c:v>59.571628419652313</c:v>
                </c:pt>
                <c:pt idx="1084">
                  <c:v>59.461869570711329</c:v>
                </c:pt>
                <c:pt idx="1085">
                  <c:v>59.352413783390197</c:v>
                </c:pt>
                <c:pt idx="1086">
                  <c:v>59.243259942980799</c:v>
                </c:pt>
                <c:pt idx="1087">
                  <c:v>59.134406939892344</c:v>
                </c:pt>
                <c:pt idx="1088">
                  <c:v>59.025853669630145</c:v>
                </c:pt>
                <c:pt idx="1089">
                  <c:v>58.917599032761544</c:v>
                </c:pt>
                <c:pt idx="1090">
                  <c:v>58.809641934890394</c:v>
                </c:pt>
                <c:pt idx="1091">
                  <c:v>58.701981286630144</c:v>
                </c:pt>
                <c:pt idx="1092">
                  <c:v>58.594616003574139</c:v>
                </c:pt>
                <c:pt idx="1093">
                  <c:v>58.487545006270324</c:v>
                </c:pt>
                <c:pt idx="1094">
                  <c:v>58.380767220193007</c:v>
                </c:pt>
                <c:pt idx="1095">
                  <c:v>58.274281575716763</c:v>
                </c:pt>
                <c:pt idx="1096">
                  <c:v>58.168087008090446</c:v>
                </c:pt>
                <c:pt idx="1097">
                  <c:v>58.062182457405733</c:v>
                </c:pt>
                <c:pt idx="1098">
                  <c:v>57.956566868577134</c:v>
                </c:pt>
                <c:pt idx="1099">
                  <c:v>57.851239191311564</c:v>
                </c:pt>
                <c:pt idx="1100">
                  <c:v>57.746198380086014</c:v>
                </c:pt>
                <c:pt idx="1101">
                  <c:v>57.641443394113956</c:v>
                </c:pt>
                <c:pt idx="1102">
                  <c:v>57.536973197330006</c:v>
                </c:pt>
                <c:pt idx="1103">
                  <c:v>57.432786758355761</c:v>
                </c:pt>
                <c:pt idx="1104">
                  <c:v>57.328883050479043</c:v>
                </c:pt>
                <c:pt idx="1105">
                  <c:v>57.225261051626077</c:v>
                </c:pt>
                <c:pt idx="1106">
                  <c:v>57.121919744339614</c:v>
                </c:pt>
                <c:pt idx="1107">
                  <c:v>57.018858115747804</c:v>
                </c:pt>
                <c:pt idx="1108">
                  <c:v>56.916075157546793</c:v>
                </c:pt>
                <c:pt idx="1109">
                  <c:v>56.813569865971999</c:v>
                </c:pt>
                <c:pt idx="1110">
                  <c:v>56.711341241773077</c:v>
                </c:pt>
                <c:pt idx="1111">
                  <c:v>56.609388290191163</c:v>
                </c:pt>
                <c:pt idx="1112">
                  <c:v>56.507710020934411</c:v>
                </c:pt>
                <c:pt idx="1113">
                  <c:v>56.406305448154072</c:v>
                </c:pt>
                <c:pt idx="1114">
                  <c:v>56.305173590418676</c:v>
                </c:pt>
                <c:pt idx="1115">
                  <c:v>56.204313470694146</c:v>
                </c:pt>
                <c:pt idx="1116">
                  <c:v>56.103724116316194</c:v>
                </c:pt>
                <c:pt idx="1117">
                  <c:v>56.003404558969947</c:v>
                </c:pt>
                <c:pt idx="1118">
                  <c:v>55.903353834663811</c:v>
                </c:pt>
                <c:pt idx="1119">
                  <c:v>55.803570983708781</c:v>
                </c:pt>
                <c:pt idx="1120">
                  <c:v>55.704055050694194</c:v>
                </c:pt>
                <c:pt idx="1121">
                  <c:v>55.604805084465248</c:v>
                </c:pt>
                <c:pt idx="1122">
                  <c:v>55.505820138099963</c:v>
                </c:pt>
                <c:pt idx="1123">
                  <c:v>55.407099268886704</c:v>
                </c:pt>
                <c:pt idx="1124">
                  <c:v>55.308641538301998</c:v>
                </c:pt>
                <c:pt idx="1125">
                  <c:v>55.210446011988175</c:v>
                </c:pt>
                <c:pt idx="1126">
                  <c:v>55.112511759730594</c:v>
                </c:pt>
                <c:pt idx="1127">
                  <c:v>55.014837855435857</c:v>
                </c:pt>
                <c:pt idx="1128">
                  <c:v>54.917423377111994</c:v>
                </c:pt>
                <c:pt idx="1129">
                  <c:v>54.820267406841921</c:v>
                </c:pt>
                <c:pt idx="1130">
                  <c:v>54.723369030768069</c:v>
                </c:pt>
                <c:pt idx="1131">
                  <c:v>54.626727339063983</c:v>
                </c:pt>
                <c:pt idx="1132">
                  <c:v>54.53034142591904</c:v>
                </c:pt>
                <c:pt idx="1133">
                  <c:v>54.434210389514021</c:v>
                </c:pt>
                <c:pt idx="1134">
                  <c:v>54.338333332001369</c:v>
                </c:pt>
                <c:pt idx="1135">
                  <c:v>54.242709359481111</c:v>
                </c:pt>
                <c:pt idx="1136">
                  <c:v>54.147337581986044</c:v>
                </c:pt>
                <c:pt idx="1137">
                  <c:v>54.05221711345547</c:v>
                </c:pt>
                <c:pt idx="1138">
                  <c:v>53.957347071715773</c:v>
                </c:pt>
                <c:pt idx="1139">
                  <c:v>53.862726578464709</c:v>
                </c:pt>
                <c:pt idx="1140">
                  <c:v>53.768354759241781</c:v>
                </c:pt>
                <c:pt idx="1141">
                  <c:v>53.674230743417006</c:v>
                </c:pt>
                <c:pt idx="1142">
                  <c:v>53.580353664166346</c:v>
                </c:pt>
                <c:pt idx="1143">
                  <c:v>53.486722658452706</c:v>
                </c:pt>
                <c:pt idx="1144">
                  <c:v>53.39333686700607</c:v>
                </c:pt>
                <c:pt idx="1145">
                  <c:v>53.300195434303738</c:v>
                </c:pt>
                <c:pt idx="1146">
                  <c:v>53.207297508550809</c:v>
                </c:pt>
                <c:pt idx="1147">
                  <c:v>53.11464224166027</c:v>
                </c:pt>
                <c:pt idx="1148">
                  <c:v>53.022228789235655</c:v>
                </c:pt>
                <c:pt idx="1149">
                  <c:v>52.930056310547783</c:v>
                </c:pt>
                <c:pt idx="1150">
                  <c:v>52.838123968519618</c:v>
                </c:pt>
                <c:pt idx="1151">
                  <c:v>52.746430929705362</c:v>
                </c:pt>
                <c:pt idx="1152">
                  <c:v>52.654976364271818</c:v>
                </c:pt>
                <c:pt idx="1153">
                  <c:v>52.563759445980011</c:v>
                </c:pt>
                <c:pt idx="1154">
                  <c:v>52.472779352165219</c:v>
                </c:pt>
                <c:pt idx="1155">
                  <c:v>52.382035263720837</c:v>
                </c:pt>
                <c:pt idx="1156">
                  <c:v>52.29152636507758</c:v>
                </c:pt>
                <c:pt idx="1157">
                  <c:v>52.201251844186331</c:v>
                </c:pt>
                <c:pt idx="1158">
                  <c:v>52.111210892499699</c:v>
                </c:pt>
                <c:pt idx="1159">
                  <c:v>52.021402704954063</c:v>
                </c:pt>
                <c:pt idx="1160">
                  <c:v>51.931826479950267</c:v>
                </c:pt>
                <c:pt idx="1161">
                  <c:v>51.842481419339357</c:v>
                </c:pt>
                <c:pt idx="1162">
                  <c:v>51.753366728400813</c:v>
                </c:pt>
                <c:pt idx="1163">
                  <c:v>51.664481615825245</c:v>
                </c:pt>
                <c:pt idx="1164">
                  <c:v>51.575825293699829</c:v>
                </c:pt>
                <c:pt idx="1165">
                  <c:v>51.487396977488245</c:v>
                </c:pt>
                <c:pt idx="1166">
                  <c:v>51.399195886014233</c:v>
                </c:pt>
                <c:pt idx="1167">
                  <c:v>51.311221241443441</c:v>
                </c:pt>
                <c:pt idx="1168">
                  <c:v>51.223472269269557</c:v>
                </c:pt>
                <c:pt idx="1169">
                  <c:v>51.135948198290983</c:v>
                </c:pt>
                <c:pt idx="1170">
                  <c:v>51.048648260600075</c:v>
                </c:pt>
                <c:pt idx="1171">
                  <c:v>50.961571691563194</c:v>
                </c:pt>
                <c:pt idx="1172">
                  <c:v>50.874717729804971</c:v>
                </c:pt>
                <c:pt idx="1173">
                  <c:v>50.78808561719071</c:v>
                </c:pt>
                <c:pt idx="1174">
                  <c:v>50.701674598810854</c:v>
                </c:pt>
                <c:pt idx="1175">
                  <c:v>50.615483922964081</c:v>
                </c:pt>
                <c:pt idx="1176">
                  <c:v>50.529512841141475</c:v>
                </c:pt>
                <c:pt idx="1177">
                  <c:v>50.443760608007544</c:v>
                </c:pt>
                <c:pt idx="1178">
                  <c:v>50.358226481389487</c:v>
                </c:pt>
                <c:pt idx="1179">
                  <c:v>50.272909722257182</c:v>
                </c:pt>
                <c:pt idx="1180">
                  <c:v>50.187809594705975</c:v>
                </c:pt>
                <c:pt idx="1181">
                  <c:v>50.102925365945161</c:v>
                </c:pt>
                <c:pt idx="1182">
                  <c:v>50.018256306278531</c:v>
                </c:pt>
                <c:pt idx="1183">
                  <c:v>49.933801689090174</c:v>
                </c:pt>
                <c:pt idx="1184">
                  <c:v>49.849560790830807</c:v>
                </c:pt>
                <c:pt idx="1185">
                  <c:v>49.765532890997548</c:v>
                </c:pt>
                <c:pt idx="1186">
                  <c:v>49.681717272120913</c:v>
                </c:pt>
                <c:pt idx="1187">
                  <c:v>49.598113219753294</c:v>
                </c:pt>
                <c:pt idx="1188">
                  <c:v>49.514720022445999</c:v>
                </c:pt>
                <c:pt idx="1189">
                  <c:v>49.431536971742069</c:v>
                </c:pt>
                <c:pt idx="1190">
                  <c:v>49.348563362156</c:v>
                </c:pt>
                <c:pt idx="1191">
                  <c:v>49.265798491159345</c:v>
                </c:pt>
                <c:pt idx="1192">
                  <c:v>49.183241659166207</c:v>
                </c:pt>
                <c:pt idx="1193">
                  <c:v>49.100892169523675</c:v>
                </c:pt>
                <c:pt idx="1194">
                  <c:v>49.018749328486912</c:v>
                </c:pt>
                <c:pt idx="1195">
                  <c:v>48.936812445212944</c:v>
                </c:pt>
                <c:pt idx="1196">
                  <c:v>48.855080831742697</c:v>
                </c:pt>
                <c:pt idx="1197">
                  <c:v>48.77355380298917</c:v>
                </c:pt>
                <c:pt idx="1198">
                  <c:v>48.692230676716065</c:v>
                </c:pt>
                <c:pt idx="1199">
                  <c:v>48.611110773533952</c:v>
                </c:pt>
                <c:pt idx="1200">
                  <c:v>48.530193416878063</c:v>
                </c:pt>
                <c:pt idx="1201">
                  <c:v>48.449477932996594</c:v>
                </c:pt>
                <c:pt idx="1202">
                  <c:v>48.368963650938021</c:v>
                </c:pt>
                <c:pt idx="1203">
                  <c:v>48.288649902535262</c:v>
                </c:pt>
                <c:pt idx="1204">
                  <c:v>48.208536022392614</c:v>
                </c:pt>
                <c:pt idx="1205">
                  <c:v>48.128621347872162</c:v>
                </c:pt>
                <c:pt idx="1206">
                  <c:v>48.048905219080012</c:v>
                </c:pt>
                <c:pt idx="1207">
                  <c:v>47.969386978851112</c:v>
                </c:pt>
                <c:pt idx="1208">
                  <c:v>47.890065972739151</c:v>
                </c:pt>
                <c:pt idx="1209">
                  <c:v>47.810941548999786</c:v>
                </c:pt>
                <c:pt idx="1210">
                  <c:v>47.732013058579298</c:v>
                </c:pt>
                <c:pt idx="1211">
                  <c:v>47.653279855097736</c:v>
                </c:pt>
                <c:pt idx="1212">
                  <c:v>47.57474129484315</c:v>
                </c:pt>
                <c:pt idx="1213">
                  <c:v>47.496396736750562</c:v>
                </c:pt>
                <c:pt idx="1214">
                  <c:v>47.418245542391951</c:v>
                </c:pt>
                <c:pt idx="1215">
                  <c:v>47.340287075963637</c:v>
                </c:pt>
                <c:pt idx="1216">
                  <c:v>47.262520704276064</c:v>
                </c:pt>
                <c:pt idx="1217">
                  <c:v>47.184945796731654</c:v>
                </c:pt>
                <c:pt idx="1218">
                  <c:v>47.107561725324125</c:v>
                </c:pt>
                <c:pt idx="1219">
                  <c:v>47.030367864616849</c:v>
                </c:pt>
                <c:pt idx="1220">
                  <c:v>46.953363591734949</c:v>
                </c:pt>
                <c:pt idx="1221">
                  <c:v>46.876548286350435</c:v>
                </c:pt>
                <c:pt idx="1222">
                  <c:v>46.799921330669413</c:v>
                </c:pt>
                <c:pt idx="1223">
                  <c:v>46.723482109422008</c:v>
                </c:pt>
                <c:pt idx="1224">
                  <c:v>46.647230009847277</c:v>
                </c:pt>
                <c:pt idx="1225">
                  <c:v>46.571164421684287</c:v>
                </c:pt>
                <c:pt idx="1226">
                  <c:v>46.495284737156943</c:v>
                </c:pt>
                <c:pt idx="1227">
                  <c:v>46.41959035096135</c:v>
                </c:pt>
                <c:pt idx="1228">
                  <c:v>46.344080660256161</c:v>
                </c:pt>
                <c:pt idx="1229">
                  <c:v>46.268755064652289</c:v>
                </c:pt>
                <c:pt idx="1230">
                  <c:v>46.193612966193463</c:v>
                </c:pt>
                <c:pt idx="1231">
                  <c:v>46.118653769352044</c:v>
                </c:pt>
                <c:pt idx="1232">
                  <c:v>46.043876881014874</c:v>
                </c:pt>
                <c:pt idx="1233">
                  <c:v>45.969281710469154</c:v>
                </c:pt>
                <c:pt idx="1234">
                  <c:v>45.894867669392937</c:v>
                </c:pt>
                <c:pt idx="1235">
                  <c:v>45.820634171846208</c:v>
                </c:pt>
                <c:pt idx="1236">
                  <c:v>45.746580634252943</c:v>
                </c:pt>
                <c:pt idx="1237">
                  <c:v>45.672706475393049</c:v>
                </c:pt>
                <c:pt idx="1238">
                  <c:v>45.59901111639401</c:v>
                </c:pt>
                <c:pt idx="1239">
                  <c:v>45.525493980713492</c:v>
                </c:pt>
                <c:pt idx="1240">
                  <c:v>45.452154494132749</c:v>
                </c:pt>
                <c:pt idx="1241">
                  <c:v>45.378992084743345</c:v>
                </c:pt>
                <c:pt idx="1242">
                  <c:v>45.306006182936294</c:v>
                </c:pt>
                <c:pt idx="1243">
                  <c:v>45.233196221392006</c:v>
                </c:pt>
                <c:pt idx="1244">
                  <c:v>45.160561635066777</c:v>
                </c:pt>
                <c:pt idx="1245">
                  <c:v>45.088101861184654</c:v>
                </c:pt>
                <c:pt idx="1246">
                  <c:v>45.015816339224962</c:v>
                </c:pt>
                <c:pt idx="1247">
                  <c:v>44.943704510911644</c:v>
                </c:pt>
                <c:pt idx="1248">
                  <c:v>44.871765820202896</c:v>
                </c:pt>
                <c:pt idx="1249">
                  <c:v>44.799999713280002</c:v>
                </c:pt>
                <c:pt idx="1250">
                  <c:v>44.728405638537446</c:v>
                </c:pt>
                <c:pt idx="1251">
                  <c:v>44.656983046569685</c:v>
                </c:pt>
                <c:pt idx="1252">
                  <c:v>44.585731390166011</c:v>
                </c:pt>
                <c:pt idx="1253">
                  <c:v>44.514650124293041</c:v>
                </c:pt>
                <c:pt idx="1254">
                  <c:v>44.443738706092041</c:v>
                </c:pt>
                <c:pt idx="1255">
                  <c:v>44.372996594860595</c:v>
                </c:pt>
                <c:pt idx="1256">
                  <c:v>44.302423252048094</c:v>
                </c:pt>
                <c:pt idx="1257">
                  <c:v>44.232018141244112</c:v>
                </c:pt>
                <c:pt idx="1258">
                  <c:v>44.161780728166065</c:v>
                </c:pt>
                <c:pt idx="1259">
                  <c:v>44.091710480651862</c:v>
                </c:pt>
                <c:pt idx="1260">
                  <c:v>44.02180686864795</c:v>
                </c:pt>
                <c:pt idx="1261">
                  <c:v>43.952069364201151</c:v>
                </c:pt>
                <c:pt idx="1262">
                  <c:v>43.882497441445921</c:v>
                </c:pt>
                <c:pt idx="1263">
                  <c:v>43.813090576598107</c:v>
                </c:pt>
                <c:pt idx="1264">
                  <c:v>43.743848247941081</c:v>
                </c:pt>
                <c:pt idx="1265">
                  <c:v>43.67476993581824</c:v>
                </c:pt>
                <c:pt idx="1266">
                  <c:v>43.60585512262368</c:v>
                </c:pt>
                <c:pt idx="1267">
                  <c:v>43.537103292791357</c:v>
                </c:pt>
                <c:pt idx="1268">
                  <c:v>43.468513932786315</c:v>
                </c:pt>
                <c:pt idx="1269">
                  <c:v>43.400086531091944</c:v>
                </c:pt>
                <c:pt idx="1270">
                  <c:v>43.331820578207967</c:v>
                </c:pt>
                <c:pt idx="1271">
                  <c:v>43.263715566632833</c:v>
                </c:pt>
                <c:pt idx="1272">
                  <c:v>43.195770990857469</c:v>
                </c:pt>
                <c:pt idx="1273">
                  <c:v>43.127986347355353</c:v>
                </c:pt>
                <c:pt idx="1274">
                  <c:v>43.060361134577143</c:v>
                </c:pt>
                <c:pt idx="1275">
                  <c:v>42.992894852934235</c:v>
                </c:pt>
                <c:pt idx="1276">
                  <c:v>42.925587004795993</c:v>
                </c:pt>
                <c:pt idx="1277">
                  <c:v>42.858437094476905</c:v>
                </c:pt>
                <c:pt idx="1278">
                  <c:v>42.791444628228255</c:v>
                </c:pt>
                <c:pt idx="1279">
                  <c:v>42.724609114229679</c:v>
                </c:pt>
                <c:pt idx="1280">
                  <c:v>42.657930062579609</c:v>
                </c:pt>
                <c:pt idx="1281">
                  <c:v>42.591406985286064</c:v>
                </c:pt>
                <c:pt idx="1282">
                  <c:v>42.525039396260013</c:v>
                </c:pt>
                <c:pt idx="1283">
                  <c:v>42.458826811300241</c:v>
                </c:pt>
                <c:pt idx="1284">
                  <c:v>42.392768748094483</c:v>
                </c:pt>
                <c:pt idx="1285">
                  <c:v>42.326864726200057</c:v>
                </c:pt>
                <c:pt idx="1286">
                  <c:v>42.261114267043645</c:v>
                </c:pt>
                <c:pt idx="1287">
                  <c:v>42.19551689390692</c:v>
                </c:pt>
                <c:pt idx="1288">
                  <c:v>42.130072131919661</c:v>
                </c:pt>
                <c:pt idx="1289">
                  <c:v>42.064779508053732</c:v>
                </c:pt>
                <c:pt idx="1290">
                  <c:v>41.999638551110444</c:v>
                </c:pt>
                <c:pt idx="1291">
                  <c:v>41.934648791714743</c:v>
                </c:pt>
                <c:pt idx="1292">
                  <c:v>41.869809762305998</c:v>
                </c:pt>
                <c:pt idx="1293">
                  <c:v>41.805120997129414</c:v>
                </c:pt>
                <c:pt idx="1294">
                  <c:v>41.740582032226222</c:v>
                </c:pt>
                <c:pt idx="1295">
                  <c:v>41.676192405429617</c:v>
                </c:pt>
                <c:pt idx="1296">
                  <c:v>41.611951656351998</c:v>
                </c:pt>
                <c:pt idx="1297">
                  <c:v>41.547859326379452</c:v>
                </c:pt>
                <c:pt idx="1298">
                  <c:v>41.483914958661785</c:v>
                </c:pt>
                <c:pt idx="1299">
                  <c:v>41.420118098106293</c:v>
                </c:pt>
                <c:pt idx="1300">
                  <c:v>41.356468291365907</c:v>
                </c:pt>
                <c:pt idx="1301">
                  <c:v>41.2929650868397</c:v>
                </c:pt>
                <c:pt idx="1302">
                  <c:v>41.229608034651669</c:v>
                </c:pt>
                <c:pt idx="1303">
                  <c:v>41.166396686655517</c:v>
                </c:pt>
                <c:pt idx="1304">
                  <c:v>41.103330596419163</c:v>
                </c:pt>
                <c:pt idx="1305">
                  <c:v>41.040409319219194</c:v>
                </c:pt>
                <c:pt idx="1306">
                  <c:v>40.977632412033394</c:v>
                </c:pt>
                <c:pt idx="1307">
                  <c:v>40.914999433531825</c:v>
                </c:pt>
                <c:pt idx="1308">
                  <c:v>40.852509944070263</c:v>
                </c:pt>
                <c:pt idx="1309">
                  <c:v>40.790163505680525</c:v>
                </c:pt>
                <c:pt idx="1310">
                  <c:v>40.727959682066142</c:v>
                </c:pt>
                <c:pt idx="1311">
                  <c:v>40.665898038591699</c:v>
                </c:pt>
                <c:pt idx="1312">
                  <c:v>40.603978142275686</c:v>
                </c:pt>
                <c:pt idx="1313">
                  <c:v>40.542199561783995</c:v>
                </c:pt>
                <c:pt idx="1314">
                  <c:v>40.480561867422487</c:v>
                </c:pt>
                <c:pt idx="1315">
                  <c:v>40.419064631129444</c:v>
                </c:pt>
                <c:pt idx="1316">
                  <c:v>40.357707426465097</c:v>
                </c:pt>
                <c:pt idx="1317">
                  <c:v>40.296489828610454</c:v>
                </c:pt>
                <c:pt idx="1318">
                  <c:v>40.235411414352832</c:v>
                </c:pt>
                <c:pt idx="1319">
                  <c:v>40.174471762084046</c:v>
                </c:pt>
                <c:pt idx="1320">
                  <c:v>40.113670451789972</c:v>
                </c:pt>
                <c:pt idx="1321">
                  <c:v>40.05300706504638</c:v>
                </c:pt>
                <c:pt idx="1322">
                  <c:v>39.992481185008756</c:v>
                </c:pt>
                <c:pt idx="1323">
                  <c:v>39.932092396404549</c:v>
                </c:pt>
                <c:pt idx="1324">
                  <c:v>39.871840285528855</c:v>
                </c:pt>
                <c:pt idx="1325">
                  <c:v>39.811724440236709</c:v>
                </c:pt>
                <c:pt idx="1326">
                  <c:v>39.751744449936155</c:v>
                </c:pt>
                <c:pt idx="1327">
                  <c:v>39.691899905579213</c:v>
                </c:pt>
                <c:pt idx="1328">
                  <c:v>39.632190399655613</c:v>
                </c:pt>
                <c:pt idx="1329">
                  <c:v>39.572615526188336</c:v>
                </c:pt>
                <c:pt idx="1330">
                  <c:v>39.51317488072285</c:v>
                </c:pt>
                <c:pt idx="1331">
                  <c:v>39.453868060324069</c:v>
                </c:pt>
                <c:pt idx="1332">
                  <c:v>39.394694663567726</c:v>
                </c:pt>
                <c:pt idx="1333">
                  <c:v>39.335654290532837</c:v>
                </c:pt>
                <c:pt idx="1334">
                  <c:v>39.276746542794839</c:v>
                </c:pt>
                <c:pt idx="1335">
                  <c:v>39.217971023421136</c:v>
                </c:pt>
                <c:pt idx="1336">
                  <c:v>39.159327336962505</c:v>
                </c:pt>
                <c:pt idx="1337">
                  <c:v>39.10081508944694</c:v>
                </c:pt>
                <c:pt idx="1338">
                  <c:v>39.042433888373033</c:v>
                </c:pt>
                <c:pt idx="1339">
                  <c:v>38.984183342703354</c:v>
                </c:pt>
                <c:pt idx="1340">
                  <c:v>38.926063062858006</c:v>
                </c:pt>
                <c:pt idx="1341">
                  <c:v>38.868072660707973</c:v>
                </c:pt>
                <c:pt idx="1342">
                  <c:v>38.810211749568722</c:v>
                </c:pt>
                <c:pt idx="1343">
                  <c:v>38.752479944194128</c:v>
                </c:pt>
                <c:pt idx="1344">
                  <c:v>38.694876860768204</c:v>
                </c:pt>
                <c:pt idx="1345">
                  <c:v>38.637402116902415</c:v>
                </c:pt>
                <c:pt idx="1346">
                  <c:v>38.580055331625587</c:v>
                </c:pt>
                <c:pt idx="1347">
                  <c:v>38.522836125379563</c:v>
                </c:pt>
                <c:pt idx="1348">
                  <c:v>38.465744120012324</c:v>
                </c:pt>
                <c:pt idx="1349">
                  <c:v>38.408778938772485</c:v>
                </c:pt>
                <c:pt idx="1350">
                  <c:v>38.351940206300895</c:v>
                </c:pt>
                <c:pt idx="1351">
                  <c:v>38.295227548628233</c:v>
                </c:pt>
                <c:pt idx="1352">
                  <c:v>38.238640593165222</c:v>
                </c:pt>
                <c:pt idx="1353">
                  <c:v>38.182178968698366</c:v>
                </c:pt>
                <c:pt idx="1354">
                  <c:v>38.125842305383408</c:v>
                </c:pt>
                <c:pt idx="1355">
                  <c:v>38.069630234739513</c:v>
                </c:pt>
                <c:pt idx="1356">
                  <c:v>38.013542389641998</c:v>
                </c:pt>
                <c:pt idx="1357">
                  <c:v>37.957578404319904</c:v>
                </c:pt>
                <c:pt idx="1358">
                  <c:v>37.901737914344544</c:v>
                </c:pt>
                <c:pt idx="1359">
                  <c:v>37.84602055662792</c:v>
                </c:pt>
                <c:pt idx="1360">
                  <c:v>37.790425969416596</c:v>
                </c:pt>
                <c:pt idx="1361">
                  <c:v>37.734953792282255</c:v>
                </c:pt>
                <c:pt idx="1362">
                  <c:v>37.679603666119931</c:v>
                </c:pt>
                <c:pt idx="1363">
                  <c:v>37.624375233140213</c:v>
                </c:pt>
                <c:pt idx="1364">
                  <c:v>37.569268136863407</c:v>
                </c:pt>
                <c:pt idx="1365">
                  <c:v>37.514282022114756</c:v>
                </c:pt>
                <c:pt idx="1366">
                  <c:v>37.459416535017745</c:v>
                </c:pt>
                <c:pt idx="1367">
                  <c:v>37.40467132298896</c:v>
                </c:pt>
                <c:pt idx="1368">
                  <c:v>37.350046034731974</c:v>
                </c:pt>
                <c:pt idx="1369">
                  <c:v>37.295540320232618</c:v>
                </c:pt>
                <c:pt idx="1370">
                  <c:v>37.241153830752012</c:v>
                </c:pt>
                <c:pt idx="1371">
                  <c:v>37.186886218822046</c:v>
                </c:pt>
                <c:pt idx="1372">
                  <c:v>37.132737138239683</c:v>
                </c:pt>
                <c:pt idx="1373">
                  <c:v>37.078706244061422</c:v>
                </c:pt>
                <c:pt idx="1374">
                  <c:v>37.024793192596135</c:v>
                </c:pt>
                <c:pt idx="1375">
                  <c:v>36.970997641403294</c:v>
                </c:pt>
                <c:pt idx="1376">
                  <c:v>36.917319249284624</c:v>
                </c:pt>
                <c:pt idx="1377">
                  <c:v>36.863757676278496</c:v>
                </c:pt>
                <c:pt idx="1378">
                  <c:v>36.810312583655993</c:v>
                </c:pt>
                <c:pt idx="1379">
                  <c:v>36.756983633915993</c:v>
                </c:pt>
                <c:pt idx="1380">
                  <c:v>36.703770490777863</c:v>
                </c:pt>
                <c:pt idx="1381">
                  <c:v>36.650672819176719</c:v>
                </c:pt>
                <c:pt idx="1382">
                  <c:v>36.597690285259702</c:v>
                </c:pt>
                <c:pt idx="1383">
                  <c:v>36.544822556379145</c:v>
                </c:pt>
                <c:pt idx="1384">
                  <c:v>36.492069301087888</c:v>
                </c:pt>
                <c:pt idx="1385">
                  <c:v>36.439430189134022</c:v>
                </c:pt>
                <c:pt idx="1386">
                  <c:v>36.386904891455757</c:v>
                </c:pt>
                <c:pt idx="1387">
                  <c:v>36.334493080176244</c:v>
                </c:pt>
                <c:pt idx="1388">
                  <c:v>36.282194428598487</c:v>
                </c:pt>
                <c:pt idx="1389">
                  <c:v>36.230008611200205</c:v>
                </c:pt>
                <c:pt idx="1390">
                  <c:v>36.177935303628963</c:v>
                </c:pt>
                <c:pt idx="1391">
                  <c:v>36.125974182696396</c:v>
                </c:pt>
                <c:pt idx="1392">
                  <c:v>36.074124926374651</c:v>
                </c:pt>
                <c:pt idx="1393">
                  <c:v>36.022387213789862</c:v>
                </c:pt>
                <c:pt idx="1394">
                  <c:v>35.970760725217794</c:v>
                </c:pt>
                <c:pt idx="1395">
                  <c:v>35.919245142080008</c:v>
                </c:pt>
                <c:pt idx="1396">
                  <c:v>35.867840146936004</c:v>
                </c:pt>
                <c:pt idx="1397">
                  <c:v>35.816545423481806</c:v>
                </c:pt>
                <c:pt idx="1398">
                  <c:v>35.765360656542889</c:v>
                </c:pt>
                <c:pt idx="1399">
                  <c:v>35.714285532069972</c:v>
                </c:pt>
                <c:pt idx="1400">
                  <c:v>35.663319737134593</c:v>
                </c:pt>
                <c:pt idx="1401">
                  <c:v>35.612462959922425</c:v>
                </c:pt>
                <c:pt idx="1402">
                  <c:v>35.561714889732144</c:v>
                </c:pt>
                <c:pt idx="1403">
                  <c:v>35.511075216967214</c:v>
                </c:pt>
                <c:pt idx="1404">
                  <c:v>35.460543633132595</c:v>
                </c:pt>
                <c:pt idx="1405">
                  <c:v>35.410119830830112</c:v>
                </c:pt>
                <c:pt idx="1406">
                  <c:v>35.359803503752737</c:v>
                </c:pt>
                <c:pt idx="1407">
                  <c:v>35.309594346683753</c:v>
                </c:pt>
                <c:pt idx="1408">
                  <c:v>35.259492055484884</c:v>
                </c:pt>
                <c:pt idx="1409">
                  <c:v>35.209496327098762</c:v>
                </c:pt>
                <c:pt idx="1410">
                  <c:v>35.159606859540844</c:v>
                </c:pt>
                <c:pt idx="1411">
                  <c:v>35.109823351895344</c:v>
                </c:pt>
                <c:pt idx="1412">
                  <c:v>35.060145504311919</c:v>
                </c:pt>
                <c:pt idx="1413">
                  <c:v>35.010573017998546</c:v>
                </c:pt>
                <c:pt idx="1414">
                  <c:v>34.961105595219792</c:v>
                </c:pt>
                <c:pt idx="1415">
                  <c:v>34.911742939290754</c:v>
                </c:pt>
                <c:pt idx="1416">
                  <c:v>34.862484754573146</c:v>
                </c:pt>
                <c:pt idx="1417">
                  <c:v>34.813330746471223</c:v>
                </c:pt>
                <c:pt idx="1418">
                  <c:v>34.764280621425023</c:v>
                </c:pt>
                <c:pt idx="1419">
                  <c:v>34.715334086910659</c:v>
                </c:pt>
                <c:pt idx="1420">
                  <c:v>34.666490851431348</c:v>
                </c:pt>
                <c:pt idx="1421">
                  <c:v>34.617750624515352</c:v>
                </c:pt>
                <c:pt idx="1422">
                  <c:v>34.569113116711463</c:v>
                </c:pt>
                <c:pt idx="1423">
                  <c:v>34.520578039583413</c:v>
                </c:pt>
                <c:pt idx="1424">
                  <c:v>34.472145105708115</c:v>
                </c:pt>
                <c:pt idx="1425">
                  <c:v>34.423814028669064</c:v>
                </c:pt>
                <c:pt idx="1426">
                  <c:v>34.375584523052844</c:v>
                </c:pt>
                <c:pt idx="1427">
                  <c:v>34.327456304445995</c:v>
                </c:pt>
                <c:pt idx="1428">
                  <c:v>34.279429089428525</c:v>
                </c:pt>
                <c:pt idx="1429">
                  <c:v>34.23150259557201</c:v>
                </c:pt>
                <c:pt idx="1430">
                  <c:v>34.183676541433904</c:v>
                </c:pt>
                <c:pt idx="1431">
                  <c:v>34.135950646555408</c:v>
                </c:pt>
                <c:pt idx="1432">
                  <c:v>34.088324631452494</c:v>
                </c:pt>
                <c:pt idx="1433">
                  <c:v>34.040798217619916</c:v>
                </c:pt>
                <c:pt idx="1434">
                  <c:v>33.993371127519481</c:v>
                </c:pt>
                <c:pt idx="1435">
                  <c:v>33.946043084579763</c:v>
                </c:pt>
                <c:pt idx="1436">
                  <c:v>33.898813813191317</c:v>
                </c:pt>
                <c:pt idx="1437">
                  <c:v>33.851683038701964</c:v>
                </c:pt>
                <c:pt idx="1438">
                  <c:v>33.80465048741582</c:v>
                </c:pt>
                <c:pt idx="1439">
                  <c:v>33.757715886585515</c:v>
                </c:pt>
                <c:pt idx="1440">
                  <c:v>33.710878964407193</c:v>
                </c:pt>
                <c:pt idx="1441">
                  <c:v>33.66413945002347</c:v>
                </c:pt>
                <c:pt idx="1442">
                  <c:v>33.617497073512062</c:v>
                </c:pt>
                <c:pt idx="1443">
                  <c:v>33.570951565888294</c:v>
                </c:pt>
                <c:pt idx="1444">
                  <c:v>33.524502659094104</c:v>
                </c:pt>
                <c:pt idx="1445">
                  <c:v>33.478150086000063</c:v>
                </c:pt>
                <c:pt idx="1446">
                  <c:v>33.431893580398167</c:v>
                </c:pt>
                <c:pt idx="1447">
                  <c:v>33.385732877002496</c:v>
                </c:pt>
                <c:pt idx="1448">
                  <c:v>33.33966771143772</c:v>
                </c:pt>
                <c:pt idx="1449">
                  <c:v>33.293697820244006</c:v>
                </c:pt>
                <c:pt idx="1450">
                  <c:v>33.247822940866008</c:v>
                </c:pt>
                <c:pt idx="1451">
                  <c:v>33.202042811653143</c:v>
                </c:pt>
                <c:pt idx="1452">
                  <c:v>33.15635717185576</c:v>
                </c:pt>
                <c:pt idx="1453">
                  <c:v>33.110765761619234</c:v>
                </c:pt>
                <c:pt idx="1454">
                  <c:v>33.065268321983602</c:v>
                </c:pt>
                <c:pt idx="1455">
                  <c:v>33.019864594875195</c:v>
                </c:pt>
                <c:pt idx="1456">
                  <c:v>32.974554323107505</c:v>
                </c:pt>
                <c:pt idx="1457">
                  <c:v>32.929337250375262</c:v>
                </c:pt>
                <c:pt idx="1458">
                  <c:v>32.884213121251044</c:v>
                </c:pt>
                <c:pt idx="1459">
                  <c:v>32.839181681181998</c:v>
                </c:pt>
                <c:pt idx="1460">
                  <c:v>32.794242676486938</c:v>
                </c:pt>
                <c:pt idx="1461">
                  <c:v>32.749395854350361</c:v>
                </c:pt>
                <c:pt idx="1462">
                  <c:v>32.704640962821642</c:v>
                </c:pt>
                <c:pt idx="1463">
                  <c:v>32.659977750809993</c:v>
                </c:pt>
                <c:pt idx="1464">
                  <c:v>32.615405968081603</c:v>
                </c:pt>
                <c:pt idx="1465">
                  <c:v>32.570925365255356</c:v>
                </c:pt>
                <c:pt idx="1466">
                  <c:v>32.526535693800163</c:v>
                </c:pt>
                <c:pt idx="1467">
                  <c:v>32.482236706030953</c:v>
                </c:pt>
                <c:pt idx="1468">
                  <c:v>32.438028155105549</c:v>
                </c:pt>
                <c:pt idx="1469">
                  <c:v>32.39390979502101</c:v>
                </c:pt>
                <c:pt idx="1470">
                  <c:v>32.349881380609894</c:v>
                </c:pt>
                <c:pt idx="1471">
                  <c:v>32.305942667538886</c:v>
                </c:pt>
                <c:pt idx="1472">
                  <c:v>32.262093412301311</c:v>
                </c:pt>
                <c:pt idx="1473">
                  <c:v>32.218333372217813</c:v>
                </c:pt>
                <c:pt idx="1474">
                  <c:v>32.174662305431028</c:v>
                </c:pt>
                <c:pt idx="1475">
                  <c:v>32.131079970902647</c:v>
                </c:pt>
                <c:pt idx="1476">
                  <c:v>32.087586128410003</c:v>
                </c:pt>
                <c:pt idx="1477">
                  <c:v>32.044180538542825</c:v>
                </c:pt>
                <c:pt idx="1478">
                  <c:v>32.000862962699955</c:v>
                </c:pt>
                <c:pt idx="1479">
                  <c:v>31.957633163086044</c:v>
                </c:pt>
                <c:pt idx="1480">
                  <c:v>31.914490902708259</c:v>
                </c:pt>
                <c:pt idx="1481">
                  <c:v>31.871435945373086</c:v>
                </c:pt>
                <c:pt idx="1482">
                  <c:v>31.828468055683143</c:v>
                </c:pt>
                <c:pt idx="1483">
                  <c:v>31.785586999033519</c:v>
                </c:pt>
                <c:pt idx="1484">
                  <c:v>31.742792541609724</c:v>
                </c:pt>
                <c:pt idx="1485">
                  <c:v>31.700084450383549</c:v>
                </c:pt>
                <c:pt idx="1486">
                  <c:v>31.65746249310903</c:v>
                </c:pt>
                <c:pt idx="1487">
                  <c:v>31.614926438321433</c:v>
                </c:pt>
                <c:pt idx="1488">
                  <c:v>31.572476055332672</c:v>
                </c:pt>
                <c:pt idx="1489">
                  <c:v>31.530111114228635</c:v>
                </c:pt>
                <c:pt idx="1490">
                  <c:v>31.487831385865686</c:v>
                </c:pt>
                <c:pt idx="1491">
                  <c:v>31.445636641867765</c:v>
                </c:pt>
                <c:pt idx="1492">
                  <c:v>31.403526654624599</c:v>
                </c:pt>
                <c:pt idx="1493">
                  <c:v>31.36150119728579</c:v>
                </c:pt>
                <c:pt idx="1494">
                  <c:v>31.319560043759868</c:v>
                </c:pt>
                <c:pt idx="1495">
                  <c:v>31.277702968711086</c:v>
                </c:pt>
                <c:pt idx="1496">
                  <c:v>31.235929747555989</c:v>
                </c:pt>
                <c:pt idx="1497">
                  <c:v>31.194240156460328</c:v>
                </c:pt>
                <c:pt idx="1498">
                  <c:v>31.152633972336055</c:v>
                </c:pt>
                <c:pt idx="1499">
                  <c:v>31.11111097283953</c:v>
                </c:pt>
                <c:pt idx="1500">
                  <c:v>31.069670936365579</c:v>
                </c:pt>
                <c:pt idx="1501">
                  <c:v>31.028313642048889</c:v>
                </c:pt>
                <c:pt idx="1502">
                  <c:v>30.987038869756432</c:v>
                </c:pt>
                <c:pt idx="1503">
                  <c:v>30.945846400088026</c:v>
                </c:pt>
                <c:pt idx="1504">
                  <c:v>30.904736014371565</c:v>
                </c:pt>
                <c:pt idx="1505">
                  <c:v>30.863707494661789</c:v>
                </c:pt>
                <c:pt idx="1506">
                  <c:v>30.822760623734826</c:v>
                </c:pt>
                <c:pt idx="1507">
                  <c:v>30.781895185087631</c:v>
                </c:pt>
                <c:pt idx="1508">
                  <c:v>30.741110962934076</c:v>
                </c:pt>
                <c:pt idx="1509">
                  <c:v>30.700407742202501</c:v>
                </c:pt>
                <c:pt idx="1510">
                  <c:v>30.659785308532555</c:v>
                </c:pt>
                <c:pt idx="1511">
                  <c:v>30.619243448272535</c:v>
                </c:pt>
                <c:pt idx="1512">
                  <c:v>30.578781948476578</c:v>
                </c:pt>
                <c:pt idx="1513">
                  <c:v>30.538400596901646</c:v>
                </c:pt>
                <c:pt idx="1514">
                  <c:v>30.498099182005689</c:v>
                </c:pt>
                <c:pt idx="1515">
                  <c:v>30.45787749294303</c:v>
                </c:pt>
                <c:pt idx="1516">
                  <c:v>30.417735319563189</c:v>
                </c:pt>
                <c:pt idx="1517">
                  <c:v>30.377672452408291</c:v>
                </c:pt>
                <c:pt idx="1518">
                  <c:v>30.337688682708595</c:v>
                </c:pt>
                <c:pt idx="1519">
                  <c:v>30.297783802381232</c:v>
                </c:pt>
                <c:pt idx="1520">
                  <c:v>30.257957604028135</c:v>
                </c:pt>
                <c:pt idx="1521">
                  <c:v>30.218209880930473</c:v>
                </c:pt>
                <c:pt idx="1522">
                  <c:v>30.178540427049885</c:v>
                </c:pt>
                <c:pt idx="1523">
                  <c:v>30.138949037022027</c:v>
                </c:pt>
                <c:pt idx="1524">
                  <c:v>30.099435506156688</c:v>
                </c:pt>
                <c:pt idx="1525">
                  <c:v>30.059999630433776</c:v>
                </c:pt>
                <c:pt idx="1526">
                  <c:v>30.020641206500841</c:v>
                </c:pt>
                <c:pt idx="1527">
                  <c:v>29.981360031671489</c:v>
                </c:pt>
                <c:pt idx="1528">
                  <c:v>29.942155903920789</c:v>
                </c:pt>
                <c:pt idx="1529">
                  <c:v>29.90302862188463</c:v>
                </c:pt>
                <c:pt idx="1530">
                  <c:v>29.863977984855644</c:v>
                </c:pt>
                <c:pt idx="1531">
                  <c:v>29.825003792781789</c:v>
                </c:pt>
                <c:pt idx="1532">
                  <c:v>29.786105846263013</c:v>
                </c:pt>
                <c:pt idx="1533">
                  <c:v>29.747283946549722</c:v>
                </c:pt>
                <c:pt idx="1534">
                  <c:v>29.708537895537955</c:v>
                </c:pt>
                <c:pt idx="1535">
                  <c:v>29.669867495770635</c:v>
                </c:pt>
                <c:pt idx="1536">
                  <c:v>29.631272550430214</c:v>
                </c:pt>
                <c:pt idx="1537">
                  <c:v>29.592752863340689</c:v>
                </c:pt>
                <c:pt idx="1538">
                  <c:v>29.554308238962989</c:v>
                </c:pt>
                <c:pt idx="1539">
                  <c:v>29.515938482391892</c:v>
                </c:pt>
                <c:pt idx="1540">
                  <c:v>29.477643399354889</c:v>
                </c:pt>
                <c:pt idx="1541">
                  <c:v>29.439422796209286</c:v>
                </c:pt>
                <c:pt idx="1542">
                  <c:v>29.401276479939188</c:v>
                </c:pt>
                <c:pt idx="1543">
                  <c:v>29.363204258154564</c:v>
                </c:pt>
                <c:pt idx="1544">
                  <c:v>29.325205939086494</c:v>
                </c:pt>
                <c:pt idx="1545">
                  <c:v>29.287281331586886</c:v>
                </c:pt>
                <c:pt idx="1546">
                  <c:v>29.249430245124763</c:v>
                </c:pt>
                <c:pt idx="1547">
                  <c:v>29.211652489785717</c:v>
                </c:pt>
                <c:pt idx="1548">
                  <c:v>29.173947876266002</c:v>
                </c:pt>
                <c:pt idx="1549">
                  <c:v>29.136316215873816</c:v>
                </c:pt>
                <c:pt idx="1550">
                  <c:v>29.098757320524989</c:v>
                </c:pt>
                <c:pt idx="1551">
                  <c:v>29.061271002741428</c:v>
                </c:pt>
                <c:pt idx="1552">
                  <c:v>29.02385707564796</c:v>
                </c:pt>
                <c:pt idx="1553">
                  <c:v>28.986515352970606</c:v>
                </c:pt>
                <c:pt idx="1554">
                  <c:v>28.949245649034872</c:v>
                </c:pt>
                <c:pt idx="1555">
                  <c:v>28.912047778761202</c:v>
                </c:pt>
                <c:pt idx="1556">
                  <c:v>28.87492155766623</c:v>
                </c:pt>
                <c:pt idx="1557">
                  <c:v>28.837866801856695</c:v>
                </c:pt>
                <c:pt idx="1558">
                  <c:v>28.800883328028991</c:v>
                </c:pt>
                <c:pt idx="1559">
                  <c:v>28.763970953468228</c:v>
                </c:pt>
                <c:pt idx="1560">
                  <c:v>28.727129496043528</c:v>
                </c:pt>
                <c:pt idx="1561">
                  <c:v>28.690358774207045</c:v>
                </c:pt>
                <c:pt idx="1562">
                  <c:v>28.653658606991531</c:v>
                </c:pt>
                <c:pt idx="1563">
                  <c:v>28.617028814007998</c:v>
                </c:pt>
                <c:pt idx="1564">
                  <c:v>28.580469215443689</c:v>
                </c:pt>
                <c:pt idx="1565">
                  <c:v>28.543979632060029</c:v>
                </c:pt>
                <c:pt idx="1566">
                  <c:v>28.507559885189629</c:v>
                </c:pt>
                <c:pt idx="1567">
                  <c:v>28.471209796734989</c:v>
                </c:pt>
                <c:pt idx="1568">
                  <c:v>28.434929189166088</c:v>
                </c:pt>
                <c:pt idx="1569">
                  <c:v>28.39871788551757</c:v>
                </c:pt>
                <c:pt idx="1570">
                  <c:v>28.362575709388228</c:v>
                </c:pt>
                <c:pt idx="1571">
                  <c:v>28.326502484936189</c:v>
                </c:pt>
                <c:pt idx="1572">
                  <c:v>28.290498036879889</c:v>
                </c:pt>
                <c:pt idx="1573">
                  <c:v>28.254562190493218</c:v>
                </c:pt>
                <c:pt idx="1574">
                  <c:v>28.218694771605129</c:v>
                </c:pt>
                <c:pt idx="1575">
                  <c:v>28.18289560659699</c:v>
                </c:pt>
                <c:pt idx="1576">
                  <c:v>28.147164522400331</c:v>
                </c:pt>
                <c:pt idx="1577">
                  <c:v>28.111501346494951</c:v>
                </c:pt>
                <c:pt idx="1578">
                  <c:v>28.075905906906293</c:v>
                </c:pt>
                <c:pt idx="1579">
                  <c:v>28.040378032204863</c:v>
                </c:pt>
                <c:pt idx="1580">
                  <c:v>28.004917551502373</c:v>
                </c:pt>
                <c:pt idx="1581">
                  <c:v>27.969524294450629</c:v>
                </c:pt>
                <c:pt idx="1582">
                  <c:v>27.934198091239491</c:v>
                </c:pt>
                <c:pt idx="1583">
                  <c:v>27.898938772594388</c:v>
                </c:pt>
                <c:pt idx="1584">
                  <c:v>27.863746169774789</c:v>
                </c:pt>
                <c:pt idx="1585">
                  <c:v>27.82862011457172</c:v>
                </c:pt>
                <c:pt idx="1586">
                  <c:v>27.793560439306763</c:v>
                </c:pt>
                <c:pt idx="1587">
                  <c:v>27.75856697682784</c:v>
                </c:pt>
                <c:pt idx="1588">
                  <c:v>27.723639560510176</c:v>
                </c:pt>
                <c:pt idx="1589">
                  <c:v>27.688778024252294</c:v>
                </c:pt>
                <c:pt idx="1590">
                  <c:v>27.653982202473827</c:v>
                </c:pt>
                <c:pt idx="1591">
                  <c:v>27.619251930115198</c:v>
                </c:pt>
                <c:pt idx="1592">
                  <c:v>27.584587042634389</c:v>
                </c:pt>
                <c:pt idx="1593">
                  <c:v>27.549987376005433</c:v>
                </c:pt>
                <c:pt idx="1594">
                  <c:v>27.515452766716315</c:v>
                </c:pt>
                <c:pt idx="1595">
                  <c:v>27.480983051766927</c:v>
                </c:pt>
                <c:pt idx="1596">
                  <c:v>27.446578068668288</c:v>
                </c:pt>
                <c:pt idx="1597">
                  <c:v>27.412237655438187</c:v>
                </c:pt>
                <c:pt idx="1598">
                  <c:v>27.377961650602028</c:v>
                </c:pt>
                <c:pt idx="1599">
                  <c:v>27.343749893188203</c:v>
                </c:pt>
                <c:pt idx="1600">
                  <c:v>27.309602222729854</c:v>
                </c:pt>
                <c:pt idx="1601">
                  <c:v>27.275518479259226</c:v>
                </c:pt>
                <c:pt idx="1602">
                  <c:v>27.241498503307117</c:v>
                </c:pt>
                <c:pt idx="1603">
                  <c:v>27.207542135902589</c:v>
                </c:pt>
                <c:pt idx="1604">
                  <c:v>27.173649218568542</c:v>
                </c:pt>
                <c:pt idx="1605">
                  <c:v>27.139819593322127</c:v>
                </c:pt>
                <c:pt idx="1606">
                  <c:v>27.106053102670941</c:v>
                </c:pt>
                <c:pt idx="1607">
                  <c:v>27.072349589612589</c:v>
                </c:pt>
                <c:pt idx="1608">
                  <c:v>27.038708897632926</c:v>
                </c:pt>
                <c:pt idx="1609">
                  <c:v>27.005130870702519</c:v>
                </c:pt>
                <c:pt idx="1610">
                  <c:v>26.971615353277627</c:v>
                </c:pt>
                <c:pt idx="1611">
                  <c:v>26.938162190295174</c:v>
                </c:pt>
                <c:pt idx="1612">
                  <c:v>26.904771227173622</c:v>
                </c:pt>
                <c:pt idx="1613">
                  <c:v>26.871442309809886</c:v>
                </c:pt>
                <c:pt idx="1614">
                  <c:v>26.838175284577922</c:v>
                </c:pt>
                <c:pt idx="1615">
                  <c:v>26.80496999832673</c:v>
                </c:pt>
                <c:pt idx="1616">
                  <c:v>26.771826298378787</c:v>
                </c:pt>
                <c:pt idx="1617">
                  <c:v>26.738744032527954</c:v>
                </c:pt>
                <c:pt idx="1618">
                  <c:v>26.70572304903898</c:v>
                </c:pt>
                <c:pt idx="1619">
                  <c:v>26.672763196643942</c:v>
                </c:pt>
                <c:pt idx="1620">
                  <c:v>26.63986432454125</c:v>
                </c:pt>
                <c:pt idx="1621">
                  <c:v>26.607026282393889</c:v>
                </c:pt>
                <c:pt idx="1622">
                  <c:v>26.574248920329076</c:v>
                </c:pt>
                <c:pt idx="1623">
                  <c:v>26.54153208893381</c:v>
                </c:pt>
                <c:pt idx="1624">
                  <c:v>26.508875639256331</c:v>
                </c:pt>
                <c:pt idx="1625">
                  <c:v>26.476279422800921</c:v>
                </c:pt>
                <c:pt idx="1626">
                  <c:v>26.443743291528776</c:v>
                </c:pt>
                <c:pt idx="1627">
                  <c:v>26.411267097857291</c:v>
                </c:pt>
                <c:pt idx="1628">
                  <c:v>26.378850694653735</c:v>
                </c:pt>
                <c:pt idx="1629">
                  <c:v>26.34649393523846</c:v>
                </c:pt>
                <c:pt idx="1630">
                  <c:v>26.314196673381026</c:v>
                </c:pt>
                <c:pt idx="1631">
                  <c:v>26.281958763299109</c:v>
                </c:pt>
                <c:pt idx="1632">
                  <c:v>26.249780059655322</c:v>
                </c:pt>
                <c:pt idx="1633">
                  <c:v>26.217660417558911</c:v>
                </c:pt>
                <c:pt idx="1634">
                  <c:v>26.185599692559837</c:v>
                </c:pt>
                <c:pt idx="1635">
                  <c:v>26.153597740651964</c:v>
                </c:pt>
                <c:pt idx="1636">
                  <c:v>26.12165441826669</c:v>
                </c:pt>
                <c:pt idx="1637">
                  <c:v>26.089769582273526</c:v>
                </c:pt>
                <c:pt idx="1638">
                  <c:v>26.057943089980892</c:v>
                </c:pt>
                <c:pt idx="1639">
                  <c:v>26.026174799129329</c:v>
                </c:pt>
                <c:pt idx="1640">
                  <c:v>25.994464567894145</c:v>
                </c:pt>
                <c:pt idx="1641">
                  <c:v>25.96281225488184</c:v>
                </c:pt>
                <c:pt idx="1642">
                  <c:v>25.931217719130025</c:v>
                </c:pt>
                <c:pt idx="1643">
                  <c:v>25.899680820103477</c:v>
                </c:pt>
                <c:pt idx="1644">
                  <c:v>25.868201417694955</c:v>
                </c:pt>
                <c:pt idx="1645">
                  <c:v>25.836779372222427</c:v>
                </c:pt>
                <c:pt idx="1646">
                  <c:v>25.80541454442762</c:v>
                </c:pt>
                <c:pt idx="1647">
                  <c:v>25.77410679547544</c:v>
                </c:pt>
                <c:pt idx="1648">
                  <c:v>25.742855986950374</c:v>
                </c:pt>
                <c:pt idx="1649">
                  <c:v>25.711661980857091</c:v>
                </c:pt>
                <c:pt idx="1650">
                  <c:v>25.680524639617769</c:v>
                </c:pt>
                <c:pt idx="1651">
                  <c:v>25.649443826070929</c:v>
                </c:pt>
                <c:pt idx="1652">
                  <c:v>25.618419403469886</c:v>
                </c:pt>
                <c:pt idx="1653">
                  <c:v>25.587451235481126</c:v>
                </c:pt>
                <c:pt idx="1654">
                  <c:v>25.556539186182889</c:v>
                </c:pt>
                <c:pt idx="1655">
                  <c:v>25.525683120063729</c:v>
                </c:pt>
                <c:pt idx="1656">
                  <c:v>25.494882902021029</c:v>
                </c:pt>
                <c:pt idx="1657">
                  <c:v>25.464138397359289</c:v>
                </c:pt>
                <c:pt idx="1658">
                  <c:v>25.433449471788919</c:v>
                </c:pt>
                <c:pt idx="1659">
                  <c:v>25.402815991425403</c:v>
                </c:pt>
                <c:pt idx="1660">
                  <c:v>25.372237822785589</c:v>
                </c:pt>
                <c:pt idx="1661">
                  <c:v>25.341714832788938</c:v>
                </c:pt>
                <c:pt idx="1662">
                  <c:v>25.311246888755086</c:v>
                </c:pt>
                <c:pt idx="1663">
                  <c:v>25.280833858401017</c:v>
                </c:pt>
                <c:pt idx="1664">
                  <c:v>25.250475609842361</c:v>
                </c:pt>
                <c:pt idx="1665">
                  <c:v>25.220172011589089</c:v>
                </c:pt>
                <c:pt idx="1666">
                  <c:v>25.189922932546189</c:v>
                </c:pt>
                <c:pt idx="1667">
                  <c:v>25.159728242011685</c:v>
                </c:pt>
                <c:pt idx="1668">
                  <c:v>25.129587809674288</c:v>
                </c:pt>
                <c:pt idx="1669">
                  <c:v>25.099501505613286</c:v>
                </c:pt>
                <c:pt idx="1670">
                  <c:v>25.069469200296574</c:v>
                </c:pt>
                <c:pt idx="1671">
                  <c:v>25.039490764579099</c:v>
                </c:pt>
                <c:pt idx="1672">
                  <c:v>25.009566069701783</c:v>
                </c:pt>
                <c:pt idx="1673">
                  <c:v>24.979694987289989</c:v>
                </c:pt>
                <c:pt idx="1674">
                  <c:v>24.949877389352185</c:v>
                </c:pt>
                <c:pt idx="1675">
                  <c:v>24.920113148278542</c:v>
                </c:pt>
                <c:pt idx="1676">
                  <c:v>24.890402136839587</c:v>
                </c:pt>
                <c:pt idx="1677">
                  <c:v>24.860744228184789</c:v>
                </c:pt>
                <c:pt idx="1678">
                  <c:v>24.831139295841602</c:v>
                </c:pt>
                <c:pt idx="1679">
                  <c:v>24.801587213713187</c:v>
                </c:pt>
                <c:pt idx="1680">
                  <c:v>24.772087856078102</c:v>
                </c:pt>
                <c:pt idx="1681">
                  <c:v>24.742641097588123</c:v>
                </c:pt>
                <c:pt idx="1682">
                  <c:v>24.713246813268189</c:v>
                </c:pt>
                <c:pt idx="1683">
                  <c:v>24.683904878513189</c:v>
                </c:pt>
                <c:pt idx="1684">
                  <c:v>24.654615169088306</c:v>
                </c:pt>
                <c:pt idx="1685">
                  <c:v>24.625377561125699</c:v>
                </c:pt>
                <c:pt idx="1686">
                  <c:v>24.596191931126974</c:v>
                </c:pt>
                <c:pt idx="1687">
                  <c:v>24.567058155957831</c:v>
                </c:pt>
                <c:pt idx="1688">
                  <c:v>24.537976112848398</c:v>
                </c:pt>
                <c:pt idx="1689">
                  <c:v>24.508945679391669</c:v>
                </c:pt>
                <c:pt idx="1690">
                  <c:v>24.479966733543719</c:v>
                </c:pt>
                <c:pt idx="1691">
                  <c:v>24.451039153620126</c:v>
                </c:pt>
                <c:pt idx="1692">
                  <c:v>24.422162818296087</c:v>
                </c:pt>
                <c:pt idx="1693">
                  <c:v>24.393337606604678</c:v>
                </c:pt>
                <c:pt idx="1694">
                  <c:v>24.364563397935729</c:v>
                </c:pt>
                <c:pt idx="1695">
                  <c:v>24.335840072034642</c:v>
                </c:pt>
                <c:pt idx="1696">
                  <c:v>24.307167509000891</c:v>
                </c:pt>
                <c:pt idx="1697">
                  <c:v>24.278545589286889</c:v>
                </c:pt>
                <c:pt idx="1698">
                  <c:v>24.249974193697131</c:v>
                </c:pt>
                <c:pt idx="1699">
                  <c:v>24.221453203385789</c:v>
                </c:pt>
                <c:pt idx="1700">
                  <c:v>24.192982499857631</c:v>
                </c:pt>
                <c:pt idx="1701">
                  <c:v>24.164561964963593</c:v>
                </c:pt>
                <c:pt idx="1702">
                  <c:v>24.13619148090299</c:v>
                </c:pt>
                <c:pt idx="1703">
                  <c:v>24.107870930219931</c:v>
                </c:pt>
                <c:pt idx="1704">
                  <c:v>24.079600195802925</c:v>
                </c:pt>
                <c:pt idx="1705">
                  <c:v>24.05137916088389</c:v>
                </c:pt>
                <c:pt idx="1706">
                  <c:v>24.02320770903637</c:v>
                </c:pt>
                <c:pt idx="1707">
                  <c:v>23.995085724174825</c:v>
                </c:pt>
                <c:pt idx="1708">
                  <c:v>23.967013090552989</c:v>
                </c:pt>
                <c:pt idx="1709">
                  <c:v>23.938989692763489</c:v>
                </c:pt>
                <c:pt idx="1710">
                  <c:v>23.911015415735651</c:v>
                </c:pt>
                <c:pt idx="1711">
                  <c:v>23.883090144734627</c:v>
                </c:pt>
                <c:pt idx="1712">
                  <c:v>23.855213765360752</c:v>
                </c:pt>
                <c:pt idx="1713">
                  <c:v>23.827386163547821</c:v>
                </c:pt>
                <c:pt idx="1714">
                  <c:v>23.799607225561878</c:v>
                </c:pt>
                <c:pt idx="1715">
                  <c:v>23.771876838001187</c:v>
                </c:pt>
                <c:pt idx="1716">
                  <c:v>23.744194887792752</c:v>
                </c:pt>
                <c:pt idx="1717">
                  <c:v>23.716561262193494</c:v>
                </c:pt>
                <c:pt idx="1718">
                  <c:v>23.688975848787926</c:v>
                </c:pt>
                <c:pt idx="1719">
                  <c:v>23.661438535487289</c:v>
                </c:pt>
                <c:pt idx="1720">
                  <c:v>23.633949210528289</c:v>
                </c:pt>
                <c:pt idx="1721">
                  <c:v>23.606507762472305</c:v>
                </c:pt>
                <c:pt idx="1722">
                  <c:v>23.579114080203627</c:v>
                </c:pt>
                <c:pt idx="1723">
                  <c:v>23.551768052929006</c:v>
                </c:pt>
                <c:pt idx="1724">
                  <c:v>23.524469570175864</c:v>
                </c:pt>
                <c:pt idx="1725">
                  <c:v>23.4972185217926</c:v>
                </c:pt>
                <c:pt idx="1726">
                  <c:v>23.470014797944916</c:v>
                </c:pt>
                <c:pt idx="1727">
                  <c:v>23.442858289117229</c:v>
                </c:pt>
                <c:pt idx="1728">
                  <c:v>23.415748886110073</c:v>
                </c:pt>
                <c:pt idx="1729">
                  <c:v>23.388686480040473</c:v>
                </c:pt>
                <c:pt idx="1730">
                  <c:v>23.361670962338415</c:v>
                </c:pt>
                <c:pt idx="1731">
                  <c:v>23.334702224748177</c:v>
                </c:pt>
                <c:pt idx="1732">
                  <c:v>23.307780159326057</c:v>
                </c:pt>
                <c:pt idx="1733">
                  <c:v>23.280904658439511</c:v>
                </c:pt>
                <c:pt idx="1734">
                  <c:v>23.254075614766091</c:v>
                </c:pt>
                <c:pt idx="1735">
                  <c:v>23.227292921292349</c:v>
                </c:pt>
                <c:pt idx="1736">
                  <c:v>23.200556471312822</c:v>
                </c:pt>
                <c:pt idx="1737">
                  <c:v>23.173866158429099</c:v>
                </c:pt>
                <c:pt idx="1738">
                  <c:v>23.147221876547789</c:v>
                </c:pt>
                <c:pt idx="1739">
                  <c:v>23.120623519881676</c:v>
                </c:pt>
                <c:pt idx="1740">
                  <c:v>23.094070982946114</c:v>
                </c:pt>
                <c:pt idx="1741">
                  <c:v>23.067564160559591</c:v>
                </c:pt>
                <c:pt idx="1742">
                  <c:v>23.041102947842173</c:v>
                </c:pt>
                <c:pt idx="1743">
                  <c:v>23.014687240214531</c:v>
                </c:pt>
                <c:pt idx="1744">
                  <c:v>22.988316933396561</c:v>
                </c:pt>
                <c:pt idx="1745">
                  <c:v>22.961991923408135</c:v>
                </c:pt>
                <c:pt idx="1746">
                  <c:v>22.935712106563873</c:v>
                </c:pt>
                <c:pt idx="1747">
                  <c:v>22.909477379478222</c:v>
                </c:pt>
                <c:pt idx="1748">
                  <c:v>22.883287639058349</c:v>
                </c:pt>
                <c:pt idx="1749">
                  <c:v>22.857142782507289</c:v>
                </c:pt>
                <c:pt idx="1750">
                  <c:v>22.831042707321089</c:v>
                </c:pt>
                <c:pt idx="1751">
                  <c:v>22.804987311288993</c:v>
                </c:pt>
                <c:pt idx="1752">
                  <c:v>22.778976492490031</c:v>
                </c:pt>
                <c:pt idx="1753">
                  <c:v>22.753010149295491</c:v>
                </c:pt>
                <c:pt idx="1754">
                  <c:v>22.727088180365129</c:v>
                </c:pt>
                <c:pt idx="1755">
                  <c:v>22.701210484647461</c:v>
                </c:pt>
                <c:pt idx="1756">
                  <c:v>22.675376961378401</c:v>
                </c:pt>
                <c:pt idx="1757">
                  <c:v>22.649587510080401</c:v>
                </c:pt>
                <c:pt idx="1758">
                  <c:v>22.623842030561136</c:v>
                </c:pt>
                <c:pt idx="1759">
                  <c:v>22.59814042291406</c:v>
                </c:pt>
                <c:pt idx="1760">
                  <c:v>22.572482587514155</c:v>
                </c:pt>
                <c:pt idx="1761">
                  <c:v>22.546868425021135</c:v>
                </c:pt>
                <c:pt idx="1762">
                  <c:v>22.521297836374689</c:v>
                </c:pt>
                <c:pt idx="1763">
                  <c:v>22.49577072279628</c:v>
                </c:pt>
                <c:pt idx="1764">
                  <c:v>22.470286985786622</c:v>
                </c:pt>
                <c:pt idx="1765">
                  <c:v>22.444846527125122</c:v>
                </c:pt>
                <c:pt idx="1766">
                  <c:v>22.419449248869881</c:v>
                </c:pt>
                <c:pt idx="1767">
                  <c:v>22.39409505335523</c:v>
                </c:pt>
                <c:pt idx="1768">
                  <c:v>22.368783843190776</c:v>
                </c:pt>
                <c:pt idx="1769">
                  <c:v>22.343515521262987</c:v>
                </c:pt>
                <c:pt idx="1770">
                  <c:v>22.318289990730609</c:v>
                </c:pt>
                <c:pt idx="1771">
                  <c:v>22.293107155026565</c:v>
                </c:pt>
                <c:pt idx="1772">
                  <c:v>22.267966917855805</c:v>
                </c:pt>
                <c:pt idx="1773">
                  <c:v>22.242869183194593</c:v>
                </c:pt>
                <c:pt idx="1774">
                  <c:v>22.217813855289631</c:v>
                </c:pt>
                <c:pt idx="1775">
                  <c:v>22.192800838657067</c:v>
                </c:pt>
                <c:pt idx="1776">
                  <c:v>22.167830038081703</c:v>
                </c:pt>
                <c:pt idx="1777">
                  <c:v>22.14290135861599</c:v>
                </c:pt>
                <c:pt idx="1778">
                  <c:v>22.11801470557916</c:v>
                </c:pt>
                <c:pt idx="1779">
                  <c:v>22.093169984556329</c:v>
                </c:pt>
                <c:pt idx="1780">
                  <c:v>22.068367101397627</c:v>
                </c:pt>
                <c:pt idx="1781">
                  <c:v>22.043605962217242</c:v>
                </c:pt>
                <c:pt idx="1782">
                  <c:v>22.018886473392591</c:v>
                </c:pt>
                <c:pt idx="1783">
                  <c:v>21.994208541563069</c:v>
                </c:pt>
                <c:pt idx="1784">
                  <c:v>21.969572073630559</c:v>
                </c:pt>
                <c:pt idx="1785">
                  <c:v>21.944976976756578</c:v>
                </c:pt>
                <c:pt idx="1786">
                  <c:v>21.920423158361896</c:v>
                </c:pt>
                <c:pt idx="1787">
                  <c:v>21.895910526127729</c:v>
                </c:pt>
                <c:pt idx="1788">
                  <c:v>21.871438987991521</c:v>
                </c:pt>
                <c:pt idx="1789">
                  <c:v>21.847008452148795</c:v>
                </c:pt>
                <c:pt idx="1790">
                  <c:v>21.822618827051009</c:v>
                </c:pt>
                <c:pt idx="1791">
                  <c:v>21.79827002140506</c:v>
                </c:pt>
                <c:pt idx="1792">
                  <c:v>21.773961944172303</c:v>
                </c:pt>
                <c:pt idx="1793">
                  <c:v>21.749694504567465</c:v>
                </c:pt>
                <c:pt idx="1794">
                  <c:v>21.725467612059287</c:v>
                </c:pt>
                <c:pt idx="1795">
                  <c:v>21.701281176366681</c:v>
                </c:pt>
                <c:pt idx="1796">
                  <c:v>21.677135107460895</c:v>
                </c:pt>
                <c:pt idx="1797">
                  <c:v>21.653029315563089</c:v>
                </c:pt>
                <c:pt idx="1798">
                  <c:v>21.628963711144095</c:v>
                </c:pt>
                <c:pt idx="1799">
                  <c:v>21.604938204923027</c:v>
                </c:pt>
                <c:pt idx="1800">
                  <c:v>21.580952707867112</c:v>
                </c:pt>
                <c:pt idx="1801">
                  <c:v>21.557007131190385</c:v>
                </c:pt>
                <c:pt idx="1802">
                  <c:v>21.533101386353053</c:v>
                </c:pt>
                <c:pt idx="1803">
                  <c:v>21.509235385060684</c:v>
                </c:pt>
                <c:pt idx="1804">
                  <c:v>21.485409039262869</c:v>
                </c:pt>
                <c:pt idx="1805">
                  <c:v>21.461622261154552</c:v>
                </c:pt>
                <c:pt idx="1806">
                  <c:v>21.437874963171645</c:v>
                </c:pt>
                <c:pt idx="1807">
                  <c:v>21.414167057992731</c:v>
                </c:pt>
                <c:pt idx="1808">
                  <c:v>21.390498458538037</c:v>
                </c:pt>
                <c:pt idx="1809">
                  <c:v>21.366869077968087</c:v>
                </c:pt>
                <c:pt idx="1810">
                  <c:v>21.34327882968314</c:v>
                </c:pt>
                <c:pt idx="1811">
                  <c:v>21.319727627322226</c:v>
                </c:pt>
                <c:pt idx="1812">
                  <c:v>21.296215384762629</c:v>
                </c:pt>
                <c:pt idx="1813">
                  <c:v>21.272742016118624</c:v>
                </c:pt>
                <c:pt idx="1814">
                  <c:v>21.249307435741706</c:v>
                </c:pt>
                <c:pt idx="1815">
                  <c:v>21.225911558218698</c:v>
                </c:pt>
                <c:pt idx="1816">
                  <c:v>21.202554298370789</c:v>
                </c:pt>
                <c:pt idx="1817">
                  <c:v>21.179235571254708</c:v>
                </c:pt>
                <c:pt idx="1818">
                  <c:v>21.155955292159344</c:v>
                </c:pt>
                <c:pt idx="1819">
                  <c:v>21.132713376606926</c:v>
                </c:pt>
                <c:pt idx="1820">
                  <c:v>21.109509740351488</c:v>
                </c:pt>
                <c:pt idx="1821">
                  <c:v>21.086344299377743</c:v>
                </c:pt>
                <c:pt idx="1822">
                  <c:v>21.063216969902086</c:v>
                </c:pt>
                <c:pt idx="1823">
                  <c:v>21.040127668368729</c:v>
                </c:pt>
                <c:pt idx="1824">
                  <c:v>21.017076311451831</c:v>
                </c:pt>
                <c:pt idx="1825">
                  <c:v>20.994062816053432</c:v>
                </c:pt>
                <c:pt idx="1826">
                  <c:v>20.971087099302927</c:v>
                </c:pt>
                <c:pt idx="1827">
                  <c:v>20.948149078555961</c:v>
                </c:pt>
                <c:pt idx="1828">
                  <c:v>20.925248671395089</c:v>
                </c:pt>
                <c:pt idx="1829">
                  <c:v>20.902385795627229</c:v>
                </c:pt>
                <c:pt idx="1830">
                  <c:v>20.87956036928319</c:v>
                </c:pt>
                <c:pt idx="1831">
                  <c:v>20.856772310618204</c:v>
                </c:pt>
                <c:pt idx="1832">
                  <c:v>20.834021538110271</c:v>
                </c:pt>
                <c:pt idx="1833">
                  <c:v>20.811307970459531</c:v>
                </c:pt>
                <c:pt idx="1834">
                  <c:v>20.788631526587249</c:v>
                </c:pt>
                <c:pt idx="1835">
                  <c:v>20.76599212563665</c:v>
                </c:pt>
                <c:pt idx="1836">
                  <c:v>20.743389686968893</c:v>
                </c:pt>
                <c:pt idx="1837">
                  <c:v>20.720824130166889</c:v>
                </c:pt>
                <c:pt idx="1838">
                  <c:v>20.698295375030064</c:v>
                </c:pt>
                <c:pt idx="1839">
                  <c:v>20.675803341576668</c:v>
                </c:pt>
                <c:pt idx="1840">
                  <c:v>20.653347950042065</c:v>
                </c:pt>
                <c:pt idx="1841">
                  <c:v>20.630929120878204</c:v>
                </c:pt>
                <c:pt idx="1842">
                  <c:v>20.608546774751712</c:v>
                </c:pt>
                <c:pt idx="1843">
                  <c:v>20.586200832546343</c:v>
                </c:pt>
                <c:pt idx="1844">
                  <c:v>20.56389121535863</c:v>
                </c:pt>
                <c:pt idx="1845">
                  <c:v>20.541617844498727</c:v>
                </c:pt>
                <c:pt idx="1846">
                  <c:v>20.519380641490535</c:v>
                </c:pt>
                <c:pt idx="1847">
                  <c:v>20.497179528069484</c:v>
                </c:pt>
                <c:pt idx="1848">
                  <c:v>20.475014426183289</c:v>
                </c:pt>
                <c:pt idx="1849">
                  <c:v>20.452885257990108</c:v>
                </c:pt>
                <c:pt idx="1850">
                  <c:v>20.430791945858431</c:v>
                </c:pt>
                <c:pt idx="1851">
                  <c:v>20.408734412366009</c:v>
                </c:pt>
                <c:pt idx="1852">
                  <c:v>20.386712580300106</c:v>
                </c:pt>
                <c:pt idx="1853">
                  <c:v>20.364726372656087</c:v>
                </c:pt>
                <c:pt idx="1854">
                  <c:v>20.342775712635696</c:v>
                </c:pt>
                <c:pt idx="1855">
                  <c:v>20.320860523648868</c:v>
                </c:pt>
                <c:pt idx="1856">
                  <c:v>20.298980729310635</c:v>
                </c:pt>
                <c:pt idx="1857">
                  <c:v>20.277136253442372</c:v>
                </c:pt>
                <c:pt idx="1858">
                  <c:v>20.255327020070059</c:v>
                </c:pt>
                <c:pt idx="1859">
                  <c:v>20.233552953423629</c:v>
                </c:pt>
                <c:pt idx="1860">
                  <c:v>20.211813977936743</c:v>
                </c:pt>
                <c:pt idx="1861">
                  <c:v>20.190110018245775</c:v>
                </c:pt>
                <c:pt idx="1862">
                  <c:v>20.168440999189144</c:v>
                </c:pt>
                <c:pt idx="1863">
                  <c:v>20.146806845807827</c:v>
                </c:pt>
                <c:pt idx="1864">
                  <c:v>20.125207483342187</c:v>
                </c:pt>
                <c:pt idx="1865">
                  <c:v>20.103642837233579</c:v>
                </c:pt>
                <c:pt idx="1866">
                  <c:v>20.082112833123389</c:v>
                </c:pt>
                <c:pt idx="1867">
                  <c:v>20.060617396852269</c:v>
                </c:pt>
                <c:pt idx="1868">
                  <c:v>20.039156454457295</c:v>
                </c:pt>
                <c:pt idx="1869">
                  <c:v>20.017729932174781</c:v>
                </c:pt>
                <c:pt idx="1870">
                  <c:v>19.9963377564385</c:v>
                </c:pt>
                <c:pt idx="1871">
                  <c:v>19.974979853877372</c:v>
                </c:pt>
                <c:pt idx="1872">
                  <c:v>19.953656151316967</c:v>
                </c:pt>
                <c:pt idx="1873">
                  <c:v>19.932366575777511</c:v>
                </c:pt>
                <c:pt idx="1874">
                  <c:v>19.911111054475061</c:v>
                </c:pt>
                <c:pt idx="1875">
                  <c:v>19.889889514817714</c:v>
                </c:pt>
                <c:pt idx="1876">
                  <c:v>19.868701884408129</c:v>
                </c:pt>
                <c:pt idx="1877">
                  <c:v>19.847548091041418</c:v>
                </c:pt>
                <c:pt idx="1878">
                  <c:v>19.826428062704693</c:v>
                </c:pt>
                <c:pt idx="1879">
                  <c:v>19.805341727576558</c:v>
                </c:pt>
                <c:pt idx="1880">
                  <c:v>19.784289014026527</c:v>
                </c:pt>
                <c:pt idx="1881">
                  <c:v>19.763269850614329</c:v>
                </c:pt>
                <c:pt idx="1882">
                  <c:v>19.742284166089327</c:v>
                </c:pt>
                <c:pt idx="1883">
                  <c:v>19.721331889389777</c:v>
                </c:pt>
                <c:pt idx="1884">
                  <c:v>19.700412949642978</c:v>
                </c:pt>
                <c:pt idx="1885">
                  <c:v>19.679527276163302</c:v>
                </c:pt>
                <c:pt idx="1886">
                  <c:v>19.658674798453191</c:v>
                </c:pt>
                <c:pt idx="1887">
                  <c:v>19.637855446201002</c:v>
                </c:pt>
                <c:pt idx="1888">
                  <c:v>19.617069149280699</c:v>
                </c:pt>
                <c:pt idx="1889">
                  <c:v>19.596315837752819</c:v>
                </c:pt>
                <c:pt idx="1890">
                  <c:v>19.57559544186287</c:v>
                </c:pt>
                <c:pt idx="1891">
                  <c:v>19.554907892039846</c:v>
                </c:pt>
                <c:pt idx="1892">
                  <c:v>19.534253118897048</c:v>
                </c:pt>
                <c:pt idx="1893">
                  <c:v>19.513631053229727</c:v>
                </c:pt>
                <c:pt idx="1894">
                  <c:v>19.493041626017533</c:v>
                </c:pt>
                <c:pt idx="1895">
                  <c:v>19.472484768420728</c:v>
                </c:pt>
                <c:pt idx="1896">
                  <c:v>19.451960411781531</c:v>
                </c:pt>
                <c:pt idx="1897">
                  <c:v>19.431468487622531</c:v>
                </c:pt>
                <c:pt idx="1898">
                  <c:v>19.411008927647131</c:v>
                </c:pt>
                <c:pt idx="1899">
                  <c:v>19.390581663738001</c:v>
                </c:pt>
                <c:pt idx="1900">
                  <c:v>19.370186627957139</c:v>
                </c:pt>
                <c:pt idx="1901">
                  <c:v>19.349823752544992</c:v>
                </c:pt>
                <c:pt idx="1902">
                  <c:v>19.329492969919986</c:v>
                </c:pt>
                <c:pt idx="1903">
                  <c:v>19.309194212678101</c:v>
                </c:pt>
                <c:pt idx="1904">
                  <c:v>19.288927413592006</c:v>
                </c:pt>
                <c:pt idx="1905">
                  <c:v>19.26869250561057</c:v>
                </c:pt>
                <c:pt idx="1906">
                  <c:v>19.248489421859272</c:v>
                </c:pt>
                <c:pt idx="1907">
                  <c:v>19.228318095637484</c:v>
                </c:pt>
                <c:pt idx="1908">
                  <c:v>19.208178460420097</c:v>
                </c:pt>
                <c:pt idx="1909">
                  <c:v>19.188070449855896</c:v>
                </c:pt>
                <c:pt idx="1910">
                  <c:v>19.167993997767219</c:v>
                </c:pt>
                <c:pt idx="1911">
                  <c:v>19.14794903814942</c:v>
                </c:pt>
                <c:pt idx="1912">
                  <c:v>19.127935505170321</c:v>
                </c:pt>
                <c:pt idx="1913">
                  <c:v>19.107953333169693</c:v>
                </c:pt>
                <c:pt idx="1914">
                  <c:v>19.088002456658639</c:v>
                </c:pt>
                <c:pt idx="1915">
                  <c:v>19.068082810318966</c:v>
                </c:pt>
                <c:pt idx="1916">
                  <c:v>19.048194329003696</c:v>
                </c:pt>
                <c:pt idx="1917">
                  <c:v>19.028336947733916</c:v>
                </c:pt>
                <c:pt idx="1918">
                  <c:v>19.008510601701957</c:v>
                </c:pt>
                <c:pt idx="1919">
                  <c:v>18.988715226267363</c:v>
                </c:pt>
                <c:pt idx="1920">
                  <c:v>18.968950756958833</c:v>
                </c:pt>
                <c:pt idx="1921">
                  <c:v>18.949217129471826</c:v>
                </c:pt>
                <c:pt idx="1922">
                  <c:v>18.929514279669473</c:v>
                </c:pt>
                <c:pt idx="1923">
                  <c:v>18.909842143582289</c:v>
                </c:pt>
                <c:pt idx="1924">
                  <c:v>18.89020065740543</c:v>
                </c:pt>
                <c:pt idx="1925">
                  <c:v>18.870589757500547</c:v>
                </c:pt>
                <c:pt idx="1926">
                  <c:v>18.851009380394224</c:v>
                </c:pt>
                <c:pt idx="1927">
                  <c:v>18.831459462777591</c:v>
                </c:pt>
                <c:pt idx="1928">
                  <c:v>18.811939941505777</c:v>
                </c:pt>
                <c:pt idx="1929">
                  <c:v>18.792450753597546</c:v>
                </c:pt>
                <c:pt idx="1930">
                  <c:v>18.772991836234628</c:v>
                </c:pt>
                <c:pt idx="1931">
                  <c:v>18.753563126761289</c:v>
                </c:pt>
                <c:pt idx="1932">
                  <c:v>18.73416456268394</c:v>
                </c:pt>
                <c:pt idx="1933">
                  <c:v>18.714796081670286</c:v>
                </c:pt>
                <c:pt idx="1934">
                  <c:v>18.695457621549288</c:v>
                </c:pt>
                <c:pt idx="1935">
                  <c:v>18.676149120310292</c:v>
                </c:pt>
                <c:pt idx="1936">
                  <c:v>18.656870516102735</c:v>
                </c:pt>
                <c:pt idx="1937">
                  <c:v>18.637621747235531</c:v>
                </c:pt>
                <c:pt idx="1938">
                  <c:v>18.61840275217655</c:v>
                </c:pt>
                <c:pt idx="1939">
                  <c:v>18.599213469552531</c:v>
                </c:pt>
                <c:pt idx="1940">
                  <c:v>18.580053838147712</c:v>
                </c:pt>
                <c:pt idx="1941">
                  <c:v>18.560923796904984</c:v>
                </c:pt>
                <c:pt idx="1942">
                  <c:v>18.541823284922689</c:v>
                </c:pt>
                <c:pt idx="1943">
                  <c:v>18.522752241457429</c:v>
                </c:pt>
                <c:pt idx="1944">
                  <c:v>18.503710605920489</c:v>
                </c:pt>
                <c:pt idx="1945">
                  <c:v>18.484698317880042</c:v>
                </c:pt>
                <c:pt idx="1946">
                  <c:v>18.465715317058404</c:v>
                </c:pt>
                <c:pt idx="1947">
                  <c:v>18.446761543332851</c:v>
                </c:pt>
                <c:pt idx="1948">
                  <c:v>18.427836936735602</c:v>
                </c:pt>
                <c:pt idx="1949">
                  <c:v>18.408941437451826</c:v>
                </c:pt>
                <c:pt idx="1950">
                  <c:v>18.390074985819741</c:v>
                </c:pt>
                <c:pt idx="1951">
                  <c:v>18.371237522330929</c:v>
                </c:pt>
                <c:pt idx="1952">
                  <c:v>18.352428987629072</c:v>
                </c:pt>
                <c:pt idx="1953">
                  <c:v>18.333649322509689</c:v>
                </c:pt>
                <c:pt idx="1954">
                  <c:v>18.314898467920084</c:v>
                </c:pt>
                <c:pt idx="1955">
                  <c:v>18.296176364957027</c:v>
                </c:pt>
                <c:pt idx="1956">
                  <c:v>18.277482954869789</c:v>
                </c:pt>
                <c:pt idx="1957">
                  <c:v>18.258818179056391</c:v>
                </c:pt>
                <c:pt idx="1958">
                  <c:v>18.240181979064488</c:v>
                </c:pt>
                <c:pt idx="1959">
                  <c:v>18.221574296591072</c:v>
                </c:pt>
                <c:pt idx="1960">
                  <c:v>18.202995073481603</c:v>
                </c:pt>
                <c:pt idx="1961">
                  <c:v>18.184444251729516</c:v>
                </c:pt>
                <c:pt idx="1962">
                  <c:v>18.165921773476867</c:v>
                </c:pt>
                <c:pt idx="1963">
                  <c:v>18.147427581011602</c:v>
                </c:pt>
                <c:pt idx="1964">
                  <c:v>18.128961616769388</c:v>
                </c:pt>
                <c:pt idx="1965">
                  <c:v>18.110523823332027</c:v>
                </c:pt>
                <c:pt idx="1966">
                  <c:v>18.092114143427189</c:v>
                </c:pt>
                <c:pt idx="1967">
                  <c:v>18.073732519927969</c:v>
                </c:pt>
                <c:pt idx="1968">
                  <c:v>18.055378895853277</c:v>
                </c:pt>
                <c:pt idx="1969">
                  <c:v>18.037053214365088</c:v>
                </c:pt>
                <c:pt idx="1970">
                  <c:v>18.018755418770695</c:v>
                </c:pt>
                <c:pt idx="1971">
                  <c:v>18.000485452520671</c:v>
                </c:pt>
                <c:pt idx="1972">
                  <c:v>17.982243259208758</c:v>
                </c:pt>
                <c:pt idx="1973">
                  <c:v>17.964028782572559</c:v>
                </c:pt>
                <c:pt idx="1974">
                  <c:v>17.945841966490388</c:v>
                </c:pt>
                <c:pt idx="1975">
                  <c:v>17.927682754983682</c:v>
                </c:pt>
                <c:pt idx="1976">
                  <c:v>17.909551092215125</c:v>
                </c:pt>
                <c:pt idx="1977">
                  <c:v>17.89144692248853</c:v>
                </c:pt>
                <c:pt idx="1978">
                  <c:v>17.87337019024833</c:v>
                </c:pt>
                <c:pt idx="1979">
                  <c:v>17.855320840079067</c:v>
                </c:pt>
                <c:pt idx="1980">
                  <c:v>17.837298816705957</c:v>
                </c:pt>
                <c:pt idx="1981">
                  <c:v>17.819304064992338</c:v>
                </c:pt>
                <c:pt idx="1982">
                  <c:v>17.801336529941189</c:v>
                </c:pt>
                <c:pt idx="1983">
                  <c:v>17.783396156694593</c:v>
                </c:pt>
                <c:pt idx="1984">
                  <c:v>17.765482890531249</c:v>
                </c:pt>
                <c:pt idx="1985">
                  <c:v>17.747596676869769</c:v>
                </c:pt>
                <c:pt idx="1986">
                  <c:v>17.729737461264289</c:v>
                </c:pt>
                <c:pt idx="1987">
                  <c:v>17.711905189406611</c:v>
                </c:pt>
                <c:pt idx="1988">
                  <c:v>17.694099807123738</c:v>
                </c:pt>
                <c:pt idx="1989">
                  <c:v>17.676321260381503</c:v>
                </c:pt>
                <c:pt idx="1990">
                  <c:v>17.658569495278805</c:v>
                </c:pt>
                <c:pt idx="1991">
                  <c:v>17.640844458051031</c:v>
                </c:pt>
                <c:pt idx="1992">
                  <c:v>17.623146095067789</c:v>
                </c:pt>
                <c:pt idx="1993">
                  <c:v>17.605474352834143</c:v>
                </c:pt>
                <c:pt idx="1994">
                  <c:v>17.587829177988006</c:v>
                </c:pt>
                <c:pt idx="1995">
                  <c:v>17.570210517301589</c:v>
                </c:pt>
                <c:pt idx="1996">
                  <c:v>17.552618317680281</c:v>
                </c:pt>
                <c:pt idx="1997">
                  <c:v>17.535052526162129</c:v>
                </c:pt>
                <c:pt idx="1998">
                  <c:v>17.517513089917863</c:v>
                </c:pt>
                <c:pt idx="1999">
                  <c:v>17.499999956250001</c:v>
                </c:pt>
                <c:pt idx="2000">
                  <c:v>17.482513072592507</c:v>
                </c:pt>
                <c:pt idx="2001">
                  <c:v>17.465052386511676</c:v>
                </c:pt>
                <c:pt idx="2002">
                  <c:v>17.447617845703441</c:v>
                </c:pt>
                <c:pt idx="2003">
                  <c:v>17.430209397994886</c:v>
                </c:pt>
                <c:pt idx="2004">
                  <c:v>17.412826991342524</c:v>
                </c:pt>
                <c:pt idx="2005">
                  <c:v>17.395470573832949</c:v>
                </c:pt>
                <c:pt idx="2006">
                  <c:v>17.378140093682724</c:v>
                </c:pt>
                <c:pt idx="2007">
                  <c:v>17.360835499236035</c:v>
                </c:pt>
                <c:pt idx="2008">
                  <c:v>17.343556738966427</c:v>
                </c:pt>
                <c:pt idx="2009">
                  <c:v>17.326303761475451</c:v>
                </c:pt>
                <c:pt idx="2010">
                  <c:v>17.309076515492301</c:v>
                </c:pt>
                <c:pt idx="2011">
                  <c:v>17.291874949873634</c:v>
                </c:pt>
                <c:pt idx="2012">
                  <c:v>17.274699013603087</c:v>
                </c:pt>
                <c:pt idx="2013">
                  <c:v>17.25754865579092</c:v>
                </c:pt>
                <c:pt idx="2014">
                  <c:v>17.240423825673489</c:v>
                </c:pt>
                <c:pt idx="2015">
                  <c:v>17.223324472613623</c:v>
                </c:pt>
                <c:pt idx="2016">
                  <c:v>17.20625054609874</c:v>
                </c:pt>
                <c:pt idx="2017">
                  <c:v>17.189201995741982</c:v>
                </c:pt>
                <c:pt idx="2018">
                  <c:v>17.172178771281104</c:v>
                </c:pt>
                <c:pt idx="2019">
                  <c:v>17.155180822578224</c:v>
                </c:pt>
                <c:pt idx="2020">
                  <c:v>17.138208099619678</c:v>
                </c:pt>
                <c:pt idx="2021">
                  <c:v>17.121260552514691</c:v>
                </c:pt>
                <c:pt idx="2022">
                  <c:v>17.104338131496895</c:v>
                </c:pt>
                <c:pt idx="2023">
                  <c:v>17.08744078692164</c:v>
                </c:pt>
                <c:pt idx="2024">
                  <c:v>17.070568469268743</c:v>
                </c:pt>
                <c:pt idx="2025">
                  <c:v>17.053721129137287</c:v>
                </c:pt>
                <c:pt idx="2026">
                  <c:v>17.036898717251084</c:v>
                </c:pt>
                <c:pt idx="2027">
                  <c:v>17.02010118445293</c:v>
                </c:pt>
                <c:pt idx="2028">
                  <c:v>17.003328481708827</c:v>
                </c:pt>
                <c:pt idx="2029">
                  <c:v>16.986580560104141</c:v>
                </c:pt>
                <c:pt idx="2030">
                  <c:v>16.969857370845787</c:v>
                </c:pt>
                <c:pt idx="2031">
                  <c:v>16.953158865259297</c:v>
                </c:pt>
                <c:pt idx="2032">
                  <c:v>16.936484994790856</c:v>
                </c:pt>
                <c:pt idx="2033">
                  <c:v>16.919835711005735</c:v>
                </c:pt>
                <c:pt idx="2034">
                  <c:v>16.903210965588176</c:v>
                </c:pt>
                <c:pt idx="2035">
                  <c:v>16.886610710340989</c:v>
                </c:pt>
                <c:pt idx="2036">
                  <c:v>16.870034897185487</c:v>
                </c:pt>
                <c:pt idx="2037">
                  <c:v>16.853483478160573</c:v>
                </c:pt>
                <c:pt idx="2038">
                  <c:v>16.836956405422995</c:v>
                </c:pt>
                <c:pt idx="2039">
                  <c:v>16.820453631246508</c:v>
                </c:pt>
                <c:pt idx="2040">
                  <c:v>16.803975108022222</c:v>
                </c:pt>
                <c:pt idx="2041">
                  <c:v>16.787520788256792</c:v>
                </c:pt>
                <c:pt idx="2042">
                  <c:v>16.771090624574367</c:v>
                </c:pt>
                <c:pt idx="2043">
                  <c:v>16.754684569714133</c:v>
                </c:pt>
                <c:pt idx="2044">
                  <c:v>16.738302576530643</c:v>
                </c:pt>
                <c:pt idx="2045">
                  <c:v>16.721944597995027</c:v>
                </c:pt>
                <c:pt idx="2046">
                  <c:v>16.70561058719089</c:v>
                </c:pt>
                <c:pt idx="2047">
                  <c:v>16.689300497318985</c:v>
                </c:pt>
                <c:pt idx="2048">
                  <c:v>16.673014281691973</c:v>
                </c:pt>
                <c:pt idx="2049">
                  <c:v>16.656751893737653</c:v>
                </c:pt>
                <c:pt idx="2050">
                  <c:v>16.640513286996889</c:v>
                </c:pt>
                <c:pt idx="2051">
                  <c:v>16.624298415124191</c:v>
                </c:pt>
                <c:pt idx="2052">
                  <c:v>16.608107231886173</c:v>
                </c:pt>
                <c:pt idx="2053">
                  <c:v>16.591939691162516</c:v>
                </c:pt>
                <c:pt idx="2054">
                  <c:v>16.575795746944912</c:v>
                </c:pt>
                <c:pt idx="2055">
                  <c:v>16.559675353336928</c:v>
                </c:pt>
                <c:pt idx="2056">
                  <c:v>16.543578464553661</c:v>
                </c:pt>
                <c:pt idx="2057">
                  <c:v>16.527505034921422</c:v>
                </c:pt>
                <c:pt idx="2058">
                  <c:v>16.511455018877658</c:v>
                </c:pt>
                <c:pt idx="2059">
                  <c:v>16.49542837096897</c:v>
                </c:pt>
                <c:pt idx="2060">
                  <c:v>16.479425045855329</c:v>
                </c:pt>
                <c:pt idx="2061">
                  <c:v>16.463444998302915</c:v>
                </c:pt>
                <c:pt idx="2062">
                  <c:v>16.447488183190508</c:v>
                </c:pt>
                <c:pt idx="2063">
                  <c:v>16.431554555504025</c:v>
                </c:pt>
                <c:pt idx="2064">
                  <c:v>16.415644070339166</c:v>
                </c:pt>
                <c:pt idx="2065">
                  <c:v>16.399756682901426</c:v>
                </c:pt>
                <c:pt idx="2066">
                  <c:v>16.383892348502496</c:v>
                </c:pt>
                <c:pt idx="2067">
                  <c:v>16.368051022563474</c:v>
                </c:pt>
                <c:pt idx="2068">
                  <c:v>16.352232660612827</c:v>
                </c:pt>
                <c:pt idx="2069">
                  <c:v>16.336437218286491</c:v>
                </c:pt>
                <c:pt idx="2070">
                  <c:v>16.320664651327089</c:v>
                </c:pt>
                <c:pt idx="2071">
                  <c:v>16.304914915584995</c:v>
                </c:pt>
                <c:pt idx="2072">
                  <c:v>16.289187967015817</c:v>
                </c:pt>
                <c:pt idx="2073">
                  <c:v>16.27348376168209</c:v>
                </c:pt>
                <c:pt idx="2074">
                  <c:v>16.257802255751926</c:v>
                </c:pt>
                <c:pt idx="2075">
                  <c:v>16.242143405499089</c:v>
                </c:pt>
                <c:pt idx="2076">
                  <c:v>16.226507167302692</c:v>
                </c:pt>
                <c:pt idx="2077">
                  <c:v>16.210893497646687</c:v>
                </c:pt>
                <c:pt idx="2078">
                  <c:v>16.195302353118887</c:v>
                </c:pt>
                <c:pt idx="2079">
                  <c:v>16.179733690412966</c:v>
                </c:pt>
                <c:pt idx="2080">
                  <c:v>16.164187466325533</c:v>
                </c:pt>
                <c:pt idx="2081">
                  <c:v>16.148663637757089</c:v>
                </c:pt>
                <c:pt idx="2082">
                  <c:v>16.13316216171199</c:v>
                </c:pt>
                <c:pt idx="2083">
                  <c:v>16.11768299529713</c:v>
                </c:pt>
                <c:pt idx="2084">
                  <c:v>16.102226095722589</c:v>
                </c:pt>
                <c:pt idx="2085">
                  <c:v>16.086791420300987</c:v>
                </c:pt>
                <c:pt idx="2086">
                  <c:v>16.071378926447135</c:v>
                </c:pt>
                <c:pt idx="2087">
                  <c:v>16.055988571677627</c:v>
                </c:pt>
                <c:pt idx="2088">
                  <c:v>16.040620313611029</c:v>
                </c:pt>
                <c:pt idx="2089">
                  <c:v>16.025274109967089</c:v>
                </c:pt>
                <c:pt idx="2090">
                  <c:v>16.009949918566626</c:v>
                </c:pt>
                <c:pt idx="2091">
                  <c:v>15.99464769733135</c:v>
                </c:pt>
                <c:pt idx="2092">
                  <c:v>15.979367404283321</c:v>
                </c:pt>
                <c:pt idx="2093">
                  <c:v>15.964108997544956</c:v>
                </c:pt>
                <c:pt idx="2094">
                  <c:v>15.948872435338398</c:v>
                </c:pt>
                <c:pt idx="2095">
                  <c:v>15.933657675985756</c:v>
                </c:pt>
                <c:pt idx="2096">
                  <c:v>15.918464677908156</c:v>
                </c:pt>
                <c:pt idx="2097">
                  <c:v>15.903293399625976</c:v>
                </c:pt>
                <c:pt idx="2098">
                  <c:v>15.88814379975822</c:v>
                </c:pt>
                <c:pt idx="2099">
                  <c:v>15.873015837022765</c:v>
                </c:pt>
                <c:pt idx="2100">
                  <c:v>15.857909470235022</c:v>
                </c:pt>
                <c:pt idx="2101">
                  <c:v>15.842824658309176</c:v>
                </c:pt>
                <c:pt idx="2102">
                  <c:v>15.827761360256398</c:v>
                </c:pt>
                <c:pt idx="2103">
                  <c:v>15.812719535185881</c:v>
                </c:pt>
                <c:pt idx="2104">
                  <c:v>15.797699142302967</c:v>
                </c:pt>
                <c:pt idx="2105">
                  <c:v>15.782700140910848</c:v>
                </c:pt>
                <c:pt idx="2106">
                  <c:v>15.767722490408781</c:v>
                </c:pt>
                <c:pt idx="2107">
                  <c:v>15.75276615029227</c:v>
                </c:pt>
                <c:pt idx="2108">
                  <c:v>15.737831080152791</c:v>
                </c:pt>
                <c:pt idx="2109">
                  <c:v>15.7229172396781</c:v>
                </c:pt>
                <c:pt idx="2110">
                  <c:v>15.70802458865044</c:v>
                </c:pt>
                <c:pt idx="2111">
                  <c:v>15.69315308694825</c:v>
                </c:pt>
                <c:pt idx="2112">
                  <c:v>15.678302694544101</c:v>
                </c:pt>
                <c:pt idx="2113">
                  <c:v>15.663473371505654</c:v>
                </c:pt>
                <c:pt idx="2114">
                  <c:v>15.648665077994798</c:v>
                </c:pt>
                <c:pt idx="2115">
                  <c:v>15.633877774267621</c:v>
                </c:pt>
                <c:pt idx="2116">
                  <c:v>15.61911142067386</c:v>
                </c:pt>
                <c:pt idx="2117">
                  <c:v>15.604365977657299</c:v>
                </c:pt>
                <c:pt idx="2118">
                  <c:v>15.589641405754401</c:v>
                </c:pt>
                <c:pt idx="2119">
                  <c:v>15.574937665595101</c:v>
                </c:pt>
                <c:pt idx="2120">
                  <c:v>15.560254717902026</c:v>
                </c:pt>
                <c:pt idx="2121">
                  <c:v>15.545592523490306</c:v>
                </c:pt>
                <c:pt idx="2122">
                  <c:v>15.530951043267342</c:v>
                </c:pt>
                <c:pt idx="2123">
                  <c:v>15.51633023823257</c:v>
                </c:pt>
                <c:pt idx="2124">
                  <c:v>15.501730069477137</c:v>
                </c:pt>
                <c:pt idx="2125">
                  <c:v>15.4871504981837</c:v>
                </c:pt>
                <c:pt idx="2126">
                  <c:v>15.472591485626102</c:v>
                </c:pt>
                <c:pt idx="2127">
                  <c:v>15.458052993169302</c:v>
                </c:pt>
                <c:pt idx="2128">
                  <c:v>15.443534982268552</c:v>
                </c:pt>
                <c:pt idx="2129">
                  <c:v>15.42903741447015</c:v>
                </c:pt>
                <c:pt idx="2130">
                  <c:v>15.414560251410252</c:v>
                </c:pt>
                <c:pt idx="2131">
                  <c:v>15.400103454814989</c:v>
                </c:pt>
                <c:pt idx="2132">
                  <c:v>15.385666986500375</c:v>
                </c:pt>
                <c:pt idx="2133">
                  <c:v>15.371250808371336</c:v>
                </c:pt>
                <c:pt idx="2134">
                  <c:v>15.356854882422851</c:v>
                </c:pt>
                <c:pt idx="2135">
                  <c:v>15.342479170737954</c:v>
                </c:pt>
                <c:pt idx="2136">
                  <c:v>15.328123635489066</c:v>
                </c:pt>
                <c:pt idx="2137">
                  <c:v>15.313788238936798</c:v>
                </c:pt>
                <c:pt idx="2138">
                  <c:v>15.299472943429604</c:v>
                </c:pt>
                <c:pt idx="2139">
                  <c:v>15.285177711404538</c:v>
                </c:pt>
                <c:pt idx="2140">
                  <c:v>15.270902505385974</c:v>
                </c:pt>
                <c:pt idx="2141">
                  <c:v>15.256647287985784</c:v>
                </c:pt>
                <c:pt idx="2142">
                  <c:v>15.242412021902885</c:v>
                </c:pt>
                <c:pt idx="2143">
                  <c:v>15.228196669923623</c:v>
                </c:pt>
                <c:pt idx="2144">
                  <c:v>15.214001194920693</c:v>
                </c:pt>
                <c:pt idx="2145">
                  <c:v>15.199825559853384</c:v>
                </c:pt>
                <c:pt idx="2146">
                  <c:v>15.18566972776731</c:v>
                </c:pt>
                <c:pt idx="2147">
                  <c:v>15.171533661793713</c:v>
                </c:pt>
                <c:pt idx="2148">
                  <c:v>15.157417325150167</c:v>
                </c:pt>
                <c:pt idx="2149">
                  <c:v>15.143320681139269</c:v>
                </c:pt>
                <c:pt idx="2150">
                  <c:v>15.12924369314945</c:v>
                </c:pt>
                <c:pt idx="2151">
                  <c:v>15.115186324653504</c:v>
                </c:pt>
                <c:pt idx="2152">
                  <c:v>15.1011485392095</c:v>
                </c:pt>
                <c:pt idx="2153">
                  <c:v>15.08713030045992</c:v>
                </c:pt>
                <c:pt idx="2154">
                  <c:v>15.073131572131652</c:v>
                </c:pt>
                <c:pt idx="2155">
                  <c:v>15.059152318035741</c:v>
                </c:pt>
                <c:pt idx="2156">
                  <c:v>15.045192502066724</c:v>
                </c:pt>
                <c:pt idx="2157">
                  <c:v>15.031252088203273</c:v>
                </c:pt>
                <c:pt idx="2158">
                  <c:v>15.017331040507253</c:v>
                </c:pt>
                <c:pt idx="2159">
                  <c:v>15.003429323123656</c:v>
                </c:pt>
                <c:pt idx="2160">
                  <c:v>14.989546900280526</c:v>
                </c:pt>
                <c:pt idx="2161">
                  <c:v>14.975683736288453</c:v>
                </c:pt>
                <c:pt idx="2162">
                  <c:v>14.961839795540406</c:v>
                </c:pt>
                <c:pt idx="2163">
                  <c:v>14.948015042512012</c:v>
                </c:pt>
                <c:pt idx="2164">
                  <c:v>14.934209441760935</c:v>
                </c:pt>
                <c:pt idx="2165">
                  <c:v>14.920422957926124</c:v>
                </c:pt>
                <c:pt idx="2166">
                  <c:v>14.906655555728449</c:v>
                </c:pt>
                <c:pt idx="2167">
                  <c:v>14.892907199969876</c:v>
                </c:pt>
                <c:pt idx="2168">
                  <c:v>14.879177855533857</c:v>
                </c:pt>
                <c:pt idx="2169">
                  <c:v>14.865467487384718</c:v>
                </c:pt>
                <c:pt idx="2170">
                  <c:v>14.851776060566866</c:v>
                </c:pt>
                <c:pt idx="2171">
                  <c:v>14.838103540205953</c:v>
                </c:pt>
                <c:pt idx="2172">
                  <c:v>14.824449891507498</c:v>
                </c:pt>
                <c:pt idx="2173">
                  <c:v>14.810815079756654</c:v>
                </c:pt>
                <c:pt idx="2174">
                  <c:v>14.79719907031904</c:v>
                </c:pt>
                <c:pt idx="2175">
                  <c:v>14.783601828639465</c:v>
                </c:pt>
                <c:pt idx="2176">
                  <c:v>14.770023320242098</c:v>
                </c:pt>
                <c:pt idx="2177">
                  <c:v>14.756463510730352</c:v>
                </c:pt>
                <c:pt idx="2178">
                  <c:v>14.74292236578639</c:v>
                </c:pt>
                <c:pt idx="2179">
                  <c:v>14.729399851171198</c:v>
                </c:pt>
                <c:pt idx="2180">
                  <c:v>14.715895932724187</c:v>
                </c:pt>
                <c:pt idx="2181">
                  <c:v>14.702410576363139</c:v>
                </c:pt>
                <c:pt idx="2182">
                  <c:v>14.688943748083448</c:v>
                </c:pt>
                <c:pt idx="2183">
                  <c:v>14.675495413959124</c:v>
                </c:pt>
                <c:pt idx="2184">
                  <c:v>14.662065540140954</c:v>
                </c:pt>
                <c:pt idx="2185">
                  <c:v>14.648654092857701</c:v>
                </c:pt>
                <c:pt idx="2186">
                  <c:v>14.635261038415118</c:v>
                </c:pt>
                <c:pt idx="2187">
                  <c:v>14.621886343195964</c:v>
                </c:pt>
                <c:pt idx="2188">
                  <c:v>14.608529973659714</c:v>
                </c:pt>
                <c:pt idx="2189">
                  <c:v>14.59519189634247</c:v>
                </c:pt>
                <c:pt idx="2190">
                  <c:v>14.581872077856632</c:v>
                </c:pt>
                <c:pt idx="2191">
                  <c:v>14.568570484890698</c:v>
                </c:pt>
                <c:pt idx="2192">
                  <c:v>14.555287084209526</c:v>
                </c:pt>
                <c:pt idx="2193">
                  <c:v>14.542021842652748</c:v>
                </c:pt>
                <c:pt idx="2194">
                  <c:v>14.528774727136472</c:v>
                </c:pt>
                <c:pt idx="2195">
                  <c:v>14.515545704651888</c:v>
                </c:pt>
                <c:pt idx="2196">
                  <c:v>14.50233474226485</c:v>
                </c:pt>
                <c:pt idx="2197">
                  <c:v>14.489141807116525</c:v>
                </c:pt>
                <c:pt idx="2198">
                  <c:v>14.475966866422779</c:v>
                </c:pt>
                <c:pt idx="2199">
                  <c:v>14.462809887473536</c:v>
                </c:pt>
                <c:pt idx="2200">
                  <c:v>14.449670837633652</c:v>
                </c:pt>
                <c:pt idx="2201">
                  <c:v>14.436549684341674</c:v>
                </c:pt>
                <c:pt idx="2202">
                  <c:v>14.423446395110076</c:v>
                </c:pt>
                <c:pt idx="2203">
                  <c:v>14.410360937525002</c:v>
                </c:pt>
                <c:pt idx="2204">
                  <c:v>14.397293279246327</c:v>
                </c:pt>
                <c:pt idx="2205">
                  <c:v>14.384243388006659</c:v>
                </c:pt>
                <c:pt idx="2206">
                  <c:v>14.371211231612371</c:v>
                </c:pt>
                <c:pt idx="2207">
                  <c:v>14.358196777942396</c:v>
                </c:pt>
                <c:pt idx="2208">
                  <c:v>14.345199994948135</c:v>
                </c:pt>
                <c:pt idx="2209">
                  <c:v>14.332220850653712</c:v>
                </c:pt>
                <c:pt idx="2210">
                  <c:v>14.319259313155754</c:v>
                </c:pt>
                <c:pt idx="2211">
                  <c:v>14.30631535062262</c:v>
                </c:pt>
                <c:pt idx="2212">
                  <c:v>14.293388931294761</c:v>
                </c:pt>
                <c:pt idx="2213">
                  <c:v>14.280480023484326</c:v>
                </c:pt>
                <c:pt idx="2214">
                  <c:v>14.267588595574829</c:v>
                </c:pt>
                <c:pt idx="2215">
                  <c:v>14.254714616021356</c:v>
                </c:pt>
                <c:pt idx="2216">
                  <c:v>14.241858053349848</c:v>
                </c:pt>
                <c:pt idx="2217">
                  <c:v>14.229018876157493</c:v>
                </c:pt>
                <c:pt idx="2218">
                  <c:v>14.216197053111921</c:v>
                </c:pt>
                <c:pt idx="2219">
                  <c:v>14.203392552951478</c:v>
                </c:pt>
                <c:pt idx="2220">
                  <c:v>14.19060534448484</c:v>
                </c:pt>
                <c:pt idx="2221">
                  <c:v>14.177835396590847</c:v>
                </c:pt>
                <c:pt idx="2222">
                  <c:v>14.165082678218456</c:v>
                </c:pt>
                <c:pt idx="2223">
                  <c:v>14.152347158386014</c:v>
                </c:pt>
                <c:pt idx="2224">
                  <c:v>14.139628806181788</c:v>
                </c:pt>
                <c:pt idx="2225">
                  <c:v>14.126927590763637</c:v>
                </c:pt>
                <c:pt idx="2226">
                  <c:v>14.114243481358248</c:v>
                </c:pt>
                <c:pt idx="2227">
                  <c:v>14.101576447261763</c:v>
                </c:pt>
                <c:pt idx="2228">
                  <c:v>14.088926457838733</c:v>
                </c:pt>
                <c:pt idx="2229">
                  <c:v>14.076293482522685</c:v>
                </c:pt>
                <c:pt idx="2230">
                  <c:v>14.063677490815548</c:v>
                </c:pt>
                <c:pt idx="2231">
                  <c:v>14.0510784522876</c:v>
                </c:pt>
                <c:pt idx="2232">
                  <c:v>14.03849633657717</c:v>
                </c:pt>
                <c:pt idx="2233">
                  <c:v>14.025931113390568</c:v>
                </c:pt>
                <c:pt idx="2234">
                  <c:v>14.013382752501871</c:v>
                </c:pt>
                <c:pt idx="2235">
                  <c:v>14.000851223752703</c:v>
                </c:pt>
                <c:pt idx="2236">
                  <c:v>13.988336497052085</c:v>
                </c:pt>
                <c:pt idx="2237">
                  <c:v>13.97583854237636</c:v>
                </c:pt>
                <c:pt idx="2238">
                  <c:v>13.963357329768506</c:v>
                </c:pt>
                <c:pt idx="2239">
                  <c:v>13.950892829339072</c:v>
                </c:pt>
                <c:pt idx="2240">
                  <c:v>13.938445011264372</c:v>
                </c:pt>
                <c:pt idx="2241">
                  <c:v>13.92601384578807</c:v>
                </c:pt>
                <c:pt idx="2242">
                  <c:v>13.913599303219724</c:v>
                </c:pt>
                <c:pt idx="2243">
                  <c:v>13.901201353934912</c:v>
                </c:pt>
                <c:pt idx="2244">
                  <c:v>13.888819968375515</c:v>
                </c:pt>
                <c:pt idx="2245">
                  <c:v>13.876455117049135</c:v>
                </c:pt>
                <c:pt idx="2246">
                  <c:v>13.864106770528426</c:v>
                </c:pt>
                <c:pt idx="2247">
                  <c:v>13.851774899452424</c:v>
                </c:pt>
                <c:pt idx="2248">
                  <c:v>13.839459474524796</c:v>
                </c:pt>
                <c:pt idx="2249">
                  <c:v>13.827160466514249</c:v>
                </c:pt>
                <c:pt idx="2250">
                  <c:v>13.814877846254848</c:v>
                </c:pt>
                <c:pt idx="2251">
                  <c:v>13.802611584645106</c:v>
                </c:pt>
                <c:pt idx="2252">
                  <c:v>13.790361652648048</c:v>
                </c:pt>
                <c:pt idx="2253">
                  <c:v>13.77812802129114</c:v>
                </c:pt>
                <c:pt idx="2254">
                  <c:v>13.765910661666538</c:v>
                </c:pt>
                <c:pt idx="2255">
                  <c:v>13.753709544929729</c:v>
                </c:pt>
                <c:pt idx="2256">
                  <c:v>13.741524642300211</c:v>
                </c:pt>
                <c:pt idx="2257">
                  <c:v>13.729355925061718</c:v>
                </c:pt>
                <c:pt idx="2258">
                  <c:v>13.717203364561048</c:v>
                </c:pt>
                <c:pt idx="2259">
                  <c:v>13.705066932208776</c:v>
                </c:pt>
                <c:pt idx="2260">
                  <c:v>13.692946599478176</c:v>
                </c:pt>
                <c:pt idx="2261">
                  <c:v>13.680842337905824</c:v>
                </c:pt>
                <c:pt idx="2262">
                  <c:v>13.668754119091259</c:v>
                </c:pt>
                <c:pt idx="2263">
                  <c:v>13.656681914696724</c:v>
                </c:pt>
                <c:pt idx="2264">
                  <c:v>13.644625696446791</c:v>
                </c:pt>
                <c:pt idx="2265">
                  <c:v>13.632585436128741</c:v>
                </c:pt>
                <c:pt idx="2266">
                  <c:v>13.620561105591417</c:v>
                </c:pt>
                <c:pt idx="2267">
                  <c:v>13.608552676746807</c:v>
                </c:pt>
                <c:pt idx="2268">
                  <c:v>13.5965601215677</c:v>
                </c:pt>
                <c:pt idx="2269">
                  <c:v>13.584583412089152</c:v>
                </c:pt>
                <c:pt idx="2270">
                  <c:v>13.572622520407753</c:v>
                </c:pt>
                <c:pt idx="2271">
                  <c:v>13.56067741868112</c:v>
                </c:pt>
                <c:pt idx="2272">
                  <c:v>13.548748079128664</c:v>
                </c:pt>
                <c:pt idx="2273">
                  <c:v>13.536834474030483</c:v>
                </c:pt>
                <c:pt idx="2274">
                  <c:v>13.524936575727805</c:v>
                </c:pt>
                <c:pt idx="2275">
                  <c:v>13.513054356622154</c:v>
                </c:pt>
                <c:pt idx="2276">
                  <c:v>13.501187789176273</c:v>
                </c:pt>
                <c:pt idx="2277">
                  <c:v>13.489336845913064</c:v>
                </c:pt>
                <c:pt idx="2278">
                  <c:v>13.477501499415364</c:v>
                </c:pt>
                <c:pt idx="2279">
                  <c:v>13.465681722326726</c:v>
                </c:pt>
                <c:pt idx="2280">
                  <c:v>13.453877487350223</c:v>
                </c:pt>
                <c:pt idx="2281">
                  <c:v>13.44208876724892</c:v>
                </c:pt>
                <c:pt idx="2282">
                  <c:v>13.430315534845404</c:v>
                </c:pt>
                <c:pt idx="2283">
                  <c:v>13.418557763021818</c:v>
                </c:pt>
                <c:pt idx="2284">
                  <c:v>13.40681542471965</c:v>
                </c:pt>
                <c:pt idx="2285">
                  <c:v>13.39508849293947</c:v>
                </c:pt>
                <c:pt idx="2286">
                  <c:v>13.383376940740936</c:v>
                </c:pt>
                <c:pt idx="2287">
                  <c:v>13.371680741242542</c:v>
                </c:pt>
                <c:pt idx="2288">
                  <c:v>13.359999867621589</c:v>
                </c:pt>
                <c:pt idx="2289">
                  <c:v>13.348334293113528</c:v>
                </c:pt>
                <c:pt idx="2290">
                  <c:v>13.336683991012821</c:v>
                </c:pt>
                <c:pt idx="2291">
                  <c:v>13.325048934671766</c:v>
                </c:pt>
                <c:pt idx="2292">
                  <c:v>13.313429097500856</c:v>
                </c:pt>
                <c:pt idx="2293">
                  <c:v>13.301824452968503</c:v>
                </c:pt>
                <c:pt idx="2294">
                  <c:v>13.29023497460097</c:v>
                </c:pt>
                <c:pt idx="2295">
                  <c:v>13.278660635982096</c:v>
                </c:pt>
                <c:pt idx="2296">
                  <c:v>13.267101410753249</c:v>
                </c:pt>
                <c:pt idx="2297">
                  <c:v>13.255557272613126</c:v>
                </c:pt>
                <c:pt idx="2298">
                  <c:v>13.244028195317403</c:v>
                </c:pt>
                <c:pt idx="2299">
                  <c:v>13.232514152679558</c:v>
                </c:pt>
                <c:pt idx="2300">
                  <c:v>13.221015118568868</c:v>
                </c:pt>
                <c:pt idx="2301">
                  <c:v>13.209531066912067</c:v>
                </c:pt>
                <c:pt idx="2302">
                  <c:v>13.198061971692248</c:v>
                </c:pt>
                <c:pt idx="2303">
                  <c:v>13.186607806949176</c:v>
                </c:pt>
                <c:pt idx="2304">
                  <c:v>13.17516854677859</c:v>
                </c:pt>
                <c:pt idx="2305">
                  <c:v>13.163744165332595</c:v>
                </c:pt>
                <c:pt idx="2306">
                  <c:v>13.152334636819399</c:v>
                </c:pt>
                <c:pt idx="2307">
                  <c:v>13.140939935502502</c:v>
                </c:pt>
                <c:pt idx="2308">
                  <c:v>13.129560035701974</c:v>
                </c:pt>
                <c:pt idx="2309">
                  <c:v>13.118194911792893</c:v>
                </c:pt>
                <c:pt idx="2310">
                  <c:v>13.106844538206062</c:v>
                </c:pt>
                <c:pt idx="2311">
                  <c:v>13.095508889427045</c:v>
                </c:pt>
                <c:pt idx="2312">
                  <c:v>13.08418793999707</c:v>
                </c:pt>
                <c:pt idx="2313">
                  <c:v>13.072881664512352</c:v>
                </c:pt>
                <c:pt idx="2314">
                  <c:v>13.061590037623841</c:v>
                </c:pt>
                <c:pt idx="2315">
                  <c:v>13.050313034036868</c:v>
                </c:pt>
                <c:pt idx="2316">
                  <c:v>13.039050628511951</c:v>
                </c:pt>
                <c:pt idx="2317">
                  <c:v>13.02780279586363</c:v>
                </c:pt>
                <c:pt idx="2318">
                  <c:v>13.016569510960856</c:v>
                </c:pt>
                <c:pt idx="2319">
                  <c:v>13.005350748726682</c:v>
                </c:pt>
                <c:pt idx="2320">
                  <c:v>12.994146484138239</c:v>
                </c:pt>
                <c:pt idx="2321">
                  <c:v>12.982956692226526</c:v>
                </c:pt>
                <c:pt idx="2322">
                  <c:v>12.971781348076107</c:v>
                </c:pt>
                <c:pt idx="2323">
                  <c:v>12.960620426825409</c:v>
                </c:pt>
                <c:pt idx="2324">
                  <c:v>12.949473903666137</c:v>
                </c:pt>
                <c:pt idx="2325">
                  <c:v>12.938341753843348</c:v>
                </c:pt>
                <c:pt idx="2326">
                  <c:v>12.927223952655291</c:v>
                </c:pt>
                <c:pt idx="2327">
                  <c:v>12.916120475453244</c:v>
                </c:pt>
                <c:pt idx="2328">
                  <c:v>12.905031297641514</c:v>
                </c:pt>
                <c:pt idx="2329">
                  <c:v>12.893956394676724</c:v>
                </c:pt>
                <c:pt idx="2330">
                  <c:v>12.882895742068802</c:v>
                </c:pt>
                <c:pt idx="2331">
                  <c:v>12.871849315379809</c:v>
                </c:pt>
                <c:pt idx="2332">
                  <c:v>12.860817090224026</c:v>
                </c:pt>
                <c:pt idx="2333">
                  <c:v>12.849799042268154</c:v>
                </c:pt>
                <c:pt idx="2334">
                  <c:v>12.838795147231091</c:v>
                </c:pt>
                <c:pt idx="2335">
                  <c:v>12.827805380883548</c:v>
                </c:pt>
                <c:pt idx="2336">
                  <c:v>12.816829719048124</c:v>
                </c:pt>
                <c:pt idx="2337">
                  <c:v>12.805868137598956</c:v>
                </c:pt>
                <c:pt idx="2338">
                  <c:v>12.794920612461921</c:v>
                </c:pt>
                <c:pt idx="2339">
                  <c:v>12.783987119614316</c:v>
                </c:pt>
                <c:pt idx="2340">
                  <c:v>12.773067635084654</c:v>
                </c:pt>
                <c:pt idx="2341">
                  <c:v>12.762162134952646</c:v>
                </c:pt>
                <c:pt idx="2342">
                  <c:v>12.751270595349046</c:v>
                </c:pt>
                <c:pt idx="2343">
                  <c:v>12.740392992455448</c:v>
                </c:pt>
                <c:pt idx="2344">
                  <c:v>12.729529302504481</c:v>
                </c:pt>
                <c:pt idx="2345">
                  <c:v>12.718679501779015</c:v>
                </c:pt>
                <c:pt idx="2346">
                  <c:v>12.707843566612713</c:v>
                </c:pt>
                <c:pt idx="2347">
                  <c:v>12.697021473389498</c:v>
                </c:pt>
                <c:pt idx="2348">
                  <c:v>12.686213198543744</c:v>
                </c:pt>
                <c:pt idx="2349">
                  <c:v>12.675418718559676</c:v>
                </c:pt>
                <c:pt idx="2350">
                  <c:v>12.664638009971705</c:v>
                </c:pt>
                <c:pt idx="2351">
                  <c:v>12.653871049364069</c:v>
                </c:pt>
                <c:pt idx="2352">
                  <c:v>12.643117813370749</c:v>
                </c:pt>
                <c:pt idx="2353">
                  <c:v>12.632378278675358</c:v>
                </c:pt>
                <c:pt idx="2354">
                  <c:v>12.621652422010968</c:v>
                </c:pt>
                <c:pt idx="2355">
                  <c:v>12.610940220160101</c:v>
                </c:pt>
                <c:pt idx="2356">
                  <c:v>12.600241649954411</c:v>
                </c:pt>
                <c:pt idx="2357">
                  <c:v>12.589556688274754</c:v>
                </c:pt>
                <c:pt idx="2358">
                  <c:v>12.578885312050904</c:v>
                </c:pt>
                <c:pt idx="2359">
                  <c:v>12.568227498261548</c:v>
                </c:pt>
                <c:pt idx="2360">
                  <c:v>12.557583223934309</c:v>
                </c:pt>
                <c:pt idx="2361">
                  <c:v>12.546952466144818</c:v>
                </c:pt>
                <c:pt idx="2362">
                  <c:v>12.536335202017964</c:v>
                </c:pt>
                <c:pt idx="2363">
                  <c:v>12.52573140872655</c:v>
                </c:pt>
                <c:pt idx="2364">
                  <c:v>12.51514106349174</c:v>
                </c:pt>
                <c:pt idx="2365">
                  <c:v>12.504564143582828</c:v>
                </c:pt>
                <c:pt idx="2366">
                  <c:v>12.494000626317112</c:v>
                </c:pt>
                <c:pt idx="2367">
                  <c:v>12.48345048905977</c:v>
                </c:pt>
                <c:pt idx="2368">
                  <c:v>12.47291370922375</c:v>
                </c:pt>
                <c:pt idx="2369">
                  <c:v>12.462390264269755</c:v>
                </c:pt>
                <c:pt idx="2370">
                  <c:v>12.451880131705529</c:v>
                </c:pt>
                <c:pt idx="2371">
                  <c:v>12.441383289086946</c:v>
                </c:pt>
                <c:pt idx="2372">
                  <c:v>12.430899714016675</c:v>
                </c:pt>
                <c:pt idx="2373">
                  <c:v>12.42042938414467</c:v>
                </c:pt>
                <c:pt idx="2374">
                  <c:v>12.409972277168036</c:v>
                </c:pt>
                <c:pt idx="2375">
                  <c:v>12.399528370830344</c:v>
                </c:pt>
                <c:pt idx="2376">
                  <c:v>12.389097642922676</c:v>
                </c:pt>
                <c:pt idx="2377">
                  <c:v>12.378680071282409</c:v>
                </c:pt>
                <c:pt idx="2378">
                  <c:v>12.368275633793246</c:v>
                </c:pt>
                <c:pt idx="2379">
                  <c:v>12.357884308386081</c:v>
                </c:pt>
                <c:pt idx="2380">
                  <c:v>12.347506073037076</c:v>
                </c:pt>
                <c:pt idx="2381">
                  <c:v>12.337140905769727</c:v>
                </c:pt>
                <c:pt idx="2382">
                  <c:v>12.326788784652955</c:v>
                </c:pt>
                <c:pt idx="2383">
                  <c:v>12.316449687801876</c:v>
                </c:pt>
                <c:pt idx="2384">
                  <c:v>12.306123593377334</c:v>
                </c:pt>
                <c:pt idx="2385">
                  <c:v>12.295810479586125</c:v>
                </c:pt>
                <c:pt idx="2386">
                  <c:v>12.285510324680573</c:v>
                </c:pt>
                <c:pt idx="2387">
                  <c:v>12.275223106958498</c:v>
                </c:pt>
                <c:pt idx="2388">
                  <c:v>12.264948804763305</c:v>
                </c:pt>
                <c:pt idx="2389">
                  <c:v>12.254687396483456</c:v>
                </c:pt>
                <c:pt idx="2390">
                  <c:v>12.244438860552741</c:v>
                </c:pt>
                <c:pt idx="2391">
                  <c:v>12.234203175449997</c:v>
                </c:pt>
                <c:pt idx="2392">
                  <c:v>12.223980319699034</c:v>
                </c:pt>
                <c:pt idx="2393">
                  <c:v>12.213770271868459</c:v>
                </c:pt>
                <c:pt idx="2394">
                  <c:v>12.203573010571651</c:v>
                </c:pt>
                <c:pt idx="2395">
                  <c:v>12.193388514466626</c:v>
                </c:pt>
                <c:pt idx="2396">
                  <c:v>12.183216762255798</c:v>
                </c:pt>
                <c:pt idx="2397">
                  <c:v>12.173057732686159</c:v>
                </c:pt>
                <c:pt idx="2398">
                  <c:v>12.16291140454884</c:v>
                </c:pt>
                <c:pt idx="2399">
                  <c:v>12.152777756679226</c:v>
                </c:pt>
                <c:pt idx="2400">
                  <c:v>12.142656767956678</c:v>
                </c:pt>
                <c:pt idx="2401">
                  <c:v>12.132548417304656</c:v>
                </c:pt>
                <c:pt idx="2402">
                  <c:v>12.122452683690309</c:v>
                </c:pt>
                <c:pt idx="2403">
                  <c:v>12.112369546124652</c:v>
                </c:pt>
                <c:pt idx="2404">
                  <c:v>12.102298983662244</c:v>
                </c:pt>
                <c:pt idx="2405">
                  <c:v>12.092240975401298</c:v>
                </c:pt>
                <c:pt idx="2406">
                  <c:v>12.082195500483056</c:v>
                </c:pt>
                <c:pt idx="2407">
                  <c:v>12.07216253809257</c:v>
                </c:pt>
                <c:pt idx="2408">
                  <c:v>12.062142067457804</c:v>
                </c:pt>
                <c:pt idx="2409">
                  <c:v>12.052134067850005</c:v>
                </c:pt>
                <c:pt idx="2410">
                  <c:v>12.042138518582776</c:v>
                </c:pt>
                <c:pt idx="2411">
                  <c:v>12.032155399013508</c:v>
                </c:pt>
                <c:pt idx="2412">
                  <c:v>12.022184688541802</c:v>
                </c:pt>
                <c:pt idx="2413">
                  <c:v>12.012226366610015</c:v>
                </c:pt>
                <c:pt idx="2414">
                  <c:v>12.002280412703076</c:v>
                </c:pt>
                <c:pt idx="2415">
                  <c:v>11.992346806348495</c:v>
                </c:pt>
                <c:pt idx="2416">
                  <c:v>11.982425527115586</c:v>
                </c:pt>
                <c:pt idx="2417">
                  <c:v>11.972516554616861</c:v>
                </c:pt>
                <c:pt idx="2418">
                  <c:v>11.962619868505966</c:v>
                </c:pt>
                <c:pt idx="2419">
                  <c:v>11.952735448479126</c:v>
                </c:pt>
                <c:pt idx="2420">
                  <c:v>11.942863274274401</c:v>
                </c:pt>
                <c:pt idx="2421">
                  <c:v>11.933003325671768</c:v>
                </c:pt>
                <c:pt idx="2422">
                  <c:v>11.923155582492718</c:v>
                </c:pt>
                <c:pt idx="2423">
                  <c:v>11.913320024600461</c:v>
                </c:pt>
                <c:pt idx="2424">
                  <c:v>11.903496631899815</c:v>
                </c:pt>
                <c:pt idx="2425">
                  <c:v>11.893685384336482</c:v>
                </c:pt>
                <c:pt idx="2426">
                  <c:v>11.883886261898418</c:v>
                </c:pt>
                <c:pt idx="2427">
                  <c:v>11.874099244613754</c:v>
                </c:pt>
                <c:pt idx="2428">
                  <c:v>11.864324312552533</c:v>
                </c:pt>
                <c:pt idx="2429">
                  <c:v>11.8545614458254</c:v>
                </c:pt>
                <c:pt idx="2430">
                  <c:v>11.844810624583955</c:v>
                </c:pt>
                <c:pt idx="2431">
                  <c:v>11.835071829020624</c:v>
                </c:pt>
                <c:pt idx="2432">
                  <c:v>11.825345039368576</c:v>
                </c:pt>
                <c:pt idx="2433">
                  <c:v>11.815630235901549</c:v>
                </c:pt>
                <c:pt idx="2434">
                  <c:v>11.805927398933372</c:v>
                </c:pt>
                <c:pt idx="2435">
                  <c:v>11.796236508819154</c:v>
                </c:pt>
                <c:pt idx="2436">
                  <c:v>11.786557545953587</c:v>
                </c:pt>
                <c:pt idx="2437">
                  <c:v>11.776890490771811</c:v>
                </c:pt>
                <c:pt idx="2438">
                  <c:v>11.767235323749029</c:v>
                </c:pt>
                <c:pt idx="2439">
                  <c:v>11.75759202540045</c:v>
                </c:pt>
                <c:pt idx="2440">
                  <c:v>11.747960576281168</c:v>
                </c:pt>
                <c:pt idx="2441">
                  <c:v>11.738340956986118</c:v>
                </c:pt>
                <c:pt idx="2442">
                  <c:v>11.72873314814993</c:v>
                </c:pt>
                <c:pt idx="2443">
                  <c:v>11.719137130446825</c:v>
                </c:pt>
                <c:pt idx="2444">
                  <c:v>11.709552884590558</c:v>
                </c:pt>
                <c:pt idx="2445">
                  <c:v>11.6999803913343</c:v>
                </c:pt>
                <c:pt idx="2446">
                  <c:v>11.69041963147051</c:v>
                </c:pt>
                <c:pt idx="2447">
                  <c:v>11.680870585830919</c:v>
                </c:pt>
                <c:pt idx="2448">
                  <c:v>11.671333235286356</c:v>
                </c:pt>
                <c:pt idx="2449">
                  <c:v>11.661807560746677</c:v>
                </c:pt>
                <c:pt idx="2450">
                  <c:v>11.652293543160702</c:v>
                </c:pt>
                <c:pt idx="2451">
                  <c:v>11.642791163516018</c:v>
                </c:pt>
                <c:pt idx="2452">
                  <c:v>11.633300402839048</c:v>
                </c:pt>
                <c:pt idx="2453">
                  <c:v>11.623821242194788</c:v>
                </c:pt>
                <c:pt idx="2454">
                  <c:v>11.614353662687048</c:v>
                </c:pt>
                <c:pt idx="2455">
                  <c:v>11.604897645457616</c:v>
                </c:pt>
                <c:pt idx="2456">
                  <c:v>11.595453171687026</c:v>
                </c:pt>
                <c:pt idx="2457">
                  <c:v>11.586020222593898</c:v>
                </c:pt>
                <c:pt idx="2458">
                  <c:v>11.576598779435226</c:v>
                </c:pt>
                <c:pt idx="2459">
                  <c:v>11.56718882350587</c:v>
                </c:pt>
                <c:pt idx="2460">
                  <c:v>11.55779033613887</c:v>
                </c:pt>
                <c:pt idx="2461">
                  <c:v>11.548403298705056</c:v>
                </c:pt>
                <c:pt idx="2462">
                  <c:v>11.539027692613113</c:v>
                </c:pt>
                <c:pt idx="2463">
                  <c:v>11.529663499309434</c:v>
                </c:pt>
                <c:pt idx="2464">
                  <c:v>11.520310700277998</c:v>
                </c:pt>
                <c:pt idx="2465">
                  <c:v>11.51096927704047</c:v>
                </c:pt>
                <c:pt idx="2466">
                  <c:v>11.501639211155776</c:v>
                </c:pt>
                <c:pt idx="2467">
                  <c:v>11.492320484220148</c:v>
                </c:pt>
                <c:pt idx="2468">
                  <c:v>11.483013077867454</c:v>
                </c:pt>
                <c:pt idx="2469">
                  <c:v>11.473716973768411</c:v>
                </c:pt>
                <c:pt idx="2470">
                  <c:v>11.46443215363055</c:v>
                </c:pt>
                <c:pt idx="2471">
                  <c:v>11.455158599199176</c:v>
                </c:pt>
                <c:pt idx="2472">
                  <c:v>11.445896292255776</c:v>
                </c:pt>
                <c:pt idx="2473">
                  <c:v>11.436645214619126</c:v>
                </c:pt>
                <c:pt idx="2474">
                  <c:v>11.427405348144276</c:v>
                </c:pt>
                <c:pt idx="2475">
                  <c:v>11.418176674723266</c:v>
                </c:pt>
                <c:pt idx="2476">
                  <c:v>11.408959176284622</c:v>
                </c:pt>
                <c:pt idx="2477">
                  <c:v>11.399752834793359</c:v>
                </c:pt>
                <c:pt idx="2478">
                  <c:v>11.390557632250404</c:v>
                </c:pt>
                <c:pt idx="2479">
                  <c:v>11.381373550693651</c:v>
                </c:pt>
                <c:pt idx="2480">
                  <c:v>11.372200572196824</c:v>
                </c:pt>
                <c:pt idx="2481">
                  <c:v>11.363038678869881</c:v>
                </c:pt>
                <c:pt idx="2482">
                  <c:v>11.353887852858481</c:v>
                </c:pt>
                <c:pt idx="2483">
                  <c:v>11.344748076344404</c:v>
                </c:pt>
                <c:pt idx="2484">
                  <c:v>11.335619331545752</c:v>
                </c:pt>
                <c:pt idx="2485">
                  <c:v>11.326501600715412</c:v>
                </c:pt>
                <c:pt idx="2486">
                  <c:v>11.317394866142873</c:v>
                </c:pt>
                <c:pt idx="2487">
                  <c:v>11.308299110152689</c:v>
                </c:pt>
                <c:pt idx="2488">
                  <c:v>11.299214315105052</c:v>
                </c:pt>
                <c:pt idx="2489">
                  <c:v>11.290140463395428</c:v>
                </c:pt>
                <c:pt idx="2490">
                  <c:v>11.281077537455067</c:v>
                </c:pt>
                <c:pt idx="2491">
                  <c:v>11.272025519749874</c:v>
                </c:pt>
                <c:pt idx="2492">
                  <c:v>11.262984392781172</c:v>
                </c:pt>
                <c:pt idx="2493">
                  <c:v>11.253954139085454</c:v>
                </c:pt>
                <c:pt idx="2494">
                  <c:v>11.244934741233982</c:v>
                </c:pt>
                <c:pt idx="2495">
                  <c:v>11.235926181833348</c:v>
                </c:pt>
                <c:pt idx="2496">
                  <c:v>11.226928443524308</c:v>
                </c:pt>
                <c:pt idx="2497">
                  <c:v>11.217941508983101</c:v>
                </c:pt>
                <c:pt idx="2498">
                  <c:v>11.208965360919798</c:v>
                </c:pt>
                <c:pt idx="2499">
                  <c:v>11.19999998208</c:v>
                </c:pt>
                <c:pt idx="2500">
                  <c:v>11.191045355242871</c:v>
                </c:pt>
                <c:pt idx="2501">
                  <c:v>11.182101463222541</c:v>
                </c:pt>
                <c:pt idx="2502">
                  <c:v>11.173168288867316</c:v>
                </c:pt>
                <c:pt idx="2503">
                  <c:v>11.164245815059729</c:v>
                </c:pt>
                <c:pt idx="2504">
                  <c:v>11.155334024716502</c:v>
                </c:pt>
                <c:pt idx="2505">
                  <c:v>11.146432900788422</c:v>
                </c:pt>
                <c:pt idx="2506">
                  <c:v>11.137542426260254</c:v>
                </c:pt>
                <c:pt idx="2507">
                  <c:v>11.128662584150698</c:v>
                </c:pt>
                <c:pt idx="2508">
                  <c:v>11.119793357512329</c:v>
                </c:pt>
                <c:pt idx="2509">
                  <c:v>11.110934729431383</c:v>
                </c:pt>
                <c:pt idx="2510">
                  <c:v>11.102086683027856</c:v>
                </c:pt>
                <c:pt idx="2511">
                  <c:v>11.093249201455254</c:v>
                </c:pt>
                <c:pt idx="2512">
                  <c:v>11.084422267900656</c:v>
                </c:pt>
                <c:pt idx="2513">
                  <c:v>11.075605865584556</c:v>
                </c:pt>
                <c:pt idx="2514">
                  <c:v>11.066799977760876</c:v>
                </c:pt>
                <c:pt idx="2515">
                  <c:v>11.058004587716509</c:v>
                </c:pt>
                <c:pt idx="2516">
                  <c:v>11.049219678772003</c:v>
                </c:pt>
                <c:pt idx="2517">
                  <c:v>11.040445234280726</c:v>
                </c:pt>
                <c:pt idx="2518">
                  <c:v>11.031681237629074</c:v>
                </c:pt>
                <c:pt idx="2519">
                  <c:v>11.022927672236499</c:v>
                </c:pt>
                <c:pt idx="2520">
                  <c:v>11.014184521555334</c:v>
                </c:pt>
                <c:pt idx="2521">
                  <c:v>11.005451769070637</c:v>
                </c:pt>
                <c:pt idx="2522">
                  <c:v>10.996729398300324</c:v>
                </c:pt>
                <c:pt idx="2523">
                  <c:v>10.988017392794593</c:v>
                </c:pt>
                <c:pt idx="2524">
                  <c:v>10.979315736136746</c:v>
                </c:pt>
                <c:pt idx="2525">
                  <c:v>10.970624411942307</c:v>
                </c:pt>
                <c:pt idx="2526">
                  <c:v>10.961943403858912</c:v>
                </c:pt>
                <c:pt idx="2527">
                  <c:v>10.953272695567129</c:v>
                </c:pt>
                <c:pt idx="2528">
                  <c:v>10.944612270779382</c:v>
                </c:pt>
                <c:pt idx="2529">
                  <c:v>10.935962113240384</c:v>
                </c:pt>
                <c:pt idx="2530">
                  <c:v>10.92732220672695</c:v>
                </c:pt>
                <c:pt idx="2531">
                  <c:v>10.918692535048054</c:v>
                </c:pt>
                <c:pt idx="2532">
                  <c:v>10.910073082044098</c:v>
                </c:pt>
                <c:pt idx="2533">
                  <c:v>10.90146383158817</c:v>
                </c:pt>
                <c:pt idx="2534">
                  <c:v>10.892864767584626</c:v>
                </c:pt>
                <c:pt idx="2535">
                  <c:v>10.884275873969624</c:v>
                </c:pt>
                <c:pt idx="2536">
                  <c:v>10.875697134711126</c:v>
                </c:pt>
                <c:pt idx="2537">
                  <c:v>10.867128533808376</c:v>
                </c:pt>
                <c:pt idx="2538">
                  <c:v>10.858570055292505</c:v>
                </c:pt>
                <c:pt idx="2539">
                  <c:v>10.850021683225833</c:v>
                </c:pt>
                <c:pt idx="2540">
                  <c:v>10.841483401702073</c:v>
                </c:pt>
                <c:pt idx="2541">
                  <c:v>10.832955194846274</c:v>
                </c:pt>
                <c:pt idx="2542">
                  <c:v>10.82443704681455</c:v>
                </c:pt>
                <c:pt idx="2543">
                  <c:v>10.815928941794343</c:v>
                </c:pt>
                <c:pt idx="2544">
                  <c:v>10.807430864004152</c:v>
                </c:pt>
                <c:pt idx="2545">
                  <c:v>10.798942797692998</c:v>
                </c:pt>
                <c:pt idx="2546">
                  <c:v>10.790464727141568</c:v>
                </c:pt>
                <c:pt idx="2547">
                  <c:v>10.781996636660889</c:v>
                </c:pt>
                <c:pt idx="2548">
                  <c:v>10.77353851059287</c:v>
                </c:pt>
                <c:pt idx="2549">
                  <c:v>10.765090333310127</c:v>
                </c:pt>
                <c:pt idx="2550">
                  <c:v>10.756652089215899</c:v>
                </c:pt>
                <c:pt idx="2551">
                  <c:v>10.748223762743773</c:v>
                </c:pt>
                <c:pt idx="2552">
                  <c:v>10.739805338358634</c:v>
                </c:pt>
                <c:pt idx="2553">
                  <c:v>10.731396800554498</c:v>
                </c:pt>
                <c:pt idx="2554">
                  <c:v>10.722998133856718</c:v>
                </c:pt>
                <c:pt idx="2555">
                  <c:v>10.714609322820451</c:v>
                </c:pt>
                <c:pt idx="2556">
                  <c:v>10.706230352031209</c:v>
                </c:pt>
                <c:pt idx="2557">
                  <c:v>10.697861206104593</c:v>
                </c:pt>
                <c:pt idx="2558">
                  <c:v>10.689501869686326</c:v>
                </c:pt>
                <c:pt idx="2559">
                  <c:v>10.681152327451848</c:v>
                </c:pt>
                <c:pt idx="2560">
                  <c:v>10.672812564107014</c:v>
                </c:pt>
                <c:pt idx="2561">
                  <c:v>10.664482564386876</c:v>
                </c:pt>
                <c:pt idx="2562">
                  <c:v>10.6561623130568</c:v>
                </c:pt>
                <c:pt idx="2563">
                  <c:v>10.647851794911507</c:v>
                </c:pt>
                <c:pt idx="2564">
                  <c:v>10.639550994775902</c:v>
                </c:pt>
                <c:pt idx="2565">
                  <c:v>10.631259897503629</c:v>
                </c:pt>
                <c:pt idx="2566">
                  <c:v>10.622978487978298</c:v>
                </c:pt>
                <c:pt idx="2567">
                  <c:v>10.614706751113168</c:v>
                </c:pt>
                <c:pt idx="2568">
                  <c:v>10.606444671850324</c:v>
                </c:pt>
                <c:pt idx="2569">
                  <c:v>10.598192235161482</c:v>
                </c:pt>
                <c:pt idx="2570">
                  <c:v>10.589949426047509</c:v>
                </c:pt>
                <c:pt idx="2571">
                  <c:v>10.58171622953842</c:v>
                </c:pt>
                <c:pt idx="2572">
                  <c:v>10.573492630693389</c:v>
                </c:pt>
                <c:pt idx="2573">
                  <c:v>10.565278614600254</c:v>
                </c:pt>
                <c:pt idx="2574">
                  <c:v>10.557074166376362</c:v>
                </c:pt>
                <c:pt idx="2575">
                  <c:v>10.548879271167563</c:v>
                </c:pt>
                <c:pt idx="2576">
                  <c:v>10.540693914148624</c:v>
                </c:pt>
                <c:pt idx="2577">
                  <c:v>10.53251808052303</c:v>
                </c:pt>
                <c:pt idx="2578">
                  <c:v>10.524351755522988</c:v>
                </c:pt>
                <c:pt idx="2579">
                  <c:v>10.516194924409326</c:v>
                </c:pt>
                <c:pt idx="2580">
                  <c:v>10.508047572471305</c:v>
                </c:pt>
                <c:pt idx="2581">
                  <c:v>10.49990968502685</c:v>
                </c:pt>
                <c:pt idx="2582">
                  <c:v>10.491781247422162</c:v>
                </c:pt>
                <c:pt idx="2583">
                  <c:v>10.48366224503185</c:v>
                </c:pt>
                <c:pt idx="2584">
                  <c:v>10.475552663258824</c:v>
                </c:pt>
                <c:pt idx="2585">
                  <c:v>10.467452487534082</c:v>
                </c:pt>
                <c:pt idx="2586">
                  <c:v>10.459361703316969</c:v>
                </c:pt>
                <c:pt idx="2587">
                  <c:v>10.451280296094804</c:v>
                </c:pt>
                <c:pt idx="2588">
                  <c:v>10.443208251382929</c:v>
                </c:pt>
                <c:pt idx="2589">
                  <c:v>10.435145554724777</c:v>
                </c:pt>
                <c:pt idx="2590">
                  <c:v>10.427092191691228</c:v>
                </c:pt>
                <c:pt idx="2591">
                  <c:v>10.41904814788165</c:v>
                </c:pt>
                <c:pt idx="2592">
                  <c:v>10.411013408922718</c:v>
                </c:pt>
                <c:pt idx="2593">
                  <c:v>10.402987960469058</c:v>
                </c:pt>
                <c:pt idx="2594">
                  <c:v>10.394971788202398</c:v>
                </c:pt>
                <c:pt idx="2595">
                  <c:v>10.386964877833076</c:v>
                </c:pt>
                <c:pt idx="2596">
                  <c:v>10.37896721509777</c:v>
                </c:pt>
                <c:pt idx="2597">
                  <c:v>10.370978785761388</c:v>
                </c:pt>
                <c:pt idx="2598">
                  <c:v>10.362999575616081</c:v>
                </c:pt>
                <c:pt idx="2599">
                  <c:v>10.355029570480852</c:v>
                </c:pt>
                <c:pt idx="2600">
                  <c:v>10.347068756202411</c:v>
                </c:pt>
                <c:pt idx="2601">
                  <c:v>10.339117118654785</c:v>
                </c:pt>
                <c:pt idx="2602">
                  <c:v>10.331174643738768</c:v>
                </c:pt>
                <c:pt idx="2603">
                  <c:v>10.323241317382402</c:v>
                </c:pt>
                <c:pt idx="2604">
                  <c:v>10.315317125540627</c:v>
                </c:pt>
                <c:pt idx="2605">
                  <c:v>10.307402054195476</c:v>
                </c:pt>
                <c:pt idx="2606">
                  <c:v>10.299496089355674</c:v>
                </c:pt>
                <c:pt idx="2607">
                  <c:v>10.291599217056886</c:v>
                </c:pt>
                <c:pt idx="2608">
                  <c:v>10.283711423361476</c:v>
                </c:pt>
                <c:pt idx="2609">
                  <c:v>10.275832694358822</c:v>
                </c:pt>
                <c:pt idx="2610">
                  <c:v>10.267963016164321</c:v>
                </c:pt>
                <c:pt idx="2611">
                  <c:v>10.260102374920407</c:v>
                </c:pt>
                <c:pt idx="2612">
                  <c:v>10.252250756795885</c:v>
                </c:pt>
                <c:pt idx="2613">
                  <c:v>10.244408147986018</c:v>
                </c:pt>
                <c:pt idx="2614">
                  <c:v>10.236574534712481</c:v>
                </c:pt>
                <c:pt idx="2615">
                  <c:v>10.228749903223244</c:v>
                </c:pt>
                <c:pt idx="2616">
                  <c:v>10.220934239792559</c:v>
                </c:pt>
                <c:pt idx="2617">
                  <c:v>10.213127530720902</c:v>
                </c:pt>
                <c:pt idx="2618">
                  <c:v>10.205329762334763</c:v>
                </c:pt>
                <c:pt idx="2619">
                  <c:v>10.197540920987224</c:v>
                </c:pt>
                <c:pt idx="2620">
                  <c:v>10.189760993056607</c:v>
                </c:pt>
                <c:pt idx="2621">
                  <c:v>10.181989964947787</c:v>
                </c:pt>
                <c:pt idx="2622">
                  <c:v>10.174227823091348</c:v>
                </c:pt>
                <c:pt idx="2623">
                  <c:v>10.166474553943887</c:v>
                </c:pt>
                <c:pt idx="2624">
                  <c:v>10.158730143987334</c:v>
                </c:pt>
                <c:pt idx="2625">
                  <c:v>10.150994579730074</c:v>
                </c:pt>
                <c:pt idx="2626">
                  <c:v>10.143267847705401</c:v>
                </c:pt>
                <c:pt idx="2627">
                  <c:v>10.135549934472873</c:v>
                </c:pt>
                <c:pt idx="2628">
                  <c:v>10.12784082661725</c:v>
                </c:pt>
                <c:pt idx="2629">
                  <c:v>10.120140510748834</c:v>
                </c:pt>
                <c:pt idx="2630">
                  <c:v>10.112448973503454</c:v>
                </c:pt>
                <c:pt idx="2631">
                  <c:v>10.104766201542224</c:v>
                </c:pt>
                <c:pt idx="2632">
                  <c:v>10.097092181551643</c:v>
                </c:pt>
                <c:pt idx="2633">
                  <c:v>10.089426900243502</c:v>
                </c:pt>
                <c:pt idx="2634">
                  <c:v>10.081770344354718</c:v>
                </c:pt>
                <c:pt idx="2635">
                  <c:v>10.074122500647446</c:v>
                </c:pt>
                <c:pt idx="2636">
                  <c:v>10.06648335590906</c:v>
                </c:pt>
                <c:pt idx="2637">
                  <c:v>10.058852896951286</c:v>
                </c:pt>
                <c:pt idx="2638">
                  <c:v>10.051231110611868</c:v>
                </c:pt>
                <c:pt idx="2639">
                  <c:v>10.043617983752798</c:v>
                </c:pt>
                <c:pt idx="2640">
                  <c:v>10.036013503261183</c:v>
                </c:pt>
                <c:pt idx="2641">
                  <c:v>10.028417656048752</c:v>
                </c:pt>
                <c:pt idx="2642">
                  <c:v>10.020830429052118</c:v>
                </c:pt>
                <c:pt idx="2643">
                  <c:v>10.013251809232601</c:v>
                </c:pt>
                <c:pt idx="2644">
                  <c:v>10.005681783576128</c:v>
                </c:pt>
                <c:pt idx="2645">
                  <c:v>9.9981203390932212</c:v>
                </c:pt>
                <c:pt idx="2646">
                  <c:v>9.9905674628189356</c:v>
                </c:pt>
                <c:pt idx="2647">
                  <c:v>9.9830231418127919</c:v>
                </c:pt>
                <c:pt idx="2648">
                  <c:v>9.9754873631588268</c:v>
                </c:pt>
                <c:pt idx="2649">
                  <c:v>9.9679601139651695</c:v>
                </c:pt>
                <c:pt idx="2650">
                  <c:v>9.9604413813646246</c:v>
                </c:pt>
                <c:pt idx="2651">
                  <c:v>9.9529311525139867</c:v>
                </c:pt>
                <c:pt idx="2652">
                  <c:v>9.9454294145943667</c:v>
                </c:pt>
                <c:pt idx="2653">
                  <c:v>9.9379361548109895</c:v>
                </c:pt>
                <c:pt idx="2654">
                  <c:v>9.9304513603931639</c:v>
                </c:pt>
                <c:pt idx="2655">
                  <c:v>9.9229750185942738</c:v>
                </c:pt>
                <c:pt idx="2656">
                  <c:v>9.9155071166916748</c:v>
                </c:pt>
                <c:pt idx="2657">
                  <c:v>9.9080476419865011</c:v>
                </c:pt>
                <c:pt idx="2658">
                  <c:v>9.9005965818041268</c:v>
                </c:pt>
                <c:pt idx="2659">
                  <c:v>9.8931539234931929</c:v>
                </c:pt>
                <c:pt idx="2660">
                  <c:v>9.8857196544268291</c:v>
                </c:pt>
                <c:pt idx="2661">
                  <c:v>9.8782937620009985</c:v>
                </c:pt>
                <c:pt idx="2662">
                  <c:v>9.8708762336363236</c:v>
                </c:pt>
                <c:pt idx="2663">
                  <c:v>9.8634670567761091</c:v>
                </c:pt>
                <c:pt idx="2664">
                  <c:v>9.8560662188878538</c:v>
                </c:pt>
                <c:pt idx="2665">
                  <c:v>9.8486737074619199</c:v>
                </c:pt>
                <c:pt idx="2666">
                  <c:v>9.8412895100130342</c:v>
                </c:pt>
                <c:pt idx="2667">
                  <c:v>9.8339136140785719</c:v>
                </c:pt>
                <c:pt idx="2668">
                  <c:v>9.8265460072195268</c:v>
                </c:pt>
                <c:pt idx="2669">
                  <c:v>9.8191866770201575</c:v>
                </c:pt>
                <c:pt idx="2670">
                  <c:v>9.8118356110876768</c:v>
                </c:pt>
                <c:pt idx="2671">
                  <c:v>9.8044927970530367</c:v>
                </c:pt>
                <c:pt idx="2672">
                  <c:v>9.7971582225699407</c:v>
                </c:pt>
                <c:pt idx="2673">
                  <c:v>9.7898318753152598</c:v>
                </c:pt>
                <c:pt idx="2674">
                  <c:v>9.782513742988888</c:v>
                </c:pt>
                <c:pt idx="2675">
                  <c:v>9.7752038133137127</c:v>
                </c:pt>
                <c:pt idx="2676">
                  <c:v>9.7679020740355309</c:v>
                </c:pt>
                <c:pt idx="2677">
                  <c:v>9.7606085129230546</c:v>
                </c:pt>
                <c:pt idx="2678">
                  <c:v>9.7533231177677209</c:v>
                </c:pt>
                <c:pt idx="2679">
                  <c:v>9.7460458763838709</c:v>
                </c:pt>
                <c:pt idx="2680">
                  <c:v>9.7387767766084909</c:v>
                </c:pt>
                <c:pt idx="2681">
                  <c:v>9.7315158063012461</c:v>
                </c:pt>
                <c:pt idx="2682">
                  <c:v>9.724262953344418</c:v>
                </c:pt>
                <c:pt idx="2683">
                  <c:v>9.7170182056428889</c:v>
                </c:pt>
                <c:pt idx="2684">
                  <c:v>9.7097815511240366</c:v>
                </c:pt>
                <c:pt idx="2685">
                  <c:v>9.7025529777377066</c:v>
                </c:pt>
                <c:pt idx="2686">
                  <c:v>9.6953324734561424</c:v>
                </c:pt>
                <c:pt idx="2687">
                  <c:v>9.6881200262740119</c:v>
                </c:pt>
                <c:pt idx="2688">
                  <c:v>9.6809156242082697</c:v>
                </c:pt>
                <c:pt idx="2689">
                  <c:v>9.6737192552981348</c:v>
                </c:pt>
                <c:pt idx="2690">
                  <c:v>9.6665309076051464</c:v>
                </c:pt>
                <c:pt idx="2691">
                  <c:v>9.6593505692126271</c:v>
                </c:pt>
                <c:pt idx="2692">
                  <c:v>9.6521782282266226</c:v>
                </c:pt>
                <c:pt idx="2693">
                  <c:v>9.6450138727747987</c:v>
                </c:pt>
                <c:pt idx="2694">
                  <c:v>9.6378574910070434</c:v>
                </c:pt>
                <c:pt idx="2695">
                  <c:v>9.6307090710951186</c:v>
                </c:pt>
                <c:pt idx="2696">
                  <c:v>9.6235686012327619</c:v>
                </c:pt>
                <c:pt idx="2697">
                  <c:v>9.6164360696355864</c:v>
                </c:pt>
                <c:pt idx="2698">
                  <c:v>9.6093114645409639</c:v>
                </c:pt>
                <c:pt idx="2699">
                  <c:v>9.6021947742083267</c:v>
                </c:pt>
                <c:pt idx="2700">
                  <c:v>9.5950859869182228</c:v>
                </c:pt>
                <c:pt idx="2701">
                  <c:v>9.5879850909735609</c:v>
                </c:pt>
                <c:pt idx="2702">
                  <c:v>9.5808920746985304</c:v>
                </c:pt>
                <c:pt idx="2703">
                  <c:v>9.5738069264389747</c:v>
                </c:pt>
                <c:pt idx="2704">
                  <c:v>9.5667296345623267</c:v>
                </c:pt>
                <c:pt idx="2705">
                  <c:v>9.5596601874572062</c:v>
                </c:pt>
                <c:pt idx="2706">
                  <c:v>9.5525985735343255</c:v>
                </c:pt>
                <c:pt idx="2707">
                  <c:v>9.5455447812249208</c:v>
                </c:pt>
                <c:pt idx="2708">
                  <c:v>9.5384987989824079</c:v>
                </c:pt>
                <c:pt idx="2709">
                  <c:v>9.5314606152810271</c:v>
                </c:pt>
                <c:pt idx="2710">
                  <c:v>9.5244302186164767</c:v>
                </c:pt>
                <c:pt idx="2711">
                  <c:v>9.5174075975053984</c:v>
                </c:pt>
                <c:pt idx="2712">
                  <c:v>9.5103927404857114</c:v>
                </c:pt>
                <c:pt idx="2713">
                  <c:v>9.5033856361167448</c:v>
                </c:pt>
                <c:pt idx="2714">
                  <c:v>9.4963862729785262</c:v>
                </c:pt>
                <c:pt idx="2715">
                  <c:v>9.4893946396722768</c:v>
                </c:pt>
                <c:pt idx="2716">
                  <c:v>9.4824107248200225</c:v>
                </c:pt>
                <c:pt idx="2717">
                  <c:v>9.475434517065203</c:v>
                </c:pt>
                <c:pt idx="2718">
                  <c:v>9.4684660050709528</c:v>
                </c:pt>
                <c:pt idx="2719">
                  <c:v>9.4615051775228363</c:v>
                </c:pt>
                <c:pt idx="2720">
                  <c:v>9.4545520231261708</c:v>
                </c:pt>
                <c:pt idx="2721">
                  <c:v>9.4476065306073789</c:v>
                </c:pt>
                <c:pt idx="2722">
                  <c:v>9.4406686887131119</c:v>
                </c:pt>
                <c:pt idx="2723">
                  <c:v>9.4337384862114479</c:v>
                </c:pt>
                <c:pt idx="2724">
                  <c:v>9.4268159118904933</c:v>
                </c:pt>
                <c:pt idx="2725">
                  <c:v>9.4199009545590702</c:v>
                </c:pt>
                <c:pt idx="2726">
                  <c:v>9.4129936030465373</c:v>
                </c:pt>
                <c:pt idx="2727">
                  <c:v>9.4060938462027206</c:v>
                </c:pt>
                <c:pt idx="2728">
                  <c:v>9.399201672897842</c:v>
                </c:pt>
                <c:pt idx="2729">
                  <c:v>9.3923170720225446</c:v>
                </c:pt>
                <c:pt idx="2730">
                  <c:v>9.3854400324879599</c:v>
                </c:pt>
                <c:pt idx="2731">
                  <c:v>9.3785705432248001</c:v>
                </c:pt>
                <c:pt idx="2732">
                  <c:v>9.3717085931851027</c:v>
                </c:pt>
                <c:pt idx="2733">
                  <c:v>9.3648541713403706</c:v>
                </c:pt>
                <c:pt idx="2734">
                  <c:v>9.3580072666824758</c:v>
                </c:pt>
                <c:pt idx="2735">
                  <c:v>9.3511678682233867</c:v>
                </c:pt>
                <c:pt idx="2736">
                  <c:v>9.3443359649951319</c:v>
                </c:pt>
                <c:pt idx="2737">
                  <c:v>9.3375115460497895</c:v>
                </c:pt>
                <c:pt idx="2738">
                  <c:v>9.3306946004594025</c:v>
                </c:pt>
                <c:pt idx="2739">
                  <c:v>9.3238851173159567</c:v>
                </c:pt>
                <c:pt idx="2740">
                  <c:v>9.3170830857312961</c:v>
                </c:pt>
                <c:pt idx="2741">
                  <c:v>9.3102884948371951</c:v>
                </c:pt>
                <c:pt idx="2742">
                  <c:v>9.3035013337851726</c:v>
                </c:pt>
                <c:pt idx="2743">
                  <c:v>9.2967215917465182</c:v>
                </c:pt>
                <c:pt idx="2744">
                  <c:v>9.2899492579123066</c:v>
                </c:pt>
                <c:pt idx="2745">
                  <c:v>9.2831843214931382</c:v>
                </c:pt>
                <c:pt idx="2746">
                  <c:v>9.2764267717194251</c:v>
                </c:pt>
                <c:pt idx="2747">
                  <c:v>9.2696765978410767</c:v>
                </c:pt>
                <c:pt idx="2748">
                  <c:v>9.2629337891275476</c:v>
                </c:pt>
                <c:pt idx="2749">
                  <c:v>9.2561983348678361</c:v>
                </c:pt>
                <c:pt idx="2750">
                  <c:v>9.2494702243703699</c:v>
                </c:pt>
                <c:pt idx="2751">
                  <c:v>9.2427494469630584</c:v>
                </c:pt>
                <c:pt idx="2752">
                  <c:v>9.2360359919930985</c:v>
                </c:pt>
                <c:pt idx="2753">
                  <c:v>9.2293298488270974</c:v>
                </c:pt>
                <c:pt idx="2754">
                  <c:v>9.222631006850925</c:v>
                </c:pt>
                <c:pt idx="2755">
                  <c:v>9.2159394554697247</c:v>
                </c:pt>
                <c:pt idx="2756">
                  <c:v>9.2092551841077999</c:v>
                </c:pt>
                <c:pt idx="2757">
                  <c:v>9.2025781822087112</c:v>
                </c:pt>
                <c:pt idx="2758">
                  <c:v>9.1959084392350672</c:v>
                </c:pt>
                <c:pt idx="2759">
                  <c:v>9.1892459446686026</c:v>
                </c:pt>
                <c:pt idx="2760">
                  <c:v>9.1825906880100803</c:v>
                </c:pt>
                <c:pt idx="2761">
                  <c:v>9.1759426587793804</c:v>
                </c:pt>
                <c:pt idx="2762">
                  <c:v>9.169301846514923</c:v>
                </c:pt>
                <c:pt idx="2763">
                  <c:v>9.1626682407746749</c:v>
                </c:pt>
                <c:pt idx="2764">
                  <c:v>9.1560418311350666</c:v>
                </c:pt>
                <c:pt idx="2765">
                  <c:v>9.1494226071914682</c:v>
                </c:pt>
                <c:pt idx="2766">
                  <c:v>9.1428105585580557</c:v>
                </c:pt>
                <c:pt idx="2767">
                  <c:v>9.1362056748677531</c:v>
                </c:pt>
                <c:pt idx="2768">
                  <c:v>9.1296079457722055</c:v>
                </c:pt>
                <c:pt idx="2769">
                  <c:v>9.1230173609417289</c:v>
                </c:pt>
                <c:pt idx="2770">
                  <c:v>9.1164339100653748</c:v>
                </c:pt>
                <c:pt idx="2771">
                  <c:v>9.1098575828504309</c:v>
                </c:pt>
                <c:pt idx="2772">
                  <c:v>9.1032883690232698</c:v>
                </c:pt>
                <c:pt idx="2773">
                  <c:v>9.0967262583285216</c:v>
                </c:pt>
                <c:pt idx="2774">
                  <c:v>9.090171240528953</c:v>
                </c:pt>
                <c:pt idx="2775">
                  <c:v>9.083623305406439</c:v>
                </c:pt>
                <c:pt idx="2776">
                  <c:v>9.0770824427607835</c:v>
                </c:pt>
                <c:pt idx="2777">
                  <c:v>9.0705486424102713</c:v>
                </c:pt>
                <c:pt idx="2778">
                  <c:v>9.0640218941914981</c:v>
                </c:pt>
                <c:pt idx="2779">
                  <c:v>9.0575021879593525</c:v>
                </c:pt>
                <c:pt idx="2780">
                  <c:v>9.0509895135870746</c:v>
                </c:pt>
                <c:pt idx="2781">
                  <c:v>9.0444838609655012</c:v>
                </c:pt>
                <c:pt idx="2782">
                  <c:v>9.0379852200045931</c:v>
                </c:pt>
                <c:pt idx="2783">
                  <c:v>9.0314935806317589</c:v>
                </c:pt>
                <c:pt idx="2784">
                  <c:v>9.0250089327926801</c:v>
                </c:pt>
                <c:pt idx="2785">
                  <c:v>9.0185312664510491</c:v>
                </c:pt>
                <c:pt idx="2786">
                  <c:v>9.0120605715885773</c:v>
                </c:pt>
                <c:pt idx="2787">
                  <c:v>9.0055968382051539</c:v>
                </c:pt>
                <c:pt idx="2788">
                  <c:v>8.9991400563177244</c:v>
                </c:pt>
                <c:pt idx="2789">
                  <c:v>8.9926902159625559</c:v>
                </c:pt>
                <c:pt idx="2790">
                  <c:v>8.9862473071923645</c:v>
                </c:pt>
                <c:pt idx="2791">
                  <c:v>8.9798113200786904</c:v>
                </c:pt>
                <c:pt idx="2792">
                  <c:v>8.9733822447103098</c:v>
                </c:pt>
                <c:pt idx="2793">
                  <c:v>8.9669600711938688</c:v>
                </c:pt>
                <c:pt idx="2794">
                  <c:v>8.9605447896537225</c:v>
                </c:pt>
                <c:pt idx="2795">
                  <c:v>8.9541363902318345</c:v>
                </c:pt>
                <c:pt idx="2796">
                  <c:v>8.9477348630878524</c:v>
                </c:pt>
                <c:pt idx="2797">
                  <c:v>8.9413401983989633</c:v>
                </c:pt>
                <c:pt idx="2798">
                  <c:v>8.9349523863599121</c:v>
                </c:pt>
                <c:pt idx="2799">
                  <c:v>8.928571417182944</c:v>
                </c:pt>
                <c:pt idx="2800">
                  <c:v>8.9221972810977803</c:v>
                </c:pt>
                <c:pt idx="2801">
                  <c:v>8.9158299683515683</c:v>
                </c:pt>
                <c:pt idx="2802">
                  <c:v>8.9094694692088527</c:v>
                </c:pt>
                <c:pt idx="2803">
                  <c:v>8.9031157739515159</c:v>
                </c:pt>
                <c:pt idx="2804">
                  <c:v>8.8967688728788108</c:v>
                </c:pt>
                <c:pt idx="2805">
                  <c:v>8.8904287563072248</c:v>
                </c:pt>
                <c:pt idx="2806">
                  <c:v>8.8840954145704814</c:v>
                </c:pt>
                <c:pt idx="2807">
                  <c:v>8.8777688380195663</c:v>
                </c:pt>
                <c:pt idx="2808">
                  <c:v>8.8714490170227691</c:v>
                </c:pt>
                <c:pt idx="2809">
                  <c:v>8.8651359419648568</c:v>
                </c:pt>
                <c:pt idx="2810">
                  <c:v>8.8588296032486724</c:v>
                </c:pt>
                <c:pt idx="2811">
                  <c:v>8.8525299912935047</c:v>
                </c:pt>
                <c:pt idx="2812">
                  <c:v>8.8462370965357788</c:v>
                </c:pt>
                <c:pt idx="2813">
                  <c:v>8.8399509094289748</c:v>
                </c:pt>
                <c:pt idx="2814">
                  <c:v>8.8336714204434159</c:v>
                </c:pt>
                <c:pt idx="2815">
                  <c:v>8.8273986200664929</c:v>
                </c:pt>
                <c:pt idx="2816">
                  <c:v>8.8211324988023705</c:v>
                </c:pt>
                <c:pt idx="2817">
                  <c:v>8.814873047172048</c:v>
                </c:pt>
                <c:pt idx="2818">
                  <c:v>8.8086202557134676</c:v>
                </c:pt>
                <c:pt idx="2819">
                  <c:v>8.8023741149811698</c:v>
                </c:pt>
                <c:pt idx="2820">
                  <c:v>8.7961346155465527</c:v>
                </c:pt>
                <c:pt idx="2821">
                  <c:v>8.7899017479976589</c:v>
                </c:pt>
                <c:pt idx="2822">
                  <c:v>8.7836755029392375</c:v>
                </c:pt>
                <c:pt idx="2823">
                  <c:v>8.7774558709926467</c:v>
                </c:pt>
                <c:pt idx="2824">
                  <c:v>8.7712428427958429</c:v>
                </c:pt>
                <c:pt idx="2825">
                  <c:v>8.7650364090034554</c:v>
                </c:pt>
                <c:pt idx="2826">
                  <c:v>8.7588365602862268</c:v>
                </c:pt>
                <c:pt idx="2827">
                  <c:v>8.7526432873319706</c:v>
                </c:pt>
                <c:pt idx="2828">
                  <c:v>8.7464565808446224</c:v>
                </c:pt>
                <c:pt idx="2829">
                  <c:v>8.7402764315445189</c:v>
                </c:pt>
                <c:pt idx="2830">
                  <c:v>8.7341028301686148</c:v>
                </c:pt>
                <c:pt idx="2831">
                  <c:v>8.7279357674699156</c:v>
                </c:pt>
                <c:pt idx="2832">
                  <c:v>8.7217752342179473</c:v>
                </c:pt>
                <c:pt idx="2833">
                  <c:v>8.7156212211984485</c:v>
                </c:pt>
                <c:pt idx="2834">
                  <c:v>8.7094737192134435</c:v>
                </c:pt>
                <c:pt idx="2835">
                  <c:v>8.7033327190811214</c:v>
                </c:pt>
                <c:pt idx="2836">
                  <c:v>8.6971982116358699</c:v>
                </c:pt>
                <c:pt idx="2837">
                  <c:v>8.6910701877282683</c:v>
                </c:pt>
                <c:pt idx="2838">
                  <c:v>8.6849486382249292</c:v>
                </c:pt>
                <c:pt idx="2839">
                  <c:v>8.6788335540085875</c:v>
                </c:pt>
                <c:pt idx="2840">
                  <c:v>8.6727249259780148</c:v>
                </c:pt>
                <c:pt idx="2841">
                  <c:v>8.6666227450479898</c:v>
                </c:pt>
                <c:pt idx="2842">
                  <c:v>8.6605270021492728</c:v>
                </c:pt>
                <c:pt idx="2843">
                  <c:v>8.6544376882285547</c:v>
                </c:pt>
                <c:pt idx="2844">
                  <c:v>8.648354794248398</c:v>
                </c:pt>
                <c:pt idx="2845">
                  <c:v>8.6422783111873507</c:v>
                </c:pt>
                <c:pt idx="2846">
                  <c:v>8.6362082300397081</c:v>
                </c:pt>
                <c:pt idx="2847">
                  <c:v>8.630144541815568</c:v>
                </c:pt>
                <c:pt idx="2848">
                  <c:v>8.6240872375408895</c:v>
                </c:pt>
                <c:pt idx="2849">
                  <c:v>8.6180363082572704</c:v>
                </c:pt>
                <c:pt idx="2850">
                  <c:v>8.6119917450220189</c:v>
                </c:pt>
                <c:pt idx="2851">
                  <c:v>8.6059535389084179</c:v>
                </c:pt>
                <c:pt idx="2852">
                  <c:v>8.5999216810046679</c:v>
                </c:pt>
                <c:pt idx="2853">
                  <c:v>8.5938961624154349</c:v>
                </c:pt>
                <c:pt idx="2854">
                  <c:v>8.5878769742604426</c:v>
                </c:pt>
                <c:pt idx="2855">
                  <c:v>8.5818641076750986</c:v>
                </c:pt>
                <c:pt idx="2856">
                  <c:v>8.5758575538103248</c:v>
                </c:pt>
                <c:pt idx="2857">
                  <c:v>8.5698573038324675</c:v>
                </c:pt>
                <c:pt idx="2858">
                  <c:v>8.5638633489234017</c:v>
                </c:pt>
                <c:pt idx="2859">
                  <c:v>8.5578756802803611</c:v>
                </c:pt>
                <c:pt idx="2860">
                  <c:v>8.5518942891159746</c:v>
                </c:pt>
                <c:pt idx="2861">
                  <c:v>8.5459191666582193</c:v>
                </c:pt>
                <c:pt idx="2862">
                  <c:v>8.5399503041503912</c:v>
                </c:pt>
                <c:pt idx="2863">
                  <c:v>8.5339876928510687</c:v>
                </c:pt>
                <c:pt idx="2864">
                  <c:v>8.5280313240340639</c:v>
                </c:pt>
                <c:pt idx="2865">
                  <c:v>8.522081188988496</c:v>
                </c:pt>
                <c:pt idx="2866">
                  <c:v>8.5161372790185528</c:v>
                </c:pt>
                <c:pt idx="2867">
                  <c:v>8.5101995854436208</c:v>
                </c:pt>
                <c:pt idx="2868">
                  <c:v>8.50426809959826</c:v>
                </c:pt>
                <c:pt idx="2869">
                  <c:v>8.4983428128320817</c:v>
                </c:pt>
                <c:pt idx="2870">
                  <c:v>8.4924237165097747</c:v>
                </c:pt>
                <c:pt idx="2871">
                  <c:v>8.4865108020110238</c:v>
                </c:pt>
                <c:pt idx="2872">
                  <c:v>8.4806040607305686</c:v>
                </c:pt>
                <c:pt idx="2873">
                  <c:v>8.4747034840780859</c:v>
                </c:pt>
                <c:pt idx="2874">
                  <c:v>8.4688090634781901</c:v>
                </c:pt>
                <c:pt idx="2875">
                  <c:v>8.4629207903704007</c:v>
                </c:pt>
                <c:pt idx="2876">
                  <c:v>8.4570386562091748</c:v>
                </c:pt>
                <c:pt idx="2877">
                  <c:v>8.4511626524636068</c:v>
                </c:pt>
                <c:pt idx="2878">
                  <c:v>8.4452927706178933</c:v>
                </c:pt>
                <c:pt idx="2879">
                  <c:v>8.4394290021708187</c:v>
                </c:pt>
                <c:pt idx="2880">
                  <c:v>8.4335713386359963</c:v>
                </c:pt>
                <c:pt idx="2881">
                  <c:v>8.4277197715417103</c:v>
                </c:pt>
                <c:pt idx="2882">
                  <c:v>8.4218742924309673</c:v>
                </c:pt>
                <c:pt idx="2883">
                  <c:v>8.4160348928615267</c:v>
                </c:pt>
                <c:pt idx="2884">
                  <c:v>8.4102015644053818</c:v>
                </c:pt>
                <c:pt idx="2885">
                  <c:v>8.4043742986497207</c:v>
                </c:pt>
                <c:pt idx="2886">
                  <c:v>8.398553087195868</c:v>
                </c:pt>
                <c:pt idx="2887">
                  <c:v>8.3927379216598705</c:v>
                </c:pt>
                <c:pt idx="2888">
                  <c:v>8.3869287936721619</c:v>
                </c:pt>
                <c:pt idx="2889">
                  <c:v>8.381125694877781</c:v>
                </c:pt>
                <c:pt idx="2890">
                  <c:v>8.375328616936125</c:v>
                </c:pt>
                <c:pt idx="2891">
                  <c:v>8.3695375515212156</c:v>
                </c:pt>
                <c:pt idx="2892">
                  <c:v>8.3637524903207527</c:v>
                </c:pt>
                <c:pt idx="2893">
                  <c:v>8.3579734250378319</c:v>
                </c:pt>
                <c:pt idx="2894">
                  <c:v>8.3522003473893864</c:v>
                </c:pt>
                <c:pt idx="2895">
                  <c:v>8.3464332491061768</c:v>
                </c:pt>
                <c:pt idx="2896">
                  <c:v>8.340672121934098</c:v>
                </c:pt>
                <c:pt idx="2897">
                  <c:v>8.334916957632764</c:v>
                </c:pt>
                <c:pt idx="2898">
                  <c:v>8.3291677479760811</c:v>
                </c:pt>
                <c:pt idx="2899">
                  <c:v>8.3234244847521683</c:v>
                </c:pt>
                <c:pt idx="2900">
                  <c:v>8.317687159763409</c:v>
                </c:pt>
                <c:pt idx="2901">
                  <c:v>8.3119557648258482</c:v>
                </c:pt>
                <c:pt idx="2902">
                  <c:v>8.3062302917703068</c:v>
                </c:pt>
                <c:pt idx="2903">
                  <c:v>8.3005107324412268</c:v>
                </c:pt>
                <c:pt idx="2904">
                  <c:v>8.2947970786971279</c:v>
                </c:pt>
                <c:pt idx="2905">
                  <c:v>8.2890893224106552</c:v>
                </c:pt>
                <c:pt idx="2906">
                  <c:v>8.2833874554683504</c:v>
                </c:pt>
                <c:pt idx="2907">
                  <c:v>8.2776914697706889</c:v>
                </c:pt>
                <c:pt idx="2908">
                  <c:v>8.2720013572321687</c:v>
                </c:pt>
                <c:pt idx="2909">
                  <c:v>8.2663171097810402</c:v>
                </c:pt>
                <c:pt idx="2910">
                  <c:v>8.2606387193595054</c:v>
                </c:pt>
                <c:pt idx="2911">
                  <c:v>8.2549661779235688</c:v>
                </c:pt>
                <c:pt idx="2912">
                  <c:v>8.249299477443051</c:v>
                </c:pt>
                <c:pt idx="2913">
                  <c:v>8.2436386099015539</c:v>
                </c:pt>
                <c:pt idx="2914">
                  <c:v>8.2379835672963999</c:v>
                </c:pt>
                <c:pt idx="2915">
                  <c:v>8.2323343416386603</c:v>
                </c:pt>
                <c:pt idx="2916">
                  <c:v>8.2266909249530809</c:v>
                </c:pt>
                <c:pt idx="2917">
                  <c:v>8.221053309278048</c:v>
                </c:pt>
                <c:pt idx="2918">
                  <c:v>8.2154214866657007</c:v>
                </c:pt>
                <c:pt idx="2919">
                  <c:v>8.2097954491816054</c:v>
                </c:pt>
                <c:pt idx="2920">
                  <c:v>8.2041751889050119</c:v>
                </c:pt>
                <c:pt idx="2921">
                  <c:v>8.1985606979287624</c:v>
                </c:pt>
                <c:pt idx="2922">
                  <c:v>8.1929519683591039</c:v>
                </c:pt>
                <c:pt idx="2923">
                  <c:v>8.1873489923158189</c:v>
                </c:pt>
                <c:pt idx="2924">
                  <c:v>8.1817517619322313</c:v>
                </c:pt>
                <c:pt idx="2925">
                  <c:v>8.1761602693552362</c:v>
                </c:pt>
                <c:pt idx="2926">
                  <c:v>8.1705745067446767</c:v>
                </c:pt>
                <c:pt idx="2927">
                  <c:v>8.1649944662741429</c:v>
                </c:pt>
                <c:pt idx="2928">
                  <c:v>8.1594201401305479</c:v>
                </c:pt>
                <c:pt idx="2929">
                  <c:v>8.1538515205140989</c:v>
                </c:pt>
                <c:pt idx="2930">
                  <c:v>8.1482885996382759</c:v>
                </c:pt>
                <c:pt idx="2931">
                  <c:v>8.1427313697298711</c:v>
                </c:pt>
                <c:pt idx="2932">
                  <c:v>8.1371798230289158</c:v>
                </c:pt>
                <c:pt idx="2933">
                  <c:v>8.1316339517886647</c:v>
                </c:pt>
                <c:pt idx="2934">
                  <c:v>8.1260937482755189</c:v>
                </c:pt>
                <c:pt idx="2935">
                  <c:v>8.1205592047693358</c:v>
                </c:pt>
                <c:pt idx="2936">
                  <c:v>8.1150303135624267</c:v>
                </c:pt>
                <c:pt idx="2937">
                  <c:v>8.1095070669610028</c:v>
                </c:pt>
                <c:pt idx="2938">
                  <c:v>8.1039894572839568</c:v>
                </c:pt>
                <c:pt idx="2939">
                  <c:v>8.0984774768632537</c:v>
                </c:pt>
                <c:pt idx="2940">
                  <c:v>8.0929711180439945</c:v>
                </c:pt>
                <c:pt idx="2941">
                  <c:v>8.0874703731842246</c:v>
                </c:pt>
                <c:pt idx="2942">
                  <c:v>8.0819752346549851</c:v>
                </c:pt>
                <c:pt idx="2943">
                  <c:v>8.0764856948403878</c:v>
                </c:pt>
                <c:pt idx="2944">
                  <c:v>8.0710017461370089</c:v>
                </c:pt>
                <c:pt idx="2945">
                  <c:v>8.0655233809550371</c:v>
                </c:pt>
                <c:pt idx="2946">
                  <c:v>8.0600505917170508</c:v>
                </c:pt>
                <c:pt idx="2947">
                  <c:v>8.0545833708585821</c:v>
                </c:pt>
                <c:pt idx="2948">
                  <c:v>8.0491217108280289</c:v>
                </c:pt>
                <c:pt idx="2949">
                  <c:v>8.0436656040865611</c:v>
                </c:pt>
                <c:pt idx="2950">
                  <c:v>8.0382150431081119</c:v>
                </c:pt>
                <c:pt idx="2951">
                  <c:v>8.0327700203793988</c:v>
                </c:pt>
                <c:pt idx="2952">
                  <c:v>8.0273305283997995</c:v>
                </c:pt>
                <c:pt idx="2953">
                  <c:v>8.0218965596814247</c:v>
                </c:pt>
                <c:pt idx="2954">
                  <c:v>8.0164681067490466</c:v>
                </c:pt>
                <c:pt idx="2955">
                  <c:v>8.0110451621400589</c:v>
                </c:pt>
                <c:pt idx="2956">
                  <c:v>8.0056277184045292</c:v>
                </c:pt>
                <c:pt idx="2957">
                  <c:v>8.0002157681050416</c:v>
                </c:pt>
                <c:pt idx="2958">
                  <c:v>7.9948093038167896</c:v>
                </c:pt>
                <c:pt idx="2959">
                  <c:v>7.9894083181275013</c:v>
                </c:pt>
                <c:pt idx="2960">
                  <c:v>7.9840128036374045</c:v>
                </c:pt>
                <c:pt idx="2961">
                  <c:v>7.9786227529593008</c:v>
                </c:pt>
                <c:pt idx="2962">
                  <c:v>7.9732381587182024</c:v>
                </c:pt>
                <c:pt idx="2963">
                  <c:v>7.9678590135518954</c:v>
                </c:pt>
                <c:pt idx="2964">
                  <c:v>7.9624853101103765</c:v>
                </c:pt>
                <c:pt idx="2965">
                  <c:v>7.9571170410560645</c:v>
                </c:pt>
                <c:pt idx="2966">
                  <c:v>7.9517541990638696</c:v>
                </c:pt>
                <c:pt idx="2967">
                  <c:v>7.9463967768206833</c:v>
                </c:pt>
                <c:pt idx="2968">
                  <c:v>7.9410447670261464</c:v>
                </c:pt>
                <c:pt idx="2969">
                  <c:v>7.93569816239199</c:v>
                </c:pt>
                <c:pt idx="2970">
                  <c:v>7.9303569556420523</c:v>
                </c:pt>
                <c:pt idx="2971">
                  <c:v>7.9250211395127304</c:v>
                </c:pt>
                <c:pt idx="2972">
                  <c:v>7.9196907067524194</c:v>
                </c:pt>
                <c:pt idx="2973">
                  <c:v>7.9143656501217619</c:v>
                </c:pt>
                <c:pt idx="2974">
                  <c:v>7.9090459623935834</c:v>
                </c:pt>
                <c:pt idx="2975">
                  <c:v>7.9037316363527719</c:v>
                </c:pt>
                <c:pt idx="2976">
                  <c:v>7.8984226647964446</c:v>
                </c:pt>
                <c:pt idx="2977">
                  <c:v>7.8931190405337386</c:v>
                </c:pt>
                <c:pt idx="2978">
                  <c:v>7.8878207563858656</c:v>
                </c:pt>
                <c:pt idx="2979">
                  <c:v>7.8825278051861085</c:v>
                </c:pt>
                <c:pt idx="2980">
                  <c:v>7.877240179779732</c:v>
                </c:pt>
                <c:pt idx="2981">
                  <c:v>7.8719578730240176</c:v>
                </c:pt>
                <c:pt idx="2982">
                  <c:v>7.8666808777881645</c:v>
                </c:pt>
                <c:pt idx="2983">
                  <c:v>7.8614091869535114</c:v>
                </c:pt>
                <c:pt idx="2984">
                  <c:v>7.856142793413083</c:v>
                </c:pt>
                <c:pt idx="2985">
                  <c:v>7.8508816900717715</c:v>
                </c:pt>
                <c:pt idx="2986">
                  <c:v>7.8456258698466375</c:v>
                </c:pt>
                <c:pt idx="2987">
                  <c:v>7.8403753256663702</c:v>
                </c:pt>
                <c:pt idx="2988">
                  <c:v>7.8351300504715216</c:v>
                </c:pt>
                <c:pt idx="2989">
                  <c:v>7.8298900372144695</c:v>
                </c:pt>
                <c:pt idx="2990">
                  <c:v>7.8246552788592831</c:v>
                </c:pt>
                <c:pt idx="2991">
                  <c:v>7.8194257683821009</c:v>
                </c:pt>
                <c:pt idx="2992">
                  <c:v>7.8142014987703234</c:v>
                </c:pt>
                <c:pt idx="2993">
                  <c:v>7.808982463023372</c:v>
                </c:pt>
                <c:pt idx="2994">
                  <c:v>7.8037686541522824</c:v>
                </c:pt>
                <c:pt idx="2995">
                  <c:v>7.7985600651797409</c:v>
                </c:pt>
                <c:pt idx="2996">
                  <c:v>7.7933566891400838</c:v>
                </c:pt>
                <c:pt idx="2997">
                  <c:v>7.7881585190792455</c:v>
                </c:pt>
                <c:pt idx="2998">
                  <c:v>7.7829655480547855</c:v>
                </c:pt>
                <c:pt idx="2999">
                  <c:v>7.7777777691358025</c:v>
                </c:pt>
                <c:pt idx="3000">
                  <c:v>7.7725951754029392</c:v>
                </c:pt>
                <c:pt idx="3001">
                  <c:v>7.7674177599483745</c:v>
                </c:pt>
                <c:pt idx="3002">
                  <c:v>7.7622455158757875</c:v>
                </c:pt>
                <c:pt idx="3003">
                  <c:v>7.7570784363003362</c:v>
                </c:pt>
                <c:pt idx="3004">
                  <c:v>7.7519165143486095</c:v>
                </c:pt>
                <c:pt idx="3005">
                  <c:v>7.7467597431587034</c:v>
                </c:pt>
                <c:pt idx="3006">
                  <c:v>7.7416081158799912</c:v>
                </c:pt>
                <c:pt idx="3007">
                  <c:v>7.7364616256732939</c:v>
                </c:pt>
                <c:pt idx="3008">
                  <c:v>7.7313202657107833</c:v>
                </c:pt>
                <c:pt idx="3009">
                  <c:v>7.7261840291760162</c:v>
                </c:pt>
                <c:pt idx="3010">
                  <c:v>7.721052909264003</c:v>
                </c:pt>
                <c:pt idx="3011">
                  <c:v>7.7159268991806895</c:v>
                </c:pt>
                <c:pt idx="3012">
                  <c:v>7.7108059921435634</c:v>
                </c:pt>
                <c:pt idx="3013">
                  <c:v>7.7056901813813461</c:v>
                </c:pt>
                <c:pt idx="3014">
                  <c:v>7.7005794601337394</c:v>
                </c:pt>
                <c:pt idx="3015">
                  <c:v>7.695473821652036</c:v>
                </c:pt>
                <c:pt idx="3016">
                  <c:v>7.6903732591984255</c:v>
                </c:pt>
                <c:pt idx="3017">
                  <c:v>7.6852777660464255</c:v>
                </c:pt>
                <c:pt idx="3018">
                  <c:v>7.6801873354805785</c:v>
                </c:pt>
                <c:pt idx="3019">
                  <c:v>7.6751019607965345</c:v>
                </c:pt>
                <c:pt idx="3020">
                  <c:v>7.6700216353011914</c:v>
                </c:pt>
                <c:pt idx="3021">
                  <c:v>7.6649463523122545</c:v>
                </c:pt>
                <c:pt idx="3022">
                  <c:v>7.6598761051588564</c:v>
                </c:pt>
                <c:pt idx="3023">
                  <c:v>7.6548108871806821</c:v>
                </c:pt>
                <c:pt idx="3024">
                  <c:v>7.6497506917289799</c:v>
                </c:pt>
                <c:pt idx="3025">
                  <c:v>7.6446955121653888</c:v>
                </c:pt>
                <c:pt idx="3026">
                  <c:v>7.6396453418630594</c:v>
                </c:pt>
                <c:pt idx="3027">
                  <c:v>7.6346001742056515</c:v>
                </c:pt>
                <c:pt idx="3028">
                  <c:v>7.6295600025879855</c:v>
                </c:pt>
                <c:pt idx="3029">
                  <c:v>7.6245248204156235</c:v>
                </c:pt>
                <c:pt idx="3030">
                  <c:v>7.6194946211053765</c:v>
                </c:pt>
                <c:pt idx="3031">
                  <c:v>7.6144693980843874</c:v>
                </c:pt>
                <c:pt idx="3032">
                  <c:v>7.6094491447909194</c:v>
                </c:pt>
                <c:pt idx="3033">
                  <c:v>7.6044338546740065</c:v>
                </c:pt>
                <c:pt idx="3034">
                  <c:v>7.5994235211935184</c:v>
                </c:pt>
                <c:pt idx="3035">
                  <c:v>7.59441813781996</c:v>
                </c:pt>
                <c:pt idx="3036">
                  <c:v>7.5894176980348433</c:v>
                </c:pt>
                <c:pt idx="3037">
                  <c:v>7.5844221953300934</c:v>
                </c:pt>
                <c:pt idx="3038">
                  <c:v>7.5794316232084453</c:v>
                </c:pt>
                <c:pt idx="3039">
                  <c:v>7.5744459751834681</c:v>
                </c:pt>
                <c:pt idx="3040">
                  <c:v>7.5694652447792405</c:v>
                </c:pt>
                <c:pt idx="3041">
                  <c:v>7.5644894255305308</c:v>
                </c:pt>
                <c:pt idx="3042">
                  <c:v>7.5595185109827145</c:v>
                </c:pt>
                <c:pt idx="3043">
                  <c:v>7.5545524946917908</c:v>
                </c:pt>
                <c:pt idx="3044">
                  <c:v>7.5495913702243129</c:v>
                </c:pt>
                <c:pt idx="3045">
                  <c:v>7.5446351311574045</c:v>
                </c:pt>
                <c:pt idx="3046">
                  <c:v>7.5396837710787414</c:v>
                </c:pt>
                <c:pt idx="3047">
                  <c:v>7.5347372835864785</c:v>
                </c:pt>
                <c:pt idx="3048">
                  <c:v>7.5297956622893141</c:v>
                </c:pt>
                <c:pt idx="3049">
                  <c:v>7.5248589008063655</c:v>
                </c:pt>
                <c:pt idx="3050">
                  <c:v>7.5199269927673074</c:v>
                </c:pt>
                <c:pt idx="3051">
                  <c:v>7.5149999318121115</c:v>
                </c:pt>
                <c:pt idx="3052">
                  <c:v>7.5100777115912614</c:v>
                </c:pt>
                <c:pt idx="3053">
                  <c:v>7.5051603257656012</c:v>
                </c:pt>
                <c:pt idx="3054">
                  <c:v>7.5002477680063562</c:v>
                </c:pt>
                <c:pt idx="3055">
                  <c:v>7.4953400319951013</c:v>
                </c:pt>
                <c:pt idx="3056">
                  <c:v>7.4904371114237494</c:v>
                </c:pt>
                <c:pt idx="3057">
                  <c:v>7.4855389999945094</c:v>
                </c:pt>
                <c:pt idx="3058">
                  <c:v>7.4806456914199124</c:v>
                </c:pt>
                <c:pt idx="3059">
                  <c:v>7.4757571794227093</c:v>
                </c:pt>
                <c:pt idx="3060">
                  <c:v>7.470873457735963</c:v>
                </c:pt>
                <c:pt idx="3061">
                  <c:v>7.4659945201029245</c:v>
                </c:pt>
                <c:pt idx="3062">
                  <c:v>7.461120360277123</c:v>
                </c:pt>
                <c:pt idx="3063">
                  <c:v>7.4562509720221914</c:v>
                </c:pt>
                <c:pt idx="3064">
                  <c:v>7.4513863491119405</c:v>
                </c:pt>
                <c:pt idx="3065">
                  <c:v>7.4465264853304802</c:v>
                </c:pt>
                <c:pt idx="3066">
                  <c:v>7.4416713744717882</c:v>
                </c:pt>
                <c:pt idx="3067">
                  <c:v>7.4368210103401928</c:v>
                </c:pt>
                <c:pt idx="3068">
                  <c:v>7.4319753867499392</c:v>
                </c:pt>
                <c:pt idx="3069">
                  <c:v>7.4271344975255245</c:v>
                </c:pt>
                <c:pt idx="3070">
                  <c:v>7.4222983365014548</c:v>
                </c:pt>
                <c:pt idx="3071">
                  <c:v>7.4174668975221136</c:v>
                </c:pt>
                <c:pt idx="3072">
                  <c:v>7.4126401744420534</c:v>
                </c:pt>
                <c:pt idx="3073">
                  <c:v>7.4078181611257365</c:v>
                </c:pt>
                <c:pt idx="3074">
                  <c:v>7.4030008514476826</c:v>
                </c:pt>
                <c:pt idx="3075">
                  <c:v>7.398188239292244</c:v>
                </c:pt>
                <c:pt idx="3076">
                  <c:v>7.3933803185539455</c:v>
                </c:pt>
                <c:pt idx="3077">
                  <c:v>7.3885770831369273</c:v>
                </c:pt>
                <c:pt idx="3078">
                  <c:v>7.3837785269553855</c:v>
                </c:pt>
                <c:pt idx="3079">
                  <c:v>7.3789846439334346</c:v>
                </c:pt>
                <c:pt idx="3080">
                  <c:v>7.3741954280049447</c:v>
                </c:pt>
                <c:pt idx="3081">
                  <c:v>7.3694108731136785</c:v>
                </c:pt>
                <c:pt idx="3082">
                  <c:v>7.3646309732132265</c:v>
                </c:pt>
                <c:pt idx="3083">
                  <c:v>7.3598557222669445</c:v>
                </c:pt>
                <c:pt idx="3084">
                  <c:v>7.3550851142480242</c:v>
                </c:pt>
                <c:pt idx="3085">
                  <c:v>7.3503191431393597</c:v>
                </c:pt>
                <c:pt idx="3086">
                  <c:v>7.3455578029336293</c:v>
                </c:pt>
                <c:pt idx="3087">
                  <c:v>7.3408010876332304</c:v>
                </c:pt>
                <c:pt idx="3088">
                  <c:v>7.3360489912502524</c:v>
                </c:pt>
                <c:pt idx="3089">
                  <c:v>7.3313015078064705</c:v>
                </c:pt>
                <c:pt idx="3090">
                  <c:v>7.326558631333369</c:v>
                </c:pt>
                <c:pt idx="3091">
                  <c:v>7.3218203558720374</c:v>
                </c:pt>
                <c:pt idx="3092">
                  <c:v>7.3170866754731945</c:v>
                </c:pt>
                <c:pt idx="3093">
                  <c:v>7.3123575841972457</c:v>
                </c:pt>
                <c:pt idx="3094">
                  <c:v>7.3076330761140795</c:v>
                </c:pt>
                <c:pt idx="3095">
                  <c:v>7.3029131453032328</c:v>
                </c:pt>
                <c:pt idx="3096">
                  <c:v>7.2981977858538443</c:v>
                </c:pt>
                <c:pt idx="3097">
                  <c:v>7.2934869918643424</c:v>
                </c:pt>
                <c:pt idx="3098">
                  <c:v>7.2887807574430363</c:v>
                </c:pt>
                <c:pt idx="3099">
                  <c:v>7.2840790767075045</c:v>
                </c:pt>
                <c:pt idx="3100">
                  <c:v>7.2793819437849034</c:v>
                </c:pt>
                <c:pt idx="3101">
                  <c:v>7.2746893528117411</c:v>
                </c:pt>
                <c:pt idx="3102">
                  <c:v>7.2700012979341526</c:v>
                </c:pt>
                <c:pt idx="3103">
                  <c:v>7.2653177733074275</c:v>
                </c:pt>
                <c:pt idx="3104">
                  <c:v>7.2606387730965967</c:v>
                </c:pt>
                <c:pt idx="3105">
                  <c:v>7.2559642914758546</c:v>
                </c:pt>
                <c:pt idx="3106">
                  <c:v>7.2512943226288424</c:v>
                </c:pt>
                <c:pt idx="3107">
                  <c:v>7.246628860748543</c:v>
                </c:pt>
                <c:pt idx="3108">
                  <c:v>7.2419679000372881</c:v>
                </c:pt>
                <c:pt idx="3109">
                  <c:v>7.2373114347067222</c:v>
                </c:pt>
                <c:pt idx="3110">
                  <c:v>7.2326594589777926</c:v>
                </c:pt>
                <c:pt idx="3111">
                  <c:v>7.2280119670806791</c:v>
                </c:pt>
                <c:pt idx="3112">
                  <c:v>7.223368953255032</c:v>
                </c:pt>
                <c:pt idx="3113">
                  <c:v>7.2187304117494415</c:v>
                </c:pt>
                <c:pt idx="3114">
                  <c:v>7.2140963368219255</c:v>
                </c:pt>
                <c:pt idx="3115">
                  <c:v>7.2094667227397133</c:v>
                </c:pt>
                <c:pt idx="3116">
                  <c:v>7.2048415637791186</c:v>
                </c:pt>
                <c:pt idx="3117">
                  <c:v>7.2002208542257469</c:v>
                </c:pt>
                <c:pt idx="3118">
                  <c:v>7.1956045883743025</c:v>
                </c:pt>
                <c:pt idx="3119">
                  <c:v>7.1909927605286486</c:v>
                </c:pt>
                <c:pt idx="3120">
                  <c:v>7.1863853650017635</c:v>
                </c:pt>
                <c:pt idx="3121">
                  <c:v>7.1817823961157385</c:v>
                </c:pt>
                <c:pt idx="3122">
                  <c:v>7.1771838482016976</c:v>
                </c:pt>
                <c:pt idx="3123">
                  <c:v>7.1725897156000684</c:v>
                </c:pt>
                <c:pt idx="3124">
                  <c:v>7.1679999926599676</c:v>
                </c:pt>
                <c:pt idx="3125">
                  <c:v>7.1634146737397302</c:v>
                </c:pt>
                <c:pt idx="3126">
                  <c:v>7.1588337532069355</c:v>
                </c:pt>
                <c:pt idx="3127">
                  <c:v>7.1542572254377355</c:v>
                </c:pt>
                <c:pt idx="3128">
                  <c:v>7.1496850848175484</c:v>
                </c:pt>
                <c:pt idx="3129">
                  <c:v>7.1451173257406762</c:v>
                </c:pt>
                <c:pt idx="3130">
                  <c:v>7.1405539426103948</c:v>
                </c:pt>
                <c:pt idx="3131">
                  <c:v>7.1359949298388745</c:v>
                </c:pt>
                <c:pt idx="3132">
                  <c:v>7.1314402818473184</c:v>
                </c:pt>
                <c:pt idx="3133">
                  <c:v>7.1268899930656477</c:v>
                </c:pt>
                <c:pt idx="3134">
                  <c:v>7.1223440579327386</c:v>
                </c:pt>
                <c:pt idx="3135">
                  <c:v>7.1178024708964669</c:v>
                </c:pt>
                <c:pt idx="3136">
                  <c:v>7.1132652264134375</c:v>
                </c:pt>
                <c:pt idx="3137">
                  <c:v>7.1087323189489755</c:v>
                </c:pt>
                <c:pt idx="3138">
                  <c:v>7.1042037429774147</c:v>
                </c:pt>
                <c:pt idx="3139">
                  <c:v>7.0996794929818776</c:v>
                </c:pt>
                <c:pt idx="3140">
                  <c:v>7.0951595634539286</c:v>
                </c:pt>
                <c:pt idx="3141">
                  <c:v>7.090643948894443</c:v>
                </c:pt>
                <c:pt idx="3142">
                  <c:v>7.0861326438126824</c:v>
                </c:pt>
                <c:pt idx="3143">
                  <c:v>7.0816256427266993</c:v>
                </c:pt>
                <c:pt idx="3144">
                  <c:v>7.0771229401633073</c:v>
                </c:pt>
                <c:pt idx="3145">
                  <c:v>7.0726245306579765</c:v>
                </c:pt>
                <c:pt idx="3146">
                  <c:v>7.0681304087548975</c:v>
                </c:pt>
                <c:pt idx="3147">
                  <c:v>7.0636405690068775</c:v>
                </c:pt>
                <c:pt idx="3148">
                  <c:v>7.0591550059754145</c:v>
                </c:pt>
                <c:pt idx="3149">
                  <c:v>7.0546737142306624</c:v>
                </c:pt>
                <c:pt idx="3150">
                  <c:v>7.0501966883511953</c:v>
                </c:pt>
                <c:pt idx="3151">
                  <c:v>7.0457239229244903</c:v>
                </c:pt>
                <c:pt idx="3152">
                  <c:v>7.0412554125463984</c:v>
                </c:pt>
                <c:pt idx="3153">
                  <c:v>7.0367911518214123</c:v>
                </c:pt>
                <c:pt idx="3154">
                  <c:v>7.0323311353624982</c:v>
                </c:pt>
                <c:pt idx="3155">
                  <c:v>7.0278753577911983</c:v>
                </c:pt>
                <c:pt idx="3156">
                  <c:v>7.0234238137377725</c:v>
                </c:pt>
                <c:pt idx="3157">
                  <c:v>7.0189764978405851</c:v>
                </c:pt>
                <c:pt idx="3158">
                  <c:v>7.0145334047467616</c:v>
                </c:pt>
                <c:pt idx="3159">
                  <c:v>7.0100945291118268</c:v>
                </c:pt>
                <c:pt idx="3160">
                  <c:v>7.0056598655997586</c:v>
                </c:pt>
                <c:pt idx="3161">
                  <c:v>7.0012294088830318</c:v>
                </c:pt>
                <c:pt idx="3162">
                  <c:v>6.9968031536423592</c:v>
                </c:pt>
                <c:pt idx="3163">
                  <c:v>6.9923810945669791</c:v>
                </c:pt>
                <c:pt idx="3164">
                  <c:v>6.9879632263546414</c:v>
                </c:pt>
                <c:pt idx="3165">
                  <c:v>6.9835495437112884</c:v>
                </c:pt>
                <c:pt idx="3166">
                  <c:v>6.9791400413512834</c:v>
                </c:pt>
                <c:pt idx="3167">
                  <c:v>6.9747347139972815</c:v>
                </c:pt>
                <c:pt idx="3168">
                  <c:v>6.9703335563803561</c:v>
                </c:pt>
                <c:pt idx="3169">
                  <c:v>6.9659365632397661</c:v>
                </c:pt>
                <c:pt idx="3170">
                  <c:v>6.9615437293233517</c:v>
                </c:pt>
                <c:pt idx="3171">
                  <c:v>6.9571550493866745</c:v>
                </c:pt>
                <c:pt idx="3172">
                  <c:v>6.9527705181941881</c:v>
                </c:pt>
                <c:pt idx="3173">
                  <c:v>6.9483901305181934</c:v>
                </c:pt>
                <c:pt idx="3174">
                  <c:v>6.9440138811393002</c:v>
                </c:pt>
                <c:pt idx="3175">
                  <c:v>6.9396417648464883</c:v>
                </c:pt>
                <c:pt idx="3176">
                  <c:v>6.9352737764366434</c:v>
                </c:pt>
                <c:pt idx="3177">
                  <c:v>6.9309099107151173</c:v>
                </c:pt>
                <c:pt idx="3178">
                  <c:v>6.9265501624953325</c:v>
                </c:pt>
                <c:pt idx="3179">
                  <c:v>6.9221945265987657</c:v>
                </c:pt>
                <c:pt idx="3180">
                  <c:v>6.9178429978553284</c:v>
                </c:pt>
                <c:pt idx="3181">
                  <c:v>6.91349557110264</c:v>
                </c:pt>
                <c:pt idx="3182">
                  <c:v>6.9091522411867077</c:v>
                </c:pt>
                <c:pt idx="3183">
                  <c:v>6.9048130029615598</c:v>
                </c:pt>
                <c:pt idx="3184">
                  <c:v>6.9004778512893026</c:v>
                </c:pt>
                <c:pt idx="3185">
                  <c:v>6.8961467810401134</c:v>
                </c:pt>
                <c:pt idx="3186">
                  <c:v>6.8918197870921833</c:v>
                </c:pt>
                <c:pt idx="3187">
                  <c:v>6.8874968643317445</c:v>
                </c:pt>
                <c:pt idx="3188">
                  <c:v>6.8831780076531324</c:v>
                </c:pt>
                <c:pt idx="3189">
                  <c:v>6.8788632119585484</c:v>
                </c:pt>
                <c:pt idx="3190">
                  <c:v>6.8745524721582445</c:v>
                </c:pt>
                <c:pt idx="3191">
                  <c:v>6.8702457831705424</c:v>
                </c:pt>
                <c:pt idx="3192">
                  <c:v>6.8659431399214057</c:v>
                </c:pt>
                <c:pt idx="3193">
                  <c:v>6.8616445373451365</c:v>
                </c:pt>
                <c:pt idx="3194">
                  <c:v>6.8573499703837415</c:v>
                </c:pt>
                <c:pt idx="3195">
                  <c:v>6.8530594339871724</c:v>
                </c:pt>
                <c:pt idx="3196">
                  <c:v>6.8487729231132564</c:v>
                </c:pt>
                <c:pt idx="3197">
                  <c:v>6.8444904327277616</c:v>
                </c:pt>
                <c:pt idx="3198">
                  <c:v>6.8402119578042795</c:v>
                </c:pt>
                <c:pt idx="3199">
                  <c:v>6.8359374933242814</c:v>
                </c:pt>
                <c:pt idx="3200">
                  <c:v>6.8316670342770953</c:v>
                </c:pt>
                <c:pt idx="3201">
                  <c:v>6.8274005756596745</c:v>
                </c:pt>
                <c:pt idx="3202">
                  <c:v>6.8231381124771495</c:v>
                </c:pt>
                <c:pt idx="3203">
                  <c:v>6.8188796397421454</c:v>
                </c:pt>
                <c:pt idx="3204">
                  <c:v>6.8146251524751689</c:v>
                </c:pt>
                <c:pt idx="3205">
                  <c:v>6.8103746457044876</c:v>
                </c:pt>
                <c:pt idx="3206">
                  <c:v>6.8061281144661194</c:v>
                </c:pt>
                <c:pt idx="3207">
                  <c:v>6.8018855538038006</c:v>
                </c:pt>
                <c:pt idx="3208">
                  <c:v>6.7976469587690209</c:v>
                </c:pt>
                <c:pt idx="3209">
                  <c:v>6.793412324420947</c:v>
                </c:pt>
                <c:pt idx="3210">
                  <c:v>6.7891816458264485</c:v>
                </c:pt>
                <c:pt idx="3211">
                  <c:v>6.784954918060027</c:v>
                </c:pt>
                <c:pt idx="3212">
                  <c:v>6.7807321362040511</c:v>
                </c:pt>
                <c:pt idx="3213">
                  <c:v>6.7765132953482334</c:v>
                </c:pt>
                <c:pt idx="3214">
                  <c:v>6.7722983905901577</c:v>
                </c:pt>
                <c:pt idx="3215">
                  <c:v>6.7680874170347662</c:v>
                </c:pt>
                <c:pt idx="3216">
                  <c:v>6.7638803697949745</c:v>
                </c:pt>
                <c:pt idx="3217">
                  <c:v>6.7596772439910584</c:v>
                </c:pt>
                <c:pt idx="3218">
                  <c:v>6.7554780347508814</c:v>
                </c:pt>
                <c:pt idx="3219">
                  <c:v>6.7512827372099053</c:v>
                </c:pt>
                <c:pt idx="3220">
                  <c:v>6.7470913465111497</c:v>
                </c:pt>
                <c:pt idx="3221">
                  <c:v>6.7429038578051355</c:v>
                </c:pt>
                <c:pt idx="3222">
                  <c:v>6.7387202662499845</c:v>
                </c:pt>
                <c:pt idx="3223">
                  <c:v>6.7345405670112255</c:v>
                </c:pt>
                <c:pt idx="3224">
                  <c:v>6.7303647552619532</c:v>
                </c:pt>
                <c:pt idx="3225">
                  <c:v>6.7261928261826895</c:v>
                </c:pt>
                <c:pt idx="3226">
                  <c:v>6.7220247749614686</c:v>
                </c:pt>
                <c:pt idx="3227">
                  <c:v>6.7178605967937566</c:v>
                </c:pt>
                <c:pt idx="3228">
                  <c:v>6.7137002868824558</c:v>
                </c:pt>
                <c:pt idx="3229">
                  <c:v>6.7095438404378998</c:v>
                </c:pt>
                <c:pt idx="3230">
                  <c:v>6.7053912526778303</c:v>
                </c:pt>
                <c:pt idx="3231">
                  <c:v>6.7012425188273914</c:v>
                </c:pt>
                <c:pt idx="3232">
                  <c:v>6.6970976341190855</c:v>
                </c:pt>
                <c:pt idx="3233">
                  <c:v>6.6929565937928395</c:v>
                </c:pt>
                <c:pt idx="3234">
                  <c:v>6.6888193930958773</c:v>
                </c:pt>
                <c:pt idx="3235">
                  <c:v>6.6846860272827655</c:v>
                </c:pt>
                <c:pt idx="3236">
                  <c:v>6.6805564916155085</c:v>
                </c:pt>
                <c:pt idx="3237">
                  <c:v>6.6764307813632824</c:v>
                </c:pt>
                <c:pt idx="3238">
                  <c:v>6.6723088918025928</c:v>
                </c:pt>
                <c:pt idx="3239">
                  <c:v>6.6681908182172318</c:v>
                </c:pt>
                <c:pt idx="3240">
                  <c:v>6.6640765558984647</c:v>
                </c:pt>
                <c:pt idx="3241">
                  <c:v>6.6599661001446124</c:v>
                </c:pt>
                <c:pt idx="3242">
                  <c:v>6.6558594462611476</c:v>
                </c:pt>
                <c:pt idx="3243">
                  <c:v>6.6517565895610025</c:v>
                </c:pt>
                <c:pt idx="3244">
                  <c:v>6.6476575253642274</c:v>
                </c:pt>
                <c:pt idx="3245">
                  <c:v>6.6435622489980855</c:v>
                </c:pt>
                <c:pt idx="3246">
                  <c:v>6.6394707557970714</c:v>
                </c:pt>
                <c:pt idx="3247">
                  <c:v>6.6353830411028012</c:v>
                </c:pt>
                <c:pt idx="3248">
                  <c:v>6.6312991002642061</c:v>
                </c:pt>
                <c:pt idx="3249">
                  <c:v>6.6272189286368759</c:v>
                </c:pt>
                <c:pt idx="3250">
                  <c:v>6.6231425215844455</c:v>
                </c:pt>
                <c:pt idx="3251">
                  <c:v>6.6190698744768381</c:v>
                </c:pt>
                <c:pt idx="3252">
                  <c:v>6.6150009826914706</c:v>
                </c:pt>
                <c:pt idx="3253">
                  <c:v>6.6109358416127257</c:v>
                </c:pt>
                <c:pt idx="3254">
                  <c:v>6.6068744466323786</c:v>
                </c:pt>
                <c:pt idx="3255">
                  <c:v>6.6028167931488264</c:v>
                </c:pt>
                <c:pt idx="3256">
                  <c:v>6.5987628765678155</c:v>
                </c:pt>
                <c:pt idx="3257">
                  <c:v>6.5947126923020916</c:v>
                </c:pt>
                <c:pt idx="3258">
                  <c:v>6.590666235771419</c:v>
                </c:pt>
                <c:pt idx="3259">
                  <c:v>6.5866235024026576</c:v>
                </c:pt>
                <c:pt idx="3260">
                  <c:v>6.5825844876293855</c:v>
                </c:pt>
                <c:pt idx="3261">
                  <c:v>6.5785491868927366</c:v>
                </c:pt>
                <c:pt idx="3262">
                  <c:v>6.5745175956401951</c:v>
                </c:pt>
                <c:pt idx="3263">
                  <c:v>6.570489709326707</c:v>
                </c:pt>
                <c:pt idx="3264">
                  <c:v>6.566465523413938</c:v>
                </c:pt>
                <c:pt idx="3265">
                  <c:v>6.5624450333705475</c:v>
                </c:pt>
                <c:pt idx="3266">
                  <c:v>6.5584282346721539</c:v>
                </c:pt>
                <c:pt idx="3267">
                  <c:v>6.5544151228012355</c:v>
                </c:pt>
                <c:pt idx="3268">
                  <c:v>6.5504056932473027</c:v>
                </c:pt>
                <c:pt idx="3269">
                  <c:v>6.5463999415066114</c:v>
                </c:pt>
                <c:pt idx="3270">
                  <c:v>6.5423978630823818</c:v>
                </c:pt>
                <c:pt idx="3271">
                  <c:v>6.5383994534847707</c:v>
                </c:pt>
                <c:pt idx="3272">
                  <c:v>6.5344047082305146</c:v>
                </c:pt>
                <c:pt idx="3273">
                  <c:v>6.5304136228435983</c:v>
                </c:pt>
                <c:pt idx="3274">
                  <c:v>6.5264261928546166</c:v>
                </c:pt>
                <c:pt idx="3275">
                  <c:v>6.5224424138008521</c:v>
                </c:pt>
                <c:pt idx="3276">
                  <c:v>6.5184622812267063</c:v>
                </c:pt>
                <c:pt idx="3277">
                  <c:v>6.514485790683163</c:v>
                </c:pt>
                <c:pt idx="3278">
                  <c:v>6.5105129377279942</c:v>
                </c:pt>
                <c:pt idx="3279">
                  <c:v>6.5065437179259495</c:v>
                </c:pt>
                <c:pt idx="3280">
                  <c:v>6.5025781268482268</c:v>
                </c:pt>
                <c:pt idx="3281">
                  <c:v>6.4986161600729702</c:v>
                </c:pt>
                <c:pt idx="3282">
                  <c:v>6.4946578131850075</c:v>
                </c:pt>
                <c:pt idx="3283">
                  <c:v>6.4907030817759024</c:v>
                </c:pt>
                <c:pt idx="3284">
                  <c:v>6.4867519614439031</c:v>
                </c:pt>
                <c:pt idx="3285">
                  <c:v>6.4828044477939715</c:v>
                </c:pt>
                <c:pt idx="3286">
                  <c:v>6.4788605364377485</c:v>
                </c:pt>
                <c:pt idx="3287">
                  <c:v>6.4749202229935516</c:v>
                </c:pt>
                <c:pt idx="3288">
                  <c:v>6.4709835030863507</c:v>
                </c:pt>
                <c:pt idx="3289">
                  <c:v>6.4670503723477655</c:v>
                </c:pt>
                <c:pt idx="3290">
                  <c:v>6.4631208264160245</c:v>
                </c:pt>
                <c:pt idx="3291">
                  <c:v>6.4591948609361225</c:v>
                </c:pt>
                <c:pt idx="3292">
                  <c:v>6.4552724715594323</c:v>
                </c:pt>
                <c:pt idx="3293">
                  <c:v>6.4513536539441532</c:v>
                </c:pt>
                <c:pt idx="3294">
                  <c:v>6.4474384037547834</c:v>
                </c:pt>
                <c:pt idx="3295">
                  <c:v>6.443526716662733</c:v>
                </c:pt>
                <c:pt idx="3296">
                  <c:v>6.4396185883457999</c:v>
                </c:pt>
                <c:pt idx="3297">
                  <c:v>6.435714014488342</c:v>
                </c:pt>
                <c:pt idx="3298">
                  <c:v>6.4318129907812924</c:v>
                </c:pt>
                <c:pt idx="3299">
                  <c:v>6.4279155129220245</c:v>
                </c:pt>
                <c:pt idx="3300">
                  <c:v>6.4240215766145345</c:v>
                </c:pt>
                <c:pt idx="3301">
                  <c:v>6.4201311775693357</c:v>
                </c:pt>
                <c:pt idx="3302">
                  <c:v>6.4162443115033589</c:v>
                </c:pt>
                <c:pt idx="3303">
                  <c:v>6.4123609741398999</c:v>
                </c:pt>
                <c:pt idx="3304">
                  <c:v>6.4084811612090231</c:v>
                </c:pt>
                <c:pt idx="3305">
                  <c:v>6.4046048684470245</c:v>
                </c:pt>
                <c:pt idx="3306">
                  <c:v>6.4007320915967334</c:v>
                </c:pt>
                <c:pt idx="3307">
                  <c:v>6.3968628264073617</c:v>
                </c:pt>
                <c:pt idx="3308">
                  <c:v>6.3929970686345765</c:v>
                </c:pt>
                <c:pt idx="3309">
                  <c:v>6.3891348140404345</c:v>
                </c:pt>
                <c:pt idx="3310">
                  <c:v>6.3852760583934627</c:v>
                </c:pt>
                <c:pt idx="3311">
                  <c:v>6.3814207974684525</c:v>
                </c:pt>
                <c:pt idx="3312">
                  <c:v>6.3775690270466603</c:v>
                </c:pt>
                <c:pt idx="3313">
                  <c:v>6.3737207429156824</c:v>
                </c:pt>
                <c:pt idx="3314">
                  <c:v>6.3698759408694645</c:v>
                </c:pt>
                <c:pt idx="3315">
                  <c:v>6.3660346167082258</c:v>
                </c:pt>
                <c:pt idx="3316">
                  <c:v>6.3621967662387302</c:v>
                </c:pt>
                <c:pt idx="3317">
                  <c:v>6.3583623852739839</c:v>
                </c:pt>
                <c:pt idx="3318">
                  <c:v>6.3545314696328745</c:v>
                </c:pt>
                <c:pt idx="3319">
                  <c:v>6.3507040151412495</c:v>
                </c:pt>
                <c:pt idx="3320">
                  <c:v>6.3468800176308351</c:v>
                </c:pt>
                <c:pt idx="3321">
                  <c:v>6.3430594729397294</c:v>
                </c:pt>
                <c:pt idx="3322">
                  <c:v>6.3392423769122974</c:v>
                </c:pt>
                <c:pt idx="3323">
                  <c:v>6.3354287253991908</c:v>
                </c:pt>
                <c:pt idx="3324">
                  <c:v>6.3316185142571184</c:v>
                </c:pt>
                <c:pt idx="3325">
                  <c:v>6.3278117393492241</c:v>
                </c:pt>
                <c:pt idx="3326">
                  <c:v>6.3240083965449445</c:v>
                </c:pt>
                <c:pt idx="3327">
                  <c:v>6.3202084817196544</c:v>
                </c:pt>
                <c:pt idx="3328">
                  <c:v>6.3164119907549274</c:v>
                </c:pt>
                <c:pt idx="3329">
                  <c:v>6.3126189195387745</c:v>
                </c:pt>
                <c:pt idx="3330">
                  <c:v>6.3088292639652659</c:v>
                </c:pt>
                <c:pt idx="3331">
                  <c:v>6.3050430199345424</c:v>
                </c:pt>
                <c:pt idx="3332">
                  <c:v>6.3012601833530226</c:v>
                </c:pt>
                <c:pt idx="3333">
                  <c:v>6.2974807501329755</c:v>
                </c:pt>
                <c:pt idx="3334">
                  <c:v>6.2937047161932895</c:v>
                </c:pt>
                <c:pt idx="3335">
                  <c:v>6.2899320774585945</c:v>
                </c:pt>
                <c:pt idx="3336">
                  <c:v>6.2861628298597383</c:v>
                </c:pt>
                <c:pt idx="3337">
                  <c:v>6.2823969693336483</c:v>
                </c:pt>
                <c:pt idx="3338">
                  <c:v>6.278634491823408</c:v>
                </c:pt>
                <c:pt idx="3339">
                  <c:v>6.2748753932779273</c:v>
                </c:pt>
                <c:pt idx="3340">
                  <c:v>6.2711196696525384</c:v>
                </c:pt>
                <c:pt idx="3341">
                  <c:v>6.2673673169083806</c:v>
                </c:pt>
                <c:pt idx="3342">
                  <c:v>6.2636183310127063</c:v>
                </c:pt>
                <c:pt idx="3343">
                  <c:v>6.2598727079387784</c:v>
                </c:pt>
                <c:pt idx="3344">
                  <c:v>6.2561304436658869</c:v>
                </c:pt>
                <c:pt idx="3345">
                  <c:v>6.2523915341793312</c:v>
                </c:pt>
                <c:pt idx="3346">
                  <c:v>6.2486559754704043</c:v>
                </c:pt>
                <c:pt idx="3347">
                  <c:v>6.2449237635363861</c:v>
                </c:pt>
                <c:pt idx="3348">
                  <c:v>6.2411948943805324</c:v>
                </c:pt>
                <c:pt idx="3349">
                  <c:v>6.2374693640120924</c:v>
                </c:pt>
                <c:pt idx="3350">
                  <c:v>6.2337471684461434</c:v>
                </c:pt>
                <c:pt idx="3351">
                  <c:v>6.2300283037039383</c:v>
                </c:pt>
                <c:pt idx="3352">
                  <c:v>6.2263127658123594</c:v>
                </c:pt>
                <c:pt idx="3353">
                  <c:v>6.2226005508045095</c:v>
                </c:pt>
                <c:pt idx="3354">
                  <c:v>6.2188916547192354</c:v>
                </c:pt>
                <c:pt idx="3355">
                  <c:v>6.2151860736013065</c:v>
                </c:pt>
                <c:pt idx="3356">
                  <c:v>6.2114838035014097</c:v>
                </c:pt>
                <c:pt idx="3357">
                  <c:v>6.2077848404760161</c:v>
                </c:pt>
                <c:pt idx="3358">
                  <c:v>6.2040891805877516</c:v>
                </c:pt>
                <c:pt idx="3359">
                  <c:v>6.2003968199046939</c:v>
                </c:pt>
                <c:pt idx="3360">
                  <c:v>6.1967077545010394</c:v>
                </c:pt>
                <c:pt idx="3361">
                  <c:v>6.1930219804567495</c:v>
                </c:pt>
                <c:pt idx="3362">
                  <c:v>6.1893394938576893</c:v>
                </c:pt>
                <c:pt idx="3363">
                  <c:v>6.1856602907952603</c:v>
                </c:pt>
                <c:pt idx="3364">
                  <c:v>6.1819843673670052</c:v>
                </c:pt>
                <c:pt idx="3365">
                  <c:v>6.178311719676306</c:v>
                </c:pt>
                <c:pt idx="3366">
                  <c:v>6.1746423438319233</c:v>
                </c:pt>
                <c:pt idx="3367">
                  <c:v>6.1709762359487055</c:v>
                </c:pt>
                <c:pt idx="3368">
                  <c:v>6.1673133921471965</c:v>
                </c:pt>
                <c:pt idx="3369">
                  <c:v>6.1636538085536952</c:v>
                </c:pt>
                <c:pt idx="3370">
                  <c:v>6.1599974813002314</c:v>
                </c:pt>
                <c:pt idx="3371">
                  <c:v>6.1563444065245783</c:v>
                </c:pt>
                <c:pt idx="3372">
                  <c:v>6.1526945803702366</c:v>
                </c:pt>
                <c:pt idx="3373">
                  <c:v>6.1490479989864175</c:v>
                </c:pt>
                <c:pt idx="3374">
                  <c:v>6.14540465852797</c:v>
                </c:pt>
                <c:pt idx="3375">
                  <c:v>6.1417645551557065</c:v>
                </c:pt>
                <c:pt idx="3376">
                  <c:v>6.1381276850357214</c:v>
                </c:pt>
                <c:pt idx="3377">
                  <c:v>6.1344940443400375</c:v>
                </c:pt>
                <c:pt idx="3378">
                  <c:v>6.130863629246301</c:v>
                </c:pt>
                <c:pt idx="3379">
                  <c:v>6.1272364359377756</c:v>
                </c:pt>
                <c:pt idx="3380">
                  <c:v>6.1236124606034217</c:v>
                </c:pt>
                <c:pt idx="3381">
                  <c:v>6.1199916994377705</c:v>
                </c:pt>
                <c:pt idx="3382">
                  <c:v>6.1163741486410208</c:v>
                </c:pt>
                <c:pt idx="3383">
                  <c:v>6.1127598044189666</c:v>
                </c:pt>
                <c:pt idx="3384">
                  <c:v>6.109148662983011</c:v>
                </c:pt>
                <c:pt idx="3385">
                  <c:v>6.1055407205501506</c:v>
                </c:pt>
                <c:pt idx="3386">
                  <c:v>6.1019359733429255</c:v>
                </c:pt>
                <c:pt idx="3387">
                  <c:v>6.098334417589605</c:v>
                </c:pt>
                <c:pt idx="3388">
                  <c:v>6.0947360495237755</c:v>
                </c:pt>
                <c:pt idx="3389">
                  <c:v>6.0911408653847943</c:v>
                </c:pt>
                <c:pt idx="3390">
                  <c:v>6.0875488614174245</c:v>
                </c:pt>
                <c:pt idx="3391">
                  <c:v>6.0839600338720494</c:v>
                </c:pt>
                <c:pt idx="3392">
                  <c:v>6.0803743790045264</c:v>
                </c:pt>
                <c:pt idx="3393">
                  <c:v>6.0767918930762503</c:v>
                </c:pt>
                <c:pt idx="3394">
                  <c:v>6.0732125723541523</c:v>
                </c:pt>
                <c:pt idx="3395">
                  <c:v>6.0696364131105334</c:v>
                </c:pt>
                <c:pt idx="3396">
                  <c:v>6.0660634116234</c:v>
                </c:pt>
                <c:pt idx="3397">
                  <c:v>6.0624935641758855</c:v>
                </c:pt>
                <c:pt idx="3398">
                  <c:v>6.058926867057008</c:v>
                </c:pt>
                <c:pt idx="3399">
                  <c:v>6.0553633165611114</c:v>
                </c:pt>
                <c:pt idx="3400">
                  <c:v>6.0518029089877095</c:v>
                </c:pt>
                <c:pt idx="3401">
                  <c:v>6.0482456406420724</c:v>
                </c:pt>
                <c:pt idx="3402">
                  <c:v>6.0446915078347478</c:v>
                </c:pt>
                <c:pt idx="3403">
                  <c:v>6.0411405068817725</c:v>
                </c:pt>
                <c:pt idx="3404">
                  <c:v>6.0375926341045574</c:v>
                </c:pt>
                <c:pt idx="3405">
                  <c:v>6.0340478858299109</c:v>
                </c:pt>
                <c:pt idx="3406">
                  <c:v>6.0305062583900355</c:v>
                </c:pt>
                <c:pt idx="3407">
                  <c:v>6.0269677481225417</c:v>
                </c:pt>
                <c:pt idx="3408">
                  <c:v>6.0234323513703565</c:v>
                </c:pt>
                <c:pt idx="3409">
                  <c:v>6.0199000644818152</c:v>
                </c:pt>
                <c:pt idx="3410">
                  <c:v>6.0163708838105814</c:v>
                </c:pt>
                <c:pt idx="3411">
                  <c:v>6.0128448057156687</c:v>
                </c:pt>
                <c:pt idx="3412">
                  <c:v>6.0093218265614254</c:v>
                </c:pt>
                <c:pt idx="3413">
                  <c:v>6.0058019427175156</c:v>
                </c:pt>
                <c:pt idx="3414">
                  <c:v>6.0022851505589285</c:v>
                </c:pt>
                <c:pt idx="3415">
                  <c:v>5.9987714464659545</c:v>
                </c:pt>
                <c:pt idx="3416">
                  <c:v>5.9952608268241834</c:v>
                </c:pt>
                <c:pt idx="3417">
                  <c:v>5.9917532880244924</c:v>
                </c:pt>
                <c:pt idx="3418">
                  <c:v>5.9882488264629883</c:v>
                </c:pt>
                <c:pt idx="3419">
                  <c:v>5.9847474385411434</c:v>
                </c:pt>
                <c:pt idx="3420">
                  <c:v>5.9812491206656819</c:v>
                </c:pt>
                <c:pt idx="3421">
                  <c:v>5.9777538692482866</c:v>
                </c:pt>
                <c:pt idx="3422">
                  <c:v>5.9742616807064124</c:v>
                </c:pt>
                <c:pt idx="3423">
                  <c:v>5.9707725514622823</c:v>
                </c:pt>
                <c:pt idx="3424">
                  <c:v>5.9672864779435955</c:v>
                </c:pt>
                <c:pt idx="3425">
                  <c:v>5.9638034565831823</c:v>
                </c:pt>
                <c:pt idx="3426">
                  <c:v>5.9603234838190948</c:v>
                </c:pt>
                <c:pt idx="3427">
                  <c:v>5.9568465560943915</c:v>
                </c:pt>
                <c:pt idx="3428">
                  <c:v>5.9533726698576981</c:v>
                </c:pt>
                <c:pt idx="3429">
                  <c:v>5.9499018215625314</c:v>
                </c:pt>
                <c:pt idx="3430">
                  <c:v>5.9464340076676425</c:v>
                </c:pt>
                <c:pt idx="3431">
                  <c:v>5.9429692246369621</c:v>
                </c:pt>
                <c:pt idx="3432">
                  <c:v>5.9395074689395511</c:v>
                </c:pt>
                <c:pt idx="3433">
                  <c:v>5.9360487370496839</c:v>
                </c:pt>
                <c:pt idx="3434">
                  <c:v>5.9325930254465113</c:v>
                </c:pt>
                <c:pt idx="3435">
                  <c:v>5.9291403306146924</c:v>
                </c:pt>
                <c:pt idx="3436">
                  <c:v>5.9256906490436991</c:v>
                </c:pt>
                <c:pt idx="3437">
                  <c:v>5.9222439772282565</c:v>
                </c:pt>
                <c:pt idx="3438">
                  <c:v>5.9188003116681314</c:v>
                </c:pt>
                <c:pt idx="3439">
                  <c:v>5.9153596488681721</c:v>
                </c:pt>
                <c:pt idx="3440">
                  <c:v>5.9119219853383838</c:v>
                </c:pt>
                <c:pt idx="3441">
                  <c:v>5.9084873175936119</c:v>
                </c:pt>
                <c:pt idx="3442">
                  <c:v>5.9050556421540872</c:v>
                </c:pt>
                <c:pt idx="3443">
                  <c:v>5.9016269555449394</c:v>
                </c:pt>
                <c:pt idx="3444">
                  <c:v>5.8982012542961435</c:v>
                </c:pt>
                <c:pt idx="3445">
                  <c:v>5.8947785349430859</c:v>
                </c:pt>
                <c:pt idx="3446">
                  <c:v>5.8913587940259324</c:v>
                </c:pt>
                <c:pt idx="3447">
                  <c:v>5.8879420280898955</c:v>
                </c:pt>
                <c:pt idx="3448">
                  <c:v>5.8845282336852645</c:v>
                </c:pt>
                <c:pt idx="3449">
                  <c:v>5.8811174073672605</c:v>
                </c:pt>
                <c:pt idx="3450">
                  <c:v>5.8777095456961188</c:v>
                </c:pt>
                <c:pt idx="3451">
                  <c:v>5.8743046452370455</c:v>
                </c:pt>
                <c:pt idx="3452">
                  <c:v>5.8709027025602731</c:v>
                </c:pt>
                <c:pt idx="3453">
                  <c:v>5.8675037142409145</c:v>
                </c:pt>
                <c:pt idx="3454">
                  <c:v>5.8641076768590032</c:v>
                </c:pt>
                <c:pt idx="3455">
                  <c:v>5.8607145869998645</c:v>
                </c:pt>
                <c:pt idx="3456">
                  <c:v>5.8573244412532315</c:v>
                </c:pt>
                <c:pt idx="3457">
                  <c:v>5.8539372362140654</c:v>
                </c:pt>
                <c:pt idx="3458">
                  <c:v>5.8505529684823445</c:v>
                </c:pt>
                <c:pt idx="3459">
                  <c:v>5.8471716346627254</c:v>
                </c:pt>
                <c:pt idx="3460">
                  <c:v>5.8437932313648924</c:v>
                </c:pt>
                <c:pt idx="3461">
                  <c:v>5.8404177552033802</c:v>
                </c:pt>
                <c:pt idx="3462">
                  <c:v>5.8370452027976754</c:v>
                </c:pt>
                <c:pt idx="3463">
                  <c:v>5.8336755707720886</c:v>
                </c:pt>
                <c:pt idx="3464">
                  <c:v>5.8303088557558196</c:v>
                </c:pt>
                <c:pt idx="3465">
                  <c:v>5.8269450543829242</c:v>
                </c:pt>
                <c:pt idx="3466">
                  <c:v>5.8235841632922662</c:v>
                </c:pt>
                <c:pt idx="3467">
                  <c:v>5.8202261791277445</c:v>
                </c:pt>
                <c:pt idx="3468">
                  <c:v>5.8168710985378214</c:v>
                </c:pt>
                <c:pt idx="3469">
                  <c:v>5.8135189181758786</c:v>
                </c:pt>
                <c:pt idx="3470">
                  <c:v>5.8101696347003839</c:v>
                </c:pt>
                <c:pt idx="3471">
                  <c:v>5.8068232447741934</c:v>
                </c:pt>
                <c:pt idx="3472">
                  <c:v>5.8034797450651734</c:v>
                </c:pt>
                <c:pt idx="3473">
                  <c:v>5.8001391322460396</c:v>
                </c:pt>
                <c:pt idx="3474">
                  <c:v>5.7968014029942134</c:v>
                </c:pt>
                <c:pt idx="3475">
                  <c:v>5.7934665539919079</c:v>
                </c:pt>
                <c:pt idx="3476">
                  <c:v>5.7901345819261145</c:v>
                </c:pt>
                <c:pt idx="3477">
                  <c:v>5.7868054834885934</c:v>
                </c:pt>
                <c:pt idx="3478">
                  <c:v>5.7834792553758234</c:v>
                </c:pt>
                <c:pt idx="3479">
                  <c:v>5.7801558942890772</c:v>
                </c:pt>
                <c:pt idx="3480">
                  <c:v>5.7768353969343424</c:v>
                </c:pt>
                <c:pt idx="3481">
                  <c:v>5.7735177600223171</c:v>
                </c:pt>
                <c:pt idx="3482">
                  <c:v>5.7702029802684924</c:v>
                </c:pt>
                <c:pt idx="3483">
                  <c:v>5.7668910543929117</c:v>
                </c:pt>
                <c:pt idx="3484">
                  <c:v>5.7635819791205245</c:v>
                </c:pt>
                <c:pt idx="3485">
                  <c:v>5.7602757511808784</c:v>
                </c:pt>
                <c:pt idx="3486">
                  <c:v>5.7569723673081805</c:v>
                </c:pt>
                <c:pt idx="3487">
                  <c:v>5.7536718242413833</c:v>
                </c:pt>
                <c:pt idx="3488">
                  <c:v>5.7503741187240527</c:v>
                </c:pt>
                <c:pt idx="3489">
                  <c:v>5.7470792475044705</c:v>
                </c:pt>
                <c:pt idx="3490">
                  <c:v>5.7437872073355445</c:v>
                </c:pt>
                <c:pt idx="3491">
                  <c:v>5.7404979949749135</c:v>
                </c:pt>
                <c:pt idx="3492">
                  <c:v>5.7372116071845864</c:v>
                </c:pt>
                <c:pt idx="3493">
                  <c:v>5.7339280407315902</c:v>
                </c:pt>
                <c:pt idx="3494">
                  <c:v>5.7306472923873892</c:v>
                </c:pt>
                <c:pt idx="3495">
                  <c:v>5.7273693589278816</c:v>
                </c:pt>
                <c:pt idx="3496">
                  <c:v>5.7240942371338752</c:v>
                </c:pt>
                <c:pt idx="3497">
                  <c:v>5.7208219237907887</c:v>
                </c:pt>
                <c:pt idx="3498">
                  <c:v>5.7175524156883162</c:v>
                </c:pt>
                <c:pt idx="3499">
                  <c:v>5.7142857096209845</c:v>
                </c:pt>
                <c:pt idx="3500">
                  <c:v>5.7110218023878581</c:v>
                </c:pt>
                <c:pt idx="3501">
                  <c:v>5.7077606907925524</c:v>
                </c:pt>
                <c:pt idx="3502">
                  <c:v>5.7045023716431942</c:v>
                </c:pt>
                <c:pt idx="3503">
                  <c:v>5.7012468417525834</c:v>
                </c:pt>
                <c:pt idx="3504">
                  <c:v>5.697994097937876</c:v>
                </c:pt>
                <c:pt idx="3505">
                  <c:v>5.6947441370211216</c:v>
                </c:pt>
                <c:pt idx="3506">
                  <c:v>5.6914969558284545</c:v>
                </c:pt>
                <c:pt idx="3507">
                  <c:v>5.6882525511908177</c:v>
                </c:pt>
                <c:pt idx="3508">
                  <c:v>5.6850109199435845</c:v>
                </c:pt>
                <c:pt idx="3509">
                  <c:v>5.6817720589266552</c:v>
                </c:pt>
                <c:pt idx="3510">
                  <c:v>5.6785359649844045</c:v>
                </c:pt>
                <c:pt idx="3511">
                  <c:v>5.6753026349657478</c:v>
                </c:pt>
                <c:pt idx="3512">
                  <c:v>5.6720720657240324</c:v>
                </c:pt>
                <c:pt idx="3513">
                  <c:v>5.668844254117027</c:v>
                </c:pt>
                <c:pt idx="3514">
                  <c:v>5.6656191970072385</c:v>
                </c:pt>
                <c:pt idx="3515">
                  <c:v>5.6623968912612686</c:v>
                </c:pt>
                <c:pt idx="3516">
                  <c:v>5.6591773337504057</c:v>
                </c:pt>
                <c:pt idx="3517">
                  <c:v>5.6559605213503055</c:v>
                </c:pt>
                <c:pt idx="3518">
                  <c:v>5.6527464509411081</c:v>
                </c:pt>
                <c:pt idx="3519">
                  <c:v>5.6495351194073358</c:v>
                </c:pt>
                <c:pt idx="3520">
                  <c:v>5.6463265236379616</c:v>
                </c:pt>
                <c:pt idx="3521">
                  <c:v>5.6431206605263675</c:v>
                </c:pt>
                <c:pt idx="3522">
                  <c:v>5.6399175269703345</c:v>
                </c:pt>
                <c:pt idx="3523">
                  <c:v>5.6367171198721033</c:v>
                </c:pt>
                <c:pt idx="3524">
                  <c:v>5.6335194361381955</c:v>
                </c:pt>
                <c:pt idx="3525">
                  <c:v>5.6303244726796384</c:v>
                </c:pt>
                <c:pt idx="3526">
                  <c:v>5.6271322264116614</c:v>
                </c:pt>
                <c:pt idx="3527">
                  <c:v>5.6239426942542403</c:v>
                </c:pt>
                <c:pt idx="3528">
                  <c:v>5.6207558731311691</c:v>
                </c:pt>
                <c:pt idx="3529">
                  <c:v>5.6175717599711295</c:v>
                </c:pt>
                <c:pt idx="3530">
                  <c:v>5.6143903517066995</c:v>
                </c:pt>
                <c:pt idx="3531">
                  <c:v>5.6112116452752225</c:v>
                </c:pt>
                <c:pt idx="3532">
                  <c:v>5.6080356376179203</c:v>
                </c:pt>
                <c:pt idx="3533">
                  <c:v>5.6048623256808874</c:v>
                </c:pt>
                <c:pt idx="3534">
                  <c:v>5.6016917064139884</c:v>
                </c:pt>
                <c:pt idx="3535">
                  <c:v>5.5985237767717217</c:v>
                </c:pt>
                <c:pt idx="3536">
                  <c:v>5.5953585337128304</c:v>
                </c:pt>
                <c:pt idx="3537">
                  <c:v>5.5921959742003269</c:v>
                </c:pt>
                <c:pt idx="3538">
                  <c:v>5.5890360952015534</c:v>
                </c:pt>
                <c:pt idx="3539">
                  <c:v>5.5858788936880535</c:v>
                </c:pt>
                <c:pt idx="3540">
                  <c:v>5.582724366635694</c:v>
                </c:pt>
                <c:pt idx="3541">
                  <c:v>5.5795725110247814</c:v>
                </c:pt>
                <c:pt idx="3542">
                  <c:v>5.5764233238395864</c:v>
                </c:pt>
                <c:pt idx="3543">
                  <c:v>5.5732768020686834</c:v>
                </c:pt>
                <c:pt idx="3544">
                  <c:v>5.5701329427051087</c:v>
                </c:pt>
                <c:pt idx="3545">
                  <c:v>5.5669917427459765</c:v>
                </c:pt>
                <c:pt idx="3546">
                  <c:v>5.5638531991926934</c:v>
                </c:pt>
                <c:pt idx="3547">
                  <c:v>5.5607173090507445</c:v>
                </c:pt>
                <c:pt idx="3548">
                  <c:v>5.5575840693299989</c:v>
                </c:pt>
                <c:pt idx="3549">
                  <c:v>5.554453477044671</c:v>
                </c:pt>
                <c:pt idx="3550">
                  <c:v>5.5513255292127601</c:v>
                </c:pt>
                <c:pt idx="3551">
                  <c:v>5.5482002228567779</c:v>
                </c:pt>
                <c:pt idx="3552">
                  <c:v>5.5450775550033464</c:v>
                </c:pt>
                <c:pt idx="3553">
                  <c:v>5.5419575226832674</c:v>
                </c:pt>
                <c:pt idx="3554">
                  <c:v>5.5388401229315534</c:v>
                </c:pt>
                <c:pt idx="3555">
                  <c:v>5.5357253527872485</c:v>
                </c:pt>
                <c:pt idx="3556">
                  <c:v>5.5326132092937694</c:v>
                </c:pt>
                <c:pt idx="3557">
                  <c:v>5.5295036894985374</c:v>
                </c:pt>
                <c:pt idx="3558">
                  <c:v>5.5263967904532034</c:v>
                </c:pt>
                <c:pt idx="3559">
                  <c:v>5.5232925092134098</c:v>
                </c:pt>
                <c:pt idx="3560">
                  <c:v>5.5201908428391455</c:v>
                </c:pt>
                <c:pt idx="3561">
                  <c:v>5.5170917883943984</c:v>
                </c:pt>
                <c:pt idx="3562">
                  <c:v>5.5139953429472746</c:v>
                </c:pt>
                <c:pt idx="3563">
                  <c:v>5.5109015035700395</c:v>
                </c:pt>
                <c:pt idx="3564">
                  <c:v>5.5078102673389422</c:v>
                </c:pt>
                <c:pt idx="3565">
                  <c:v>5.5047216313346983</c:v>
                </c:pt>
                <c:pt idx="3566">
                  <c:v>5.5016355926415814</c:v>
                </c:pt>
                <c:pt idx="3567">
                  <c:v>5.4985521483483035</c:v>
                </c:pt>
                <c:pt idx="3568">
                  <c:v>5.4954712955475724</c:v>
                </c:pt>
                <c:pt idx="3569">
                  <c:v>5.4923930313361504</c:v>
                </c:pt>
                <c:pt idx="3570">
                  <c:v>5.4893173528149024</c:v>
                </c:pt>
                <c:pt idx="3571">
                  <c:v>5.4862442570886634</c:v>
                </c:pt>
                <c:pt idx="3572">
                  <c:v>5.483173741266441</c:v>
                </c:pt>
                <c:pt idx="3573">
                  <c:v>5.480105802461205</c:v>
                </c:pt>
                <c:pt idx="3574">
                  <c:v>5.4770404377899826</c:v>
                </c:pt>
                <c:pt idx="3575">
                  <c:v>5.4739776443738819</c:v>
                </c:pt>
                <c:pt idx="3576">
                  <c:v>5.4709174193378374</c:v>
                </c:pt>
                <c:pt idx="3577">
                  <c:v>5.4678597598110885</c:v>
                </c:pt>
                <c:pt idx="3578">
                  <c:v>5.4648046629266656</c:v>
                </c:pt>
                <c:pt idx="3579">
                  <c:v>5.4617521258218682</c:v>
                </c:pt>
                <c:pt idx="3580">
                  <c:v>5.4587021456374734</c:v>
                </c:pt>
                <c:pt idx="3581">
                  <c:v>5.4556547195188294</c:v>
                </c:pt>
                <c:pt idx="3582">
                  <c:v>5.4526098446149494</c:v>
                </c:pt>
                <c:pt idx="3583">
                  <c:v>5.4495675180788874</c:v>
                </c:pt>
                <c:pt idx="3584">
                  <c:v>5.4465277370676874</c:v>
                </c:pt>
                <c:pt idx="3585">
                  <c:v>5.4434904987423929</c:v>
                </c:pt>
                <c:pt idx="3586">
                  <c:v>5.4404558002677668</c:v>
                </c:pt>
                <c:pt idx="3587">
                  <c:v>5.437423638812902</c:v>
                </c:pt>
                <c:pt idx="3588">
                  <c:v>5.4343940115505784</c:v>
                </c:pt>
                <c:pt idx="3589">
                  <c:v>5.4313669156576454</c:v>
                </c:pt>
                <c:pt idx="3590">
                  <c:v>5.4283423483145974</c:v>
                </c:pt>
                <c:pt idx="3591">
                  <c:v>5.4253203067062845</c:v>
                </c:pt>
                <c:pt idx="3592">
                  <c:v>5.4223007880211922</c:v>
                </c:pt>
                <c:pt idx="3593">
                  <c:v>5.4192837894518524</c:v>
                </c:pt>
                <c:pt idx="3594">
                  <c:v>5.4162693081944759</c:v>
                </c:pt>
                <c:pt idx="3595">
                  <c:v>5.4132573414493734</c:v>
                </c:pt>
                <c:pt idx="3596">
                  <c:v>5.4102478864207804</c:v>
                </c:pt>
                <c:pt idx="3597">
                  <c:v>5.4072409403166963</c:v>
                </c:pt>
                <c:pt idx="3598">
                  <c:v>5.4042365003490467</c:v>
                </c:pt>
                <c:pt idx="3599">
                  <c:v>5.4012345637336194</c:v>
                </c:pt>
                <c:pt idx="3600">
                  <c:v>5.3982351276900555</c:v>
                </c:pt>
                <c:pt idx="3601">
                  <c:v>5.3952381894418924</c:v>
                </c:pt>
                <c:pt idx="3602">
                  <c:v>5.3922437462164785</c:v>
                </c:pt>
                <c:pt idx="3603">
                  <c:v>5.3892517952450927</c:v>
                </c:pt>
                <c:pt idx="3604">
                  <c:v>5.3862623337627058</c:v>
                </c:pt>
                <c:pt idx="3605">
                  <c:v>5.383275359008115</c:v>
                </c:pt>
                <c:pt idx="3606">
                  <c:v>5.3802908682242316</c:v>
                </c:pt>
                <c:pt idx="3607">
                  <c:v>5.3773088586574556</c:v>
                </c:pt>
                <c:pt idx="3608">
                  <c:v>5.3743293275582866</c:v>
                </c:pt>
                <c:pt idx="3609">
                  <c:v>5.3713522721807294</c:v>
                </c:pt>
                <c:pt idx="3610">
                  <c:v>5.3683776897827906</c:v>
                </c:pt>
                <c:pt idx="3611">
                  <c:v>5.3654055776261318</c:v>
                </c:pt>
                <c:pt idx="3612">
                  <c:v>5.3624359329765019</c:v>
                </c:pt>
                <c:pt idx="3613">
                  <c:v>5.3594687531032097</c:v>
                </c:pt>
                <c:pt idx="3614">
                  <c:v>5.3565040352790785</c:v>
                </c:pt>
                <c:pt idx="3615">
                  <c:v>5.3535417767812055</c:v>
                </c:pt>
                <c:pt idx="3616">
                  <c:v>5.3505819748901855</c:v>
                </c:pt>
                <c:pt idx="3617">
                  <c:v>5.3476246268903855</c:v>
                </c:pt>
                <c:pt idx="3618">
                  <c:v>5.3446697300699979</c:v>
                </c:pt>
                <c:pt idx="3619">
                  <c:v>5.3417172817208591</c:v>
                </c:pt>
                <c:pt idx="3620">
                  <c:v>5.338767279138616</c:v>
                </c:pt>
                <c:pt idx="3621">
                  <c:v>5.3358197196226334</c:v>
                </c:pt>
                <c:pt idx="3622">
                  <c:v>5.3328746004759342</c:v>
                </c:pt>
                <c:pt idx="3623">
                  <c:v>5.3299319190054177</c:v>
                </c:pt>
                <c:pt idx="3624">
                  <c:v>5.3269916725216708</c:v>
                </c:pt>
                <c:pt idx="3625">
                  <c:v>5.3240538583386749</c:v>
                </c:pt>
                <c:pt idx="3626">
                  <c:v>5.3211184737746633</c:v>
                </c:pt>
                <c:pt idx="3627">
                  <c:v>5.3181855161509457</c:v>
                </c:pt>
                <c:pt idx="3628">
                  <c:v>5.3152549827931894</c:v>
                </c:pt>
                <c:pt idx="3629">
                  <c:v>5.3123268710301055</c:v>
                </c:pt>
                <c:pt idx="3630">
                  <c:v>5.3094011781945012</c:v>
                </c:pt>
                <c:pt idx="3631">
                  <c:v>5.3064779016226922</c:v>
                </c:pt>
                <c:pt idx="3632">
                  <c:v>5.3035570386547048</c:v>
                </c:pt>
                <c:pt idx="3633">
                  <c:v>5.3006385866342125</c:v>
                </c:pt>
                <c:pt idx="3634">
                  <c:v>5.2977225429085459</c:v>
                </c:pt>
                <c:pt idx="3635">
                  <c:v>5.2948089048286784</c:v>
                </c:pt>
                <c:pt idx="3636">
                  <c:v>5.2918976697492237</c:v>
                </c:pt>
                <c:pt idx="3637">
                  <c:v>5.2889888350284355</c:v>
                </c:pt>
                <c:pt idx="3638">
                  <c:v>5.2860823980281992</c:v>
                </c:pt>
                <c:pt idx="3639">
                  <c:v>5.2831783561140115</c:v>
                </c:pt>
                <c:pt idx="3640">
                  <c:v>5.2802767066549992</c:v>
                </c:pt>
                <c:pt idx="3641">
                  <c:v>5.277377447023893</c:v>
                </c:pt>
                <c:pt idx="3642">
                  <c:v>5.2744805745970265</c:v>
                </c:pt>
                <c:pt idx="3643">
                  <c:v>5.2715860867543523</c:v>
                </c:pt>
                <c:pt idx="3644">
                  <c:v>5.2686939808794024</c:v>
                </c:pt>
                <c:pt idx="3645">
                  <c:v>5.2658042543592245</c:v>
                </c:pt>
                <c:pt idx="3646">
                  <c:v>5.2629169045846567</c:v>
                </c:pt>
                <c:pt idx="3647">
                  <c:v>5.2600319289498696</c:v>
                </c:pt>
                <c:pt idx="3648">
                  <c:v>5.2571493248527394</c:v>
                </c:pt>
                <c:pt idx="3649">
                  <c:v>5.2542690896947422</c:v>
                </c:pt>
                <c:pt idx="3650">
                  <c:v>5.2513912208806524</c:v>
                </c:pt>
                <c:pt idx="3651">
                  <c:v>5.2485157158191793</c:v>
                </c:pt>
                <c:pt idx="3652">
                  <c:v>5.2456425719223434</c:v>
                </c:pt>
                <c:pt idx="3653">
                  <c:v>5.2427717866057284</c:v>
                </c:pt>
                <c:pt idx="3654">
                  <c:v>5.2399033572884965</c:v>
                </c:pt>
                <c:pt idx="3655">
                  <c:v>5.2370372813933184</c:v>
                </c:pt>
                <c:pt idx="3656">
                  <c:v>5.2341735563463745</c:v>
                </c:pt>
                <c:pt idx="3657">
                  <c:v>5.2313121795774116</c:v>
                </c:pt>
                <c:pt idx="3658">
                  <c:v>5.2284531485196304</c:v>
                </c:pt>
                <c:pt idx="3659">
                  <c:v>5.2255964606097445</c:v>
                </c:pt>
                <c:pt idx="3660">
                  <c:v>5.2227421132880414</c:v>
                </c:pt>
                <c:pt idx="3661">
                  <c:v>5.2198901039982024</c:v>
                </c:pt>
                <c:pt idx="3662">
                  <c:v>5.2170404301874349</c:v>
                </c:pt>
                <c:pt idx="3663">
                  <c:v>5.2141930893064696</c:v>
                </c:pt>
                <c:pt idx="3664">
                  <c:v>5.2113480788094693</c:v>
                </c:pt>
                <c:pt idx="3665">
                  <c:v>5.2085053961540799</c:v>
                </c:pt>
                <c:pt idx="3666">
                  <c:v>5.205665038801417</c:v>
                </c:pt>
                <c:pt idx="3667">
                  <c:v>5.2028270042160525</c:v>
                </c:pt>
                <c:pt idx="3668">
                  <c:v>5.1999912898660146</c:v>
                </c:pt>
                <c:pt idx="3669">
                  <c:v>5.1971578932227755</c:v>
                </c:pt>
                <c:pt idx="3670">
                  <c:v>5.1943268117612655</c:v>
                </c:pt>
                <c:pt idx="3671">
                  <c:v>5.1914980429598714</c:v>
                </c:pt>
                <c:pt idx="3672">
                  <c:v>5.1886715843003524</c:v>
                </c:pt>
                <c:pt idx="3673">
                  <c:v>5.1858474332678872</c:v>
                </c:pt>
                <c:pt idx="3674">
                  <c:v>5.1830255873511772</c:v>
                </c:pt>
                <c:pt idx="3675">
                  <c:v>5.1802060440422553</c:v>
                </c:pt>
                <c:pt idx="3676">
                  <c:v>5.1773888008365745</c:v>
                </c:pt>
                <c:pt idx="3677">
                  <c:v>5.174573855233036</c:v>
                </c:pt>
                <c:pt idx="3678">
                  <c:v>5.1717612047339134</c:v>
                </c:pt>
                <c:pt idx="3679">
                  <c:v>5.1689508468446803</c:v>
                </c:pt>
                <c:pt idx="3680">
                  <c:v>5.1661427790747405</c:v>
                </c:pt>
                <c:pt idx="3681">
                  <c:v>5.1633369989362246</c:v>
                </c:pt>
                <c:pt idx="3682">
                  <c:v>5.1605335039450377</c:v>
                </c:pt>
                <c:pt idx="3683">
                  <c:v>5.1577322916204356</c:v>
                </c:pt>
                <c:pt idx="3684">
                  <c:v>5.1549333594848346</c:v>
                </c:pt>
                <c:pt idx="3685">
                  <c:v>5.1521367050642146</c:v>
                </c:pt>
                <c:pt idx="3686">
                  <c:v>5.1493423258877984</c:v>
                </c:pt>
                <c:pt idx="3687">
                  <c:v>5.1465502194881845</c:v>
                </c:pt>
                <c:pt idx="3688">
                  <c:v>5.1437603834014034</c:v>
                </c:pt>
                <c:pt idx="3689">
                  <c:v>5.1409728151666254</c:v>
                </c:pt>
                <c:pt idx="3690">
                  <c:v>5.1381875123265255</c:v>
                </c:pt>
                <c:pt idx="3691">
                  <c:v>5.1354044724271297</c:v>
                </c:pt>
                <c:pt idx="3692">
                  <c:v>5.1326236930176696</c:v>
                </c:pt>
                <c:pt idx="3693">
                  <c:v>5.1298451716505955</c:v>
                </c:pt>
                <c:pt idx="3694">
                  <c:v>5.1270689058819796</c:v>
                </c:pt>
                <c:pt idx="3695">
                  <c:v>5.1242948932709655</c:v>
                </c:pt>
                <c:pt idx="3696">
                  <c:v>5.1215231313800764</c:v>
                </c:pt>
                <c:pt idx="3697">
                  <c:v>5.1187536177750745</c:v>
                </c:pt>
                <c:pt idx="3698">
                  <c:v>5.1159863500250342</c:v>
                </c:pt>
                <c:pt idx="3699">
                  <c:v>5.1132213257025434</c:v>
                </c:pt>
                <c:pt idx="3700">
                  <c:v>5.1104585423829745</c:v>
                </c:pt>
                <c:pt idx="3701">
                  <c:v>5.1076979976454258</c:v>
                </c:pt>
                <c:pt idx="3702">
                  <c:v>5.1049396890720216</c:v>
                </c:pt>
                <c:pt idx="3703">
                  <c:v>5.1021836142482355</c:v>
                </c:pt>
                <c:pt idx="3704">
                  <c:v>5.0994297707628524</c:v>
                </c:pt>
                <c:pt idx="3705">
                  <c:v>5.0966781562077408</c:v>
                </c:pt>
                <c:pt idx="3706">
                  <c:v>5.0939287681781895</c:v>
                </c:pt>
                <c:pt idx="3707">
                  <c:v>5.0911816042726494</c:v>
                </c:pt>
                <c:pt idx="3708">
                  <c:v>5.0884366620928141</c:v>
                </c:pt>
                <c:pt idx="3709">
                  <c:v>5.0856939392436695</c:v>
                </c:pt>
                <c:pt idx="3710">
                  <c:v>5.0829534333332154</c:v>
                </c:pt>
                <c:pt idx="3711">
                  <c:v>5.080215141972988</c:v>
                </c:pt>
                <c:pt idx="3712">
                  <c:v>5.077479062777531</c:v>
                </c:pt>
                <c:pt idx="3713">
                  <c:v>5.0747451933647172</c:v>
                </c:pt>
                <c:pt idx="3714">
                  <c:v>5.0720135313553545</c:v>
                </c:pt>
                <c:pt idx="3715">
                  <c:v>5.0692840743738694</c:v>
                </c:pt>
                <c:pt idx="3716">
                  <c:v>5.0665568200475315</c:v>
                </c:pt>
                <c:pt idx="3717">
                  <c:v>5.0638317660070609</c:v>
                </c:pt>
                <c:pt idx="3718">
                  <c:v>5.0611089098862267</c:v>
                </c:pt>
                <c:pt idx="3719">
                  <c:v>5.0583882493218955</c:v>
                </c:pt>
                <c:pt idx="3720">
                  <c:v>5.0556697819543484</c:v>
                </c:pt>
                <c:pt idx="3721">
                  <c:v>5.0529535054266166</c:v>
                </c:pt>
                <c:pt idx="3722">
                  <c:v>5.0502394173854475</c:v>
                </c:pt>
                <c:pt idx="3723">
                  <c:v>5.0475275154803869</c:v>
                </c:pt>
                <c:pt idx="3724">
                  <c:v>5.0448177973642085</c:v>
                </c:pt>
                <c:pt idx="3725">
                  <c:v>5.0421102606928665</c:v>
                </c:pt>
                <c:pt idx="3726">
                  <c:v>5.039404903125428</c:v>
                </c:pt>
                <c:pt idx="3727">
                  <c:v>5.0367017223241977</c:v>
                </c:pt>
                <c:pt idx="3728">
                  <c:v>5.0340007159542814</c:v>
                </c:pt>
                <c:pt idx="3729">
                  <c:v>5.0313018816844544</c:v>
                </c:pt>
                <c:pt idx="3730">
                  <c:v>5.0286052171860645</c:v>
                </c:pt>
                <c:pt idx="3731">
                  <c:v>5.0259107201340845</c:v>
                </c:pt>
                <c:pt idx="3732">
                  <c:v>5.0232183882062165</c:v>
                </c:pt>
                <c:pt idx="3733">
                  <c:v>5.0205282190833955</c:v>
                </c:pt>
                <c:pt idx="3734">
                  <c:v>5.0178402104497666</c:v>
                </c:pt>
                <c:pt idx="3735">
                  <c:v>5.0151543599923745</c:v>
                </c:pt>
                <c:pt idx="3736">
                  <c:v>5.0124706654015636</c:v>
                </c:pt>
                <c:pt idx="3737">
                  <c:v>5.0097891243706618</c:v>
                </c:pt>
                <c:pt idx="3738">
                  <c:v>5.0071097345959243</c:v>
                </c:pt>
                <c:pt idx="3739">
                  <c:v>5.0044324937770384</c:v>
                </c:pt>
                <c:pt idx="3740">
                  <c:v>5.0017573996165101</c:v>
                </c:pt>
                <c:pt idx="3741">
                  <c:v>4.9990844498199865</c:v>
                </c:pt>
                <c:pt idx="3742">
                  <c:v>4.9964136420961784</c:v>
                </c:pt>
                <c:pt idx="3743">
                  <c:v>4.9937449741568383</c:v>
                </c:pt>
                <c:pt idx="3744">
                  <c:v>4.9910784437168134</c:v>
                </c:pt>
                <c:pt idx="3745">
                  <c:v>4.9884140484939286</c:v>
                </c:pt>
                <c:pt idx="3746">
                  <c:v>4.9857517862091534</c:v>
                </c:pt>
                <c:pt idx="3747">
                  <c:v>4.983091654586401</c:v>
                </c:pt>
                <c:pt idx="3748">
                  <c:v>4.9804336513526914</c:v>
                </c:pt>
                <c:pt idx="3749">
                  <c:v>4.9777777742380334</c:v>
                </c:pt>
                <c:pt idx="3750">
                  <c:v>4.9751240209754615</c:v>
                </c:pt>
                <c:pt idx="3751">
                  <c:v>4.9724723893010934</c:v>
                </c:pt>
                <c:pt idx="3752">
                  <c:v>4.9698228769539075</c:v>
                </c:pt>
                <c:pt idx="3753">
                  <c:v>4.9671754816761071</c:v>
                </c:pt>
                <c:pt idx="3754">
                  <c:v>4.9645302012127255</c:v>
                </c:pt>
                <c:pt idx="3755">
                  <c:v>4.9618870333119212</c:v>
                </c:pt>
                <c:pt idx="3756">
                  <c:v>4.9592459757247935</c:v>
                </c:pt>
                <c:pt idx="3757">
                  <c:v>4.9566070262052895</c:v>
                </c:pt>
                <c:pt idx="3758">
                  <c:v>4.9539701825107034</c:v>
                </c:pt>
                <c:pt idx="3759">
                  <c:v>4.9513354424008824</c:v>
                </c:pt>
                <c:pt idx="3760">
                  <c:v>4.9487028036390104</c:v>
                </c:pt>
                <c:pt idx="3761">
                  <c:v>4.9460722639910504</c:v>
                </c:pt>
                <c:pt idx="3762">
                  <c:v>4.9434438212259728</c:v>
                </c:pt>
                <c:pt idx="3763">
                  <c:v>4.9408174731157297</c:v>
                </c:pt>
                <c:pt idx="3764">
                  <c:v>4.9381932174352086</c:v>
                </c:pt>
                <c:pt idx="3765">
                  <c:v>4.9355710519622784</c:v>
                </c:pt>
                <c:pt idx="3766">
                  <c:v>4.9329509744777216</c:v>
                </c:pt>
                <c:pt idx="3767">
                  <c:v>4.9303329827652931</c:v>
                </c:pt>
                <c:pt idx="3768">
                  <c:v>4.927717074611679</c:v>
                </c:pt>
                <c:pt idx="3769">
                  <c:v>4.9251032478064367</c:v>
                </c:pt>
                <c:pt idx="3770">
                  <c:v>4.9224915001423009</c:v>
                </c:pt>
                <c:pt idx="3771">
                  <c:v>4.9198818294145674</c:v>
                </c:pt>
                <c:pt idx="3772">
                  <c:v>4.9172742334216917</c:v>
                </c:pt>
                <c:pt idx="3773">
                  <c:v>4.9146687099649924</c:v>
                </c:pt>
                <c:pt idx="3774">
                  <c:v>4.9120652568486856</c:v>
                </c:pt>
                <c:pt idx="3775">
                  <c:v>4.9094638718799324</c:v>
                </c:pt>
                <c:pt idx="3776">
                  <c:v>4.9068645528687211</c:v>
                </c:pt>
                <c:pt idx="3777">
                  <c:v>4.9042672976280324</c:v>
                </c:pt>
                <c:pt idx="3778">
                  <c:v>4.9016721039737634</c:v>
                </c:pt>
                <c:pt idx="3779">
                  <c:v>4.8990789697243384</c:v>
                </c:pt>
                <c:pt idx="3780">
                  <c:v>4.8964878927016624</c:v>
                </c:pt>
                <c:pt idx="3781">
                  <c:v>4.8938988707301085</c:v>
                </c:pt>
                <c:pt idx="3782">
                  <c:v>4.891311901637037</c:v>
                </c:pt>
                <c:pt idx="3783">
                  <c:v>4.8887269832527034</c:v>
                </c:pt>
                <c:pt idx="3784">
                  <c:v>4.8861441134100962</c:v>
                </c:pt>
                <c:pt idx="3785">
                  <c:v>4.883563289945271</c:v>
                </c:pt>
                <c:pt idx="3786">
                  <c:v>4.8809845106969085</c:v>
                </c:pt>
                <c:pt idx="3787">
                  <c:v>4.8784077735069475</c:v>
                </c:pt>
                <c:pt idx="3788">
                  <c:v>4.8758330762196262</c:v>
                </c:pt>
                <c:pt idx="3789">
                  <c:v>4.8732604166824034</c:v>
                </c:pt>
                <c:pt idx="3790">
                  <c:v>4.8706897927454094</c:v>
                </c:pt>
                <c:pt idx="3791">
                  <c:v>4.8681212022617286</c:v>
                </c:pt>
                <c:pt idx="3792">
                  <c:v>4.8655546430871404</c:v>
                </c:pt>
                <c:pt idx="3793">
                  <c:v>4.8629901130805058</c:v>
                </c:pt>
                <c:pt idx="3794">
                  <c:v>4.8604276101031436</c:v>
                </c:pt>
                <c:pt idx="3795">
                  <c:v>4.8578671320194315</c:v>
                </c:pt>
                <c:pt idx="3796">
                  <c:v>4.8553086766964366</c:v>
                </c:pt>
                <c:pt idx="3797">
                  <c:v>4.8527522420042875</c:v>
                </c:pt>
                <c:pt idx="3798">
                  <c:v>4.8501978258155365</c:v>
                </c:pt>
                <c:pt idx="3799">
                  <c:v>4.8476454260057755</c:v>
                </c:pt>
                <c:pt idx="3800">
                  <c:v>4.845095040453363</c:v>
                </c:pt>
                <c:pt idx="3801">
                  <c:v>4.8425466670393655</c:v>
                </c:pt>
                <c:pt idx="3802">
                  <c:v>4.8400003036477885</c:v>
                </c:pt>
                <c:pt idx="3803">
                  <c:v>4.8374559481651733</c:v>
                </c:pt>
                <c:pt idx="3804">
                  <c:v>4.8349135984811955</c:v>
                </c:pt>
                <c:pt idx="3805">
                  <c:v>4.8323732524879315</c:v>
                </c:pt>
                <c:pt idx="3806">
                  <c:v>4.8298349080803664</c:v>
                </c:pt>
                <c:pt idx="3807">
                  <c:v>4.8272985631564245</c:v>
                </c:pt>
                <c:pt idx="3808">
                  <c:v>4.8247642156165265</c:v>
                </c:pt>
                <c:pt idx="3809">
                  <c:v>4.8222318633639665</c:v>
                </c:pt>
                <c:pt idx="3810">
                  <c:v>4.8197015043047839</c:v>
                </c:pt>
                <c:pt idx="3811">
                  <c:v>4.8171731363477646</c:v>
                </c:pt>
                <c:pt idx="3812">
                  <c:v>4.8146467574044305</c:v>
                </c:pt>
                <c:pt idx="3813">
                  <c:v>4.8121223653890395</c:v>
                </c:pt>
                <c:pt idx="3814">
                  <c:v>4.8095999582185875</c:v>
                </c:pt>
                <c:pt idx="3815">
                  <c:v>4.8070795338128054</c:v>
                </c:pt>
                <c:pt idx="3816">
                  <c:v>4.8045610900941433</c:v>
                </c:pt>
                <c:pt idx="3817">
                  <c:v>4.8020446249877242</c:v>
                </c:pt>
                <c:pt idx="3818">
                  <c:v>4.7995301364214775</c:v>
                </c:pt>
                <c:pt idx="3819">
                  <c:v>4.7970176223259386</c:v>
                </c:pt>
                <c:pt idx="3820">
                  <c:v>4.7945070806345633</c:v>
                </c:pt>
                <c:pt idx="3821">
                  <c:v>4.7919985092831974</c:v>
                </c:pt>
                <c:pt idx="3822">
                  <c:v>4.7894919062106034</c:v>
                </c:pt>
                <c:pt idx="3823">
                  <c:v>4.7869872693581748</c:v>
                </c:pt>
                <c:pt idx="3824">
                  <c:v>4.7844845966699401</c:v>
                </c:pt>
                <c:pt idx="3825">
                  <c:v>4.7819838860928812</c:v>
                </c:pt>
                <c:pt idx="3826">
                  <c:v>4.7794851355762509</c:v>
                </c:pt>
                <c:pt idx="3827">
                  <c:v>4.7769883430722553</c:v>
                </c:pt>
                <c:pt idx="3828">
                  <c:v>4.7744935065357055</c:v>
                </c:pt>
                <c:pt idx="3829">
                  <c:v>4.7720006239240904</c:v>
                </c:pt>
                <c:pt idx="3830">
                  <c:v>4.7695096931975414</c:v>
                </c:pt>
                <c:pt idx="3831">
                  <c:v>4.7670207123188684</c:v>
                </c:pt>
                <c:pt idx="3832">
                  <c:v>4.7645336792535256</c:v>
                </c:pt>
                <c:pt idx="3833">
                  <c:v>4.7620485919696884</c:v>
                </c:pt>
                <c:pt idx="3834">
                  <c:v>4.7595654484380505</c:v>
                </c:pt>
                <c:pt idx="3835">
                  <c:v>4.7570842466319831</c:v>
                </c:pt>
                <c:pt idx="3836">
                  <c:v>4.7546049845277674</c:v>
                </c:pt>
                <c:pt idx="3837">
                  <c:v>4.752127660103846</c:v>
                </c:pt>
                <c:pt idx="3838">
                  <c:v>4.7496522713416534</c:v>
                </c:pt>
                <c:pt idx="3839">
                  <c:v>4.7471788162250004</c:v>
                </c:pt>
                <c:pt idx="3840">
                  <c:v>4.7447072927407081</c:v>
                </c:pt>
                <c:pt idx="3841">
                  <c:v>4.742237698877771</c:v>
                </c:pt>
                <c:pt idx="3842">
                  <c:v>4.7397700326280594</c:v>
                </c:pt>
                <c:pt idx="3843">
                  <c:v>4.7373042919859785</c:v>
                </c:pt>
                <c:pt idx="3844">
                  <c:v>4.7348404749485784</c:v>
                </c:pt>
                <c:pt idx="3845">
                  <c:v>4.7323785795154665</c:v>
                </c:pt>
                <c:pt idx="3846">
                  <c:v>4.7299186036888905</c:v>
                </c:pt>
                <c:pt idx="3847">
                  <c:v>4.7274605454736722</c:v>
                </c:pt>
                <c:pt idx="3848">
                  <c:v>4.7250044028772278</c:v>
                </c:pt>
                <c:pt idx="3849">
                  <c:v>4.7225501739095606</c:v>
                </c:pt>
                <c:pt idx="3850">
                  <c:v>4.7200978565832665</c:v>
                </c:pt>
                <c:pt idx="3851">
                  <c:v>4.7176474489135094</c:v>
                </c:pt>
                <c:pt idx="3852">
                  <c:v>4.7151989489180277</c:v>
                </c:pt>
                <c:pt idx="3853">
                  <c:v>4.7127523546171428</c:v>
                </c:pt>
                <c:pt idx="3854">
                  <c:v>4.7103076640337393</c:v>
                </c:pt>
                <c:pt idx="3855">
                  <c:v>4.7078648751932475</c:v>
                </c:pt>
                <c:pt idx="3856">
                  <c:v>4.7054239861237024</c:v>
                </c:pt>
                <c:pt idx="3857">
                  <c:v>4.7029849948556155</c:v>
                </c:pt>
                <c:pt idx="3858">
                  <c:v>4.7005478994221432</c:v>
                </c:pt>
                <c:pt idx="3859">
                  <c:v>4.6981126978589245</c:v>
                </c:pt>
                <c:pt idx="3860">
                  <c:v>4.6956793882041934</c:v>
                </c:pt>
                <c:pt idx="3861">
                  <c:v>4.6932479684986195</c:v>
                </c:pt>
                <c:pt idx="3862">
                  <c:v>4.690818436785487</c:v>
                </c:pt>
                <c:pt idx="3863">
                  <c:v>4.6883907911107734</c:v>
                </c:pt>
                <c:pt idx="3864">
                  <c:v>4.685965029522607</c:v>
                </c:pt>
                <c:pt idx="3865">
                  <c:v>4.6835411500719388</c:v>
                </c:pt>
                <c:pt idx="3866">
                  <c:v>4.6811191508121404</c:v>
                </c:pt>
                <c:pt idx="3867">
                  <c:v>4.6786990297991133</c:v>
                </c:pt>
                <c:pt idx="3868">
                  <c:v>4.6762807850912917</c:v>
                </c:pt>
                <c:pt idx="3869">
                  <c:v>4.6738644147494712</c:v>
                </c:pt>
                <c:pt idx="3870">
                  <c:v>4.6714499168372106</c:v>
                </c:pt>
                <c:pt idx="3871">
                  <c:v>4.6690372894203875</c:v>
                </c:pt>
                <c:pt idx="3872">
                  <c:v>4.6666265305673855</c:v>
                </c:pt>
                <c:pt idx="3873">
                  <c:v>4.6642176383491645</c:v>
                </c:pt>
                <c:pt idx="3874">
                  <c:v>4.6618106108391686</c:v>
                </c:pt>
                <c:pt idx="3875">
                  <c:v>4.6594054461131735</c:v>
                </c:pt>
                <c:pt idx="3876">
                  <c:v>4.6570021422495875</c:v>
                </c:pt>
                <c:pt idx="3877">
                  <c:v>4.6546006973292675</c:v>
                </c:pt>
                <c:pt idx="3878">
                  <c:v>4.65220110943552</c:v>
                </c:pt>
                <c:pt idx="3879">
                  <c:v>4.6498033766541322</c:v>
                </c:pt>
                <c:pt idx="3880">
                  <c:v>4.6474074970733561</c:v>
                </c:pt>
                <c:pt idx="3881">
                  <c:v>4.6450134687839055</c:v>
                </c:pt>
                <c:pt idx="3882">
                  <c:v>4.6426212898789565</c:v>
                </c:pt>
                <c:pt idx="3883">
                  <c:v>4.6402309584541364</c:v>
                </c:pt>
                <c:pt idx="3884">
                  <c:v>4.6378424726075158</c:v>
                </c:pt>
                <c:pt idx="3885">
                  <c:v>4.6354558304396241</c:v>
                </c:pt>
                <c:pt idx="3886">
                  <c:v>4.6330710300534284</c:v>
                </c:pt>
                <c:pt idx="3887">
                  <c:v>4.6306880695543322</c:v>
                </c:pt>
                <c:pt idx="3888">
                  <c:v>4.6283069470501745</c:v>
                </c:pt>
                <c:pt idx="3889">
                  <c:v>4.6259276606511897</c:v>
                </c:pt>
                <c:pt idx="3890">
                  <c:v>4.6235502084701698</c:v>
                </c:pt>
                <c:pt idx="3891">
                  <c:v>4.6211745886222255</c:v>
                </c:pt>
                <c:pt idx="3892">
                  <c:v>4.6188007992248874</c:v>
                </c:pt>
                <c:pt idx="3893">
                  <c:v>4.6164288383980647</c:v>
                </c:pt>
                <c:pt idx="3894">
                  <c:v>4.6140587042641794</c:v>
                </c:pt>
                <c:pt idx="3895">
                  <c:v>4.6116903949480124</c:v>
                </c:pt>
                <c:pt idx="3896">
                  <c:v>4.6093239085767443</c:v>
                </c:pt>
                <c:pt idx="3897">
                  <c:v>4.6069592432799755</c:v>
                </c:pt>
                <c:pt idx="3898">
                  <c:v>4.6045963971897255</c:v>
                </c:pt>
                <c:pt idx="3899">
                  <c:v>4.6022353684403345</c:v>
                </c:pt>
                <c:pt idx="3900">
                  <c:v>4.5998761551686433</c:v>
                </c:pt>
                <c:pt idx="3901">
                  <c:v>4.5975187555137262</c:v>
                </c:pt>
                <c:pt idx="3902">
                  <c:v>4.5951631676172005</c:v>
                </c:pt>
                <c:pt idx="3903">
                  <c:v>4.5928093896229738</c:v>
                </c:pt>
                <c:pt idx="3904">
                  <c:v>4.5904574196773495</c:v>
                </c:pt>
                <c:pt idx="3905">
                  <c:v>4.5881072559290095</c:v>
                </c:pt>
                <c:pt idx="3906">
                  <c:v>4.5857588965289855</c:v>
                </c:pt>
                <c:pt idx="3907">
                  <c:v>4.5834123396307156</c:v>
                </c:pt>
                <c:pt idx="3908">
                  <c:v>4.5810675833899523</c:v>
                </c:pt>
                <c:pt idx="3909">
                  <c:v>4.5787246259648722</c:v>
                </c:pt>
                <c:pt idx="3910">
                  <c:v>4.5763834655158524</c:v>
                </c:pt>
                <c:pt idx="3911">
                  <c:v>4.5740441002057768</c:v>
                </c:pt>
                <c:pt idx="3912">
                  <c:v>4.5717065281998819</c:v>
                </c:pt>
                <c:pt idx="3913">
                  <c:v>4.5693707476656575</c:v>
                </c:pt>
                <c:pt idx="3914">
                  <c:v>4.5670367567729127</c:v>
                </c:pt>
                <c:pt idx="3915">
                  <c:v>4.5647045536940265</c:v>
                </c:pt>
                <c:pt idx="3916">
                  <c:v>4.5623741366033643</c:v>
                </c:pt>
                <c:pt idx="3917">
                  <c:v>4.5600455036778405</c:v>
                </c:pt>
                <c:pt idx="3918">
                  <c:v>4.5577186530966545</c:v>
                </c:pt>
                <c:pt idx="3919">
                  <c:v>4.5553935830413534</c:v>
                </c:pt>
                <c:pt idx="3920">
                  <c:v>4.5530702916956551</c:v>
                </c:pt>
                <c:pt idx="3921">
                  <c:v>4.5507487772458211</c:v>
                </c:pt>
                <c:pt idx="3922">
                  <c:v>4.5484290378802728</c:v>
                </c:pt>
                <c:pt idx="3923">
                  <c:v>4.5461110717897757</c:v>
                </c:pt>
                <c:pt idx="3924">
                  <c:v>4.5437948771673655</c:v>
                </c:pt>
                <c:pt idx="3925">
                  <c:v>4.5414804522085213</c:v>
                </c:pt>
                <c:pt idx="3926">
                  <c:v>4.5391677951108997</c:v>
                </c:pt>
                <c:pt idx="3927">
                  <c:v>4.5368569040742184</c:v>
                </c:pt>
                <c:pt idx="3928">
                  <c:v>4.5345477773010066</c:v>
                </c:pt>
                <c:pt idx="3929">
                  <c:v>4.5322404129957334</c:v>
                </c:pt>
                <c:pt idx="3930">
                  <c:v>4.5299348093651179</c:v>
                </c:pt>
                <c:pt idx="3931">
                  <c:v>4.5276309646184645</c:v>
                </c:pt>
                <c:pt idx="3932">
                  <c:v>4.5253288769669462</c:v>
                </c:pt>
                <c:pt idx="3933">
                  <c:v>4.5230285446244398</c:v>
                </c:pt>
                <c:pt idx="3934">
                  <c:v>4.5207299658066704</c:v>
                </c:pt>
                <c:pt idx="3935">
                  <c:v>4.5184331387318863</c:v>
                </c:pt>
                <c:pt idx="3936">
                  <c:v>4.5161380616205475</c:v>
                </c:pt>
                <c:pt idx="3937">
                  <c:v>4.5138447326953735</c:v>
                </c:pt>
                <c:pt idx="3938">
                  <c:v>4.5115531501813324</c:v>
                </c:pt>
                <c:pt idx="3939">
                  <c:v>4.5092633123056842</c:v>
                </c:pt>
                <c:pt idx="3940">
                  <c:v>4.5069752172976845</c:v>
                </c:pt>
                <c:pt idx="3941">
                  <c:v>4.5046888633893305</c:v>
                </c:pt>
                <c:pt idx="3942">
                  <c:v>4.5024042488144245</c:v>
                </c:pt>
                <c:pt idx="3943">
                  <c:v>4.5001213718092075</c:v>
                </c:pt>
                <c:pt idx="3944">
                  <c:v>4.4978402306120815</c:v>
                </c:pt>
                <c:pt idx="3945">
                  <c:v>4.4955608234637188</c:v>
                </c:pt>
                <c:pt idx="3946">
                  <c:v>4.4932831486070084</c:v>
                </c:pt>
                <c:pt idx="3947">
                  <c:v>4.4910072042870599</c:v>
                </c:pt>
                <c:pt idx="3948">
                  <c:v>4.4887329887512184</c:v>
                </c:pt>
                <c:pt idx="3949">
                  <c:v>4.4864605002490334</c:v>
                </c:pt>
                <c:pt idx="3950">
                  <c:v>4.4841897370322545</c:v>
                </c:pt>
                <c:pt idx="3951">
                  <c:v>4.4819206973549024</c:v>
                </c:pt>
                <c:pt idx="3952">
                  <c:v>4.4796533794732047</c:v>
                </c:pt>
                <c:pt idx="3953">
                  <c:v>4.4773877816453531</c:v>
                </c:pt>
                <c:pt idx="3954">
                  <c:v>4.4751239021322133</c:v>
                </c:pt>
                <c:pt idx="3955">
                  <c:v>4.4728617391963414</c:v>
                </c:pt>
                <c:pt idx="3956">
                  <c:v>4.4706012911029411</c:v>
                </c:pt>
                <c:pt idx="3957">
                  <c:v>4.4683425561189685</c:v>
                </c:pt>
                <c:pt idx="3958">
                  <c:v>4.4660855325139686</c:v>
                </c:pt>
                <c:pt idx="3959">
                  <c:v>4.4638302185594245</c:v>
                </c:pt>
                <c:pt idx="3960">
                  <c:v>4.4615766125291039</c:v>
                </c:pt>
                <c:pt idx="3961">
                  <c:v>4.4593247126988924</c:v>
                </c:pt>
                <c:pt idx="3962">
                  <c:v>4.4570745173468245</c:v>
                </c:pt>
                <c:pt idx="3963">
                  <c:v>4.454826024753288</c:v>
                </c:pt>
                <c:pt idx="3964">
                  <c:v>4.4525792332006064</c:v>
                </c:pt>
                <c:pt idx="3965">
                  <c:v>4.4503341409734025</c:v>
                </c:pt>
                <c:pt idx="3966">
                  <c:v>4.4480907463584325</c:v>
                </c:pt>
                <c:pt idx="3967">
                  <c:v>4.4458490476446579</c:v>
                </c:pt>
                <c:pt idx="3968">
                  <c:v>4.4436090431230655</c:v>
                </c:pt>
                <c:pt idx="3969">
                  <c:v>4.4413707310868524</c:v>
                </c:pt>
                <c:pt idx="3970">
                  <c:v>4.439134109831449</c:v>
                </c:pt>
                <c:pt idx="3971">
                  <c:v>4.4368991776544124</c:v>
                </c:pt>
                <c:pt idx="3972">
                  <c:v>4.4346659328553164</c:v>
                </c:pt>
                <c:pt idx="3973">
                  <c:v>4.4324343737360055</c:v>
                </c:pt>
                <c:pt idx="3974">
                  <c:v>4.4302044986004034</c:v>
                </c:pt>
                <c:pt idx="3975">
                  <c:v>4.4279763057545622</c:v>
                </c:pt>
                <c:pt idx="3976">
                  <c:v>4.4257497935067134</c:v>
                </c:pt>
                <c:pt idx="3977">
                  <c:v>4.4235249601670645</c:v>
                </c:pt>
                <c:pt idx="3978">
                  <c:v>4.4213018040482188</c:v>
                </c:pt>
                <c:pt idx="3979">
                  <c:v>4.4190803234646534</c:v>
                </c:pt>
                <c:pt idx="3980">
                  <c:v>4.4168605167330171</c:v>
                </c:pt>
                <c:pt idx="3981">
                  <c:v>4.4146423821722225</c:v>
                </c:pt>
                <c:pt idx="3982">
                  <c:v>4.4124259181029615</c:v>
                </c:pt>
                <c:pt idx="3983">
                  <c:v>4.4102111228484402</c:v>
                </c:pt>
                <c:pt idx="3984">
                  <c:v>4.4079979947337034</c:v>
                </c:pt>
                <c:pt idx="3985">
                  <c:v>4.4057865320859655</c:v>
                </c:pt>
                <c:pt idx="3986">
                  <c:v>4.4035767332345523</c:v>
                </c:pt>
                <c:pt idx="3987">
                  <c:v>4.4013685965108991</c:v>
                </c:pt>
                <c:pt idx="3988">
                  <c:v>4.3991621202483584</c:v>
                </c:pt>
                <c:pt idx="3989">
                  <c:v>4.3969573027826723</c:v>
                </c:pt>
                <c:pt idx="3990">
                  <c:v>4.3947541424514345</c:v>
                </c:pt>
                <c:pt idx="3991">
                  <c:v>4.3925526375944655</c:v>
                </c:pt>
                <c:pt idx="3992">
                  <c:v>4.3903527865535583</c:v>
                </c:pt>
                <c:pt idx="3993">
                  <c:v>4.3881545876725845</c:v>
                </c:pt>
                <c:pt idx="3994">
                  <c:v>4.3859580392975746</c:v>
                </c:pt>
                <c:pt idx="3995">
                  <c:v>4.3837631397765824</c:v>
                </c:pt>
                <c:pt idx="3996">
                  <c:v>4.3815698874596514</c:v>
                </c:pt>
                <c:pt idx="3997">
                  <c:v>4.3793782806990524</c:v>
                </c:pt>
                <c:pt idx="3998">
                  <c:v>4.3771883178488755</c:v>
                </c:pt>
                <c:pt idx="3999">
                  <c:v>4.3749999972656264</c:v>
                </c:pt>
                <c:pt idx="4000">
                  <c:v>4.3728133173075046</c:v>
                </c:pt>
                <c:pt idx="4001">
                  <c:v>4.3706282763349495</c:v>
                </c:pt>
                <c:pt idx="4002">
                  <c:v>4.3684448727103655</c:v>
                </c:pt>
                <c:pt idx="4003">
                  <c:v>4.3662631047984384</c:v>
                </c:pt>
                <c:pt idx="4004">
                  <c:v>4.3640829709653168</c:v>
                </c:pt>
                <c:pt idx="4005">
                  <c:v>4.3619044695799545</c:v>
                </c:pt>
                <c:pt idx="4006">
                  <c:v>4.359727599012853</c:v>
                </c:pt>
                <c:pt idx="4007">
                  <c:v>4.3575523576364752</c:v>
                </c:pt>
                <c:pt idx="4008">
                  <c:v>4.3553787438257805</c:v>
                </c:pt>
                <c:pt idx="4009">
                  <c:v>4.3532067559572374</c:v>
                </c:pt>
                <c:pt idx="4010">
                  <c:v>4.3510363924096334</c:v>
                </c:pt>
                <c:pt idx="4011">
                  <c:v>4.3488676515637117</c:v>
                </c:pt>
                <c:pt idx="4012">
                  <c:v>4.3467005318022309</c:v>
                </c:pt>
                <c:pt idx="4013">
                  <c:v>4.3445350315098885</c:v>
                </c:pt>
                <c:pt idx="4014">
                  <c:v>4.3423711490736814</c:v>
                </c:pt>
                <c:pt idx="4015">
                  <c:v>4.3402088828822034</c:v>
                </c:pt>
                <c:pt idx="4016">
                  <c:v>4.338048231326268</c:v>
                </c:pt>
                <c:pt idx="4017">
                  <c:v>4.3358891927987324</c:v>
                </c:pt>
                <c:pt idx="4018">
                  <c:v>4.3337317656943934</c:v>
                </c:pt>
                <c:pt idx="4019">
                  <c:v>4.3315759484099345</c:v>
                </c:pt>
                <c:pt idx="4020">
                  <c:v>4.3294217393443084</c:v>
                </c:pt>
                <c:pt idx="4021">
                  <c:v>4.3272691368981864</c:v>
                </c:pt>
                <c:pt idx="4022">
                  <c:v>4.3251181394743545</c:v>
                </c:pt>
                <c:pt idx="4023">
                  <c:v>4.322968745477576</c:v>
                </c:pt>
                <c:pt idx="4024">
                  <c:v>4.3208209533145663</c:v>
                </c:pt>
                <c:pt idx="4025">
                  <c:v>4.3186747613940373</c:v>
                </c:pt>
                <c:pt idx="4026">
                  <c:v>4.3165301681266675</c:v>
                </c:pt>
                <c:pt idx="4027">
                  <c:v>4.3143871719251266</c:v>
                </c:pt>
                <c:pt idx="4028">
                  <c:v>4.3122457712040392</c:v>
                </c:pt>
                <c:pt idx="4029">
                  <c:v>4.310105964379936</c:v>
                </c:pt>
                <c:pt idx="4030">
                  <c:v>4.3079677498715343</c:v>
                </c:pt>
                <c:pt idx="4031">
                  <c:v>4.3058311260991955</c:v>
                </c:pt>
                <c:pt idx="4032">
                  <c:v>4.3036960914854525</c:v>
                </c:pt>
                <c:pt idx="4033">
                  <c:v>4.3015626444547514</c:v>
                </c:pt>
                <c:pt idx="4034">
                  <c:v>4.2994307834334524</c:v>
                </c:pt>
                <c:pt idx="4035">
                  <c:v>4.2973005068498349</c:v>
                </c:pt>
                <c:pt idx="4036">
                  <c:v>4.2951718131342727</c:v>
                </c:pt>
                <c:pt idx="4037">
                  <c:v>4.2930447007189469</c:v>
                </c:pt>
                <c:pt idx="4038">
                  <c:v>4.2909191680380205</c:v>
                </c:pt>
                <c:pt idx="4039">
                  <c:v>4.2887952135275986</c:v>
                </c:pt>
                <c:pt idx="4040">
                  <c:v>4.2866728356257093</c:v>
                </c:pt>
                <c:pt idx="4041">
                  <c:v>4.2845520327723232</c:v>
                </c:pt>
                <c:pt idx="4042">
                  <c:v>4.2824328034093364</c:v>
                </c:pt>
                <c:pt idx="4043">
                  <c:v>4.2803151459805724</c:v>
                </c:pt>
                <c:pt idx="4044">
                  <c:v>4.2781990589317704</c:v>
                </c:pt>
                <c:pt idx="4045">
                  <c:v>4.2760845407105945</c:v>
                </c:pt>
                <c:pt idx="4046">
                  <c:v>4.2739715897666404</c:v>
                </c:pt>
                <c:pt idx="4047">
                  <c:v>4.2718602045514134</c:v>
                </c:pt>
                <c:pt idx="4048">
                  <c:v>4.2697503835182813</c:v>
                </c:pt>
                <c:pt idx="4049">
                  <c:v>4.2676421251226824</c:v>
                </c:pt>
                <c:pt idx="4050">
                  <c:v>4.2655354278215745</c:v>
                </c:pt>
                <c:pt idx="4051">
                  <c:v>4.2634302900743988</c:v>
                </c:pt>
                <c:pt idx="4052">
                  <c:v>4.2613267103420434</c:v>
                </c:pt>
                <c:pt idx="4053">
                  <c:v>4.2592246870874026</c:v>
                </c:pt>
                <c:pt idx="4054">
                  <c:v>4.2571242187752967</c:v>
                </c:pt>
                <c:pt idx="4055">
                  <c:v>4.2550253038726193</c:v>
                </c:pt>
                <c:pt idx="4056">
                  <c:v>4.2529279408477665</c:v>
                </c:pt>
                <c:pt idx="4057">
                  <c:v>4.2508321281713135</c:v>
                </c:pt>
                <c:pt idx="4058">
                  <c:v>4.2487378643156228</c:v>
                </c:pt>
                <c:pt idx="4059">
                  <c:v>4.2466451477549532</c:v>
                </c:pt>
                <c:pt idx="4060">
                  <c:v>4.2445539769653706</c:v>
                </c:pt>
                <c:pt idx="4061">
                  <c:v>4.2424643504250845</c:v>
                </c:pt>
                <c:pt idx="4062">
                  <c:v>4.2403762666137865</c:v>
                </c:pt>
                <c:pt idx="4063">
                  <c:v>4.2382897240133754</c:v>
                </c:pt>
                <c:pt idx="4064">
                  <c:v>4.2362047211072333</c:v>
                </c:pt>
                <c:pt idx="4065">
                  <c:v>4.2341212563810355</c:v>
                </c:pt>
                <c:pt idx="4066">
                  <c:v>4.2320393283221334</c:v>
                </c:pt>
                <c:pt idx="4067">
                  <c:v>4.2299589354196714</c:v>
                </c:pt>
                <c:pt idx="4068">
                  <c:v>4.2278800761646727</c:v>
                </c:pt>
                <c:pt idx="4069">
                  <c:v>4.2258027490502155</c:v>
                </c:pt>
                <c:pt idx="4070">
                  <c:v>4.2237269525709085</c:v>
                </c:pt>
                <c:pt idx="4071">
                  <c:v>4.2216526852234715</c:v>
                </c:pt>
                <c:pt idx="4072">
                  <c:v>4.2195799455061884</c:v>
                </c:pt>
                <c:pt idx="4073">
                  <c:v>4.2175087319195352</c:v>
                </c:pt>
                <c:pt idx="4074">
                  <c:v>4.2154390429655955</c:v>
                </c:pt>
                <c:pt idx="4075">
                  <c:v>4.2133708771483445</c:v>
                </c:pt>
                <c:pt idx="4076">
                  <c:v>4.2113042329736192</c:v>
                </c:pt>
                <c:pt idx="4077">
                  <c:v>4.2092391089490864</c:v>
                </c:pt>
                <c:pt idx="4078">
                  <c:v>4.2071755035840779</c:v>
                </c:pt>
                <c:pt idx="4079">
                  <c:v>4.2051134153900493</c:v>
                </c:pt>
                <c:pt idx="4080">
                  <c:v>4.2030528428800684</c:v>
                </c:pt>
                <c:pt idx="4081">
                  <c:v>4.2009937845691461</c:v>
                </c:pt>
                <c:pt idx="4082">
                  <c:v>4.1989362389738245</c:v>
                </c:pt>
                <c:pt idx="4083">
                  <c:v>4.1968802046129685</c:v>
                </c:pt>
                <c:pt idx="4084">
                  <c:v>4.1948256800067671</c:v>
                </c:pt>
                <c:pt idx="4085">
                  <c:v>4.1927726636775855</c:v>
                </c:pt>
                <c:pt idx="4086">
                  <c:v>4.190721154149319</c:v>
                </c:pt>
                <c:pt idx="4087">
                  <c:v>4.1886711499478029</c:v>
                </c:pt>
                <c:pt idx="4088">
                  <c:v>4.1866226496006824</c:v>
                </c:pt>
                <c:pt idx="4089">
                  <c:v>4.1845756516372408</c:v>
                </c:pt>
                <c:pt idx="4090">
                  <c:v>4.1825301545889655</c:v>
                </c:pt>
                <c:pt idx="4091">
                  <c:v>4.1804861569886675</c:v>
                </c:pt>
                <c:pt idx="4092">
                  <c:v>4.1784436573711794</c:v>
                </c:pt>
                <c:pt idx="4093">
                  <c:v>4.1764026542730903</c:v>
                </c:pt>
                <c:pt idx="4094">
                  <c:v>4.1743631462327935</c:v>
                </c:pt>
                <c:pt idx="4095">
                  <c:v>4.1723251317904442</c:v>
                </c:pt>
                <c:pt idx="4096">
                  <c:v>4.1702886094879856</c:v>
                </c:pt>
                <c:pt idx="4097">
                  <c:v>4.1682535778691365</c:v>
                </c:pt>
                <c:pt idx="4098">
                  <c:v>4.166220035479399</c:v>
                </c:pt>
                <c:pt idx="4099">
                  <c:v>4.1641879808659601</c:v>
                </c:pt>
                <c:pt idx="4100">
                  <c:v>4.1621574125780745</c:v>
                </c:pt>
                <c:pt idx="4101">
                  <c:v>4.1601283291663655</c:v>
                </c:pt>
                <c:pt idx="4102">
                  <c:v>4.1581007291834755</c:v>
                </c:pt>
                <c:pt idx="4103">
                  <c:v>4.1560746111837386</c:v>
                </c:pt>
                <c:pt idx="4104">
                  <c:v>4.1540499737232306</c:v>
                </c:pt>
                <c:pt idx="4105">
                  <c:v>4.1520268153598261</c:v>
                </c:pt>
                <c:pt idx="4106">
                  <c:v>4.1500051346531404</c:v>
                </c:pt>
                <c:pt idx="4107">
                  <c:v>4.1479849301644638</c:v>
                </c:pt>
                <c:pt idx="4108">
                  <c:v>4.1459662004571305</c:v>
                </c:pt>
                <c:pt idx="4109">
                  <c:v>4.1439489440957855</c:v>
                </c:pt>
                <c:pt idx="4110">
                  <c:v>4.1419331596471274</c:v>
                </c:pt>
                <c:pt idx="4111">
                  <c:v>4.1399188456794755</c:v>
                </c:pt>
                <c:pt idx="4112">
                  <c:v>4.1379060007629676</c:v>
                </c:pt>
                <c:pt idx="4113">
                  <c:v>4.1358946234693965</c:v>
                </c:pt>
                <c:pt idx="4114">
                  <c:v>4.1338847123723426</c:v>
                </c:pt>
                <c:pt idx="4115">
                  <c:v>4.1318762660470645</c:v>
                </c:pt>
                <c:pt idx="4116">
                  <c:v>4.1298692830707004</c:v>
                </c:pt>
                <c:pt idx="4117">
                  <c:v>4.1278637620218941</c:v>
                </c:pt>
                <c:pt idx="4118">
                  <c:v>4.1258597014811684</c:v>
                </c:pt>
                <c:pt idx="4119">
                  <c:v>4.1238571000307145</c:v>
                </c:pt>
                <c:pt idx="4120">
                  <c:v>4.121855956254409</c:v>
                </c:pt>
                <c:pt idx="4121">
                  <c:v>4.1198562687380162</c:v>
                </c:pt>
                <c:pt idx="4122">
                  <c:v>4.1178580360688208</c:v>
                </c:pt>
                <c:pt idx="4123">
                  <c:v>4.1158612568358688</c:v>
                </c:pt>
                <c:pt idx="4124">
                  <c:v>4.1138659296300455</c:v>
                </c:pt>
                <c:pt idx="4125">
                  <c:v>4.1118720530436974</c:v>
                </c:pt>
                <c:pt idx="4126">
                  <c:v>4.1098796256710814</c:v>
                </c:pt>
                <c:pt idx="4127">
                  <c:v>4.1078886461079547</c:v>
                </c:pt>
                <c:pt idx="4128">
                  <c:v>4.1058991129522324</c:v>
                </c:pt>
                <c:pt idx="4129">
                  <c:v>4.1039110248029145</c:v>
                </c:pt>
                <c:pt idx="4130">
                  <c:v>4.1019243802610905</c:v>
                </c:pt>
                <c:pt idx="4131">
                  <c:v>4.0999391779294285</c:v>
                </c:pt>
                <c:pt idx="4132">
                  <c:v>4.0979554164122645</c:v>
                </c:pt>
                <c:pt idx="4133">
                  <c:v>4.0959730943157684</c:v>
                </c:pt>
                <c:pt idx="4134">
                  <c:v>4.0939922102475546</c:v>
                </c:pt>
                <c:pt idx="4135">
                  <c:v>4.0920127628171095</c:v>
                </c:pt>
                <c:pt idx="4136">
                  <c:v>4.0900347506355255</c:v>
                </c:pt>
                <c:pt idx="4137">
                  <c:v>4.0880581723155895</c:v>
                </c:pt>
                <c:pt idx="4138">
                  <c:v>4.0860830264717576</c:v>
                </c:pt>
                <c:pt idx="4139">
                  <c:v>4.0841093117201632</c:v>
                </c:pt>
                <c:pt idx="4140">
                  <c:v>4.0821370266786055</c:v>
                </c:pt>
                <c:pt idx="4141">
                  <c:v>4.080166169966569</c:v>
                </c:pt>
                <c:pt idx="4142">
                  <c:v>4.0781967402051782</c:v>
                </c:pt>
                <c:pt idx="4143">
                  <c:v>4.0762287360172413</c:v>
                </c:pt>
                <c:pt idx="4144">
                  <c:v>4.074262156027209</c:v>
                </c:pt>
                <c:pt idx="4145">
                  <c:v>4.072296998861213</c:v>
                </c:pt>
                <c:pt idx="4146">
                  <c:v>4.0703332631470284</c:v>
                </c:pt>
                <c:pt idx="4147">
                  <c:v>4.0683709475140795</c:v>
                </c:pt>
                <c:pt idx="4148">
                  <c:v>4.0664100505934355</c:v>
                </c:pt>
                <c:pt idx="4149">
                  <c:v>4.0644505710178143</c:v>
                </c:pt>
                <c:pt idx="4150">
                  <c:v>4.0624925074217355</c:v>
                </c:pt>
                <c:pt idx="4151">
                  <c:v>4.060535858440967</c:v>
                </c:pt>
                <c:pt idx="4152">
                  <c:v>4.0585806227134755</c:v>
                </c:pt>
                <c:pt idx="4153">
                  <c:v>4.0566267988783524</c:v>
                </c:pt>
                <c:pt idx="4154">
                  <c:v>4.0546743855765515</c:v>
                </c:pt>
                <c:pt idx="4155">
                  <c:v>4.0527233814507104</c:v>
                </c:pt>
                <c:pt idx="4156">
                  <c:v>4.0507737851450134</c:v>
                </c:pt>
                <c:pt idx="4157">
                  <c:v>4.0488255953052885</c:v>
                </c:pt>
                <c:pt idx="4158">
                  <c:v>4.0468788105790274</c:v>
                </c:pt>
                <c:pt idx="4159">
                  <c:v>4.0449334296153046</c:v>
                </c:pt>
                <c:pt idx="4160">
                  <c:v>4.0429894510648454</c:v>
                </c:pt>
                <c:pt idx="4161">
                  <c:v>4.0410468735799778</c:v>
                </c:pt>
                <c:pt idx="4162">
                  <c:v>4.0391056958147225</c:v>
                </c:pt>
                <c:pt idx="4163">
                  <c:v>4.0371659164244456</c:v>
                </c:pt>
                <c:pt idx="4164">
                  <c:v>4.0352275340665571</c:v>
                </c:pt>
                <c:pt idx="4165">
                  <c:v>4.0332905473997549</c:v>
                </c:pt>
                <c:pt idx="4166">
                  <c:v>4.0313549550844554</c:v>
                </c:pt>
                <c:pt idx="4167">
                  <c:v>4.0294207557826924</c:v>
                </c:pt>
                <c:pt idx="4168">
                  <c:v>4.0274879481579138</c:v>
                </c:pt>
                <c:pt idx="4169">
                  <c:v>4.0255565308756358</c:v>
                </c:pt>
                <c:pt idx="4170">
                  <c:v>4.0236265026025526</c:v>
                </c:pt>
                <c:pt idx="4171">
                  <c:v>4.0216978620069845</c:v>
                </c:pt>
                <c:pt idx="4172">
                  <c:v>4.0197706077590105</c:v>
                </c:pt>
                <c:pt idx="4173">
                  <c:v>4.0178447385302265</c:v>
                </c:pt>
                <c:pt idx="4174">
                  <c:v>4.0159202529938405</c:v>
                </c:pt>
                <c:pt idx="4175">
                  <c:v>4.0139971498246334</c:v>
                </c:pt>
                <c:pt idx="4176">
                  <c:v>4.0120754276989246</c:v>
                </c:pt>
                <c:pt idx="4177">
                  <c:v>4.0101550852947714</c:v>
                </c:pt>
                <c:pt idx="4178">
                  <c:v>4.0082361212916124</c:v>
                </c:pt>
                <c:pt idx="4179">
                  <c:v>4.0063185343705969</c:v>
                </c:pt>
                <c:pt idx="4180">
                  <c:v>4.0044023232144168</c:v>
                </c:pt>
                <c:pt idx="4181">
                  <c:v>4.0024874865073361</c:v>
                </c:pt>
                <c:pt idx="4182">
                  <c:v>4.0005740229351865</c:v>
                </c:pt>
                <c:pt idx="4183">
                  <c:v>3.9986619311853921</c:v>
                </c:pt>
                <c:pt idx="4184">
                  <c:v>3.9967512099469142</c:v>
                </c:pt>
                <c:pt idx="4185">
                  <c:v>3.9948418579102993</c:v>
                </c:pt>
                <c:pt idx="4186">
                  <c:v>3.9929338737676545</c:v>
                </c:pt>
                <c:pt idx="4187">
                  <c:v>3.9910272562126456</c:v>
                </c:pt>
                <c:pt idx="4188">
                  <c:v>3.9891220039404991</c:v>
                </c:pt>
                <c:pt idx="4189">
                  <c:v>3.9872181156479982</c:v>
                </c:pt>
                <c:pt idx="4190">
                  <c:v>3.9853155900334798</c:v>
                </c:pt>
                <c:pt idx="4191">
                  <c:v>3.983414425796834</c:v>
                </c:pt>
                <c:pt idx="4192">
                  <c:v>3.981514621639501</c:v>
                </c:pt>
                <c:pt idx="4193">
                  <c:v>3.9796161762644577</c:v>
                </c:pt>
                <c:pt idx="4194">
                  <c:v>3.9777190883762699</c:v>
                </c:pt>
                <c:pt idx="4195">
                  <c:v>3.9758233566809831</c:v>
                </c:pt>
                <c:pt idx="4196">
                  <c:v>3.9739289798862227</c:v>
                </c:pt>
                <c:pt idx="4197">
                  <c:v>3.9720359567011561</c:v>
                </c:pt>
                <c:pt idx="4198">
                  <c:v>3.9701442858364682</c:v>
                </c:pt>
                <c:pt idx="4199">
                  <c:v>3.9682539660043914</c:v>
                </c:pt>
                <c:pt idx="4200">
                  <c:v>3.9663649959186777</c:v>
                </c:pt>
                <c:pt idx="4201">
                  <c:v>3.9644773742946473</c:v>
                </c:pt>
                <c:pt idx="4202">
                  <c:v>3.9625910998490932</c:v>
                </c:pt>
                <c:pt idx="4203">
                  <c:v>3.9607061713003686</c:v>
                </c:pt>
                <c:pt idx="4204">
                  <c:v>3.9588225873683447</c:v>
                </c:pt>
                <c:pt idx="4205">
                  <c:v>3.9569403467744153</c:v>
                </c:pt>
                <c:pt idx="4206">
                  <c:v>3.9550594482414878</c:v>
                </c:pt>
                <c:pt idx="4207">
                  <c:v>3.9531798904939919</c:v>
                </c:pt>
                <c:pt idx="4208">
                  <c:v>3.9513016722578711</c:v>
                </c:pt>
                <c:pt idx="4209">
                  <c:v>3.9494247922605812</c:v>
                </c:pt>
                <c:pt idx="4210">
                  <c:v>3.9475492492310882</c:v>
                </c:pt>
                <c:pt idx="4211">
                  <c:v>3.9456750418998703</c:v>
                </c:pt>
                <c:pt idx="4212">
                  <c:v>3.943802168998908</c:v>
                </c:pt>
                <c:pt idx="4213">
                  <c:v>3.9419306292616878</c:v>
                </c:pt>
                <c:pt idx="4214">
                  <c:v>3.9400604214231967</c:v>
                </c:pt>
                <c:pt idx="4215">
                  <c:v>3.9381915442199609</c:v>
                </c:pt>
                <c:pt idx="4216">
                  <c:v>3.9363239963898473</c:v>
                </c:pt>
                <c:pt idx="4217">
                  <c:v>3.9344577766725002</c:v>
                </c:pt>
                <c:pt idx="4218">
                  <c:v>3.932592883808764</c:v>
                </c:pt>
                <c:pt idx="4219">
                  <c:v>3.9307293165412225</c:v>
                </c:pt>
                <c:pt idx="4220">
                  <c:v>3.9288670736137377</c:v>
                </c:pt>
                <c:pt idx="4221">
                  <c:v>3.9270061537717962</c:v>
                </c:pt>
                <c:pt idx="4222">
                  <c:v>3.9251465557623404</c:v>
                </c:pt>
                <c:pt idx="4223">
                  <c:v>3.9232882783337142</c:v>
                </c:pt>
                <c:pt idx="4224">
                  <c:v>3.9214313202358837</c:v>
                </c:pt>
                <c:pt idx="4225">
                  <c:v>3.9195756802201767</c:v>
                </c:pt>
                <c:pt idx="4226">
                  <c:v>3.9177213570395324</c:v>
                </c:pt>
                <c:pt idx="4227">
                  <c:v>3.9158683494480968</c:v>
                </c:pt>
                <c:pt idx="4228">
                  <c:v>3.9140166562018797</c:v>
                </c:pt>
                <c:pt idx="4229">
                  <c:v>3.9121662760580067</c:v>
                </c:pt>
                <c:pt idx="4230">
                  <c:v>3.9103172077752602</c:v>
                </c:pt>
                <c:pt idx="4231">
                  <c:v>3.9084694501137971</c:v>
                </c:pt>
                <c:pt idx="4232">
                  <c:v>3.9066230018353751</c:v>
                </c:pt>
                <c:pt idx="4233">
                  <c:v>3.9047778617030442</c:v>
                </c:pt>
                <c:pt idx="4234">
                  <c:v>3.9029340284814449</c:v>
                </c:pt>
                <c:pt idx="4235">
                  <c:v>3.9010915009365452</c:v>
                </c:pt>
                <c:pt idx="4236">
                  <c:v>3.8992502778359261</c:v>
                </c:pt>
                <c:pt idx="4237">
                  <c:v>3.8974103579485182</c:v>
                </c:pt>
                <c:pt idx="4238">
                  <c:v>3.8955717400447289</c:v>
                </c:pt>
                <c:pt idx="4239">
                  <c:v>3.8937344228964212</c:v>
                </c:pt>
                <c:pt idx="4240">
                  <c:v>3.8918984052768542</c:v>
                </c:pt>
                <c:pt idx="4241">
                  <c:v>3.8900636859609028</c:v>
                </c:pt>
                <c:pt idx="4242">
                  <c:v>3.8882302637246444</c:v>
                </c:pt>
                <c:pt idx="4243">
                  <c:v>3.8863981373457537</c:v>
                </c:pt>
                <c:pt idx="4244">
                  <c:v>3.8845673056033152</c:v>
                </c:pt>
                <c:pt idx="4245">
                  <c:v>3.8827377672778578</c:v>
                </c:pt>
                <c:pt idx="4246">
                  <c:v>3.8809095211512572</c:v>
                </c:pt>
                <c:pt idx="4247">
                  <c:v>3.8790825660069772</c:v>
                </c:pt>
                <c:pt idx="4248">
                  <c:v>3.8772569006297766</c:v>
                </c:pt>
                <c:pt idx="4249">
                  <c:v>3.8754325238059777</c:v>
                </c:pt>
                <c:pt idx="4250">
                  <c:v>3.8736094343231509</c:v>
                </c:pt>
                <c:pt idx="4251">
                  <c:v>3.8717876309705237</c:v>
                </c:pt>
                <c:pt idx="4252">
                  <c:v>3.8699671125384962</c:v>
                </c:pt>
                <c:pt idx="4253">
                  <c:v>3.8681478778190552</c:v>
                </c:pt>
                <c:pt idx="4254">
                  <c:v>3.8663299256055543</c:v>
                </c:pt>
                <c:pt idx="4255">
                  <c:v>3.8645132546927816</c:v>
                </c:pt>
                <c:pt idx="4256">
                  <c:v>3.862697863876928</c:v>
                </c:pt>
                <c:pt idx="4257">
                  <c:v>3.8608837519556016</c:v>
                </c:pt>
                <c:pt idx="4258">
                  <c:v>3.8590709177278177</c:v>
                </c:pt>
                <c:pt idx="4259">
                  <c:v>3.8572593599940137</c:v>
                </c:pt>
                <c:pt idx="4260">
                  <c:v>3.8554490775560177</c:v>
                </c:pt>
                <c:pt idx="4261">
                  <c:v>3.8536400692170787</c:v>
                </c:pt>
                <c:pt idx="4262">
                  <c:v>3.8518323337817924</c:v>
                </c:pt>
                <c:pt idx="4263">
                  <c:v>3.8500258700563332</c:v>
                </c:pt>
                <c:pt idx="4264">
                  <c:v>3.8482206768480207</c:v>
                </c:pt>
                <c:pt idx="4265">
                  <c:v>3.8464167529657431</c:v>
                </c:pt>
                <c:pt idx="4266">
                  <c:v>3.8446140972197376</c:v>
                </c:pt>
                <c:pt idx="4267">
                  <c:v>3.8428127084216381</c:v>
                </c:pt>
                <c:pt idx="4268">
                  <c:v>3.8410125853844677</c:v>
                </c:pt>
                <c:pt idx="4269">
                  <c:v>3.8392137269226434</c:v>
                </c:pt>
                <c:pt idx="4270">
                  <c:v>3.8374161318519637</c:v>
                </c:pt>
                <c:pt idx="4271">
                  <c:v>3.8356197989896197</c:v>
                </c:pt>
                <c:pt idx="4272">
                  <c:v>3.8338247271541839</c:v>
                </c:pt>
                <c:pt idx="4273">
                  <c:v>3.8320309151655967</c:v>
                </c:pt>
                <c:pt idx="4274">
                  <c:v>3.8302383618452227</c:v>
                </c:pt>
                <c:pt idx="4275">
                  <c:v>3.8284470660157468</c:v>
                </c:pt>
                <c:pt idx="4276">
                  <c:v>3.8266570265012567</c:v>
                </c:pt>
                <c:pt idx="4277">
                  <c:v>3.8248682421272382</c:v>
                </c:pt>
                <c:pt idx="4278">
                  <c:v>3.8230807117205012</c:v>
                </c:pt>
                <c:pt idx="4279">
                  <c:v>3.8212944341092316</c:v>
                </c:pt>
                <c:pt idx="4280">
                  <c:v>3.8195094081230767</c:v>
                </c:pt>
                <c:pt idx="4281">
                  <c:v>3.8177256325929241</c:v>
                </c:pt>
                <c:pt idx="4282">
                  <c:v>3.8159431063510727</c:v>
                </c:pt>
                <c:pt idx="4283">
                  <c:v>3.8141618282312044</c:v>
                </c:pt>
                <c:pt idx="4284">
                  <c:v>3.8123817970683431</c:v>
                </c:pt>
                <c:pt idx="4285">
                  <c:v>3.8106030116988472</c:v>
                </c:pt>
                <c:pt idx="4286">
                  <c:v>3.8088254709605467</c:v>
                </c:pt>
                <c:pt idx="4287">
                  <c:v>3.8070491736924583</c:v>
                </c:pt>
                <c:pt idx="4288">
                  <c:v>3.8052741187350585</c:v>
                </c:pt>
                <c:pt idx="4289">
                  <c:v>3.8035003049301515</c:v>
                </c:pt>
                <c:pt idx="4290">
                  <c:v>3.8017277311208901</c:v>
                </c:pt>
                <c:pt idx="4291">
                  <c:v>3.7999563961517753</c:v>
                </c:pt>
                <c:pt idx="4292">
                  <c:v>3.7981862988686612</c:v>
                </c:pt>
                <c:pt idx="4293">
                  <c:v>3.7964174381186977</c:v>
                </c:pt>
                <c:pt idx="4294">
                  <c:v>3.7946498127504844</c:v>
                </c:pt>
                <c:pt idx="4295">
                  <c:v>3.792883421613813</c:v>
                </c:pt>
                <c:pt idx="4296">
                  <c:v>3.7911182635599951</c:v>
                </c:pt>
                <c:pt idx="4297">
                  <c:v>3.7893543374415106</c:v>
                </c:pt>
                <c:pt idx="4298">
                  <c:v>3.7875916421122597</c:v>
                </c:pt>
                <c:pt idx="4299">
                  <c:v>3.7858301764273787</c:v>
                </c:pt>
                <c:pt idx="4300">
                  <c:v>3.784069939243476</c:v>
                </c:pt>
                <c:pt idx="4301">
                  <c:v>3.7823109294184518</c:v>
                </c:pt>
                <c:pt idx="4302">
                  <c:v>3.780553145811504</c:v>
                </c:pt>
                <c:pt idx="4303">
                  <c:v>3.7787965872830802</c:v>
                </c:pt>
                <c:pt idx="4304">
                  <c:v>3.7770412526951249</c:v>
                </c:pt>
                <c:pt idx="4305">
                  <c:v>3.7752871409107152</c:v>
                </c:pt>
                <c:pt idx="4306">
                  <c:v>3.773534250794456</c:v>
                </c:pt>
                <c:pt idx="4307">
                  <c:v>3.7717825812119852</c:v>
                </c:pt>
                <c:pt idx="4308">
                  <c:v>3.7700321310305731</c:v>
                </c:pt>
                <c:pt idx="4309">
                  <c:v>3.7682828991186077</c:v>
                </c:pt>
                <c:pt idx="4310">
                  <c:v>3.7665348843458402</c:v>
                </c:pt>
                <c:pt idx="4311">
                  <c:v>3.7647880855833211</c:v>
                </c:pt>
                <c:pt idx="4312">
                  <c:v>3.7630425017034259</c:v>
                </c:pt>
                <c:pt idx="4313">
                  <c:v>3.7612981315798177</c:v>
                </c:pt>
                <c:pt idx="4314">
                  <c:v>3.7595549740875072</c:v>
                </c:pt>
                <c:pt idx="4315">
                  <c:v>3.7578130281027442</c:v>
                </c:pt>
                <c:pt idx="4316">
                  <c:v>3.7560722925031227</c:v>
                </c:pt>
                <c:pt idx="4317">
                  <c:v>3.7543327661675727</c:v>
                </c:pt>
                <c:pt idx="4318">
                  <c:v>3.7525944479761741</c:v>
                </c:pt>
                <c:pt idx="4319">
                  <c:v>3.7508573368104545</c:v>
                </c:pt>
                <c:pt idx="4320">
                  <c:v>3.7491214315532182</c:v>
                </c:pt>
                <c:pt idx="4321">
                  <c:v>3.7473867310885249</c:v>
                </c:pt>
                <c:pt idx="4322">
                  <c:v>3.745653234301658</c:v>
                </c:pt>
                <c:pt idx="4323">
                  <c:v>3.7439209400793758</c:v>
                </c:pt>
                <c:pt idx="4324">
                  <c:v>3.7421898473094934</c:v>
                </c:pt>
                <c:pt idx="4325">
                  <c:v>3.7404599548812576</c:v>
                </c:pt>
                <c:pt idx="4326">
                  <c:v>3.7387312616852473</c:v>
                </c:pt>
                <c:pt idx="4327">
                  <c:v>3.7370037666131202</c:v>
                </c:pt>
                <c:pt idx="4328">
                  <c:v>3.7352774685580203</c:v>
                </c:pt>
                <c:pt idx="4329">
                  <c:v>3.7335523664142678</c:v>
                </c:pt>
                <c:pt idx="4330">
                  <c:v>3.7318284590774735</c:v>
                </c:pt>
                <c:pt idx="4331">
                  <c:v>3.7301057454445252</c:v>
                </c:pt>
                <c:pt idx="4332">
                  <c:v>3.7283842244135856</c:v>
                </c:pt>
                <c:pt idx="4333">
                  <c:v>3.7266638948840867</c:v>
                </c:pt>
                <c:pt idx="4334">
                  <c:v>3.7249447557567632</c:v>
                </c:pt>
                <c:pt idx="4335">
                  <c:v>3.7232268059335012</c:v>
                </c:pt>
                <c:pt idx="4336">
                  <c:v>3.7215100443176263</c:v>
                </c:pt>
                <c:pt idx="4337">
                  <c:v>3.7197944698135519</c:v>
                </c:pt>
                <c:pt idx="4338">
                  <c:v>3.7180800813271202</c:v>
                </c:pt>
                <c:pt idx="4339">
                  <c:v>3.7163668777653212</c:v>
                </c:pt>
                <c:pt idx="4340">
                  <c:v>3.7146548580364485</c:v>
                </c:pt>
                <c:pt idx="4341">
                  <c:v>3.7129440210499824</c:v>
                </c:pt>
                <c:pt idx="4342">
                  <c:v>3.7112343657167872</c:v>
                </c:pt>
                <c:pt idx="4343">
                  <c:v>3.7095258909488797</c:v>
                </c:pt>
                <c:pt idx="4344">
                  <c:v>3.7078185956595648</c:v>
                </c:pt>
                <c:pt idx="4345">
                  <c:v>3.7061124787633872</c:v>
                </c:pt>
                <c:pt idx="4346">
                  <c:v>3.7044075391761431</c:v>
                </c:pt>
                <c:pt idx="4347">
                  <c:v>3.7027037758148786</c:v>
                </c:pt>
                <c:pt idx="4348">
                  <c:v>3.701001187597881</c:v>
                </c:pt>
                <c:pt idx="4349">
                  <c:v>3.6992997734446824</c:v>
                </c:pt>
                <c:pt idx="4350">
                  <c:v>3.6975995322760804</c:v>
                </c:pt>
                <c:pt idx="4351">
                  <c:v>3.6959004630140138</c:v>
                </c:pt>
                <c:pt idx="4352">
                  <c:v>3.6942025645818104</c:v>
                </c:pt>
                <c:pt idx="4353">
                  <c:v>3.6925058359039267</c:v>
                </c:pt>
                <c:pt idx="4354">
                  <c:v>3.6908102759060952</c:v>
                </c:pt>
                <c:pt idx="4355">
                  <c:v>3.6891158835152607</c:v>
                </c:pt>
                <c:pt idx="4356">
                  <c:v>3.6874226576596212</c:v>
                </c:pt>
                <c:pt idx="4357">
                  <c:v>3.6857305972685812</c:v>
                </c:pt>
                <c:pt idx="4358">
                  <c:v>3.6840397012728072</c:v>
                </c:pt>
                <c:pt idx="4359">
                  <c:v>3.6823499686040999</c:v>
                </c:pt>
                <c:pt idx="4360">
                  <c:v>3.6806613981956402</c:v>
                </c:pt>
                <c:pt idx="4361">
                  <c:v>3.6789739889817001</c:v>
                </c:pt>
                <c:pt idx="4362">
                  <c:v>3.6772877398978272</c:v>
                </c:pt>
                <c:pt idx="4363">
                  <c:v>3.6756026498807777</c:v>
                </c:pt>
                <c:pt idx="4364">
                  <c:v>3.6739187178685402</c:v>
                </c:pt>
                <c:pt idx="4365">
                  <c:v>3.67223594280029</c:v>
                </c:pt>
                <c:pt idx="4366">
                  <c:v>3.6705543236164386</c:v>
                </c:pt>
                <c:pt idx="4367">
                  <c:v>3.6688738592586057</c:v>
                </c:pt>
                <c:pt idx="4368">
                  <c:v>3.6671945486696815</c:v>
                </c:pt>
                <c:pt idx="4369">
                  <c:v>3.6655163907935235</c:v>
                </c:pt>
                <c:pt idx="4370">
                  <c:v>3.663839384575561</c:v>
                </c:pt>
                <c:pt idx="4371">
                  <c:v>3.6621635289621892</c:v>
                </c:pt>
                <c:pt idx="4372">
                  <c:v>3.6604888229010601</c:v>
                </c:pt>
                <c:pt idx="4373">
                  <c:v>3.6588152653410386</c:v>
                </c:pt>
                <c:pt idx="4374">
                  <c:v>3.6571428552321872</c:v>
                </c:pt>
                <c:pt idx="4375">
                  <c:v>3.6554715915257647</c:v>
                </c:pt>
                <c:pt idx="4376">
                  <c:v>3.6538014731742323</c:v>
                </c:pt>
                <c:pt idx="4377">
                  <c:v>3.6521324991312367</c:v>
                </c:pt>
                <c:pt idx="4378">
                  <c:v>3.6504646683516602</c:v>
                </c:pt>
                <c:pt idx="4379">
                  <c:v>3.648797979791524</c:v>
                </c:pt>
                <c:pt idx="4380">
                  <c:v>3.6471324324080192</c:v>
                </c:pt>
                <c:pt idx="4381">
                  <c:v>3.6454680251596177</c:v>
                </c:pt>
                <c:pt idx="4382">
                  <c:v>3.643804757005999</c:v>
                </c:pt>
                <c:pt idx="4383">
                  <c:v>3.6421426269077837</c:v>
                </c:pt>
                <c:pt idx="4384">
                  <c:v>3.6404816338271049</c:v>
                </c:pt>
                <c:pt idx="4385">
                  <c:v>3.6388217767271089</c:v>
                </c:pt>
                <c:pt idx="4386">
                  <c:v>3.6371630545720692</c:v>
                </c:pt>
                <c:pt idx="4387">
                  <c:v>3.6355054663275821</c:v>
                </c:pt>
                <c:pt idx="4388">
                  <c:v>3.6338490109603381</c:v>
                </c:pt>
                <c:pt idx="4389">
                  <c:v>3.632193687438217</c:v>
                </c:pt>
                <c:pt idx="4390">
                  <c:v>3.6305394947302774</c:v>
                </c:pt>
                <c:pt idx="4391">
                  <c:v>3.6288864318067509</c:v>
                </c:pt>
                <c:pt idx="4392">
                  <c:v>3.6272344976390412</c:v>
                </c:pt>
                <c:pt idx="4393">
                  <c:v>3.6255836911997226</c:v>
                </c:pt>
                <c:pt idx="4394">
                  <c:v>3.6239340114625871</c:v>
                </c:pt>
                <c:pt idx="4395">
                  <c:v>3.6222854574024002</c:v>
                </c:pt>
                <c:pt idx="4396">
                  <c:v>3.6206380279953811</c:v>
                </c:pt>
                <c:pt idx="4397">
                  <c:v>3.6189917222187202</c:v>
                </c:pt>
                <c:pt idx="4398">
                  <c:v>3.6173465390507977</c:v>
                </c:pt>
                <c:pt idx="4399">
                  <c:v>3.6157024774712268</c:v>
                </c:pt>
                <c:pt idx="4400">
                  <c:v>3.6140595364606929</c:v>
                </c:pt>
                <c:pt idx="4401">
                  <c:v>3.6124177150010817</c:v>
                </c:pt>
                <c:pt idx="4402">
                  <c:v>3.6107770120754412</c:v>
                </c:pt>
                <c:pt idx="4403">
                  <c:v>3.6091374266679583</c:v>
                </c:pt>
                <c:pt idx="4404">
                  <c:v>3.6074989577639212</c:v>
                </c:pt>
                <c:pt idx="4405">
                  <c:v>3.6058616043498937</c:v>
                </c:pt>
                <c:pt idx="4406">
                  <c:v>3.6042253654135004</c:v>
                </c:pt>
                <c:pt idx="4407">
                  <c:v>3.6025902399435288</c:v>
                </c:pt>
                <c:pt idx="4408">
                  <c:v>3.6009562269299202</c:v>
                </c:pt>
                <c:pt idx="4409">
                  <c:v>3.5993233253637507</c:v>
                </c:pt>
                <c:pt idx="4410">
                  <c:v>3.5976915342372582</c:v>
                </c:pt>
                <c:pt idx="4411">
                  <c:v>3.5960608525437987</c:v>
                </c:pt>
                <c:pt idx="4412">
                  <c:v>3.5944312792778992</c:v>
                </c:pt>
                <c:pt idx="4413">
                  <c:v>3.5928028134351564</c:v>
                </c:pt>
                <c:pt idx="4414">
                  <c:v>3.5911754540124714</c:v>
                </c:pt>
                <c:pt idx="4415">
                  <c:v>3.5895492000076592</c:v>
                </c:pt>
                <c:pt idx="4416">
                  <c:v>3.5879240504198284</c:v>
                </c:pt>
                <c:pt idx="4417">
                  <c:v>3.5863000042490993</c:v>
                </c:pt>
                <c:pt idx="4418">
                  <c:v>3.5846770604968654</c:v>
                </c:pt>
                <c:pt idx="4419">
                  <c:v>3.5830552181655499</c:v>
                </c:pt>
                <c:pt idx="4420">
                  <c:v>3.58143447625873</c:v>
                </c:pt>
                <c:pt idx="4421">
                  <c:v>3.5798148337811067</c:v>
                </c:pt>
                <c:pt idx="4422">
                  <c:v>3.5781962897385182</c:v>
                </c:pt>
                <c:pt idx="4423">
                  <c:v>3.5765788431379049</c:v>
                </c:pt>
                <c:pt idx="4424">
                  <c:v>3.5749624929873471</c:v>
                </c:pt>
                <c:pt idx="4425">
                  <c:v>3.5733472382960412</c:v>
                </c:pt>
                <c:pt idx="4426">
                  <c:v>3.5717330780742942</c:v>
                </c:pt>
                <c:pt idx="4427">
                  <c:v>3.5701200113335396</c:v>
                </c:pt>
                <c:pt idx="4428">
                  <c:v>3.5685080370863282</c:v>
                </c:pt>
                <c:pt idx="4429">
                  <c:v>3.5668971543463202</c:v>
                </c:pt>
                <c:pt idx="4430">
                  <c:v>3.5652873621282808</c:v>
                </c:pt>
                <c:pt idx="4431">
                  <c:v>3.5636786594481067</c:v>
                </c:pt>
                <c:pt idx="4432">
                  <c:v>3.5620710453227891</c:v>
                </c:pt>
                <c:pt idx="4433">
                  <c:v>3.56046451877046</c:v>
                </c:pt>
                <c:pt idx="4434">
                  <c:v>3.5588590788102428</c:v>
                </c:pt>
                <c:pt idx="4435">
                  <c:v>3.5572547244625432</c:v>
                </c:pt>
                <c:pt idx="4436">
                  <c:v>3.5556514547487166</c:v>
                </c:pt>
                <c:pt idx="4437">
                  <c:v>3.5540492686913812</c:v>
                </c:pt>
                <c:pt idx="4438">
                  <c:v>3.552448165314023</c:v>
                </c:pt>
                <c:pt idx="4439">
                  <c:v>3.5508481436415167</c:v>
                </c:pt>
                <c:pt idx="4440">
                  <c:v>3.5492492026995746</c:v>
                </c:pt>
                <c:pt idx="4441">
                  <c:v>3.5476513415151412</c:v>
                </c:pt>
                <c:pt idx="4442">
                  <c:v>3.5460545591162225</c:v>
                </c:pt>
                <c:pt idx="4443">
                  <c:v>3.5444588545319355</c:v>
                </c:pt>
                <c:pt idx="4444">
                  <c:v>3.5428642267924801</c:v>
                </c:pt>
                <c:pt idx="4445">
                  <c:v>3.5412706749291227</c:v>
                </c:pt>
                <c:pt idx="4446">
                  <c:v>3.539678197974232</c:v>
                </c:pt>
                <c:pt idx="4447">
                  <c:v>3.5380867949613592</c:v>
                </c:pt>
                <c:pt idx="4448">
                  <c:v>3.5364964649249537</c:v>
                </c:pt>
                <c:pt idx="4449">
                  <c:v>3.5349072069007001</c:v>
                </c:pt>
                <c:pt idx="4450">
                  <c:v>3.5333190199252837</c:v>
                </c:pt>
                <c:pt idx="4451">
                  <c:v>3.5317319030365382</c:v>
                </c:pt>
                <c:pt idx="4452">
                  <c:v>3.5301458552733265</c:v>
                </c:pt>
                <c:pt idx="4453">
                  <c:v>3.5285608756756202</c:v>
                </c:pt>
                <c:pt idx="4454">
                  <c:v>3.5269769632844334</c:v>
                </c:pt>
                <c:pt idx="4455">
                  <c:v>3.5253941171419254</c:v>
                </c:pt>
                <c:pt idx="4456">
                  <c:v>3.5238123362911984</c:v>
                </c:pt>
                <c:pt idx="4457">
                  <c:v>3.5222316197765902</c:v>
                </c:pt>
                <c:pt idx="4458">
                  <c:v>3.5206519666434057</c:v>
                </c:pt>
                <c:pt idx="4459">
                  <c:v>3.5190733759380377</c:v>
                </c:pt>
                <c:pt idx="4460">
                  <c:v>3.517495846708</c:v>
                </c:pt>
                <c:pt idx="4461">
                  <c:v>3.5159193780017572</c:v>
                </c:pt>
                <c:pt idx="4462">
                  <c:v>3.5143439688689653</c:v>
                </c:pt>
                <c:pt idx="4463">
                  <c:v>3.5127696183602777</c:v>
                </c:pt>
                <c:pt idx="4464">
                  <c:v>3.5111963255274272</c:v>
                </c:pt>
                <c:pt idx="4465">
                  <c:v>3.5096240894232027</c:v>
                </c:pt>
                <c:pt idx="4466">
                  <c:v>3.5080529091014587</c:v>
                </c:pt>
                <c:pt idx="4467">
                  <c:v>3.50648278361711</c:v>
                </c:pt>
                <c:pt idx="4468">
                  <c:v>3.5049137120261444</c:v>
                </c:pt>
                <c:pt idx="4469">
                  <c:v>3.5033456933855103</c:v>
                </c:pt>
                <c:pt idx="4470">
                  <c:v>3.5017787267533649</c:v>
                </c:pt>
                <c:pt idx="4471">
                  <c:v>3.5002128111888138</c:v>
                </c:pt>
                <c:pt idx="4472">
                  <c:v>3.4986479457520403</c:v>
                </c:pt>
                <c:pt idx="4473">
                  <c:v>3.4970841295042767</c:v>
                </c:pt>
                <c:pt idx="4474">
                  <c:v>3.4955213615078082</c:v>
                </c:pt>
                <c:pt idx="4475">
                  <c:v>3.4939596408259601</c:v>
                </c:pt>
                <c:pt idx="4476">
                  <c:v>3.4923989665230977</c:v>
                </c:pt>
                <c:pt idx="4477">
                  <c:v>3.4908393376646787</c:v>
                </c:pt>
                <c:pt idx="4478">
                  <c:v>3.4892807533171402</c:v>
                </c:pt>
                <c:pt idx="4479">
                  <c:v>3.4877232125480093</c:v>
                </c:pt>
                <c:pt idx="4480">
                  <c:v>3.4861667144257398</c:v>
                </c:pt>
                <c:pt idx="4481">
                  <c:v>3.4846112580200566</c:v>
                </c:pt>
                <c:pt idx="4482">
                  <c:v>3.4830568424014805</c:v>
                </c:pt>
                <c:pt idx="4483">
                  <c:v>3.4815034666416742</c:v>
                </c:pt>
                <c:pt idx="4484">
                  <c:v>3.4799511298133767</c:v>
                </c:pt>
                <c:pt idx="4485">
                  <c:v>3.4783998309903192</c:v>
                </c:pt>
                <c:pt idx="4486">
                  <c:v>3.4768495692471926</c:v>
                </c:pt>
                <c:pt idx="4487">
                  <c:v>3.4753003436598777</c:v>
                </c:pt>
                <c:pt idx="4488">
                  <c:v>3.4737521533051368</c:v>
                </c:pt>
                <c:pt idx="4489">
                  <c:v>3.4722049972608167</c:v>
                </c:pt>
                <c:pt idx="4490">
                  <c:v>3.4706588746057774</c:v>
                </c:pt>
                <c:pt idx="4491">
                  <c:v>3.4691137844200002</c:v>
                </c:pt>
                <c:pt idx="4492">
                  <c:v>3.4675697257843052</c:v>
                </c:pt>
                <c:pt idx="4493">
                  <c:v>3.4660266977806797</c:v>
                </c:pt>
                <c:pt idx="4494">
                  <c:v>3.4644846994920893</c:v>
                </c:pt>
                <c:pt idx="4495">
                  <c:v>3.4629437300025172</c:v>
                </c:pt>
                <c:pt idx="4496">
                  <c:v>3.4614037883969893</c:v>
                </c:pt>
                <c:pt idx="4497">
                  <c:v>3.4598648737614597</c:v>
                </c:pt>
                <c:pt idx="4498">
                  <c:v>3.4583269851830307</c:v>
                </c:pt>
                <c:pt idx="4499">
                  <c:v>3.4567901217497328</c:v>
                </c:pt>
                <c:pt idx="4500">
                  <c:v>3.4552542825506283</c:v>
                </c:pt>
                <c:pt idx="4501">
                  <c:v>3.4537194666757913</c:v>
                </c:pt>
                <c:pt idx="4502">
                  <c:v>3.4521856732163068</c:v>
                </c:pt>
                <c:pt idx="4503">
                  <c:v>3.4506529012642373</c:v>
                </c:pt>
                <c:pt idx="4504">
                  <c:v>3.4491211499127892</c:v>
                </c:pt>
                <c:pt idx="4505">
                  <c:v>3.4475904182559876</c:v>
                </c:pt>
                <c:pt idx="4506">
                  <c:v>3.4460607053889047</c:v>
                </c:pt>
                <c:pt idx="4507">
                  <c:v>3.4445320104077402</c:v>
                </c:pt>
                <c:pt idx="4508">
                  <c:v>3.4430043324095752</c:v>
                </c:pt>
                <c:pt idx="4509">
                  <c:v>3.4414776704925356</c:v>
                </c:pt>
                <c:pt idx="4510">
                  <c:v>3.4399520237557089</c:v>
                </c:pt>
                <c:pt idx="4511">
                  <c:v>3.4384273912993111</c:v>
                </c:pt>
                <c:pt idx="4512">
                  <c:v>3.4369037722243592</c:v>
                </c:pt>
                <c:pt idx="4513">
                  <c:v>3.4353811656329882</c:v>
                </c:pt>
                <c:pt idx="4514">
                  <c:v>3.4338595706283037</c:v>
                </c:pt>
                <c:pt idx="4515">
                  <c:v>3.4323389863144107</c:v>
                </c:pt>
                <c:pt idx="4516">
                  <c:v>3.4308194117963926</c:v>
                </c:pt>
                <c:pt idx="4517">
                  <c:v>3.4293008461803538</c:v>
                </c:pt>
                <c:pt idx="4518">
                  <c:v>3.4277832885732842</c:v>
                </c:pt>
                <c:pt idx="4519">
                  <c:v>3.4262667380833136</c:v>
                </c:pt>
                <c:pt idx="4520">
                  <c:v>3.4247511938194628</c:v>
                </c:pt>
                <c:pt idx="4521">
                  <c:v>3.4232366548917592</c:v>
                </c:pt>
                <c:pt idx="4522">
                  <c:v>3.4217231204112073</c:v>
                </c:pt>
                <c:pt idx="4523">
                  <c:v>3.4202105894898027</c:v>
                </c:pt>
                <c:pt idx="4524">
                  <c:v>3.4186990612405244</c:v>
                </c:pt>
                <c:pt idx="4525">
                  <c:v>3.4171885347773192</c:v>
                </c:pt>
                <c:pt idx="4526">
                  <c:v>3.4156790092150953</c:v>
                </c:pt>
                <c:pt idx="4527">
                  <c:v>3.414170483669813</c:v>
                </c:pt>
                <c:pt idx="4528">
                  <c:v>3.4126629572583567</c:v>
                </c:pt>
                <c:pt idx="4529">
                  <c:v>3.4111564290985079</c:v>
                </c:pt>
                <c:pt idx="4530">
                  <c:v>3.4096508983092177</c:v>
                </c:pt>
                <c:pt idx="4531">
                  <c:v>3.4081463640102148</c:v>
                </c:pt>
                <c:pt idx="4532">
                  <c:v>3.4066428253222458</c:v>
                </c:pt>
                <c:pt idx="4533">
                  <c:v>3.4051402813671596</c:v>
                </c:pt>
                <c:pt idx="4534">
                  <c:v>3.4036387312675815</c:v>
                </c:pt>
                <c:pt idx="4535">
                  <c:v>3.4021381741472188</c:v>
                </c:pt>
                <c:pt idx="4536">
                  <c:v>3.4006386091307177</c:v>
                </c:pt>
                <c:pt idx="4537">
                  <c:v>3.3991400353436738</c:v>
                </c:pt>
                <c:pt idx="4538">
                  <c:v>3.3976424519127333</c:v>
                </c:pt>
                <c:pt idx="4539">
                  <c:v>3.396145857965347</c:v>
                </c:pt>
                <c:pt idx="4540">
                  <c:v>3.3946502526300417</c:v>
                </c:pt>
                <c:pt idx="4541">
                  <c:v>3.3931556350362477</c:v>
                </c:pt>
                <c:pt idx="4542">
                  <c:v>3.3916620043144259</c:v>
                </c:pt>
                <c:pt idx="4543">
                  <c:v>3.3901693595959572</c:v>
                </c:pt>
                <c:pt idx="4544">
                  <c:v>3.3886777000131048</c:v>
                </c:pt>
                <c:pt idx="4545">
                  <c:v>3.3871870246991804</c:v>
                </c:pt>
                <c:pt idx="4546">
                  <c:v>3.3856973327884146</c:v>
                </c:pt>
                <c:pt idx="4547">
                  <c:v>3.3842086234159927</c:v>
                </c:pt>
                <c:pt idx="4548">
                  <c:v>3.3827208957180477</c:v>
                </c:pt>
                <c:pt idx="4549">
                  <c:v>3.3812341488316933</c:v>
                </c:pt>
                <c:pt idx="4550">
                  <c:v>3.3797483818948511</c:v>
                </c:pt>
                <c:pt idx="4551">
                  <c:v>3.3782635940466768</c:v>
                </c:pt>
                <c:pt idx="4552">
                  <c:v>3.3767797844269669</c:v>
                </c:pt>
                <c:pt idx="4553">
                  <c:v>3.3752969521766243</c:v>
                </c:pt>
                <c:pt idx="4554">
                  <c:v>3.3738150964374607</c:v>
                </c:pt>
                <c:pt idx="4555">
                  <c:v>3.3723342163522299</c:v>
                </c:pt>
                <c:pt idx="4556">
                  <c:v>3.3708543110646167</c:v>
                </c:pt>
                <c:pt idx="4557">
                  <c:v>3.3693753797192767</c:v>
                </c:pt>
                <c:pt idx="4558">
                  <c:v>3.3678974214617639</c:v>
                </c:pt>
                <c:pt idx="4559">
                  <c:v>3.3664204354385565</c:v>
                </c:pt>
                <c:pt idx="4560">
                  <c:v>3.3649444207971908</c:v>
                </c:pt>
                <c:pt idx="4561">
                  <c:v>3.3634693766859542</c:v>
                </c:pt>
                <c:pt idx="4562">
                  <c:v>3.3619953022541864</c:v>
                </c:pt>
                <c:pt idx="4563">
                  <c:v>3.3605221966521315</c:v>
                </c:pt>
                <c:pt idx="4564">
                  <c:v>3.3590500590309587</c:v>
                </c:pt>
                <c:pt idx="4565">
                  <c:v>3.3575788885427804</c:v>
                </c:pt>
                <c:pt idx="4566">
                  <c:v>3.3561086843405907</c:v>
                </c:pt>
                <c:pt idx="4567">
                  <c:v>3.3546394455784321</c:v>
                </c:pt>
                <c:pt idx="4568">
                  <c:v>3.3531711714111072</c:v>
                </c:pt>
                <c:pt idx="4569">
                  <c:v>3.3517038609944487</c:v>
                </c:pt>
                <c:pt idx="4570">
                  <c:v>3.3502375134851907</c:v>
                </c:pt>
                <c:pt idx="4571">
                  <c:v>3.3487721280409857</c:v>
                </c:pt>
                <c:pt idx="4572">
                  <c:v>3.3473077038204311</c:v>
                </c:pt>
                <c:pt idx="4573">
                  <c:v>3.3458442399829513</c:v>
                </c:pt>
                <c:pt idx="4574">
                  <c:v>3.3443817356890291</c:v>
                </c:pt>
                <c:pt idx="4575">
                  <c:v>3.3429201900999703</c:v>
                </c:pt>
                <c:pt idx="4576">
                  <c:v>3.3414596023780168</c:v>
                </c:pt>
                <c:pt idx="4577">
                  <c:v>3.3399999716863431</c:v>
                </c:pt>
                <c:pt idx="4578">
                  <c:v>3.3385412971890087</c:v>
                </c:pt>
                <c:pt idx="4579">
                  <c:v>3.3370835780510082</c:v>
                </c:pt>
                <c:pt idx="4580">
                  <c:v>3.335626813438195</c:v>
                </c:pt>
                <c:pt idx="4581">
                  <c:v>3.3341710025175266</c:v>
                </c:pt>
                <c:pt idx="4582">
                  <c:v>3.3327161444565228</c:v>
                </c:pt>
                <c:pt idx="4583">
                  <c:v>3.3312622384239177</c:v>
                </c:pt>
                <c:pt idx="4584">
                  <c:v>3.3298092835892152</c:v>
                </c:pt>
                <c:pt idx="4585">
                  <c:v>3.3283572791229092</c:v>
                </c:pt>
                <c:pt idx="4586">
                  <c:v>3.3269062241962577</c:v>
                </c:pt>
                <c:pt idx="4587">
                  <c:v>3.3254561179815507</c:v>
                </c:pt>
                <c:pt idx="4588">
                  <c:v>3.3240069596519182</c:v>
                </c:pt>
                <c:pt idx="4589">
                  <c:v>3.3225587483814212</c:v>
                </c:pt>
                <c:pt idx="4590">
                  <c:v>3.3211114833449762</c:v>
                </c:pt>
                <c:pt idx="4591">
                  <c:v>3.3196651637184136</c:v>
                </c:pt>
                <c:pt idx="4592">
                  <c:v>3.3182197886785945</c:v>
                </c:pt>
                <c:pt idx="4593">
                  <c:v>3.3167753574030177</c:v>
                </c:pt>
                <c:pt idx="4594">
                  <c:v>3.3153318690702829</c:v>
                </c:pt>
                <c:pt idx="4595">
                  <c:v>3.3138893228597777</c:v>
                </c:pt>
                <c:pt idx="4596">
                  <c:v>3.3124477179518577</c:v>
                </c:pt>
                <c:pt idx="4597">
                  <c:v>3.3110070535277227</c:v>
                </c:pt>
                <c:pt idx="4598">
                  <c:v>3.3095673287694556</c:v>
                </c:pt>
                <c:pt idx="4599">
                  <c:v>3.3081285428600777</c:v>
                </c:pt>
                <c:pt idx="4600">
                  <c:v>3.3066906949833768</c:v>
                </c:pt>
                <c:pt idx="4601">
                  <c:v>3.3052537843242327</c:v>
                </c:pt>
                <c:pt idx="4602">
                  <c:v>3.3038178100682227</c:v>
                </c:pt>
                <c:pt idx="4603">
                  <c:v>3.3023827714019016</c:v>
                </c:pt>
                <c:pt idx="4604">
                  <c:v>3.3009486675126771</c:v>
                </c:pt>
                <c:pt idx="4605">
                  <c:v>3.2995154975888377</c:v>
                </c:pt>
                <c:pt idx="4606">
                  <c:v>3.2980832608196002</c:v>
                </c:pt>
                <c:pt idx="4607">
                  <c:v>3.2966519563949719</c:v>
                </c:pt>
                <c:pt idx="4608">
                  <c:v>3.2952215835059202</c:v>
                </c:pt>
                <c:pt idx="4609">
                  <c:v>3.2937921413442472</c:v>
                </c:pt>
                <c:pt idx="4610">
                  <c:v>3.2923636291026477</c:v>
                </c:pt>
                <c:pt idx="4611">
                  <c:v>3.2909360459747012</c:v>
                </c:pt>
                <c:pt idx="4612">
                  <c:v>3.2895093911548057</c:v>
                </c:pt>
                <c:pt idx="4613">
                  <c:v>3.2880836638383202</c:v>
                </c:pt>
                <c:pt idx="4614">
                  <c:v>3.2866588632213909</c:v>
                </c:pt>
                <c:pt idx="4615">
                  <c:v>3.2852349885011245</c:v>
                </c:pt>
                <c:pt idx="4616">
                  <c:v>3.2838120388753826</c:v>
                </c:pt>
                <c:pt idx="4617">
                  <c:v>3.2823900135429844</c:v>
                </c:pt>
                <c:pt idx="4618">
                  <c:v>3.2809689117035634</c:v>
                </c:pt>
                <c:pt idx="4619">
                  <c:v>3.2795487325576982</c:v>
                </c:pt>
                <c:pt idx="4620">
                  <c:v>3.2781294753067511</c:v>
                </c:pt>
                <c:pt idx="4621">
                  <c:v>3.2767111391529782</c:v>
                </c:pt>
                <c:pt idx="4622">
                  <c:v>3.2752937232994932</c:v>
                </c:pt>
                <c:pt idx="4623">
                  <c:v>3.2738772269502792</c:v>
                </c:pt>
                <c:pt idx="4624">
                  <c:v>3.2724616493101708</c:v>
                </c:pt>
                <c:pt idx="4625">
                  <c:v>3.271046989584836</c:v>
                </c:pt>
                <c:pt idx="4626">
                  <c:v>3.2696332469809768</c:v>
                </c:pt>
                <c:pt idx="4627">
                  <c:v>3.2682204207057732</c:v>
                </c:pt>
                <c:pt idx="4628">
                  <c:v>3.2668085099676589</c:v>
                </c:pt>
                <c:pt idx="4629">
                  <c:v>3.2653975139757212</c:v>
                </c:pt>
                <c:pt idx="4630">
                  <c:v>3.2639874319399489</c:v>
                </c:pt>
                <c:pt idx="4631">
                  <c:v>3.2625782630711111</c:v>
                </c:pt>
                <c:pt idx="4632">
                  <c:v>3.2611700065809903</c:v>
                </c:pt>
                <c:pt idx="4633">
                  <c:v>3.2597626616820112</c:v>
                </c:pt>
                <c:pt idx="4634">
                  <c:v>3.2583562275876412</c:v>
                </c:pt>
                <c:pt idx="4635">
                  <c:v>3.2569507035120782</c:v>
                </c:pt>
                <c:pt idx="4636">
                  <c:v>3.2555460886704042</c:v>
                </c:pt>
                <c:pt idx="4637">
                  <c:v>3.2541423822785438</c:v>
                </c:pt>
                <c:pt idx="4638">
                  <c:v>3.2527395835532587</c:v>
                </c:pt>
                <c:pt idx="4639">
                  <c:v>3.2513376917121852</c:v>
                </c:pt>
                <c:pt idx="4640">
                  <c:v>3.2499367059737612</c:v>
                </c:pt>
                <c:pt idx="4641">
                  <c:v>3.2485366255572696</c:v>
                </c:pt>
                <c:pt idx="4642">
                  <c:v>3.2471374496829144</c:v>
                </c:pt>
                <c:pt idx="4643">
                  <c:v>3.2457391775715698</c:v>
                </c:pt>
                <c:pt idx="4644">
                  <c:v>3.244341808445125</c:v>
                </c:pt>
                <c:pt idx="4645">
                  <c:v>3.2429453415261813</c:v>
                </c:pt>
                <c:pt idx="4646">
                  <c:v>3.2415497760382932</c:v>
                </c:pt>
                <c:pt idx="4647">
                  <c:v>3.2401551112057545</c:v>
                </c:pt>
                <c:pt idx="4648">
                  <c:v>3.2387613462537272</c:v>
                </c:pt>
                <c:pt idx="4649">
                  <c:v>3.2373684804081977</c:v>
                </c:pt>
                <c:pt idx="4650">
                  <c:v>3.2359765128960012</c:v>
                </c:pt>
                <c:pt idx="4651">
                  <c:v>3.2345854429447845</c:v>
                </c:pt>
                <c:pt idx="4652">
                  <c:v>3.2331952697830402</c:v>
                </c:pt>
                <c:pt idx="4653">
                  <c:v>3.2318059926400577</c:v>
                </c:pt>
                <c:pt idx="4654">
                  <c:v>3.2304176107460232</c:v>
                </c:pt>
                <c:pt idx="4655">
                  <c:v>3.2290301233318677</c:v>
                </c:pt>
                <c:pt idx="4656">
                  <c:v>3.2276435296294017</c:v>
                </c:pt>
                <c:pt idx="4657">
                  <c:v>3.2262578288712391</c:v>
                </c:pt>
                <c:pt idx="4658">
                  <c:v>3.2248730202908207</c:v>
                </c:pt>
                <c:pt idx="4659">
                  <c:v>3.2234891031224202</c:v>
                </c:pt>
                <c:pt idx="4660">
                  <c:v>3.2221060766011052</c:v>
                </c:pt>
                <c:pt idx="4661">
                  <c:v>3.2207239399627992</c:v>
                </c:pt>
                <c:pt idx="4662">
                  <c:v>3.2193426924442137</c:v>
                </c:pt>
                <c:pt idx="4663">
                  <c:v>3.2179623332829053</c:v>
                </c:pt>
                <c:pt idx="4664">
                  <c:v>3.2165828617172272</c:v>
                </c:pt>
                <c:pt idx="4665">
                  <c:v>3.2152042769863836</c:v>
                </c:pt>
                <c:pt idx="4666">
                  <c:v>3.2138265783302846</c:v>
                </c:pt>
                <c:pt idx="4667">
                  <c:v>3.2124497649898167</c:v>
                </c:pt>
                <c:pt idx="4668">
                  <c:v>3.2110738362065758</c:v>
                </c:pt>
                <c:pt idx="4669">
                  <c:v>3.2096987912230004</c:v>
                </c:pt>
                <c:pt idx="4670">
                  <c:v>3.2083246292823278</c:v>
                </c:pt>
                <c:pt idx="4671">
                  <c:v>3.2069513496285476</c:v>
                </c:pt>
                <c:pt idx="4672">
                  <c:v>3.2055789515066082</c:v>
                </c:pt>
                <c:pt idx="4673">
                  <c:v>3.2042074341621394</c:v>
                </c:pt>
                <c:pt idx="4674">
                  <c:v>3.2028367968416211</c:v>
                </c:pt>
                <c:pt idx="4675">
                  <c:v>3.2014670387923561</c:v>
                </c:pt>
                <c:pt idx="4676">
                  <c:v>3.2000981592623492</c:v>
                </c:pt>
                <c:pt idx="4677">
                  <c:v>3.1987301575005955</c:v>
                </c:pt>
                <c:pt idx="4678">
                  <c:v>3.1973630327566815</c:v>
                </c:pt>
                <c:pt idx="4679">
                  <c:v>3.1959967842811792</c:v>
                </c:pt>
                <c:pt idx="4680">
                  <c:v>3.1946314113253482</c:v>
                </c:pt>
                <c:pt idx="4681">
                  <c:v>3.1932669131412768</c:v>
                </c:pt>
                <c:pt idx="4682">
                  <c:v>3.191903288981881</c:v>
                </c:pt>
                <c:pt idx="4683">
                  <c:v>3.1905405381008243</c:v>
                </c:pt>
                <c:pt idx="4684">
                  <c:v>3.1891786597526002</c:v>
                </c:pt>
                <c:pt idx="4685">
                  <c:v>3.1878176531925084</c:v>
                </c:pt>
                <c:pt idx="4686">
                  <c:v>3.1864575176765602</c:v>
                </c:pt>
                <c:pt idx="4687">
                  <c:v>3.1850982524616995</c:v>
                </c:pt>
                <c:pt idx="4688">
                  <c:v>3.1837398568055502</c:v>
                </c:pt>
                <c:pt idx="4689">
                  <c:v>3.1823823299665022</c:v>
                </c:pt>
                <c:pt idx="4690">
                  <c:v>3.1810256712039036</c:v>
                </c:pt>
                <c:pt idx="4691">
                  <c:v>3.1796698797777387</c:v>
                </c:pt>
                <c:pt idx="4692">
                  <c:v>3.1783149549488314</c:v>
                </c:pt>
                <c:pt idx="4693">
                  <c:v>3.1769608959787767</c:v>
                </c:pt>
                <c:pt idx="4694">
                  <c:v>3.1756077021300002</c:v>
                </c:pt>
                <c:pt idx="4695">
                  <c:v>3.1742553726656273</c:v>
                </c:pt>
                <c:pt idx="4696">
                  <c:v>3.1729039068496587</c:v>
                </c:pt>
                <c:pt idx="4697">
                  <c:v>3.1715533039468267</c:v>
                </c:pt>
                <c:pt idx="4698">
                  <c:v>3.1702035632226662</c:v>
                </c:pt>
                <c:pt idx="4699">
                  <c:v>3.1688546839434788</c:v>
                </c:pt>
                <c:pt idx="4700">
                  <c:v>3.1675066653763873</c:v>
                </c:pt>
                <c:pt idx="4701">
                  <c:v>3.1661595067891688</c:v>
                </c:pt>
                <c:pt idx="4702">
                  <c:v>3.1648132074505835</c:v>
                </c:pt>
                <c:pt idx="4703">
                  <c:v>3.1634677666299926</c:v>
                </c:pt>
                <c:pt idx="4704">
                  <c:v>3.1621231835975596</c:v>
                </c:pt>
                <c:pt idx="4705">
                  <c:v>3.1607794576243653</c:v>
                </c:pt>
                <c:pt idx="4706">
                  <c:v>3.1594365879820612</c:v>
                </c:pt>
                <c:pt idx="4707">
                  <c:v>3.1580945739432229</c:v>
                </c:pt>
                <c:pt idx="4708">
                  <c:v>3.1567534147811367</c:v>
                </c:pt>
                <c:pt idx="4709">
                  <c:v>3.155413109769845</c:v>
                </c:pt>
                <c:pt idx="4710">
                  <c:v>3.154073658184263</c:v>
                </c:pt>
                <c:pt idx="4711">
                  <c:v>3.1527350592999142</c:v>
                </c:pt>
                <c:pt idx="4712">
                  <c:v>3.1513973123932</c:v>
                </c:pt>
                <c:pt idx="4713">
                  <c:v>3.1500604167412627</c:v>
                </c:pt>
                <c:pt idx="4714">
                  <c:v>3.1487243716220621</c:v>
                </c:pt>
                <c:pt idx="4715">
                  <c:v>3.1473891763141402</c:v>
                </c:pt>
                <c:pt idx="4716">
                  <c:v>3.1460548300970594</c:v>
                </c:pt>
                <c:pt idx="4717">
                  <c:v>3.1447213322510157</c:v>
                </c:pt>
                <c:pt idx="4718">
                  <c:v>3.1433886820568842</c:v>
                </c:pt>
                <c:pt idx="4719">
                  <c:v>3.1420568787964802</c:v>
                </c:pt>
                <c:pt idx="4720">
                  <c:v>3.1407259217522592</c:v>
                </c:pt>
                <c:pt idx="4721">
                  <c:v>3.1393958102074695</c:v>
                </c:pt>
                <c:pt idx="4722">
                  <c:v>3.1380665434461203</c:v>
                </c:pt>
                <c:pt idx="4723">
                  <c:v>3.1367381207529741</c:v>
                </c:pt>
                <c:pt idx="4724">
                  <c:v>3.1354105414135502</c:v>
                </c:pt>
                <c:pt idx="4725">
                  <c:v>3.134083804714126</c:v>
                </c:pt>
                <c:pt idx="4726">
                  <c:v>3.132757909941732</c:v>
                </c:pt>
                <c:pt idx="4727">
                  <c:v>3.1314328563841536</c:v>
                </c:pt>
                <c:pt idx="4728">
                  <c:v>3.1301086433299288</c:v>
                </c:pt>
                <c:pt idx="4729">
                  <c:v>3.1287852700683492</c:v>
                </c:pt>
                <c:pt idx="4730">
                  <c:v>3.1274627358894542</c:v>
                </c:pt>
                <c:pt idx="4731">
                  <c:v>3.1261410400840401</c:v>
                </c:pt>
                <c:pt idx="4732">
                  <c:v>3.1248201819436283</c:v>
                </c:pt>
                <c:pt idx="4733">
                  <c:v>3.1235001607605515</c:v>
                </c:pt>
                <c:pt idx="4734">
                  <c:v>3.1221809758277712</c:v>
                </c:pt>
                <c:pt idx="4735">
                  <c:v>3.1208626264391337</c:v>
                </c:pt>
                <c:pt idx="4736">
                  <c:v>3.119545111889126</c:v>
                </c:pt>
                <c:pt idx="4737">
                  <c:v>3.1182284314730593</c:v>
                </c:pt>
                <c:pt idx="4738">
                  <c:v>3.1169125844869603</c:v>
                </c:pt>
                <c:pt idx="4739">
                  <c:v>3.1155975702275569</c:v>
                </c:pt>
                <c:pt idx="4740">
                  <c:v>3.1142833879922915</c:v>
                </c:pt>
                <c:pt idx="4741">
                  <c:v>3.1129700370794877</c:v>
                </c:pt>
                <c:pt idx="4742">
                  <c:v>3.1116575167880987</c:v>
                </c:pt>
                <c:pt idx="4743">
                  <c:v>3.1103458264178427</c:v>
                </c:pt>
                <c:pt idx="4744">
                  <c:v>3.1090349652691782</c:v>
                </c:pt>
                <c:pt idx="4745">
                  <c:v>3.1077249326432952</c:v>
                </c:pt>
                <c:pt idx="4746">
                  <c:v>3.1064157278421192</c:v>
                </c:pt>
                <c:pt idx="4747">
                  <c:v>3.1051073501683422</c:v>
                </c:pt>
                <c:pt idx="4748">
                  <c:v>3.1037997989253459</c:v>
                </c:pt>
                <c:pt idx="4749">
                  <c:v>3.1024930734171776</c:v>
                </c:pt>
                <c:pt idx="4750">
                  <c:v>3.1011871729488285</c:v>
                </c:pt>
                <c:pt idx="4751">
                  <c:v>3.0998820968258367</c:v>
                </c:pt>
                <c:pt idx="4752">
                  <c:v>3.0985778443545491</c:v>
                </c:pt>
                <c:pt idx="4753">
                  <c:v>3.0972744148419999</c:v>
                </c:pt>
                <c:pt idx="4754">
                  <c:v>3.0959718075959812</c:v>
                </c:pt>
                <c:pt idx="4755">
                  <c:v>3.094670021924999</c:v>
                </c:pt>
                <c:pt idx="4756">
                  <c:v>3.0933690571382972</c:v>
                </c:pt>
                <c:pt idx="4757">
                  <c:v>3.0920689125458072</c:v>
                </c:pt>
                <c:pt idx="4758">
                  <c:v>3.0907695874583072</c:v>
                </c:pt>
                <c:pt idx="4759">
                  <c:v>3.0894710811871202</c:v>
                </c:pt>
                <c:pt idx="4760">
                  <c:v>3.0881733930444142</c:v>
                </c:pt>
                <c:pt idx="4761">
                  <c:v>3.0868765223430428</c:v>
                </c:pt>
                <c:pt idx="4762">
                  <c:v>3.0855804683966119</c:v>
                </c:pt>
                <c:pt idx="4763">
                  <c:v>3.0842852305193542</c:v>
                </c:pt>
                <c:pt idx="4764">
                  <c:v>3.0829908080263824</c:v>
                </c:pt>
                <c:pt idx="4765">
                  <c:v>3.0816972002333212</c:v>
                </c:pt>
                <c:pt idx="4766">
                  <c:v>3.0804044064567195</c:v>
                </c:pt>
                <c:pt idx="4767">
                  <c:v>3.0791124260136931</c:v>
                </c:pt>
                <c:pt idx="4768">
                  <c:v>3.0778212582222371</c:v>
                </c:pt>
                <c:pt idx="4769">
                  <c:v>3.0765309024007794</c:v>
                </c:pt>
                <c:pt idx="4770">
                  <c:v>3.0752413578687623</c:v>
                </c:pt>
                <c:pt idx="4771">
                  <c:v>3.0739526239461767</c:v>
                </c:pt>
                <c:pt idx="4772">
                  <c:v>3.0726646999537395</c:v>
                </c:pt>
                <c:pt idx="4773">
                  <c:v>3.0713775852130114</c:v>
                </c:pt>
                <c:pt idx="4774">
                  <c:v>3.0700912790460402</c:v>
                </c:pt>
                <c:pt idx="4775">
                  <c:v>3.0688057807757354</c:v>
                </c:pt>
                <c:pt idx="4776">
                  <c:v>3.0675210897257061</c:v>
                </c:pt>
                <c:pt idx="4777">
                  <c:v>3.0662372052201752</c:v>
                </c:pt>
                <c:pt idx="4778">
                  <c:v>3.064954126584202</c:v>
                </c:pt>
                <c:pt idx="4779">
                  <c:v>3.0636718531434712</c:v>
                </c:pt>
                <c:pt idx="4780">
                  <c:v>3.0623903842243889</c:v>
                </c:pt>
                <c:pt idx="4781">
                  <c:v>3.0611097191540675</c:v>
                </c:pt>
                <c:pt idx="4782">
                  <c:v>3.0598298572603242</c:v>
                </c:pt>
                <c:pt idx="4783">
                  <c:v>3.0585507978716802</c:v>
                </c:pt>
                <c:pt idx="4784">
                  <c:v>3.0572725403173595</c:v>
                </c:pt>
                <c:pt idx="4785">
                  <c:v>3.0559950839272307</c:v>
                </c:pt>
                <c:pt idx="4786">
                  <c:v>3.0547184280319821</c:v>
                </c:pt>
                <c:pt idx="4787">
                  <c:v>3.0534425719629055</c:v>
                </c:pt>
                <c:pt idx="4788">
                  <c:v>3.0521675150520182</c:v>
                </c:pt>
                <c:pt idx="4789">
                  <c:v>3.0508932566320452</c:v>
                </c:pt>
                <c:pt idx="4790">
                  <c:v>3.0496197960363656</c:v>
                </c:pt>
                <c:pt idx="4791">
                  <c:v>3.0483471325991172</c:v>
                </c:pt>
                <c:pt idx="4792">
                  <c:v>3.047075265655089</c:v>
                </c:pt>
                <c:pt idx="4793">
                  <c:v>3.0458041945397727</c:v>
                </c:pt>
                <c:pt idx="4794">
                  <c:v>3.044533918589392</c:v>
                </c:pt>
                <c:pt idx="4795">
                  <c:v>3.0432644371407362</c:v>
                </c:pt>
                <c:pt idx="4796">
                  <c:v>3.0419957495314844</c:v>
                </c:pt>
                <c:pt idx="4797">
                  <c:v>3.0407278550998011</c:v>
                </c:pt>
                <c:pt idx="4798">
                  <c:v>3.0394607531846867</c:v>
                </c:pt>
                <c:pt idx="4799">
                  <c:v>3.0381944431257835</c:v>
                </c:pt>
                <c:pt idx="4800">
                  <c:v>3.0369289242633757</c:v>
                </c:pt>
                <c:pt idx="4801">
                  <c:v>3.0356641959385415</c:v>
                </c:pt>
                <c:pt idx="4802">
                  <c:v>3.0344002574929894</c:v>
                </c:pt>
                <c:pt idx="4803">
                  <c:v>3.0331371082690062</c:v>
                </c:pt>
                <c:pt idx="4804">
                  <c:v>3.0318747476096952</c:v>
                </c:pt>
                <c:pt idx="4805">
                  <c:v>3.030613174858813</c:v>
                </c:pt>
                <c:pt idx="4806">
                  <c:v>3.0293523893608567</c:v>
                </c:pt>
                <c:pt idx="4807">
                  <c:v>3.0280923904608787</c:v>
                </c:pt>
                <c:pt idx="4808">
                  <c:v>3.0268331775046824</c:v>
                </c:pt>
                <c:pt idx="4809">
                  <c:v>3.0255747498387482</c:v>
                </c:pt>
                <c:pt idx="4810">
                  <c:v>3.0243171068102352</c:v>
                </c:pt>
                <c:pt idx="4811">
                  <c:v>3.0230602477670105</c:v>
                </c:pt>
                <c:pt idx="4812">
                  <c:v>3.0218041720574802</c:v>
                </c:pt>
                <c:pt idx="4813">
                  <c:v>3.020548879030923</c:v>
                </c:pt>
                <c:pt idx="4814">
                  <c:v>3.0192943680372002</c:v>
                </c:pt>
                <c:pt idx="4815">
                  <c:v>3.0180406384268137</c:v>
                </c:pt>
                <c:pt idx="4816">
                  <c:v>3.0167876895510033</c:v>
                </c:pt>
                <c:pt idx="4817">
                  <c:v>3.0155355207616448</c:v>
                </c:pt>
                <c:pt idx="4818">
                  <c:v>3.0142841314112978</c:v>
                </c:pt>
                <c:pt idx="4819">
                  <c:v>3.0130335208531904</c:v>
                </c:pt>
                <c:pt idx="4820">
                  <c:v>3.0117836884412243</c:v>
                </c:pt>
                <c:pt idx="4821">
                  <c:v>3.0105346335299688</c:v>
                </c:pt>
                <c:pt idx="4822">
                  <c:v>3.0092863554746647</c:v>
                </c:pt>
                <c:pt idx="4823">
                  <c:v>3.008038853631219</c:v>
                </c:pt>
                <c:pt idx="4824">
                  <c:v>3.0067921273562064</c:v>
                </c:pt>
                <c:pt idx="4825">
                  <c:v>3.0055461760068667</c:v>
                </c:pt>
                <c:pt idx="4826">
                  <c:v>3.0043009989411202</c:v>
                </c:pt>
                <c:pt idx="4827">
                  <c:v>3.0030565955175152</c:v>
                </c:pt>
                <c:pt idx="4828">
                  <c:v>3.0018129650952967</c:v>
                </c:pt>
                <c:pt idx="4829">
                  <c:v>3.0005701070343802</c:v>
                </c:pt>
                <c:pt idx="4830">
                  <c:v>2.9993280206953083</c:v>
                </c:pt>
                <c:pt idx="4831">
                  <c:v>2.9980867054393152</c:v>
                </c:pt>
                <c:pt idx="4832">
                  <c:v>2.9968461606282326</c:v>
                </c:pt>
                <c:pt idx="4833">
                  <c:v>2.9956063856247193</c:v>
                </c:pt>
                <c:pt idx="4834">
                  <c:v>2.9943673797919272</c:v>
                </c:pt>
                <c:pt idx="4835">
                  <c:v>2.9931291424936752</c:v>
                </c:pt>
                <c:pt idx="4836">
                  <c:v>2.9918916730945067</c:v>
                </c:pt>
                <c:pt idx="4837">
                  <c:v>2.9906549709595978</c:v>
                </c:pt>
                <c:pt idx="4838">
                  <c:v>2.9894190354547967</c:v>
                </c:pt>
                <c:pt idx="4839">
                  <c:v>2.9881838659466045</c:v>
                </c:pt>
                <c:pt idx="4840">
                  <c:v>2.9869494618020798</c:v>
                </c:pt>
                <c:pt idx="4841">
                  <c:v>2.9857158223890998</c:v>
                </c:pt>
                <c:pt idx="4842">
                  <c:v>2.9844829470760859</c:v>
                </c:pt>
                <c:pt idx="4843">
                  <c:v>2.9832508352321372</c:v>
                </c:pt>
                <c:pt idx="4844">
                  <c:v>2.9820194862270024</c:v>
                </c:pt>
                <c:pt idx="4845">
                  <c:v>2.9807888994310829</c:v>
                </c:pt>
                <c:pt idx="4846">
                  <c:v>2.9795590742154268</c:v>
                </c:pt>
                <c:pt idx="4847">
                  <c:v>2.9783300099517382</c:v>
                </c:pt>
                <c:pt idx="4848">
                  <c:v>2.9771017060123959</c:v>
                </c:pt>
                <c:pt idx="4849">
                  <c:v>2.9758741617702733</c:v>
                </c:pt>
                <c:pt idx="4850">
                  <c:v>2.9746473765991337</c:v>
                </c:pt>
                <c:pt idx="4851">
                  <c:v>2.9734213498732207</c:v>
                </c:pt>
                <c:pt idx="4852">
                  <c:v>2.9721960809674632</c:v>
                </c:pt>
                <c:pt idx="4853">
                  <c:v>2.9709715692574412</c:v>
                </c:pt>
                <c:pt idx="4854">
                  <c:v>2.9697478141193487</c:v>
                </c:pt>
                <c:pt idx="4855">
                  <c:v>2.9685248149300691</c:v>
                </c:pt>
                <c:pt idx="4856">
                  <c:v>2.9673025710671084</c:v>
                </c:pt>
                <c:pt idx="4857">
                  <c:v>2.9660810819085488</c:v>
                </c:pt>
                <c:pt idx="4858">
                  <c:v>2.9648603468332348</c:v>
                </c:pt>
                <c:pt idx="4859">
                  <c:v>2.9636403652205625</c:v>
                </c:pt>
                <c:pt idx="4860">
                  <c:v>2.9624211364505877</c:v>
                </c:pt>
                <c:pt idx="4861">
                  <c:v>2.961202659904012</c:v>
                </c:pt>
                <c:pt idx="4862">
                  <c:v>2.9599849349621588</c:v>
                </c:pt>
                <c:pt idx="4863">
                  <c:v>2.9587679610070032</c:v>
                </c:pt>
                <c:pt idx="4864">
                  <c:v>2.9575517374211411</c:v>
                </c:pt>
                <c:pt idx="4865">
                  <c:v>2.9563362635878132</c:v>
                </c:pt>
                <c:pt idx="4866">
                  <c:v>2.9551215388908889</c:v>
                </c:pt>
                <c:pt idx="4867">
                  <c:v>2.9539075627148752</c:v>
                </c:pt>
                <c:pt idx="4868">
                  <c:v>2.952694334444864</c:v>
                </c:pt>
                <c:pt idx="4869">
                  <c:v>2.951481853466734</c:v>
                </c:pt>
                <c:pt idx="4870">
                  <c:v>2.9502701191667522</c:v>
                </c:pt>
                <c:pt idx="4871">
                  <c:v>2.9490591309320378</c:v>
                </c:pt>
                <c:pt idx="4872">
                  <c:v>2.9478488881502121</c:v>
                </c:pt>
                <c:pt idx="4873">
                  <c:v>2.9466393902095467</c:v>
                </c:pt>
                <c:pt idx="4874">
                  <c:v>2.9454306364989638</c:v>
                </c:pt>
                <c:pt idx="4875">
                  <c:v>2.9442226264079996</c:v>
                </c:pt>
                <c:pt idx="4876">
                  <c:v>2.9430153593268233</c:v>
                </c:pt>
                <c:pt idx="4877">
                  <c:v>2.9418088346461899</c:v>
                </c:pt>
                <c:pt idx="4878">
                  <c:v>2.9406030517576012</c:v>
                </c:pt>
                <c:pt idx="4879">
                  <c:v>2.9393980100529942</c:v>
                </c:pt>
                <c:pt idx="4880">
                  <c:v>2.9381937089251009</c:v>
                </c:pt>
                <c:pt idx="4881">
                  <c:v>2.9369901477671112</c:v>
                </c:pt>
                <c:pt idx="4882">
                  <c:v>2.9357873259730121</c:v>
                </c:pt>
                <c:pt idx="4883">
                  <c:v>2.9345852429373349</c:v>
                </c:pt>
                <c:pt idx="4884">
                  <c:v>2.9333838980551112</c:v>
                </c:pt>
                <c:pt idx="4885">
                  <c:v>2.9321832907222105</c:v>
                </c:pt>
                <c:pt idx="4886">
                  <c:v>2.9309834203349774</c:v>
                </c:pt>
                <c:pt idx="4887">
                  <c:v>2.9297842862904315</c:v>
                </c:pt>
                <c:pt idx="4888">
                  <c:v>2.9285858879861202</c:v>
                </c:pt>
                <c:pt idx="4889">
                  <c:v>2.9273882248203282</c:v>
                </c:pt>
                <c:pt idx="4890">
                  <c:v>2.9261912961918881</c:v>
                </c:pt>
                <c:pt idx="4891">
                  <c:v>2.9249951015002571</c:v>
                </c:pt>
                <c:pt idx="4892">
                  <c:v>2.9237996401455297</c:v>
                </c:pt>
                <c:pt idx="4893">
                  <c:v>2.9226049115283197</c:v>
                </c:pt>
                <c:pt idx="4894">
                  <c:v>2.9214109150499987</c:v>
                </c:pt>
                <c:pt idx="4895">
                  <c:v>2.9202176501124684</c:v>
                </c:pt>
                <c:pt idx="4896">
                  <c:v>2.9190251161181497</c:v>
                </c:pt>
                <c:pt idx="4897">
                  <c:v>2.9178333124703402</c:v>
                </c:pt>
                <c:pt idx="4898">
                  <c:v>2.9166422385726367</c:v>
                </c:pt>
                <c:pt idx="4899">
                  <c:v>2.9154518938294567</c:v>
                </c:pt>
                <c:pt idx="4900">
                  <c:v>2.9142622776457379</c:v>
                </c:pt>
                <c:pt idx="4901">
                  <c:v>2.9130733894270278</c:v>
                </c:pt>
                <c:pt idx="4902">
                  <c:v>2.9118852285795023</c:v>
                </c:pt>
                <c:pt idx="4903">
                  <c:v>2.9106977945099342</c:v>
                </c:pt>
                <c:pt idx="4904">
                  <c:v>2.9095110866257001</c:v>
                </c:pt>
                <c:pt idx="4905">
                  <c:v>2.9083251043347778</c:v>
                </c:pt>
                <c:pt idx="4906">
                  <c:v>2.9071398470457912</c:v>
                </c:pt>
                <c:pt idx="4907">
                  <c:v>2.9059553141678167</c:v>
                </c:pt>
                <c:pt idx="4908">
                  <c:v>2.9047715051107712</c:v>
                </c:pt>
                <c:pt idx="4909">
                  <c:v>2.9035884192849748</c:v>
                </c:pt>
                <c:pt idx="4910">
                  <c:v>2.9024060561014342</c:v>
                </c:pt>
                <c:pt idx="4911">
                  <c:v>2.9012244149717334</c:v>
                </c:pt>
                <c:pt idx="4912">
                  <c:v>2.9000434953080343</c:v>
                </c:pt>
                <c:pt idx="4913">
                  <c:v>2.8988632965231855</c:v>
                </c:pt>
                <c:pt idx="4914">
                  <c:v>2.8976838180305546</c:v>
                </c:pt>
                <c:pt idx="4915">
                  <c:v>2.8965050592440567</c:v>
                </c:pt>
                <c:pt idx="4916">
                  <c:v>2.8953270195783554</c:v>
                </c:pt>
                <c:pt idx="4917">
                  <c:v>2.8941496984485577</c:v>
                </c:pt>
                <c:pt idx="4918">
                  <c:v>2.8929730952704507</c:v>
                </c:pt>
                <c:pt idx="4919">
                  <c:v>2.8917972094603916</c:v>
                </c:pt>
                <c:pt idx="4920">
                  <c:v>2.8906220404353342</c:v>
                </c:pt>
                <c:pt idx="4921">
                  <c:v>2.8894475876128194</c:v>
                </c:pt>
                <c:pt idx="4922">
                  <c:v>2.8882738504109855</c:v>
                </c:pt>
                <c:pt idx="4923">
                  <c:v>2.8871008282485602</c:v>
                </c:pt>
                <c:pt idx="4924">
                  <c:v>2.8859285205448377</c:v>
                </c:pt>
                <c:pt idx="4925">
                  <c:v>2.8847569267197737</c:v>
                </c:pt>
                <c:pt idx="4926">
                  <c:v>2.8835860461938192</c:v>
                </c:pt>
                <c:pt idx="4927">
                  <c:v>2.8824158783880667</c:v>
                </c:pt>
                <c:pt idx="4928">
                  <c:v>2.8812464227241583</c:v>
                </c:pt>
                <c:pt idx="4929">
                  <c:v>2.8800776786244442</c:v>
                </c:pt>
                <c:pt idx="4930">
                  <c:v>2.8789096455116669</c:v>
                </c:pt>
                <c:pt idx="4931">
                  <c:v>2.8777423228092767</c:v>
                </c:pt>
                <c:pt idx="4932">
                  <c:v>2.8765757099413198</c:v>
                </c:pt>
                <c:pt idx="4933">
                  <c:v>2.875409806332355</c:v>
                </c:pt>
                <c:pt idx="4934">
                  <c:v>2.8742446114075713</c:v>
                </c:pt>
                <c:pt idx="4935">
                  <c:v>2.8730801245927267</c:v>
                </c:pt>
                <c:pt idx="4936">
                  <c:v>2.8719163453141667</c:v>
                </c:pt>
                <c:pt idx="4937">
                  <c:v>2.870753272998813</c:v>
                </c:pt>
                <c:pt idx="4938">
                  <c:v>2.8695909070741643</c:v>
                </c:pt>
                <c:pt idx="4939">
                  <c:v>2.8684292469683212</c:v>
                </c:pt>
                <c:pt idx="4940">
                  <c:v>2.8672682921098929</c:v>
                </c:pt>
                <c:pt idx="4941">
                  <c:v>2.8661080419281677</c:v>
                </c:pt>
                <c:pt idx="4942">
                  <c:v>2.8649484958529468</c:v>
                </c:pt>
                <c:pt idx="4943">
                  <c:v>2.8637896533146199</c:v>
                </c:pt>
                <c:pt idx="4944">
                  <c:v>2.8626315137441547</c:v>
                </c:pt>
                <c:pt idx="4945">
                  <c:v>2.8614740765730979</c:v>
                </c:pt>
                <c:pt idx="4946">
                  <c:v>2.8603173412335652</c:v>
                </c:pt>
                <c:pt idx="4947">
                  <c:v>2.8591613071582427</c:v>
                </c:pt>
                <c:pt idx="4948">
                  <c:v>2.8580059737803967</c:v>
                </c:pt>
                <c:pt idx="4949">
                  <c:v>2.8568513405338534</c:v>
                </c:pt>
                <c:pt idx="4950">
                  <c:v>2.8556974068530767</c:v>
                </c:pt>
                <c:pt idx="4951">
                  <c:v>2.8545441721729992</c:v>
                </c:pt>
                <c:pt idx="4952">
                  <c:v>2.8533916359291607</c:v>
                </c:pt>
                <c:pt idx="4953">
                  <c:v>2.8522397975577003</c:v>
                </c:pt>
                <c:pt idx="4954">
                  <c:v>2.8510886564953037</c:v>
                </c:pt>
                <c:pt idx="4955">
                  <c:v>2.8499382121792278</c:v>
                </c:pt>
                <c:pt idx="4956">
                  <c:v>2.8487884640472974</c:v>
                </c:pt>
                <c:pt idx="4957">
                  <c:v>2.8476394115379042</c:v>
                </c:pt>
                <c:pt idx="4958">
                  <c:v>2.8464910540900026</c:v>
                </c:pt>
                <c:pt idx="4959">
                  <c:v>2.8453433911431167</c:v>
                </c:pt>
                <c:pt idx="4960">
                  <c:v>2.8441964221373452</c:v>
                </c:pt>
                <c:pt idx="4961">
                  <c:v>2.84305014651332</c:v>
                </c:pt>
                <c:pt idx="4962">
                  <c:v>2.8419045637122711</c:v>
                </c:pt>
                <c:pt idx="4963">
                  <c:v>2.8407596731759726</c:v>
                </c:pt>
                <c:pt idx="4964">
                  <c:v>2.8396154743467239</c:v>
                </c:pt>
                <c:pt idx="4965">
                  <c:v>2.8384719666675511</c:v>
                </c:pt>
                <c:pt idx="4966">
                  <c:v>2.8373291495817932</c:v>
                </c:pt>
                <c:pt idx="4967">
                  <c:v>2.8361870225335113</c:v>
                </c:pt>
                <c:pt idx="4968">
                  <c:v>2.8350455849672564</c:v>
                </c:pt>
                <c:pt idx="4969">
                  <c:v>2.8339048363282577</c:v>
                </c:pt>
                <c:pt idx="4970">
                  <c:v>2.8327647760621484</c:v>
                </c:pt>
                <c:pt idx="4971">
                  <c:v>2.8316254036151385</c:v>
                </c:pt>
                <c:pt idx="4972">
                  <c:v>2.8304867184341838</c:v>
                </c:pt>
                <c:pt idx="4973">
                  <c:v>2.8293487199665237</c:v>
                </c:pt>
                <c:pt idx="4974">
                  <c:v>2.8282114076601248</c:v>
                </c:pt>
                <c:pt idx="4975">
                  <c:v>2.8270747809634682</c:v>
                </c:pt>
                <c:pt idx="4976">
                  <c:v>2.8259388393255787</c:v>
                </c:pt>
                <c:pt idx="4977">
                  <c:v>2.8248035821960542</c:v>
                </c:pt>
                <c:pt idx="4978">
                  <c:v>2.8236690090250227</c:v>
                </c:pt>
                <c:pt idx="4979">
                  <c:v>2.8225351192631529</c:v>
                </c:pt>
                <c:pt idx="4980">
                  <c:v>2.8214019123617744</c:v>
                </c:pt>
                <c:pt idx="4981">
                  <c:v>2.8202693877725893</c:v>
                </c:pt>
                <c:pt idx="4982">
                  <c:v>2.8191375449480001</c:v>
                </c:pt>
                <c:pt idx="4983">
                  <c:v>2.8180063833407814</c:v>
                </c:pt>
                <c:pt idx="4984">
                  <c:v>2.8168759024045236</c:v>
                </c:pt>
                <c:pt idx="4985">
                  <c:v>2.8157461015931529</c:v>
                </c:pt>
                <c:pt idx="4986">
                  <c:v>2.8146169803612207</c:v>
                </c:pt>
                <c:pt idx="4987">
                  <c:v>2.8134885381637864</c:v>
                </c:pt>
                <c:pt idx="4988">
                  <c:v>2.8123607744565158</c:v>
                </c:pt>
                <c:pt idx="4989">
                  <c:v>2.811233688695534</c:v>
                </c:pt>
                <c:pt idx="4990">
                  <c:v>2.8101072803375842</c:v>
                </c:pt>
                <c:pt idx="4991">
                  <c:v>2.808981548839971</c:v>
                </c:pt>
                <c:pt idx="4992">
                  <c:v>2.8078564936603767</c:v>
                </c:pt>
                <c:pt idx="4993">
                  <c:v>2.8067321142572768</c:v>
                </c:pt>
                <c:pt idx="4994">
                  <c:v>2.8056084100894934</c:v>
                </c:pt>
                <c:pt idx="4995">
                  <c:v>2.8044853806165477</c:v>
                </c:pt>
                <c:pt idx="4996">
                  <c:v>2.8033630252983235</c:v>
                </c:pt>
                <c:pt idx="4997">
                  <c:v>2.8022413435953637</c:v>
                </c:pt>
                <c:pt idx="4998">
                  <c:v>2.8011203349687177</c:v>
                </c:pt>
                <c:pt idx="4999">
                  <c:v>2.7999999988800002</c:v>
                </c:pt>
                <c:pt idx="5000">
                  <c:v>2.7988803347913191</c:v>
                </c:pt>
                <c:pt idx="5001">
                  <c:v>2.7977613421653951</c:v>
                </c:pt>
                <c:pt idx="5002">
                  <c:v>2.796643020465269</c:v>
                </c:pt>
                <c:pt idx="5003">
                  <c:v>2.7955253691549058</c:v>
                </c:pt>
                <c:pt idx="5004">
                  <c:v>2.7944083876984522</c:v>
                </c:pt>
                <c:pt idx="5005">
                  <c:v>2.7932920755607484</c:v>
                </c:pt>
                <c:pt idx="5006">
                  <c:v>2.7921764322071425</c:v>
                </c:pt>
                <c:pt idx="5007">
                  <c:v>2.7910614571035142</c:v>
                </c:pt>
                <c:pt idx="5008">
                  <c:v>2.7899471497162782</c:v>
                </c:pt>
                <c:pt idx="5009">
                  <c:v>2.7888335095124099</c:v>
                </c:pt>
                <c:pt idx="5010">
                  <c:v>2.7877205359593327</c:v>
                </c:pt>
                <c:pt idx="5011">
                  <c:v>2.7866082285250404</c:v>
                </c:pt>
                <c:pt idx="5012">
                  <c:v>2.7854965866781489</c:v>
                </c:pt>
                <c:pt idx="5013">
                  <c:v>2.7843856098877002</c:v>
                </c:pt>
                <c:pt idx="5014">
                  <c:v>2.7832752976232715</c:v>
                </c:pt>
                <c:pt idx="5015">
                  <c:v>2.7821656493550142</c:v>
                </c:pt>
                <c:pt idx="5016">
                  <c:v>2.7810566645535708</c:v>
                </c:pt>
                <c:pt idx="5017">
                  <c:v>2.7799483426901306</c:v>
                </c:pt>
                <c:pt idx="5018">
                  <c:v>2.7788406832363997</c:v>
                </c:pt>
                <c:pt idx="5019">
                  <c:v>2.7777336856646202</c:v>
                </c:pt>
                <c:pt idx="5020">
                  <c:v>2.7766273494475455</c:v>
                </c:pt>
                <c:pt idx="5021">
                  <c:v>2.7755216740584672</c:v>
                </c:pt>
                <c:pt idx="5022">
                  <c:v>2.7744166589712012</c:v>
                </c:pt>
                <c:pt idx="5023">
                  <c:v>2.7733123036600622</c:v>
                </c:pt>
                <c:pt idx="5024">
                  <c:v>2.7722086075999273</c:v>
                </c:pt>
                <c:pt idx="5025">
                  <c:v>2.7711055702661698</c:v>
                </c:pt>
                <c:pt idx="5026">
                  <c:v>2.7700031911346907</c:v>
                </c:pt>
                <c:pt idx="5027">
                  <c:v>2.7689014696819414</c:v>
                </c:pt>
                <c:pt idx="5028">
                  <c:v>2.7678004053847793</c:v>
                </c:pt>
                <c:pt idx="5029">
                  <c:v>2.7666999977207531</c:v>
                </c:pt>
                <c:pt idx="5030">
                  <c:v>2.7656002461678404</c:v>
                </c:pt>
                <c:pt idx="5031">
                  <c:v>2.7645011502044987</c:v>
                </c:pt>
                <c:pt idx="5032">
                  <c:v>2.7634027093097342</c:v>
                </c:pt>
                <c:pt idx="5033">
                  <c:v>2.7623049229631413</c:v>
                </c:pt>
                <c:pt idx="5034">
                  <c:v>2.761207790644749</c:v>
                </c:pt>
                <c:pt idx="5035">
                  <c:v>2.7601113118351535</c:v>
                </c:pt>
                <c:pt idx="5036">
                  <c:v>2.7590154860153522</c:v>
                </c:pt>
                <c:pt idx="5037">
                  <c:v>2.7579203126670664</c:v>
                </c:pt>
                <c:pt idx="5038">
                  <c:v>2.7568257912722807</c:v>
                </c:pt>
                <c:pt idx="5039">
                  <c:v>2.7557319213137235</c:v>
                </c:pt>
                <c:pt idx="5040">
                  <c:v>2.7546387022745016</c:v>
                </c:pt>
                <c:pt idx="5041">
                  <c:v>2.7535461336382374</c:v>
                </c:pt>
                <c:pt idx="5042">
                  <c:v>2.7524542148891777</c:v>
                </c:pt>
                <c:pt idx="5043">
                  <c:v>2.7513629455119442</c:v>
                </c:pt>
                <c:pt idx="5044">
                  <c:v>2.750272324991716</c:v>
                </c:pt>
                <c:pt idx="5045">
                  <c:v>2.7491823528142052</c:v>
                </c:pt>
                <c:pt idx="5046">
                  <c:v>2.7480930284656391</c:v>
                </c:pt>
                <c:pt idx="5047">
                  <c:v>2.7470043514327029</c:v>
                </c:pt>
                <c:pt idx="5048">
                  <c:v>2.7459163212025812</c:v>
                </c:pt>
                <c:pt idx="5049">
                  <c:v>2.7448289372630787</c:v>
                </c:pt>
                <c:pt idx="5050">
                  <c:v>2.7437421991024191</c:v>
                </c:pt>
                <c:pt idx="5051">
                  <c:v>2.7426561062093358</c:v>
                </c:pt>
                <c:pt idx="5052">
                  <c:v>2.7415706580730812</c:v>
                </c:pt>
                <c:pt idx="5053">
                  <c:v>2.7404858541834152</c:v>
                </c:pt>
                <c:pt idx="5054">
                  <c:v>2.7394016940305868</c:v>
                </c:pt>
                <c:pt idx="5055">
                  <c:v>2.7383181771053802</c:v>
                </c:pt>
                <c:pt idx="5056">
                  <c:v>2.7372353028990442</c:v>
                </c:pt>
                <c:pt idx="5057">
                  <c:v>2.7361530709033599</c:v>
                </c:pt>
                <c:pt idx="5058">
                  <c:v>2.7350714806106007</c:v>
                </c:pt>
                <c:pt idx="5059">
                  <c:v>2.7339905315135411</c:v>
                </c:pt>
                <c:pt idx="5060">
                  <c:v>2.7329102231054558</c:v>
                </c:pt>
                <c:pt idx="5061">
                  <c:v>2.7318305548801232</c:v>
                </c:pt>
                <c:pt idx="5062">
                  <c:v>2.7307515263318192</c:v>
                </c:pt>
                <c:pt idx="5063">
                  <c:v>2.7296731369553182</c:v>
                </c:pt>
                <c:pt idx="5064">
                  <c:v>2.7285953862458951</c:v>
                </c:pt>
                <c:pt idx="5065">
                  <c:v>2.7275182736993444</c:v>
                </c:pt>
                <c:pt idx="5066">
                  <c:v>2.7264417988118712</c:v>
                </c:pt>
                <c:pt idx="5067">
                  <c:v>2.7253659610803092</c:v>
                </c:pt>
                <c:pt idx="5068">
                  <c:v>2.7242907600019381</c:v>
                </c:pt>
                <c:pt idx="5069">
                  <c:v>2.7232161950743992</c:v>
                </c:pt>
                <c:pt idx="5070">
                  <c:v>2.7221422657960601</c:v>
                </c:pt>
                <c:pt idx="5071">
                  <c:v>2.7210689716656375</c:v>
                </c:pt>
                <c:pt idx="5072">
                  <c:v>2.7199963121824005</c:v>
                </c:pt>
                <c:pt idx="5073">
                  <c:v>2.7189242868460295</c:v>
                </c:pt>
                <c:pt idx="5074">
                  <c:v>2.7178528951567427</c:v>
                </c:pt>
                <c:pt idx="5075">
                  <c:v>2.7167821366153371</c:v>
                </c:pt>
                <c:pt idx="5076">
                  <c:v>2.7157120107229842</c:v>
                </c:pt>
                <c:pt idx="5077">
                  <c:v>2.714642516981391</c:v>
                </c:pt>
                <c:pt idx="5078">
                  <c:v>2.7135736548927611</c:v>
                </c:pt>
                <c:pt idx="5079">
                  <c:v>2.7125054239597159</c:v>
                </c:pt>
                <c:pt idx="5080">
                  <c:v>2.7114378236855647</c:v>
                </c:pt>
                <c:pt idx="5081">
                  <c:v>2.7103708535738522</c:v>
                </c:pt>
                <c:pt idx="5082">
                  <c:v>2.7093045131287647</c:v>
                </c:pt>
                <c:pt idx="5083">
                  <c:v>2.7082388018549612</c:v>
                </c:pt>
                <c:pt idx="5084">
                  <c:v>2.7071737192575496</c:v>
                </c:pt>
                <c:pt idx="5085">
                  <c:v>2.7061092648420852</c:v>
                </c:pt>
                <c:pt idx="5086">
                  <c:v>2.7050454381147206</c:v>
                </c:pt>
                <c:pt idx="5087">
                  <c:v>2.7039822385821273</c:v>
                </c:pt>
                <c:pt idx="5088">
                  <c:v>2.7029196657511942</c:v>
                </c:pt>
                <c:pt idx="5089">
                  <c:v>2.7018577191295936</c:v>
                </c:pt>
                <c:pt idx="5090">
                  <c:v>2.7007963982253709</c:v>
                </c:pt>
                <c:pt idx="5091">
                  <c:v>2.6997357025469575</c:v>
                </c:pt>
                <c:pt idx="5092">
                  <c:v>2.6986756316033738</c:v>
                </c:pt>
                <c:pt idx="5093">
                  <c:v>2.6976161849041627</c:v>
                </c:pt>
                <c:pt idx="5094">
                  <c:v>2.696557361959258</c:v>
                </c:pt>
                <c:pt idx="5095">
                  <c:v>2.6954991622790998</c:v>
                </c:pt>
                <c:pt idx="5096">
                  <c:v>2.6944415853746166</c:v>
                </c:pt>
                <c:pt idx="5097">
                  <c:v>2.6933846307572202</c:v>
                </c:pt>
                <c:pt idx="5098">
                  <c:v>2.6923282979387677</c:v>
                </c:pt>
                <c:pt idx="5099">
                  <c:v>2.6912725864316522</c:v>
                </c:pt>
                <c:pt idx="5100">
                  <c:v>2.6902174957486977</c:v>
                </c:pt>
                <c:pt idx="5101">
                  <c:v>2.6891630254032313</c:v>
                </c:pt>
                <c:pt idx="5102">
                  <c:v>2.6881091749090396</c:v>
                </c:pt>
                <c:pt idx="5103">
                  <c:v>2.6870559437803982</c:v>
                </c:pt>
                <c:pt idx="5104">
                  <c:v>2.6860033315320471</c:v>
                </c:pt>
                <c:pt idx="5105">
                  <c:v>2.6849513376792142</c:v>
                </c:pt>
                <c:pt idx="5106">
                  <c:v>2.6838999617376218</c:v>
                </c:pt>
                <c:pt idx="5107">
                  <c:v>2.6828492032233537</c:v>
                </c:pt>
                <c:pt idx="5108">
                  <c:v>2.6817990616531442</c:v>
                </c:pt>
                <c:pt idx="5109">
                  <c:v>2.6807495365440741</c:v>
                </c:pt>
                <c:pt idx="5110">
                  <c:v>2.6797006274137347</c:v>
                </c:pt>
                <c:pt idx="5111">
                  <c:v>2.6786523337801547</c:v>
                </c:pt>
                <c:pt idx="5112">
                  <c:v>2.6776046551619692</c:v>
                </c:pt>
                <c:pt idx="5113">
                  <c:v>2.6765575910780708</c:v>
                </c:pt>
                <c:pt idx="5114">
                  <c:v>2.6755111410480001</c:v>
                </c:pt>
                <c:pt idx="5115">
                  <c:v>2.6744653045916187</c:v>
                </c:pt>
                <c:pt idx="5116">
                  <c:v>2.6734200812294202</c:v>
                </c:pt>
                <c:pt idx="5117">
                  <c:v>2.6723754704822467</c:v>
                </c:pt>
                <c:pt idx="5118">
                  <c:v>2.6713314718714849</c:v>
                </c:pt>
                <c:pt idx="5119">
                  <c:v>2.6702880849188393</c:v>
                </c:pt>
                <c:pt idx="5120">
                  <c:v>2.6692453091467367</c:v>
                </c:pt>
                <c:pt idx="5121">
                  <c:v>2.6682031440778609</c:v>
                </c:pt>
                <c:pt idx="5122">
                  <c:v>2.6671615892354419</c:v>
                </c:pt>
                <c:pt idx="5123">
                  <c:v>2.6661206441430814</c:v>
                </c:pt>
                <c:pt idx="5124">
                  <c:v>2.6650803083250212</c:v>
                </c:pt>
                <c:pt idx="5125">
                  <c:v>2.6640405813058181</c:v>
                </c:pt>
                <c:pt idx="5126">
                  <c:v>2.6630014626105907</c:v>
                </c:pt>
                <c:pt idx="5127">
                  <c:v>2.6619629517647887</c:v>
                </c:pt>
                <c:pt idx="5128">
                  <c:v>2.6609250482945201</c:v>
                </c:pt>
                <c:pt idx="5129">
                  <c:v>2.6598877517261212</c:v>
                </c:pt>
                <c:pt idx="5130">
                  <c:v>2.6588510615866059</c:v>
                </c:pt>
                <c:pt idx="5131">
                  <c:v>2.6578149774033282</c:v>
                </c:pt>
                <c:pt idx="5132">
                  <c:v>2.6567794987041227</c:v>
                </c:pt>
                <c:pt idx="5133">
                  <c:v>2.6557446250173022</c:v>
                </c:pt>
                <c:pt idx="5134">
                  <c:v>2.6547103558716212</c:v>
                </c:pt>
                <c:pt idx="5135">
                  <c:v>2.6536766907962921</c:v>
                </c:pt>
                <c:pt idx="5136">
                  <c:v>2.6526436293209739</c:v>
                </c:pt>
                <c:pt idx="5137">
                  <c:v>2.6516111709758827</c:v>
                </c:pt>
                <c:pt idx="5138">
                  <c:v>2.6505793152915293</c:v>
                </c:pt>
                <c:pt idx="5139">
                  <c:v>2.6495480617989871</c:v>
                </c:pt>
                <c:pt idx="5140">
                  <c:v>2.6485174100297622</c:v>
                </c:pt>
                <c:pt idx="5141">
                  <c:v>2.6474873595158201</c:v>
                </c:pt>
                <c:pt idx="5142">
                  <c:v>2.6464579097895577</c:v>
                </c:pt>
                <c:pt idx="5143">
                  <c:v>2.6454290603838726</c:v>
                </c:pt>
                <c:pt idx="5144">
                  <c:v>2.6444008108320802</c:v>
                </c:pt>
                <c:pt idx="5145">
                  <c:v>2.6433731606679718</c:v>
                </c:pt>
                <c:pt idx="5146">
                  <c:v>2.6423461094256777</c:v>
                </c:pt>
                <c:pt idx="5147">
                  <c:v>2.6413196566400212</c:v>
                </c:pt>
                <c:pt idx="5148">
                  <c:v>2.6402938018460902</c:v>
                </c:pt>
                <c:pt idx="5149">
                  <c:v>2.6392685445794068</c:v>
                </c:pt>
                <c:pt idx="5150">
                  <c:v>2.6382438843760787</c:v>
                </c:pt>
                <c:pt idx="5151">
                  <c:v>2.6372198207725752</c:v>
                </c:pt>
                <c:pt idx="5152">
                  <c:v>2.6361963533058237</c:v>
                </c:pt>
                <c:pt idx="5153">
                  <c:v>2.6351734815132137</c:v>
                </c:pt>
                <c:pt idx="5154">
                  <c:v>2.6341512049326012</c:v>
                </c:pt>
                <c:pt idx="5155">
                  <c:v>2.6331295231022032</c:v>
                </c:pt>
                <c:pt idx="5156">
                  <c:v>2.6321084355607782</c:v>
                </c:pt>
                <c:pt idx="5157">
                  <c:v>2.6310879418475892</c:v>
                </c:pt>
                <c:pt idx="5158">
                  <c:v>2.6300680415021476</c:v>
                </c:pt>
                <c:pt idx="5159">
                  <c:v>2.6290487340645567</c:v>
                </c:pt>
                <c:pt idx="5160">
                  <c:v>2.6280300190753612</c:v>
                </c:pt>
                <c:pt idx="5161">
                  <c:v>2.6270118960755058</c:v>
                </c:pt>
                <c:pt idx="5162">
                  <c:v>2.625994364606369</c:v>
                </c:pt>
                <c:pt idx="5163">
                  <c:v>2.6249774242097828</c:v>
                </c:pt>
                <c:pt idx="5164">
                  <c:v>2.6239610744281081</c:v>
                </c:pt>
                <c:pt idx="5165">
                  <c:v>2.6229453148040367</c:v>
                </c:pt>
                <c:pt idx="5166">
                  <c:v>2.6219301448807695</c:v>
                </c:pt>
                <c:pt idx="5167">
                  <c:v>2.6209155642019275</c:v>
                </c:pt>
                <c:pt idx="5168">
                  <c:v>2.619901572311536</c:v>
                </c:pt>
                <c:pt idx="5169">
                  <c:v>2.6188881687540873</c:v>
                </c:pt>
                <c:pt idx="5170">
                  <c:v>2.6178753530745777</c:v>
                </c:pt>
                <c:pt idx="5171">
                  <c:v>2.6168631248183361</c:v>
                </c:pt>
                <c:pt idx="5172">
                  <c:v>2.6158514835312392</c:v>
                </c:pt>
                <c:pt idx="5173">
                  <c:v>2.6148404287595537</c:v>
                </c:pt>
                <c:pt idx="5174">
                  <c:v>2.6138299600499142</c:v>
                </c:pt>
                <c:pt idx="5175">
                  <c:v>2.6128200769494847</c:v>
                </c:pt>
                <c:pt idx="5176">
                  <c:v>2.6118107790058427</c:v>
                </c:pt>
                <c:pt idx="5177">
                  <c:v>2.6108020657669986</c:v>
                </c:pt>
                <c:pt idx="5178">
                  <c:v>2.6097939367814011</c:v>
                </c:pt>
                <c:pt idx="5179">
                  <c:v>2.6087863915979526</c:v>
                </c:pt>
                <c:pt idx="5180">
                  <c:v>2.6077794297658947</c:v>
                </c:pt>
                <c:pt idx="5181">
                  <c:v>2.6067730508350642</c:v>
                </c:pt>
                <c:pt idx="5182">
                  <c:v>2.6057672543556212</c:v>
                </c:pt>
                <c:pt idx="5183">
                  <c:v>2.6047620398781768</c:v>
                </c:pt>
                <c:pt idx="5184">
                  <c:v>2.6037574069537972</c:v>
                </c:pt>
                <c:pt idx="5185">
                  <c:v>2.602753355133963</c:v>
                </c:pt>
                <c:pt idx="5186">
                  <c:v>2.6017498839705966</c:v>
                </c:pt>
                <c:pt idx="5187">
                  <c:v>2.6007469930160467</c:v>
                </c:pt>
                <c:pt idx="5188">
                  <c:v>2.5997446818230987</c:v>
                </c:pt>
                <c:pt idx="5189">
                  <c:v>2.5987429499449637</c:v>
                </c:pt>
                <c:pt idx="5190">
                  <c:v>2.5977417969352876</c:v>
                </c:pt>
                <c:pt idx="5191">
                  <c:v>2.5967412223481388</c:v>
                </c:pt>
                <c:pt idx="5192">
                  <c:v>2.5957412257380268</c:v>
                </c:pt>
                <c:pt idx="5193">
                  <c:v>2.5947418066598789</c:v>
                </c:pt>
                <c:pt idx="5194">
                  <c:v>2.5937429646690537</c:v>
                </c:pt>
                <c:pt idx="5195">
                  <c:v>2.5927446993213437</c:v>
                </c:pt>
                <c:pt idx="5196">
                  <c:v>2.5917470101729601</c:v>
                </c:pt>
                <c:pt idx="5197">
                  <c:v>2.5907498967805447</c:v>
                </c:pt>
                <c:pt idx="5198">
                  <c:v>2.5897533587011692</c:v>
                </c:pt>
                <c:pt idx="5199">
                  <c:v>2.5887573954923466</c:v>
                </c:pt>
                <c:pt idx="5200">
                  <c:v>2.5877620067119578</c:v>
                </c:pt>
                <c:pt idx="5201">
                  <c:v>2.5867671919183306</c:v>
                </c:pt>
                <c:pt idx="5202">
                  <c:v>2.5857729506702958</c:v>
                </c:pt>
                <c:pt idx="5203">
                  <c:v>2.5847792825270481</c:v>
                </c:pt>
                <c:pt idx="5204">
                  <c:v>2.5837861870481142</c:v>
                </c:pt>
                <c:pt idx="5205">
                  <c:v>2.5827936637936184</c:v>
                </c:pt>
                <c:pt idx="5206">
                  <c:v>2.5818017123240002</c:v>
                </c:pt>
                <c:pt idx="5207">
                  <c:v>2.5808103322001332</c:v>
                </c:pt>
                <c:pt idx="5208">
                  <c:v>2.5798195229833287</c:v>
                </c:pt>
                <c:pt idx="5209">
                  <c:v>2.5788292842353111</c:v>
                </c:pt>
                <c:pt idx="5210">
                  <c:v>2.5778396155182177</c:v>
                </c:pt>
                <c:pt idx="5211">
                  <c:v>2.5768505163946367</c:v>
                </c:pt>
                <c:pt idx="5212">
                  <c:v>2.5758619864275394</c:v>
                </c:pt>
                <c:pt idx="5213">
                  <c:v>2.5748740251803279</c:v>
                </c:pt>
                <c:pt idx="5214">
                  <c:v>2.5738866322168277</c:v>
                </c:pt>
                <c:pt idx="5215">
                  <c:v>2.5728998071012827</c:v>
                </c:pt>
                <c:pt idx="5216">
                  <c:v>2.5719135493983551</c:v>
                </c:pt>
                <c:pt idx="5217">
                  <c:v>2.5709278586731212</c:v>
                </c:pt>
                <c:pt idx="5218">
                  <c:v>2.5699427344910477</c:v>
                </c:pt>
                <c:pt idx="5219">
                  <c:v>2.5689581764180787</c:v>
                </c:pt>
                <c:pt idx="5220">
                  <c:v>2.5679741840205259</c:v>
                </c:pt>
                <c:pt idx="5221">
                  <c:v>2.5669907568651538</c:v>
                </c:pt>
                <c:pt idx="5222">
                  <c:v>2.5660078945190374</c:v>
                </c:pt>
                <c:pt idx="5223">
                  <c:v>2.5650255965498228</c:v>
                </c:pt>
                <c:pt idx="5224">
                  <c:v>2.5640438625254802</c:v>
                </c:pt>
                <c:pt idx="5225">
                  <c:v>2.5630626920143817</c:v>
                </c:pt>
                <c:pt idx="5226">
                  <c:v>2.5620820845853531</c:v>
                </c:pt>
                <c:pt idx="5227">
                  <c:v>2.5611020398076105</c:v>
                </c:pt>
                <c:pt idx="5228">
                  <c:v>2.5601225572508106</c:v>
                </c:pt>
                <c:pt idx="5229">
                  <c:v>2.5591436364849267</c:v>
                </c:pt>
                <c:pt idx="5230">
                  <c:v>2.5581652770804855</c:v>
                </c:pt>
                <c:pt idx="5231">
                  <c:v>2.5571874786083506</c:v>
                </c:pt>
                <c:pt idx="5232">
                  <c:v>2.5562102406397287</c:v>
                </c:pt>
                <c:pt idx="5233">
                  <c:v>2.5552335627464036</c:v>
                </c:pt>
                <c:pt idx="5234">
                  <c:v>2.5542574445003607</c:v>
                </c:pt>
                <c:pt idx="5235">
                  <c:v>2.5532818854741888</c:v>
                </c:pt>
                <c:pt idx="5236">
                  <c:v>2.5523068852407667</c:v>
                </c:pt>
                <c:pt idx="5237">
                  <c:v>2.5513324433734197</c:v>
                </c:pt>
                <c:pt idx="5238">
                  <c:v>2.5503585594458587</c:v>
                </c:pt>
                <c:pt idx="5239">
                  <c:v>2.5493852330322437</c:v>
                </c:pt>
                <c:pt idx="5240">
                  <c:v>2.5484124637070877</c:v>
                </c:pt>
                <c:pt idx="5241">
                  <c:v>2.5474402510453706</c:v>
                </c:pt>
                <c:pt idx="5242">
                  <c:v>2.5464685946223637</c:v>
                </c:pt>
                <c:pt idx="5243">
                  <c:v>2.5454974940138744</c:v>
                </c:pt>
                <c:pt idx="5244">
                  <c:v>2.544526948796145</c:v>
                </c:pt>
                <c:pt idx="5245">
                  <c:v>2.5435569585455835</c:v>
                </c:pt>
                <c:pt idx="5246">
                  <c:v>2.5425875228392152</c:v>
                </c:pt>
                <c:pt idx="5247">
                  <c:v>2.541618641254443</c:v>
                </c:pt>
                <c:pt idx="5248">
                  <c:v>2.5406503133690177</c:v>
                </c:pt>
                <c:pt idx="5249">
                  <c:v>2.5396825387611131</c:v>
                </c:pt>
                <c:pt idx="5250">
                  <c:v>2.5387153170093035</c:v>
                </c:pt>
                <c:pt idx="5251">
                  <c:v>2.5377486476925672</c:v>
                </c:pt>
                <c:pt idx="5252">
                  <c:v>2.5367825303902767</c:v>
                </c:pt>
                <c:pt idx="5253">
                  <c:v>2.5358169646822177</c:v>
                </c:pt>
                <c:pt idx="5254">
                  <c:v>2.5348519501485667</c:v>
                </c:pt>
                <c:pt idx="5255">
                  <c:v>2.5338874863698977</c:v>
                </c:pt>
                <c:pt idx="5256">
                  <c:v>2.5329235729271851</c:v>
                </c:pt>
                <c:pt idx="5257">
                  <c:v>2.5319602094018037</c:v>
                </c:pt>
                <c:pt idx="5258">
                  <c:v>2.5309973953755289</c:v>
                </c:pt>
                <c:pt idx="5259">
                  <c:v>2.5300351304305178</c:v>
                </c:pt>
                <c:pt idx="5260">
                  <c:v>2.5290734141493663</c:v>
                </c:pt>
                <c:pt idx="5261">
                  <c:v>2.5281122461150378</c:v>
                </c:pt>
                <c:pt idx="5262">
                  <c:v>2.5271516259108182</c:v>
                </c:pt>
                <c:pt idx="5263">
                  <c:v>2.5261915531205452</c:v>
                </c:pt>
                <c:pt idx="5264">
                  <c:v>2.5252320273283382</c:v>
                </c:pt>
                <c:pt idx="5265">
                  <c:v>2.5242730481187485</c:v>
                </c:pt>
                <c:pt idx="5266">
                  <c:v>2.5233146150767212</c:v>
                </c:pt>
                <c:pt idx="5267">
                  <c:v>2.5223567277875656</c:v>
                </c:pt>
                <c:pt idx="5268">
                  <c:v>2.5213993858370412</c:v>
                </c:pt>
                <c:pt idx="5269">
                  <c:v>2.5204425888112358</c:v>
                </c:pt>
                <c:pt idx="5270">
                  <c:v>2.5194863362966777</c:v>
                </c:pt>
                <c:pt idx="5271">
                  <c:v>2.5185306278802884</c:v>
                </c:pt>
                <c:pt idx="5272">
                  <c:v>2.5175754631493397</c:v>
                </c:pt>
                <c:pt idx="5273">
                  <c:v>2.5166208416915272</c:v>
                </c:pt>
                <c:pt idx="5274">
                  <c:v>2.5156667630949268</c:v>
                </c:pt>
                <c:pt idx="5275">
                  <c:v>2.5147132269480141</c:v>
                </c:pt>
                <c:pt idx="5276">
                  <c:v>2.5137602328396413</c:v>
                </c:pt>
                <c:pt idx="5277">
                  <c:v>2.5128077803590587</c:v>
                </c:pt>
                <c:pt idx="5278">
                  <c:v>2.5118558690958639</c:v>
                </c:pt>
                <c:pt idx="5279">
                  <c:v>2.5109044986402003</c:v>
                </c:pt>
                <c:pt idx="5280">
                  <c:v>2.5099536685823893</c:v>
                </c:pt>
                <c:pt idx="5281">
                  <c:v>2.5090033785131949</c:v>
                </c:pt>
                <c:pt idx="5282">
                  <c:v>2.5080536280238777</c:v>
                </c:pt>
                <c:pt idx="5283">
                  <c:v>2.5071044167060212</c:v>
                </c:pt>
                <c:pt idx="5284">
                  <c:v>2.5061557441515192</c:v>
                </c:pt>
                <c:pt idx="5285">
                  <c:v>2.5052076099527718</c:v>
                </c:pt>
                <c:pt idx="5286">
                  <c:v>2.5042600137025022</c:v>
                </c:pt>
                <c:pt idx="5287">
                  <c:v>2.5033129549938247</c:v>
                </c:pt>
                <c:pt idx="5288">
                  <c:v>2.5023664334202143</c:v>
                </c:pt>
                <c:pt idx="5289">
                  <c:v>2.5014204485756482</c:v>
                </c:pt>
                <c:pt idx="5290">
                  <c:v>2.5004750000543048</c:v>
                </c:pt>
                <c:pt idx="5291">
                  <c:v>2.4995300874508701</c:v>
                </c:pt>
                <c:pt idx="5292">
                  <c:v>2.4985857103603801</c:v>
                </c:pt>
                <c:pt idx="5293">
                  <c:v>2.4976418683782549</c:v>
                </c:pt>
                <c:pt idx="5294">
                  <c:v>2.4966985611002928</c:v>
                </c:pt>
                <c:pt idx="5295">
                  <c:v>2.4957557881226853</c:v>
                </c:pt>
                <c:pt idx="5296">
                  <c:v>2.4948135490419885</c:v>
                </c:pt>
                <c:pt idx="5297">
                  <c:v>2.4938718434551497</c:v>
                </c:pt>
                <c:pt idx="5298">
                  <c:v>2.4929306709594941</c:v>
                </c:pt>
                <c:pt idx="5299">
                  <c:v>2.491990031152727</c:v>
                </c:pt>
                <c:pt idx="5300">
                  <c:v>2.4910499236329167</c:v>
                </c:pt>
                <c:pt idx="5301">
                  <c:v>2.4901103479985802</c:v>
                </c:pt>
                <c:pt idx="5302">
                  <c:v>2.4891713038484942</c:v>
                </c:pt>
                <c:pt idx="5303">
                  <c:v>2.4882327907819342</c:v>
                </c:pt>
                <c:pt idx="5304">
                  <c:v>2.4872948083984499</c:v>
                </c:pt>
                <c:pt idx="5305">
                  <c:v>2.4863573562980079</c:v>
                </c:pt>
                <c:pt idx="5306">
                  <c:v>2.4854204340810147</c:v>
                </c:pt>
                <c:pt idx="5307">
                  <c:v>2.4844840413481752</c:v>
                </c:pt>
                <c:pt idx="5308">
                  <c:v>2.483548177700587</c:v>
                </c:pt>
                <c:pt idx="5309">
                  <c:v>2.4826128427397371</c:v>
                </c:pt>
                <c:pt idx="5310">
                  <c:v>2.4816780360674757</c:v>
                </c:pt>
                <c:pt idx="5311">
                  <c:v>2.4807437572860622</c:v>
                </c:pt>
                <c:pt idx="5312">
                  <c:v>2.4798100059980177</c:v>
                </c:pt>
                <c:pt idx="5313">
                  <c:v>2.4788767818064055</c:v>
                </c:pt>
                <c:pt idx="5314">
                  <c:v>2.4779440843145437</c:v>
                </c:pt>
                <c:pt idx="5315">
                  <c:v>2.4770119131261628</c:v>
                </c:pt>
                <c:pt idx="5316">
                  <c:v>2.4760802678453602</c:v>
                </c:pt>
                <c:pt idx="5317">
                  <c:v>2.4751491480765941</c:v>
                </c:pt>
                <c:pt idx="5318">
                  <c:v>2.4742185534247167</c:v>
                </c:pt>
                <c:pt idx="5319">
                  <c:v>2.4732884834949367</c:v>
                </c:pt>
                <c:pt idx="5320">
                  <c:v>2.4723589378928117</c:v>
                </c:pt>
                <c:pt idx="5321">
                  <c:v>2.471429916224376</c:v>
                </c:pt>
                <c:pt idx="5322">
                  <c:v>2.4705014180958718</c:v>
                </c:pt>
                <c:pt idx="5323">
                  <c:v>2.4695734431140197</c:v>
                </c:pt>
                <c:pt idx="5324">
                  <c:v>2.4686459908858525</c:v>
                </c:pt>
                <c:pt idx="5325">
                  <c:v>2.4677190610188946</c:v>
                </c:pt>
                <c:pt idx="5326">
                  <c:v>2.4667926531208528</c:v>
                </c:pt>
                <c:pt idx="5327">
                  <c:v>2.4658667667999272</c:v>
                </c:pt>
                <c:pt idx="5328">
                  <c:v>2.4649414016646518</c:v>
                </c:pt>
                <c:pt idx="5329">
                  <c:v>2.4640165573239412</c:v>
                </c:pt>
                <c:pt idx="5330">
                  <c:v>2.4630922333870351</c:v>
                </c:pt>
                <c:pt idx="5331">
                  <c:v>2.4621684294635644</c:v>
                </c:pt>
                <c:pt idx="5332">
                  <c:v>2.4612451451635979</c:v>
                </c:pt>
                <c:pt idx="5333">
                  <c:v>2.4603223800974812</c:v>
                </c:pt>
                <c:pt idx="5334">
                  <c:v>2.4594001338758562</c:v>
                </c:pt>
                <c:pt idx="5335">
                  <c:v>2.4584784061099767</c:v>
                </c:pt>
                <c:pt idx="5336">
                  <c:v>2.4575571964111798</c:v>
                </c:pt>
                <c:pt idx="5337">
                  <c:v>2.4566365043913301</c:v>
                </c:pt>
                <c:pt idx="5338">
                  <c:v>2.4557163296626165</c:v>
                </c:pt>
                <c:pt idx="5339">
                  <c:v>2.4547966718376002</c:v>
                </c:pt>
                <c:pt idx="5340">
                  <c:v>2.4538775305291707</c:v>
                </c:pt>
                <c:pt idx="5341">
                  <c:v>2.4529589053505996</c:v>
                </c:pt>
                <c:pt idx="5342">
                  <c:v>2.4520407959156127</c:v>
                </c:pt>
                <c:pt idx="5343">
                  <c:v>2.4511232018381182</c:v>
                </c:pt>
                <c:pt idx="5344">
                  <c:v>2.4502061227325029</c:v>
                </c:pt>
                <c:pt idx="5345">
                  <c:v>2.4492895582135001</c:v>
                </c:pt>
                <c:pt idx="5346">
                  <c:v>2.4483735078961812</c:v>
                </c:pt>
                <c:pt idx="5347">
                  <c:v>2.4474579713959792</c:v>
                </c:pt>
                <c:pt idx="5348">
                  <c:v>2.4465429483287178</c:v>
                </c:pt>
                <c:pt idx="5349">
                  <c:v>2.4456284383105467</c:v>
                </c:pt>
                <c:pt idx="5350">
                  <c:v>2.4447144409580006</c:v>
                </c:pt>
                <c:pt idx="5351">
                  <c:v>2.4438009558879292</c:v>
                </c:pt>
                <c:pt idx="5352">
                  <c:v>2.4428879827175836</c:v>
                </c:pt>
                <c:pt idx="5353">
                  <c:v>2.4419755210645593</c:v>
                </c:pt>
                <c:pt idx="5354">
                  <c:v>2.441063570546802</c:v>
                </c:pt>
                <c:pt idx="5355">
                  <c:v>2.4401521307826193</c:v>
                </c:pt>
                <c:pt idx="5356">
                  <c:v>2.4392412013906739</c:v>
                </c:pt>
                <c:pt idx="5357">
                  <c:v>2.4383307819900071</c:v>
                </c:pt>
                <c:pt idx="5358">
                  <c:v>2.4374208721999242</c:v>
                </c:pt>
                <c:pt idx="5359">
                  <c:v>2.4365114716402188</c:v>
                </c:pt>
                <c:pt idx="5360">
                  <c:v>2.4356025799309577</c:v>
                </c:pt>
                <c:pt idx="5361">
                  <c:v>2.4346941966925808</c:v>
                </c:pt>
                <c:pt idx="5362">
                  <c:v>2.4337863215458735</c:v>
                </c:pt>
                <c:pt idx="5363">
                  <c:v>2.4328789541119589</c:v>
                </c:pt>
                <c:pt idx="5364">
                  <c:v>2.4319720940124077</c:v>
                </c:pt>
                <c:pt idx="5365">
                  <c:v>2.4310657408689984</c:v>
                </c:pt>
                <c:pt idx="5366">
                  <c:v>2.4301598943039577</c:v>
                </c:pt>
                <c:pt idx="5367">
                  <c:v>2.4292545539398427</c:v>
                </c:pt>
                <c:pt idx="5368">
                  <c:v>2.4283497193995589</c:v>
                </c:pt>
                <c:pt idx="5369">
                  <c:v>2.4274453903063624</c:v>
                </c:pt>
                <c:pt idx="5370">
                  <c:v>2.4265415662838627</c:v>
                </c:pt>
                <c:pt idx="5371">
                  <c:v>2.4256382469560211</c:v>
                </c:pt>
                <c:pt idx="5372">
                  <c:v>2.4247354319471381</c:v>
                </c:pt>
                <c:pt idx="5373">
                  <c:v>2.4238331208818789</c:v>
                </c:pt>
                <c:pt idx="5374">
                  <c:v>2.4229313133852477</c:v>
                </c:pt>
                <c:pt idx="5375">
                  <c:v>2.4220300090826021</c:v>
                </c:pt>
                <c:pt idx="5376">
                  <c:v>2.4211292075996451</c:v>
                </c:pt>
                <c:pt idx="5377">
                  <c:v>2.4202289085624282</c:v>
                </c:pt>
                <c:pt idx="5378">
                  <c:v>2.4193291115973516</c:v>
                </c:pt>
                <c:pt idx="5379">
                  <c:v>2.4184298163311624</c:v>
                </c:pt>
                <c:pt idx="5380">
                  <c:v>2.4175310223909818</c:v>
                </c:pt>
                <c:pt idx="5381">
                  <c:v>2.4166327294041365</c:v>
                </c:pt>
                <c:pt idx="5382">
                  <c:v>2.4157349369985868</c:v>
                </c:pt>
                <c:pt idx="5383">
                  <c:v>2.4148376448023456</c:v>
                </c:pt>
                <c:pt idx="5384">
                  <c:v>2.4139408524439201</c:v>
                </c:pt>
                <c:pt idx="5385">
                  <c:v>2.4130445595521319</c:v>
                </c:pt>
                <c:pt idx="5386">
                  <c:v>2.4121487657561467</c:v>
                </c:pt>
                <c:pt idx="5387">
                  <c:v>2.4112534706854767</c:v>
                </c:pt>
                <c:pt idx="5388">
                  <c:v>2.4103586739699727</c:v>
                </c:pt>
                <c:pt idx="5389">
                  <c:v>2.4094643752398377</c:v>
                </c:pt>
                <c:pt idx="5390">
                  <c:v>2.4085705741256112</c:v>
                </c:pt>
                <c:pt idx="5391">
                  <c:v>2.4076772702581701</c:v>
                </c:pt>
                <c:pt idx="5392">
                  <c:v>2.4067844632687367</c:v>
                </c:pt>
                <c:pt idx="5393">
                  <c:v>2.4058921527888977</c:v>
                </c:pt>
                <c:pt idx="5394">
                  <c:v>2.4050003384505438</c:v>
                </c:pt>
                <c:pt idx="5395">
                  <c:v>2.4041090198859281</c:v>
                </c:pt>
                <c:pt idx="5396">
                  <c:v>2.4032181967276407</c:v>
                </c:pt>
                <c:pt idx="5397">
                  <c:v>2.4023278686086202</c:v>
                </c:pt>
                <c:pt idx="5398">
                  <c:v>2.401438035162117</c:v>
                </c:pt>
                <c:pt idx="5399">
                  <c:v>2.4005486960217577</c:v>
                </c:pt>
                <c:pt idx="5400">
                  <c:v>2.3996598508214908</c:v>
                </c:pt>
                <c:pt idx="5401">
                  <c:v>2.3987714991955977</c:v>
                </c:pt>
                <c:pt idx="5402">
                  <c:v>2.3978836407787067</c:v>
                </c:pt>
                <c:pt idx="5403">
                  <c:v>2.3969962752057867</c:v>
                </c:pt>
                <c:pt idx="5404">
                  <c:v>2.396109402112133</c:v>
                </c:pt>
                <c:pt idx="5405">
                  <c:v>2.3952230211333867</c:v>
                </c:pt>
                <c:pt idx="5406">
                  <c:v>2.3943371319055249</c:v>
                </c:pt>
                <c:pt idx="5407">
                  <c:v>2.3934517340648567</c:v>
                </c:pt>
                <c:pt idx="5408">
                  <c:v>2.3925668272480367</c:v>
                </c:pt>
                <c:pt idx="5409">
                  <c:v>2.3916824110920367</c:v>
                </c:pt>
                <c:pt idx="5410">
                  <c:v>2.3907984852341784</c:v>
                </c:pt>
                <c:pt idx="5411">
                  <c:v>2.3899150493121706</c:v>
                </c:pt>
                <c:pt idx="5412">
                  <c:v>2.3890321029639279</c:v>
                </c:pt>
                <c:pt idx="5413">
                  <c:v>2.3881496458278035</c:v>
                </c:pt>
                <c:pt idx="5414">
                  <c:v>2.3872676775424786</c:v>
                </c:pt>
                <c:pt idx="5415">
                  <c:v>2.3863861977468743</c:v>
                </c:pt>
                <c:pt idx="5416">
                  <c:v>2.385505206080385</c:v>
                </c:pt>
                <c:pt idx="5417">
                  <c:v>2.384624702182673</c:v>
                </c:pt>
                <c:pt idx="5418">
                  <c:v>2.3837446856936437</c:v>
                </c:pt>
                <c:pt idx="5419">
                  <c:v>2.3828651562536733</c:v>
                </c:pt>
                <c:pt idx="5420">
                  <c:v>2.3819861135034777</c:v>
                </c:pt>
                <c:pt idx="5421">
                  <c:v>2.3811075570839786</c:v>
                </c:pt>
                <c:pt idx="5422">
                  <c:v>2.3802294866364466</c:v>
                </c:pt>
                <c:pt idx="5423">
                  <c:v>2.3793519018025999</c:v>
                </c:pt>
                <c:pt idx="5424">
                  <c:v>2.3784748022243942</c:v>
                </c:pt>
                <c:pt idx="5425">
                  <c:v>2.3775981875441303</c:v>
                </c:pt>
                <c:pt idx="5426">
                  <c:v>2.376722057404451</c:v>
                </c:pt>
                <c:pt idx="5427">
                  <c:v>2.3758464114482778</c:v>
                </c:pt>
                <c:pt idx="5428">
                  <c:v>2.3749712493190294</c:v>
                </c:pt>
                <c:pt idx="5429">
                  <c:v>2.3740965706602033</c:v>
                </c:pt>
                <c:pt idx="5430">
                  <c:v>2.3732223751157928</c:v>
                </c:pt>
                <c:pt idx="5431">
                  <c:v>2.3723486623300727</c:v>
                </c:pt>
                <c:pt idx="5432">
                  <c:v>2.3714754319476303</c:v>
                </c:pt>
                <c:pt idx="5433">
                  <c:v>2.3706026836134364</c:v>
                </c:pt>
                <c:pt idx="5434">
                  <c:v>2.3697304169727782</c:v>
                </c:pt>
                <c:pt idx="5435">
                  <c:v>2.3688586316711366</c:v>
                </c:pt>
                <c:pt idx="5436">
                  <c:v>2.3679873273545402</c:v>
                </c:pt>
                <c:pt idx="5437">
                  <c:v>2.3671165036691266</c:v>
                </c:pt>
                <c:pt idx="5438">
                  <c:v>2.3662461602614977</c:v>
                </c:pt>
                <c:pt idx="5439">
                  <c:v>2.3653762967785683</c:v>
                </c:pt>
                <c:pt idx="5440">
                  <c:v>2.3645069128675202</c:v>
                </c:pt>
                <c:pt idx="5441">
                  <c:v>2.3636380081758785</c:v>
                </c:pt>
                <c:pt idx="5442">
                  <c:v>2.3627695823515258</c:v>
                </c:pt>
                <c:pt idx="5443">
                  <c:v>2.3619016350426372</c:v>
                </c:pt>
                <c:pt idx="5444">
                  <c:v>2.3610341658977192</c:v>
                </c:pt>
                <c:pt idx="5445">
                  <c:v>2.3601671745655954</c:v>
                </c:pt>
                <c:pt idx="5446">
                  <c:v>2.3593006606954225</c:v>
                </c:pt>
                <c:pt idx="5447">
                  <c:v>2.3584346239366707</c:v>
                </c:pt>
                <c:pt idx="5448">
                  <c:v>2.357569063939136</c:v>
                </c:pt>
                <c:pt idx="5449">
                  <c:v>2.3567039803529317</c:v>
                </c:pt>
                <c:pt idx="5450">
                  <c:v>2.3558393728284961</c:v>
                </c:pt>
                <c:pt idx="5451">
                  <c:v>2.3549752410165854</c:v>
                </c:pt>
                <c:pt idx="5452">
                  <c:v>2.354111584568277</c:v>
                </c:pt>
                <c:pt idx="5453">
                  <c:v>2.3532484031349261</c:v>
                </c:pt>
                <c:pt idx="5454">
                  <c:v>2.3523856963683727</c:v>
                </c:pt>
                <c:pt idx="5455">
                  <c:v>2.3515234639205338</c:v>
                </c:pt>
                <c:pt idx="5456">
                  <c:v>2.3506617054437977</c:v>
                </c:pt>
                <c:pt idx="5457">
                  <c:v>2.3498004205908147</c:v>
                </c:pt>
                <c:pt idx="5458">
                  <c:v>2.3489396090146597</c:v>
                </c:pt>
                <c:pt idx="5459">
                  <c:v>2.3480792703685549</c:v>
                </c:pt>
                <c:pt idx="5460">
                  <c:v>2.3472194043061547</c:v>
                </c:pt>
                <c:pt idx="5461">
                  <c:v>2.3463600104814049</c:v>
                </c:pt>
                <c:pt idx="5462">
                  <c:v>2.3455010885485632</c:v>
                </c:pt>
                <c:pt idx="5463">
                  <c:v>2.3446426381621968</c:v>
                </c:pt>
                <c:pt idx="5464">
                  <c:v>2.3437846589772628</c:v>
                </c:pt>
                <c:pt idx="5465">
                  <c:v>2.3429271506488343</c:v>
                </c:pt>
                <c:pt idx="5466">
                  <c:v>2.3420701128325501</c:v>
                </c:pt>
                <c:pt idx="5467">
                  <c:v>2.3412135451842131</c:v>
                </c:pt>
                <c:pt idx="5468">
                  <c:v>2.3403574473599802</c:v>
                </c:pt>
                <c:pt idx="5469">
                  <c:v>2.3395018190163057</c:v>
                </c:pt>
                <c:pt idx="5470">
                  <c:v>2.3386466598099767</c:v>
                </c:pt>
                <c:pt idx="5471">
                  <c:v>2.3377919693981037</c:v>
                </c:pt>
                <c:pt idx="5472">
                  <c:v>2.3369377474380792</c:v>
                </c:pt>
                <c:pt idx="5473">
                  <c:v>2.336083993587593</c:v>
                </c:pt>
                <c:pt idx="5474">
                  <c:v>2.3352307075047709</c:v>
                </c:pt>
                <c:pt idx="5475">
                  <c:v>2.3343778888478712</c:v>
                </c:pt>
                <c:pt idx="5476">
                  <c:v>2.3335255372755785</c:v>
                </c:pt>
                <c:pt idx="5477">
                  <c:v>2.3326736524468568</c:v>
                </c:pt>
                <c:pt idx="5478">
                  <c:v>2.331822234020982</c:v>
                </c:pt>
                <c:pt idx="5479">
                  <c:v>2.3309712816576011</c:v>
                </c:pt>
                <c:pt idx="5480">
                  <c:v>2.3301207950165392</c:v>
                </c:pt>
                <c:pt idx="5481">
                  <c:v>2.3292707737580387</c:v>
                </c:pt>
                <c:pt idx="5482">
                  <c:v>2.3284212175426484</c:v>
                </c:pt>
                <c:pt idx="5483">
                  <c:v>2.3275721260311237</c:v>
                </c:pt>
                <c:pt idx="5484">
                  <c:v>2.3267234988846774</c:v>
                </c:pt>
                <c:pt idx="5485">
                  <c:v>2.3258753357646977</c:v>
                </c:pt>
                <c:pt idx="5486">
                  <c:v>2.3250276363330507</c:v>
                </c:pt>
                <c:pt idx="5487">
                  <c:v>2.3241804002516955</c:v>
                </c:pt>
                <c:pt idx="5488">
                  <c:v>2.3233336271830392</c:v>
                </c:pt>
                <c:pt idx="5489">
                  <c:v>2.3224873167897577</c:v>
                </c:pt>
                <c:pt idx="5490">
                  <c:v>2.3216414687348537</c:v>
                </c:pt>
                <c:pt idx="5491">
                  <c:v>2.3207960826816212</c:v>
                </c:pt>
                <c:pt idx="5492">
                  <c:v>2.3199511582936307</c:v>
                </c:pt>
                <c:pt idx="5493">
                  <c:v>2.3191066952347938</c:v>
                </c:pt>
                <c:pt idx="5494">
                  <c:v>2.3182626931693657</c:v>
                </c:pt>
                <c:pt idx="5495">
                  <c:v>2.3174191517618787</c:v>
                </c:pt>
                <c:pt idx="5496">
                  <c:v>2.3165760706770877</c:v>
                </c:pt>
                <c:pt idx="5497">
                  <c:v>2.3157334495801529</c:v>
                </c:pt>
                <c:pt idx="5498">
                  <c:v>2.3148912881365082</c:v>
                </c:pt>
                <c:pt idx="5499">
                  <c:v>2.3140495860118584</c:v>
                </c:pt>
                <c:pt idx="5500">
                  <c:v>2.3132083428723402</c:v>
                </c:pt>
                <c:pt idx="5501">
                  <c:v>2.3123675583841865</c:v>
                </c:pt>
                <c:pt idx="5502">
                  <c:v>2.3115272322141007</c:v>
                </c:pt>
                <c:pt idx="5503">
                  <c:v>2.3106873640290178</c:v>
                </c:pt>
                <c:pt idx="5504">
                  <c:v>2.3098479534961927</c:v>
                </c:pt>
                <c:pt idx="5505">
                  <c:v>2.3090090002832127</c:v>
                </c:pt>
                <c:pt idx="5506">
                  <c:v>2.3081705040578888</c:v>
                </c:pt>
                <c:pt idx="5507">
                  <c:v>2.3073324644883955</c:v>
                </c:pt>
                <c:pt idx="5508">
                  <c:v>2.3064948812431934</c:v>
                </c:pt>
                <c:pt idx="5509">
                  <c:v>2.3056577539910417</c:v>
                </c:pt>
                <c:pt idx="5510">
                  <c:v>2.3048210824010016</c:v>
                </c:pt>
                <c:pt idx="5511">
                  <c:v>2.303984866142474</c:v>
                </c:pt>
                <c:pt idx="5512">
                  <c:v>2.3031491048849988</c:v>
                </c:pt>
                <c:pt idx="5513">
                  <c:v>2.3023137982986581</c:v>
                </c:pt>
                <c:pt idx="5514">
                  <c:v>2.3014789460536567</c:v>
                </c:pt>
                <c:pt idx="5515">
                  <c:v>2.3006445478205912</c:v>
                </c:pt>
                <c:pt idx="5516">
                  <c:v>2.2998106032702768</c:v>
                </c:pt>
                <c:pt idx="5517">
                  <c:v>2.2989771120738935</c:v>
                </c:pt>
                <c:pt idx="5518">
                  <c:v>2.2981440739028818</c:v>
                </c:pt>
                <c:pt idx="5519">
                  <c:v>2.2973114884290236</c:v>
                </c:pt>
                <c:pt idx="5520">
                  <c:v>2.2964793553242777</c:v>
                </c:pt>
                <c:pt idx="5521">
                  <c:v>2.2956476742610907</c:v>
                </c:pt>
                <c:pt idx="5522">
                  <c:v>2.2948164449120592</c:v>
                </c:pt>
                <c:pt idx="5523">
                  <c:v>2.2939856669501206</c:v>
                </c:pt>
                <c:pt idx="5524">
                  <c:v>2.2931553400485152</c:v>
                </c:pt>
                <c:pt idx="5525">
                  <c:v>2.2923254638807578</c:v>
                </c:pt>
                <c:pt idx="5526">
                  <c:v>2.2914960381207075</c:v>
                </c:pt>
                <c:pt idx="5527">
                  <c:v>2.2906670624424796</c:v>
                </c:pt>
                <c:pt idx="5528">
                  <c:v>2.2898385365204095</c:v>
                </c:pt>
                <c:pt idx="5529">
                  <c:v>2.2890104600292958</c:v>
                </c:pt>
                <c:pt idx="5530">
                  <c:v>2.2881828326441211</c:v>
                </c:pt>
                <c:pt idx="5531">
                  <c:v>2.2873556540401512</c:v>
                </c:pt>
                <c:pt idx="5532">
                  <c:v>2.2865289238930027</c:v>
                </c:pt>
                <c:pt idx="5533">
                  <c:v>2.2857026418785602</c:v>
                </c:pt>
                <c:pt idx="5534">
                  <c:v>2.2848768076730006</c:v>
                </c:pt>
                <c:pt idx="5535">
                  <c:v>2.2840514209527485</c:v>
                </c:pt>
                <c:pt idx="5536">
                  <c:v>2.2832264813946201</c:v>
                </c:pt>
                <c:pt idx="5537">
                  <c:v>2.2824019886756401</c:v>
                </c:pt>
                <c:pt idx="5538">
                  <c:v>2.2815779424731706</c:v>
                </c:pt>
                <c:pt idx="5539">
                  <c:v>2.2807543424648213</c:v>
                </c:pt>
                <c:pt idx="5540">
                  <c:v>2.2799311883285012</c:v>
                </c:pt>
                <c:pt idx="5541">
                  <c:v>2.279108479742467</c:v>
                </c:pt>
                <c:pt idx="5542">
                  <c:v>2.2782862163852182</c:v>
                </c:pt>
                <c:pt idx="5543">
                  <c:v>2.2774643979355442</c:v>
                </c:pt>
                <c:pt idx="5544">
                  <c:v>2.2766430240725177</c:v>
                </c:pt>
                <c:pt idx="5545">
                  <c:v>2.2758220944755427</c:v>
                </c:pt>
                <c:pt idx="5546">
                  <c:v>2.2750016088242626</c:v>
                </c:pt>
                <c:pt idx="5547">
                  <c:v>2.2741815667986605</c:v>
                </c:pt>
                <c:pt idx="5548">
                  <c:v>2.2733619680788952</c:v>
                </c:pt>
                <c:pt idx="5549">
                  <c:v>2.2725428123455749</c:v>
                </c:pt>
                <c:pt idx="5550">
                  <c:v>2.2717240992794956</c:v>
                </c:pt>
                <c:pt idx="5551">
                  <c:v>2.2709058285617592</c:v>
                </c:pt>
                <c:pt idx="5552">
                  <c:v>2.2700879998737538</c:v>
                </c:pt>
                <c:pt idx="5553">
                  <c:v>2.2692706128971651</c:v>
                </c:pt>
                <c:pt idx="5554">
                  <c:v>2.2684536673139482</c:v>
                </c:pt>
                <c:pt idx="5555">
                  <c:v>2.2676371628064089</c:v>
                </c:pt>
                <c:pt idx="5556">
                  <c:v>2.2668210990569402</c:v>
                </c:pt>
                <c:pt idx="5557">
                  <c:v>2.2660054757484938</c:v>
                </c:pt>
                <c:pt idx="5558">
                  <c:v>2.2651902925641796</c:v>
                </c:pt>
                <c:pt idx="5559">
                  <c:v>2.2643755491873256</c:v>
                </c:pt>
                <c:pt idx="5560">
                  <c:v>2.2635612453016458</c:v>
                </c:pt>
                <c:pt idx="5561">
                  <c:v>2.2627473805910232</c:v>
                </c:pt>
                <c:pt idx="5562">
                  <c:v>2.2619339547398214</c:v>
                </c:pt>
                <c:pt idx="5563">
                  <c:v>2.2611209674325599</c:v>
                </c:pt>
                <c:pt idx="5564">
                  <c:v>2.2603084183539282</c:v>
                </c:pt>
                <c:pt idx="5565">
                  <c:v>2.2594963071891438</c:v>
                </c:pt>
                <c:pt idx="5566">
                  <c:v>2.2586846336235427</c:v>
                </c:pt>
                <c:pt idx="5567">
                  <c:v>2.2578733973427951</c:v>
                </c:pt>
                <c:pt idx="5568">
                  <c:v>2.2570625980328352</c:v>
                </c:pt>
                <c:pt idx="5569">
                  <c:v>2.2562522353798533</c:v>
                </c:pt>
                <c:pt idx="5570">
                  <c:v>2.2554423090704567</c:v>
                </c:pt>
                <c:pt idx="5571">
                  <c:v>2.2546328187913769</c:v>
                </c:pt>
                <c:pt idx="5572">
                  <c:v>2.2538237642296202</c:v>
                </c:pt>
                <c:pt idx="5573">
                  <c:v>2.2530151450726059</c:v>
                </c:pt>
                <c:pt idx="5574">
                  <c:v>2.2522069610079591</c:v>
                </c:pt>
                <c:pt idx="5575">
                  <c:v>2.2513992117235802</c:v>
                </c:pt>
                <c:pt idx="5576">
                  <c:v>2.250591896907685</c:v>
                </c:pt>
                <c:pt idx="5577">
                  <c:v>2.2497850162486595</c:v>
                </c:pt>
                <c:pt idx="5578">
                  <c:v>2.2489785694353412</c:v>
                </c:pt>
                <c:pt idx="5579">
                  <c:v>2.248172556156752</c:v>
                </c:pt>
                <c:pt idx="5580">
                  <c:v>2.2473669761021449</c:v>
                </c:pt>
                <c:pt idx="5581">
                  <c:v>2.246561828961136</c:v>
                </c:pt>
                <c:pt idx="5582">
                  <c:v>2.2457571144235526</c:v>
                </c:pt>
                <c:pt idx="5583">
                  <c:v>2.2449528321795942</c:v>
                </c:pt>
                <c:pt idx="5584">
                  <c:v>2.2441489819196447</c:v>
                </c:pt>
                <c:pt idx="5585">
                  <c:v>2.2433455633344059</c:v>
                </c:pt>
                <c:pt idx="5586">
                  <c:v>2.2425425761148428</c:v>
                </c:pt>
                <c:pt idx="5587">
                  <c:v>2.2417400199522097</c:v>
                </c:pt>
                <c:pt idx="5588">
                  <c:v>2.2409378945380252</c:v>
                </c:pt>
                <c:pt idx="5589">
                  <c:v>2.2401361995640898</c:v>
                </c:pt>
                <c:pt idx="5590">
                  <c:v>2.2393349347224802</c:v>
                </c:pt>
                <c:pt idx="5591">
                  <c:v>2.2385340997055452</c:v>
                </c:pt>
                <c:pt idx="5592">
                  <c:v>2.2377336942059212</c:v>
                </c:pt>
                <c:pt idx="5593">
                  <c:v>2.2369337179165072</c:v>
                </c:pt>
                <c:pt idx="5594">
                  <c:v>2.2361341705304252</c:v>
                </c:pt>
                <c:pt idx="5595">
                  <c:v>2.2353350517412012</c:v>
                </c:pt>
                <c:pt idx="5596">
                  <c:v>2.2345363612425451</c:v>
                </c:pt>
                <c:pt idx="5597">
                  <c:v>2.2337380987283812</c:v>
                </c:pt>
                <c:pt idx="5598">
                  <c:v>2.2329402638930427</c:v>
                </c:pt>
                <c:pt idx="5599">
                  <c:v>2.2321428564310772</c:v>
                </c:pt>
                <c:pt idx="5600">
                  <c:v>2.2313458760372784</c:v>
                </c:pt>
                <c:pt idx="5601">
                  <c:v>2.2305493224067381</c:v>
                </c:pt>
                <c:pt idx="5602">
                  <c:v>2.2297531952348137</c:v>
                </c:pt>
                <c:pt idx="5603">
                  <c:v>2.2289574942171426</c:v>
                </c:pt>
                <c:pt idx="5604">
                  <c:v>2.2281622190496213</c:v>
                </c:pt>
                <c:pt idx="5605">
                  <c:v>2.2273673694284479</c:v>
                </c:pt>
                <c:pt idx="5606">
                  <c:v>2.2265729450500014</c:v>
                </c:pt>
                <c:pt idx="5607">
                  <c:v>2.2257789456110642</c:v>
                </c:pt>
                <c:pt idx="5608">
                  <c:v>2.2249853708085991</c:v>
                </c:pt>
                <c:pt idx="5609">
                  <c:v>2.2241922203398592</c:v>
                </c:pt>
                <c:pt idx="5610">
                  <c:v>2.2233994939024022</c:v>
                </c:pt>
                <c:pt idx="5611">
                  <c:v>2.2226071911939389</c:v>
                </c:pt>
                <c:pt idx="5612">
                  <c:v>2.2218153119126192</c:v>
                </c:pt>
                <c:pt idx="5613">
                  <c:v>2.2210238557567412</c:v>
                </c:pt>
                <c:pt idx="5614">
                  <c:v>2.220232822424935</c:v>
                </c:pt>
                <c:pt idx="5615">
                  <c:v>2.219442211616002</c:v>
                </c:pt>
                <c:pt idx="5616">
                  <c:v>2.2186520230291156</c:v>
                </c:pt>
                <c:pt idx="5617">
                  <c:v>2.2178622563637558</c:v>
                </c:pt>
                <c:pt idx="5618">
                  <c:v>2.2170729113194994</c:v>
                </c:pt>
                <c:pt idx="5619">
                  <c:v>2.2162839875963192</c:v>
                </c:pt>
                <c:pt idx="5620">
                  <c:v>2.2154954848944177</c:v>
                </c:pt>
                <c:pt idx="5621">
                  <c:v>2.2147074029142804</c:v>
                </c:pt>
                <c:pt idx="5622">
                  <c:v>2.2139197413566767</c:v>
                </c:pt>
                <c:pt idx="5623">
                  <c:v>2.2131324999225002</c:v>
                </c:pt>
                <c:pt idx="5624">
                  <c:v>2.2123456783131337</c:v>
                </c:pt>
                <c:pt idx="5625">
                  <c:v>2.2115592762300853</c:v>
                </c:pt>
                <c:pt idx="5626">
                  <c:v>2.2107732933751514</c:v>
                </c:pt>
                <c:pt idx="5627">
                  <c:v>2.2099877294504275</c:v>
                </c:pt>
                <c:pt idx="5628">
                  <c:v>2.2092025841581577</c:v>
                </c:pt>
                <c:pt idx="5629">
                  <c:v>2.208417857201082</c:v>
                </c:pt>
                <c:pt idx="5630">
                  <c:v>2.2076335482819571</c:v>
                </c:pt>
                <c:pt idx="5631">
                  <c:v>2.2068496571038367</c:v>
                </c:pt>
                <c:pt idx="5632">
                  <c:v>2.2060661833702553</c:v>
                </c:pt>
                <c:pt idx="5633">
                  <c:v>2.2052831267848507</c:v>
                </c:pt>
                <c:pt idx="5634">
                  <c:v>2.2045004870514955</c:v>
                </c:pt>
                <c:pt idx="5635">
                  <c:v>2.2037182638743467</c:v>
                </c:pt>
                <c:pt idx="5636">
                  <c:v>2.2029364569578402</c:v>
                </c:pt>
                <c:pt idx="5637">
                  <c:v>2.2021550660067182</c:v>
                </c:pt>
                <c:pt idx="5638">
                  <c:v>2.2013740907259596</c:v>
                </c:pt>
                <c:pt idx="5639">
                  <c:v>2.2005935308207012</c:v>
                </c:pt>
                <c:pt idx="5640">
                  <c:v>2.1998133859965057</c:v>
                </c:pt>
                <c:pt idx="5641">
                  <c:v>2.1990336559591004</c:v>
                </c:pt>
                <c:pt idx="5642">
                  <c:v>2.1982543404144912</c:v>
                </c:pt>
                <c:pt idx="5643">
                  <c:v>2.1974754390689175</c:v>
                </c:pt>
                <c:pt idx="5644">
                  <c:v>2.1966969516289847</c:v>
                </c:pt>
                <c:pt idx="5645">
                  <c:v>2.1959188778014092</c:v>
                </c:pt>
                <c:pt idx="5646">
                  <c:v>2.1951412172932532</c:v>
                </c:pt>
                <c:pt idx="5647">
                  <c:v>2.1943639698118331</c:v>
                </c:pt>
                <c:pt idx="5648">
                  <c:v>2.1935871350647105</c:v>
                </c:pt>
                <c:pt idx="5649">
                  <c:v>2.1928107127597114</c:v>
                </c:pt>
                <c:pt idx="5650">
                  <c:v>2.1920347026049449</c:v>
                </c:pt>
                <c:pt idx="5651">
                  <c:v>2.1912591043086405</c:v>
                </c:pt>
                <c:pt idx="5652">
                  <c:v>2.1904839175795741</c:v>
                </c:pt>
                <c:pt idx="5653">
                  <c:v>2.1897091421265049</c:v>
                </c:pt>
                <c:pt idx="5654">
                  <c:v>2.1889347776585453</c:v>
                </c:pt>
                <c:pt idx="5655">
                  <c:v>2.1881608238850152</c:v>
                </c:pt>
                <c:pt idx="5656">
                  <c:v>2.187387280515682</c:v>
                </c:pt>
                <c:pt idx="5657">
                  <c:v>2.1866141472602751</c:v>
                </c:pt>
                <c:pt idx="5658">
                  <c:v>2.1858414238290367</c:v>
                </c:pt>
                <c:pt idx="5659">
                  <c:v>2.1850691099323662</c:v>
                </c:pt>
                <c:pt idx="5660">
                  <c:v>2.1842972052808802</c:v>
                </c:pt>
                <c:pt idx="5661">
                  <c:v>2.1835257095855169</c:v>
                </c:pt>
                <c:pt idx="5662">
                  <c:v>2.1827546225573906</c:v>
                </c:pt>
                <c:pt idx="5663">
                  <c:v>2.18198394390796</c:v>
                </c:pt>
                <c:pt idx="5664">
                  <c:v>2.1812136733488368</c:v>
                </c:pt>
                <c:pt idx="5665">
                  <c:v>2.1804438105920592</c:v>
                </c:pt>
                <c:pt idx="5666">
                  <c:v>2.179674355349734</c:v>
                </c:pt>
                <c:pt idx="5667">
                  <c:v>2.1789053073343152</c:v>
                </c:pt>
                <c:pt idx="5668">
                  <c:v>2.1781366662584842</c:v>
                </c:pt>
                <c:pt idx="5669">
                  <c:v>2.1773684318351867</c:v>
                </c:pt>
                <c:pt idx="5670">
                  <c:v>2.1766006037776267</c:v>
                </c:pt>
                <c:pt idx="5671">
                  <c:v>2.1758331817992427</c:v>
                </c:pt>
                <c:pt idx="5672">
                  <c:v>2.1750661656137367</c:v>
                </c:pt>
                <c:pt idx="5673">
                  <c:v>2.1742995549350792</c:v>
                </c:pt>
                <c:pt idx="5674">
                  <c:v>2.1735333494774887</c:v>
                </c:pt>
                <c:pt idx="5675">
                  <c:v>2.1727675489553508</c:v>
                </c:pt>
                <c:pt idx="5676">
                  <c:v>2.1720021530833709</c:v>
                </c:pt>
                <c:pt idx="5677">
                  <c:v>2.1712371615766402</c:v>
                </c:pt>
                <c:pt idx="5678">
                  <c:v>2.1704725741502378</c:v>
                </c:pt>
                <c:pt idx="5679">
                  <c:v>2.1697083905197037</c:v>
                </c:pt>
                <c:pt idx="5680">
                  <c:v>2.1689446104007075</c:v>
                </c:pt>
                <c:pt idx="5681">
                  <c:v>2.1681812335092219</c:v>
                </c:pt>
                <c:pt idx="5682">
                  <c:v>2.1674182595614817</c:v>
                </c:pt>
                <c:pt idx="5683">
                  <c:v>2.166655688273853</c:v>
                </c:pt>
                <c:pt idx="5684">
                  <c:v>2.1658935193631983</c:v>
                </c:pt>
                <c:pt idx="5685">
                  <c:v>2.1651317525464369</c:v>
                </c:pt>
                <c:pt idx="5686">
                  <c:v>2.1643703875406297</c:v>
                </c:pt>
                <c:pt idx="5687">
                  <c:v>2.1636094240633637</c:v>
                </c:pt>
                <c:pt idx="5688">
                  <c:v>2.1628488618323485</c:v>
                </c:pt>
                <c:pt idx="5689">
                  <c:v>2.1620887005655152</c:v>
                </c:pt>
                <c:pt idx="5690">
                  <c:v>2.1613289399810598</c:v>
                </c:pt>
                <c:pt idx="5691">
                  <c:v>2.160569579797464</c:v>
                </c:pt>
                <c:pt idx="5692">
                  <c:v>2.1598106197333387</c:v>
                </c:pt>
                <c:pt idx="5693">
                  <c:v>2.1590520595077147</c:v>
                </c:pt>
                <c:pt idx="5694">
                  <c:v>2.1582938988397493</c:v>
                </c:pt>
                <c:pt idx="5695">
                  <c:v>2.1575361374488797</c:v>
                </c:pt>
                <c:pt idx="5696">
                  <c:v>2.1567787750547867</c:v>
                </c:pt>
                <c:pt idx="5697">
                  <c:v>2.1560218113774092</c:v>
                </c:pt>
                <c:pt idx="5698">
                  <c:v>2.1552652461369055</c:v>
                </c:pt>
                <c:pt idx="5699">
                  <c:v>2.1545090790537063</c:v>
                </c:pt>
                <c:pt idx="5700">
                  <c:v>2.1537533098484731</c:v>
                </c:pt>
                <c:pt idx="5701">
                  <c:v>2.1529979382421192</c:v>
                </c:pt>
                <c:pt idx="5702">
                  <c:v>2.1522429639557479</c:v>
                </c:pt>
                <c:pt idx="5703">
                  <c:v>2.1514883867108927</c:v>
                </c:pt>
                <c:pt idx="5704">
                  <c:v>2.1507342062290919</c:v>
                </c:pt>
                <c:pt idx="5705">
                  <c:v>2.1499804222322041</c:v>
                </c:pt>
                <c:pt idx="5706">
                  <c:v>2.1492270344424296</c:v>
                </c:pt>
                <c:pt idx="5707">
                  <c:v>2.1484740425821589</c:v>
                </c:pt>
                <c:pt idx="5708">
                  <c:v>2.1477214463738896</c:v>
                </c:pt>
                <c:pt idx="5709">
                  <c:v>2.1469692455406011</c:v>
                </c:pt>
                <c:pt idx="5710">
                  <c:v>2.1462174398053562</c:v>
                </c:pt>
                <c:pt idx="5711">
                  <c:v>2.1454660288915002</c:v>
                </c:pt>
                <c:pt idx="5712">
                  <c:v>2.1447150125226417</c:v>
                </c:pt>
                <c:pt idx="5713">
                  <c:v>2.1439643904225685</c:v>
                </c:pt>
                <c:pt idx="5714">
                  <c:v>2.1432141623153802</c:v>
                </c:pt>
                <c:pt idx="5715">
                  <c:v>2.1424643279253255</c:v>
                </c:pt>
                <c:pt idx="5716">
                  <c:v>2.1417148869770819</c:v>
                </c:pt>
                <c:pt idx="5717">
                  <c:v>2.1409658391953084</c:v>
                </c:pt>
                <c:pt idx="5718">
                  <c:v>2.1402171843051341</c:v>
                </c:pt>
                <c:pt idx="5719">
                  <c:v>2.1394689220317775</c:v>
                </c:pt>
                <c:pt idx="5720">
                  <c:v>2.1387210521008502</c:v>
                </c:pt>
                <c:pt idx="5721">
                  <c:v>2.1379735742379871</c:v>
                </c:pt>
                <c:pt idx="5722">
                  <c:v>2.1372264881692069</c:v>
                </c:pt>
                <c:pt idx="5723">
                  <c:v>2.1364797936207767</c:v>
                </c:pt>
                <c:pt idx="5724">
                  <c:v>2.1357334903191827</c:v>
                </c:pt>
                <c:pt idx="5725">
                  <c:v>2.1349875779911258</c:v>
                </c:pt>
                <c:pt idx="5726">
                  <c:v>2.1342420563634907</c:v>
                </c:pt>
                <c:pt idx="5727">
                  <c:v>2.1334969251635427</c:v>
                </c:pt>
                <c:pt idx="5728">
                  <c:v>2.1327521841186412</c:v>
                </c:pt>
                <c:pt idx="5729">
                  <c:v>2.1320078329565746</c:v>
                </c:pt>
                <c:pt idx="5730">
                  <c:v>2.1312638714051197</c:v>
                </c:pt>
                <c:pt idx="5731">
                  <c:v>2.1305202991924612</c:v>
                </c:pt>
                <c:pt idx="5732">
                  <c:v>2.1297771160469692</c:v>
                </c:pt>
                <c:pt idx="5733">
                  <c:v>2.1290343216972611</c:v>
                </c:pt>
                <c:pt idx="5734">
                  <c:v>2.1282919158721811</c:v>
                </c:pt>
                <c:pt idx="5735">
                  <c:v>2.1275498983008201</c:v>
                </c:pt>
                <c:pt idx="5736">
                  <c:v>2.1268082687125012</c:v>
                </c:pt>
                <c:pt idx="5737">
                  <c:v>2.1260670268367772</c:v>
                </c:pt>
                <c:pt idx="5738">
                  <c:v>2.1253261724034456</c:v>
                </c:pt>
                <c:pt idx="5739">
                  <c:v>2.1245857051425618</c:v>
                </c:pt>
                <c:pt idx="5740">
                  <c:v>2.1238456247843027</c:v>
                </c:pt>
                <c:pt idx="5741">
                  <c:v>2.1231059310592597</c:v>
                </c:pt>
                <c:pt idx="5742">
                  <c:v>2.1223666236981167</c:v>
                </c:pt>
                <c:pt idx="5743">
                  <c:v>2.1216277024319159</c:v>
                </c:pt>
                <c:pt idx="5744">
                  <c:v>2.1208891669917271</c:v>
                </c:pt>
                <c:pt idx="5745">
                  <c:v>2.1201510171090892</c:v>
                </c:pt>
                <c:pt idx="5746">
                  <c:v>2.1194132525156411</c:v>
                </c:pt>
                <c:pt idx="5747">
                  <c:v>2.1186758729432777</c:v>
                </c:pt>
                <c:pt idx="5748">
                  <c:v>2.1179388781241641</c:v>
                </c:pt>
                <c:pt idx="5749">
                  <c:v>2.1172022677906392</c:v>
                </c:pt>
                <c:pt idx="5750">
                  <c:v>2.1164660416753152</c:v>
                </c:pt>
                <c:pt idx="5751">
                  <c:v>2.1157301995110207</c:v>
                </c:pt>
                <c:pt idx="5752">
                  <c:v>2.1149947410308596</c:v>
                </c:pt>
                <c:pt idx="5753">
                  <c:v>2.1142596659680368</c:v>
                </c:pt>
                <c:pt idx="5754">
                  <c:v>2.1135249740561752</c:v>
                </c:pt>
                <c:pt idx="5755">
                  <c:v>2.1127906650289949</c:v>
                </c:pt>
                <c:pt idx="5756">
                  <c:v>2.1120567386205003</c:v>
                </c:pt>
                <c:pt idx="5757">
                  <c:v>2.11132319456491</c:v>
                </c:pt>
                <c:pt idx="5758">
                  <c:v>2.1105900325966802</c:v>
                </c:pt>
                <c:pt idx="5759">
                  <c:v>2.1098572524505146</c:v>
                </c:pt>
                <c:pt idx="5760">
                  <c:v>2.1091248538612652</c:v>
                </c:pt>
                <c:pt idx="5761">
                  <c:v>2.1083928365641382</c:v>
                </c:pt>
                <c:pt idx="5762">
                  <c:v>2.1076612002944892</c:v>
                </c:pt>
                <c:pt idx="5763">
                  <c:v>2.1069299447879439</c:v>
                </c:pt>
                <c:pt idx="5764">
                  <c:v>2.106199069780271</c:v>
                </c:pt>
                <c:pt idx="5765">
                  <c:v>2.1054685750075981</c:v>
                </c:pt>
                <c:pt idx="5766">
                  <c:v>2.1047384602061951</c:v>
                </c:pt>
                <c:pt idx="5767">
                  <c:v>2.1040087251125801</c:v>
                </c:pt>
                <c:pt idx="5768">
                  <c:v>2.1032793694635026</c:v>
                </c:pt>
                <c:pt idx="5769">
                  <c:v>2.1025503929959402</c:v>
                </c:pt>
                <c:pt idx="5770">
                  <c:v>2.1018217954471012</c:v>
                </c:pt>
                <c:pt idx="5771">
                  <c:v>2.1010935765544012</c:v>
                </c:pt>
                <c:pt idx="5772">
                  <c:v>2.1003657360555095</c:v>
                </c:pt>
                <c:pt idx="5773">
                  <c:v>2.0996382736883175</c:v>
                </c:pt>
                <c:pt idx="5774">
                  <c:v>2.0989111891909342</c:v>
                </c:pt>
                <c:pt idx="5775">
                  <c:v>2.0981844823017002</c:v>
                </c:pt>
                <c:pt idx="5776">
                  <c:v>2.0974581527591778</c:v>
                </c:pt>
                <c:pt idx="5777">
                  <c:v>2.0967322003021653</c:v>
                </c:pt>
                <c:pt idx="5778">
                  <c:v>2.0960066246696503</c:v>
                </c:pt>
                <c:pt idx="5779">
                  <c:v>2.0952814256009624</c:v>
                </c:pt>
                <c:pt idx="5780">
                  <c:v>2.0945566028354872</c:v>
                </c:pt>
                <c:pt idx="5781">
                  <c:v>2.0938321561129452</c:v>
                </c:pt>
                <c:pt idx="5782">
                  <c:v>2.0931080851732577</c:v>
                </c:pt>
                <c:pt idx="5783">
                  <c:v>2.0923843897565755</c:v>
                </c:pt>
                <c:pt idx="5784">
                  <c:v>2.0916610696032567</c:v>
                </c:pt>
                <c:pt idx="5785">
                  <c:v>2.0909381244539103</c:v>
                </c:pt>
                <c:pt idx="5786">
                  <c:v>2.0902155540493417</c:v>
                </c:pt>
                <c:pt idx="5787">
                  <c:v>2.0894933581306012</c:v>
                </c:pt>
                <c:pt idx="5788">
                  <c:v>2.0887715364389412</c:v>
                </c:pt>
                <c:pt idx="5789">
                  <c:v>2.088050088715864</c:v>
                </c:pt>
                <c:pt idx="5790">
                  <c:v>2.0873290147030792</c:v>
                </c:pt>
                <c:pt idx="5791">
                  <c:v>2.086608314142516</c:v>
                </c:pt>
                <c:pt idx="5792">
                  <c:v>2.0858879867763402</c:v>
                </c:pt>
                <c:pt idx="5793">
                  <c:v>2.0851680323469242</c:v>
                </c:pt>
                <c:pt idx="5794">
                  <c:v>2.0844484505968737</c:v>
                </c:pt>
                <c:pt idx="5795">
                  <c:v>2.0837292412690567</c:v>
                </c:pt>
                <c:pt idx="5796">
                  <c:v>2.0830104041064001</c:v>
                </c:pt>
                <c:pt idx="5797">
                  <c:v>2.08229193885228</c:v>
                </c:pt>
                <c:pt idx="5798">
                  <c:v>2.0815738452501602</c:v>
                </c:pt>
                <c:pt idx="5799">
                  <c:v>2.080856123043703</c:v>
                </c:pt>
                <c:pt idx="5800">
                  <c:v>2.0801387719770026</c:v>
                </c:pt>
                <c:pt idx="5801">
                  <c:v>2.0794217917939655</c:v>
                </c:pt>
                <c:pt idx="5802">
                  <c:v>2.0787051822391307</c:v>
                </c:pt>
                <c:pt idx="5803">
                  <c:v>2.0779889430570502</c:v>
                </c:pt>
                <c:pt idx="5804">
                  <c:v>2.0772730739925342</c:v>
                </c:pt>
                <c:pt idx="5805">
                  <c:v>2.0765575747906153</c:v>
                </c:pt>
                <c:pt idx="5806">
                  <c:v>2.0758424451965367</c:v>
                </c:pt>
                <c:pt idx="5807">
                  <c:v>2.0751276849557962</c:v>
                </c:pt>
                <c:pt idx="5808">
                  <c:v>2.0744132938140569</c:v>
                </c:pt>
                <c:pt idx="5809">
                  <c:v>2.0736992715172402</c:v>
                </c:pt>
                <c:pt idx="5810">
                  <c:v>2.0729856178114638</c:v>
                </c:pt>
                <c:pt idx="5811">
                  <c:v>2.0722723324430543</c:v>
                </c:pt>
                <c:pt idx="5812">
                  <c:v>2.0715594151586321</c:v>
                </c:pt>
                <c:pt idx="5813">
                  <c:v>2.0708468657049748</c:v>
                </c:pt>
                <c:pt idx="5814">
                  <c:v>2.0701346838290293</c:v>
                </c:pt>
                <c:pt idx="5815">
                  <c:v>2.0694228692780388</c:v>
                </c:pt>
                <c:pt idx="5816">
                  <c:v>2.0687114217994402</c:v>
                </c:pt>
                <c:pt idx="5817">
                  <c:v>2.0680003411408814</c:v>
                </c:pt>
                <c:pt idx="5818">
                  <c:v>2.0672896270502341</c:v>
                </c:pt>
                <c:pt idx="5819">
                  <c:v>2.0665792792755817</c:v>
                </c:pt>
                <c:pt idx="5820">
                  <c:v>2.0658692975652238</c:v>
                </c:pt>
                <c:pt idx="5821">
                  <c:v>2.0651596816676836</c:v>
                </c:pt>
                <c:pt idx="5822">
                  <c:v>2.0644504313316867</c:v>
                </c:pt>
                <c:pt idx="5823">
                  <c:v>2.0637415463062214</c:v>
                </c:pt>
                <c:pt idx="5824">
                  <c:v>2.0630330263403818</c:v>
                </c:pt>
                <c:pt idx="5825">
                  <c:v>2.0623248711835602</c:v>
                </c:pt>
                <c:pt idx="5826">
                  <c:v>2.0616170805854002</c:v>
                </c:pt>
                <c:pt idx="5827">
                  <c:v>2.0609096542956808</c:v>
                </c:pt>
                <c:pt idx="5828">
                  <c:v>2.0602025920644342</c:v>
                </c:pt>
                <c:pt idx="5829">
                  <c:v>2.0594958936418672</c:v>
                </c:pt>
                <c:pt idx="5830">
                  <c:v>2.0587895587785212</c:v>
                </c:pt>
                <c:pt idx="5831">
                  <c:v>2.0580835872249685</c:v>
                </c:pt>
                <c:pt idx="5832">
                  <c:v>2.0573779787321529</c:v>
                </c:pt>
                <c:pt idx="5833">
                  <c:v>2.0566727330510557</c:v>
                </c:pt>
                <c:pt idx="5834">
                  <c:v>2.055967849933154</c:v>
                </c:pt>
                <c:pt idx="5835">
                  <c:v>2.0552633291298092</c:v>
                </c:pt>
                <c:pt idx="5836">
                  <c:v>2.0545591703929111</c:v>
                </c:pt>
                <c:pt idx="5837">
                  <c:v>2.0538553734742435</c:v>
                </c:pt>
                <c:pt idx="5838">
                  <c:v>2.0531519381261099</c:v>
                </c:pt>
                <c:pt idx="5839">
                  <c:v>2.0524488641007372</c:v>
                </c:pt>
                <c:pt idx="5840">
                  <c:v>2.0517461511508577</c:v>
                </c:pt>
                <c:pt idx="5841">
                  <c:v>2.0510437990291348</c:v>
                </c:pt>
                <c:pt idx="5842">
                  <c:v>2.0503418074886794</c:v>
                </c:pt>
                <c:pt idx="5843">
                  <c:v>2.0496401762826277</c:v>
                </c:pt>
                <c:pt idx="5844">
                  <c:v>2.0489389051644418</c:v>
                </c:pt>
                <c:pt idx="5845">
                  <c:v>2.0482379938877542</c:v>
                </c:pt>
                <c:pt idx="5846">
                  <c:v>2.0475374422064667</c:v>
                </c:pt>
                <c:pt idx="5847">
                  <c:v>2.0468372498744891</c:v>
                </c:pt>
                <c:pt idx="5848">
                  <c:v>2.0461374166462405</c:v>
                </c:pt>
                <c:pt idx="5849">
                  <c:v>2.0454379422761755</c:v>
                </c:pt>
                <c:pt idx="5850">
                  <c:v>2.0447388265189201</c:v>
                </c:pt>
                <c:pt idx="5851">
                  <c:v>2.0440400691294234</c:v>
                </c:pt>
                <c:pt idx="5852">
                  <c:v>2.0433416698628002</c:v>
                </c:pt>
                <c:pt idx="5853">
                  <c:v>2.0426436284743343</c:v>
                </c:pt>
                <c:pt idx="5854">
                  <c:v>2.0419459447195787</c:v>
                </c:pt>
                <c:pt idx="5855">
                  <c:v>2.0412486183542402</c:v>
                </c:pt>
                <c:pt idx="5856">
                  <c:v>2.0405516491343292</c:v>
                </c:pt>
                <c:pt idx="5857">
                  <c:v>2.0398550368159167</c:v>
                </c:pt>
                <c:pt idx="5858">
                  <c:v>2.039158781155423</c:v>
                </c:pt>
                <c:pt idx="5859">
                  <c:v>2.0384628819093797</c:v>
                </c:pt>
                <c:pt idx="5860">
                  <c:v>2.0377673388345792</c:v>
                </c:pt>
                <c:pt idx="5861">
                  <c:v>2.0370721516880002</c:v>
                </c:pt>
                <c:pt idx="5862">
                  <c:v>2.0363773202268267</c:v>
                </c:pt>
                <c:pt idx="5863">
                  <c:v>2.0356828442084667</c:v>
                </c:pt>
                <c:pt idx="5864">
                  <c:v>2.0349887233905273</c:v>
                </c:pt>
                <c:pt idx="5865">
                  <c:v>2.0342949575308102</c:v>
                </c:pt>
                <c:pt idx="5866">
                  <c:v>2.0336015463873767</c:v>
                </c:pt>
                <c:pt idx="5867">
                  <c:v>2.0329084897182992</c:v>
                </c:pt>
                <c:pt idx="5868">
                  <c:v>2.0322157872822197</c:v>
                </c:pt>
                <c:pt idx="5869">
                  <c:v>2.0315234388376426</c:v>
                </c:pt>
                <c:pt idx="5870">
                  <c:v>2.0308314441434372</c:v>
                </c:pt>
                <c:pt idx="5871">
                  <c:v>2.0301398029586601</c:v>
                </c:pt>
                <c:pt idx="5872">
                  <c:v>2.0294485150425339</c:v>
                </c:pt>
                <c:pt idx="5873">
                  <c:v>2.0287575801545432</c:v>
                </c:pt>
                <c:pt idx="5874">
                  <c:v>2.02806699805434</c:v>
                </c:pt>
                <c:pt idx="5875">
                  <c:v>2.0273767685018287</c:v>
                </c:pt>
                <c:pt idx="5876">
                  <c:v>2.0266868912569604</c:v>
                </c:pt>
                <c:pt idx="5877">
                  <c:v>2.0259973660801291</c:v>
                </c:pt>
                <c:pt idx="5878">
                  <c:v>2.0253081927317678</c:v>
                </c:pt>
                <c:pt idx="5879">
                  <c:v>2.0246193709725642</c:v>
                </c:pt>
                <c:pt idx="5880">
                  <c:v>2.0239309005634012</c:v>
                </c:pt>
                <c:pt idx="5881">
                  <c:v>2.0232427812653606</c:v>
                </c:pt>
                <c:pt idx="5882">
                  <c:v>2.0225550128397387</c:v>
                </c:pt>
                <c:pt idx="5883">
                  <c:v>2.0218675950480338</c:v>
                </c:pt>
                <c:pt idx="5884">
                  <c:v>2.021180527651965</c:v>
                </c:pt>
                <c:pt idx="5885">
                  <c:v>2.0204938104133441</c:v>
                </c:pt>
                <c:pt idx="5886">
                  <c:v>2.0198074430943587</c:v>
                </c:pt>
                <c:pt idx="5887">
                  <c:v>2.01912142545729</c:v>
                </c:pt>
                <c:pt idx="5888">
                  <c:v>2.0184357572646356</c:v>
                </c:pt>
                <c:pt idx="5889">
                  <c:v>2.0177504382791027</c:v>
                </c:pt>
                <c:pt idx="5890">
                  <c:v>2.0170654682636027</c:v>
                </c:pt>
                <c:pt idx="5891">
                  <c:v>2.0163808469812414</c:v>
                </c:pt>
                <c:pt idx="5892">
                  <c:v>2.0156965741953297</c:v>
                </c:pt>
                <c:pt idx="5893">
                  <c:v>2.0150126496693788</c:v>
                </c:pt>
                <c:pt idx="5894">
                  <c:v>2.0143290731670995</c:v>
                </c:pt>
                <c:pt idx="5895">
                  <c:v>2.0136458444524039</c:v>
                </c:pt>
                <c:pt idx="5896">
                  <c:v>2.0129629632893793</c:v>
                </c:pt>
                <c:pt idx="5897">
                  <c:v>2.0122804294423977</c:v>
                </c:pt>
                <c:pt idx="5898">
                  <c:v>2.0115982426759635</c:v>
                </c:pt>
                <c:pt idx="5899">
                  <c:v>2.0109164027546922</c:v>
                </c:pt>
                <c:pt idx="5900">
                  <c:v>2.0102349094435867</c:v>
                </c:pt>
                <c:pt idx="5901">
                  <c:v>2.0095537625077595</c:v>
                </c:pt>
                <c:pt idx="5902">
                  <c:v>2.0088729617124392</c:v>
                </c:pt>
                <c:pt idx="5903">
                  <c:v>2.0081925068232089</c:v>
                </c:pt>
                <c:pt idx="5904">
                  <c:v>2.0075123976057512</c:v>
                </c:pt>
                <c:pt idx="5905">
                  <c:v>2.0068326338259577</c:v>
                </c:pt>
                <c:pt idx="5906">
                  <c:v>2.0061532152499648</c:v>
                </c:pt>
                <c:pt idx="5907">
                  <c:v>2.0054741416440391</c:v>
                </c:pt>
                <c:pt idx="5908">
                  <c:v>2.0047954127746888</c:v>
                </c:pt>
                <c:pt idx="5909">
                  <c:v>2.0041170284086212</c:v>
                </c:pt>
                <c:pt idx="5910">
                  <c:v>2.0034389883127002</c:v>
                </c:pt>
                <c:pt idx="5911">
                  <c:v>2.0027612922540401</c:v>
                </c:pt>
                <c:pt idx="5912">
                  <c:v>2.0020839399999177</c:v>
                </c:pt>
                <c:pt idx="5913">
                  <c:v>2.0014069313178307</c:v>
                </c:pt>
                <c:pt idx="5914">
                  <c:v>2.0007302659754829</c:v>
                </c:pt>
                <c:pt idx="5915">
                  <c:v>2.0000539437406388</c:v>
                </c:pt>
                <c:pt idx="5916">
                  <c:v>1.9993779643815122</c:v>
                </c:pt>
                <c:pt idx="5917">
                  <c:v>1.9987023276662748</c:v>
                </c:pt>
                <c:pt idx="5918">
                  <c:v>1.9980270333634316</c:v>
                </c:pt>
                <c:pt idx="5919">
                  <c:v>1.9973520812416412</c:v>
                </c:pt>
                <c:pt idx="5920">
                  <c:v>1.9966774710697517</c:v>
                </c:pt>
                <c:pt idx="5921">
                  <c:v>1.9960032026168051</c:v>
                </c:pt>
                <c:pt idx="5922">
                  <c:v>1.9953292756520518</c:v>
                </c:pt>
                <c:pt idx="5923">
                  <c:v>1.9946556899449481</c:v>
                </c:pt>
                <c:pt idx="5924">
                  <c:v>1.993982445265116</c:v>
                </c:pt>
                <c:pt idx="5925">
                  <c:v>1.9933095413823847</c:v>
                </c:pt>
                <c:pt idx="5926">
                  <c:v>1.992636978066793</c:v>
                </c:pt>
                <c:pt idx="5927">
                  <c:v>1.9919647550885118</c:v>
                </c:pt>
                <c:pt idx="5928">
                  <c:v>1.9912928722179988</c:v>
                </c:pt>
                <c:pt idx="5929">
                  <c:v>1.9906213292258421</c:v>
                </c:pt>
                <c:pt idx="5930">
                  <c:v>1.9899501258828509</c:v>
                </c:pt>
                <c:pt idx="5931">
                  <c:v>1.9892792619599791</c:v>
                </c:pt>
                <c:pt idx="5932">
                  <c:v>1.9886087372284491</c:v>
                </c:pt>
                <c:pt idx="5933">
                  <c:v>1.9879385514596244</c:v>
                </c:pt>
                <c:pt idx="5934">
                  <c:v>1.9872687044250743</c:v>
                </c:pt>
                <c:pt idx="5935">
                  <c:v>1.9865991958965603</c:v>
                </c:pt>
                <c:pt idx="5936">
                  <c:v>1.9859300256460461</c:v>
                </c:pt>
                <c:pt idx="5937">
                  <c:v>1.9852611934456486</c:v>
                </c:pt>
                <c:pt idx="5938">
                  <c:v>1.9845926990677341</c:v>
                </c:pt>
                <c:pt idx="5939">
                  <c:v>1.983924542284812</c:v>
                </c:pt>
                <c:pt idx="5940">
                  <c:v>1.9832567228696341</c:v>
                </c:pt>
                <c:pt idx="5941">
                  <c:v>1.9825892405950811</c:v>
                </c:pt>
                <c:pt idx="5942">
                  <c:v>1.9819220952342658</c:v>
                </c:pt>
                <c:pt idx="5943">
                  <c:v>1.9812552865604844</c:v>
                </c:pt>
                <c:pt idx="5944">
                  <c:v>1.9805888143472365</c:v>
                </c:pt>
                <c:pt idx="5945">
                  <c:v>1.9799226783681438</c:v>
                </c:pt>
                <c:pt idx="5946">
                  <c:v>1.979256878397128</c:v>
                </c:pt>
                <c:pt idx="5947">
                  <c:v>1.9785914142082281</c:v>
                </c:pt>
                <c:pt idx="5948">
                  <c:v>1.977926285575661</c:v>
                </c:pt>
                <c:pt idx="5949">
                  <c:v>1.9772614922739178</c:v>
                </c:pt>
                <c:pt idx="5950">
                  <c:v>1.9765970340775914</c:v>
                </c:pt>
                <c:pt idx="5951">
                  <c:v>1.9759329107614689</c:v>
                </c:pt>
                <c:pt idx="5952">
                  <c:v>1.9752691221005922</c:v>
                </c:pt>
                <c:pt idx="5953">
                  <c:v>1.9746056678701402</c:v>
                </c:pt>
                <c:pt idx="5954">
                  <c:v>1.9739425478454931</c:v>
                </c:pt>
                <c:pt idx="5955">
                  <c:v>1.9732797618022311</c:v>
                </c:pt>
                <c:pt idx="5956">
                  <c:v>1.9726173095160988</c:v>
                </c:pt>
                <c:pt idx="5957">
                  <c:v>1.9719551907630242</c:v>
                </c:pt>
                <c:pt idx="5958">
                  <c:v>1.9712934053191598</c:v>
                </c:pt>
                <c:pt idx="5959">
                  <c:v>1.970631952960838</c:v>
                </c:pt>
                <c:pt idx="5960">
                  <c:v>1.969970833464556</c:v>
                </c:pt>
                <c:pt idx="5961">
                  <c:v>1.9693100466070121</c:v>
                </c:pt>
                <c:pt idx="5962">
                  <c:v>1.9686495921650868</c:v>
                </c:pt>
                <c:pt idx="5963">
                  <c:v>1.9679894699158653</c:v>
                </c:pt>
                <c:pt idx="5964">
                  <c:v>1.96732967963657</c:v>
                </c:pt>
                <c:pt idx="5965">
                  <c:v>1.966670221104678</c:v>
                </c:pt>
                <c:pt idx="5966">
                  <c:v>1.9660110940978199</c:v>
                </c:pt>
                <c:pt idx="5967">
                  <c:v>1.9653522983937821</c:v>
                </c:pt>
                <c:pt idx="5968">
                  <c:v>1.9646938337705981</c:v>
                </c:pt>
                <c:pt idx="5969">
                  <c:v>1.9640357000064441</c:v>
                </c:pt>
                <c:pt idx="5970">
                  <c:v>1.9633778968796967</c:v>
                </c:pt>
                <c:pt idx="5971">
                  <c:v>1.9627204241689282</c:v>
                </c:pt>
                <c:pt idx="5972">
                  <c:v>1.9620632816528489</c:v>
                </c:pt>
                <c:pt idx="5973">
                  <c:v>1.961406469110424</c:v>
                </c:pt>
                <c:pt idx="5974">
                  <c:v>1.9607499863207707</c:v>
                </c:pt>
                <c:pt idx="5975">
                  <c:v>1.9600938330631501</c:v>
                </c:pt>
                <c:pt idx="5976">
                  <c:v>1.9594380091170864</c:v>
                </c:pt>
                <c:pt idx="5977">
                  <c:v>1.9587825142622548</c:v>
                </c:pt>
                <c:pt idx="5978">
                  <c:v>1.9581273482784529</c:v>
                </c:pt>
                <c:pt idx="5979">
                  <c:v>1.957472510945786</c:v>
                </c:pt>
                <c:pt idx="5980">
                  <c:v>1.9568180020444226</c:v>
                </c:pt>
                <c:pt idx="5981">
                  <c:v>1.9561638213548151</c:v>
                </c:pt>
                <c:pt idx="5982">
                  <c:v>1.9555099686575041</c:v>
                </c:pt>
                <c:pt idx="5983">
                  <c:v>1.9548564437333087</c:v>
                </c:pt>
                <c:pt idx="5984">
                  <c:v>1.954203246363136</c:v>
                </c:pt>
                <c:pt idx="5985">
                  <c:v>1.9535503763281641</c:v>
                </c:pt>
                <c:pt idx="5986">
                  <c:v>1.9528978334096969</c:v>
                </c:pt>
                <c:pt idx="5987">
                  <c:v>1.9522456173892413</c:v>
                </c:pt>
                <c:pt idx="5988">
                  <c:v>1.9515937280484819</c:v>
                </c:pt>
                <c:pt idx="5989">
                  <c:v>1.9509421651692993</c:v>
                </c:pt>
                <c:pt idx="5990">
                  <c:v>1.9502909285337318</c:v>
                </c:pt>
                <c:pt idx="5991">
                  <c:v>1.9496400179239766</c:v>
                </c:pt>
                <c:pt idx="5992">
                  <c:v>1.948989433122515</c:v>
                </c:pt>
                <c:pt idx="5993">
                  <c:v>1.9483391739119023</c:v>
                </c:pt>
                <c:pt idx="5994">
                  <c:v>1.9476892400748953</c:v>
                </c:pt>
                <c:pt idx="5995">
                  <c:v>1.9470396313945122</c:v>
                </c:pt>
                <c:pt idx="5996">
                  <c:v>1.9463903476538473</c:v>
                </c:pt>
                <c:pt idx="5997">
                  <c:v>1.9457413886362307</c:v>
                </c:pt>
                <c:pt idx="5998">
                  <c:v>1.9450927541251617</c:v>
                </c:pt>
                <c:pt idx="5999">
                  <c:v>1.9444444439043209</c:v>
                </c:pt>
                <c:pt idx="6000">
                  <c:v>1.9437964577575588</c:v>
                </c:pt>
                <c:pt idx="6001">
                  <c:v>1.9431487954689466</c:v>
                </c:pt>
                <c:pt idx="6002">
                  <c:v>1.9425014568226737</c:v>
                </c:pt>
                <c:pt idx="6003">
                  <c:v>1.9418544416031511</c:v>
                </c:pt>
                <c:pt idx="6004">
                  <c:v>1.941207749594958</c:v>
                </c:pt>
                <c:pt idx="6005">
                  <c:v>1.9405613805828534</c:v>
                </c:pt>
                <c:pt idx="6006">
                  <c:v>1.9399153343517908</c:v>
                </c:pt>
                <c:pt idx="6007">
                  <c:v>1.9392696106868412</c:v>
                </c:pt>
                <c:pt idx="6008">
                  <c:v>1.9386242093733466</c:v>
                </c:pt>
                <c:pt idx="6009">
                  <c:v>1.9379791301967721</c:v>
                </c:pt>
                <c:pt idx="6010">
                  <c:v>1.9373343729427519</c:v>
                </c:pt>
                <c:pt idx="6011">
                  <c:v>1.9366899373971369</c:v>
                </c:pt>
                <c:pt idx="6012">
                  <c:v>1.9360458233459465</c:v>
                </c:pt>
                <c:pt idx="6013">
                  <c:v>1.9354020305753161</c:v>
                </c:pt>
                <c:pt idx="6014">
                  <c:v>1.9347585588716731</c:v>
                </c:pt>
                <c:pt idx="6015">
                  <c:v>1.9341154080215277</c:v>
                </c:pt>
                <c:pt idx="6016">
                  <c:v>1.9334725778115873</c:v>
                </c:pt>
                <c:pt idx="6017">
                  <c:v>1.932830068028774</c:v>
                </c:pt>
                <c:pt idx="6018">
                  <c:v>1.9321878784601545</c:v>
                </c:pt>
                <c:pt idx="6019">
                  <c:v>1.931546008892963</c:v>
                </c:pt>
                <c:pt idx="6020">
                  <c:v>1.9309044591146554</c:v>
                </c:pt>
                <c:pt idx="6021">
                  <c:v>1.9302632289128221</c:v>
                </c:pt>
                <c:pt idx="6022">
                  <c:v>1.929622318075243</c:v>
                </c:pt>
                <c:pt idx="6023">
                  <c:v>1.9289817263898761</c:v>
                </c:pt>
                <c:pt idx="6024">
                  <c:v>1.92834145364485</c:v>
                </c:pt>
                <c:pt idx="6025">
                  <c:v>1.9277014996284758</c:v>
                </c:pt>
                <c:pt idx="6026">
                  <c:v>1.9270618641292381</c:v>
                </c:pt>
                <c:pt idx="6027">
                  <c:v>1.9264225469358076</c:v>
                </c:pt>
                <c:pt idx="6028">
                  <c:v>1.9257835478369769</c:v>
                </c:pt>
                <c:pt idx="6029">
                  <c:v>1.9251448666218127</c:v>
                </c:pt>
                <c:pt idx="6030">
                  <c:v>1.9245065030794424</c:v>
                </c:pt>
                <c:pt idx="6031">
                  <c:v>1.9238684569992675</c:v>
                </c:pt>
                <c:pt idx="6032">
                  <c:v>1.9232307281708081</c:v>
                </c:pt>
                <c:pt idx="6033">
                  <c:v>1.9225933163837707</c:v>
                </c:pt>
                <c:pt idx="6034">
                  <c:v>1.9219562214280401</c:v>
                </c:pt>
                <c:pt idx="6035">
                  <c:v>1.9213194430936691</c:v>
                </c:pt>
                <c:pt idx="6036">
                  <c:v>1.9206829811709065</c:v>
                </c:pt>
                <c:pt idx="6037">
                  <c:v>1.9200468354501081</c:v>
                </c:pt>
                <c:pt idx="6038">
                  <c:v>1.9194110057218983</c:v>
                </c:pt>
                <c:pt idx="6039">
                  <c:v>1.9187754917770121</c:v>
                </c:pt>
                <c:pt idx="6040">
                  <c:v>1.918140293406374</c:v>
                </c:pt>
                <c:pt idx="6041">
                  <c:v>1.91750541040108</c:v>
                </c:pt>
                <c:pt idx="6042">
                  <c:v>1.9168708425523993</c:v>
                </c:pt>
                <c:pt idx="6043">
                  <c:v>1.9162365896517943</c:v>
                </c:pt>
                <c:pt idx="6044">
                  <c:v>1.915602651490824</c:v>
                </c:pt>
                <c:pt idx="6045">
                  <c:v>1.9149690278613305</c:v>
                </c:pt>
                <c:pt idx="6046">
                  <c:v>1.9143357185552561</c:v>
                </c:pt>
                <c:pt idx="6047">
                  <c:v>1.9137027233647301</c:v>
                </c:pt>
                <c:pt idx="6048">
                  <c:v>1.9130700420820559</c:v>
                </c:pt>
                <c:pt idx="6049">
                  <c:v>1.9124376744997227</c:v>
                </c:pt>
                <c:pt idx="6050">
                  <c:v>1.9118056204103369</c:v>
                </c:pt>
                <c:pt idx="6051">
                  <c:v>1.9111738796067717</c:v>
                </c:pt>
                <c:pt idx="6052">
                  <c:v>1.9105424518819665</c:v>
                </c:pt>
                <c:pt idx="6053">
                  <c:v>1.909911337029079</c:v>
                </c:pt>
                <c:pt idx="6054">
                  <c:v>1.90928053484152</c:v>
                </c:pt>
                <c:pt idx="6055">
                  <c:v>1.9086500451126753</c:v>
                </c:pt>
                <c:pt idx="6056">
                  <c:v>1.9080198676363085</c:v>
                </c:pt>
                <c:pt idx="6057">
                  <c:v>1.9073900022061978</c:v>
                </c:pt>
                <c:pt idx="6058">
                  <c:v>1.9067604486163987</c:v>
                </c:pt>
                <c:pt idx="6059">
                  <c:v>1.906131206661076</c:v>
                </c:pt>
                <c:pt idx="6060">
                  <c:v>1.9055022761345819</c:v>
                </c:pt>
                <c:pt idx="6061">
                  <c:v>1.9048736568314393</c:v>
                </c:pt>
                <c:pt idx="6062">
                  <c:v>1.9042453485463484</c:v>
                </c:pt>
                <c:pt idx="6063">
                  <c:v>1.9036173510741359</c:v>
                </c:pt>
                <c:pt idx="6064">
                  <c:v>1.9029896642098645</c:v>
                </c:pt>
                <c:pt idx="6065">
                  <c:v>1.9023622877487221</c:v>
                </c:pt>
                <c:pt idx="6066">
                  <c:v>1.9017352214860721</c:v>
                </c:pt>
                <c:pt idx="6067">
                  <c:v>1.901108465217453</c:v>
                </c:pt>
                <c:pt idx="6068">
                  <c:v>1.9004820187385807</c:v>
                </c:pt>
                <c:pt idx="6069">
                  <c:v>1.8998558818452984</c:v>
                </c:pt>
                <c:pt idx="6070">
                  <c:v>1.899230054333654</c:v>
                </c:pt>
                <c:pt idx="6071">
                  <c:v>1.8986045359998733</c:v>
                </c:pt>
                <c:pt idx="6072">
                  <c:v>1.8979793266403227</c:v>
                </c:pt>
                <c:pt idx="6073">
                  <c:v>1.8973544260515585</c:v>
                </c:pt>
                <c:pt idx="6074">
                  <c:v>1.8967298340302521</c:v>
                </c:pt>
                <c:pt idx="6075">
                  <c:v>1.8961055503733302</c:v>
                </c:pt>
                <c:pt idx="6076">
                  <c:v>1.8954815748778073</c:v>
                </c:pt>
                <c:pt idx="6077">
                  <c:v>1.8948579073409029</c:v>
                </c:pt>
                <c:pt idx="6078">
                  <c:v>1.8942345475599838</c:v>
                </c:pt>
                <c:pt idx="6079">
                  <c:v>1.8936114953326131</c:v>
                </c:pt>
                <c:pt idx="6080">
                  <c:v>1.8929887504565241</c:v>
                </c:pt>
                <c:pt idx="6081">
                  <c:v>1.8923663127295458</c:v>
                </c:pt>
                <c:pt idx="6082">
                  <c:v>1.8917441819497542</c:v>
                </c:pt>
                <c:pt idx="6083">
                  <c:v>1.8911223579153498</c:v>
                </c:pt>
                <c:pt idx="6084">
                  <c:v>1.8905008404247143</c:v>
                </c:pt>
                <c:pt idx="6085">
                  <c:v>1.8898796292763846</c:v>
                </c:pt>
                <c:pt idx="6086">
                  <c:v>1.8892587242690781</c:v>
                </c:pt>
                <c:pt idx="6087">
                  <c:v>1.8886381252016535</c:v>
                </c:pt>
                <c:pt idx="6088">
                  <c:v>1.888017831873162</c:v>
                </c:pt>
                <c:pt idx="6089">
                  <c:v>1.8873978440827661</c:v>
                </c:pt>
                <c:pt idx="6090">
                  <c:v>1.8867781616298984</c:v>
                </c:pt>
                <c:pt idx="6091">
                  <c:v>1.8861587843140459</c:v>
                </c:pt>
                <c:pt idx="6092">
                  <c:v>1.8855397119349078</c:v>
                </c:pt>
                <c:pt idx="6093">
                  <c:v>1.884920944292368</c:v>
                </c:pt>
                <c:pt idx="6094">
                  <c:v>1.8843024811864471</c:v>
                </c:pt>
                <c:pt idx="6095">
                  <c:v>1.8836843224173059</c:v>
                </c:pt>
                <c:pt idx="6096">
                  <c:v>1.8830664677853284</c:v>
                </c:pt>
                <c:pt idx="6097">
                  <c:v>1.8824489170910201</c:v>
                </c:pt>
                <c:pt idx="6098">
                  <c:v>1.8818316701350506</c:v>
                </c:pt>
                <c:pt idx="6099">
                  <c:v>1.8812147267182981</c:v>
                </c:pt>
                <c:pt idx="6100">
                  <c:v>1.8805980866417451</c:v>
                </c:pt>
                <c:pt idx="6101">
                  <c:v>1.8799817497065401</c:v>
                </c:pt>
                <c:pt idx="6102">
                  <c:v>1.8793657157140478</c:v>
                </c:pt>
                <c:pt idx="6103">
                  <c:v>1.8787499844657705</c:v>
                </c:pt>
                <c:pt idx="6104">
                  <c:v>1.878134555763322</c:v>
                </c:pt>
                <c:pt idx="6105">
                  <c:v>1.8775194294085744</c:v>
                </c:pt>
                <c:pt idx="6106">
                  <c:v>1.8769046052034533</c:v>
                </c:pt>
                <c:pt idx="6107">
                  <c:v>1.8762900829501699</c:v>
                </c:pt>
                <c:pt idx="6108">
                  <c:v>1.8756758624509879</c:v>
                </c:pt>
                <c:pt idx="6109">
                  <c:v>1.8750619435083851</c:v>
                </c:pt>
                <c:pt idx="6110">
                  <c:v>1.874448325924992</c:v>
                </c:pt>
                <c:pt idx="6111">
                  <c:v>1.8738350095036</c:v>
                </c:pt>
                <c:pt idx="6112">
                  <c:v>1.873221994047152</c:v>
                </c:pt>
                <c:pt idx="6113">
                  <c:v>1.8726092793587925</c:v>
                </c:pt>
                <c:pt idx="6114">
                  <c:v>1.871996865241766</c:v>
                </c:pt>
                <c:pt idx="6115">
                  <c:v>1.8713847514995179</c:v>
                </c:pt>
                <c:pt idx="6116">
                  <c:v>1.8707729379356461</c:v>
                </c:pt>
                <c:pt idx="6117">
                  <c:v>1.8701614243539151</c:v>
                </c:pt>
                <c:pt idx="6118">
                  <c:v>1.8695502105582127</c:v>
                </c:pt>
                <c:pt idx="6119">
                  <c:v>1.8689392963526363</c:v>
                </c:pt>
                <c:pt idx="6120">
                  <c:v>1.8683286815414468</c:v>
                </c:pt>
                <c:pt idx="6121">
                  <c:v>1.8677183659290073</c:v>
                </c:pt>
                <c:pt idx="6122">
                  <c:v>1.8671083493198859</c:v>
                </c:pt>
                <c:pt idx="6123">
                  <c:v>1.8664986315188001</c:v>
                </c:pt>
                <c:pt idx="6124">
                  <c:v>1.8658892123306132</c:v>
                </c:pt>
                <c:pt idx="6125">
                  <c:v>1.8652800915603962</c:v>
                </c:pt>
                <c:pt idx="6126">
                  <c:v>1.864671269013308</c:v>
                </c:pt>
                <c:pt idx="6127">
                  <c:v>1.8640627444947251</c:v>
                </c:pt>
                <c:pt idx="6128">
                  <c:v>1.8634545178101252</c:v>
                </c:pt>
                <c:pt idx="6129">
                  <c:v>1.8628465887652141</c:v>
                </c:pt>
                <c:pt idx="6130">
                  <c:v>1.8622389571658067</c:v>
                </c:pt>
                <c:pt idx="6131">
                  <c:v>1.8616316228178831</c:v>
                </c:pt>
                <c:pt idx="6132">
                  <c:v>1.8610245855276086</c:v>
                </c:pt>
                <c:pt idx="6133">
                  <c:v>1.8604178451012996</c:v>
                </c:pt>
                <c:pt idx="6134">
                  <c:v>1.8598114013453579</c:v>
                </c:pt>
                <c:pt idx="6135">
                  <c:v>1.8592052540664519</c:v>
                </c:pt>
                <c:pt idx="6136">
                  <c:v>1.8585994030713462</c:v>
                </c:pt>
                <c:pt idx="6137">
                  <c:v>1.8579938481669738</c:v>
                </c:pt>
                <c:pt idx="6138">
                  <c:v>1.8573885891604265</c:v>
                </c:pt>
                <c:pt idx="6139">
                  <c:v>1.8567836258589525</c:v>
                </c:pt>
                <c:pt idx="6140">
                  <c:v>1.856178958069957</c:v>
                </c:pt>
                <c:pt idx="6141">
                  <c:v>1.8555745856010024</c:v>
                </c:pt>
                <c:pt idx="6142">
                  <c:v>1.8549705082598071</c:v>
                </c:pt>
                <c:pt idx="6143">
                  <c:v>1.8543667258542467</c:v>
                </c:pt>
                <c:pt idx="6144">
                  <c:v>1.8537632381923408</c:v>
                </c:pt>
                <c:pt idx="6145">
                  <c:v>1.8531600450823116</c:v>
                </c:pt>
                <c:pt idx="6146">
                  <c:v>1.8525571463324721</c:v>
                </c:pt>
                <c:pt idx="6147">
                  <c:v>1.8519545417513221</c:v>
                </c:pt>
                <c:pt idx="6148">
                  <c:v>1.8513522311475281</c:v>
                </c:pt>
                <c:pt idx="6149">
                  <c:v>1.8507502143298962</c:v>
                </c:pt>
                <c:pt idx="6150">
                  <c:v>1.850148491107394</c:v>
                </c:pt>
                <c:pt idx="6151">
                  <c:v>1.849547061289142</c:v>
                </c:pt>
                <c:pt idx="6152">
                  <c:v>1.8489459246844286</c:v>
                </c:pt>
                <c:pt idx="6153">
                  <c:v>1.8483450811026505</c:v>
                </c:pt>
                <c:pt idx="6154">
                  <c:v>1.8477445303534288</c:v>
                </c:pt>
                <c:pt idx="6155">
                  <c:v>1.847144272246481</c:v>
                </c:pt>
                <c:pt idx="6156">
                  <c:v>1.8465443065917475</c:v>
                </c:pt>
                <c:pt idx="6157">
                  <c:v>1.8459446331992118</c:v>
                </c:pt>
                <c:pt idx="6158">
                  <c:v>1.8453452518791218</c:v>
                </c:pt>
                <c:pt idx="6159">
                  <c:v>1.8447461624418371</c:v>
                </c:pt>
                <c:pt idx="6160">
                  <c:v>1.844147364697851</c:v>
                </c:pt>
                <c:pt idx="6161">
                  <c:v>1.8435488584578099</c:v>
                </c:pt>
                <c:pt idx="6162">
                  <c:v>1.8429506435325766</c:v>
                </c:pt>
                <c:pt idx="6163">
                  <c:v>1.8423527197331167</c:v>
                </c:pt>
                <c:pt idx="6164">
                  <c:v>1.8417550868705221</c:v>
                </c:pt>
                <c:pt idx="6165">
                  <c:v>1.8411577447561176</c:v>
                </c:pt>
                <c:pt idx="6166">
                  <c:v>1.8405606932012868</c:v>
                </c:pt>
                <c:pt idx="6167">
                  <c:v>1.8399639320176426</c:v>
                </c:pt>
                <c:pt idx="6168">
                  <c:v>1.8393674610169441</c:v>
                </c:pt>
                <c:pt idx="6169">
                  <c:v>1.8387712800110398</c:v>
                </c:pt>
                <c:pt idx="6170">
                  <c:v>1.838175388811994</c:v>
                </c:pt>
                <c:pt idx="6171">
                  <c:v>1.8375797872319855</c:v>
                </c:pt>
                <c:pt idx="6172">
                  <c:v>1.8369844750833959</c:v>
                </c:pt>
                <c:pt idx="6173">
                  <c:v>1.8363894521786899</c:v>
                </c:pt>
                <c:pt idx="6174">
                  <c:v>1.8357947183305168</c:v>
                </c:pt>
                <c:pt idx="6175">
                  <c:v>1.8352002733517181</c:v>
                </c:pt>
                <c:pt idx="6176">
                  <c:v>1.834606117055207</c:v>
                </c:pt>
                <c:pt idx="6177">
                  <c:v>1.834012249254104</c:v>
                </c:pt>
                <c:pt idx="6178">
                  <c:v>1.8334186697616661</c:v>
                </c:pt>
                <c:pt idx="6179">
                  <c:v>1.8328253783912964</c:v>
                </c:pt>
                <c:pt idx="6180">
                  <c:v>1.8322323749565737</c:v>
                </c:pt>
                <c:pt idx="6181">
                  <c:v>1.8316396592711466</c:v>
                </c:pt>
                <c:pt idx="6182">
                  <c:v>1.8310472311489581</c:v>
                </c:pt>
                <c:pt idx="6183">
                  <c:v>1.830455090403966</c:v>
                </c:pt>
                <c:pt idx="6184">
                  <c:v>1.8298632368503438</c:v>
                </c:pt>
                <c:pt idx="6185">
                  <c:v>1.8292716703023923</c:v>
                </c:pt>
                <c:pt idx="6186">
                  <c:v>1.828680390574605</c:v>
                </c:pt>
                <c:pt idx="6187">
                  <c:v>1.8280893974815589</c:v>
                </c:pt>
                <c:pt idx="6188">
                  <c:v>1.827498690838016</c:v>
                </c:pt>
                <c:pt idx="6189">
                  <c:v>1.8269082704589172</c:v>
                </c:pt>
                <c:pt idx="6190">
                  <c:v>1.8263181361593017</c:v>
                </c:pt>
                <c:pt idx="6191">
                  <c:v>1.8257282877543362</c:v>
                </c:pt>
                <c:pt idx="6192">
                  <c:v>1.8251387250594655</c:v>
                </c:pt>
                <c:pt idx="6193">
                  <c:v>1.8245494478901512</c:v>
                </c:pt>
                <c:pt idx="6194">
                  <c:v>1.8239604560620304</c:v>
                </c:pt>
                <c:pt idx="6195">
                  <c:v>1.8233717493909478</c:v>
                </c:pt>
                <c:pt idx="6196">
                  <c:v>1.8227833276928302</c:v>
                </c:pt>
                <c:pt idx="6197">
                  <c:v>1.8221951907837861</c:v>
                </c:pt>
                <c:pt idx="6198">
                  <c:v>1.8216073384800662</c:v>
                </c:pt>
                <c:pt idx="6199">
                  <c:v>1.8210197705980697</c:v>
                </c:pt>
                <c:pt idx="6200">
                  <c:v>1.8204324869543433</c:v>
                </c:pt>
                <c:pt idx="6201">
                  <c:v>1.8198454873655798</c:v>
                </c:pt>
                <c:pt idx="6202">
                  <c:v>1.8192587716486261</c:v>
                </c:pt>
                <c:pt idx="6203">
                  <c:v>1.8186723396204649</c:v>
                </c:pt>
                <c:pt idx="6204">
                  <c:v>1.8180861910982493</c:v>
                </c:pt>
                <c:pt idx="6205">
                  <c:v>1.8175003258992291</c:v>
                </c:pt>
                <c:pt idx="6206">
                  <c:v>1.8169147438408693</c:v>
                </c:pt>
                <c:pt idx="6207">
                  <c:v>1.8163294447407381</c:v>
                </c:pt>
                <c:pt idx="6208">
                  <c:v>1.81574442841656</c:v>
                </c:pt>
                <c:pt idx="6209">
                  <c:v>1.8151596946862083</c:v>
                </c:pt>
                <c:pt idx="6210">
                  <c:v>1.814575243367702</c:v>
                </c:pt>
                <c:pt idx="6211">
                  <c:v>1.8139910742792038</c:v>
                </c:pt>
                <c:pt idx="6212">
                  <c:v>1.8134071872390298</c:v>
                </c:pt>
                <c:pt idx="6213">
                  <c:v>1.8128235820656358</c:v>
                </c:pt>
                <c:pt idx="6214">
                  <c:v>1.8122402585776258</c:v>
                </c:pt>
                <c:pt idx="6215">
                  <c:v>1.8116572165937521</c:v>
                </c:pt>
                <c:pt idx="6216">
                  <c:v>1.811074455932894</c:v>
                </c:pt>
                <c:pt idx="6217">
                  <c:v>1.8104919764141278</c:v>
                </c:pt>
                <c:pt idx="6218">
                  <c:v>1.8099097778566098</c:v>
                </c:pt>
                <c:pt idx="6219">
                  <c:v>1.8093278600796798</c:v>
                </c:pt>
                <c:pt idx="6220">
                  <c:v>1.8087462229028186</c:v>
                </c:pt>
                <c:pt idx="6221">
                  <c:v>1.8081648661456453</c:v>
                </c:pt>
                <c:pt idx="6222">
                  <c:v>1.8075837896279279</c:v>
                </c:pt>
                <c:pt idx="6223">
                  <c:v>1.8070029931695795</c:v>
                </c:pt>
                <c:pt idx="6224">
                  <c:v>1.806422476590656</c:v>
                </c:pt>
                <c:pt idx="6225">
                  <c:v>1.805842239711358</c:v>
                </c:pt>
                <c:pt idx="6226">
                  <c:v>1.8052622823520197</c:v>
                </c:pt>
                <c:pt idx="6227">
                  <c:v>1.8046826043331661</c:v>
                </c:pt>
                <c:pt idx="6228">
                  <c:v>1.8041032054753956</c:v>
                </c:pt>
                <c:pt idx="6229">
                  <c:v>1.803524085599475</c:v>
                </c:pt>
                <c:pt idx="6230">
                  <c:v>1.8029452445263947</c:v>
                </c:pt>
                <c:pt idx="6231">
                  <c:v>1.8023666820771331</c:v>
                </c:pt>
                <c:pt idx="6232">
                  <c:v>1.8017883980729614</c:v>
                </c:pt>
                <c:pt idx="6233">
                  <c:v>1.8012103923352192</c:v>
                </c:pt>
                <c:pt idx="6234">
                  <c:v>1.8006326646853801</c:v>
                </c:pt>
                <c:pt idx="6235">
                  <c:v>1.8000552149450941</c:v>
                </c:pt>
                <c:pt idx="6236">
                  <c:v>1.799478042936143</c:v>
                </c:pt>
                <c:pt idx="6237">
                  <c:v>1.7989011484804518</c:v>
                </c:pt>
                <c:pt idx="6238">
                  <c:v>1.7983245314000889</c:v>
                </c:pt>
                <c:pt idx="6239">
                  <c:v>1.7977481915172615</c:v>
                </c:pt>
                <c:pt idx="6240">
                  <c:v>1.7971721286543223</c:v>
                </c:pt>
                <c:pt idx="6241">
                  <c:v>1.7965963426337659</c:v>
                </c:pt>
                <c:pt idx="6242">
                  <c:v>1.7960208332782301</c:v>
                </c:pt>
                <c:pt idx="6243">
                  <c:v>1.7954456004104784</c:v>
                </c:pt>
                <c:pt idx="6244">
                  <c:v>1.7948706438534658</c:v>
                </c:pt>
                <c:pt idx="6245">
                  <c:v>1.7942959634302356</c:v>
                </c:pt>
                <c:pt idx="6246">
                  <c:v>1.7937215589639541</c:v>
                </c:pt>
                <c:pt idx="6247">
                  <c:v>1.7931474302780361</c:v>
                </c:pt>
                <c:pt idx="6248">
                  <c:v>1.7925735771959204</c:v>
                </c:pt>
                <c:pt idx="6249">
                  <c:v>1.7919999995412479</c:v>
                </c:pt>
                <c:pt idx="6250">
                  <c:v>1.7914266971377646</c:v>
                </c:pt>
                <c:pt idx="6251">
                  <c:v>1.7908536698094477</c:v>
                </c:pt>
                <c:pt idx="6252">
                  <c:v>1.7902809173802801</c:v>
                </c:pt>
                <c:pt idx="6253">
                  <c:v>1.7897084396744738</c:v>
                </c:pt>
                <c:pt idx="6254">
                  <c:v>1.7891362365163637</c:v>
                </c:pt>
                <c:pt idx="6255">
                  <c:v>1.7885643077304061</c:v>
                </c:pt>
                <c:pt idx="6256">
                  <c:v>1.7879926531412518</c:v>
                </c:pt>
                <c:pt idx="6257">
                  <c:v>1.7874212725736034</c:v>
                </c:pt>
                <c:pt idx="6258">
                  <c:v>1.7868501658524081</c:v>
                </c:pt>
                <c:pt idx="6259">
                  <c:v>1.7862793328026518</c:v>
                </c:pt>
                <c:pt idx="6260">
                  <c:v>1.7857087732495238</c:v>
                </c:pt>
                <c:pt idx="6261">
                  <c:v>1.7851384870183356</c:v>
                </c:pt>
                <c:pt idx="6262">
                  <c:v>1.7845684739345371</c:v>
                </c:pt>
                <c:pt idx="6263">
                  <c:v>1.7839987338237193</c:v>
                </c:pt>
                <c:pt idx="6264">
                  <c:v>1.7834292665116114</c:v>
                </c:pt>
                <c:pt idx="6265">
                  <c:v>1.7828600718240819</c:v>
                </c:pt>
                <c:pt idx="6266">
                  <c:v>1.7822911495871379</c:v>
                </c:pt>
                <c:pt idx="6267">
                  <c:v>1.781722499626927</c:v>
                </c:pt>
                <c:pt idx="6268">
                  <c:v>1.781154121769744</c:v>
                </c:pt>
                <c:pt idx="6269">
                  <c:v>1.7805860158419791</c:v>
                </c:pt>
                <c:pt idx="6270">
                  <c:v>1.7800181816702427</c:v>
                </c:pt>
                <c:pt idx="6271">
                  <c:v>1.7794506190811779</c:v>
                </c:pt>
                <c:pt idx="6272">
                  <c:v>1.77888332790167</c:v>
                </c:pt>
                <c:pt idx="6273">
                  <c:v>1.7783163079586777</c:v>
                </c:pt>
                <c:pt idx="6274">
                  <c:v>1.7777495590793158</c:v>
                </c:pt>
                <c:pt idx="6275">
                  <c:v>1.7771830810908373</c:v>
                </c:pt>
                <c:pt idx="6276">
                  <c:v>1.77661687382063</c:v>
                </c:pt>
                <c:pt idx="6277">
                  <c:v>1.7760509370962365</c:v>
                </c:pt>
                <c:pt idx="6278">
                  <c:v>1.7754852707452746</c:v>
                </c:pt>
                <c:pt idx="6279">
                  <c:v>1.7749198745955921</c:v>
                </c:pt>
                <c:pt idx="6280">
                  <c:v>1.7743547484751119</c:v>
                </c:pt>
                <c:pt idx="6281">
                  <c:v>1.7737898922119038</c:v>
                </c:pt>
                <c:pt idx="6282">
                  <c:v>1.7732253056341785</c:v>
                </c:pt>
                <c:pt idx="6283">
                  <c:v>1.7726609885703224</c:v>
                </c:pt>
                <c:pt idx="6284">
                  <c:v>1.7720969408487721</c:v>
                </c:pt>
                <c:pt idx="6285">
                  <c:v>1.7715331622981672</c:v>
                </c:pt>
                <c:pt idx="6286">
                  <c:v>1.7709696527472509</c:v>
                </c:pt>
                <c:pt idx="6287">
                  <c:v>1.7704064120249496</c:v>
                </c:pt>
                <c:pt idx="6288">
                  <c:v>1.769843439960288</c:v>
                </c:pt>
                <c:pt idx="6289">
                  <c:v>1.769280736382407</c:v>
                </c:pt>
                <c:pt idx="6290">
                  <c:v>1.7687183011206224</c:v>
                </c:pt>
                <c:pt idx="6291">
                  <c:v>1.7681561340043721</c:v>
                </c:pt>
                <c:pt idx="6292">
                  <c:v>1.7675942348632272</c:v>
                </c:pt>
                <c:pt idx="6293">
                  <c:v>1.7670326035268979</c:v>
                </c:pt>
                <c:pt idx="6294">
                  <c:v>1.766471239825228</c:v>
                </c:pt>
                <c:pt idx="6295">
                  <c:v>1.7659101435881948</c:v>
                </c:pt>
                <c:pt idx="6296">
                  <c:v>1.7653493146459132</c:v>
                </c:pt>
                <c:pt idx="6297">
                  <c:v>1.7647887528286315</c:v>
                </c:pt>
                <c:pt idx="6298">
                  <c:v>1.7642284579667331</c:v>
                </c:pt>
                <c:pt idx="6299">
                  <c:v>1.7636684298907361</c:v>
                </c:pt>
                <c:pt idx="6300">
                  <c:v>1.7631086684312929</c:v>
                </c:pt>
                <c:pt idx="6301">
                  <c:v>1.7625491734191898</c:v>
                </c:pt>
                <c:pt idx="6302">
                  <c:v>1.7619899446853489</c:v>
                </c:pt>
                <c:pt idx="6303">
                  <c:v>1.7614309820608238</c:v>
                </c:pt>
                <c:pt idx="6304">
                  <c:v>1.7608722853768053</c:v>
                </c:pt>
                <c:pt idx="6305">
                  <c:v>1.7603138544646151</c:v>
                </c:pt>
                <c:pt idx="6306">
                  <c:v>1.7597556891557102</c:v>
                </c:pt>
                <c:pt idx="6307">
                  <c:v>1.7591977892816808</c:v>
                </c:pt>
                <c:pt idx="6308">
                  <c:v>1.7586401546742507</c:v>
                </c:pt>
                <c:pt idx="6309">
                  <c:v>1.7580827851652767</c:v>
                </c:pt>
                <c:pt idx="6310">
                  <c:v>1.757525680586749</c:v>
                </c:pt>
                <c:pt idx="6311">
                  <c:v>1.7569688407707911</c:v>
                </c:pt>
                <c:pt idx="6312">
                  <c:v>1.756412265549659</c:v>
                </c:pt>
                <c:pt idx="6313">
                  <c:v>1.7558559547557522</c:v>
                </c:pt>
                <c:pt idx="6314">
                  <c:v>1.7552999082215615</c:v>
                </c:pt>
                <c:pt idx="6315">
                  <c:v>1.7547441257797722</c:v>
                </c:pt>
                <c:pt idx="6316">
                  <c:v>1.7541886072631598</c:v>
                </c:pt>
                <c:pt idx="6317">
                  <c:v>1.7536333525046237</c:v>
                </c:pt>
                <c:pt idx="6318">
                  <c:v>1.75307836133728</c:v>
                </c:pt>
                <c:pt idx="6319">
                  <c:v>1.7525236335942438</c:v>
                </c:pt>
                <c:pt idx="6320">
                  <c:v>1.7519691691088568</c:v>
                </c:pt>
                <c:pt idx="6321">
                  <c:v>1.751414967714563</c:v>
                </c:pt>
                <c:pt idx="6322">
                  <c:v>1.7508610292449416</c:v>
                </c:pt>
                <c:pt idx="6323">
                  <c:v>1.7503073535337041</c:v>
                </c:pt>
                <c:pt idx="6324">
                  <c:v>1.7497539404146898</c:v>
                </c:pt>
                <c:pt idx="6325">
                  <c:v>1.749200789721876</c:v>
                </c:pt>
                <c:pt idx="6326">
                  <c:v>1.7486479012893641</c:v>
                </c:pt>
                <c:pt idx="6327">
                  <c:v>1.7480952749513901</c:v>
                </c:pt>
                <c:pt idx="6328">
                  <c:v>1.747542910542319</c:v>
                </c:pt>
                <c:pt idx="6329">
                  <c:v>1.7469908078966498</c:v>
                </c:pt>
                <c:pt idx="6330">
                  <c:v>1.7464389668490121</c:v>
                </c:pt>
                <c:pt idx="6331">
                  <c:v>1.7458873872341441</c:v>
                </c:pt>
                <c:pt idx="6332">
                  <c:v>1.7453360688869846</c:v>
                </c:pt>
                <c:pt idx="6333">
                  <c:v>1.7447850116425061</c:v>
                </c:pt>
                <c:pt idx="6334">
                  <c:v>1.744234215335859</c:v>
                </c:pt>
                <c:pt idx="6335">
                  <c:v>1.7436836798023618</c:v>
                </c:pt>
                <c:pt idx="6336">
                  <c:v>1.7431334048773879</c:v>
                </c:pt>
                <c:pt idx="6337">
                  <c:v>1.7425833903964876</c:v>
                </c:pt>
                <c:pt idx="6338">
                  <c:v>1.7420336361953295</c:v>
                </c:pt>
                <c:pt idx="6339">
                  <c:v>1.7414841421097118</c:v>
                </c:pt>
                <c:pt idx="6340">
                  <c:v>1.7409349079755638</c:v>
                </c:pt>
                <c:pt idx="6341">
                  <c:v>1.7403859336289553</c:v>
                </c:pt>
                <c:pt idx="6342">
                  <c:v>1.7398372189060358</c:v>
                </c:pt>
                <c:pt idx="6343">
                  <c:v>1.739288763643158</c:v>
                </c:pt>
                <c:pt idx="6344">
                  <c:v>1.7387405676767647</c:v>
                </c:pt>
                <c:pt idx="6345">
                  <c:v>1.7381926308433957</c:v>
                </c:pt>
                <c:pt idx="6346">
                  <c:v>1.7376449529797777</c:v>
                </c:pt>
                <c:pt idx="6347">
                  <c:v>1.7370975339227621</c:v>
                </c:pt>
                <c:pt idx="6348">
                  <c:v>1.736550373509274</c:v>
                </c:pt>
                <c:pt idx="6349">
                  <c:v>1.7360034715764143</c:v>
                </c:pt>
                <c:pt idx="6350">
                  <c:v>1.7354568279613987</c:v>
                </c:pt>
                <c:pt idx="6351">
                  <c:v>1.7349104425015707</c:v>
                </c:pt>
                <c:pt idx="6352">
                  <c:v>1.7343643150343808</c:v>
                </c:pt>
                <c:pt idx="6353">
                  <c:v>1.7338184453974821</c:v>
                </c:pt>
                <c:pt idx="6354">
                  <c:v>1.7332728334285761</c:v>
                </c:pt>
                <c:pt idx="6355">
                  <c:v>1.7327274789654978</c:v>
                </c:pt>
                <c:pt idx="6356">
                  <c:v>1.7321823818462616</c:v>
                </c:pt>
                <c:pt idx="6357">
                  <c:v>1.731637541908934</c:v>
                </c:pt>
                <c:pt idx="6358">
                  <c:v>1.7310929589917945</c:v>
                </c:pt>
                <c:pt idx="6359">
                  <c:v>1.7305486329331938</c:v>
                </c:pt>
                <c:pt idx="6360">
                  <c:v>1.7300045635716241</c:v>
                </c:pt>
                <c:pt idx="6361">
                  <c:v>1.7294607507457038</c:v>
                </c:pt>
                <c:pt idx="6362">
                  <c:v>1.7289171942941788</c:v>
                </c:pt>
                <c:pt idx="6363">
                  <c:v>1.7283738940559212</c:v>
                </c:pt>
                <c:pt idx="6364">
                  <c:v>1.7278308498699197</c:v>
                </c:pt>
                <c:pt idx="6365">
                  <c:v>1.7272880615753301</c:v>
                </c:pt>
                <c:pt idx="6366">
                  <c:v>1.7267455290113849</c:v>
                </c:pt>
                <c:pt idx="6367">
                  <c:v>1.7262032520174178</c:v>
                </c:pt>
                <c:pt idx="6368">
                  <c:v>1.7256612304330148</c:v>
                </c:pt>
                <c:pt idx="6369">
                  <c:v>1.7251194640977701</c:v>
                </c:pt>
                <c:pt idx="6370">
                  <c:v>1.724577952851424</c:v>
                </c:pt>
                <c:pt idx="6371">
                  <c:v>1.7240366965338694</c:v>
                </c:pt>
                <c:pt idx="6372">
                  <c:v>1.7234956949851024</c:v>
                </c:pt>
                <c:pt idx="6373">
                  <c:v>1.7229549480452893</c:v>
                </c:pt>
                <c:pt idx="6374">
                  <c:v>1.7224144555546426</c:v>
                </c:pt>
                <c:pt idx="6375">
                  <c:v>1.7218742173535693</c:v>
                </c:pt>
                <c:pt idx="6376">
                  <c:v>1.7213342332825934</c:v>
                </c:pt>
                <c:pt idx="6377">
                  <c:v>1.7207945031823302</c:v>
                </c:pt>
                <c:pt idx="6378">
                  <c:v>1.7202550268935628</c:v>
                </c:pt>
                <c:pt idx="6379">
                  <c:v>1.7197158042571035</c:v>
                </c:pt>
                <c:pt idx="6380">
                  <c:v>1.7191768351140218</c:v>
                </c:pt>
                <c:pt idx="6381">
                  <c:v>1.7186381193054419</c:v>
                </c:pt>
                <c:pt idx="6382">
                  <c:v>1.7180996566726006</c:v>
                </c:pt>
                <c:pt idx="6383">
                  <c:v>1.7175614470568989</c:v>
                </c:pt>
                <c:pt idx="6384">
                  <c:v>1.7170234902998383</c:v>
                </c:pt>
                <c:pt idx="6385">
                  <c:v>1.716485786243062</c:v>
                </c:pt>
                <c:pt idx="6386">
                  <c:v>1.7159483347282893</c:v>
                </c:pt>
                <c:pt idx="6387">
                  <c:v>1.7154111355974138</c:v>
                </c:pt>
                <c:pt idx="6388">
                  <c:v>1.7148741886924281</c:v>
                </c:pt>
                <c:pt idx="6389">
                  <c:v>1.7143374938554858</c:v>
                </c:pt>
                <c:pt idx="6390">
                  <c:v>1.7138010509288018</c:v>
                </c:pt>
                <c:pt idx="6391">
                  <c:v>1.7132648597547557</c:v>
                </c:pt>
                <c:pt idx="6392">
                  <c:v>1.712728920175864</c:v>
                </c:pt>
                <c:pt idx="6393">
                  <c:v>1.7121932320347062</c:v>
                </c:pt>
                <c:pt idx="6394">
                  <c:v>1.711657795174053</c:v>
                </c:pt>
                <c:pt idx="6395">
                  <c:v>1.7111226094367722</c:v>
                </c:pt>
                <c:pt idx="6396">
                  <c:v>1.7105876746658359</c:v>
                </c:pt>
                <c:pt idx="6397">
                  <c:v>1.7100529907043345</c:v>
                </c:pt>
                <c:pt idx="6398">
                  <c:v>1.7095185573955298</c:v>
                </c:pt>
                <c:pt idx="6399">
                  <c:v>1.7089843745827675</c:v>
                </c:pt>
                <c:pt idx="6400">
                  <c:v>1.7084504421095228</c:v>
                </c:pt>
                <c:pt idx="6401">
                  <c:v>1.7079167598193812</c:v>
                </c:pt>
                <c:pt idx="6402">
                  <c:v>1.707383327556105</c:v>
                </c:pt>
                <c:pt idx="6403">
                  <c:v>1.7068501451634959</c:v>
                </c:pt>
                <c:pt idx="6404">
                  <c:v>1.7063172124855333</c:v>
                </c:pt>
                <c:pt idx="6405">
                  <c:v>1.7057845293663041</c:v>
                </c:pt>
                <c:pt idx="6406">
                  <c:v>1.7052520956500135</c:v>
                </c:pt>
                <c:pt idx="6407">
                  <c:v>1.704719911180995</c:v>
                </c:pt>
                <c:pt idx="6408">
                  <c:v>1.7041879758037177</c:v>
                </c:pt>
                <c:pt idx="6409">
                  <c:v>1.7036562893626841</c:v>
                </c:pt>
                <c:pt idx="6410">
                  <c:v>1.7031248517026691</c:v>
                </c:pt>
                <c:pt idx="6411">
                  <c:v>1.7025936626684643</c:v>
                </c:pt>
                <c:pt idx="6412">
                  <c:v>1.7020627221050064</c:v>
                </c:pt>
                <c:pt idx="6413">
                  <c:v>1.701532029857334</c:v>
                </c:pt>
                <c:pt idx="6414">
                  <c:v>1.7010015857706338</c:v>
                </c:pt>
                <c:pt idx="6415">
                  <c:v>1.7004713896902093</c:v>
                </c:pt>
                <c:pt idx="6416">
                  <c:v>1.6999414414614742</c:v>
                </c:pt>
                <c:pt idx="6417">
                  <c:v>1.6994117409299696</c:v>
                </c:pt>
                <c:pt idx="6418">
                  <c:v>1.6988822879413561</c:v>
                </c:pt>
                <c:pt idx="6419">
                  <c:v>1.6983530823414101</c:v>
                </c:pt>
                <c:pt idx="6420">
                  <c:v>1.6978241239760341</c:v>
                </c:pt>
                <c:pt idx="6421">
                  <c:v>1.6972954126912463</c:v>
                </c:pt>
                <c:pt idx="6422">
                  <c:v>1.696766948333188</c:v>
                </c:pt>
                <c:pt idx="6423">
                  <c:v>1.6962387307481201</c:v>
                </c:pt>
                <c:pt idx="6424">
                  <c:v>1.6957107597824135</c:v>
                </c:pt>
                <c:pt idx="6425">
                  <c:v>1.6951830352825761</c:v>
                </c:pt>
                <c:pt idx="6426">
                  <c:v>1.6946555570952309</c:v>
                </c:pt>
                <c:pt idx="6427">
                  <c:v>1.6941283250670855</c:v>
                </c:pt>
                <c:pt idx="6428">
                  <c:v>1.6936013390450277</c:v>
                </c:pt>
                <c:pt idx="6429">
                  <c:v>1.6930745988760223</c:v>
                </c:pt>
                <c:pt idx="6430">
                  <c:v>1.6925481044071737</c:v>
                </c:pt>
                <c:pt idx="6431">
                  <c:v>1.692021855485665</c:v>
                </c:pt>
                <c:pt idx="6432">
                  <c:v>1.6914958519588583</c:v>
                </c:pt>
                <c:pt idx="6433">
                  <c:v>1.6909700936741938</c:v>
                </c:pt>
                <c:pt idx="6434">
                  <c:v>1.6904445804792423</c:v>
                </c:pt>
                <c:pt idx="6435">
                  <c:v>1.6899193122216898</c:v>
                </c:pt>
                <c:pt idx="6436">
                  <c:v>1.6893942887493278</c:v>
                </c:pt>
                <c:pt idx="6437">
                  <c:v>1.6888695099101247</c:v>
                </c:pt>
                <c:pt idx="6438">
                  <c:v>1.6883449755520785</c:v>
                </c:pt>
                <c:pt idx="6439">
                  <c:v>1.687820685523354</c:v>
                </c:pt>
                <c:pt idx="6440">
                  <c:v>1.6872966396722593</c:v>
                </c:pt>
                <c:pt idx="6441">
                  <c:v>1.68677283784716</c:v>
                </c:pt>
                <c:pt idx="6442">
                  <c:v>1.686249279896592</c:v>
                </c:pt>
                <c:pt idx="6443">
                  <c:v>1.685725965669149</c:v>
                </c:pt>
                <c:pt idx="6444">
                  <c:v>1.6852028950136164</c:v>
                </c:pt>
                <c:pt idx="6445">
                  <c:v>1.6846800677788607</c:v>
                </c:pt>
                <c:pt idx="6446">
                  <c:v>1.6841574838138484</c:v>
                </c:pt>
                <c:pt idx="6447">
                  <c:v>1.6836351429676495</c:v>
                </c:pt>
                <c:pt idx="6448">
                  <c:v>1.6831130450895373</c:v>
                </c:pt>
                <c:pt idx="6449">
                  <c:v>1.6825911900288224</c:v>
                </c:pt>
                <c:pt idx="6450">
                  <c:v>1.6820695776349555</c:v>
                </c:pt>
                <c:pt idx="6451">
                  <c:v>1.6815482077575037</c:v>
                </c:pt>
                <c:pt idx="6452">
                  <c:v>1.6810270802461507</c:v>
                </c:pt>
                <c:pt idx="6453">
                  <c:v>1.6805061949506981</c:v>
                </c:pt>
                <c:pt idx="6454">
                  <c:v>1.6799855517210702</c:v>
                </c:pt>
                <c:pt idx="6455">
                  <c:v>1.6794651504072691</c:v>
                </c:pt>
                <c:pt idx="6456">
                  <c:v>1.6789449908594758</c:v>
                </c:pt>
                <c:pt idx="6457">
                  <c:v>1.6784250729279471</c:v>
                </c:pt>
                <c:pt idx="6458">
                  <c:v>1.6779053964630604</c:v>
                </c:pt>
                <c:pt idx="6459">
                  <c:v>1.6773859613153321</c:v>
                </c:pt>
                <c:pt idx="6460">
                  <c:v>1.6768667673353188</c:v>
                </c:pt>
                <c:pt idx="6461">
                  <c:v>1.6763478143738253</c:v>
                </c:pt>
                <c:pt idx="6462">
                  <c:v>1.6758291022816119</c:v>
                </c:pt>
                <c:pt idx="6463">
                  <c:v>1.6753106309097041</c:v>
                </c:pt>
                <c:pt idx="6464">
                  <c:v>1.6747924001091499</c:v>
                </c:pt>
                <c:pt idx="6465">
                  <c:v>1.6742744097311528</c:v>
                </c:pt>
                <c:pt idx="6466">
                  <c:v>1.6737566596269839</c:v>
                </c:pt>
                <c:pt idx="6467">
                  <c:v>1.6732391496480941</c:v>
                </c:pt>
                <c:pt idx="6468">
                  <c:v>1.6727218796460168</c:v>
                </c:pt>
                <c:pt idx="6469">
                  <c:v>1.6722048494723705</c:v>
                </c:pt>
                <c:pt idx="6470">
                  <c:v>1.6716880589789487</c:v>
                </c:pt>
                <c:pt idx="6471">
                  <c:v>1.6711715080176193</c:v>
                </c:pt>
                <c:pt idx="6472">
                  <c:v>1.6706551964403846</c:v>
                </c:pt>
                <c:pt idx="6473">
                  <c:v>1.6701391240993306</c:v>
                </c:pt>
                <c:pt idx="6474">
                  <c:v>1.6696232908466682</c:v>
                </c:pt>
                <c:pt idx="6475">
                  <c:v>1.6691076965347829</c:v>
                </c:pt>
                <c:pt idx="6476">
                  <c:v>1.6685923410160841</c:v>
                </c:pt>
                <c:pt idx="6477">
                  <c:v>1.6680772241431554</c:v>
                </c:pt>
                <c:pt idx="6478">
                  <c:v>1.6675623457686326</c:v>
                </c:pt>
                <c:pt idx="6479">
                  <c:v>1.6670477057453501</c:v>
                </c:pt>
                <c:pt idx="6480">
                  <c:v>1.6665333039261945</c:v>
                </c:pt>
                <c:pt idx="6481">
                  <c:v>1.6660191401641851</c:v>
                </c:pt>
                <c:pt idx="6482">
                  <c:v>1.6655052143124498</c:v>
                </c:pt>
                <c:pt idx="6483">
                  <c:v>1.6649915262242381</c:v>
                </c:pt>
                <c:pt idx="6484">
                  <c:v>1.6644780757529001</c:v>
                </c:pt>
                <c:pt idx="6485">
                  <c:v>1.6639648627519077</c:v>
                </c:pt>
                <c:pt idx="6486">
                  <c:v>1.6634518870748454</c:v>
                </c:pt>
                <c:pt idx="6487">
                  <c:v>1.6629391485754077</c:v>
                </c:pt>
                <c:pt idx="6488">
                  <c:v>1.6624266471073903</c:v>
                </c:pt>
                <c:pt idx="6489">
                  <c:v>1.6619143825247518</c:v>
                </c:pt>
                <c:pt idx="6490">
                  <c:v>1.6614023546814907</c:v>
                </c:pt>
                <c:pt idx="6491">
                  <c:v>1.6608905634317788</c:v>
                </c:pt>
                <c:pt idx="6492">
                  <c:v>1.6603790086298249</c:v>
                </c:pt>
                <c:pt idx="6493">
                  <c:v>1.6598676901300498</c:v>
                </c:pt>
                <c:pt idx="6494">
                  <c:v>1.6593566077869204</c:v>
                </c:pt>
                <c:pt idx="6495">
                  <c:v>1.6588457614550429</c:v>
                </c:pt>
                <c:pt idx="6496">
                  <c:v>1.658335150989086</c:v>
                </c:pt>
                <c:pt idx="6497">
                  <c:v>1.6578247762439038</c:v>
                </c:pt>
                <c:pt idx="6498">
                  <c:v>1.6573146370744052</c:v>
                </c:pt>
                <c:pt idx="6499">
                  <c:v>1.6568047333356675</c:v>
                </c:pt>
                <c:pt idx="6500">
                  <c:v>1.6562950648828205</c:v>
                </c:pt>
                <c:pt idx="6501">
                  <c:v>1.6557856315710981</c:v>
                </c:pt>
                <c:pt idx="6502">
                  <c:v>1.655276433255914</c:v>
                </c:pt>
                <c:pt idx="6503">
                  <c:v>1.6547674697927659</c:v>
                </c:pt>
                <c:pt idx="6504">
                  <c:v>1.6542587410371945</c:v>
                </c:pt>
                <c:pt idx="6505">
                  <c:v>1.6537502468449634</c:v>
                </c:pt>
                <c:pt idx="6506">
                  <c:v>1.653241987071874</c:v>
                </c:pt>
                <c:pt idx="6507">
                  <c:v>1.6527339615738721</c:v>
                </c:pt>
                <c:pt idx="6508">
                  <c:v>1.6522261702069523</c:v>
                </c:pt>
                <c:pt idx="6509">
                  <c:v>1.6517186128273118</c:v>
                </c:pt>
                <c:pt idx="6510">
                  <c:v>1.6512112892912021</c:v>
                </c:pt>
                <c:pt idx="6511">
                  <c:v>1.6507041994549878</c:v>
                </c:pt>
                <c:pt idx="6512">
                  <c:v>1.650197343175158</c:v>
                </c:pt>
                <c:pt idx="6513">
                  <c:v>1.6496907203083029</c:v>
                </c:pt>
                <c:pt idx="6514">
                  <c:v>1.649184330711126</c:v>
                </c:pt>
                <c:pt idx="6515">
                  <c:v>1.6486781742404504</c:v>
                </c:pt>
                <c:pt idx="6516">
                  <c:v>1.6481722507531682</c:v>
                </c:pt>
                <c:pt idx="6517">
                  <c:v>1.6476665601063427</c:v>
                </c:pt>
                <c:pt idx="6518">
                  <c:v>1.6471611021571038</c:v>
                </c:pt>
                <c:pt idx="6519">
                  <c:v>1.6466558767627288</c:v>
                </c:pt>
                <c:pt idx="6520">
                  <c:v>1.6461508837805285</c:v>
                </c:pt>
                <c:pt idx="6521">
                  <c:v>1.6456461230679889</c:v>
                </c:pt>
                <c:pt idx="6522">
                  <c:v>1.6451415944827181</c:v>
                </c:pt>
                <c:pt idx="6523">
                  <c:v>1.6446372978823838</c:v>
                </c:pt>
                <c:pt idx="6524">
                  <c:v>1.6441332331247906</c:v>
                </c:pt>
                <c:pt idx="6525">
                  <c:v>1.6436294000678418</c:v>
                </c:pt>
                <c:pt idx="6526">
                  <c:v>1.6431257985695538</c:v>
                </c:pt>
                <c:pt idx="6527">
                  <c:v>1.6426224284880619</c:v>
                </c:pt>
                <c:pt idx="6528">
                  <c:v>1.6421192896815779</c:v>
                </c:pt>
                <c:pt idx="6529">
                  <c:v>1.6416163820084333</c:v>
                </c:pt>
                <c:pt idx="6530">
                  <c:v>1.6411137053271292</c:v>
                </c:pt>
                <c:pt idx="6531">
                  <c:v>1.6406112594961835</c:v>
                </c:pt>
                <c:pt idx="6532">
                  <c:v>1.6401090443742727</c:v>
                </c:pt>
                <c:pt idx="6533">
                  <c:v>1.639607059820172</c:v>
                </c:pt>
                <c:pt idx="6534">
                  <c:v>1.639105305692764</c:v>
                </c:pt>
                <c:pt idx="6535">
                  <c:v>1.6386037818510493</c:v>
                </c:pt>
                <c:pt idx="6536">
                  <c:v>1.6381024881540964</c:v>
                </c:pt>
                <c:pt idx="6537">
                  <c:v>1.6376014244611423</c:v>
                </c:pt>
                <c:pt idx="6538">
                  <c:v>1.6371005906314906</c:v>
                </c:pt>
                <c:pt idx="6539">
                  <c:v>1.6365999865245631</c:v>
                </c:pt>
                <c:pt idx="6540">
                  <c:v>1.6360996119998878</c:v>
                </c:pt>
                <c:pt idx="6541">
                  <c:v>1.6355994669171035</c:v>
                </c:pt>
                <c:pt idx="6542">
                  <c:v>1.6350995511359516</c:v>
                </c:pt>
                <c:pt idx="6543">
                  <c:v>1.6345998645162967</c:v>
                </c:pt>
                <c:pt idx="6544">
                  <c:v>1.6341004069180702</c:v>
                </c:pt>
                <c:pt idx="6545">
                  <c:v>1.6336011782013375</c:v>
                </c:pt>
                <c:pt idx="6546">
                  <c:v>1.6331021782263073</c:v>
                </c:pt>
                <c:pt idx="6547">
                  <c:v>1.6326034068532245</c:v>
                </c:pt>
                <c:pt idx="6548">
                  <c:v>1.632104863942468</c:v>
                </c:pt>
                <c:pt idx="6549">
                  <c:v>1.6316065493545582</c:v>
                </c:pt>
                <c:pt idx="6550">
                  <c:v>1.6311084629500801</c:v>
                </c:pt>
                <c:pt idx="6551">
                  <c:v>1.6306106045897479</c:v>
                </c:pt>
                <c:pt idx="6552">
                  <c:v>1.6301129741343574</c:v>
                </c:pt>
                <c:pt idx="6553">
                  <c:v>1.6296155714448211</c:v>
                </c:pt>
                <c:pt idx="6554">
                  <c:v>1.6291183963821658</c:v>
                </c:pt>
                <c:pt idx="6555">
                  <c:v>1.628621448807537</c:v>
                </c:pt>
                <c:pt idx="6556">
                  <c:v>1.6281247285821578</c:v>
                </c:pt>
                <c:pt idx="6557">
                  <c:v>1.6276282355673606</c:v>
                </c:pt>
                <c:pt idx="6558">
                  <c:v>1.6271319696246231</c:v>
                </c:pt>
                <c:pt idx="6559">
                  <c:v>1.6266359306154643</c:v>
                </c:pt>
                <c:pt idx="6560">
                  <c:v>1.6261401184015654</c:v>
                </c:pt>
                <c:pt idx="6561">
                  <c:v>1.6256445328446512</c:v>
                </c:pt>
                <c:pt idx="6562">
                  <c:v>1.6251491738066361</c:v>
                </c:pt>
                <c:pt idx="6563">
                  <c:v>1.6246540411494572</c:v>
                </c:pt>
                <c:pt idx="6564">
                  <c:v>1.6241591347352393</c:v>
                </c:pt>
                <c:pt idx="6565">
                  <c:v>1.6236644544260896</c:v>
                </c:pt>
                <c:pt idx="6566">
                  <c:v>1.6231700000843654</c:v>
                </c:pt>
                <c:pt idx="6567">
                  <c:v>1.6226757715724369</c:v>
                </c:pt>
                <c:pt idx="6568">
                  <c:v>1.6221817687528122</c:v>
                </c:pt>
                <c:pt idx="6569">
                  <c:v>1.6216879914880742</c:v>
                </c:pt>
                <c:pt idx="6570">
                  <c:v>1.621194439640929</c:v>
                </c:pt>
                <c:pt idx="6571">
                  <c:v>1.6207011130742095</c:v>
                </c:pt>
                <c:pt idx="6572">
                  <c:v>1.6202080116508315</c:v>
                </c:pt>
                <c:pt idx="6573">
                  <c:v>1.6197151352337951</c:v>
                </c:pt>
                <c:pt idx="6574">
                  <c:v>1.6192224836862241</c:v>
                </c:pt>
                <c:pt idx="6575">
                  <c:v>1.6187300568713681</c:v>
                </c:pt>
                <c:pt idx="6576">
                  <c:v>1.6182378546525602</c:v>
                </c:pt>
                <c:pt idx="6577">
                  <c:v>1.6177458768932158</c:v>
                </c:pt>
                <c:pt idx="6578">
                  <c:v>1.6172541234568829</c:v>
                </c:pt>
                <c:pt idx="6579">
                  <c:v>1.6167625942071944</c:v>
                </c:pt>
                <c:pt idx="6580">
                  <c:v>1.6162712890079234</c:v>
                </c:pt>
                <c:pt idx="6581">
                  <c:v>1.6157802077229078</c:v>
                </c:pt>
                <c:pt idx="6582">
                  <c:v>1.6152893502161016</c:v>
                </c:pt>
                <c:pt idx="6583">
                  <c:v>1.6147987163515629</c:v>
                </c:pt>
                <c:pt idx="6584">
                  <c:v>1.614308305993452</c:v>
                </c:pt>
                <c:pt idx="6585">
                  <c:v>1.6138181190060341</c:v>
                </c:pt>
                <c:pt idx="6586">
                  <c:v>1.6133281552536718</c:v>
                </c:pt>
                <c:pt idx="6587">
                  <c:v>1.6128384146008423</c:v>
                </c:pt>
                <c:pt idx="6588">
                  <c:v>1.6123488969121125</c:v>
                </c:pt>
                <c:pt idx="6589">
                  <c:v>1.6118596020521458</c:v>
                </c:pt>
                <c:pt idx="6590">
                  <c:v>1.6113705298857803</c:v>
                </c:pt>
                <c:pt idx="6591">
                  <c:v>1.6108816802777999</c:v>
                </c:pt>
                <c:pt idx="6592">
                  <c:v>1.6103930530932573</c:v>
                </c:pt>
                <c:pt idx="6593">
                  <c:v>1.609904648197207</c:v>
                </c:pt>
                <c:pt idx="6594">
                  <c:v>1.6094164654548719</c:v>
                </c:pt>
                <c:pt idx="6595">
                  <c:v>1.6089285047315207</c:v>
                </c:pt>
                <c:pt idx="6596">
                  <c:v>1.6084407658925273</c:v>
                </c:pt>
                <c:pt idx="6597">
                  <c:v>1.607953248803395</c:v>
                </c:pt>
                <c:pt idx="6598">
                  <c:v>1.6074659533297369</c:v>
                </c:pt>
                <c:pt idx="6599">
                  <c:v>1.6069788793372421</c:v>
                </c:pt>
                <c:pt idx="6600">
                  <c:v>1.6064920266917284</c:v>
                </c:pt>
                <c:pt idx="6601">
                  <c:v>1.6060053952590339</c:v>
                </c:pt>
                <c:pt idx="6602">
                  <c:v>1.6055189849052405</c:v>
                </c:pt>
                <c:pt idx="6603">
                  <c:v>1.6050327954963897</c:v>
                </c:pt>
                <c:pt idx="6604">
                  <c:v>1.6045468268987473</c:v>
                </c:pt>
                <c:pt idx="6605">
                  <c:v>1.6040610789785461</c:v>
                </c:pt>
                <c:pt idx="6606">
                  <c:v>1.6035755516022541</c:v>
                </c:pt>
                <c:pt idx="6607">
                  <c:v>1.60309024463636</c:v>
                </c:pt>
                <c:pt idx="6608">
                  <c:v>1.6026051579474738</c:v>
                </c:pt>
                <c:pt idx="6609">
                  <c:v>1.6021202914023078</c:v>
                </c:pt>
                <c:pt idx="6610">
                  <c:v>1.6016356448676718</c:v>
                </c:pt>
                <c:pt idx="6611">
                  <c:v>1.6011512182104688</c:v>
                </c:pt>
                <c:pt idx="6612">
                  <c:v>1.6006670112977441</c:v>
                </c:pt>
                <c:pt idx="6613">
                  <c:v>1.6001830239965975</c:v>
                </c:pt>
                <c:pt idx="6614">
                  <c:v>1.5996992561741705</c:v>
                </c:pt>
                <c:pt idx="6615">
                  <c:v>1.5992157076979079</c:v>
                </c:pt>
                <c:pt idx="6616">
                  <c:v>1.5987323784351346</c:v>
                </c:pt>
                <c:pt idx="6617">
                  <c:v>1.5982492682533882</c:v>
                </c:pt>
                <c:pt idx="6618">
                  <c:v>1.5977663770202721</c:v>
                </c:pt>
                <c:pt idx="6619">
                  <c:v>1.5972837046035453</c:v>
                </c:pt>
                <c:pt idx="6620">
                  <c:v>1.596801250870947</c:v>
                </c:pt>
                <c:pt idx="6621">
                  <c:v>1.5963190156904659</c:v>
                </c:pt>
                <c:pt idx="6622">
                  <c:v>1.5958369989300738</c:v>
                </c:pt>
                <c:pt idx="6623">
                  <c:v>1.5953552004578955</c:v>
                </c:pt>
                <c:pt idx="6624">
                  <c:v>1.5948736201421434</c:v>
                </c:pt>
                <c:pt idx="6625">
                  <c:v>1.5943922578511298</c:v>
                </c:pt>
                <c:pt idx="6626">
                  <c:v>1.59391111345327</c:v>
                </c:pt>
                <c:pt idx="6627">
                  <c:v>1.5934301868170717</c:v>
                </c:pt>
                <c:pt idx="6628">
                  <c:v>1.5929494778111468</c:v>
                </c:pt>
                <c:pt idx="6629">
                  <c:v>1.5924689863042061</c:v>
                </c:pt>
                <c:pt idx="6630">
                  <c:v>1.5919887121650538</c:v>
                </c:pt>
                <c:pt idx="6631">
                  <c:v>1.591508655262591</c:v>
                </c:pt>
                <c:pt idx="6632">
                  <c:v>1.5910288154658572</c:v>
                </c:pt>
                <c:pt idx="6633">
                  <c:v>1.5905491926439215</c:v>
                </c:pt>
                <c:pt idx="6634">
                  <c:v>1.5900697866659996</c:v>
                </c:pt>
                <c:pt idx="6635">
                  <c:v>1.5895905974013878</c:v>
                </c:pt>
                <c:pt idx="6636">
                  <c:v>1.5891116247195061</c:v>
                </c:pt>
                <c:pt idx="6637">
                  <c:v>1.5886328684898321</c:v>
                </c:pt>
                <c:pt idx="6638">
                  <c:v>1.5881543285819721</c:v>
                </c:pt>
                <c:pt idx="6639">
                  <c:v>1.58767600486562</c:v>
                </c:pt>
                <c:pt idx="6640">
                  <c:v>1.5871978972105698</c:v>
                </c:pt>
                <c:pt idx="6641">
                  <c:v>1.5867200054867145</c:v>
                </c:pt>
                <c:pt idx="6642">
                  <c:v>1.5862423295640533</c:v>
                </c:pt>
                <c:pt idx="6643">
                  <c:v>1.5857648693126396</c:v>
                </c:pt>
                <c:pt idx="6644">
                  <c:v>1.5852876246026941</c:v>
                </c:pt>
                <c:pt idx="6645">
                  <c:v>1.5848105953044838</c:v>
                </c:pt>
                <c:pt idx="6646">
                  <c:v>1.5843337812883949</c:v>
                </c:pt>
                <c:pt idx="6647">
                  <c:v>1.5838571824249015</c:v>
                </c:pt>
                <c:pt idx="6648">
                  <c:v>1.5833807985845796</c:v>
                </c:pt>
                <c:pt idx="6649">
                  <c:v>1.5829046296381017</c:v>
                </c:pt>
                <c:pt idx="6650">
                  <c:v>1.582428675456238</c:v>
                </c:pt>
                <c:pt idx="6651">
                  <c:v>1.5819529359098541</c:v>
                </c:pt>
                <c:pt idx="6652">
                  <c:v>1.581477410869915</c:v>
                </c:pt>
                <c:pt idx="6653">
                  <c:v>1.5810021002074812</c:v>
                </c:pt>
                <c:pt idx="6654">
                  <c:v>1.5805270037937231</c:v>
                </c:pt>
                <c:pt idx="6655">
                  <c:v>1.5800521214998773</c:v>
                </c:pt>
                <c:pt idx="6656">
                  <c:v>1.5795774531972717</c:v>
                </c:pt>
                <c:pt idx="6657">
                  <c:v>1.5791029987574032</c:v>
                </c:pt>
                <c:pt idx="6658">
                  <c:v>1.578628758051795</c:v>
                </c:pt>
                <c:pt idx="6659">
                  <c:v>1.5781547309520885</c:v>
                </c:pt>
                <c:pt idx="6660">
                  <c:v>1.5776809173300199</c:v>
                </c:pt>
                <c:pt idx="6661">
                  <c:v>1.5772073170574121</c:v>
                </c:pt>
                <c:pt idx="6662">
                  <c:v>1.5767339300062382</c:v>
                </c:pt>
                <c:pt idx="6663">
                  <c:v>1.5762607560484592</c:v>
                </c:pt>
                <c:pt idx="6664">
                  <c:v>1.5757877950562387</c:v>
                </c:pt>
                <c:pt idx="6665">
                  <c:v>1.5753150469017969</c:v>
                </c:pt>
                <c:pt idx="6666">
                  <c:v>1.5748425114574085</c:v>
                </c:pt>
                <c:pt idx="6667">
                  <c:v>1.5743701885955221</c:v>
                </c:pt>
                <c:pt idx="6668">
                  <c:v>1.5738980781886258</c:v>
                </c:pt>
                <c:pt idx="6669">
                  <c:v>1.5734261801093132</c:v>
                </c:pt>
                <c:pt idx="6670">
                  <c:v>1.572954494230312</c:v>
                </c:pt>
                <c:pt idx="6671">
                  <c:v>1.57248302042438</c:v>
                </c:pt>
                <c:pt idx="6672">
                  <c:v>1.5720117585644118</c:v>
                </c:pt>
                <c:pt idx="6673">
                  <c:v>1.5715407085233946</c:v>
                </c:pt>
                <c:pt idx="6674">
                  <c:v>1.5710698701743895</c:v>
                </c:pt>
                <c:pt idx="6675">
                  <c:v>1.5705992433906018</c:v>
                </c:pt>
                <c:pt idx="6676">
                  <c:v>1.5701288280452721</c:v>
                </c:pt>
                <c:pt idx="6677">
                  <c:v>1.5696586240117767</c:v>
                </c:pt>
                <c:pt idx="6678">
                  <c:v>1.5691886311635381</c:v>
                </c:pt>
                <c:pt idx="6679">
                  <c:v>1.5687188493741442</c:v>
                </c:pt>
                <c:pt idx="6680">
                  <c:v>1.5682492785172299</c:v>
                </c:pt>
                <c:pt idx="6681">
                  <c:v>1.5677799184665349</c:v>
                </c:pt>
                <c:pt idx="6682">
                  <c:v>1.5673107690958941</c:v>
                </c:pt>
                <c:pt idx="6683">
                  <c:v>1.566841830279236</c:v>
                </c:pt>
                <c:pt idx="6684">
                  <c:v>1.5663731018905964</c:v>
                </c:pt>
                <c:pt idx="6685">
                  <c:v>1.565904583804048</c:v>
                </c:pt>
                <c:pt idx="6686">
                  <c:v>1.5654362758938678</c:v>
                </c:pt>
                <c:pt idx="6687">
                  <c:v>1.5649681780343194</c:v>
                </c:pt>
                <c:pt idx="6688">
                  <c:v>1.5645002900998028</c:v>
                </c:pt>
                <c:pt idx="6689">
                  <c:v>1.5640326119648422</c:v>
                </c:pt>
                <c:pt idx="6690">
                  <c:v>1.5635651435039939</c:v>
                </c:pt>
                <c:pt idx="6691">
                  <c:v>1.5630978845919505</c:v>
                </c:pt>
                <c:pt idx="6692">
                  <c:v>1.5626308351034859</c:v>
                </c:pt>
                <c:pt idx="6693">
                  <c:v>1.5621639949134682</c:v>
                </c:pt>
                <c:pt idx="6694">
                  <c:v>1.5616973638968601</c:v>
                </c:pt>
                <c:pt idx="6695">
                  <c:v>1.5612309419287278</c:v>
                </c:pt>
                <c:pt idx="6696">
                  <c:v>1.5607647288841719</c:v>
                </c:pt>
                <c:pt idx="6697">
                  <c:v>1.5602987246385167</c:v>
                </c:pt>
                <c:pt idx="6698">
                  <c:v>1.5598329290670141</c:v>
                </c:pt>
                <c:pt idx="6699">
                  <c:v>1.5593673420451295</c:v>
                </c:pt>
                <c:pt idx="6700">
                  <c:v>1.5589019634484029</c:v>
                </c:pt>
                <c:pt idx="6701">
                  <c:v>1.558436793152405</c:v>
                </c:pt>
                <c:pt idx="6702">
                  <c:v>1.5579718310328858</c:v>
                </c:pt>
                <c:pt idx="6703">
                  <c:v>1.5575070769656123</c:v>
                </c:pt>
                <c:pt idx="6704">
                  <c:v>1.5570425308264861</c:v>
                </c:pt>
                <c:pt idx="6705">
                  <c:v>1.5565781924914897</c:v>
                </c:pt>
                <c:pt idx="6706">
                  <c:v>1.5561140618367231</c:v>
                </c:pt>
                <c:pt idx="6707">
                  <c:v>1.555650138738301</c:v>
                </c:pt>
                <c:pt idx="6708">
                  <c:v>1.5551864230725181</c:v>
                </c:pt>
                <c:pt idx="6709">
                  <c:v>1.5547229147157473</c:v>
                </c:pt>
                <c:pt idx="6710">
                  <c:v>1.5542596135443898</c:v>
                </c:pt>
                <c:pt idx="6711">
                  <c:v>1.5537965194350198</c:v>
                </c:pt>
                <c:pt idx="6712">
                  <c:v>1.5533336322642428</c:v>
                </c:pt>
                <c:pt idx="6713">
                  <c:v>1.5528709519088233</c:v>
                </c:pt>
                <c:pt idx="6714">
                  <c:v>1.5524084782455103</c:v>
                </c:pt>
                <c:pt idx="6715">
                  <c:v>1.551946211151251</c:v>
                </c:pt>
                <c:pt idx="6716">
                  <c:v>1.5514841505030312</c:v>
                </c:pt>
                <c:pt idx="6717">
                  <c:v>1.5510222961779265</c:v>
                </c:pt>
                <c:pt idx="6718">
                  <c:v>1.5505606480531458</c:v>
                </c:pt>
                <c:pt idx="6719">
                  <c:v>1.5500992060059458</c:v>
                </c:pt>
                <c:pt idx="6720">
                  <c:v>1.549637969913692</c:v>
                </c:pt>
                <c:pt idx="6721">
                  <c:v>1.5491769396538209</c:v>
                </c:pt>
                <c:pt idx="6722">
                  <c:v>1.5487161151038746</c:v>
                </c:pt>
                <c:pt idx="6723">
                  <c:v>1.5482554961415269</c:v>
                </c:pt>
                <c:pt idx="6724">
                  <c:v>1.5477950826444347</c:v>
                </c:pt>
                <c:pt idx="6725">
                  <c:v>1.5473348744905102</c:v>
                </c:pt>
                <c:pt idx="6726">
                  <c:v>1.5468748715575931</c:v>
                </c:pt>
                <c:pt idx="6727">
                  <c:v>1.546415073723719</c:v>
                </c:pt>
                <c:pt idx="6728">
                  <c:v>1.5459554808669225</c:v>
                </c:pt>
                <c:pt idx="6729">
                  <c:v>1.5454960928654204</c:v>
                </c:pt>
                <c:pt idx="6730">
                  <c:v>1.5450369095975205</c:v>
                </c:pt>
                <c:pt idx="6731">
                  <c:v>1.5445779309415488</c:v>
                </c:pt>
                <c:pt idx="6732">
                  <c:v>1.544119156775914</c:v>
                </c:pt>
                <c:pt idx="6733">
                  <c:v>1.5436605869792184</c:v>
                </c:pt>
                <c:pt idx="6734">
                  <c:v>1.543202221430074</c:v>
                </c:pt>
                <c:pt idx="6735">
                  <c:v>1.5427440600072024</c:v>
                </c:pt>
                <c:pt idx="6736">
                  <c:v>1.5422861025894155</c:v>
                </c:pt>
                <c:pt idx="6737">
                  <c:v>1.5418283490556048</c:v>
                </c:pt>
                <c:pt idx="6738">
                  <c:v>1.5413707992847918</c:v>
                </c:pt>
                <c:pt idx="6739">
                  <c:v>1.54091345315603</c:v>
                </c:pt>
                <c:pt idx="6740">
                  <c:v>1.5404563105484976</c:v>
                </c:pt>
                <c:pt idx="6741">
                  <c:v>1.5399993713414459</c:v>
                </c:pt>
                <c:pt idx="6742">
                  <c:v>1.539542635414257</c:v>
                </c:pt>
                <c:pt idx="6743">
                  <c:v>1.5390861026463385</c:v>
                </c:pt>
                <c:pt idx="6744">
                  <c:v>1.5386297729172298</c:v>
                </c:pt>
                <c:pt idx="6745">
                  <c:v>1.5381736461065501</c:v>
                </c:pt>
                <c:pt idx="6746">
                  <c:v>1.5377177220940057</c:v>
                </c:pt>
                <c:pt idx="6747">
                  <c:v>1.5372620007593938</c:v>
                </c:pt>
                <c:pt idx="6748">
                  <c:v>1.5368064819826002</c:v>
                </c:pt>
                <c:pt idx="6749">
                  <c:v>1.5363511656436095</c:v>
                </c:pt>
                <c:pt idx="6750">
                  <c:v>1.5358960516224391</c:v>
                </c:pt>
                <c:pt idx="6751">
                  <c:v>1.5354411397993184</c:v>
                </c:pt>
                <c:pt idx="6752">
                  <c:v>1.5349864300544318</c:v>
                </c:pt>
                <c:pt idx="6753">
                  <c:v>1.5345319222681251</c:v>
                </c:pt>
                <c:pt idx="6754">
                  <c:v>1.5340776163208161</c:v>
                </c:pt>
                <c:pt idx="6755">
                  <c:v>1.5336235120930004</c:v>
                </c:pt>
                <c:pt idx="6756">
                  <c:v>1.5331696094653038</c:v>
                </c:pt>
                <c:pt idx="6757">
                  <c:v>1.5327159083183841</c:v>
                </c:pt>
                <c:pt idx="6758">
                  <c:v>1.5322624085330161</c:v>
                </c:pt>
                <c:pt idx="6759">
                  <c:v>1.531809109990063</c:v>
                </c:pt>
                <c:pt idx="6760">
                  <c:v>1.5313560125704635</c:v>
                </c:pt>
                <c:pt idx="6761">
                  <c:v>1.5309031161552831</c:v>
                </c:pt>
                <c:pt idx="6762">
                  <c:v>1.5304504206256273</c:v>
                </c:pt>
                <c:pt idx="6763">
                  <c:v>1.5299979258626832</c:v>
                </c:pt>
                <c:pt idx="6764">
                  <c:v>1.529545631747786</c:v>
                </c:pt>
                <c:pt idx="6765">
                  <c:v>1.5290935381623096</c:v>
                </c:pt>
                <c:pt idx="6766">
                  <c:v>1.5286416449877311</c:v>
                </c:pt>
                <c:pt idx="6767">
                  <c:v>1.5281899521056119</c:v>
                </c:pt>
                <c:pt idx="6768">
                  <c:v>1.5277384593976018</c:v>
                </c:pt>
                <c:pt idx="6769">
                  <c:v>1.5272871667454513</c:v>
                </c:pt>
                <c:pt idx="6770">
                  <c:v>1.5268360740309512</c:v>
                </c:pt>
                <c:pt idx="6771">
                  <c:v>1.5263851811360587</c:v>
                </c:pt>
                <c:pt idx="6772">
                  <c:v>1.5259344879427115</c:v>
                </c:pt>
                <c:pt idx="6773">
                  <c:v>1.5254839943330702</c:v>
                </c:pt>
                <c:pt idx="6774">
                  <c:v>1.5250337001892598</c:v>
                </c:pt>
                <c:pt idx="6775">
                  <c:v>1.5245836053935535</c:v>
                </c:pt>
                <c:pt idx="6776">
                  <c:v>1.5241337098282981</c:v>
                </c:pt>
                <c:pt idx="6777">
                  <c:v>1.5236840133759146</c:v>
                </c:pt>
                <c:pt idx="6778">
                  <c:v>1.5232345159189558</c:v>
                </c:pt>
                <c:pt idx="6779">
                  <c:v>1.5227852173400018</c:v>
                </c:pt>
                <c:pt idx="6780">
                  <c:v>1.5223361175217525</c:v>
                </c:pt>
                <c:pt idx="6781">
                  <c:v>1.521887216346989</c:v>
                </c:pt>
                <c:pt idx="6782">
                  <c:v>1.5214385136985784</c:v>
                </c:pt>
                <c:pt idx="6783">
                  <c:v>1.5209900094594635</c:v>
                </c:pt>
                <c:pt idx="6784">
                  <c:v>1.520541703512714</c:v>
                </c:pt>
                <c:pt idx="6785">
                  <c:v>1.5200935957414239</c:v>
                </c:pt>
                <c:pt idx="6786">
                  <c:v>1.519645686028817</c:v>
                </c:pt>
                <c:pt idx="6787">
                  <c:v>1.5191979742581891</c:v>
                </c:pt>
                <c:pt idx="6788">
                  <c:v>1.518750460312924</c:v>
                </c:pt>
                <c:pt idx="6789">
                  <c:v>1.518303144076492</c:v>
                </c:pt>
                <c:pt idx="6790">
                  <c:v>1.5178560254324458</c:v>
                </c:pt>
                <c:pt idx="6791">
                  <c:v>1.5174091042644278</c:v>
                </c:pt>
                <c:pt idx="6792">
                  <c:v>1.5169623804561658</c:v>
                </c:pt>
                <c:pt idx="6793">
                  <c:v>1.516515853891472</c:v>
                </c:pt>
                <c:pt idx="6794">
                  <c:v>1.5160695244542421</c:v>
                </c:pt>
                <c:pt idx="6795">
                  <c:v>1.5156233920284337</c:v>
                </c:pt>
                <c:pt idx="6796">
                  <c:v>1.5151774564981886</c:v>
                </c:pt>
                <c:pt idx="6797">
                  <c:v>1.5147317177475768</c:v>
                </c:pt>
                <c:pt idx="6798">
                  <c:v>1.5142861756608985</c:v>
                </c:pt>
                <c:pt idx="6799">
                  <c:v>1.5138408301224378</c:v>
                </c:pt>
                <c:pt idx="6800">
                  <c:v>1.5133956810166198</c:v>
                </c:pt>
                <c:pt idx="6801">
                  <c:v>1.5129507282279364</c:v>
                </c:pt>
                <c:pt idx="6802">
                  <c:v>1.5125059716409661</c:v>
                </c:pt>
                <c:pt idx="6803">
                  <c:v>1.5120614111403714</c:v>
                </c:pt>
                <c:pt idx="6804">
                  <c:v>1.5116170466109022</c:v>
                </c:pt>
                <c:pt idx="6805">
                  <c:v>1.5111728779373914</c:v>
                </c:pt>
                <c:pt idx="6806">
                  <c:v>1.5107289050047559</c:v>
                </c:pt>
                <c:pt idx="6807">
                  <c:v>1.5102851276979981</c:v>
                </c:pt>
                <c:pt idx="6808">
                  <c:v>1.5098415459022039</c:v>
                </c:pt>
                <c:pt idx="6809">
                  <c:v>1.5093981595025459</c:v>
                </c:pt>
                <c:pt idx="6810">
                  <c:v>1.5089549683842773</c:v>
                </c:pt>
                <c:pt idx="6811">
                  <c:v>1.5085119724327385</c:v>
                </c:pt>
                <c:pt idx="6812">
                  <c:v>1.5080691715333525</c:v>
                </c:pt>
                <c:pt idx="6813">
                  <c:v>1.5076265655716272</c:v>
                </c:pt>
                <c:pt idx="6814">
                  <c:v>1.5071841544331539</c:v>
                </c:pt>
                <c:pt idx="6815">
                  <c:v>1.5067419380036087</c:v>
                </c:pt>
                <c:pt idx="6816">
                  <c:v>1.5062999161687503</c:v>
                </c:pt>
                <c:pt idx="6817">
                  <c:v>1.5058580888144117</c:v>
                </c:pt>
                <c:pt idx="6818">
                  <c:v>1.5054164558265506</c:v>
                </c:pt>
                <c:pt idx="6819">
                  <c:v>1.5049750170911458</c:v>
                </c:pt>
                <c:pt idx="6820">
                  <c:v>1.5045337724943038</c:v>
                </c:pt>
                <c:pt idx="6821">
                  <c:v>1.5040927219222116</c:v>
                </c:pt>
                <c:pt idx="6822">
                  <c:v>1.5036518652610962</c:v>
                </c:pt>
                <c:pt idx="6823">
                  <c:v>1.503211202397323</c:v>
                </c:pt>
                <c:pt idx="6824">
                  <c:v>1.5027707332173472</c:v>
                </c:pt>
                <c:pt idx="6825">
                  <c:v>1.5023304576076302</c:v>
                </c:pt>
                <c:pt idx="6826">
                  <c:v>1.5018903754547965</c:v>
                </c:pt>
                <c:pt idx="6827">
                  <c:v>1.5014504866455309</c:v>
                </c:pt>
                <c:pt idx="6828">
                  <c:v>1.5010107910665647</c:v>
                </c:pt>
                <c:pt idx="6829">
                  <c:v>1.5005712886047518</c:v>
                </c:pt>
                <c:pt idx="6830">
                  <c:v>1.5001319791470229</c:v>
                </c:pt>
                <c:pt idx="6831">
                  <c:v>1.4996928625803798</c:v>
                </c:pt>
                <c:pt idx="6832">
                  <c:v>1.4992539387919201</c:v>
                </c:pt>
                <c:pt idx="6833">
                  <c:v>1.498815207668809</c:v>
                </c:pt>
                <c:pt idx="6834">
                  <c:v>1.4983766690983087</c:v>
                </c:pt>
                <c:pt idx="6835">
                  <c:v>1.4979383229677559</c:v>
                </c:pt>
                <c:pt idx="6836">
                  <c:v>1.4975001691645717</c:v>
                </c:pt>
                <c:pt idx="6837">
                  <c:v>1.4970622075762592</c:v>
                </c:pt>
                <c:pt idx="6838">
                  <c:v>1.4966244380903924</c:v>
                </c:pt>
                <c:pt idx="6839">
                  <c:v>1.4961868605946729</c:v>
                </c:pt>
                <c:pt idx="6840">
                  <c:v>1.4957494749768165</c:v>
                </c:pt>
                <c:pt idx="6841">
                  <c:v>1.495312281124656</c:v>
                </c:pt>
                <c:pt idx="6842">
                  <c:v>1.4948752789261355</c:v>
                </c:pt>
                <c:pt idx="6843">
                  <c:v>1.4944384682692202</c:v>
                </c:pt>
                <c:pt idx="6844">
                  <c:v>1.4940018490419975</c:v>
                </c:pt>
                <c:pt idx="6845">
                  <c:v>1.4935654211326266</c:v>
                </c:pt>
                <c:pt idx="6846">
                  <c:v>1.493129184429338</c:v>
                </c:pt>
                <c:pt idx="6847">
                  <c:v>1.4926931388204838</c:v>
                </c:pt>
                <c:pt idx="6848">
                  <c:v>1.4922572841944399</c:v>
                </c:pt>
                <c:pt idx="6849">
                  <c:v>1.4918216204396766</c:v>
                </c:pt>
                <c:pt idx="6850">
                  <c:v>1.4913861474448278</c:v>
                </c:pt>
                <c:pt idx="6851">
                  <c:v>1.490950865098478</c:v>
                </c:pt>
                <c:pt idx="6852">
                  <c:v>1.4905157732893748</c:v>
                </c:pt>
                <c:pt idx="6853">
                  <c:v>1.4900808719063452</c:v>
                </c:pt>
                <c:pt idx="6854">
                  <c:v>1.4896461608382361</c:v>
                </c:pt>
                <c:pt idx="6855">
                  <c:v>1.4892116399740618</c:v>
                </c:pt>
                <c:pt idx="6856">
                  <c:v>1.4887773092028669</c:v>
                </c:pt>
                <c:pt idx="6857">
                  <c:v>1.4883431684137927</c:v>
                </c:pt>
                <c:pt idx="6858">
                  <c:v>1.4879092174960036</c:v>
                </c:pt>
                <c:pt idx="6859">
                  <c:v>1.4874754563388819</c:v>
                </c:pt>
                <c:pt idx="6860">
                  <c:v>1.4870418848317501</c:v>
                </c:pt>
                <c:pt idx="6861">
                  <c:v>1.4866085028640557</c:v>
                </c:pt>
                <c:pt idx="6862">
                  <c:v>1.4861753103253632</c:v>
                </c:pt>
                <c:pt idx="6863">
                  <c:v>1.4857423071052818</c:v>
                </c:pt>
                <c:pt idx="6864">
                  <c:v>1.4853094930935098</c:v>
                </c:pt>
                <c:pt idx="6865">
                  <c:v>1.4848768681798277</c:v>
                </c:pt>
                <c:pt idx="6866">
                  <c:v>1.4844444322540824</c:v>
                </c:pt>
                <c:pt idx="6867">
                  <c:v>1.4840121852062562</c:v>
                </c:pt>
                <c:pt idx="6868">
                  <c:v>1.4835801269263165</c:v>
                </c:pt>
                <c:pt idx="6869">
                  <c:v>1.4831482573043473</c:v>
                </c:pt>
                <c:pt idx="6870">
                  <c:v>1.482716576230618</c:v>
                </c:pt>
                <c:pt idx="6871">
                  <c:v>1.4822850835953127</c:v>
                </c:pt>
                <c:pt idx="6872">
                  <c:v>1.481853779288792</c:v>
                </c:pt>
                <c:pt idx="6873">
                  <c:v>1.4814226632014718</c:v>
                </c:pt>
                <c:pt idx="6874">
                  <c:v>1.480991735223846</c:v>
                </c:pt>
                <c:pt idx="6875">
                  <c:v>1.4805609952465191</c:v>
                </c:pt>
                <c:pt idx="6876">
                  <c:v>1.4801304431601194</c:v>
                </c:pt>
                <c:pt idx="6877">
                  <c:v>1.4797000788553938</c:v>
                </c:pt>
                <c:pt idx="6878">
                  <c:v>1.4792699022231495</c:v>
                </c:pt>
                <c:pt idx="6879">
                  <c:v>1.4788399131543046</c:v>
                </c:pt>
                <c:pt idx="6880">
                  <c:v>1.478410111539832</c:v>
                </c:pt>
                <c:pt idx="6881">
                  <c:v>1.4779804972707618</c:v>
                </c:pt>
                <c:pt idx="6882">
                  <c:v>1.4775510702382499</c:v>
                </c:pt>
                <c:pt idx="6883">
                  <c:v>1.4771218303334852</c:v>
                </c:pt>
                <c:pt idx="6884">
                  <c:v>1.4766927774478018</c:v>
                </c:pt>
                <c:pt idx="6885">
                  <c:v>1.4762639114725311</c:v>
                </c:pt>
                <c:pt idx="6886">
                  <c:v>1.4758352322991153</c:v>
                </c:pt>
                <c:pt idx="6887">
                  <c:v>1.4754067398191339</c:v>
                </c:pt>
                <c:pt idx="6888">
                  <c:v>1.4749784339241618</c:v>
                </c:pt>
                <c:pt idx="6889">
                  <c:v>1.474550314505878</c:v>
                </c:pt>
                <c:pt idx="6890">
                  <c:v>1.474122381456054</c:v>
                </c:pt>
                <c:pt idx="6891">
                  <c:v>1.4736946346665318</c:v>
                </c:pt>
                <c:pt idx="6892">
                  <c:v>1.473267074029236</c:v>
                </c:pt>
                <c:pt idx="6893">
                  <c:v>1.4728396994361519</c:v>
                </c:pt>
                <c:pt idx="6894">
                  <c:v>1.4724125107793926</c:v>
                </c:pt>
                <c:pt idx="6895">
                  <c:v>1.47198550795108</c:v>
                </c:pt>
                <c:pt idx="6896">
                  <c:v>1.4715586908434484</c:v>
                </c:pt>
                <c:pt idx="6897">
                  <c:v>1.4711320593488442</c:v>
                </c:pt>
                <c:pt idx="6898">
                  <c:v>1.4707056133596126</c:v>
                </c:pt>
                <c:pt idx="6899">
                  <c:v>1.4702793527682674</c:v>
                </c:pt>
                <c:pt idx="6900">
                  <c:v>1.4698532774673074</c:v>
                </c:pt>
                <c:pt idx="6901">
                  <c:v>1.469427387349387</c:v>
                </c:pt>
                <c:pt idx="6902">
                  <c:v>1.4690016823072169</c:v>
                </c:pt>
                <c:pt idx="6903">
                  <c:v>1.468576162233572</c:v>
                </c:pt>
                <c:pt idx="6904">
                  <c:v>1.4681508270212946</c:v>
                </c:pt>
                <c:pt idx="6905">
                  <c:v>1.4677256765633038</c:v>
                </c:pt>
                <c:pt idx="6906">
                  <c:v>1.4673007107526344</c:v>
                </c:pt>
                <c:pt idx="6907">
                  <c:v>1.4668759294823965</c:v>
                </c:pt>
                <c:pt idx="6908">
                  <c:v>1.4664513326457245</c:v>
                </c:pt>
                <c:pt idx="6909">
                  <c:v>1.4660269201358742</c:v>
                </c:pt>
                <c:pt idx="6910">
                  <c:v>1.4656026918461658</c:v>
                </c:pt>
                <c:pt idx="6911">
                  <c:v>1.4651786476699835</c:v>
                </c:pt>
                <c:pt idx="6912">
                  <c:v>1.4647547875008518</c:v>
                </c:pt>
                <c:pt idx="6913">
                  <c:v>1.4643311112322792</c:v>
                </c:pt>
                <c:pt idx="6914">
                  <c:v>1.463907618757891</c:v>
                </c:pt>
                <c:pt idx="6915">
                  <c:v>1.463484309971437</c:v>
                </c:pt>
                <c:pt idx="6916">
                  <c:v>1.463061184766661</c:v>
                </c:pt>
                <c:pt idx="6917">
                  <c:v>1.4626382430374232</c:v>
                </c:pt>
                <c:pt idx="6918">
                  <c:v>1.4622154846777133</c:v>
                </c:pt>
                <c:pt idx="6919">
                  <c:v>1.4617929095814692</c:v>
                </c:pt>
                <c:pt idx="6920">
                  <c:v>1.4613705176428298</c:v>
                </c:pt>
                <c:pt idx="6921">
                  <c:v>1.4609483087559498</c:v>
                </c:pt>
                <c:pt idx="6922">
                  <c:v>1.4605262828150574</c:v>
                </c:pt>
                <c:pt idx="6923">
                  <c:v>1.4601044397145186</c:v>
                </c:pt>
                <c:pt idx="6924">
                  <c:v>1.4596827793486826</c:v>
                </c:pt>
                <c:pt idx="6925">
                  <c:v>1.4592613016120271</c:v>
                </c:pt>
                <c:pt idx="6926">
                  <c:v>1.4588400063991298</c:v>
                </c:pt>
                <c:pt idx="6927">
                  <c:v>1.4584188936045874</c:v>
                </c:pt>
                <c:pt idx="6928">
                  <c:v>1.4579979631231079</c:v>
                </c:pt>
                <c:pt idx="6929">
                  <c:v>1.4575772148494568</c:v>
                </c:pt>
                <c:pt idx="6930">
                  <c:v>1.457156648678521</c:v>
                </c:pt>
                <c:pt idx="6931">
                  <c:v>1.4567362645051938</c:v>
                </c:pt>
                <c:pt idx="6932">
                  <c:v>1.4563160622244813</c:v>
                </c:pt>
                <c:pt idx="6933">
                  <c:v>1.4558960417314815</c:v>
                </c:pt>
                <c:pt idx="6934">
                  <c:v>1.4554762029213435</c:v>
                </c:pt>
                <c:pt idx="6935">
                  <c:v>1.4550565456893039</c:v>
                </c:pt>
                <c:pt idx="6936">
                  <c:v>1.4546370699306521</c:v>
                </c:pt>
                <c:pt idx="6937">
                  <c:v>1.4542177755407781</c:v>
                </c:pt>
                <c:pt idx="6938">
                  <c:v>1.4537986624151185</c:v>
                </c:pt>
                <c:pt idx="6939">
                  <c:v>1.4533797304492544</c:v>
                </c:pt>
                <c:pt idx="6940">
                  <c:v>1.4529609795387681</c:v>
                </c:pt>
                <c:pt idx="6941">
                  <c:v>1.45254240957933</c:v>
                </c:pt>
                <c:pt idx="6942">
                  <c:v>1.4521240204667081</c:v>
                </c:pt>
                <c:pt idx="6943">
                  <c:v>1.4517058120967357</c:v>
                </c:pt>
                <c:pt idx="6944">
                  <c:v>1.4512877843653207</c:v>
                </c:pt>
                <c:pt idx="6945">
                  <c:v>1.450869937168435</c:v>
                </c:pt>
                <c:pt idx="6946">
                  <c:v>1.4504522704021698</c:v>
                </c:pt>
                <c:pt idx="6947">
                  <c:v>1.4500347839626238</c:v>
                </c:pt>
                <c:pt idx="6948">
                  <c:v>1.449617477746018</c:v>
                </c:pt>
                <c:pt idx="6949">
                  <c:v>1.4492003516486298</c:v>
                </c:pt>
                <c:pt idx="6950">
                  <c:v>1.4487834055668221</c:v>
                </c:pt>
                <c:pt idx="6951">
                  <c:v>1.4483666393970196</c:v>
                </c:pt>
                <c:pt idx="6952">
                  <c:v>1.4479500530357317</c:v>
                </c:pt>
                <c:pt idx="6953">
                  <c:v>1.4475336463795248</c:v>
                </c:pt>
                <c:pt idx="6954">
                  <c:v>1.4471174193250917</c:v>
                </c:pt>
                <c:pt idx="6955">
                  <c:v>1.4467013717691126</c:v>
                </c:pt>
                <c:pt idx="6956">
                  <c:v>1.4462855036084341</c:v>
                </c:pt>
                <c:pt idx="6957">
                  <c:v>1.4458698147398876</c:v>
                </c:pt>
                <c:pt idx="6958">
                  <c:v>1.4454543050604594</c:v>
                </c:pt>
                <c:pt idx="6959">
                  <c:v>1.4450389744671854</c:v>
                </c:pt>
                <c:pt idx="6960">
                  <c:v>1.4446238228571258</c:v>
                </c:pt>
                <c:pt idx="6961">
                  <c:v>1.4442088501274608</c:v>
                </c:pt>
                <c:pt idx="6962">
                  <c:v>1.443794056175447</c:v>
                </c:pt>
                <c:pt idx="6963">
                  <c:v>1.4433794408984308</c:v>
                </c:pt>
                <c:pt idx="6964">
                  <c:v>1.4429650041937789</c:v>
                </c:pt>
                <c:pt idx="6965">
                  <c:v>1.4425507459589515</c:v>
                </c:pt>
                <c:pt idx="6966">
                  <c:v>1.4421366660915007</c:v>
                </c:pt>
                <c:pt idx="6967">
                  <c:v>1.4417227644890414</c:v>
                </c:pt>
                <c:pt idx="6968">
                  <c:v>1.4413090410492519</c:v>
                </c:pt>
                <c:pt idx="6969">
                  <c:v>1.4408954956699094</c:v>
                </c:pt>
                <c:pt idx="6970">
                  <c:v>1.440482128248876</c:v>
                </c:pt>
                <c:pt idx="6971">
                  <c:v>1.44006893868399</c:v>
                </c:pt>
                <c:pt idx="6972">
                  <c:v>1.4396559268732958</c:v>
                </c:pt>
                <c:pt idx="6973">
                  <c:v>1.4392430927147859</c:v>
                </c:pt>
                <c:pt idx="6974">
                  <c:v>1.4388304361066624</c:v>
                </c:pt>
                <c:pt idx="6975">
                  <c:v>1.4384179569470783</c:v>
                </c:pt>
                <c:pt idx="6976">
                  <c:v>1.4380056551343074</c:v>
                </c:pt>
                <c:pt idx="6977">
                  <c:v>1.4375935305667311</c:v>
                </c:pt>
                <c:pt idx="6978">
                  <c:v>1.4371815831427344</c:v>
                </c:pt>
                <c:pt idx="6979">
                  <c:v>1.4367698127608108</c:v>
                </c:pt>
                <c:pt idx="6980">
                  <c:v>1.4363582193195559</c:v>
                </c:pt>
                <c:pt idx="6981">
                  <c:v>1.4359468027175657</c:v>
                </c:pt>
                <c:pt idx="6982">
                  <c:v>1.4355355628535946</c:v>
                </c:pt>
                <c:pt idx="6983">
                  <c:v>1.4351244996263792</c:v>
                </c:pt>
                <c:pt idx="6984">
                  <c:v>1.4347136129348104</c:v>
                </c:pt>
                <c:pt idx="6985">
                  <c:v>1.4343029026778142</c:v>
                </c:pt>
                <c:pt idx="6986">
                  <c:v>1.4338923687543552</c:v>
                </c:pt>
                <c:pt idx="6987">
                  <c:v>1.4334820110635564</c:v>
                </c:pt>
                <c:pt idx="6988">
                  <c:v>1.4330718295045226</c:v>
                </c:pt>
                <c:pt idx="6989">
                  <c:v>1.4326618239764835</c:v>
                </c:pt>
                <c:pt idx="6990">
                  <c:v>1.432251994378738</c:v>
                </c:pt>
                <c:pt idx="6991">
                  <c:v>1.4318423406106138</c:v>
                </c:pt>
                <c:pt idx="6992">
                  <c:v>1.43143286257158</c:v>
                </c:pt>
                <c:pt idx="6993">
                  <c:v>1.4310235601611252</c:v>
                </c:pt>
                <c:pt idx="6994">
                  <c:v>1.4306144332788273</c:v>
                </c:pt>
                <c:pt idx="6995">
                  <c:v>1.4302054818243346</c:v>
                </c:pt>
                <c:pt idx="6996">
                  <c:v>1.4297967056973464</c:v>
                </c:pt>
                <c:pt idx="6997">
                  <c:v>1.4293881047977253</c:v>
                </c:pt>
                <c:pt idx="6998">
                  <c:v>1.4289796790252418</c:v>
                </c:pt>
                <c:pt idx="6999">
                  <c:v>1.4285714282798834</c:v>
                </c:pt>
                <c:pt idx="7000">
                  <c:v>1.4281633524616337</c:v>
                </c:pt>
                <c:pt idx="7001">
                  <c:v>1.4277554514706012</c:v>
                </c:pt>
                <c:pt idx="7002">
                  <c:v>1.4273477252069042</c:v>
                </c:pt>
                <c:pt idx="7003">
                  <c:v>1.4269401735707725</c:v>
                </c:pt>
                <c:pt idx="7004">
                  <c:v>1.4265327964624848</c:v>
                </c:pt>
                <c:pt idx="7005">
                  <c:v>1.4261255937824378</c:v>
                </c:pt>
                <c:pt idx="7006">
                  <c:v>1.425718565431038</c:v>
                </c:pt>
                <c:pt idx="7007">
                  <c:v>1.4253117113087914</c:v>
                </c:pt>
                <c:pt idx="7008">
                  <c:v>1.4249050313162781</c:v>
                </c:pt>
                <c:pt idx="7009">
                  <c:v>1.4244985253541398</c:v>
                </c:pt>
                <c:pt idx="7010">
                  <c:v>1.4240921933231006</c:v>
                </c:pt>
                <c:pt idx="7011">
                  <c:v>1.4236860351239438</c:v>
                </c:pt>
                <c:pt idx="7012">
                  <c:v>1.4232800506575298</c:v>
                </c:pt>
                <c:pt idx="7013">
                  <c:v>1.4228742398247876</c:v>
                </c:pt>
                <c:pt idx="7014">
                  <c:v>1.422468602526717</c:v>
                </c:pt>
                <c:pt idx="7015">
                  <c:v>1.4220631386643878</c:v>
                </c:pt>
                <c:pt idx="7016">
                  <c:v>1.4216578481389437</c:v>
                </c:pt>
                <c:pt idx="7017">
                  <c:v>1.4212527308515941</c:v>
                </c:pt>
                <c:pt idx="7018">
                  <c:v>1.42084778670362</c:v>
                </c:pt>
                <c:pt idx="7019">
                  <c:v>1.4204430155963739</c:v>
                </c:pt>
                <c:pt idx="7020">
                  <c:v>1.4200384174312799</c:v>
                </c:pt>
                <c:pt idx="7021">
                  <c:v>1.4196339921098113</c:v>
                </c:pt>
                <c:pt idx="7022">
                  <c:v>1.4192297395335838</c:v>
                </c:pt>
                <c:pt idx="7023">
                  <c:v>1.4188256596041593</c:v>
                </c:pt>
                <c:pt idx="7024">
                  <c:v>1.4184217522232996</c:v>
                </c:pt>
                <c:pt idx="7025">
                  <c:v>1.4180180172927666</c:v>
                </c:pt>
                <c:pt idx="7026">
                  <c:v>1.417614454714361</c:v>
                </c:pt>
                <c:pt idx="7027">
                  <c:v>1.4172110643900511</c:v>
                </c:pt>
                <c:pt idx="7028">
                  <c:v>1.4168078462217801</c:v>
                </c:pt>
                <c:pt idx="7029">
                  <c:v>1.4164048001116116</c:v>
                </c:pt>
                <c:pt idx="7030">
                  <c:v>1.4160019259616687</c:v>
                </c:pt>
                <c:pt idx="7031">
                  <c:v>1.4155992236741215</c:v>
                </c:pt>
                <c:pt idx="7032">
                  <c:v>1.4151966931512769</c:v>
                </c:pt>
                <c:pt idx="7033">
                  <c:v>1.4147943342954354</c:v>
                </c:pt>
                <c:pt idx="7034">
                  <c:v>1.4143921470090015</c:v>
                </c:pt>
                <c:pt idx="7035">
                  <c:v>1.4139901311944352</c:v>
                </c:pt>
                <c:pt idx="7036">
                  <c:v>1.4135882867542919</c:v>
                </c:pt>
                <c:pt idx="7037">
                  <c:v>1.4131866135911646</c:v>
                </c:pt>
                <c:pt idx="7038">
                  <c:v>1.4127851116077461</c:v>
                </c:pt>
                <c:pt idx="7039">
                  <c:v>1.4123837807067601</c:v>
                </c:pt>
                <c:pt idx="7040">
                  <c:v>1.411982620791032</c:v>
                </c:pt>
                <c:pt idx="7041">
                  <c:v>1.4115816317634458</c:v>
                </c:pt>
                <c:pt idx="7042">
                  <c:v>1.4111808135269539</c:v>
                </c:pt>
                <c:pt idx="7043">
                  <c:v>1.4107801659845787</c:v>
                </c:pt>
                <c:pt idx="7044">
                  <c:v>1.4103796890393943</c:v>
                </c:pt>
                <c:pt idx="7045">
                  <c:v>1.4099793825945832</c:v>
                </c:pt>
                <c:pt idx="7046">
                  <c:v>1.4095792465533832</c:v>
                </c:pt>
                <c:pt idx="7047">
                  <c:v>1.4091792808190566</c:v>
                </c:pt>
                <c:pt idx="7048">
                  <c:v>1.4087794852950026</c:v>
                </c:pt>
                <c:pt idx="7049">
                  <c:v>1.4083798598846358</c:v>
                </c:pt>
                <c:pt idx="7050">
                  <c:v>1.4079804044914535</c:v>
                </c:pt>
                <c:pt idx="7051">
                  <c:v>1.4075811190190206</c:v>
                </c:pt>
                <c:pt idx="7052">
                  <c:v>1.4071820033710085</c:v>
                </c:pt>
                <c:pt idx="7053">
                  <c:v>1.4067830574510938</c:v>
                </c:pt>
                <c:pt idx="7054">
                  <c:v>1.4063842811630618</c:v>
                </c:pt>
                <c:pt idx="7055">
                  <c:v>1.4059856744107584</c:v>
                </c:pt>
                <c:pt idx="7056">
                  <c:v>1.4055872370980858</c:v>
                </c:pt>
                <c:pt idx="7057">
                  <c:v>1.4051889691290445</c:v>
                </c:pt>
                <c:pt idx="7058">
                  <c:v>1.4047908704076526</c:v>
                </c:pt>
                <c:pt idx="7059">
                  <c:v>1.4043929408380629</c:v>
                </c:pt>
                <c:pt idx="7060">
                  <c:v>1.4039951803244082</c:v>
                </c:pt>
                <c:pt idx="7061">
                  <c:v>1.4035975887710113</c:v>
                </c:pt>
                <c:pt idx="7062">
                  <c:v>1.4032001660821298</c:v>
                </c:pt>
                <c:pt idx="7063">
                  <c:v>1.4028029121621608</c:v>
                </c:pt>
                <c:pt idx="7064">
                  <c:v>1.4024058269155941</c:v>
                </c:pt>
                <c:pt idx="7065">
                  <c:v>1.4020089102469129</c:v>
                </c:pt>
                <c:pt idx="7066">
                  <c:v>1.4016121620607231</c:v>
                </c:pt>
                <c:pt idx="7067">
                  <c:v>1.4012155822616799</c:v>
                </c:pt>
                <c:pt idx="7068">
                  <c:v>1.4008191707545099</c:v>
                </c:pt>
                <c:pt idx="7069">
                  <c:v>1.4004229274440034</c:v>
                </c:pt>
                <c:pt idx="7070">
                  <c:v>1.4000268522350086</c:v>
                </c:pt>
                <c:pt idx="7071">
                  <c:v>1.3996309450324858</c:v>
                </c:pt>
                <c:pt idx="7072">
                  <c:v>1.3992352057413988</c:v>
                </c:pt>
                <c:pt idx="7073">
                  <c:v>1.3988396342668161</c:v>
                </c:pt>
                <c:pt idx="7074">
                  <c:v>1.3984442305138645</c:v>
                </c:pt>
                <c:pt idx="7075">
                  <c:v>1.3980489943877576</c:v>
                </c:pt>
                <c:pt idx="7076">
                  <c:v>1.3976539257937308</c:v>
                </c:pt>
                <c:pt idx="7077">
                  <c:v>1.3972590246371084</c:v>
                </c:pt>
                <c:pt idx="7078">
                  <c:v>1.3968642908232998</c:v>
                </c:pt>
                <c:pt idx="7079">
                  <c:v>1.3964697242577861</c:v>
                </c:pt>
                <c:pt idx="7080">
                  <c:v>1.3960753248460938</c:v>
                </c:pt>
                <c:pt idx="7081">
                  <c:v>1.3956810924937637</c:v>
                </c:pt>
                <c:pt idx="7082">
                  <c:v>1.3952870271065383</c:v>
                </c:pt>
                <c:pt idx="7083">
                  <c:v>1.3948931285900781</c:v>
                </c:pt>
                <c:pt idx="7084">
                  <c:v>1.3944993968502244</c:v>
                </c:pt>
                <c:pt idx="7085">
                  <c:v>1.3941058317928405</c:v>
                </c:pt>
                <c:pt idx="7086">
                  <c:v>1.3937124333238207</c:v>
                </c:pt>
                <c:pt idx="7087">
                  <c:v>1.3933192013491698</c:v>
                </c:pt>
                <c:pt idx="7088">
                  <c:v>1.3929261357749718</c:v>
                </c:pt>
                <c:pt idx="7089">
                  <c:v>1.3925332365073411</c:v>
                </c:pt>
                <c:pt idx="7090">
                  <c:v>1.3921405034524705</c:v>
                </c:pt>
                <c:pt idx="7091">
                  <c:v>1.3917479365166365</c:v>
                </c:pt>
                <c:pt idx="7092">
                  <c:v>1.3913555356061309</c:v>
                </c:pt>
                <c:pt idx="7093">
                  <c:v>1.3909633006273556</c:v>
                </c:pt>
                <c:pt idx="7094">
                  <c:v>1.3905712314867997</c:v>
                </c:pt>
                <c:pt idx="7095">
                  <c:v>1.3901793280909447</c:v>
                </c:pt>
                <c:pt idx="7096">
                  <c:v>1.3897875903464121</c:v>
                </c:pt>
                <c:pt idx="7097">
                  <c:v>1.389396018159833</c:v>
                </c:pt>
                <c:pt idx="7098">
                  <c:v>1.3890046114379537</c:v>
                </c:pt>
                <c:pt idx="7099">
                  <c:v>1.38861337008756</c:v>
                </c:pt>
                <c:pt idx="7100">
                  <c:v>1.3882222940154818</c:v>
                </c:pt>
                <c:pt idx="7101">
                  <c:v>1.3878313831286408</c:v>
                </c:pt>
                <c:pt idx="7102">
                  <c:v>1.3874406373340478</c:v>
                </c:pt>
                <c:pt idx="7103">
                  <c:v>1.3870500565387391</c:v>
                </c:pt>
                <c:pt idx="7104">
                  <c:v>1.3866596406497966</c:v>
                </c:pt>
                <c:pt idx="7105">
                  <c:v>1.3862693895744398</c:v>
                </c:pt>
                <c:pt idx="7106">
                  <c:v>1.3858793032198924</c:v>
                </c:pt>
                <c:pt idx="7107">
                  <c:v>1.3854893814934939</c:v>
                </c:pt>
                <c:pt idx="7108">
                  <c:v>1.3850996243025899</c:v>
                </c:pt>
                <c:pt idx="7109">
                  <c:v>1.3847100315546321</c:v>
                </c:pt>
                <c:pt idx="7110">
                  <c:v>1.3843206031571238</c:v>
                </c:pt>
                <c:pt idx="7111">
                  <c:v>1.3839313390176398</c:v>
                </c:pt>
                <c:pt idx="7112">
                  <c:v>1.3835422390438161</c:v>
                </c:pt>
                <c:pt idx="7113">
                  <c:v>1.3831533031433481</c:v>
                </c:pt>
                <c:pt idx="7114">
                  <c:v>1.382764531224006</c:v>
                </c:pt>
                <c:pt idx="7115">
                  <c:v>1.382375923193637</c:v>
                </c:pt>
                <c:pt idx="7116">
                  <c:v>1.3819874789600821</c:v>
                </c:pt>
                <c:pt idx="7117">
                  <c:v>1.3815991984313558</c:v>
                </c:pt>
                <c:pt idx="7118">
                  <c:v>1.381211081515465</c:v>
                </c:pt>
                <c:pt idx="7119">
                  <c:v>1.3808231281204979</c:v>
                </c:pt>
                <c:pt idx="7120">
                  <c:v>1.3804353381546086</c:v>
                </c:pt>
                <c:pt idx="7121">
                  <c:v>1.3800477115260334</c:v>
                </c:pt>
                <c:pt idx="7122">
                  <c:v>1.3796602481429849</c:v>
                </c:pt>
                <c:pt idx="7123">
                  <c:v>1.3792729479139101</c:v>
                </c:pt>
                <c:pt idx="7124">
                  <c:v>1.3788858107471571</c:v>
                </c:pt>
                <c:pt idx="7125">
                  <c:v>1.378498836551231</c:v>
                </c:pt>
                <c:pt idx="7126">
                  <c:v>1.3781120252346368</c:v>
                </c:pt>
                <c:pt idx="7127">
                  <c:v>1.3777253767059918</c:v>
                </c:pt>
                <c:pt idx="7128">
                  <c:v>1.377338890873983</c:v>
                </c:pt>
                <c:pt idx="7129">
                  <c:v>1.3769525676473398</c:v>
                </c:pt>
                <c:pt idx="7130">
                  <c:v>1.376566406934826</c:v>
                </c:pt>
                <c:pt idx="7131">
                  <c:v>1.3761804086453449</c:v>
                </c:pt>
                <c:pt idx="7132">
                  <c:v>1.3757945726877778</c:v>
                </c:pt>
                <c:pt idx="7133">
                  <c:v>1.3754088989711453</c:v>
                </c:pt>
                <c:pt idx="7134">
                  <c:v>1.3750233874044662</c:v>
                </c:pt>
                <c:pt idx="7135">
                  <c:v>1.3746380378969181</c:v>
                </c:pt>
                <c:pt idx="7136">
                  <c:v>1.3742528503576181</c:v>
                </c:pt>
                <c:pt idx="7137">
                  <c:v>1.3738678246958385</c:v>
                </c:pt>
                <c:pt idx="7138">
                  <c:v>1.3734829608208678</c:v>
                </c:pt>
                <c:pt idx="7139">
                  <c:v>1.3730982586420535</c:v>
                </c:pt>
                <c:pt idx="7140">
                  <c:v>1.3727137180688966</c:v>
                </c:pt>
                <c:pt idx="7141">
                  <c:v>1.3723293390108435</c:v>
                </c:pt>
                <c:pt idx="7142">
                  <c:v>1.371945121377466</c:v>
                </c:pt>
                <c:pt idx="7143">
                  <c:v>1.3715610650783856</c:v>
                </c:pt>
                <c:pt idx="7144">
                  <c:v>1.3711771700233013</c:v>
                </c:pt>
                <c:pt idx="7145">
                  <c:v>1.3707934361219281</c:v>
                </c:pt>
                <c:pt idx="7146">
                  <c:v>1.3704098632841122</c:v>
                </c:pt>
                <c:pt idx="7147">
                  <c:v>1.370026451419718</c:v>
                </c:pt>
                <c:pt idx="7148">
                  <c:v>1.3696432004386838</c:v>
                </c:pt>
                <c:pt idx="7149">
                  <c:v>1.3692601102510127</c:v>
                </c:pt>
                <c:pt idx="7150">
                  <c:v>1.3688771807667859</c:v>
                </c:pt>
                <c:pt idx="7151">
                  <c:v>1.3684944118960767</c:v>
                </c:pt>
                <c:pt idx="7152">
                  <c:v>1.36811180354913</c:v>
                </c:pt>
                <c:pt idx="7153">
                  <c:v>1.3677293556361652</c:v>
                </c:pt>
                <c:pt idx="7154">
                  <c:v>1.3673470680675441</c:v>
                </c:pt>
                <c:pt idx="7155">
                  <c:v>1.3669649407535982</c:v>
                </c:pt>
                <c:pt idx="7156">
                  <c:v>1.3665829736048005</c:v>
                </c:pt>
                <c:pt idx="7157">
                  <c:v>1.3662011665316207</c:v>
                </c:pt>
                <c:pt idx="7158">
                  <c:v>1.3658195194446319</c:v>
                </c:pt>
                <c:pt idx="7159">
                  <c:v>1.3654380322544752</c:v>
                </c:pt>
                <c:pt idx="7160">
                  <c:v>1.3650567048718758</c:v>
                </c:pt>
                <c:pt idx="7161">
                  <c:v>1.3646755372075141</c:v>
                </c:pt>
                <c:pt idx="7162">
                  <c:v>1.3642945291722541</c:v>
                </c:pt>
                <c:pt idx="7163">
                  <c:v>1.3639136806769598</c:v>
                </c:pt>
                <c:pt idx="7164">
                  <c:v>1.363532991632576</c:v>
                </c:pt>
                <c:pt idx="7165">
                  <c:v>1.3631524619501165</c:v>
                </c:pt>
                <c:pt idx="7166">
                  <c:v>1.3627720915406001</c:v>
                </c:pt>
                <c:pt idx="7167">
                  <c:v>1.3623918803151978</c:v>
                </c:pt>
                <c:pt idx="7168">
                  <c:v>1.3620118281850861</c:v>
                </c:pt>
                <c:pt idx="7169">
                  <c:v>1.3616319350615105</c:v>
                </c:pt>
                <c:pt idx="7170">
                  <c:v>1.3612522008557861</c:v>
                </c:pt>
                <c:pt idx="7171">
                  <c:v>1.3608726254792851</c:v>
                </c:pt>
                <c:pt idx="7172">
                  <c:v>1.3604932088434438</c:v>
                </c:pt>
                <c:pt idx="7173">
                  <c:v>1.3601139508597706</c:v>
                </c:pt>
                <c:pt idx="7174">
                  <c:v>1.3597348514397918</c:v>
                </c:pt>
                <c:pt idx="7175">
                  <c:v>1.3593559104951605</c:v>
                </c:pt>
                <c:pt idx="7176">
                  <c:v>1.3589771279375591</c:v>
                </c:pt>
                <c:pt idx="7177">
                  <c:v>1.3585985036786969</c:v>
                </c:pt>
                <c:pt idx="7178">
                  <c:v>1.3582200376304137</c:v>
                </c:pt>
                <c:pt idx="7179">
                  <c:v>1.3578417297045644</c:v>
                </c:pt>
                <c:pt idx="7180">
                  <c:v>1.3574635798130781</c:v>
                </c:pt>
                <c:pt idx="7181">
                  <c:v>1.3570855878679406</c:v>
                </c:pt>
                <c:pt idx="7182">
                  <c:v>1.3567077537812173</c:v>
                </c:pt>
                <c:pt idx="7183">
                  <c:v>1.3563300774649838</c:v>
                </c:pt>
                <c:pt idx="7184">
                  <c:v>1.35595255883145</c:v>
                </c:pt>
                <c:pt idx="7185">
                  <c:v>1.3555751977928339</c:v>
                </c:pt>
                <c:pt idx="7186">
                  <c:v>1.3551979942614341</c:v>
                </c:pt>
                <c:pt idx="7187">
                  <c:v>1.3548209481496039</c:v>
                </c:pt>
                <c:pt idx="7188">
                  <c:v>1.3544440593697635</c:v>
                </c:pt>
                <c:pt idx="7189">
                  <c:v>1.3540673278343884</c:v>
                </c:pt>
                <c:pt idx="7190">
                  <c:v>1.3536907534560179</c:v>
                </c:pt>
                <c:pt idx="7191">
                  <c:v>1.3533143361472513</c:v>
                </c:pt>
                <c:pt idx="7192">
                  <c:v>1.3529380758207501</c:v>
                </c:pt>
                <c:pt idx="7193">
                  <c:v>1.3525619723892324</c:v>
                </c:pt>
                <c:pt idx="7194">
                  <c:v>1.3521860257654825</c:v>
                </c:pt>
                <c:pt idx="7195">
                  <c:v>1.3518102358623416</c:v>
                </c:pt>
                <c:pt idx="7196">
                  <c:v>1.3514346025927118</c:v>
                </c:pt>
                <c:pt idx="7197">
                  <c:v>1.3510591258695601</c:v>
                </c:pt>
                <c:pt idx="7198">
                  <c:v>1.3506838056059043</c:v>
                </c:pt>
                <c:pt idx="7199">
                  <c:v>1.3503086417148324</c:v>
                </c:pt>
                <c:pt idx="7200">
                  <c:v>1.349933634109475</c:v>
                </c:pt>
                <c:pt idx="7201">
                  <c:v>1.3495587827030755</c:v>
                </c:pt>
                <c:pt idx="7202">
                  <c:v>1.3491840874088599</c:v>
                </c:pt>
                <c:pt idx="7203">
                  <c:v>1.348809548140167</c:v>
                </c:pt>
                <c:pt idx="7204">
                  <c:v>1.3484351648103947</c:v>
                </c:pt>
                <c:pt idx="7205">
                  <c:v>1.3480609373329491</c:v>
                </c:pt>
                <c:pt idx="7206">
                  <c:v>1.3476868656213761</c:v>
                </c:pt>
                <c:pt idx="7207">
                  <c:v>1.3473129495892364</c:v>
                </c:pt>
                <c:pt idx="7208">
                  <c:v>1.3469391891501239</c:v>
                </c:pt>
                <c:pt idx="7209">
                  <c:v>1.346565584217768</c:v>
                </c:pt>
                <c:pt idx="7210">
                  <c:v>1.3461921347058861</c:v>
                </c:pt>
                <c:pt idx="7211">
                  <c:v>1.3458188405282701</c:v>
                </c:pt>
                <c:pt idx="7212">
                  <c:v>1.3454457015988261</c:v>
                </c:pt>
                <c:pt idx="7213">
                  <c:v>1.3450727178314379</c:v>
                </c:pt>
                <c:pt idx="7214">
                  <c:v>1.3446998891401172</c:v>
                </c:pt>
                <c:pt idx="7215">
                  <c:v>1.3443272154388977</c:v>
                </c:pt>
                <c:pt idx="7216">
                  <c:v>1.3439546966418818</c:v>
                </c:pt>
                <c:pt idx="7217">
                  <c:v>1.3435823326632361</c:v>
                </c:pt>
                <c:pt idx="7218">
                  <c:v>1.343210123417176</c:v>
                </c:pt>
                <c:pt idx="7219">
                  <c:v>1.3428380688179882</c:v>
                </c:pt>
                <c:pt idx="7220">
                  <c:v>1.3424661687800121</c:v>
                </c:pt>
                <c:pt idx="7221">
                  <c:v>1.3420944232176479</c:v>
                </c:pt>
                <c:pt idx="7222">
                  <c:v>1.3417228320453538</c:v>
                </c:pt>
                <c:pt idx="7223">
                  <c:v>1.3413513951776403</c:v>
                </c:pt>
                <c:pt idx="7224">
                  <c:v>1.3409801125291159</c:v>
                </c:pt>
                <c:pt idx="7225">
                  <c:v>1.3406089840143853</c:v>
                </c:pt>
                <c:pt idx="7226">
                  <c:v>1.3402380095481561</c:v>
                </c:pt>
                <c:pt idx="7227">
                  <c:v>1.3398671890451794</c:v>
                </c:pt>
                <c:pt idx="7228">
                  <c:v>1.3394965224202735</c:v>
                </c:pt>
                <c:pt idx="7229">
                  <c:v>1.3391260095883095</c:v>
                </c:pt>
                <c:pt idx="7230">
                  <c:v>1.3387556504642191</c:v>
                </c:pt>
                <c:pt idx="7231">
                  <c:v>1.3383854449630064</c:v>
                </c:pt>
                <c:pt idx="7232">
                  <c:v>1.3380153929996799</c:v>
                </c:pt>
                <c:pt idx="7233">
                  <c:v>1.3376454944893879</c:v>
                </c:pt>
                <c:pt idx="7234">
                  <c:v>1.3372757493472851</c:v>
                </c:pt>
                <c:pt idx="7235">
                  <c:v>1.3369061574885939</c:v>
                </c:pt>
                <c:pt idx="7236">
                  <c:v>1.336536718828601</c:v>
                </c:pt>
                <c:pt idx="7237">
                  <c:v>1.3361674332826465</c:v>
                </c:pt>
                <c:pt idx="7238">
                  <c:v>1.3357983007661318</c:v>
                </c:pt>
                <c:pt idx="7239">
                  <c:v>1.335429321194517</c:v>
                </c:pt>
                <c:pt idx="7240">
                  <c:v>1.3350604944833182</c:v>
                </c:pt>
                <c:pt idx="7241">
                  <c:v>1.3346918205481122</c:v>
                </c:pt>
                <c:pt idx="7242">
                  <c:v>1.3343232993045318</c:v>
                </c:pt>
                <c:pt idx="7243">
                  <c:v>1.3339549306682741</c:v>
                </c:pt>
                <c:pt idx="7244">
                  <c:v>1.3335867145550824</c:v>
                </c:pt>
                <c:pt idx="7245">
                  <c:v>1.3332186508807702</c:v>
                </c:pt>
                <c:pt idx="7246">
                  <c:v>1.3328507395612217</c:v>
                </c:pt>
                <c:pt idx="7247">
                  <c:v>1.3324829805123166</c:v>
                </c:pt>
                <c:pt idx="7248">
                  <c:v>1.3321153736500726</c:v>
                </c:pt>
                <c:pt idx="7249">
                  <c:v>1.3317479188905121</c:v>
                </c:pt>
                <c:pt idx="7250">
                  <c:v>1.3313806161497532</c:v>
                </c:pt>
                <c:pt idx="7251">
                  <c:v>1.331013465343944</c:v>
                </c:pt>
                <c:pt idx="7252">
                  <c:v>1.3306464663892965</c:v>
                </c:pt>
                <c:pt idx="7253">
                  <c:v>1.3302796192020838</c:v>
                </c:pt>
                <c:pt idx="7254">
                  <c:v>1.3299129236986489</c:v>
                </c:pt>
                <c:pt idx="7255">
                  <c:v>1.3295463797953422</c:v>
                </c:pt>
                <c:pt idx="7256">
                  <c:v>1.3291799874086438</c:v>
                </c:pt>
                <c:pt idx="7257">
                  <c:v>1.3288137464550451</c:v>
                </c:pt>
                <c:pt idx="7258">
                  <c:v>1.3284476568511061</c:v>
                </c:pt>
                <c:pt idx="7259">
                  <c:v>1.3280817185134437</c:v>
                </c:pt>
                <c:pt idx="7260">
                  <c:v>1.3277159313587505</c:v>
                </c:pt>
                <c:pt idx="7261">
                  <c:v>1.3273502953037075</c:v>
                </c:pt>
                <c:pt idx="7262">
                  <c:v>1.3269848102651556</c:v>
                </c:pt>
                <c:pt idx="7263">
                  <c:v>1.3266194761599239</c:v>
                </c:pt>
                <c:pt idx="7264">
                  <c:v>1.3262542929049064</c:v>
                </c:pt>
                <c:pt idx="7265">
                  <c:v>1.3258892604170958</c:v>
                </c:pt>
                <c:pt idx="7266">
                  <c:v>1.3255243786134661</c:v>
                </c:pt>
                <c:pt idx="7267">
                  <c:v>1.3251596474111456</c:v>
                </c:pt>
                <c:pt idx="7268">
                  <c:v>1.3247950667272221</c:v>
                </c:pt>
                <c:pt idx="7269">
                  <c:v>1.3244306364789007</c:v>
                </c:pt>
                <c:pt idx="7270">
                  <c:v>1.3240663565834279</c:v>
                </c:pt>
                <c:pt idx="7271">
                  <c:v>1.3237022269581069</c:v>
                </c:pt>
                <c:pt idx="7272">
                  <c:v>1.3233382475202877</c:v>
                </c:pt>
                <c:pt idx="7273">
                  <c:v>1.3229744181874066</c:v>
                </c:pt>
                <c:pt idx="7274">
                  <c:v>1.3226107388769421</c:v>
                </c:pt>
                <c:pt idx="7275">
                  <c:v>1.3222472095064071</c:v>
                </c:pt>
                <c:pt idx="7276">
                  <c:v>1.3218838299933837</c:v>
                </c:pt>
                <c:pt idx="7277">
                  <c:v>1.3215206002555138</c:v>
                </c:pt>
                <c:pt idx="7278">
                  <c:v>1.3211575202105375</c:v>
                </c:pt>
                <c:pt idx="7279">
                  <c:v>1.3207945897761453</c:v>
                </c:pt>
                <c:pt idx="7280">
                  <c:v>1.3204318088702061</c:v>
                </c:pt>
                <c:pt idx="7281">
                  <c:v>1.3200691774105708</c:v>
                </c:pt>
                <c:pt idx="7282">
                  <c:v>1.319706695315146</c:v>
                </c:pt>
                <c:pt idx="7283">
                  <c:v>1.3193443625019738</c:v>
                </c:pt>
                <c:pt idx="7284">
                  <c:v>1.3189821788890341</c:v>
                </c:pt>
                <c:pt idx="7285">
                  <c:v>1.3186201443944399</c:v>
                </c:pt>
                <c:pt idx="7286">
                  <c:v>1.3182582589363441</c:v>
                </c:pt>
                <c:pt idx="7287">
                  <c:v>1.3178965224329438</c:v>
                </c:pt>
                <c:pt idx="7288">
                  <c:v>1.31753493480253</c:v>
                </c:pt>
                <c:pt idx="7289">
                  <c:v>1.3171734959633952</c:v>
                </c:pt>
                <c:pt idx="7290">
                  <c:v>1.316812205833924</c:v>
                </c:pt>
                <c:pt idx="7291">
                  <c:v>1.3164510643325582</c:v>
                </c:pt>
                <c:pt idx="7292">
                  <c:v>1.3160900713777521</c:v>
                </c:pt>
                <c:pt idx="7293">
                  <c:v>1.3157292268880818</c:v>
                </c:pt>
                <c:pt idx="7294">
                  <c:v>1.3153685307821379</c:v>
                </c:pt>
                <c:pt idx="7295">
                  <c:v>1.3150079829785741</c:v>
                </c:pt>
                <c:pt idx="7296">
                  <c:v>1.3146475833961089</c:v>
                </c:pt>
                <c:pt idx="7297">
                  <c:v>1.3142873319534902</c:v>
                </c:pt>
                <c:pt idx="7298">
                  <c:v>1.3139272285695358</c:v>
                </c:pt>
                <c:pt idx="7299">
                  <c:v>1.3135672731631498</c:v>
                </c:pt>
                <c:pt idx="7300">
                  <c:v>1.3132074656532646</c:v>
                </c:pt>
                <c:pt idx="7301">
                  <c:v>1.3128478059588462</c:v>
                </c:pt>
                <c:pt idx="7302">
                  <c:v>1.3124882939989364</c:v>
                </c:pt>
                <c:pt idx="7303">
                  <c:v>1.3121289296926621</c:v>
                </c:pt>
                <c:pt idx="7304">
                  <c:v>1.3117697129591341</c:v>
                </c:pt>
                <c:pt idx="7305">
                  <c:v>1.3114106437176398</c:v>
                </c:pt>
                <c:pt idx="7306">
                  <c:v>1.3110517218873761</c:v>
                </c:pt>
                <c:pt idx="7307">
                  <c:v>1.3106929473876816</c:v>
                </c:pt>
                <c:pt idx="7308">
                  <c:v>1.3103343201379358</c:v>
                </c:pt>
                <c:pt idx="7309">
                  <c:v>1.3099758400575678</c:v>
                </c:pt>
                <c:pt idx="7310">
                  <c:v>1.3096175070660661</c:v>
                </c:pt>
                <c:pt idx="7311">
                  <c:v>1.3092593210829693</c:v>
                </c:pt>
                <c:pt idx="7312">
                  <c:v>1.3089012820278592</c:v>
                </c:pt>
                <c:pt idx="7313">
                  <c:v>1.3085433898204328</c:v>
                </c:pt>
                <c:pt idx="7314">
                  <c:v>1.3081856443803501</c:v>
                </c:pt>
                <c:pt idx="7315">
                  <c:v>1.3078280456273745</c:v>
                </c:pt>
                <c:pt idx="7316">
                  <c:v>1.3074705934813606</c:v>
                </c:pt>
                <c:pt idx="7317">
                  <c:v>1.307113287862127</c:v>
                </c:pt>
                <c:pt idx="7318">
                  <c:v>1.3067561286896505</c:v>
                </c:pt>
                <c:pt idx="7319">
                  <c:v>1.3063991158838726</c:v>
                </c:pt>
                <c:pt idx="7320">
                  <c:v>1.3060422493648405</c:v>
                </c:pt>
                <c:pt idx="7321">
                  <c:v>1.3056855290526441</c:v>
                </c:pt>
                <c:pt idx="7322">
                  <c:v>1.3053289548674254</c:v>
                </c:pt>
                <c:pt idx="7323">
                  <c:v>1.3049725267293861</c:v>
                </c:pt>
                <c:pt idx="7324">
                  <c:v>1.3046162445587741</c:v>
                </c:pt>
                <c:pt idx="7325">
                  <c:v>1.3042601082758993</c:v>
                </c:pt>
                <c:pt idx="7326">
                  <c:v>1.3039041178011124</c:v>
                </c:pt>
                <c:pt idx="7327">
                  <c:v>1.3035482730548618</c:v>
                </c:pt>
                <c:pt idx="7328">
                  <c:v>1.303192573957586</c:v>
                </c:pt>
                <c:pt idx="7329">
                  <c:v>1.3028370204298181</c:v>
                </c:pt>
                <c:pt idx="7330">
                  <c:v>1.3024816123921257</c:v>
                </c:pt>
                <c:pt idx="7331">
                  <c:v>1.3021263497651772</c:v>
                </c:pt>
                <c:pt idx="7332">
                  <c:v>1.3017712324696067</c:v>
                </c:pt>
                <c:pt idx="7333">
                  <c:v>1.3014162604262189</c:v>
                </c:pt>
                <c:pt idx="7334">
                  <c:v>1.3010614335557569</c:v>
                </c:pt>
                <c:pt idx="7335">
                  <c:v>1.3007067517790858</c:v>
                </c:pt>
                <c:pt idx="7336">
                  <c:v>1.3003522150171116</c:v>
                </c:pt>
                <c:pt idx="7337">
                  <c:v>1.299997823190788</c:v>
                </c:pt>
                <c:pt idx="7338">
                  <c:v>1.2996435762211263</c:v>
                </c:pt>
                <c:pt idx="7339">
                  <c:v>1.2992894740291914</c:v>
                </c:pt>
                <c:pt idx="7340">
                  <c:v>1.2989355165361021</c:v>
                </c:pt>
                <c:pt idx="7341">
                  <c:v>1.2985817036630281</c:v>
                </c:pt>
                <c:pt idx="7342">
                  <c:v>1.2982280353311966</c:v>
                </c:pt>
                <c:pt idx="7343">
                  <c:v>1.2978745114618868</c:v>
                </c:pt>
                <c:pt idx="7344">
                  <c:v>1.2975211319764313</c:v>
                </c:pt>
                <c:pt idx="7345">
                  <c:v>1.2971678967962161</c:v>
                </c:pt>
                <c:pt idx="7346">
                  <c:v>1.2968148058426816</c:v>
                </c:pt>
                <c:pt idx="7347">
                  <c:v>1.2964618590373198</c:v>
                </c:pt>
                <c:pt idx="7348">
                  <c:v>1.2961090563016797</c:v>
                </c:pt>
                <c:pt idx="7349">
                  <c:v>1.2957563975573443</c:v>
                </c:pt>
                <c:pt idx="7350">
                  <c:v>1.2954038827260124</c:v>
                </c:pt>
                <c:pt idx="7351">
                  <c:v>1.295051511729346</c:v>
                </c:pt>
                <c:pt idx="7352">
                  <c:v>1.294699284489107</c:v>
                </c:pt>
                <c:pt idx="7353">
                  <c:v>1.2943472009271471</c:v>
                </c:pt>
                <c:pt idx="7354">
                  <c:v>1.2939952609652936</c:v>
                </c:pt>
                <c:pt idx="7355">
                  <c:v>1.2936434645254791</c:v>
                </c:pt>
                <c:pt idx="7356">
                  <c:v>1.293291811529663</c:v>
                </c:pt>
                <c:pt idx="7357">
                  <c:v>1.2929403018999093</c:v>
                </c:pt>
                <c:pt idx="7358">
                  <c:v>1.2925889355582707</c:v>
                </c:pt>
                <c:pt idx="7359">
                  <c:v>1.2922377124268525</c:v>
                </c:pt>
                <c:pt idx="7360">
                  <c:v>1.2918866324278675</c:v>
                </c:pt>
                <c:pt idx="7361">
                  <c:v>1.2915356954835604</c:v>
                </c:pt>
                <c:pt idx="7362">
                  <c:v>1.2911849015162324</c:v>
                </c:pt>
                <c:pt idx="7363">
                  <c:v>1.2908342504481556</c:v>
                </c:pt>
                <c:pt idx="7364">
                  <c:v>1.2904837422018181</c:v>
                </c:pt>
                <c:pt idx="7365">
                  <c:v>1.2901333766996064</c:v>
                </c:pt>
                <c:pt idx="7366">
                  <c:v>1.2897831538640396</c:v>
                </c:pt>
                <c:pt idx="7367">
                  <c:v>1.2894330736176698</c:v>
                </c:pt>
                <c:pt idx="7368">
                  <c:v>1.2890831358831041</c:v>
                </c:pt>
                <c:pt idx="7369">
                  <c:v>1.2887333405829882</c:v>
                </c:pt>
                <c:pt idx="7370">
                  <c:v>1.2883836876400652</c:v>
                </c:pt>
                <c:pt idx="7371">
                  <c:v>1.2880341769770673</c:v>
                </c:pt>
                <c:pt idx="7372">
                  <c:v>1.28768480851682</c:v>
                </c:pt>
                <c:pt idx="7373">
                  <c:v>1.2873355821821797</c:v>
                </c:pt>
                <c:pt idx="7374">
                  <c:v>1.2869864978961012</c:v>
                </c:pt>
                <c:pt idx="7375">
                  <c:v>1.2866375555815261</c:v>
                </c:pt>
                <c:pt idx="7376">
                  <c:v>1.2862887551614792</c:v>
                </c:pt>
                <c:pt idx="7377">
                  <c:v>1.2859400965590382</c:v>
                </c:pt>
                <c:pt idx="7378">
                  <c:v>1.2855915796973578</c:v>
                </c:pt>
                <c:pt idx="7379">
                  <c:v>1.2852432044995918</c:v>
                </c:pt>
                <c:pt idx="7380">
                  <c:v>1.2848949708889799</c:v>
                </c:pt>
                <c:pt idx="7381">
                  <c:v>1.2845468787888101</c:v>
                </c:pt>
                <c:pt idx="7382">
                  <c:v>1.284198928122414</c:v>
                </c:pt>
                <c:pt idx="7383">
                  <c:v>1.2838511188131854</c:v>
                </c:pt>
                <c:pt idx="7384">
                  <c:v>1.2835034507845535</c:v>
                </c:pt>
                <c:pt idx="7385">
                  <c:v>1.2831559239600567</c:v>
                </c:pt>
                <c:pt idx="7386">
                  <c:v>1.2828085382631624</c:v>
                </c:pt>
                <c:pt idx="7387">
                  <c:v>1.2824612936175124</c:v>
                </c:pt>
                <c:pt idx="7388">
                  <c:v>1.2821141899467852</c:v>
                </c:pt>
                <c:pt idx="7389">
                  <c:v>1.281767227174595</c:v>
                </c:pt>
                <c:pt idx="7390">
                  <c:v>1.2814204052247691</c:v>
                </c:pt>
                <c:pt idx="7391">
                  <c:v>1.2810737240210925</c:v>
                </c:pt>
                <c:pt idx="7392">
                  <c:v>1.2807271834873999</c:v>
                </c:pt>
                <c:pt idx="7393">
                  <c:v>1.280380783547608</c:v>
                </c:pt>
                <c:pt idx="7394">
                  <c:v>1.2800345241256741</c:v>
                </c:pt>
                <c:pt idx="7395">
                  <c:v>1.2796884051456037</c:v>
                </c:pt>
                <c:pt idx="7396">
                  <c:v>1.2793424265314601</c:v>
                </c:pt>
                <c:pt idx="7397">
                  <c:v>1.2789965882073422</c:v>
                </c:pt>
                <c:pt idx="7398">
                  <c:v>1.2786508900974438</c:v>
                </c:pt>
                <c:pt idx="7399">
                  <c:v>1.2783053321259479</c:v>
                </c:pt>
                <c:pt idx="7400">
                  <c:v>1.2779599142171298</c:v>
                </c:pt>
                <c:pt idx="7401">
                  <c:v>1.2776146362953058</c:v>
                </c:pt>
                <c:pt idx="7402">
                  <c:v>1.2772694982848272</c:v>
                </c:pt>
                <c:pt idx="7403">
                  <c:v>1.2769245001101464</c:v>
                </c:pt>
                <c:pt idx="7404">
                  <c:v>1.2765796416957209</c:v>
                </c:pt>
                <c:pt idx="7405">
                  <c:v>1.2762349229660541</c:v>
                </c:pt>
                <c:pt idx="7406">
                  <c:v>1.2758903438457236</c:v>
                </c:pt>
                <c:pt idx="7407">
                  <c:v>1.2755459042593564</c:v>
                </c:pt>
                <c:pt idx="7408">
                  <c:v>1.2752016041316239</c:v>
                </c:pt>
                <c:pt idx="7409">
                  <c:v>1.2748574433872581</c:v>
                </c:pt>
                <c:pt idx="7410">
                  <c:v>1.2745134219510261</c:v>
                </c:pt>
                <c:pt idx="7411">
                  <c:v>1.2741695397477346</c:v>
                </c:pt>
                <c:pt idx="7412">
                  <c:v>1.2738257967022635</c:v>
                </c:pt>
                <c:pt idx="7413">
                  <c:v>1.2734821927395858</c:v>
                </c:pt>
                <c:pt idx="7414">
                  <c:v>1.2731387277846358</c:v>
                </c:pt>
                <c:pt idx="7415">
                  <c:v>1.2727954017624514</c:v>
                </c:pt>
                <c:pt idx="7416">
                  <c:v>1.2724522145981121</c:v>
                </c:pt>
                <c:pt idx="7417">
                  <c:v>1.2721091662167594</c:v>
                </c:pt>
                <c:pt idx="7418">
                  <c:v>1.2717662565435195</c:v>
                </c:pt>
                <c:pt idx="7419">
                  <c:v>1.2714234855036857</c:v>
                </c:pt>
                <c:pt idx="7420">
                  <c:v>1.2710808530225275</c:v>
                </c:pt>
                <c:pt idx="7421">
                  <c:v>1.2707383590253498</c:v>
                </c:pt>
                <c:pt idx="7422">
                  <c:v>1.2703960034375472</c:v>
                </c:pt>
                <c:pt idx="7423">
                  <c:v>1.2700537861845484</c:v>
                </c:pt>
                <c:pt idx="7424">
                  <c:v>1.2697117071918338</c:v>
                </c:pt>
                <c:pt idx="7425">
                  <c:v>1.269369766384929</c:v>
                </c:pt>
                <c:pt idx="7426">
                  <c:v>1.2690279636894428</c:v>
                </c:pt>
                <c:pt idx="7427">
                  <c:v>1.268686299030966</c:v>
                </c:pt>
                <c:pt idx="7428">
                  <c:v>1.2683447723352217</c:v>
                </c:pt>
                <c:pt idx="7429">
                  <c:v>1.2680033835279108</c:v>
                </c:pt>
                <c:pt idx="7430">
                  <c:v>1.2676621325348254</c:v>
                </c:pt>
                <c:pt idx="7431">
                  <c:v>1.2673210192817959</c:v>
                </c:pt>
                <c:pt idx="7432">
                  <c:v>1.2669800436947063</c:v>
                </c:pt>
                <c:pt idx="7433">
                  <c:v>1.2666392056994658</c:v>
                </c:pt>
                <c:pt idx="7434">
                  <c:v>1.2662985052221158</c:v>
                </c:pt>
                <c:pt idx="7435">
                  <c:v>1.265957942188628</c:v>
                </c:pt>
                <c:pt idx="7436">
                  <c:v>1.265617516525102</c:v>
                </c:pt>
                <c:pt idx="7437">
                  <c:v>1.2652772281576679</c:v>
                </c:pt>
                <c:pt idx="7438">
                  <c:v>1.2649370770125068</c:v>
                </c:pt>
                <c:pt idx="7439">
                  <c:v>1.2645970630158481</c:v>
                </c:pt>
                <c:pt idx="7440">
                  <c:v>1.2642571860939806</c:v>
                </c:pt>
                <c:pt idx="7441">
                  <c:v>1.2639174461732021</c:v>
                </c:pt>
                <c:pt idx="7442">
                  <c:v>1.2635778431799212</c:v>
                </c:pt>
                <c:pt idx="7443">
                  <c:v>1.2632383770405538</c:v>
                </c:pt>
                <c:pt idx="7444">
                  <c:v>1.2628990476815836</c:v>
                </c:pt>
                <c:pt idx="7445">
                  <c:v>1.2625598550295298</c:v>
                </c:pt>
                <c:pt idx="7446">
                  <c:v>1.2622207990109604</c:v>
                </c:pt>
                <c:pt idx="7447">
                  <c:v>1.2618818795525306</c:v>
                </c:pt>
                <c:pt idx="7448">
                  <c:v>1.2615430965808838</c:v>
                </c:pt>
                <c:pt idx="7449">
                  <c:v>1.2612044500227446</c:v>
                </c:pt>
                <c:pt idx="7450">
                  <c:v>1.2608659398049151</c:v>
                </c:pt>
                <c:pt idx="7451">
                  <c:v>1.2605275658541868</c:v>
                </c:pt>
                <c:pt idx="7452">
                  <c:v>1.2601893280974406</c:v>
                </c:pt>
                <c:pt idx="7453">
                  <c:v>1.2598512264615964</c:v>
                </c:pt>
                <c:pt idx="7454">
                  <c:v>1.259513260873623</c:v>
                </c:pt>
                <c:pt idx="7455">
                  <c:v>1.2591754312605383</c:v>
                </c:pt>
                <c:pt idx="7456">
                  <c:v>1.2588377375494078</c:v>
                </c:pt>
                <c:pt idx="7457">
                  <c:v>1.2585001796673509</c:v>
                </c:pt>
                <c:pt idx="7458">
                  <c:v>1.2581627575415286</c:v>
                </c:pt>
                <c:pt idx="7459">
                  <c:v>1.257825471099143</c:v>
                </c:pt>
                <c:pt idx="7460">
                  <c:v>1.2574883202674918</c:v>
                </c:pt>
                <c:pt idx="7461">
                  <c:v>1.2571513049738525</c:v>
                </c:pt>
                <c:pt idx="7462">
                  <c:v>1.2568144251455935</c:v>
                </c:pt>
                <c:pt idx="7463">
                  <c:v>1.2564776807101239</c:v>
                </c:pt>
                <c:pt idx="7464">
                  <c:v>1.2561410715949015</c:v>
                </c:pt>
                <c:pt idx="7465">
                  <c:v>1.2558045977274084</c:v>
                </c:pt>
                <c:pt idx="7466">
                  <c:v>1.2554682590352553</c:v>
                </c:pt>
                <c:pt idx="7467">
                  <c:v>1.2551320554460086</c:v>
                </c:pt>
                <c:pt idx="7468">
                  <c:v>1.2547959868873109</c:v>
                </c:pt>
                <c:pt idx="7469">
                  <c:v>1.2544600532868717</c:v>
                </c:pt>
                <c:pt idx="7470">
                  <c:v>1.2541242545724234</c:v>
                </c:pt>
                <c:pt idx="7471">
                  <c:v>1.253788590671808</c:v>
                </c:pt>
                <c:pt idx="7472">
                  <c:v>1.2534530615128241</c:v>
                </c:pt>
                <c:pt idx="7473">
                  <c:v>1.2531176670233779</c:v>
                </c:pt>
                <c:pt idx="7474">
                  <c:v>1.2527824071314133</c:v>
                </c:pt>
                <c:pt idx="7475">
                  <c:v>1.2524472817649173</c:v>
                </c:pt>
                <c:pt idx="7476">
                  <c:v>1.252112290851928</c:v>
                </c:pt>
                <c:pt idx="7477">
                  <c:v>1.2517774343205301</c:v>
                </c:pt>
                <c:pt idx="7478">
                  <c:v>1.2514427120988558</c:v>
                </c:pt>
                <c:pt idx="7479">
                  <c:v>1.2511081241150901</c:v>
                </c:pt>
                <c:pt idx="7480">
                  <c:v>1.2507736702974472</c:v>
                </c:pt>
                <c:pt idx="7481">
                  <c:v>1.2504393505742311</c:v>
                </c:pt>
                <c:pt idx="7482">
                  <c:v>1.2501051648737849</c:v>
                </c:pt>
                <c:pt idx="7483">
                  <c:v>1.2497711131243792</c:v>
                </c:pt>
                <c:pt idx="7484">
                  <c:v>1.2494371952545578</c:v>
                </c:pt>
                <c:pt idx="7485">
                  <c:v>1.2491034111927262</c:v>
                </c:pt>
                <c:pt idx="7486">
                  <c:v>1.2487697608674098</c:v>
                </c:pt>
                <c:pt idx="7487">
                  <c:v>1.2484362442071666</c:v>
                </c:pt>
                <c:pt idx="7488">
                  <c:v>1.2481028611406499</c:v>
                </c:pt>
                <c:pt idx="7489">
                  <c:v>1.2477696115964407</c:v>
                </c:pt>
                <c:pt idx="7490">
                  <c:v>1.2474364955033208</c:v>
                </c:pt>
                <c:pt idx="7491">
                  <c:v>1.2471035127900258</c:v>
                </c:pt>
                <c:pt idx="7492">
                  <c:v>1.2467706633853377</c:v>
                </c:pt>
                <c:pt idx="7493">
                  <c:v>1.2464379472181182</c:v>
                </c:pt>
                <c:pt idx="7494">
                  <c:v>1.2461053642172661</c:v>
                </c:pt>
                <c:pt idx="7495">
                  <c:v>1.2457729143117333</c:v>
                </c:pt>
                <c:pt idx="7496">
                  <c:v>1.2454405974304688</c:v>
                </c:pt>
                <c:pt idx="7497">
                  <c:v>1.2451084135025838</c:v>
                </c:pt>
                <c:pt idx="7498">
                  <c:v>1.2447763624571138</c:v>
                </c:pt>
                <c:pt idx="7499">
                  <c:v>1.2444444442232101</c:v>
                </c:pt>
                <c:pt idx="7500">
                  <c:v>1.2441126587300491</c:v>
                </c:pt>
                <c:pt idx="7501">
                  <c:v>1.2437810059068615</c:v>
                </c:pt>
                <c:pt idx="7502">
                  <c:v>1.2434494856829112</c:v>
                </c:pt>
                <c:pt idx="7503">
                  <c:v>1.2431180979875556</c:v>
                </c:pt>
                <c:pt idx="7504">
                  <c:v>1.2427868427501298</c:v>
                </c:pt>
                <c:pt idx="7505">
                  <c:v>1.2424557199000625</c:v>
                </c:pt>
                <c:pt idx="7506">
                  <c:v>1.2421247293668181</c:v>
                </c:pt>
                <c:pt idx="7507">
                  <c:v>1.2417938710798946</c:v>
                </c:pt>
                <c:pt idx="7508">
                  <c:v>1.241463144968886</c:v>
                </c:pt>
                <c:pt idx="7509">
                  <c:v>1.2411325509633613</c:v>
                </c:pt>
                <c:pt idx="7510">
                  <c:v>1.2408020889929838</c:v>
                </c:pt>
                <c:pt idx="7511">
                  <c:v>1.2404717589874408</c:v>
                </c:pt>
                <c:pt idx="7512">
                  <c:v>1.2401415608765267</c:v>
                </c:pt>
                <c:pt idx="7513">
                  <c:v>1.2398114945899434</c:v>
                </c:pt>
                <c:pt idx="7514">
                  <c:v>1.2394815600576214</c:v>
                </c:pt>
                <c:pt idx="7515">
                  <c:v>1.2391517572093742</c:v>
                </c:pt>
                <c:pt idx="7516">
                  <c:v>1.2388220859752046</c:v>
                </c:pt>
                <c:pt idx="7517">
                  <c:v>1.2384925462850331</c:v>
                </c:pt>
                <c:pt idx="7518">
                  <c:v>1.2381631380689047</c:v>
                </c:pt>
                <c:pt idx="7519">
                  <c:v>1.2378338612568904</c:v>
                </c:pt>
                <c:pt idx="7520">
                  <c:v>1.2375047157790877</c:v>
                </c:pt>
                <c:pt idx="7521">
                  <c:v>1.2371757015657243</c:v>
                </c:pt>
                <c:pt idx="7522">
                  <c:v>1.2368468185469479</c:v>
                </c:pt>
                <c:pt idx="7523">
                  <c:v>1.2365180666530486</c:v>
                </c:pt>
                <c:pt idx="7524">
                  <c:v>1.2361894458142952</c:v>
                </c:pt>
                <c:pt idx="7525">
                  <c:v>1.2358609559610718</c:v>
                </c:pt>
                <c:pt idx="7526">
                  <c:v>1.2355325970237656</c:v>
                </c:pt>
                <c:pt idx="7527">
                  <c:v>1.2352043689328158</c:v>
                </c:pt>
                <c:pt idx="7528">
                  <c:v>1.234876271618714</c:v>
                </c:pt>
                <c:pt idx="7529">
                  <c:v>1.234548305011993</c:v>
                </c:pt>
                <c:pt idx="7530">
                  <c:v>1.2342204690432361</c:v>
                </c:pt>
                <c:pt idx="7531">
                  <c:v>1.2338927636430654</c:v>
                </c:pt>
                <c:pt idx="7532">
                  <c:v>1.2335651887421482</c:v>
                </c:pt>
                <c:pt idx="7533">
                  <c:v>1.2332377442712341</c:v>
                </c:pt>
                <c:pt idx="7534">
                  <c:v>1.2329104301610561</c:v>
                </c:pt>
                <c:pt idx="7535">
                  <c:v>1.2325832463424338</c:v>
                </c:pt>
                <c:pt idx="7536">
                  <c:v>1.2322561927462301</c:v>
                </c:pt>
                <c:pt idx="7537">
                  <c:v>1.2319292693033295</c:v>
                </c:pt>
                <c:pt idx="7538">
                  <c:v>1.2316024759447184</c:v>
                </c:pt>
                <c:pt idx="7539">
                  <c:v>1.2312758126013559</c:v>
                </c:pt>
                <c:pt idx="7540">
                  <c:v>1.2309492792042938</c:v>
                </c:pt>
                <c:pt idx="7541">
                  <c:v>1.2306228756846178</c:v>
                </c:pt>
                <c:pt idx="7542">
                  <c:v>1.2302966019734596</c:v>
                </c:pt>
                <c:pt idx="7543">
                  <c:v>1.2299704580019846</c:v>
                </c:pt>
                <c:pt idx="7544">
                  <c:v>1.2296444437014498</c:v>
                </c:pt>
                <c:pt idx="7545">
                  <c:v>1.2293185590030904</c:v>
                </c:pt>
                <c:pt idx="7546">
                  <c:v>1.2289928038382301</c:v>
                </c:pt>
                <c:pt idx="7547">
                  <c:v>1.2286671781382301</c:v>
                </c:pt>
                <c:pt idx="7548">
                  <c:v>1.2283416818344799</c:v>
                </c:pt>
                <c:pt idx="7549">
                  <c:v>1.2280163148584682</c:v>
                </c:pt>
                <c:pt idx="7550">
                  <c:v>1.2276910771416394</c:v>
                </c:pt>
                <c:pt idx="7551">
                  <c:v>1.227365968615592</c:v>
                </c:pt>
                <c:pt idx="7552">
                  <c:v>1.2270409892118661</c:v>
                </c:pt>
                <c:pt idx="7553">
                  <c:v>1.2267161388621086</c:v>
                </c:pt>
                <c:pt idx="7554">
                  <c:v>1.2263914174979766</c:v>
                </c:pt>
                <c:pt idx="7555">
                  <c:v>1.2260668250512521</c:v>
                </c:pt>
                <c:pt idx="7556">
                  <c:v>1.225742361453642</c:v>
                </c:pt>
                <c:pt idx="7557">
                  <c:v>1.2254180266369785</c:v>
                </c:pt>
                <c:pt idx="7558">
                  <c:v>1.2250938205331197</c:v>
                </c:pt>
                <c:pt idx="7559">
                  <c:v>1.2247697430739561</c:v>
                </c:pt>
                <c:pt idx="7560">
                  <c:v>1.2244457941914695</c:v>
                </c:pt>
                <c:pt idx="7561">
                  <c:v>1.2241219738176186</c:v>
                </c:pt>
                <c:pt idx="7562">
                  <c:v>1.2237982818844313</c:v>
                </c:pt>
                <c:pt idx="7563">
                  <c:v>1.2234747183240327</c:v>
                </c:pt>
                <c:pt idx="7564">
                  <c:v>1.2231512830685456</c:v>
                </c:pt>
                <c:pt idx="7565">
                  <c:v>1.2228279760501057</c:v>
                </c:pt>
                <c:pt idx="7566">
                  <c:v>1.2225047972009282</c:v>
                </c:pt>
                <c:pt idx="7567">
                  <c:v>1.2221817464533364</c:v>
                </c:pt>
                <c:pt idx="7568">
                  <c:v>1.221858823739576</c:v>
                </c:pt>
                <c:pt idx="7569">
                  <c:v>1.2215360289920172</c:v>
                </c:pt>
                <c:pt idx="7570">
                  <c:v>1.2212133621430568</c:v>
                </c:pt>
                <c:pt idx="7571">
                  <c:v>1.2208908231251354</c:v>
                </c:pt>
                <c:pt idx="7572">
                  <c:v>1.2205684118707381</c:v>
                </c:pt>
                <c:pt idx="7573">
                  <c:v>1.220246128312394</c:v>
                </c:pt>
                <c:pt idx="7574">
                  <c:v>1.2199239723826618</c:v>
                </c:pt>
                <c:pt idx="7575">
                  <c:v>1.2196019440142072</c:v>
                </c:pt>
                <c:pt idx="7576">
                  <c:v>1.2192800431396458</c:v>
                </c:pt>
                <c:pt idx="7577">
                  <c:v>1.2189582696917176</c:v>
                </c:pt>
                <c:pt idx="7578">
                  <c:v>1.2186366236031292</c:v>
                </c:pt>
                <c:pt idx="7579">
                  <c:v>1.2183151048067433</c:v>
                </c:pt>
                <c:pt idx="7580">
                  <c:v>1.2179937132353023</c:v>
                </c:pt>
                <c:pt idx="7581">
                  <c:v>1.217672448821806</c:v>
                </c:pt>
                <c:pt idx="7582">
                  <c:v>1.2173513114991026</c:v>
                </c:pt>
                <c:pt idx="7583">
                  <c:v>1.2170303012002162</c:v>
                </c:pt>
                <c:pt idx="7584">
                  <c:v>1.2167094178581177</c:v>
                </c:pt>
                <c:pt idx="7585">
                  <c:v>1.2163886614059161</c:v>
                </c:pt>
                <c:pt idx="7586">
                  <c:v>1.2160680317766801</c:v>
                </c:pt>
                <c:pt idx="7587">
                  <c:v>1.2157475289035833</c:v>
                </c:pt>
                <c:pt idx="7588">
                  <c:v>1.2154271527197786</c:v>
                </c:pt>
                <c:pt idx="7589">
                  <c:v>1.2151069031585651</c:v>
                </c:pt>
                <c:pt idx="7590">
                  <c:v>1.2147867801531838</c:v>
                </c:pt>
                <c:pt idx="7591">
                  <c:v>1.2144667836369698</c:v>
                </c:pt>
                <c:pt idx="7592">
                  <c:v>1.2141469135432961</c:v>
                </c:pt>
                <c:pt idx="7593">
                  <c:v>1.2138271698055727</c:v>
                </c:pt>
                <c:pt idx="7594">
                  <c:v>1.2135075523572578</c:v>
                </c:pt>
                <c:pt idx="7595">
                  <c:v>1.2131880611318655</c:v>
                </c:pt>
                <c:pt idx="7596">
                  <c:v>1.2128686960628916</c:v>
                </c:pt>
                <c:pt idx="7597">
                  <c:v>1.2125494570839905</c:v>
                </c:pt>
                <c:pt idx="7598">
                  <c:v>1.2122303441287761</c:v>
                </c:pt>
                <c:pt idx="7599">
                  <c:v>1.2119113571308808</c:v>
                </c:pt>
                <c:pt idx="7600">
                  <c:v>1.2115924960240847</c:v>
                </c:pt>
                <c:pt idx="7601">
                  <c:v>1.2112737607421338</c:v>
                </c:pt>
                <c:pt idx="7602">
                  <c:v>1.2109551512188121</c:v>
                </c:pt>
                <c:pt idx="7603">
                  <c:v>1.2106366673879654</c:v>
                </c:pt>
                <c:pt idx="7604">
                  <c:v>1.2103183091835381</c:v>
                </c:pt>
                <c:pt idx="7605">
                  <c:v>1.2100000765394192</c:v>
                </c:pt>
                <c:pt idx="7606">
                  <c:v>1.2096819693896057</c:v>
                </c:pt>
                <c:pt idx="7607">
                  <c:v>1.2093639876681106</c:v>
                </c:pt>
                <c:pt idx="7608">
                  <c:v>1.2090461313090344</c:v>
                </c:pt>
                <c:pt idx="7609">
                  <c:v>1.2087284002464538</c:v>
                </c:pt>
                <c:pt idx="7610">
                  <c:v>1.208410794414537</c:v>
                </c:pt>
                <c:pt idx="7611">
                  <c:v>1.2080933137474652</c:v>
                </c:pt>
                <c:pt idx="7612">
                  <c:v>1.2077759581795178</c:v>
                </c:pt>
                <c:pt idx="7613">
                  <c:v>1.2074587276449438</c:v>
                </c:pt>
                <c:pt idx="7614">
                  <c:v>1.2071416220780682</c:v>
                </c:pt>
                <c:pt idx="7615">
                  <c:v>1.2068246414132835</c:v>
                </c:pt>
                <c:pt idx="7616">
                  <c:v>1.2065077855850022</c:v>
                </c:pt>
                <c:pt idx="7617">
                  <c:v>1.20619105452765</c:v>
                </c:pt>
                <c:pt idx="7618">
                  <c:v>1.2058744481757568</c:v>
                </c:pt>
                <c:pt idx="7619">
                  <c:v>1.2055579664638778</c:v>
                </c:pt>
                <c:pt idx="7620">
                  <c:v>1.2052416093265379</c:v>
                </c:pt>
                <c:pt idx="7621">
                  <c:v>1.2049253766984154</c:v>
                </c:pt>
                <c:pt idx="7622">
                  <c:v>1.204609268514153</c:v>
                </c:pt>
                <c:pt idx="7623">
                  <c:v>1.2042932847085077</c:v>
                </c:pt>
                <c:pt idx="7624">
                  <c:v>1.203977425216193</c:v>
                </c:pt>
                <c:pt idx="7625">
                  <c:v>1.2036616899720076</c:v>
                </c:pt>
                <c:pt idx="7626">
                  <c:v>1.2033460789108379</c:v>
                </c:pt>
                <c:pt idx="7627">
                  <c:v>1.2030305919675244</c:v>
                </c:pt>
                <c:pt idx="7628">
                  <c:v>1.2027152290770091</c:v>
                </c:pt>
                <c:pt idx="7629">
                  <c:v>1.2023999901742506</c:v>
                </c:pt>
                <c:pt idx="7630">
                  <c:v>1.2020848751942959</c:v>
                </c:pt>
                <c:pt idx="7631">
                  <c:v>1.2017698840721482</c:v>
                </c:pt>
                <c:pt idx="7632">
                  <c:v>1.2014550167429698</c:v>
                </c:pt>
                <c:pt idx="7633">
                  <c:v>1.2011402731418479</c:v>
                </c:pt>
                <c:pt idx="7634">
                  <c:v>1.2008256532039674</c:v>
                </c:pt>
                <c:pt idx="7635">
                  <c:v>1.2005111568645999</c:v>
                </c:pt>
                <c:pt idx="7636">
                  <c:v>1.2001967840589658</c:v>
                </c:pt>
                <c:pt idx="7637">
                  <c:v>1.1998825347224051</c:v>
                </c:pt>
                <c:pt idx="7638">
                  <c:v>1.1995684087902303</c:v>
                </c:pt>
                <c:pt idx="7639">
                  <c:v>1.1992544061978745</c:v>
                </c:pt>
                <c:pt idx="7640">
                  <c:v>1.1989405268807849</c:v>
                </c:pt>
                <c:pt idx="7641">
                  <c:v>1.1986267707743719</c:v>
                </c:pt>
                <c:pt idx="7642">
                  <c:v>1.1983131378142371</c:v>
                </c:pt>
                <c:pt idx="7643">
                  <c:v>1.1979996279358858</c:v>
                </c:pt>
                <c:pt idx="7644">
                  <c:v>1.1976862410749598</c:v>
                </c:pt>
                <c:pt idx="7645">
                  <c:v>1.197372977167094</c:v>
                </c:pt>
                <c:pt idx="7646">
                  <c:v>1.1970598361479785</c:v>
                </c:pt>
                <c:pt idx="7647">
                  <c:v>1.1967468179533449</c:v>
                </c:pt>
                <c:pt idx="7648">
                  <c:v>1.1964339225189777</c:v>
                </c:pt>
                <c:pt idx="7649">
                  <c:v>1.1961211497806621</c:v>
                </c:pt>
                <c:pt idx="7650">
                  <c:v>1.1958084996742859</c:v>
                </c:pt>
                <c:pt idx="7651">
                  <c:v>1.1954959721357401</c:v>
                </c:pt>
                <c:pt idx="7652">
                  <c:v>1.1951835671009641</c:v>
                </c:pt>
                <c:pt idx="7653">
                  <c:v>1.1948712845059417</c:v>
                </c:pt>
                <c:pt idx="7654">
                  <c:v>1.1945591242867299</c:v>
                </c:pt>
                <c:pt idx="7655">
                  <c:v>1.1942470863793153</c:v>
                </c:pt>
                <c:pt idx="7656">
                  <c:v>1.1939351707198631</c:v>
                </c:pt>
                <c:pt idx="7657">
                  <c:v>1.1936233772445177</c:v>
                </c:pt>
                <c:pt idx="7658">
                  <c:v>1.1933117058894898</c:v>
                </c:pt>
                <c:pt idx="7659">
                  <c:v>1.1930001565909849</c:v>
                </c:pt>
                <c:pt idx="7660">
                  <c:v>1.1926887292853043</c:v>
                </c:pt>
                <c:pt idx="7661">
                  <c:v>1.1923774239087417</c:v>
                </c:pt>
                <c:pt idx="7662">
                  <c:v>1.1920662403976179</c:v>
                </c:pt>
                <c:pt idx="7663">
                  <c:v>1.1917551786884184</c:v>
                </c:pt>
                <c:pt idx="7664">
                  <c:v>1.1914442387175219</c:v>
                </c:pt>
                <c:pt idx="7665">
                  <c:v>1.1911334204214425</c:v>
                </c:pt>
                <c:pt idx="7666">
                  <c:v>1.1908227237367093</c:v>
                </c:pt>
                <c:pt idx="7667">
                  <c:v>1.1905121485998549</c:v>
                </c:pt>
                <c:pt idx="7668">
                  <c:v>1.1902016949474958</c:v>
                </c:pt>
                <c:pt idx="7669">
                  <c:v>1.1898913627163026</c:v>
                </c:pt>
                <c:pt idx="7670">
                  <c:v>1.1895811518429507</c:v>
                </c:pt>
                <c:pt idx="7671">
                  <c:v>1.1892710622641718</c:v>
                </c:pt>
                <c:pt idx="7672">
                  <c:v>1.1889610939167401</c:v>
                </c:pt>
                <c:pt idx="7673">
                  <c:v>1.1886512467374664</c:v>
                </c:pt>
                <c:pt idx="7674">
                  <c:v>1.1883415206632271</c:v>
                </c:pt>
                <c:pt idx="7675">
                  <c:v>1.1880319156308561</c:v>
                </c:pt>
                <c:pt idx="7676">
                  <c:v>1.187722431577352</c:v>
                </c:pt>
                <c:pt idx="7677">
                  <c:v>1.1874130684396711</c:v>
                </c:pt>
                <c:pt idx="7678">
                  <c:v>1.1871038261548341</c:v>
                </c:pt>
                <c:pt idx="7679">
                  <c:v>1.1867947046598994</c:v>
                </c:pt>
                <c:pt idx="7680">
                  <c:v>1.186485703891982</c:v>
                </c:pt>
                <c:pt idx="7681">
                  <c:v>1.1861768237881951</c:v>
                </c:pt>
                <c:pt idx="7682">
                  <c:v>1.1858680642857384</c:v>
                </c:pt>
                <c:pt idx="7683">
                  <c:v>1.1855594253218333</c:v>
                </c:pt>
                <c:pt idx="7684">
                  <c:v>1.1852509068337564</c:v>
                </c:pt>
                <c:pt idx="7685">
                  <c:v>1.1849425087587866</c:v>
                </c:pt>
                <c:pt idx="7686">
                  <c:v>1.1846342310342668</c:v>
                </c:pt>
                <c:pt idx="7687">
                  <c:v>1.1843260735976215</c:v>
                </c:pt>
                <c:pt idx="7688">
                  <c:v>1.1840180363862811</c:v>
                </c:pt>
                <c:pt idx="7689">
                  <c:v>1.1837101193376449</c:v>
                </c:pt>
                <c:pt idx="7690">
                  <c:v>1.1834023223892902</c:v>
                </c:pt>
                <c:pt idx="7691">
                  <c:v>1.1830946454787439</c:v>
                </c:pt>
                <c:pt idx="7692">
                  <c:v>1.1827870885436089</c:v>
                </c:pt>
                <c:pt idx="7693">
                  <c:v>1.1824796515214764</c:v>
                </c:pt>
                <c:pt idx="7694">
                  <c:v>1.1821723343500725</c:v>
                </c:pt>
                <c:pt idx="7695">
                  <c:v>1.1818651369670501</c:v>
                </c:pt>
                <c:pt idx="7696">
                  <c:v>1.1815580593102146</c:v>
                </c:pt>
                <c:pt idx="7697">
                  <c:v>1.1812511013173161</c:v>
                </c:pt>
                <c:pt idx="7698">
                  <c:v>1.1809442629262161</c:v>
                </c:pt>
                <c:pt idx="7699">
                  <c:v>1.180637544074792</c:v>
                </c:pt>
                <c:pt idx="7700">
                  <c:v>1.1803309447009298</c:v>
                </c:pt>
                <c:pt idx="7701">
                  <c:v>1.1800244647425921</c:v>
                </c:pt>
                <c:pt idx="7702">
                  <c:v>1.1797181041377871</c:v>
                </c:pt>
                <c:pt idx="7703">
                  <c:v>1.1794118628245249</c:v>
                </c:pt>
                <c:pt idx="7704">
                  <c:v>1.1791057407409069</c:v>
                </c:pt>
                <c:pt idx="7705">
                  <c:v>1.1787997378250359</c:v>
                </c:pt>
                <c:pt idx="7706">
                  <c:v>1.1784938540150682</c:v>
                </c:pt>
                <c:pt idx="7707">
                  <c:v>1.178188089249198</c:v>
                </c:pt>
                <c:pt idx="7708">
                  <c:v>1.1778824434656601</c:v>
                </c:pt>
                <c:pt idx="7709">
                  <c:v>1.1775769166027281</c:v>
                </c:pt>
                <c:pt idx="7710">
                  <c:v>1.1772715085987315</c:v>
                </c:pt>
                <c:pt idx="7711">
                  <c:v>1.1769662193919899</c:v>
                </c:pt>
                <c:pt idx="7712">
                  <c:v>1.1766610489209335</c:v>
                </c:pt>
                <c:pt idx="7713">
                  <c:v>1.1763559971239861</c:v>
                </c:pt>
                <c:pt idx="7714">
                  <c:v>1.1760510639396313</c:v>
                </c:pt>
                <c:pt idx="7715">
                  <c:v>1.1757462493063524</c:v>
                </c:pt>
                <c:pt idx="7716">
                  <c:v>1.175441553162738</c:v>
                </c:pt>
                <c:pt idx="7717">
                  <c:v>1.1751369754473702</c:v>
                </c:pt>
                <c:pt idx="7718">
                  <c:v>1.1748325160988942</c:v>
                </c:pt>
                <c:pt idx="7719">
                  <c:v>1.1745281750559531</c:v>
                </c:pt>
                <c:pt idx="7720">
                  <c:v>1.1742239522572915</c:v>
                </c:pt>
                <c:pt idx="7721">
                  <c:v>1.1739198476416519</c:v>
                </c:pt>
                <c:pt idx="7722">
                  <c:v>1.1736158611478396</c:v>
                </c:pt>
                <c:pt idx="7723">
                  <c:v>1.1733119927146518</c:v>
                </c:pt>
                <c:pt idx="7724">
                  <c:v>1.1730082422809958</c:v>
                </c:pt>
                <c:pt idx="7725">
                  <c:v>1.1727046097857741</c:v>
                </c:pt>
                <c:pt idx="7726">
                  <c:v>1.1724010951679336</c:v>
                </c:pt>
                <c:pt idx="7727">
                  <c:v>1.1720976983664679</c:v>
                </c:pt>
                <c:pt idx="7728">
                  <c:v>1.1717944193203964</c:v>
                </c:pt>
                <c:pt idx="7729">
                  <c:v>1.1714912579688086</c:v>
                </c:pt>
                <c:pt idx="7730">
                  <c:v>1.1711882142508161</c:v>
                </c:pt>
                <c:pt idx="7731">
                  <c:v>1.1708852881055443</c:v>
                </c:pt>
                <c:pt idx="7732">
                  <c:v>1.1705824794722044</c:v>
                </c:pt>
                <c:pt idx="7733">
                  <c:v>1.1702797882899858</c:v>
                </c:pt>
                <c:pt idx="7734">
                  <c:v>1.1699772144981944</c:v>
                </c:pt>
                <c:pt idx="7735">
                  <c:v>1.1696747580361198</c:v>
                </c:pt>
                <c:pt idx="7736">
                  <c:v>1.169372418843112</c:v>
                </c:pt>
                <c:pt idx="7737">
                  <c:v>1.16907019685856</c:v>
                </c:pt>
                <c:pt idx="7738">
                  <c:v>1.1687680920218591</c:v>
                </c:pt>
                <c:pt idx="7739">
                  <c:v>1.1684661042725122</c:v>
                </c:pt>
                <c:pt idx="7740">
                  <c:v>1.1681642335499798</c:v>
                </c:pt>
                <c:pt idx="7741">
                  <c:v>1.1678624797938433</c:v>
                </c:pt>
                <c:pt idx="7742">
                  <c:v>1.1675608429436415</c:v>
                </c:pt>
                <c:pt idx="7743">
                  <c:v>1.167259322939024</c:v>
                </c:pt>
                <c:pt idx="7744">
                  <c:v>1.1669579197196505</c:v>
                </c:pt>
                <c:pt idx="7745">
                  <c:v>1.1666566332251782</c:v>
                </c:pt>
                <c:pt idx="7746">
                  <c:v>1.1663554633953981</c:v>
                </c:pt>
                <c:pt idx="7747">
                  <c:v>1.1660544101700243</c:v>
                </c:pt>
                <c:pt idx="7748">
                  <c:v>1.1657534734889181</c:v>
                </c:pt>
                <c:pt idx="7749">
                  <c:v>1.1654526532919121</c:v>
                </c:pt>
                <c:pt idx="7750">
                  <c:v>1.1651519495189124</c:v>
                </c:pt>
                <c:pt idx="7751">
                  <c:v>1.1648513621098129</c:v>
                </c:pt>
                <c:pt idx="7752">
                  <c:v>1.1645508910046161</c:v>
                </c:pt>
                <c:pt idx="7753">
                  <c:v>1.1642505361433384</c:v>
                </c:pt>
                <c:pt idx="7754">
                  <c:v>1.1639502974659524</c:v>
                </c:pt>
                <c:pt idx="7755">
                  <c:v>1.1636501749126493</c:v>
                </c:pt>
                <c:pt idx="7756">
                  <c:v>1.1633501684234742</c:v>
                </c:pt>
                <c:pt idx="7757">
                  <c:v>1.1630502779386027</c:v>
                </c:pt>
                <c:pt idx="7758">
                  <c:v>1.1627505033982732</c:v>
                </c:pt>
                <c:pt idx="7759">
                  <c:v>1.1624508447426711</c:v>
                </c:pt>
                <c:pt idx="7760">
                  <c:v>1.1621513019120921</c:v>
                </c:pt>
                <c:pt idx="7761">
                  <c:v>1.1618518748468807</c:v>
                </c:pt>
                <c:pt idx="7762">
                  <c:v>1.1615525634873565</c:v>
                </c:pt>
                <c:pt idx="7763">
                  <c:v>1.1612533677739101</c:v>
                </c:pt>
                <c:pt idx="7764">
                  <c:v>1.1609542876469978</c:v>
                </c:pt>
                <c:pt idx="7765">
                  <c:v>1.1606553230470873</c:v>
                </c:pt>
                <c:pt idx="7766">
                  <c:v>1.1603564739146561</c:v>
                </c:pt>
                <c:pt idx="7767">
                  <c:v>1.1600577401902925</c:v>
                </c:pt>
                <c:pt idx="7768">
                  <c:v>1.1597591218145391</c:v>
                </c:pt>
                <c:pt idx="7769">
                  <c:v>1.1594606187280279</c:v>
                </c:pt>
                <c:pt idx="7770">
                  <c:v>1.1591622308714407</c:v>
                </c:pt>
                <c:pt idx="7771">
                  <c:v>1.1588639581854618</c:v>
                </c:pt>
                <c:pt idx="7772">
                  <c:v>1.1585658006108321</c:v>
                </c:pt>
                <c:pt idx="7773">
                  <c:v>1.1582677580883221</c:v>
                </c:pt>
                <c:pt idx="7774">
                  <c:v>1.157969830558746</c:v>
                </c:pt>
                <c:pt idx="7775">
                  <c:v>1.1576720179629558</c:v>
                </c:pt>
                <c:pt idx="7776">
                  <c:v>1.1573743202418421</c:v>
                </c:pt>
                <c:pt idx="7777">
                  <c:v>1.157076737336328</c:v>
                </c:pt>
                <c:pt idx="7778">
                  <c:v>1.1567792691873813</c:v>
                </c:pt>
                <c:pt idx="7779">
                  <c:v>1.1564819157360162</c:v>
                </c:pt>
                <c:pt idx="7780">
                  <c:v>1.15618467692325</c:v>
                </c:pt>
                <c:pt idx="7781">
                  <c:v>1.155887552690162</c:v>
                </c:pt>
                <c:pt idx="7782">
                  <c:v>1.1555905429778914</c:v>
                </c:pt>
                <c:pt idx="7783">
                  <c:v>1.1552936477275697</c:v>
                </c:pt>
                <c:pt idx="7784">
                  <c:v>1.154996866880424</c:v>
                </c:pt>
                <c:pt idx="7785">
                  <c:v>1.1547002003776496</c:v>
                </c:pt>
                <c:pt idx="7786">
                  <c:v>1.1544036481605255</c:v>
                </c:pt>
                <c:pt idx="7787">
                  <c:v>1.154107210170358</c:v>
                </c:pt>
                <c:pt idx="7788">
                  <c:v>1.1538108863484886</c:v>
                </c:pt>
                <c:pt idx="7789">
                  <c:v>1.1535146766363</c:v>
                </c:pt>
                <c:pt idx="7790">
                  <c:v>1.15321858097522</c:v>
                </c:pt>
                <c:pt idx="7791">
                  <c:v>1.1529225993066721</c:v>
                </c:pt>
                <c:pt idx="7792">
                  <c:v>1.1526267315721819</c:v>
                </c:pt>
                <c:pt idx="7793">
                  <c:v>1.1523309777132826</c:v>
                </c:pt>
                <c:pt idx="7794">
                  <c:v>1.1520353376715202</c:v>
                </c:pt>
                <c:pt idx="7795">
                  <c:v>1.1517398113884978</c:v>
                </c:pt>
                <c:pt idx="7796">
                  <c:v>1.1514443988058856</c:v>
                </c:pt>
                <c:pt idx="7797">
                  <c:v>1.1511490998653502</c:v>
                </c:pt>
                <c:pt idx="7798">
                  <c:v>1.1508539145086263</c:v>
                </c:pt>
                <c:pt idx="7799">
                  <c:v>1.1505588426774229</c:v>
                </c:pt>
                <c:pt idx="7800">
                  <c:v>1.1502638843135899</c:v>
                </c:pt>
                <c:pt idx="7801">
                  <c:v>1.149969039358911</c:v>
                </c:pt>
                <c:pt idx="7802">
                  <c:v>1.1496743077552838</c:v>
                </c:pt>
                <c:pt idx="7803">
                  <c:v>1.1493796894446058</c:v>
                </c:pt>
                <c:pt idx="7804">
                  <c:v>1.1490851843688343</c:v>
                </c:pt>
                <c:pt idx="7805">
                  <c:v>1.148790792469883</c:v>
                </c:pt>
                <c:pt idx="7806">
                  <c:v>1.1484965136898575</c:v>
                </c:pt>
                <c:pt idx="7807">
                  <c:v>1.1482023479707621</c:v>
                </c:pt>
                <c:pt idx="7808">
                  <c:v>1.1479082952546682</c:v>
                </c:pt>
                <c:pt idx="7809">
                  <c:v>1.1476143554837746</c:v>
                </c:pt>
                <c:pt idx="7810">
                  <c:v>1.1473205286001815</c:v>
                </c:pt>
                <c:pt idx="7811">
                  <c:v>1.1470268145461111</c:v>
                </c:pt>
                <c:pt idx="7812">
                  <c:v>1.1467332132638022</c:v>
                </c:pt>
                <c:pt idx="7813">
                  <c:v>1.1464397246955416</c:v>
                </c:pt>
                <c:pt idx="7814">
                  <c:v>1.1461463487836081</c:v>
                </c:pt>
                <c:pt idx="7815">
                  <c:v>1.1458530854703839</c:v>
                </c:pt>
                <c:pt idx="7816">
                  <c:v>1.1455599346982643</c:v>
                </c:pt>
                <c:pt idx="7817">
                  <c:v>1.1452668964096158</c:v>
                </c:pt>
                <c:pt idx="7818">
                  <c:v>1.1449739705469621</c:v>
                </c:pt>
                <c:pt idx="7819">
                  <c:v>1.1446811570527597</c:v>
                </c:pt>
                <c:pt idx="7820">
                  <c:v>1.1443884558695629</c:v>
                </c:pt>
                <c:pt idx="7821">
                  <c:v>1.1440958669399361</c:v>
                </c:pt>
                <c:pt idx="7822">
                  <c:v>1.1438033902064721</c:v>
                </c:pt>
                <c:pt idx="7823">
                  <c:v>1.1435110256118521</c:v>
                </c:pt>
                <c:pt idx="7824">
                  <c:v>1.1432187730987313</c:v>
                </c:pt>
                <c:pt idx="7825">
                  <c:v>1.1429266326098038</c:v>
                </c:pt>
                <c:pt idx="7826">
                  <c:v>1.142634604087861</c:v>
                </c:pt>
                <c:pt idx="7827">
                  <c:v>1.1423426874756775</c:v>
                </c:pt>
                <c:pt idx="7828">
                  <c:v>1.1420508827160929</c:v>
                </c:pt>
                <c:pt idx="7829">
                  <c:v>1.1417591897519361</c:v>
                </c:pt>
                <c:pt idx="7830">
                  <c:v>1.1414676085261388</c:v>
                </c:pt>
                <c:pt idx="7831">
                  <c:v>1.1411761389816391</c:v>
                </c:pt>
                <c:pt idx="7832">
                  <c:v>1.1408847810613771</c:v>
                </c:pt>
                <c:pt idx="7833">
                  <c:v>1.1405935347084033</c:v>
                </c:pt>
                <c:pt idx="7834">
                  <c:v>1.1403023998657327</c:v>
                </c:pt>
                <c:pt idx="7835">
                  <c:v>1.1400113764764441</c:v>
                </c:pt>
                <c:pt idx="7836">
                  <c:v>1.139720464483678</c:v>
                </c:pt>
                <c:pt idx="7837">
                  <c:v>1.1394296638305779</c:v>
                </c:pt>
                <c:pt idx="7838">
                  <c:v>1.1391389744603453</c:v>
                </c:pt>
                <c:pt idx="7839">
                  <c:v>1.1388483963161755</c:v>
                </c:pt>
                <c:pt idx="7840">
                  <c:v>1.1385579293413925</c:v>
                </c:pt>
                <c:pt idx="7841">
                  <c:v>1.1382675734791941</c:v>
                </c:pt>
                <c:pt idx="7842">
                  <c:v>1.1379773286730157</c:v>
                </c:pt>
                <c:pt idx="7843">
                  <c:v>1.1376871948661806</c:v>
                </c:pt>
                <c:pt idx="7844">
                  <c:v>1.1373971720020917</c:v>
                </c:pt>
                <c:pt idx="7845">
                  <c:v>1.1371072600242167</c:v>
                </c:pt>
                <c:pt idx="7846">
                  <c:v>1.1368174588760367</c:v>
                </c:pt>
                <c:pt idx="7847">
                  <c:v>1.1365277685010393</c:v>
                </c:pt>
                <c:pt idx="7848">
                  <c:v>1.136238188842791</c:v>
                </c:pt>
                <c:pt idx="7849">
                  <c:v>1.1359487198448699</c:v>
                </c:pt>
                <c:pt idx="7850">
                  <c:v>1.1356593614509201</c:v>
                </c:pt>
                <c:pt idx="7851">
                  <c:v>1.1353701136045871</c:v>
                </c:pt>
                <c:pt idx="7852">
                  <c:v>1.135080976249579</c:v>
                </c:pt>
                <c:pt idx="7853">
                  <c:v>1.1347919493295955</c:v>
                </c:pt>
                <c:pt idx="7854">
                  <c:v>1.134503032788434</c:v>
                </c:pt>
                <c:pt idx="7855">
                  <c:v>1.1342142265698862</c:v>
                </c:pt>
                <c:pt idx="7856">
                  <c:v>1.1339255306177913</c:v>
                </c:pt>
                <c:pt idx="7857">
                  <c:v>1.1336369448760333</c:v>
                </c:pt>
                <c:pt idx="7858">
                  <c:v>1.1333484692884921</c:v>
                </c:pt>
                <c:pt idx="7859">
                  <c:v>1.1330601037991408</c:v>
                </c:pt>
                <c:pt idx="7860">
                  <c:v>1.1327718483519533</c:v>
                </c:pt>
                <c:pt idx="7861">
                  <c:v>1.132483702890946</c:v>
                </c:pt>
                <c:pt idx="7862">
                  <c:v>1.1321956673601696</c:v>
                </c:pt>
                <c:pt idx="7863">
                  <c:v>1.1319077417037249</c:v>
                </c:pt>
                <c:pt idx="7864">
                  <c:v>1.1316199258657131</c:v>
                </c:pt>
                <c:pt idx="7865">
                  <c:v>1.1313322197902891</c:v>
                </c:pt>
                <c:pt idx="7866">
                  <c:v>1.1310446234216744</c:v>
                </c:pt>
                <c:pt idx="7867">
                  <c:v>1.1307571367040996</c:v>
                </c:pt>
                <c:pt idx="7868">
                  <c:v>1.1304697595817901</c:v>
                </c:pt>
                <c:pt idx="7869">
                  <c:v>1.1301824919990959</c:v>
                </c:pt>
                <c:pt idx="7870">
                  <c:v>1.1298953339003102</c:v>
                </c:pt>
                <c:pt idx="7871">
                  <c:v>1.129608285229823</c:v>
                </c:pt>
                <c:pt idx="7872">
                  <c:v>1.1293213459320544</c:v>
                </c:pt>
                <c:pt idx="7873">
                  <c:v>1.1290345159514457</c:v>
                </c:pt>
                <c:pt idx="7874">
                  <c:v>1.1287477952324518</c:v>
                </c:pt>
                <c:pt idx="7875">
                  <c:v>1.1284611837195968</c:v>
                </c:pt>
                <c:pt idx="7876">
                  <c:v>1.1281746813574278</c:v>
                </c:pt>
                <c:pt idx="7877">
                  <c:v>1.1278882880905297</c:v>
                </c:pt>
                <c:pt idx="7878">
                  <c:v>1.1276020038635288</c:v>
                </c:pt>
                <c:pt idx="7879">
                  <c:v>1.1273158286210627</c:v>
                </c:pt>
                <c:pt idx="7880">
                  <c:v>1.1270297623078078</c:v>
                </c:pt>
                <c:pt idx="7881">
                  <c:v>1.1267438048685365</c:v>
                </c:pt>
                <c:pt idx="7882">
                  <c:v>1.1264579562479566</c:v>
                </c:pt>
                <c:pt idx="7883">
                  <c:v>1.1261722163908747</c:v>
                </c:pt>
                <c:pt idx="7884">
                  <c:v>1.1258865852421378</c:v>
                </c:pt>
                <c:pt idx="7885">
                  <c:v>1.1256010627465989</c:v>
                </c:pt>
                <c:pt idx="7886">
                  <c:v>1.1253156488491556</c:v>
                </c:pt>
                <c:pt idx="7887">
                  <c:v>1.1250303434947417</c:v>
                </c:pt>
                <c:pt idx="7888">
                  <c:v>1.1247451466283389</c:v>
                </c:pt>
                <c:pt idx="7889">
                  <c:v>1.1244600581949098</c:v>
                </c:pt>
                <c:pt idx="7890">
                  <c:v>1.1241750781395361</c:v>
                </c:pt>
                <c:pt idx="7891">
                  <c:v>1.1238902064072698</c:v>
                </c:pt>
                <c:pt idx="7892">
                  <c:v>1.1236054429432265</c:v>
                </c:pt>
                <c:pt idx="7893">
                  <c:v>1.123320787692534</c:v>
                </c:pt>
                <c:pt idx="7894">
                  <c:v>1.1230362406003978</c:v>
                </c:pt>
                <c:pt idx="7895">
                  <c:v>1.1227518016120202</c:v>
                </c:pt>
                <c:pt idx="7896">
                  <c:v>1.1224674706726161</c:v>
                </c:pt>
                <c:pt idx="7897">
                  <c:v>1.122183247727502</c:v>
                </c:pt>
                <c:pt idx="7898">
                  <c:v>1.1218991327219818</c:v>
                </c:pt>
                <c:pt idx="7899">
                  <c:v>1.1216151256014177</c:v>
                </c:pt>
                <c:pt idx="7900">
                  <c:v>1.1213312263111639</c:v>
                </c:pt>
                <c:pt idx="7901">
                  <c:v>1.121047434796689</c:v>
                </c:pt>
                <c:pt idx="7902">
                  <c:v>1.1207637510033817</c:v>
                </c:pt>
                <c:pt idx="7903">
                  <c:v>1.1204801748768118</c:v>
                </c:pt>
                <c:pt idx="7904">
                  <c:v>1.1201967063624059</c:v>
                </c:pt>
                <c:pt idx="7905">
                  <c:v>1.1199133454057997</c:v>
                </c:pt>
                <c:pt idx="7906">
                  <c:v>1.1196300919525595</c:v>
                </c:pt>
                <c:pt idx="7907">
                  <c:v>1.1193469459483121</c:v>
                </c:pt>
                <c:pt idx="7908">
                  <c:v>1.1190639073387165</c:v>
                </c:pt>
                <c:pt idx="7909">
                  <c:v>1.11878097606947</c:v>
                </c:pt>
                <c:pt idx="7910">
                  <c:v>1.1184981520863004</c:v>
                </c:pt>
                <c:pt idx="7911">
                  <c:v>1.1182154353349727</c:v>
                </c:pt>
                <c:pt idx="7912">
                  <c:v>1.1179328257612944</c:v>
                </c:pt>
                <c:pt idx="7913">
                  <c:v>1.1176503233110777</c:v>
                </c:pt>
                <c:pt idx="7914">
                  <c:v>1.1173679279301887</c:v>
                </c:pt>
                <c:pt idx="7915">
                  <c:v>1.1170856395645501</c:v>
                </c:pt>
                <c:pt idx="7916">
                  <c:v>1.1168034581600828</c:v>
                </c:pt>
                <c:pt idx="7917">
                  <c:v>1.116521383662759</c:v>
                </c:pt>
                <c:pt idx="7918">
                  <c:v>1.1162394160185811</c:v>
                </c:pt>
                <c:pt idx="7919">
                  <c:v>1.1159575551735861</c:v>
                </c:pt>
                <c:pt idx="7920">
                  <c:v>1.1156758010738461</c:v>
                </c:pt>
                <c:pt idx="7921">
                  <c:v>1.1153941536654521</c:v>
                </c:pt>
                <c:pt idx="7922">
                  <c:v>1.1151126128945799</c:v>
                </c:pt>
                <c:pt idx="7923">
                  <c:v>1.1148311787073693</c:v>
                </c:pt>
                <c:pt idx="7924">
                  <c:v>1.1145498510500373</c:v>
                </c:pt>
                <c:pt idx="7925">
                  <c:v>1.114268629868838</c:v>
                </c:pt>
                <c:pt idx="7926">
                  <c:v>1.11398751511001</c:v>
                </c:pt>
                <c:pt idx="7927">
                  <c:v>1.1137065067198972</c:v>
                </c:pt>
                <c:pt idx="7928">
                  <c:v>1.1134256046448319</c:v>
                </c:pt>
                <c:pt idx="7929">
                  <c:v>1.1131448088311908</c:v>
                </c:pt>
                <c:pt idx="7930">
                  <c:v>1.1128641192253836</c:v>
                </c:pt>
                <c:pt idx="7931">
                  <c:v>1.1125835357738678</c:v>
                </c:pt>
                <c:pt idx="7932">
                  <c:v>1.112303058423082</c:v>
                </c:pt>
                <c:pt idx="7933">
                  <c:v>1.1120226871195718</c:v>
                </c:pt>
                <c:pt idx="7934">
                  <c:v>1.1117424218098861</c:v>
                </c:pt>
                <c:pt idx="7935">
                  <c:v>1.1114622624405872</c:v>
                </c:pt>
                <c:pt idx="7936">
                  <c:v>1.1111822089582941</c:v>
                </c:pt>
                <c:pt idx="7937">
                  <c:v>1.1109022613096513</c:v>
                </c:pt>
                <c:pt idx="7938">
                  <c:v>1.1106224194413403</c:v>
                </c:pt>
                <c:pt idx="7939">
                  <c:v>1.1103426833000745</c:v>
                </c:pt>
                <c:pt idx="7940">
                  <c:v>1.1100630528325999</c:v>
                </c:pt>
                <c:pt idx="7941">
                  <c:v>1.1097835279856991</c:v>
                </c:pt>
                <c:pt idx="7942">
                  <c:v>1.1095041087061839</c:v>
                </c:pt>
                <c:pt idx="7943">
                  <c:v>1.1092247949409038</c:v>
                </c:pt>
                <c:pt idx="7944">
                  <c:v>1.1089455866367577</c:v>
                </c:pt>
                <c:pt idx="7945">
                  <c:v>1.1086664837406035</c:v>
                </c:pt>
                <c:pt idx="7946">
                  <c:v>1.108387486199446</c:v>
                </c:pt>
                <c:pt idx="7947">
                  <c:v>1.1081085939602566</c:v>
                </c:pt>
                <c:pt idx="7948">
                  <c:v>1.1078298069700199</c:v>
                </c:pt>
                <c:pt idx="7949">
                  <c:v>1.1075511251758161</c:v>
                </c:pt>
                <c:pt idx="7950">
                  <c:v>1.1072725485247141</c:v>
                </c:pt>
                <c:pt idx="7951">
                  <c:v>1.1069940769638273</c:v>
                </c:pt>
                <c:pt idx="7952">
                  <c:v>1.106715710440306</c:v>
                </c:pt>
                <c:pt idx="7953">
                  <c:v>1.1064374489013415</c:v>
                </c:pt>
                <c:pt idx="7954">
                  <c:v>1.1061592922941024</c:v>
                </c:pt>
                <c:pt idx="7955">
                  <c:v>1.1058812405659038</c:v>
                </c:pt>
                <c:pt idx="7956">
                  <c:v>1.1056032936639697</c:v>
                </c:pt>
                <c:pt idx="7957">
                  <c:v>1.1053254515356594</c:v>
                </c:pt>
                <c:pt idx="7958">
                  <c:v>1.1050477141282951</c:v>
                </c:pt>
                <c:pt idx="7959">
                  <c:v>1.104770081389238</c:v>
                </c:pt>
                <c:pt idx="7960">
                  <c:v>1.1044925532659295</c:v>
                </c:pt>
                <c:pt idx="7961">
                  <c:v>1.1042151297058309</c:v>
                </c:pt>
                <c:pt idx="7962">
                  <c:v>1.10393781065635</c:v>
                </c:pt>
                <c:pt idx="7963">
                  <c:v>1.1036605960650678</c:v>
                </c:pt>
                <c:pt idx="7964">
                  <c:v>1.1033834858795075</c:v>
                </c:pt>
                <c:pt idx="7965">
                  <c:v>1.1031064800472454</c:v>
                </c:pt>
                <c:pt idx="7966">
                  <c:v>1.1028295785158919</c:v>
                </c:pt>
                <c:pt idx="7967">
                  <c:v>1.1025527812331013</c:v>
                </c:pt>
                <c:pt idx="7968">
                  <c:v>1.1022760881465201</c:v>
                </c:pt>
                <c:pt idx="7969">
                  <c:v>1.101999499203874</c:v>
                </c:pt>
                <c:pt idx="7970">
                  <c:v>1.1017230143529189</c:v>
                </c:pt>
                <c:pt idx="7971">
                  <c:v>1.1014466335414279</c:v>
                </c:pt>
                <c:pt idx="7972">
                  <c:v>1.1011703567171878</c:v>
                </c:pt>
                <c:pt idx="7973">
                  <c:v>1.1008941838280508</c:v>
                </c:pt>
                <c:pt idx="7974">
                  <c:v>1.1006181148219027</c:v>
                </c:pt>
                <c:pt idx="7975">
                  <c:v>1.1003421496466228</c:v>
                </c:pt>
                <c:pt idx="7976">
                  <c:v>1.1000662882501338</c:v>
                </c:pt>
                <c:pt idx="7977">
                  <c:v>1.0997905305804618</c:v>
                </c:pt>
                <c:pt idx="7978">
                  <c:v>1.0995148765855787</c:v>
                </c:pt>
                <c:pt idx="7979">
                  <c:v>1.0992393262135227</c:v>
                </c:pt>
                <c:pt idx="7980">
                  <c:v>1.0989638794123633</c:v>
                </c:pt>
                <c:pt idx="7981">
                  <c:v>1.0986885361302199</c:v>
                </c:pt>
                <c:pt idx="7982">
                  <c:v>1.0984132963151712</c:v>
                </c:pt>
                <c:pt idx="7983">
                  <c:v>1.0981381599154381</c:v>
                </c:pt>
                <c:pt idx="7984">
                  <c:v>1.0978631268792005</c:v>
                </c:pt>
                <c:pt idx="7985">
                  <c:v>1.0975881971546781</c:v>
                </c:pt>
                <c:pt idx="7986">
                  <c:v>1.0973133706901679</c:v>
                </c:pt>
                <c:pt idx="7987">
                  <c:v>1.0970386474339318</c:v>
                </c:pt>
                <c:pt idx="7988">
                  <c:v>1.0967640273343098</c:v>
                </c:pt>
                <c:pt idx="7989">
                  <c:v>1.0964895103396628</c:v>
                </c:pt>
                <c:pt idx="7990">
                  <c:v>1.0962150963983821</c:v>
                </c:pt>
                <c:pt idx="7991">
                  <c:v>1.0959407854588916</c:v>
                </c:pt>
                <c:pt idx="7992">
                  <c:v>1.095666577469639</c:v>
                </c:pt>
                <c:pt idx="7993">
                  <c:v>1.0953924723791377</c:v>
                </c:pt>
                <c:pt idx="7994">
                  <c:v>1.0951184701359051</c:v>
                </c:pt>
                <c:pt idx="7995">
                  <c:v>1.0948445706884764</c:v>
                </c:pt>
                <c:pt idx="7996">
                  <c:v>1.0945707739854473</c:v>
                </c:pt>
                <c:pt idx="7997">
                  <c:v>1.0942970799754363</c:v>
                </c:pt>
                <c:pt idx="7998">
                  <c:v>1.0940234886070936</c:v>
                </c:pt>
                <c:pt idx="7999">
                  <c:v>1.0937499998291016</c:v>
                </c:pt>
                <c:pt idx="8000">
                  <c:v>1.093476613590163</c:v>
                </c:pt>
                <c:pt idx="8001">
                  <c:v>1.0932033298390593</c:v>
                </c:pt>
                <c:pt idx="8002">
                  <c:v>1.0929301485245342</c:v>
                </c:pt>
                <c:pt idx="8003">
                  <c:v>1.0926570695954247</c:v>
                </c:pt>
                <c:pt idx="8004">
                  <c:v>1.092384093000528</c:v>
                </c:pt>
                <c:pt idx="8005">
                  <c:v>1.092111218688764</c:v>
                </c:pt>
                <c:pt idx="8006">
                  <c:v>1.0918384466090238</c:v>
                </c:pt>
                <c:pt idx="8007">
                  <c:v>1.091565776710246</c:v>
                </c:pt>
                <c:pt idx="8008">
                  <c:v>1.0912932089413998</c:v>
                </c:pt>
                <c:pt idx="8009">
                  <c:v>1.0910207432514878</c:v>
                </c:pt>
                <c:pt idx="8010">
                  <c:v>1.0907483795895441</c:v>
                </c:pt>
                <c:pt idx="8011">
                  <c:v>1.0904761179046338</c:v>
                </c:pt>
                <c:pt idx="8012">
                  <c:v>1.0902039581458547</c:v>
                </c:pt>
                <c:pt idx="8013">
                  <c:v>1.0899319002623338</c:v>
                </c:pt>
                <c:pt idx="8014">
                  <c:v>1.0896599442032475</c:v>
                </c:pt>
                <c:pt idx="8015">
                  <c:v>1.0893880899177601</c:v>
                </c:pt>
                <c:pt idx="8016">
                  <c:v>1.0891163373551056</c:v>
                </c:pt>
                <c:pt idx="8017">
                  <c:v>1.0888446864645518</c:v>
                </c:pt>
                <c:pt idx="8018">
                  <c:v>1.0885731371953804</c:v>
                </c:pt>
                <c:pt idx="8019">
                  <c:v>1.0883016894969089</c:v>
                </c:pt>
                <c:pt idx="8020">
                  <c:v>1.0880303433184888</c:v>
                </c:pt>
                <c:pt idx="8021">
                  <c:v>1.0877590986095018</c:v>
                </c:pt>
                <c:pt idx="8022">
                  <c:v>1.087487955319363</c:v>
                </c:pt>
                <c:pt idx="8023">
                  <c:v>1.0872169133975167</c:v>
                </c:pt>
                <c:pt idx="8024">
                  <c:v>1.0869459727934401</c:v>
                </c:pt>
                <c:pt idx="8025">
                  <c:v>1.0866751334566533</c:v>
                </c:pt>
                <c:pt idx="8026">
                  <c:v>1.0864043953366598</c:v>
                </c:pt>
                <c:pt idx="8027">
                  <c:v>1.0861337583830699</c:v>
                </c:pt>
                <c:pt idx="8028">
                  <c:v>1.0858632225454572</c:v>
                </c:pt>
                <c:pt idx="8029">
                  <c:v>1.0855927877734848</c:v>
                </c:pt>
                <c:pt idx="8030">
                  <c:v>1.0853224540168145</c:v>
                </c:pt>
                <c:pt idx="8031">
                  <c:v>1.0850522212251201</c:v>
                </c:pt>
                <c:pt idx="8032">
                  <c:v>1.0847820893481421</c:v>
                </c:pt>
                <c:pt idx="8033">
                  <c:v>1.0845120583356385</c:v>
                </c:pt>
                <c:pt idx="8034">
                  <c:v>1.0842421281374113</c:v>
                </c:pt>
                <c:pt idx="8035">
                  <c:v>1.0839722987032514</c:v>
                </c:pt>
                <c:pt idx="8036">
                  <c:v>1.0837025699830551</c:v>
                </c:pt>
                <c:pt idx="8037">
                  <c:v>1.0834329419266684</c:v>
                </c:pt>
                <c:pt idx="8038">
                  <c:v>1.0831634144840139</c:v>
                </c:pt>
                <c:pt idx="8039">
                  <c:v>1.0828939876050572</c:v>
                </c:pt>
                <c:pt idx="8040">
                  <c:v>1.0826246612397639</c:v>
                </c:pt>
                <c:pt idx="8041">
                  <c:v>1.0823554353381521</c:v>
                </c:pt>
                <c:pt idx="8042">
                  <c:v>1.08208630985025</c:v>
                </c:pt>
                <c:pt idx="8043">
                  <c:v>1.081817284726116</c:v>
                </c:pt>
                <c:pt idx="8044">
                  <c:v>1.0815483599158791</c:v>
                </c:pt>
                <c:pt idx="8045">
                  <c:v>1.0812795353696598</c:v>
                </c:pt>
                <c:pt idx="8046">
                  <c:v>1.0810108110376253</c:v>
                </c:pt>
                <c:pt idx="8047">
                  <c:v>1.0807421868699671</c:v>
                </c:pt>
                <c:pt idx="8048">
                  <c:v>1.0804736628169123</c:v>
                </c:pt>
                <c:pt idx="8049">
                  <c:v>1.0802052388287289</c:v>
                </c:pt>
                <c:pt idx="8050">
                  <c:v>1.0799369148556697</c:v>
                </c:pt>
                <c:pt idx="8051">
                  <c:v>1.0796686908480768</c:v>
                </c:pt>
                <c:pt idx="8052">
                  <c:v>1.0794005667563333</c:v>
                </c:pt>
                <c:pt idx="8053">
                  <c:v>1.0791325425307521</c:v>
                </c:pt>
                <c:pt idx="8054">
                  <c:v>1.0788646181217858</c:v>
                </c:pt>
                <c:pt idx="8055">
                  <c:v>1.078596793479859</c:v>
                </c:pt>
                <c:pt idx="8056">
                  <c:v>1.0783290685554738</c:v>
                </c:pt>
                <c:pt idx="8057">
                  <c:v>1.0780614432991018</c:v>
                </c:pt>
                <c:pt idx="8058">
                  <c:v>1.0777939176612878</c:v>
                </c:pt>
                <c:pt idx="8059">
                  <c:v>1.0775264915925853</c:v>
                </c:pt>
                <c:pt idx="8060">
                  <c:v>1.0772591650436205</c:v>
                </c:pt>
                <c:pt idx="8061">
                  <c:v>1.0769919379649784</c:v>
                </c:pt>
                <c:pt idx="8062">
                  <c:v>1.076724810307345</c:v>
                </c:pt>
                <c:pt idx="8063">
                  <c:v>1.0764577820214121</c:v>
                </c:pt>
                <c:pt idx="8064">
                  <c:v>1.076190853057871</c:v>
                </c:pt>
                <c:pt idx="8065">
                  <c:v>1.0759240233674676</c:v>
                </c:pt>
                <c:pt idx="8066">
                  <c:v>1.0756572929010264</c:v>
                </c:pt>
                <c:pt idx="8067">
                  <c:v>1.0753906616093099</c:v>
                </c:pt>
                <c:pt idx="8068">
                  <c:v>1.0751241294431753</c:v>
                </c:pt>
                <c:pt idx="8069">
                  <c:v>1.0748576963534904</c:v>
                </c:pt>
                <c:pt idx="8070">
                  <c:v>1.0745913622911558</c:v>
                </c:pt>
                <c:pt idx="8071">
                  <c:v>1.074325127207105</c:v>
                </c:pt>
                <c:pt idx="8072">
                  <c:v>1.0740589910523073</c:v>
                </c:pt>
                <c:pt idx="8073">
                  <c:v>1.0737929537777244</c:v>
                </c:pt>
                <c:pt idx="8074">
                  <c:v>1.0735270153343961</c:v>
                </c:pt>
                <c:pt idx="8075">
                  <c:v>1.0732611756734038</c:v>
                </c:pt>
                <c:pt idx="8076">
                  <c:v>1.0729954347458013</c:v>
                </c:pt>
                <c:pt idx="8077">
                  <c:v>1.0727297925026642</c:v>
                </c:pt>
                <c:pt idx="8078">
                  <c:v>1.0724642488952256</c:v>
                </c:pt>
                <c:pt idx="8079">
                  <c:v>1.07219880387459</c:v>
                </c:pt>
                <c:pt idx="8080">
                  <c:v>1.071933457391967</c:v>
                </c:pt>
                <c:pt idx="8081">
                  <c:v>1.0716682093986298</c:v>
                </c:pt>
                <c:pt idx="8082">
                  <c:v>1.0714030598458042</c:v>
                </c:pt>
                <c:pt idx="8083">
                  <c:v>1.0711380086847964</c:v>
                </c:pt>
                <c:pt idx="8084">
                  <c:v>1.0708730558669313</c:v>
                </c:pt>
                <c:pt idx="8085">
                  <c:v>1.070608201343564</c:v>
                </c:pt>
                <c:pt idx="8086">
                  <c:v>1.0703434450660763</c:v>
                </c:pt>
                <c:pt idx="8087">
                  <c:v>1.0700787869858861</c:v>
                </c:pt>
                <c:pt idx="8088">
                  <c:v>1.0698142270544155</c:v>
                </c:pt>
                <c:pt idx="8089">
                  <c:v>1.0695497652231998</c:v>
                </c:pt>
                <c:pt idx="8090">
                  <c:v>1.0692854014436841</c:v>
                </c:pt>
                <c:pt idx="8091">
                  <c:v>1.0690211356674124</c:v>
                </c:pt>
                <c:pt idx="8092">
                  <c:v>1.0687569678459801</c:v>
                </c:pt>
                <c:pt idx="8093">
                  <c:v>1.0684928979309498</c:v>
                </c:pt>
                <c:pt idx="8094">
                  <c:v>1.0682289258739581</c:v>
                </c:pt>
                <c:pt idx="8095">
                  <c:v>1.0679650516266566</c:v>
                </c:pt>
                <c:pt idx="8096">
                  <c:v>1.0677012751407298</c:v>
                </c:pt>
                <c:pt idx="8097">
                  <c:v>1.0674375963678946</c:v>
                </c:pt>
                <c:pt idx="8098">
                  <c:v>1.0671740152598781</c:v>
                </c:pt>
                <c:pt idx="8099">
                  <c:v>1.0669105317684981</c:v>
                </c:pt>
                <c:pt idx="8100">
                  <c:v>1.066647145845518</c:v>
                </c:pt>
                <c:pt idx="8101">
                  <c:v>1.0663838574427615</c:v>
                </c:pt>
                <c:pt idx="8102">
                  <c:v>1.0661206665121217</c:v>
                </c:pt>
                <c:pt idx="8103">
                  <c:v>1.0658575730054793</c:v>
                </c:pt>
                <c:pt idx="8104">
                  <c:v>1.0655945768747566</c:v>
                </c:pt>
                <c:pt idx="8105">
                  <c:v>1.0653316780719038</c:v>
                </c:pt>
                <c:pt idx="8106">
                  <c:v>1.065068876548906</c:v>
                </c:pt>
                <c:pt idx="8107">
                  <c:v>1.0648061722577702</c:v>
                </c:pt>
                <c:pt idx="8108">
                  <c:v>1.0645435651505488</c:v>
                </c:pt>
                <c:pt idx="8109">
                  <c:v>1.064281055179281</c:v>
                </c:pt>
                <c:pt idx="8110">
                  <c:v>1.0640186422960971</c:v>
                </c:pt>
                <c:pt idx="8111">
                  <c:v>1.063756326453116</c:v>
                </c:pt>
                <c:pt idx="8112">
                  <c:v>1.0634941076024766</c:v>
                </c:pt>
                <c:pt idx="8113">
                  <c:v>1.0632319856964259</c:v>
                </c:pt>
                <c:pt idx="8114">
                  <c:v>1.0629699606871235</c:v>
                </c:pt>
                <c:pt idx="8115">
                  <c:v>1.0627080325268361</c:v>
                </c:pt>
                <c:pt idx="8116">
                  <c:v>1.0624462011678368</c:v>
                </c:pt>
                <c:pt idx="8117">
                  <c:v>1.062184466562436</c:v>
                </c:pt>
                <c:pt idx="8118">
                  <c:v>1.0619228286629654</c:v>
                </c:pt>
                <c:pt idx="8119">
                  <c:v>1.0616612874217803</c:v>
                </c:pt>
                <c:pt idx="8120">
                  <c:v>1.0613998427913078</c:v>
                </c:pt>
                <c:pt idx="8121">
                  <c:v>1.0611384947239377</c:v>
                </c:pt>
                <c:pt idx="8122">
                  <c:v>1.0608772431721332</c:v>
                </c:pt>
                <c:pt idx="8123">
                  <c:v>1.0606160880883759</c:v>
                </c:pt>
                <c:pt idx="8124">
                  <c:v>1.0603550294251884</c:v>
                </c:pt>
                <c:pt idx="8125">
                  <c:v>1.0600940671350758</c:v>
                </c:pt>
                <c:pt idx="8126">
                  <c:v>1.0598332011706342</c:v>
                </c:pt>
                <c:pt idx="8127">
                  <c:v>1.0595724314844779</c:v>
                </c:pt>
                <c:pt idx="8128">
                  <c:v>1.0593117580291935</c:v>
                </c:pt>
                <c:pt idx="8129">
                  <c:v>1.0590511807574858</c:v>
                </c:pt>
                <c:pt idx="8130">
                  <c:v>1.0587906996220018</c:v>
                </c:pt>
                <c:pt idx="8131">
                  <c:v>1.058530314575471</c:v>
                </c:pt>
                <c:pt idx="8132">
                  <c:v>1.0582700255706361</c:v>
                </c:pt>
                <c:pt idx="8133">
                  <c:v>1.0580098325602691</c:v>
                </c:pt>
                <c:pt idx="8134">
                  <c:v>1.0577497354971626</c:v>
                </c:pt>
                <c:pt idx="8135">
                  <c:v>1.0574897343341818</c:v>
                </c:pt>
                <c:pt idx="8136">
                  <c:v>1.0572298290241458</c:v>
                </c:pt>
                <c:pt idx="8137">
                  <c:v>1.0569700195199758</c:v>
                </c:pt>
                <c:pt idx="8138">
                  <c:v>1.0567103057745686</c:v>
                </c:pt>
                <c:pt idx="8139">
                  <c:v>1.0564506877408779</c:v>
                </c:pt>
                <c:pt idx="8140">
                  <c:v>1.0561911653718807</c:v>
                </c:pt>
                <c:pt idx="8141">
                  <c:v>1.0559317386205798</c:v>
                </c:pt>
                <c:pt idx="8142">
                  <c:v>1.0556724074400119</c:v>
                </c:pt>
                <c:pt idx="8143">
                  <c:v>1.0554131717832489</c:v>
                </c:pt>
                <c:pt idx="8144">
                  <c:v>1.0551540316033481</c:v>
                </c:pt>
                <c:pt idx="8145">
                  <c:v>1.0548949868534618</c:v>
                </c:pt>
                <c:pt idx="8146">
                  <c:v>1.0546360374867321</c:v>
                </c:pt>
                <c:pt idx="8147">
                  <c:v>1.0543771834563442</c:v>
                </c:pt>
                <c:pt idx="8148">
                  <c:v>1.0541184247154807</c:v>
                </c:pt>
                <c:pt idx="8149">
                  <c:v>1.0538597612173797</c:v>
                </c:pt>
                <c:pt idx="8150">
                  <c:v>1.0536011929153164</c:v>
                </c:pt>
                <c:pt idx="8151">
                  <c:v>1.053342719762602</c:v>
                </c:pt>
                <c:pt idx="8152">
                  <c:v>1.0530843417125273</c:v>
                </c:pt>
                <c:pt idx="8153">
                  <c:v>1.0528260587184404</c:v>
                </c:pt>
                <c:pt idx="8154">
                  <c:v>1.0525678707337653</c:v>
                </c:pt>
                <c:pt idx="8155">
                  <c:v>1.05230977771184</c:v>
                </c:pt>
                <c:pt idx="8156">
                  <c:v>1.0520517796061521</c:v>
                </c:pt>
                <c:pt idx="8157">
                  <c:v>1.0517938763701338</c:v>
                </c:pt>
                <c:pt idx="8158">
                  <c:v>1.0515360679572998</c:v>
                </c:pt>
                <c:pt idx="8159">
                  <c:v>1.0512783543211628</c:v>
                </c:pt>
                <c:pt idx="8160">
                  <c:v>1.0510207354152712</c:v>
                </c:pt>
                <c:pt idx="8161">
                  <c:v>1.0507632111932035</c:v>
                </c:pt>
                <c:pt idx="8162">
                  <c:v>1.0505057816085663</c:v>
                </c:pt>
                <c:pt idx="8163">
                  <c:v>1.0502484466149939</c:v>
                </c:pt>
                <c:pt idx="8164">
                  <c:v>1.0499912061661345</c:v>
                </c:pt>
                <c:pt idx="8165">
                  <c:v>1.0497340602157248</c:v>
                </c:pt>
                <c:pt idx="8166">
                  <c:v>1.0494770087174392</c:v>
                </c:pt>
                <c:pt idx="8167">
                  <c:v>1.049220051625041</c:v>
                </c:pt>
                <c:pt idx="8168">
                  <c:v>1.0489631888923066</c:v>
                </c:pt>
                <c:pt idx="8169">
                  <c:v>1.0487064204730405</c:v>
                </c:pt>
                <c:pt idx="8170">
                  <c:v>1.048449746321076</c:v>
                </c:pt>
                <c:pt idx="8171">
                  <c:v>1.0481931663902821</c:v>
                </c:pt>
                <c:pt idx="8172">
                  <c:v>1.0479366806345096</c:v>
                </c:pt>
                <c:pt idx="8173">
                  <c:v>1.0476802890077439</c:v>
                </c:pt>
                <c:pt idx="8174">
                  <c:v>1.0474239914638799</c:v>
                </c:pt>
                <c:pt idx="8175">
                  <c:v>1.047167787956905</c:v>
                </c:pt>
                <c:pt idx="8176">
                  <c:v>1.0469116784408219</c:v>
                </c:pt>
                <c:pt idx="8177">
                  <c:v>1.0466556628696608</c:v>
                </c:pt>
                <c:pt idx="8178">
                  <c:v>1.0463997411974686</c:v>
                </c:pt>
                <c:pt idx="8179">
                  <c:v>1.0461439133783661</c:v>
                </c:pt>
                <c:pt idx="8180">
                  <c:v>1.0458881793664341</c:v>
                </c:pt>
                <c:pt idx="8181">
                  <c:v>1.0456325391158241</c:v>
                </c:pt>
                <c:pt idx="8182">
                  <c:v>1.045376992580709</c:v>
                </c:pt>
                <c:pt idx="8183">
                  <c:v>1.0451215397152871</c:v>
                </c:pt>
                <c:pt idx="8184">
                  <c:v>1.0448661804737847</c:v>
                </c:pt>
                <c:pt idx="8185">
                  <c:v>1.0446109148104561</c:v>
                </c:pt>
                <c:pt idx="8186">
                  <c:v>1.044355742679584</c:v>
                </c:pt>
                <c:pt idx="8187">
                  <c:v>1.0441006640354782</c:v>
                </c:pt>
                <c:pt idx="8188">
                  <c:v>1.0438456788324662</c:v>
                </c:pt>
                <c:pt idx="8189">
                  <c:v>1.043590787024925</c:v>
                </c:pt>
                <c:pt idx="8190">
                  <c:v>1.0433359885672828</c:v>
                </c:pt>
                <c:pt idx="8191">
                  <c:v>1.0430812834139038</c:v>
                </c:pt>
                <c:pt idx="8192">
                  <c:v>1.0428266715192618</c:v>
                </c:pt>
                <c:pt idx="8193">
                  <c:v>1.0425721528378349</c:v>
                </c:pt>
                <c:pt idx="8194">
                  <c:v>1.042317727324126</c:v>
                </c:pt>
                <c:pt idx="8195">
                  <c:v>1.0420633949326679</c:v>
                </c:pt>
                <c:pt idx="8196">
                  <c:v>1.0418091556180238</c:v>
                </c:pt>
                <c:pt idx="8197">
                  <c:v>1.0415550093347801</c:v>
                </c:pt>
                <c:pt idx="8198">
                  <c:v>1.0413009560375528</c:v>
                </c:pt>
                <c:pt idx="8199">
                  <c:v>1.0410469956809858</c:v>
                </c:pt>
                <c:pt idx="8200">
                  <c:v>1.0407931282197522</c:v>
                </c:pt>
                <c:pt idx="8201">
                  <c:v>1.040539353608549</c:v>
                </c:pt>
                <c:pt idx="8202">
                  <c:v>1.0402856718021041</c:v>
                </c:pt>
                <c:pt idx="8203">
                  <c:v>1.0400320827551697</c:v>
                </c:pt>
                <c:pt idx="8204">
                  <c:v>1.0397785864225297</c:v>
                </c:pt>
                <c:pt idx="8205">
                  <c:v>1.0395251827589918</c:v>
                </c:pt>
                <c:pt idx="8206">
                  <c:v>1.0392718717193958</c:v>
                </c:pt>
                <c:pt idx="8207">
                  <c:v>1.0390186532586032</c:v>
                </c:pt>
                <c:pt idx="8208">
                  <c:v>1.0387655273315168</c:v>
                </c:pt>
                <c:pt idx="8209">
                  <c:v>1.0385124938930261</c:v>
                </c:pt>
                <c:pt idx="8210">
                  <c:v>1.0382595528981067</c:v>
                </c:pt>
                <c:pt idx="8211">
                  <c:v>1.0380067043017371</c:v>
                </c:pt>
                <c:pt idx="8212">
                  <c:v>1.03775394805888</c:v>
                </c:pt>
                <c:pt idx="8213">
                  <c:v>1.0375012841245894</c:v>
                </c:pt>
                <c:pt idx="8214">
                  <c:v>1.0372487124539478</c:v>
                </c:pt>
                <c:pt idx="8215">
                  <c:v>1.0369962330019926</c:v>
                </c:pt>
                <c:pt idx="8216">
                  <c:v>1.0367438457238747</c:v>
                </c:pt>
                <c:pt idx="8217">
                  <c:v>1.0364915505747032</c:v>
                </c:pt>
                <c:pt idx="8218">
                  <c:v>1.036239347509641</c:v>
                </c:pt>
                <c:pt idx="8219">
                  <c:v>1.0359872364839204</c:v>
                </c:pt>
                <c:pt idx="8220">
                  <c:v>1.0357352174527106</c:v>
                </c:pt>
                <c:pt idx="8221">
                  <c:v>1.0354832903713058</c:v>
                </c:pt>
                <c:pt idx="8222">
                  <c:v>1.0352314551949298</c:v>
                </c:pt>
                <c:pt idx="8223">
                  <c:v>1.0349797118789499</c:v>
                </c:pt>
                <c:pt idx="8224">
                  <c:v>1.0347280603786397</c:v>
                </c:pt>
                <c:pt idx="8225">
                  <c:v>1.0344765006493739</c:v>
                </c:pt>
                <c:pt idx="8226">
                  <c:v>1.0342250326465361</c:v>
                </c:pt>
                <c:pt idx="8227">
                  <c:v>1.0339736563255255</c:v>
                </c:pt>
                <c:pt idx="8228">
                  <c:v>1.0337223716418111</c:v>
                </c:pt>
                <c:pt idx="8229">
                  <c:v>1.0334711785508266</c:v>
                </c:pt>
                <c:pt idx="8230">
                  <c:v>1.0332200770080637</c:v>
                </c:pt>
                <c:pt idx="8231">
                  <c:v>1.0329690669690714</c:v>
                </c:pt>
                <c:pt idx="8232">
                  <c:v>1.032718148389365</c:v>
                </c:pt>
                <c:pt idx="8233">
                  <c:v>1.0324673212245281</c:v>
                </c:pt>
                <c:pt idx="8234">
                  <c:v>1.0322165854301573</c:v>
                </c:pt>
                <c:pt idx="8235">
                  <c:v>1.0319659409618822</c:v>
                </c:pt>
                <c:pt idx="8236">
                  <c:v>1.0317153877753538</c:v>
                </c:pt>
                <c:pt idx="8237">
                  <c:v>1.031464925826258</c:v>
                </c:pt>
                <c:pt idx="8238">
                  <c:v>1.0312145550702938</c:v>
                </c:pt>
                <c:pt idx="8239">
                  <c:v>1.0309642754632018</c:v>
                </c:pt>
                <c:pt idx="8240">
                  <c:v>1.0307140869607421</c:v>
                </c:pt>
                <c:pt idx="8241">
                  <c:v>1.0304639895187111</c:v>
                </c:pt>
                <c:pt idx="8242">
                  <c:v>1.030213983092892</c:v>
                </c:pt>
                <c:pt idx="8243">
                  <c:v>1.0299640676391377</c:v>
                </c:pt>
                <c:pt idx="8244">
                  <c:v>1.0297142431133568</c:v>
                </c:pt>
                <c:pt idx="8245">
                  <c:v>1.029464509471417</c:v>
                </c:pt>
                <c:pt idx="8246">
                  <c:v>1.029214866669226</c:v>
                </c:pt>
                <c:pt idx="8247">
                  <c:v>1.0289653146627431</c:v>
                </c:pt>
                <c:pt idx="8248">
                  <c:v>1.0287158534079444</c:v>
                </c:pt>
                <c:pt idx="8249">
                  <c:v>1.0284664828608314</c:v>
                </c:pt>
                <c:pt idx="8250">
                  <c:v>1.0282172029774326</c:v>
                </c:pt>
                <c:pt idx="8251">
                  <c:v>1.027968013713803</c:v>
                </c:pt>
                <c:pt idx="8252">
                  <c:v>1.0277189150260244</c:v>
                </c:pt>
                <c:pt idx="8253">
                  <c:v>1.0274699068702053</c:v>
                </c:pt>
                <c:pt idx="8254">
                  <c:v>1.0272209892024706</c:v>
                </c:pt>
                <c:pt idx="8255">
                  <c:v>1.0269721619790231</c:v>
                </c:pt>
                <c:pt idx="8256">
                  <c:v>1.0267234251559878</c:v>
                </c:pt>
                <c:pt idx="8257">
                  <c:v>1.0264747786896218</c:v>
                </c:pt>
                <c:pt idx="8258">
                  <c:v>1.0262262225361556</c:v>
                </c:pt>
                <c:pt idx="8259">
                  <c:v>1.0259777566518569</c:v>
                </c:pt>
                <c:pt idx="8260">
                  <c:v>1.0257293809930077</c:v>
                </c:pt>
                <c:pt idx="8261">
                  <c:v>1.0254810955159523</c:v>
                </c:pt>
                <c:pt idx="8262">
                  <c:v>1.0252329001770368</c:v>
                </c:pt>
                <c:pt idx="8263">
                  <c:v>1.0249847949326119</c:v>
                </c:pt>
                <c:pt idx="8264">
                  <c:v>1.0247367797390894</c:v>
                </c:pt>
                <c:pt idx="8265">
                  <c:v>1.0244888545528945</c:v>
                </c:pt>
                <c:pt idx="8266">
                  <c:v>1.0242410193304798</c:v>
                </c:pt>
                <c:pt idx="8267">
                  <c:v>1.0239932740283149</c:v>
                </c:pt>
                <c:pt idx="8268">
                  <c:v>1.0237456186029226</c:v>
                </c:pt>
                <c:pt idx="8269">
                  <c:v>1.0234980530108289</c:v>
                </c:pt>
                <c:pt idx="8270">
                  <c:v>1.023250577208598</c:v>
                </c:pt>
                <c:pt idx="8271">
                  <c:v>1.0230031911527933</c:v>
                </c:pt>
                <c:pt idx="8272">
                  <c:v>1.0227558948000381</c:v>
                </c:pt>
                <c:pt idx="8273">
                  <c:v>1.0225086881069636</c:v>
                </c:pt>
                <c:pt idx="8274">
                  <c:v>1.0222615710302381</c:v>
                </c:pt>
                <c:pt idx="8275">
                  <c:v>1.0220145435265562</c:v>
                </c:pt>
                <c:pt idx="8276">
                  <c:v>1.021767605552595</c:v>
                </c:pt>
                <c:pt idx="8277">
                  <c:v>1.0215207570651328</c:v>
                </c:pt>
                <c:pt idx="8278">
                  <c:v>1.0212739980209598</c:v>
                </c:pt>
                <c:pt idx="8279">
                  <c:v>1.0210273283768261</c:v>
                </c:pt>
                <c:pt idx="8280">
                  <c:v>1.020780748089557</c:v>
                </c:pt>
                <c:pt idx="8281">
                  <c:v>1.0205342571159868</c:v>
                </c:pt>
                <c:pt idx="8282">
                  <c:v>1.0202878554130421</c:v>
                </c:pt>
                <c:pt idx="8283">
                  <c:v>1.0200415429375644</c:v>
                </c:pt>
                <c:pt idx="8284">
                  <c:v>1.0197953196464857</c:v>
                </c:pt>
                <c:pt idx="8285">
                  <c:v>1.0195491854967862</c:v>
                </c:pt>
                <c:pt idx="8286">
                  <c:v>1.0193031404454098</c:v>
                </c:pt>
                <c:pt idx="8287">
                  <c:v>1.0190571844493721</c:v>
                </c:pt>
                <c:pt idx="8288">
                  <c:v>1.0188113174656814</c:v>
                </c:pt>
                <c:pt idx="8289">
                  <c:v>1.0185655394514361</c:v>
                </c:pt>
                <c:pt idx="8290">
                  <c:v>1.0183198503636699</c:v>
                </c:pt>
                <c:pt idx="8291">
                  <c:v>1.0180742501594917</c:v>
                </c:pt>
                <c:pt idx="8292">
                  <c:v>1.0178287387960752</c:v>
                </c:pt>
                <c:pt idx="8293">
                  <c:v>1.0175833162305319</c:v>
                </c:pt>
                <c:pt idx="8294">
                  <c:v>1.0173379824200599</c:v>
                </c:pt>
                <c:pt idx="8295">
                  <c:v>1.0170927373218674</c:v>
                </c:pt>
                <c:pt idx="8296">
                  <c:v>1.0168475808931887</c:v>
                </c:pt>
                <c:pt idx="8297">
                  <c:v>1.0166025130912841</c:v>
                </c:pt>
                <c:pt idx="8298">
                  <c:v>1.0163575338734543</c:v>
                </c:pt>
                <c:pt idx="8299">
                  <c:v>1.0161126431969643</c:v>
                </c:pt>
                <c:pt idx="8300">
                  <c:v>1.0158678410191866</c:v>
                </c:pt>
                <c:pt idx="8301">
                  <c:v>1.0156231272975018</c:v>
                </c:pt>
                <c:pt idx="8302">
                  <c:v>1.015378501989268</c:v>
                </c:pt>
                <c:pt idx="8303">
                  <c:v>1.015133965051906</c:v>
                </c:pt>
                <c:pt idx="8304">
                  <c:v>1.0148895164428573</c:v>
                </c:pt>
                <c:pt idx="8305">
                  <c:v>1.0146451561195879</c:v>
                </c:pt>
                <c:pt idx="8306">
                  <c:v>1.0144008840395888</c:v>
                </c:pt>
                <c:pt idx="8307">
                  <c:v>1.0141567001603764</c:v>
                </c:pt>
                <c:pt idx="8308">
                  <c:v>1.0139126044394826</c:v>
                </c:pt>
                <c:pt idx="8309">
                  <c:v>1.0136685968345058</c:v>
                </c:pt>
                <c:pt idx="8310">
                  <c:v>1.0134246773029856</c:v>
                </c:pt>
                <c:pt idx="8311">
                  <c:v>1.0131808458026204</c:v>
                </c:pt>
                <c:pt idx="8312">
                  <c:v>1.0129371022909848</c:v>
                </c:pt>
                <c:pt idx="8313">
                  <c:v>1.012693446725772</c:v>
                </c:pt>
                <c:pt idx="8314">
                  <c:v>1.0124498790646772</c:v>
                </c:pt>
                <c:pt idx="8315">
                  <c:v>1.0122063992654198</c:v>
                </c:pt>
                <c:pt idx="8316">
                  <c:v>1.0119630072857384</c:v>
                </c:pt>
                <c:pt idx="8317">
                  <c:v>1.0117197030834224</c:v>
                </c:pt>
                <c:pt idx="8318">
                  <c:v>1.0114764866162693</c:v>
                </c:pt>
                <c:pt idx="8319">
                  <c:v>1.0112333578420654</c:v>
                </c:pt>
                <c:pt idx="8320">
                  <c:v>1.0109903167187151</c:v>
                </c:pt>
                <c:pt idx="8321">
                  <c:v>1.0107473632040445</c:v>
                </c:pt>
                <c:pt idx="8322">
                  <c:v>1.0105044972559516</c:v>
                </c:pt>
                <c:pt idx="8323">
                  <c:v>1.0102617188323952</c:v>
                </c:pt>
                <c:pt idx="8324">
                  <c:v>1.0100190278913121</c:v>
                </c:pt>
                <c:pt idx="8325">
                  <c:v>1.0097764243906566</c:v>
                </c:pt>
                <c:pt idx="8326">
                  <c:v>1.0095339082884398</c:v>
                </c:pt>
                <c:pt idx="8327">
                  <c:v>1.0092914795426764</c:v>
                </c:pt>
                <c:pt idx="8328">
                  <c:v>1.0090491381114459</c:v>
                </c:pt>
                <c:pt idx="8329">
                  <c:v>1.0088068839527926</c:v>
                </c:pt>
                <c:pt idx="8330">
                  <c:v>1.0085647170248082</c:v>
                </c:pt>
                <c:pt idx="8331">
                  <c:v>1.0083226372856633</c:v>
                </c:pt>
                <c:pt idx="8332">
                  <c:v>1.0080806446934829</c:v>
                </c:pt>
                <c:pt idx="8333">
                  <c:v>1.0078387392064299</c:v>
                </c:pt>
                <c:pt idx="8334">
                  <c:v>1.0075969207827162</c:v>
                </c:pt>
                <c:pt idx="8335">
                  <c:v>1.0073551893805661</c:v>
                </c:pt>
                <c:pt idx="8336">
                  <c:v>1.0071135449582425</c:v>
                </c:pt>
                <c:pt idx="8337">
                  <c:v>1.0068719874739838</c:v>
                </c:pt>
                <c:pt idx="8338">
                  <c:v>1.0066305168861291</c:v>
                </c:pt>
                <c:pt idx="8339">
                  <c:v>1.0063891331529899</c:v>
                </c:pt>
                <c:pt idx="8340">
                  <c:v>1.0061478362329181</c:v>
                </c:pt>
                <c:pt idx="8341">
                  <c:v>1.0059066260842771</c:v>
                </c:pt>
                <c:pt idx="8342">
                  <c:v>1.005665502665489</c:v>
                </c:pt>
                <c:pt idx="8343">
                  <c:v>1.0054244659349652</c:v>
                </c:pt>
                <c:pt idx="8344">
                  <c:v>1.0051835158511793</c:v>
                </c:pt>
                <c:pt idx="8345">
                  <c:v>1.0049426523725618</c:v>
                </c:pt>
                <c:pt idx="8346">
                  <c:v>1.0047018754576558</c:v>
                </c:pt>
                <c:pt idx="8347">
                  <c:v>1.004461185064949</c:v>
                </c:pt>
                <c:pt idx="8348">
                  <c:v>1.0042205811530347</c:v>
                </c:pt>
                <c:pt idx="8349">
                  <c:v>1.0039800636804499</c:v>
                </c:pt>
                <c:pt idx="8350">
                  <c:v>1.0037396326057966</c:v>
                </c:pt>
                <c:pt idx="8351">
                  <c:v>1.0034992878877171</c:v>
                </c:pt>
                <c:pt idx="8352">
                  <c:v>1.003259029484872</c:v>
                </c:pt>
                <c:pt idx="8353">
                  <c:v>1.0030188573558998</c:v>
                </c:pt>
                <c:pt idx="8354">
                  <c:v>1.0027787714595153</c:v>
                </c:pt>
                <c:pt idx="8355">
                  <c:v>1.0025387717544414</c:v>
                </c:pt>
                <c:pt idx="8356">
                  <c:v>1.0022988581994134</c:v>
                </c:pt>
                <c:pt idx="8357">
                  <c:v>1.0020590307532518</c:v>
                </c:pt>
                <c:pt idx="8358">
                  <c:v>1.0018192893746658</c:v>
                </c:pt>
                <c:pt idx="8359">
                  <c:v>1.0015796340225738</c:v>
                </c:pt>
                <c:pt idx="8360">
                  <c:v>1.0013400646557744</c:v>
                </c:pt>
                <c:pt idx="8361">
                  <c:v>1.0011005812331195</c:v>
                </c:pt>
                <c:pt idx="8362">
                  <c:v>1.0008611837135377</c:v>
                </c:pt>
                <c:pt idx="8363">
                  <c:v>1.000621872055927</c:v>
                </c:pt>
                <c:pt idx="8364">
                  <c:v>1.0003826462192671</c:v>
                </c:pt>
                <c:pt idx="8365">
                  <c:v>1.0001435061624924</c:v>
                </c:pt>
                <c:pt idx="8366">
                  <c:v>0.99990445184460808</c:v>
                </c:pt>
                <c:pt idx="8367">
                  <c:v>0.99966548322463278</c:v>
                </c:pt>
                <c:pt idx="8368">
                  <c:v>0.99942660026160857</c:v>
                </c:pt>
                <c:pt idx="8369">
                  <c:v>0.99918780291460396</c:v>
                </c:pt>
                <c:pt idx="8370">
                  <c:v>0.99894909114270969</c:v>
                </c:pt>
                <c:pt idx="8371">
                  <c:v>0.99871046490504156</c:v>
                </c:pt>
                <c:pt idx="8372">
                  <c:v>0.99847192416074049</c:v>
                </c:pt>
                <c:pt idx="8373">
                  <c:v>0.99823346886897157</c:v>
                </c:pt>
                <c:pt idx="8374">
                  <c:v>0.99799509898892469</c:v>
                </c:pt>
                <c:pt idx="8375">
                  <c:v>0.99775681447981801</c:v>
                </c:pt>
                <c:pt idx="8376">
                  <c:v>0.99751861530087271</c:v>
                </c:pt>
                <c:pt idx="8377">
                  <c:v>0.99728050141136071</c:v>
                </c:pt>
                <c:pt idx="8378">
                  <c:v>0.9970424727705911</c:v>
                </c:pt>
                <c:pt idx="8379">
                  <c:v>0.99680452933783636</c:v>
                </c:pt>
                <c:pt idx="8380">
                  <c:v>0.99656667107244545</c:v>
                </c:pt>
                <c:pt idx="8381">
                  <c:v>0.99632889793380064</c:v>
                </c:pt>
                <c:pt idx="8382">
                  <c:v>0.99609120988125222</c:v>
                </c:pt>
                <c:pt idx="8383">
                  <c:v>0.9958536068742333</c:v>
                </c:pt>
                <c:pt idx="8384">
                  <c:v>0.99561608887215236</c:v>
                </c:pt>
                <c:pt idx="8385">
                  <c:v>0.9953786558344947</c:v>
                </c:pt>
                <c:pt idx="8386">
                  <c:v>0.99514130772071696</c:v>
                </c:pt>
                <c:pt idx="8387">
                  <c:v>0.99490404449033154</c:v>
                </c:pt>
                <c:pt idx="8388">
                  <c:v>0.99466686610286759</c:v>
                </c:pt>
                <c:pt idx="8389">
                  <c:v>0.99442977251788345</c:v>
                </c:pt>
                <c:pt idx="8390">
                  <c:v>0.99419276369493859</c:v>
                </c:pt>
                <c:pt idx="8391">
                  <c:v>0.99395583959365263</c:v>
                </c:pt>
                <c:pt idx="8392">
                  <c:v>0.99371900017364267</c:v>
                </c:pt>
                <c:pt idx="8393">
                  <c:v>0.99348224539455376</c:v>
                </c:pt>
                <c:pt idx="8394">
                  <c:v>0.99324557521607593</c:v>
                </c:pt>
                <c:pt idx="8395">
                  <c:v>0.99300898959788908</c:v>
                </c:pt>
                <c:pt idx="8396">
                  <c:v>0.99277248849972033</c:v>
                </c:pt>
                <c:pt idx="8397">
                  <c:v>0.99253607188130399</c:v>
                </c:pt>
                <c:pt idx="8398">
                  <c:v>0.99229973970244056</c:v>
                </c:pt>
                <c:pt idx="8399">
                  <c:v>0.99206349192289256</c:v>
                </c:pt>
                <c:pt idx="8400">
                  <c:v>0.991827328502488</c:v>
                </c:pt>
                <c:pt idx="8401">
                  <c:v>0.99159124940106558</c:v>
                </c:pt>
                <c:pt idx="8402">
                  <c:v>0.99135525457849871</c:v>
                </c:pt>
                <c:pt idx="8403">
                  <c:v>0.99111934399464841</c:v>
                </c:pt>
                <c:pt idx="8404">
                  <c:v>0.99088351760946769</c:v>
                </c:pt>
                <c:pt idx="8405">
                  <c:v>0.99064777538286586</c:v>
                </c:pt>
                <c:pt idx="8406">
                  <c:v>0.99041211727481027</c:v>
                </c:pt>
                <c:pt idx="8407">
                  <c:v>0.99017654324528459</c:v>
                </c:pt>
                <c:pt idx="8408">
                  <c:v>0.98994105325430393</c:v>
                </c:pt>
                <c:pt idx="8409">
                  <c:v>0.98970564726188603</c:v>
                </c:pt>
                <c:pt idx="8410">
                  <c:v>0.98947032522808653</c:v>
                </c:pt>
                <c:pt idx="8411">
                  <c:v>0.98923508711299757</c:v>
                </c:pt>
                <c:pt idx="8412">
                  <c:v>0.98899993287671584</c:v>
                </c:pt>
                <c:pt idx="8413">
                  <c:v>0.98876486247936735</c:v>
                </c:pt>
                <c:pt idx="8414">
                  <c:v>0.98852987588110242</c:v>
                </c:pt>
                <c:pt idx="8415">
                  <c:v>0.98829497304209524</c:v>
                </c:pt>
                <c:pt idx="8416">
                  <c:v>0.98806015392253721</c:v>
                </c:pt>
                <c:pt idx="8417">
                  <c:v>0.98782541848266725</c:v>
                </c:pt>
                <c:pt idx="8418">
                  <c:v>0.98759076668271251</c:v>
                </c:pt>
                <c:pt idx="8419">
                  <c:v>0.9873561984829361</c:v>
                </c:pt>
                <c:pt idx="8420">
                  <c:v>0.98712171384366398</c:v>
                </c:pt>
                <c:pt idx="8421">
                  <c:v>0.98688731272517771</c:v>
                </c:pt>
                <c:pt idx="8422">
                  <c:v>0.98665299508782756</c:v>
                </c:pt>
                <c:pt idx="8423">
                  <c:v>0.98641876089196612</c:v>
                </c:pt>
                <c:pt idx="8424">
                  <c:v>0.98618461009801162</c:v>
                </c:pt>
                <c:pt idx="8425">
                  <c:v>0.98595054266634052</c:v>
                </c:pt>
                <c:pt idx="8426">
                  <c:v>0.98571655855739759</c:v>
                </c:pt>
                <c:pt idx="8427">
                  <c:v>0.98548265773163135</c:v>
                </c:pt>
                <c:pt idx="8428">
                  <c:v>0.98524884014954772</c:v>
                </c:pt>
                <c:pt idx="8429">
                  <c:v>0.98501510577161333</c:v>
                </c:pt>
                <c:pt idx="8430">
                  <c:v>0.98478145455840138</c:v>
                </c:pt>
                <c:pt idx="8431">
                  <c:v>0.98454788647041214</c:v>
                </c:pt>
                <c:pt idx="8432">
                  <c:v>0.98431440146824856</c:v>
                </c:pt>
                <c:pt idx="8433">
                  <c:v>0.9840809995125025</c:v>
                </c:pt>
                <c:pt idx="8434">
                  <c:v>0.98384768056380001</c:v>
                </c:pt>
                <c:pt idx="8435">
                  <c:v>0.98361444458276659</c:v>
                </c:pt>
                <c:pt idx="8436">
                  <c:v>0.98338129153008769</c:v>
                </c:pt>
                <c:pt idx="8437">
                  <c:v>0.98314822136644731</c:v>
                </c:pt>
                <c:pt idx="8438">
                  <c:v>0.98291523405255976</c:v>
                </c:pt>
                <c:pt idx="8439">
                  <c:v>0.98268232954916157</c:v>
                </c:pt>
                <c:pt idx="8440">
                  <c:v>0.98244950781701357</c:v>
                </c:pt>
                <c:pt idx="8441">
                  <c:v>0.98221676881689046</c:v>
                </c:pt>
                <c:pt idx="8442">
                  <c:v>0.9819841125096257</c:v>
                </c:pt>
                <c:pt idx="8443">
                  <c:v>0.98175153885602151</c:v>
                </c:pt>
                <c:pt idx="8444">
                  <c:v>0.981519047816931</c:v>
                </c:pt>
                <c:pt idx="8445">
                  <c:v>0.98128663935325544</c:v>
                </c:pt>
                <c:pt idx="8446">
                  <c:v>0.98105431342588478</c:v>
                </c:pt>
                <c:pt idx="8447">
                  <c:v>0.98082206999571375</c:v>
                </c:pt>
                <c:pt idx="8448">
                  <c:v>0.98058990902372656</c:v>
                </c:pt>
                <c:pt idx="8449">
                  <c:v>0.98035783047087688</c:v>
                </c:pt>
                <c:pt idx="8450">
                  <c:v>0.98012583429815114</c:v>
                </c:pt>
                <c:pt idx="8451">
                  <c:v>0.97989392046656165</c:v>
                </c:pt>
                <c:pt idx="8452">
                  <c:v>0.97966208893715856</c:v>
                </c:pt>
                <c:pt idx="8453">
                  <c:v>0.97943033967099891</c:v>
                </c:pt>
                <c:pt idx="8454">
                  <c:v>0.97919867262918159</c:v>
                </c:pt>
                <c:pt idx="8455">
                  <c:v>0.97896708777276142</c:v>
                </c:pt>
                <c:pt idx="8456">
                  <c:v>0.97873558506293246</c:v>
                </c:pt>
                <c:pt idx="8457">
                  <c:v>0.97850416446081478</c:v>
                </c:pt>
                <c:pt idx="8458">
                  <c:v>0.97827282592759068</c:v>
                </c:pt>
                <c:pt idx="8459">
                  <c:v>0.97804156942445863</c:v>
                </c:pt>
                <c:pt idx="8460">
                  <c:v>0.97781039491263588</c:v>
                </c:pt>
                <c:pt idx="8461">
                  <c:v>0.97757930235339174</c:v>
                </c:pt>
                <c:pt idx="8462">
                  <c:v>0.97734829170795057</c:v>
                </c:pt>
                <c:pt idx="8463">
                  <c:v>0.97711736293763085</c:v>
                </c:pt>
                <c:pt idx="8464">
                  <c:v>0.97688651600375465</c:v>
                </c:pt>
                <c:pt idx="8465">
                  <c:v>0.97665575086763923</c:v>
                </c:pt>
                <c:pt idx="8466">
                  <c:v>0.97642506749065061</c:v>
                </c:pt>
                <c:pt idx="8467">
                  <c:v>0.97619446583417635</c:v>
                </c:pt>
                <c:pt idx="8468">
                  <c:v>0.97596394585960256</c:v>
                </c:pt>
                <c:pt idx="8469">
                  <c:v>0.97573350752838628</c:v>
                </c:pt>
                <c:pt idx="8470">
                  <c:v>0.9755031508019375</c:v>
                </c:pt>
                <c:pt idx="8471">
                  <c:v>0.97527287564178089</c:v>
                </c:pt>
                <c:pt idx="8472">
                  <c:v>0.97504268200936595</c:v>
                </c:pt>
                <c:pt idx="8473">
                  <c:v>0.97481256986622533</c:v>
                </c:pt>
                <c:pt idx="8474">
                  <c:v>0.97458253917392457</c:v>
                </c:pt>
                <c:pt idx="8475">
                  <c:v>0.97435258989399365</c:v>
                </c:pt>
                <c:pt idx="8476">
                  <c:v>0.97412272198804351</c:v>
                </c:pt>
                <c:pt idx="8477">
                  <c:v>0.9738929354176683</c:v>
                </c:pt>
                <c:pt idx="8478">
                  <c:v>0.97366323014451206</c:v>
                </c:pt>
                <c:pt idx="8479">
                  <c:v>0.97343360613020735</c:v>
                </c:pt>
                <c:pt idx="8480">
                  <c:v>0.9732040633364536</c:v>
                </c:pt>
                <c:pt idx="8481">
                  <c:v>0.97297460172494299</c:v>
                </c:pt>
                <c:pt idx="8482">
                  <c:v>0.97274522125740426</c:v>
                </c:pt>
                <c:pt idx="8483">
                  <c:v>0.97251592189556257</c:v>
                </c:pt>
                <c:pt idx="8484">
                  <c:v>0.9722867036012055</c:v>
                </c:pt>
                <c:pt idx="8485">
                  <c:v>0.97205756633611662</c:v>
                </c:pt>
                <c:pt idx="8486">
                  <c:v>0.9718285100621129</c:v>
                </c:pt>
                <c:pt idx="8487">
                  <c:v>0.97159953474101268</c:v>
                </c:pt>
                <c:pt idx="8488">
                  <c:v>0.97137064033469633</c:v>
                </c:pt>
                <c:pt idx="8489">
                  <c:v>0.97114182680502725</c:v>
                </c:pt>
                <c:pt idx="8490">
                  <c:v>0.97091309411390569</c:v>
                </c:pt>
                <c:pt idx="8491">
                  <c:v>0.97068444222327877</c:v>
                </c:pt>
                <c:pt idx="8492">
                  <c:v>0.97045587109505982</c:v>
                </c:pt>
                <c:pt idx="8493">
                  <c:v>0.97022738069124559</c:v>
                </c:pt>
                <c:pt idx="8494">
                  <c:v>0.96999897097382692</c:v>
                </c:pt>
                <c:pt idx="8495">
                  <c:v>0.96977064190480233</c:v>
                </c:pt>
                <c:pt idx="8496">
                  <c:v>0.96954239344621151</c:v>
                </c:pt>
                <c:pt idx="8497">
                  <c:v>0.9693142255601247</c:v>
                </c:pt>
                <c:pt idx="8498">
                  <c:v>0.96908613820861655</c:v>
                </c:pt>
                <c:pt idx="8499">
                  <c:v>0.96885813135379895</c:v>
                </c:pt>
                <c:pt idx="8500">
                  <c:v>0.96863020495777463</c:v>
                </c:pt>
                <c:pt idx="8501">
                  <c:v>0.96840235898270888</c:v>
                </c:pt>
                <c:pt idx="8502">
                  <c:v>0.96817459339078826</c:v>
                </c:pt>
                <c:pt idx="8503">
                  <c:v>0.96794690814416884</c:v>
                </c:pt>
                <c:pt idx="8504">
                  <c:v>0.96771930320509714</c:v>
                </c:pt>
                <c:pt idx="8505">
                  <c:v>0.96749177853579083</c:v>
                </c:pt>
                <c:pt idx="8506">
                  <c:v>0.96726433409850965</c:v>
                </c:pt>
                <c:pt idx="8507">
                  <c:v>0.967036969855541</c:v>
                </c:pt>
                <c:pt idx="8508">
                  <c:v>0.96680968576920001</c:v>
                </c:pt>
                <c:pt idx="8509">
                  <c:v>0.96658248180178841</c:v>
                </c:pt>
                <c:pt idx="8510">
                  <c:v>0.96635535791568061</c:v>
                </c:pt>
                <c:pt idx="8511">
                  <c:v>0.96612831407322564</c:v>
                </c:pt>
                <c:pt idx="8512">
                  <c:v>0.9659013502368281</c:v>
                </c:pt>
                <c:pt idx="8513">
                  <c:v>0.96567446636890109</c:v>
                </c:pt>
                <c:pt idx="8514">
                  <c:v>0.96544766243185265</c:v>
                </c:pt>
                <c:pt idx="8515">
                  <c:v>0.96522093838819112</c:v>
                </c:pt>
                <c:pt idx="8516">
                  <c:v>0.96499429420035165</c:v>
                </c:pt>
                <c:pt idx="8517">
                  <c:v>0.96476772983085957</c:v>
                </c:pt>
                <c:pt idx="8518">
                  <c:v>0.9645412452422395</c:v>
                </c:pt>
                <c:pt idx="8519">
                  <c:v>0.96431484039703397</c:v>
                </c:pt>
                <c:pt idx="8520">
                  <c:v>0.96408851525781103</c:v>
                </c:pt>
                <c:pt idx="8521">
                  <c:v>0.96386226978715417</c:v>
                </c:pt>
                <c:pt idx="8522">
                  <c:v>0.9636361039476965</c:v>
                </c:pt>
                <c:pt idx="8523">
                  <c:v>0.96341001770205159</c:v>
                </c:pt>
                <c:pt idx="8524">
                  <c:v>0.96318401101288365</c:v>
                </c:pt>
                <c:pt idx="8525">
                  <c:v>0.96295808384286752</c:v>
                </c:pt>
                <c:pt idx="8526">
                  <c:v>0.96273223615471271</c:v>
                </c:pt>
                <c:pt idx="8527">
                  <c:v>0.96250646791111949</c:v>
                </c:pt>
                <c:pt idx="8528">
                  <c:v>0.96228077907485243</c:v>
                </c:pt>
                <c:pt idx="8529">
                  <c:v>0.96205516960866966</c:v>
                </c:pt>
                <c:pt idx="8530">
                  <c:v>0.96182963947536504</c:v>
                </c:pt>
                <c:pt idx="8531">
                  <c:v>0.96160418863772834</c:v>
                </c:pt>
                <c:pt idx="8532">
                  <c:v>0.96137881705861683</c:v>
                </c:pt>
                <c:pt idx="8533">
                  <c:v>0.96115352470085558</c:v>
                </c:pt>
                <c:pt idx="8534">
                  <c:v>0.96092831152734015</c:v>
                </c:pt>
                <c:pt idx="8535">
                  <c:v>0.96070317750095968</c:v>
                </c:pt>
                <c:pt idx="8536">
                  <c:v>0.96047812258463205</c:v>
                </c:pt>
                <c:pt idx="8537">
                  <c:v>0.96025314674129658</c:v>
                </c:pt>
                <c:pt idx="8538">
                  <c:v>0.96002824993391533</c:v>
                </c:pt>
                <c:pt idx="8539">
                  <c:v>0.95980343212548214</c:v>
                </c:pt>
                <c:pt idx="8540">
                  <c:v>0.95957869327896705</c:v>
                </c:pt>
                <c:pt idx="8541">
                  <c:v>0.95935403335743163</c:v>
                </c:pt>
                <c:pt idx="8542">
                  <c:v>0.95912945232392177</c:v>
                </c:pt>
                <c:pt idx="8543">
                  <c:v>0.9589049501414828</c:v>
                </c:pt>
                <c:pt idx="8544">
                  <c:v>0.95868052677321769</c:v>
                </c:pt>
                <c:pt idx="8545">
                  <c:v>0.95845618218224027</c:v>
                </c:pt>
                <c:pt idx="8546">
                  <c:v>0.95823191633170779</c:v>
                </c:pt>
                <c:pt idx="8547">
                  <c:v>0.95800772918473542</c:v>
                </c:pt>
                <c:pt idx="8548">
                  <c:v>0.95778362070452572</c:v>
                </c:pt>
                <c:pt idx="8549">
                  <c:v>0.95755959085427178</c:v>
                </c:pt>
                <c:pt idx="8550">
                  <c:v>0.95733563959720003</c:v>
                </c:pt>
                <c:pt idx="8551">
                  <c:v>0.9571117668965351</c:v>
                </c:pt>
                <c:pt idx="8552">
                  <c:v>0.9568879727155577</c:v>
                </c:pt>
                <c:pt idx="8553">
                  <c:v>0.95666425701754765</c:v>
                </c:pt>
                <c:pt idx="8554">
                  <c:v>0.95644061976581063</c:v>
                </c:pt>
                <c:pt idx="8555">
                  <c:v>0.95621706092367387</c:v>
                </c:pt>
                <c:pt idx="8556">
                  <c:v>0.9559935804544939</c:v>
                </c:pt>
                <c:pt idx="8557">
                  <c:v>0.9557701783216237</c:v>
                </c:pt>
                <c:pt idx="8558">
                  <c:v>0.95554685448848142</c:v>
                </c:pt>
                <c:pt idx="8559">
                  <c:v>0.9553236089184477</c:v>
                </c:pt>
                <c:pt idx="8560">
                  <c:v>0.95510044157498464</c:v>
                </c:pt>
                <c:pt idx="8561">
                  <c:v>0.95487735242154603</c:v>
                </c:pt>
                <c:pt idx="8562">
                  <c:v>0.954654341421595</c:v>
                </c:pt>
                <c:pt idx="8563">
                  <c:v>0.95443140853863362</c:v>
                </c:pt>
                <c:pt idx="8564">
                  <c:v>0.95420855373619262</c:v>
                </c:pt>
                <c:pt idx="8565">
                  <c:v>0.95398577697780662</c:v>
                </c:pt>
                <c:pt idx="8566">
                  <c:v>0.95376307822703954</c:v>
                </c:pt>
                <c:pt idx="8567">
                  <c:v>0.95354045744748284</c:v>
                </c:pt>
                <c:pt idx="8568">
                  <c:v>0.95331791460271842</c:v>
                </c:pt>
                <c:pt idx="8569">
                  <c:v>0.9530954496564028</c:v>
                </c:pt>
                <c:pt idx="8570">
                  <c:v>0.95287306257215665</c:v>
                </c:pt>
                <c:pt idx="8571">
                  <c:v>0.95265075331367266</c:v>
                </c:pt>
                <c:pt idx="8572">
                  <c:v>0.95242852184461757</c:v>
                </c:pt>
                <c:pt idx="8573">
                  <c:v>0.9522063681287215</c:v>
                </c:pt>
                <c:pt idx="8574">
                  <c:v>0.95198429212971658</c:v>
                </c:pt>
                <c:pt idx="8575">
                  <c:v>0.95176229381133659</c:v>
                </c:pt>
                <c:pt idx="8576">
                  <c:v>0.9515403731373766</c:v>
                </c:pt>
                <c:pt idx="8577">
                  <c:v>0.95131853007162459</c:v>
                </c:pt>
                <c:pt idx="8578">
                  <c:v>0.95109676457789871</c:v>
                </c:pt>
                <c:pt idx="8579">
                  <c:v>0.95087507662004778</c:v>
                </c:pt>
                <c:pt idx="8580">
                  <c:v>0.95065346616190005</c:v>
                </c:pt>
                <c:pt idx="8581">
                  <c:v>0.95043193316736008</c:v>
                </c:pt>
                <c:pt idx="8582">
                  <c:v>0.95021047760032762</c:v>
                </c:pt>
                <c:pt idx="8583">
                  <c:v>0.94998909942472065</c:v>
                </c:pt>
                <c:pt idx="8584">
                  <c:v>0.94976779860448923</c:v>
                </c:pt>
                <c:pt idx="8585">
                  <c:v>0.94954657510358065</c:v>
                </c:pt>
                <c:pt idx="8586">
                  <c:v>0.9493254288859948</c:v>
                </c:pt>
                <c:pt idx="8587">
                  <c:v>0.9491043599157345</c:v>
                </c:pt>
                <c:pt idx="8588">
                  <c:v>0.9488833681568265</c:v>
                </c:pt>
                <c:pt idx="8589">
                  <c:v>0.94866245357332413</c:v>
                </c:pt>
                <c:pt idx="8590">
                  <c:v>0.94844161612929068</c:v>
                </c:pt>
                <c:pt idx="8591">
                  <c:v>0.94822085578880388</c:v>
                </c:pt>
                <c:pt idx="8592">
                  <c:v>0.94800017251599378</c:v>
                </c:pt>
                <c:pt idx="8593">
                  <c:v>0.94777956627498539</c:v>
                </c:pt>
                <c:pt idx="8594">
                  <c:v>0.94755903702992261</c:v>
                </c:pt>
                <c:pt idx="8595">
                  <c:v>0.94733858474498833</c:v>
                </c:pt>
                <c:pt idx="8596">
                  <c:v>0.94711820938438573</c:v>
                </c:pt>
                <c:pt idx="8597">
                  <c:v>0.94689791091231423</c:v>
                </c:pt>
                <c:pt idx="8598">
                  <c:v>0.94667768929301765</c:v>
                </c:pt>
                <c:pt idx="8599">
                  <c:v>0.94645754449074349</c:v>
                </c:pt>
                <c:pt idx="8600">
                  <c:v>0.94623747646978684</c:v>
                </c:pt>
                <c:pt idx="8601">
                  <c:v>0.94601748519441853</c:v>
                </c:pt>
                <c:pt idx="8602">
                  <c:v>0.94579757062898873</c:v>
                </c:pt>
                <c:pt idx="8603">
                  <c:v>0.9455777327378061</c:v>
                </c:pt>
                <c:pt idx="8604">
                  <c:v>0.94535797148525358</c:v>
                </c:pt>
                <c:pt idx="8605">
                  <c:v>0.94513828683570644</c:v>
                </c:pt>
                <c:pt idx="8606">
                  <c:v>0.94491867875356461</c:v>
                </c:pt>
                <c:pt idx="8607">
                  <c:v>0.94469914720325165</c:v>
                </c:pt>
                <c:pt idx="8608">
                  <c:v>0.94447969214921401</c:v>
                </c:pt>
                <c:pt idx="8609">
                  <c:v>0.94426031355590079</c:v>
                </c:pt>
                <c:pt idx="8610">
                  <c:v>0.94404101138781926</c:v>
                </c:pt>
                <c:pt idx="8611">
                  <c:v>0.94382178560944963</c:v>
                </c:pt>
                <c:pt idx="8612">
                  <c:v>0.94360263618534135</c:v>
                </c:pt>
                <c:pt idx="8613">
                  <c:v>0.94338356308001758</c:v>
                </c:pt>
                <c:pt idx="8614">
                  <c:v>0.94316456625806333</c:v>
                </c:pt>
                <c:pt idx="8615">
                  <c:v>0.94294564568406536</c:v>
                </c:pt>
                <c:pt idx="8616">
                  <c:v>0.94272680132261244</c:v>
                </c:pt>
                <c:pt idx="8617">
                  <c:v>0.94250803313835263</c:v>
                </c:pt>
                <c:pt idx="8618">
                  <c:v>0.94228934109592266</c:v>
                </c:pt>
                <c:pt idx="8619">
                  <c:v>0.94207072516000789</c:v>
                </c:pt>
                <c:pt idx="8620">
                  <c:v>0.94185218529528258</c:v>
                </c:pt>
                <c:pt idx="8621">
                  <c:v>0.94163372146646251</c:v>
                </c:pt>
                <c:pt idx="8622">
                  <c:v>0.94141533363828389</c:v>
                </c:pt>
                <c:pt idx="8623">
                  <c:v>0.94119702177548092</c:v>
                </c:pt>
                <c:pt idx="8624">
                  <c:v>0.94097878584284256</c:v>
                </c:pt>
                <c:pt idx="8625">
                  <c:v>0.94076062580515529</c:v>
                </c:pt>
                <c:pt idx="8626">
                  <c:v>0.94054254162722495</c:v>
                </c:pt>
                <c:pt idx="8627">
                  <c:v>0.94032453327390464</c:v>
                </c:pt>
                <c:pt idx="8628">
                  <c:v>0.9401066007100265</c:v>
                </c:pt>
                <c:pt idx="8629">
                  <c:v>0.93988874390047261</c:v>
                </c:pt>
                <c:pt idx="8630">
                  <c:v>0.93967096281013662</c:v>
                </c:pt>
                <c:pt idx="8631">
                  <c:v>0.9394532574039316</c:v>
                </c:pt>
                <c:pt idx="8632">
                  <c:v>0.93923562764679946</c:v>
                </c:pt>
                <c:pt idx="8633">
                  <c:v>0.93901807350368294</c:v>
                </c:pt>
                <c:pt idx="8634">
                  <c:v>0.93880059493955625</c:v>
                </c:pt>
                <c:pt idx="8635">
                  <c:v>0.93858319191942208</c:v>
                </c:pt>
                <c:pt idx="8636">
                  <c:v>0.93836586440830883</c:v>
                </c:pt>
                <c:pt idx="8637">
                  <c:v>0.93814861237123992</c:v>
                </c:pt>
                <c:pt idx="8638">
                  <c:v>0.9379314357732581</c:v>
                </c:pt>
                <c:pt idx="8639">
                  <c:v>0.93771433457946063</c:v>
                </c:pt>
                <c:pt idx="8640">
                  <c:v>0.93749730875492987</c:v>
                </c:pt>
                <c:pt idx="8641">
                  <c:v>0.93728035826480161</c:v>
                </c:pt>
                <c:pt idx="8642">
                  <c:v>0.93706348307419562</c:v>
                </c:pt>
                <c:pt idx="8643">
                  <c:v>0.93684668314827979</c:v>
                </c:pt>
                <c:pt idx="8644">
                  <c:v>0.93662995845221564</c:v>
                </c:pt>
                <c:pt idx="8645">
                  <c:v>0.936413308951206</c:v>
                </c:pt>
                <c:pt idx="8646">
                  <c:v>0.93619673461050001</c:v>
                </c:pt>
                <c:pt idx="8647">
                  <c:v>0.93598023539528863</c:v>
                </c:pt>
                <c:pt idx="8648">
                  <c:v>0.93576381127085484</c:v>
                </c:pt>
                <c:pt idx="8649">
                  <c:v>0.93554746220247365</c:v>
                </c:pt>
                <c:pt idx="8650">
                  <c:v>0.93533118815543959</c:v>
                </c:pt>
                <c:pt idx="8651">
                  <c:v>0.9351149890950744</c:v>
                </c:pt>
                <c:pt idx="8652">
                  <c:v>0.93489886498671415</c:v>
                </c:pt>
                <c:pt idx="8653">
                  <c:v>0.93468281579571733</c:v>
                </c:pt>
                <c:pt idx="8654">
                  <c:v>0.9344668414874554</c:v>
                </c:pt>
                <c:pt idx="8655">
                  <c:v>0.93425094202734649</c:v>
                </c:pt>
                <c:pt idx="8656">
                  <c:v>0.93403511738079559</c:v>
                </c:pt>
                <c:pt idx="8657">
                  <c:v>0.93381936751322769</c:v>
                </c:pt>
                <c:pt idx="8658">
                  <c:v>0.93360369239012886</c:v>
                </c:pt>
                <c:pt idx="8659">
                  <c:v>0.93338809197693773</c:v>
                </c:pt>
                <c:pt idx="8660">
                  <c:v>0.93317256623919864</c:v>
                </c:pt>
                <c:pt idx="8661">
                  <c:v>0.93295711514240087</c:v>
                </c:pt>
                <c:pt idx="8662">
                  <c:v>0.93274173865209775</c:v>
                </c:pt>
                <c:pt idx="8663">
                  <c:v>0.93252643673381963</c:v>
                </c:pt>
                <c:pt idx="8664">
                  <c:v>0.93231120935317691</c:v>
                </c:pt>
                <c:pt idx="8665">
                  <c:v>0.93209605647574634</c:v>
                </c:pt>
                <c:pt idx="8666">
                  <c:v>0.93188097806714532</c:v>
                </c:pt>
                <c:pt idx="8667">
                  <c:v>0.93166597409302265</c:v>
                </c:pt>
                <c:pt idx="8668">
                  <c:v>0.9314510445190286</c:v>
                </c:pt>
                <c:pt idx="8669">
                  <c:v>0.93123618931083407</c:v>
                </c:pt>
                <c:pt idx="8670">
                  <c:v>0.93102140843416115</c:v>
                </c:pt>
                <c:pt idx="8671">
                  <c:v>0.93080670185468728</c:v>
                </c:pt>
                <c:pt idx="8672">
                  <c:v>0.93059206953817464</c:v>
                </c:pt>
                <c:pt idx="8673">
                  <c:v>0.93037751145037173</c:v>
                </c:pt>
                <c:pt idx="8674">
                  <c:v>0.93016302755705449</c:v>
                </c:pt>
                <c:pt idx="8675">
                  <c:v>0.92994861782402505</c:v>
                </c:pt>
                <c:pt idx="8676">
                  <c:v>0.92973428221708065</c:v>
                </c:pt>
                <c:pt idx="8677">
                  <c:v>0.92952002070206152</c:v>
                </c:pt>
                <c:pt idx="8678">
                  <c:v>0.92930583324485017</c:v>
                </c:pt>
                <c:pt idx="8679">
                  <c:v>0.92909171981127603</c:v>
                </c:pt>
                <c:pt idx="8680">
                  <c:v>0.92887768036726159</c:v>
                </c:pt>
                <c:pt idx="8681">
                  <c:v>0.92866371487871269</c:v>
                </c:pt>
                <c:pt idx="8682">
                  <c:v>0.92844982331156778</c:v>
                </c:pt>
                <c:pt idx="8683">
                  <c:v>0.92823600563176156</c:v>
                </c:pt>
                <c:pt idx="8684">
                  <c:v>0.92802226180528458</c:v>
                </c:pt>
                <c:pt idx="8685">
                  <c:v>0.92780859179812314</c:v>
                </c:pt>
                <c:pt idx="8686">
                  <c:v>0.92759499557628688</c:v>
                </c:pt>
                <c:pt idx="8687">
                  <c:v>0.92738147310580765</c:v>
                </c:pt>
                <c:pt idx="8688">
                  <c:v>0.92716802435273449</c:v>
                </c:pt>
                <c:pt idx="8689">
                  <c:v>0.92695464928313964</c:v>
                </c:pt>
                <c:pt idx="8690">
                  <c:v>0.92674134786311535</c:v>
                </c:pt>
                <c:pt idx="8691">
                  <c:v>0.92652812005875551</c:v>
                </c:pt>
                <c:pt idx="8692">
                  <c:v>0.92631496583619721</c:v>
                </c:pt>
                <c:pt idx="8693">
                  <c:v>0.92610188516160641</c:v>
                </c:pt>
                <c:pt idx="8694">
                  <c:v>0.92588887800112663</c:v>
                </c:pt>
                <c:pt idx="8695">
                  <c:v>0.92567594432095213</c:v>
                </c:pt>
                <c:pt idx="8696">
                  <c:v>0.92546308408728317</c:v>
                </c:pt>
                <c:pt idx="8697">
                  <c:v>0.9252502972663651</c:v>
                </c:pt>
                <c:pt idx="8698">
                  <c:v>0.92503758382442258</c:v>
                </c:pt>
                <c:pt idx="8699">
                  <c:v>0.92482494372772828</c:v>
                </c:pt>
                <c:pt idx="8700">
                  <c:v>0.92461237694256437</c:v>
                </c:pt>
                <c:pt idx="8701">
                  <c:v>0.92439988343523483</c:v>
                </c:pt>
                <c:pt idx="8702">
                  <c:v>0.92418746317206157</c:v>
                </c:pt>
                <c:pt idx="8703">
                  <c:v>0.92397511611939742</c:v>
                </c:pt>
                <c:pt idx="8704">
                  <c:v>0.92376284224358196</c:v>
                </c:pt>
                <c:pt idx="8705">
                  <c:v>0.92355064151100053</c:v>
                </c:pt>
                <c:pt idx="8706">
                  <c:v>0.92333851388806798</c:v>
                </c:pt>
                <c:pt idx="8707">
                  <c:v>0.92312645934119564</c:v>
                </c:pt>
                <c:pt idx="8708">
                  <c:v>0.92291447783682001</c:v>
                </c:pt>
                <c:pt idx="8709">
                  <c:v>0.92270256934140049</c:v>
                </c:pt>
                <c:pt idx="8710">
                  <c:v>0.92249073382141478</c:v>
                </c:pt>
                <c:pt idx="8711">
                  <c:v>0.92227897124335767</c:v>
                </c:pt>
                <c:pt idx="8712">
                  <c:v>0.92206728157374507</c:v>
                </c:pt>
                <c:pt idx="8713">
                  <c:v>0.92185566477911163</c:v>
                </c:pt>
                <c:pt idx="8714">
                  <c:v>0.9216441208260111</c:v>
                </c:pt>
                <c:pt idx="8715">
                  <c:v>0.92143264968101657</c:v>
                </c:pt>
                <c:pt idx="8716">
                  <c:v>0.92122125131072063</c:v>
                </c:pt>
                <c:pt idx="8717">
                  <c:v>0.92100992568173423</c:v>
                </c:pt>
                <c:pt idx="8718">
                  <c:v>0.92079867276069438</c:v>
                </c:pt>
                <c:pt idx="8719">
                  <c:v>0.92058749251423133</c:v>
                </c:pt>
                <c:pt idx="8720">
                  <c:v>0.92037638490902685</c:v>
                </c:pt>
                <c:pt idx="8721">
                  <c:v>0.92016534991178156</c:v>
                </c:pt>
                <c:pt idx="8722">
                  <c:v>0.91995438748918934</c:v>
                </c:pt>
                <c:pt idx="8723">
                  <c:v>0.91974349760796481</c:v>
                </c:pt>
                <c:pt idx="8724">
                  <c:v>0.91953268023487067</c:v>
                </c:pt>
                <c:pt idx="8725">
                  <c:v>0.91932193533666517</c:v>
                </c:pt>
                <c:pt idx="8726">
                  <c:v>0.91911126288013167</c:v>
                </c:pt>
                <c:pt idx="8727">
                  <c:v>0.91890066283207261</c:v>
                </c:pt>
                <c:pt idx="8728">
                  <c:v>0.91869013515930864</c:v>
                </c:pt>
                <c:pt idx="8729">
                  <c:v>0.91847967982867995</c:v>
                </c:pt>
                <c:pt idx="8730">
                  <c:v>0.9182692968070465</c:v>
                </c:pt>
                <c:pt idx="8731">
                  <c:v>0.91805898606128633</c:v>
                </c:pt>
                <c:pt idx="8732">
                  <c:v>0.91784874755830292</c:v>
                </c:pt>
                <c:pt idx="8733">
                  <c:v>0.91763858126499276</c:v>
                </c:pt>
                <c:pt idx="8734">
                  <c:v>0.91742848714831071</c:v>
                </c:pt>
                <c:pt idx="8735">
                  <c:v>0.91721846517520356</c:v>
                </c:pt>
                <c:pt idx="8736">
                  <c:v>0.91700851531264549</c:v>
                </c:pt>
                <c:pt idx="8737">
                  <c:v>0.91679863752763402</c:v>
                </c:pt>
                <c:pt idx="8738">
                  <c:v>0.91658883178715567</c:v>
                </c:pt>
                <c:pt idx="8739">
                  <c:v>0.91637909805827911</c:v>
                </c:pt>
                <c:pt idx="8740">
                  <c:v>0.91616943630802383</c:v>
                </c:pt>
                <c:pt idx="8741">
                  <c:v>0.91595984650346196</c:v>
                </c:pt>
                <c:pt idx="8742">
                  <c:v>0.9157503286116746</c:v>
                </c:pt>
                <c:pt idx="8743">
                  <c:v>0.91554088259978894</c:v>
                </c:pt>
                <c:pt idx="8744">
                  <c:v>0.91533150843490008</c:v>
                </c:pt>
                <c:pt idx="8745">
                  <c:v>0.91512220608417794</c:v>
                </c:pt>
                <c:pt idx="8746">
                  <c:v>0.91491297551475748</c:v>
                </c:pt>
                <c:pt idx="8747">
                  <c:v>0.9147038166938497</c:v>
                </c:pt>
                <c:pt idx="8748">
                  <c:v>0.91449472958861222</c:v>
                </c:pt>
                <c:pt idx="8749">
                  <c:v>0.91428571416629734</c:v>
                </c:pt>
                <c:pt idx="8750">
                  <c:v>0.91407677039412982</c:v>
                </c:pt>
                <c:pt idx="8751">
                  <c:v>0.91386789823936454</c:v>
                </c:pt>
                <c:pt idx="8752">
                  <c:v>0.91365909766928566</c:v>
                </c:pt>
                <c:pt idx="8753">
                  <c:v>0.91345036865115448</c:v>
                </c:pt>
                <c:pt idx="8754">
                  <c:v>0.91324171115231312</c:v>
                </c:pt>
                <c:pt idx="8755">
                  <c:v>0.91303312514008106</c:v>
                </c:pt>
                <c:pt idx="8756">
                  <c:v>0.91282461058181563</c:v>
                </c:pt>
                <c:pt idx="8757">
                  <c:v>0.91261616744485652</c:v>
                </c:pt>
                <c:pt idx="8758">
                  <c:v>0.91240779569661656</c:v>
                </c:pt>
                <c:pt idx="8759">
                  <c:v>0.91219949530449995</c:v>
                </c:pt>
                <c:pt idx="8760">
                  <c:v>0.91199126623590565</c:v>
                </c:pt>
                <c:pt idx="8761">
                  <c:v>0.91178310845829624</c:v>
                </c:pt>
                <c:pt idx="8762">
                  <c:v>0.91157502193912676</c:v>
                </c:pt>
                <c:pt idx="8763">
                  <c:v>0.91136700664587988</c:v>
                </c:pt>
                <c:pt idx="8764">
                  <c:v>0.91115906254603762</c:v>
                </c:pt>
                <c:pt idx="8765">
                  <c:v>0.91095118960713051</c:v>
                </c:pt>
                <c:pt idx="8766">
                  <c:v>0.91074338779668851</c:v>
                </c:pt>
                <c:pt idx="8767">
                  <c:v>0.91053565708226358</c:v>
                </c:pt>
                <c:pt idx="8768">
                  <c:v>0.91032799743142789</c:v>
                </c:pt>
                <c:pt idx="8769">
                  <c:v>0.91012040881177014</c:v>
                </c:pt>
                <c:pt idx="8770">
                  <c:v>0.90991289119089891</c:v>
                </c:pt>
                <c:pt idx="8771">
                  <c:v>0.90970544453644164</c:v>
                </c:pt>
                <c:pt idx="8772">
                  <c:v>0.90949806881604056</c:v>
                </c:pt>
                <c:pt idx="8773">
                  <c:v>0.90929076399735775</c:v>
                </c:pt>
                <c:pt idx="8774">
                  <c:v>0.90908353004808962</c:v>
                </c:pt>
                <c:pt idx="8775">
                  <c:v>0.90887636693591956</c:v>
                </c:pt>
                <c:pt idx="8776">
                  <c:v>0.90866927462858427</c:v>
                </c:pt>
                <c:pt idx="8777">
                  <c:v>0.90846225309378603</c:v>
                </c:pt>
                <c:pt idx="8778">
                  <c:v>0.90825530229931561</c:v>
                </c:pt>
                <c:pt idx="8779">
                  <c:v>0.90804842221293369</c:v>
                </c:pt>
                <c:pt idx="8780">
                  <c:v>0.9078416128024408</c:v>
                </c:pt>
                <c:pt idx="8781">
                  <c:v>0.90763487403562693</c:v>
                </c:pt>
                <c:pt idx="8782">
                  <c:v>0.90742820588034057</c:v>
                </c:pt>
                <c:pt idx="8783">
                  <c:v>0.90722160830442899</c:v>
                </c:pt>
                <c:pt idx="8784">
                  <c:v>0.90701508127574049</c:v>
                </c:pt>
                <c:pt idx="8785">
                  <c:v>0.90680862476217561</c:v>
                </c:pt>
                <c:pt idx="8786">
                  <c:v>0.90660223873162959</c:v>
                </c:pt>
                <c:pt idx="8787">
                  <c:v>0.906395923152025</c:v>
                </c:pt>
                <c:pt idx="8788">
                  <c:v>0.90618967799129879</c:v>
                </c:pt>
                <c:pt idx="8789">
                  <c:v>0.90598350321740839</c:v>
                </c:pt>
                <c:pt idx="8790">
                  <c:v>0.90577739879832853</c:v>
                </c:pt>
                <c:pt idx="8791">
                  <c:v>0.90557136470204436</c:v>
                </c:pt>
                <c:pt idx="8792">
                  <c:v>0.90536540089659301</c:v>
                </c:pt>
                <c:pt idx="8793">
                  <c:v>0.90515950734997863</c:v>
                </c:pt>
                <c:pt idx="8794">
                  <c:v>0.90495368403025556</c:v>
                </c:pt>
                <c:pt idx="8795">
                  <c:v>0.90474793090549765</c:v>
                </c:pt>
                <c:pt idx="8796">
                  <c:v>0.90454224794377291</c:v>
                </c:pt>
                <c:pt idx="8797">
                  <c:v>0.90433663511319862</c:v>
                </c:pt>
                <c:pt idx="8798">
                  <c:v>0.90413109238189604</c:v>
                </c:pt>
                <c:pt idx="8799">
                  <c:v>0.9039256197179848</c:v>
                </c:pt>
                <c:pt idx="8800">
                  <c:v>0.90372021708964678</c:v>
                </c:pt>
                <c:pt idx="8801">
                  <c:v>0.90351488446503259</c:v>
                </c:pt>
                <c:pt idx="8802">
                  <c:v>0.9033096218123472</c:v>
                </c:pt>
                <c:pt idx="8803">
                  <c:v>0.9031044290998127</c:v>
                </c:pt>
                <c:pt idx="8804">
                  <c:v>0.90289930629563964</c:v>
                </c:pt>
                <c:pt idx="8805">
                  <c:v>0.90269425336809506</c:v>
                </c:pt>
                <c:pt idx="8806">
                  <c:v>0.90248927028540415</c:v>
                </c:pt>
                <c:pt idx="8807">
                  <c:v>0.9022843570158896</c:v>
                </c:pt>
                <c:pt idx="8808">
                  <c:v>0.90207951352784344</c:v>
                </c:pt>
                <c:pt idx="8809">
                  <c:v>0.90187473978957544</c:v>
                </c:pt>
                <c:pt idx="8810">
                  <c:v>0.90167003576942162</c:v>
                </c:pt>
                <c:pt idx="8811">
                  <c:v>0.90146540143574749</c:v>
                </c:pt>
                <c:pt idx="8812">
                  <c:v>0.90126083675692148</c:v>
                </c:pt>
                <c:pt idx="8813">
                  <c:v>0.90105634170132187</c:v>
                </c:pt>
                <c:pt idx="8814">
                  <c:v>0.90085191623739869</c:v>
                </c:pt>
                <c:pt idx="8815">
                  <c:v>0.90064756033352988</c:v>
                </c:pt>
                <c:pt idx="8816">
                  <c:v>0.90044327395818202</c:v>
                </c:pt>
                <c:pt idx="8817">
                  <c:v>0.90023905707981233</c:v>
                </c:pt>
                <c:pt idx="8818">
                  <c:v>0.90003490966689892</c:v>
                </c:pt>
                <c:pt idx="8819">
                  <c:v>0.89983083168795008</c:v>
                </c:pt>
                <c:pt idx="8820">
                  <c:v>0.89962682311148223</c:v>
                </c:pt>
                <c:pt idx="8821">
                  <c:v>0.89942288390600666</c:v>
                </c:pt>
                <c:pt idx="8822">
                  <c:v>0.89921901404010773</c:v>
                </c:pt>
                <c:pt idx="8823">
                  <c:v>0.89901521348233404</c:v>
                </c:pt>
                <c:pt idx="8824">
                  <c:v>0.89881148220127771</c:v>
                </c:pt>
                <c:pt idx="8825">
                  <c:v>0.89860782016554464</c:v>
                </c:pt>
                <c:pt idx="8826">
                  <c:v>0.89840422734375613</c:v>
                </c:pt>
                <c:pt idx="8827">
                  <c:v>0.89820070370455429</c:v>
                </c:pt>
                <c:pt idx="8828">
                  <c:v>0.89799724921659763</c:v>
                </c:pt>
                <c:pt idx="8829">
                  <c:v>0.89779386384856164</c:v>
                </c:pt>
                <c:pt idx="8830">
                  <c:v>0.8975905475691397</c:v>
                </c:pt>
                <c:pt idx="8831">
                  <c:v>0.89738730034703795</c:v>
                </c:pt>
                <c:pt idx="8832">
                  <c:v>0.89718412215100507</c:v>
                </c:pt>
                <c:pt idx="8833">
                  <c:v>0.89698101294976862</c:v>
                </c:pt>
                <c:pt idx="8834">
                  <c:v>0.89677797271209969</c:v>
                </c:pt>
                <c:pt idx="8835">
                  <c:v>0.8965750014067807</c:v>
                </c:pt>
                <c:pt idx="8836">
                  <c:v>0.89637209900260506</c:v>
                </c:pt>
                <c:pt idx="8837">
                  <c:v>0.89616926546841069</c:v>
                </c:pt>
                <c:pt idx="8838">
                  <c:v>0.89596650077300688</c:v>
                </c:pt>
                <c:pt idx="8839">
                  <c:v>0.89576380488527008</c:v>
                </c:pt>
                <c:pt idx="8840">
                  <c:v>0.89556117777404887</c:v>
                </c:pt>
                <c:pt idx="8841">
                  <c:v>0.89535861940825412</c:v>
                </c:pt>
                <c:pt idx="8842">
                  <c:v>0.89515612975676551</c:v>
                </c:pt>
                <c:pt idx="8843">
                  <c:v>0.8949537087885383</c:v>
                </c:pt>
                <c:pt idx="8844">
                  <c:v>0.89475135647249393</c:v>
                </c:pt>
                <c:pt idx="8845">
                  <c:v>0.89454907277758522</c:v>
                </c:pt>
                <c:pt idx="8846">
                  <c:v>0.89434685767279265</c:v>
                </c:pt>
                <c:pt idx="8847">
                  <c:v>0.8941447111271168</c:v>
                </c:pt>
                <c:pt idx="8848">
                  <c:v>0.89394263310957334</c:v>
                </c:pt>
                <c:pt idx="8849">
                  <c:v>0.89374062358917861</c:v>
                </c:pt>
                <c:pt idx="8850">
                  <c:v>0.89353868253496838</c:v>
                </c:pt>
                <c:pt idx="8851">
                  <c:v>0.89333680991602371</c:v>
                </c:pt>
                <c:pt idx="8852">
                  <c:v>0.89313500570143756</c:v>
                </c:pt>
                <c:pt idx="8853">
                  <c:v>0.8929332698602801</c:v>
                </c:pt>
                <c:pt idx="8854">
                  <c:v>0.8927316023616978</c:v>
                </c:pt>
                <c:pt idx="8855">
                  <c:v>0.89253000317478914</c:v>
                </c:pt>
                <c:pt idx="8856">
                  <c:v>0.89232847226873435</c:v>
                </c:pt>
                <c:pt idx="8857">
                  <c:v>0.89212700961267788</c:v>
                </c:pt>
                <c:pt idx="8858">
                  <c:v>0.8919256151758298</c:v>
                </c:pt>
                <c:pt idx="8859">
                  <c:v>0.89172428892736211</c:v>
                </c:pt>
                <c:pt idx="8860">
                  <c:v>0.89152303083653051</c:v>
                </c:pt>
                <c:pt idx="8861">
                  <c:v>0.89132184087255051</c:v>
                </c:pt>
                <c:pt idx="8862">
                  <c:v>0.8911207190046837</c:v>
                </c:pt>
                <c:pt idx="8863">
                  <c:v>0.8909196652021999</c:v>
                </c:pt>
                <c:pt idx="8864">
                  <c:v>0.89071867943439165</c:v>
                </c:pt>
                <c:pt idx="8865">
                  <c:v>0.89051776167055718</c:v>
                </c:pt>
                <c:pt idx="8866">
                  <c:v>0.89031691188003437</c:v>
                </c:pt>
                <c:pt idx="8867">
                  <c:v>0.8901161300321605</c:v>
                </c:pt>
                <c:pt idx="8868">
                  <c:v>0.88991541609630065</c:v>
                </c:pt>
                <c:pt idx="8869">
                  <c:v>0.88971477004181476</c:v>
                </c:pt>
                <c:pt idx="8870">
                  <c:v>0.88951419183809988</c:v>
                </c:pt>
                <c:pt idx="8871">
                  <c:v>0.88931368145458367</c:v>
                </c:pt>
                <c:pt idx="8872">
                  <c:v>0.88911323886067639</c:v>
                </c:pt>
                <c:pt idx="8873">
                  <c:v>0.88891286402582936</c:v>
                </c:pt>
                <c:pt idx="8874">
                  <c:v>0.8887125569195049</c:v>
                </c:pt>
                <c:pt idx="8875">
                  <c:v>0.88851231751118254</c:v>
                </c:pt>
                <c:pt idx="8876">
                  <c:v>0.88831214577034401</c:v>
                </c:pt>
                <c:pt idx="8877">
                  <c:v>0.88811204166654856</c:v>
                </c:pt>
                <c:pt idx="8878">
                  <c:v>0.88791200516928259</c:v>
                </c:pt>
                <c:pt idx="8879">
                  <c:v>0.88771203624811468</c:v>
                </c:pt>
                <c:pt idx="8880">
                  <c:v>0.8875121348725864</c:v>
                </c:pt>
                <c:pt idx="8881">
                  <c:v>0.88731230101230629</c:v>
                </c:pt>
                <c:pt idx="8882">
                  <c:v>0.88711253463688278</c:v>
                </c:pt>
                <c:pt idx="8883">
                  <c:v>0.88691283571589996</c:v>
                </c:pt>
                <c:pt idx="8884">
                  <c:v>0.88671320421901778</c:v>
                </c:pt>
                <c:pt idx="8885">
                  <c:v>0.88651364011587253</c:v>
                </c:pt>
                <c:pt idx="8886">
                  <c:v>0.88631414337613756</c:v>
                </c:pt>
                <c:pt idx="8887">
                  <c:v>0.88611471396949781</c:v>
                </c:pt>
                <c:pt idx="8888">
                  <c:v>0.88591535186564896</c:v>
                </c:pt>
                <c:pt idx="8889">
                  <c:v>0.88571605703432954</c:v>
                </c:pt>
                <c:pt idx="8890">
                  <c:v>0.88551682944524746</c:v>
                </c:pt>
                <c:pt idx="8891">
                  <c:v>0.88531766906818976</c:v>
                </c:pt>
                <c:pt idx="8892">
                  <c:v>0.88511857587289422</c:v>
                </c:pt>
                <c:pt idx="8893">
                  <c:v>0.88491954982917254</c:v>
                </c:pt>
                <c:pt idx="8894">
                  <c:v>0.88472059090681388</c:v>
                </c:pt>
                <c:pt idx="8895">
                  <c:v>0.88452169907564426</c:v>
                </c:pt>
                <c:pt idx="8896">
                  <c:v>0.88432287430550205</c:v>
                </c:pt>
                <c:pt idx="8897">
                  <c:v>0.88412411656624224</c:v>
                </c:pt>
                <c:pt idx="8898">
                  <c:v>0.88392542582773659</c:v>
                </c:pt>
                <c:pt idx="8899">
                  <c:v>0.88372680205988419</c:v>
                </c:pt>
                <c:pt idx="8900">
                  <c:v>0.88352824523256257</c:v>
                </c:pt>
                <c:pt idx="8901">
                  <c:v>0.88332975531572333</c:v>
                </c:pt>
                <c:pt idx="8902">
                  <c:v>0.88313133227929563</c:v>
                </c:pt>
                <c:pt idx="8903">
                  <c:v>0.88293297609323551</c:v>
                </c:pt>
                <c:pt idx="8904">
                  <c:v>0.88273468672751843</c:v>
                </c:pt>
                <c:pt idx="8905">
                  <c:v>0.88253646415212561</c:v>
                </c:pt>
                <c:pt idx="8906">
                  <c:v>0.88233830833708748</c:v>
                </c:pt>
                <c:pt idx="8907">
                  <c:v>0.8821402192524056</c:v>
                </c:pt>
                <c:pt idx="8908">
                  <c:v>0.88194219686812725</c:v>
                </c:pt>
                <c:pt idx="8909">
                  <c:v>0.88174424115431105</c:v>
                </c:pt>
                <c:pt idx="8910">
                  <c:v>0.88154635208103049</c:v>
                </c:pt>
                <c:pt idx="8911">
                  <c:v>0.88134852961837862</c:v>
                </c:pt>
                <c:pt idx="8912">
                  <c:v>0.88115077373646056</c:v>
                </c:pt>
                <c:pt idx="8913">
                  <c:v>0.88095308440540454</c:v>
                </c:pt>
                <c:pt idx="8914">
                  <c:v>0.88075546159534945</c:v>
                </c:pt>
                <c:pt idx="8915">
                  <c:v>0.88055790527644751</c:v>
                </c:pt>
                <c:pt idx="8916">
                  <c:v>0.88036041541889465</c:v>
                </c:pt>
                <c:pt idx="8917">
                  <c:v>0.88016299199284875</c:v>
                </c:pt>
                <c:pt idx="8918">
                  <c:v>0.87996563496856905</c:v>
                </c:pt>
                <c:pt idx="8919">
                  <c:v>0.87976834431622286</c:v>
                </c:pt>
                <c:pt idx="8920">
                  <c:v>0.87957112000608662</c:v>
                </c:pt>
                <c:pt idx="8921">
                  <c:v>0.87937396200841578</c:v>
                </c:pt>
                <c:pt idx="8922">
                  <c:v>0.87917687029348024</c:v>
                </c:pt>
                <c:pt idx="8923">
                  <c:v>0.87897984483156122</c:v>
                </c:pt>
                <c:pt idx="8924">
                  <c:v>0.87878288559297812</c:v>
                </c:pt>
                <c:pt idx="8925">
                  <c:v>0.87858599254806724</c:v>
                </c:pt>
                <c:pt idx="8926">
                  <c:v>0.87838916566714687</c:v>
                </c:pt>
                <c:pt idx="8927">
                  <c:v>0.87819240492059991</c:v>
                </c:pt>
                <c:pt idx="8928">
                  <c:v>0.87799571027879053</c:v>
                </c:pt>
                <c:pt idx="8929">
                  <c:v>0.87779908171208465</c:v>
                </c:pt>
                <c:pt idx="8930">
                  <c:v>0.87760251919092891</c:v>
                </c:pt>
                <c:pt idx="8931">
                  <c:v>0.87740602268573364</c:v>
                </c:pt>
                <c:pt idx="8932">
                  <c:v>0.87720959216693861</c:v>
                </c:pt>
                <c:pt idx="8933">
                  <c:v>0.87701322760500711</c:v>
                </c:pt>
                <c:pt idx="8934">
                  <c:v>0.87681692897039876</c:v>
                </c:pt>
                <c:pt idx="8935">
                  <c:v>0.87662069623363092</c:v>
                </c:pt>
                <c:pt idx="8936">
                  <c:v>0.87642452936517623</c:v>
                </c:pt>
                <c:pt idx="8937">
                  <c:v>0.87622842833558789</c:v>
                </c:pt>
                <c:pt idx="8938">
                  <c:v>0.87603239311537762</c:v>
                </c:pt>
                <c:pt idx="8939">
                  <c:v>0.87583642367513681</c:v>
                </c:pt>
                <c:pt idx="8940">
                  <c:v>0.87564051998541415</c:v>
                </c:pt>
                <c:pt idx="8941">
                  <c:v>0.87544468201680625</c:v>
                </c:pt>
                <c:pt idx="8942">
                  <c:v>0.87524890973991254</c:v>
                </c:pt>
                <c:pt idx="8943">
                  <c:v>0.87505320312536861</c:v>
                </c:pt>
                <c:pt idx="8944">
                  <c:v>0.87485756214381294</c:v>
                </c:pt>
                <c:pt idx="8945">
                  <c:v>0.87466198676588813</c:v>
                </c:pt>
                <c:pt idx="8946">
                  <c:v>0.87446647696226032</c:v>
                </c:pt>
                <c:pt idx="8947">
                  <c:v>0.87427103270365425</c:v>
                </c:pt>
                <c:pt idx="8948">
                  <c:v>0.87407565396073861</c:v>
                </c:pt>
                <c:pt idx="8949">
                  <c:v>0.87388034070423759</c:v>
                </c:pt>
                <c:pt idx="8950">
                  <c:v>0.87368509290491025</c:v>
                </c:pt>
                <c:pt idx="8951">
                  <c:v>0.8734899105334949</c:v>
                </c:pt>
                <c:pt idx="8952">
                  <c:v>0.87329479356075224</c:v>
                </c:pt>
                <c:pt idx="8953">
                  <c:v>0.87309974195747964</c:v>
                </c:pt>
                <c:pt idx="8954">
                  <c:v>0.87290475569449455</c:v>
                </c:pt>
                <c:pt idx="8955">
                  <c:v>0.87270983474259112</c:v>
                </c:pt>
                <c:pt idx="8956">
                  <c:v>0.87251497907260156</c:v>
                </c:pt>
                <c:pt idx="8957">
                  <c:v>0.87232018865540162</c:v>
                </c:pt>
                <c:pt idx="8958">
                  <c:v>0.87212546346185238</c:v>
                </c:pt>
                <c:pt idx="8959">
                  <c:v>0.87193080346282603</c:v>
                </c:pt>
                <c:pt idx="8960">
                  <c:v>0.87173620862922263</c:v>
                </c:pt>
                <c:pt idx="8961">
                  <c:v>0.87154167893197165</c:v>
                </c:pt>
                <c:pt idx="8962">
                  <c:v>0.87134721434200424</c:v>
                </c:pt>
                <c:pt idx="8963">
                  <c:v>0.87115281483025253</c:v>
                </c:pt>
                <c:pt idx="8964">
                  <c:v>0.87095848036769963</c:v>
                </c:pt>
                <c:pt idx="8965">
                  <c:v>0.87076421092531964</c:v>
                </c:pt>
                <c:pt idx="8966">
                  <c:v>0.87057000647411875</c:v>
                </c:pt>
                <c:pt idx="8967">
                  <c:v>0.87037586698509206</c:v>
                </c:pt>
                <c:pt idx="8968">
                  <c:v>0.87018179242928173</c:v>
                </c:pt>
                <c:pt idx="8969">
                  <c:v>0.86998778277772337</c:v>
                </c:pt>
                <c:pt idx="8970">
                  <c:v>0.86979383800150634</c:v>
                </c:pt>
                <c:pt idx="8971">
                  <c:v>0.86959995807166668</c:v>
                </c:pt>
                <c:pt idx="8972">
                  <c:v>0.8694061429593325</c:v>
                </c:pt>
                <c:pt idx="8973">
                  <c:v>0.8692123926356039</c:v>
                </c:pt>
                <c:pt idx="8974">
                  <c:v>0.86901870707160633</c:v>
                </c:pt>
                <c:pt idx="8975">
                  <c:v>0.86882508623849786</c:v>
                </c:pt>
                <c:pt idx="8976">
                  <c:v>0.86863153010739791</c:v>
                </c:pt>
                <c:pt idx="8977">
                  <c:v>0.86843803864951619</c:v>
                </c:pt>
                <c:pt idx="8978">
                  <c:v>0.86824461183602164</c:v>
                </c:pt>
                <c:pt idx="8979">
                  <c:v>0.86805124963814795</c:v>
                </c:pt>
                <c:pt idx="8980">
                  <c:v>0.86785795202709304</c:v>
                </c:pt>
                <c:pt idx="8981">
                  <c:v>0.86766471897410524</c:v>
                </c:pt>
                <c:pt idx="8982">
                  <c:v>0.86747155045043833</c:v>
                </c:pt>
                <c:pt idx="8983">
                  <c:v>0.86727844642735863</c:v>
                </c:pt>
                <c:pt idx="8984">
                  <c:v>0.86708540687616265</c:v>
                </c:pt>
                <c:pt idx="8985">
                  <c:v>0.86689243176815423</c:v>
                </c:pt>
                <c:pt idx="8986">
                  <c:v>0.86669952107463977</c:v>
                </c:pt>
                <c:pt idx="8987">
                  <c:v>0.86650667476695009</c:v>
                </c:pt>
                <c:pt idx="8988">
                  <c:v>0.86631389281646287</c:v>
                </c:pt>
                <c:pt idx="8989">
                  <c:v>0.86612117519452858</c:v>
                </c:pt>
                <c:pt idx="8990">
                  <c:v>0.8659285218725159</c:v>
                </c:pt>
                <c:pt idx="8991">
                  <c:v>0.86573593282184913</c:v>
                </c:pt>
                <c:pt idx="8992">
                  <c:v>0.8655434080139176</c:v>
                </c:pt>
                <c:pt idx="8993">
                  <c:v>0.86535094742016994</c:v>
                </c:pt>
                <c:pt idx="8994">
                  <c:v>0.86515855101204597</c:v>
                </c:pt>
                <c:pt idx="8995">
                  <c:v>0.86496621876100777</c:v>
                </c:pt>
                <c:pt idx="8996">
                  <c:v>0.86477395063854456</c:v>
                </c:pt>
                <c:pt idx="8997">
                  <c:v>0.86458174661611575</c:v>
                </c:pt>
                <c:pt idx="8998">
                  <c:v>0.86438960666526565</c:v>
                </c:pt>
                <c:pt idx="8999">
                  <c:v>0.8641975307575066</c:v>
                </c:pt>
                <c:pt idx="9000">
                  <c:v>0.8640055188643877</c:v>
                </c:pt>
                <c:pt idx="9001">
                  <c:v>0.86381357095744549</c:v>
                </c:pt>
                <c:pt idx="9002">
                  <c:v>0.86362168700828501</c:v>
                </c:pt>
                <c:pt idx="9003">
                  <c:v>0.86342986698845914</c:v>
                </c:pt>
                <c:pt idx="9004">
                  <c:v>0.86323811086959323</c:v>
                </c:pt>
                <c:pt idx="9005">
                  <c:v>0.86304641862330922</c:v>
                </c:pt>
                <c:pt idx="9006">
                  <c:v>0.86285479022122069</c:v>
                </c:pt>
                <c:pt idx="9007">
                  <c:v>0.86266322563500664</c:v>
                </c:pt>
                <c:pt idx="9008">
                  <c:v>0.86247172483632206</c:v>
                </c:pt>
                <c:pt idx="9009">
                  <c:v>0.86228028779685151</c:v>
                </c:pt>
                <c:pt idx="9010">
                  <c:v>0.86208891448830016</c:v>
                </c:pt>
                <c:pt idx="9011">
                  <c:v>0.86189760488236211</c:v>
                </c:pt>
                <c:pt idx="9012">
                  <c:v>0.86170635895078762</c:v>
                </c:pt>
                <c:pt idx="9013">
                  <c:v>0.86151517666531563</c:v>
                </c:pt>
                <c:pt idx="9014">
                  <c:v>0.86132405799770773</c:v>
                </c:pt>
                <c:pt idx="9015">
                  <c:v>0.86113300291974115</c:v>
                </c:pt>
                <c:pt idx="9016">
                  <c:v>0.86094201140321513</c:v>
                </c:pt>
                <c:pt idx="9017">
                  <c:v>0.86075108341992435</c:v>
                </c:pt>
                <c:pt idx="9018">
                  <c:v>0.8605602189416951</c:v>
                </c:pt>
                <c:pt idx="9019">
                  <c:v>0.86036941794038369</c:v>
                </c:pt>
                <c:pt idx="9020">
                  <c:v>0.86017868038782175</c:v>
                </c:pt>
                <c:pt idx="9021">
                  <c:v>0.85998800625590432</c:v>
                </c:pt>
                <c:pt idx="9022">
                  <c:v>0.85979739551650003</c:v>
                </c:pt>
                <c:pt idx="9023">
                  <c:v>0.85960684814151522</c:v>
                </c:pt>
                <c:pt idx="9024">
                  <c:v>0.85941636410285638</c:v>
                </c:pt>
                <c:pt idx="9025">
                  <c:v>0.85922594337249658</c:v>
                </c:pt>
                <c:pt idx="9026">
                  <c:v>0.85903558592233076</c:v>
                </c:pt>
                <c:pt idx="9027">
                  <c:v>0.85884529172436763</c:v>
                </c:pt>
                <c:pt idx="9028">
                  <c:v>0.85865506075056264</c:v>
                </c:pt>
                <c:pt idx="9029">
                  <c:v>0.85846489297291728</c:v>
                </c:pt>
                <c:pt idx="9030">
                  <c:v>0.85827478836344262</c:v>
                </c:pt>
                <c:pt idx="9031">
                  <c:v>0.85808474689416414</c:v>
                </c:pt>
                <c:pt idx="9032">
                  <c:v>0.85789476853712465</c:v>
                </c:pt>
                <c:pt idx="9033">
                  <c:v>0.85770485326439283</c:v>
                </c:pt>
                <c:pt idx="9034">
                  <c:v>0.85751500104800404</c:v>
                </c:pt>
                <c:pt idx="9035">
                  <c:v>0.85732521186009103</c:v>
                </c:pt>
                <c:pt idx="9036">
                  <c:v>0.85713548567272502</c:v>
                </c:pt>
                <c:pt idx="9037">
                  <c:v>0.85694582245805773</c:v>
                </c:pt>
                <c:pt idx="9038">
                  <c:v>0.85675622218818914</c:v>
                </c:pt>
                <c:pt idx="9039">
                  <c:v>0.85656668483526699</c:v>
                </c:pt>
                <c:pt idx="9040">
                  <c:v>0.85637721037150571</c:v>
                </c:pt>
                <c:pt idx="9041">
                  <c:v>0.85618779876903339</c:v>
                </c:pt>
                <c:pt idx="9042">
                  <c:v>0.85599845000008434</c:v>
                </c:pt>
                <c:pt idx="9043">
                  <c:v>0.85580916403682961</c:v>
                </c:pt>
                <c:pt idx="9044">
                  <c:v>0.85561994085152882</c:v>
                </c:pt>
                <c:pt idx="9045">
                  <c:v>0.85543078041641407</c:v>
                </c:pt>
                <c:pt idx="9046">
                  <c:v>0.85524168270374801</c:v>
                </c:pt>
                <c:pt idx="9047">
                  <c:v>0.85505264768579292</c:v>
                </c:pt>
                <c:pt idx="9048">
                  <c:v>0.85486367533483465</c:v>
                </c:pt>
                <c:pt idx="9049">
                  <c:v>0.85467476562319988</c:v>
                </c:pt>
                <c:pt idx="9050">
                  <c:v>0.85448591852318156</c:v>
                </c:pt>
                <c:pt idx="9051">
                  <c:v>0.8542971340071116</c:v>
                </c:pt>
                <c:pt idx="9052">
                  <c:v>0.85410841204736165</c:v>
                </c:pt>
                <c:pt idx="9053">
                  <c:v>0.85391975261629216</c:v>
                </c:pt>
                <c:pt idx="9054">
                  <c:v>0.85373115568626345</c:v>
                </c:pt>
                <c:pt idx="9055">
                  <c:v>0.85354262122968971</c:v>
                </c:pt>
                <c:pt idx="9056">
                  <c:v>0.85335414921897501</c:v>
                </c:pt>
                <c:pt idx="9057">
                  <c:v>0.85316573962654474</c:v>
                </c:pt>
                <c:pt idx="9058">
                  <c:v>0.85297739242484616</c:v>
                </c:pt>
                <c:pt idx="9059">
                  <c:v>0.85278910758631665</c:v>
                </c:pt>
                <c:pt idx="9060">
                  <c:v>0.85260088508344989</c:v>
                </c:pt>
                <c:pt idx="9061">
                  <c:v>0.85241272488871056</c:v>
                </c:pt>
                <c:pt idx="9062">
                  <c:v>0.85222462697461865</c:v>
                </c:pt>
                <c:pt idx="9063">
                  <c:v>0.85203659131368215</c:v>
                </c:pt>
                <c:pt idx="9064">
                  <c:v>0.85184861787844612</c:v>
                </c:pt>
                <c:pt idx="9065">
                  <c:v>0.85166070664142868</c:v>
                </c:pt>
                <c:pt idx="9066">
                  <c:v>0.85147285757520885</c:v>
                </c:pt>
                <c:pt idx="9067">
                  <c:v>0.8512850706523698</c:v>
                </c:pt>
                <c:pt idx="9068">
                  <c:v>0.85109734584549812</c:v>
                </c:pt>
                <c:pt idx="9069">
                  <c:v>0.85090968312720161</c:v>
                </c:pt>
                <c:pt idx="9070">
                  <c:v>0.85072208247010916</c:v>
                </c:pt>
                <c:pt idx="9071">
                  <c:v>0.85053454384683758</c:v>
                </c:pt>
                <c:pt idx="9072">
                  <c:v>0.8503470672300617</c:v>
                </c:pt>
                <c:pt idx="9073">
                  <c:v>0.85015965259244952</c:v>
                </c:pt>
                <c:pt idx="9074">
                  <c:v>0.84997229990665757</c:v>
                </c:pt>
                <c:pt idx="9075">
                  <c:v>0.84978500914541744</c:v>
                </c:pt>
                <c:pt idx="9076">
                  <c:v>0.84959778028141597</c:v>
                </c:pt>
                <c:pt idx="9077">
                  <c:v>0.84941061328739764</c:v>
                </c:pt>
                <c:pt idx="9078">
                  <c:v>0.8492235081360987</c:v>
                </c:pt>
                <c:pt idx="9079">
                  <c:v>0.8490364648002775</c:v>
                </c:pt>
                <c:pt idx="9080">
                  <c:v>0.84884948325271559</c:v>
                </c:pt>
                <c:pt idx="9081">
                  <c:v>0.84866256346617963</c:v>
                </c:pt>
                <c:pt idx="9082">
                  <c:v>0.84847570541349904</c:v>
                </c:pt>
                <c:pt idx="9083">
                  <c:v>0.84828890906746557</c:v>
                </c:pt>
                <c:pt idx="9084">
                  <c:v>0.84810217440093216</c:v>
                </c:pt>
                <c:pt idx="9085">
                  <c:v>0.84791550138673966</c:v>
                </c:pt>
                <c:pt idx="9086">
                  <c:v>0.84772888999775109</c:v>
                </c:pt>
                <c:pt idx="9087">
                  <c:v>0.84754234020684416</c:v>
                </c:pt>
                <c:pt idx="9088">
                  <c:v>0.84735585198691132</c:v>
                </c:pt>
                <c:pt idx="9089">
                  <c:v>0.8471694253108607</c:v>
                </c:pt>
                <c:pt idx="9090">
                  <c:v>0.84698306015161351</c:v>
                </c:pt>
                <c:pt idx="9091">
                  <c:v>0.84679675648211583</c:v>
                </c:pt>
                <c:pt idx="9092">
                  <c:v>0.84661051427529765</c:v>
                </c:pt>
                <c:pt idx="9093">
                  <c:v>0.84642433350415336</c:v>
                </c:pt>
                <c:pt idx="9094">
                  <c:v>0.84623821414163969</c:v>
                </c:pt>
                <c:pt idx="9095">
                  <c:v>0.84605215616077722</c:v>
                </c:pt>
                <c:pt idx="9096">
                  <c:v>0.84586615953455491</c:v>
                </c:pt>
                <c:pt idx="9097">
                  <c:v>0.84568022423601663</c:v>
                </c:pt>
                <c:pt idx="9098">
                  <c:v>0.84549435023820063</c:v>
                </c:pt>
                <c:pt idx="9099">
                  <c:v>0.84530853751415813</c:v>
                </c:pt>
                <c:pt idx="9100">
                  <c:v>0.84512278603695346</c:v>
                </c:pt>
                <c:pt idx="9101">
                  <c:v>0.84493709577968679</c:v>
                </c:pt>
                <c:pt idx="9102">
                  <c:v>0.84475146671545265</c:v>
                </c:pt>
                <c:pt idx="9103">
                  <c:v>0.84456589881736066</c:v>
                </c:pt>
                <c:pt idx="9104">
                  <c:v>0.84438039205855664</c:v>
                </c:pt>
                <c:pt idx="9105">
                  <c:v>0.84419494641216963</c:v>
                </c:pt>
                <c:pt idx="9106">
                  <c:v>0.84400956185136256</c:v>
                </c:pt>
                <c:pt idx="9107">
                  <c:v>0.84382423834932441</c:v>
                </c:pt>
                <c:pt idx="9108">
                  <c:v>0.84363897587921199</c:v>
                </c:pt>
                <c:pt idx="9109">
                  <c:v>0.84345377441425706</c:v>
                </c:pt>
                <c:pt idx="9110">
                  <c:v>0.84326863392766926</c:v>
                </c:pt>
                <c:pt idx="9111">
                  <c:v>0.84308355439268168</c:v>
                </c:pt>
                <c:pt idx="9112">
                  <c:v>0.84289853578254215</c:v>
                </c:pt>
                <c:pt idx="9113">
                  <c:v>0.84271357807051361</c:v>
                </c:pt>
                <c:pt idx="9114">
                  <c:v>0.84252868122987745</c:v>
                </c:pt>
                <c:pt idx="9115">
                  <c:v>0.8423438452339097</c:v>
                </c:pt>
                <c:pt idx="9116">
                  <c:v>0.8421590700559336</c:v>
                </c:pt>
                <c:pt idx="9117">
                  <c:v>0.84197435566926415</c:v>
                </c:pt>
                <c:pt idx="9118">
                  <c:v>0.84178970204723735</c:v>
                </c:pt>
                <c:pt idx="9119">
                  <c:v>0.84160510916320364</c:v>
                </c:pt>
                <c:pt idx="9120">
                  <c:v>0.84142057699052764</c:v>
                </c:pt>
                <c:pt idx="9121">
                  <c:v>0.84123610550258832</c:v>
                </c:pt>
                <c:pt idx="9122">
                  <c:v>0.84105169467278829</c:v>
                </c:pt>
                <c:pt idx="9123">
                  <c:v>0.84086734447451361</c:v>
                </c:pt>
                <c:pt idx="9124">
                  <c:v>0.84068305488120898</c:v>
                </c:pt>
                <c:pt idx="9125">
                  <c:v>0.84049882586630587</c:v>
                </c:pt>
                <c:pt idx="9126">
                  <c:v>0.84031465740325662</c:v>
                </c:pt>
                <c:pt idx="9127">
                  <c:v>0.8401305494655269</c:v>
                </c:pt>
                <c:pt idx="9128">
                  <c:v>0.83994650202660004</c:v>
                </c:pt>
                <c:pt idx="9129">
                  <c:v>0.83976251505996957</c:v>
                </c:pt>
                <c:pt idx="9130">
                  <c:v>0.83957858853914791</c:v>
                </c:pt>
                <c:pt idx="9131">
                  <c:v>0.83939472243765967</c:v>
                </c:pt>
                <c:pt idx="9132">
                  <c:v>0.83921091672904369</c:v>
                </c:pt>
                <c:pt idx="9133">
                  <c:v>0.83902717138685445</c:v>
                </c:pt>
                <c:pt idx="9134">
                  <c:v>0.83884348638466533</c:v>
                </c:pt>
                <c:pt idx="9135">
                  <c:v>0.83865986169604956</c:v>
                </c:pt>
                <c:pt idx="9136">
                  <c:v>0.83847629729460271</c:v>
                </c:pt>
                <c:pt idx="9137">
                  <c:v>0.83829279315394867</c:v>
                </c:pt>
                <c:pt idx="9138">
                  <c:v>0.83810934924770752</c:v>
                </c:pt>
                <c:pt idx="9139">
                  <c:v>0.83792596554952714</c:v>
                </c:pt>
                <c:pt idx="9140">
                  <c:v>0.83774264203304905</c:v>
                </c:pt>
                <c:pt idx="9141">
                  <c:v>0.83755937867194297</c:v>
                </c:pt>
                <c:pt idx="9142">
                  <c:v>0.8373761754399055</c:v>
                </c:pt>
                <c:pt idx="9143">
                  <c:v>0.83719303231063513</c:v>
                </c:pt>
                <c:pt idx="9144">
                  <c:v>0.83700994925782513</c:v>
                </c:pt>
                <c:pt idx="9145">
                  <c:v>0.8368269262552217</c:v>
                </c:pt>
                <c:pt idx="9146">
                  <c:v>0.83664396327656065</c:v>
                </c:pt>
                <c:pt idx="9147">
                  <c:v>0.83646106029559564</c:v>
                </c:pt>
                <c:pt idx="9148">
                  <c:v>0.83627821728610618</c:v>
                </c:pt>
                <c:pt idx="9149">
                  <c:v>0.83609543422186006</c:v>
                </c:pt>
                <c:pt idx="9150">
                  <c:v>0.83591271107665244</c:v>
                </c:pt>
                <c:pt idx="9151">
                  <c:v>0.83573004782432603</c:v>
                </c:pt>
                <c:pt idx="9152">
                  <c:v>0.83554744443869122</c:v>
                </c:pt>
                <c:pt idx="9153">
                  <c:v>0.83536490089357762</c:v>
                </c:pt>
                <c:pt idx="9154">
                  <c:v>0.83518241716285768</c:v>
                </c:pt>
                <c:pt idx="9155">
                  <c:v>0.83499999322040575</c:v>
                </c:pt>
                <c:pt idx="9156">
                  <c:v>0.83481762904007861</c:v>
                </c:pt>
                <c:pt idx="9157">
                  <c:v>0.8346353245958088</c:v>
                </c:pt>
                <c:pt idx="9158">
                  <c:v>0.83445307986148054</c:v>
                </c:pt>
                <c:pt idx="9159">
                  <c:v>0.83427089481104111</c:v>
                </c:pt>
                <c:pt idx="9160">
                  <c:v>0.83408876941842491</c:v>
                </c:pt>
                <c:pt idx="9161">
                  <c:v>0.83390670365759356</c:v>
                </c:pt>
                <c:pt idx="9162">
                  <c:v>0.83372469750250999</c:v>
                </c:pt>
                <c:pt idx="9163">
                  <c:v>0.83354275092714447</c:v>
                </c:pt>
                <c:pt idx="9164">
                  <c:v>0.83336086390552055</c:v>
                </c:pt>
                <c:pt idx="9165">
                  <c:v>0.83317903641164703</c:v>
                </c:pt>
                <c:pt idx="9166">
                  <c:v>0.83299726841953703</c:v>
                </c:pt>
                <c:pt idx="9167">
                  <c:v>0.83281555990323153</c:v>
                </c:pt>
                <c:pt idx="9168">
                  <c:v>0.83263391083679883</c:v>
                </c:pt>
                <c:pt idx="9169">
                  <c:v>0.83245232119430057</c:v>
                </c:pt>
                <c:pt idx="9170">
                  <c:v>0.83227079094982193</c:v>
                </c:pt>
                <c:pt idx="9171">
                  <c:v>0.83208932007745828</c:v>
                </c:pt>
                <c:pt idx="9172">
                  <c:v>0.83190790855132191</c:v>
                </c:pt>
                <c:pt idx="9173">
                  <c:v>0.83172655634554482</c:v>
                </c:pt>
                <c:pt idx="9174">
                  <c:v>0.83154526343424684</c:v>
                </c:pt>
                <c:pt idx="9175">
                  <c:v>0.83136402979159996</c:v>
                </c:pt>
                <c:pt idx="9176">
                  <c:v>0.83118285539177061</c:v>
                </c:pt>
                <c:pt idx="9177">
                  <c:v>0.83100174020893569</c:v>
                </c:pt>
                <c:pt idx="9178">
                  <c:v>0.8308206842172926</c:v>
                </c:pt>
                <c:pt idx="9179">
                  <c:v>0.83063968739105165</c:v>
                </c:pt>
                <c:pt idx="9180">
                  <c:v>0.83045874970443556</c:v>
                </c:pt>
                <c:pt idx="9181">
                  <c:v>0.83027787113168461</c:v>
                </c:pt>
                <c:pt idx="9182">
                  <c:v>0.83009705164704983</c:v>
                </c:pt>
                <c:pt idx="9183">
                  <c:v>0.8299162912247976</c:v>
                </c:pt>
                <c:pt idx="9184">
                  <c:v>0.82973558983920759</c:v>
                </c:pt>
                <c:pt idx="9185">
                  <c:v>0.82955494746458136</c:v>
                </c:pt>
                <c:pt idx="9186">
                  <c:v>0.82937436407520659</c:v>
                </c:pt>
                <c:pt idx="9187">
                  <c:v>0.82919383964543258</c:v>
                </c:pt>
                <c:pt idx="9188">
                  <c:v>0.82901337414956833</c:v>
                </c:pt>
                <c:pt idx="9189">
                  <c:v>0.82883296756198388</c:v>
                </c:pt>
                <c:pt idx="9190">
                  <c:v>0.82865261985703653</c:v>
                </c:pt>
                <c:pt idx="9191">
                  <c:v>0.82847233100910478</c:v>
                </c:pt>
                <c:pt idx="9192">
                  <c:v>0.82829210099257999</c:v>
                </c:pt>
                <c:pt idx="9193">
                  <c:v>0.82811192978186243</c:v>
                </c:pt>
                <c:pt idx="9194">
                  <c:v>0.82793181735139842</c:v>
                </c:pt>
                <c:pt idx="9195">
                  <c:v>0.82775176367558789</c:v>
                </c:pt>
                <c:pt idx="9196">
                  <c:v>0.82757176872887761</c:v>
                </c:pt>
                <c:pt idx="9197">
                  <c:v>0.82739183248576342</c:v>
                </c:pt>
                <c:pt idx="9198">
                  <c:v>0.82721195492068134</c:v>
                </c:pt>
                <c:pt idx="9199">
                  <c:v>0.82703213600814862</c:v>
                </c:pt>
                <c:pt idx="9200">
                  <c:v>0.82685237572264958</c:v>
                </c:pt>
                <c:pt idx="9201">
                  <c:v>0.8266726740387339</c:v>
                </c:pt>
                <c:pt idx="9202">
                  <c:v>0.82649303093089366</c:v>
                </c:pt>
                <c:pt idx="9203">
                  <c:v>0.82631344637368465</c:v>
                </c:pt>
                <c:pt idx="9204">
                  <c:v>0.82613392034167321</c:v>
                </c:pt>
                <c:pt idx="9205">
                  <c:v>0.8259544528094348</c:v>
                </c:pt>
                <c:pt idx="9206">
                  <c:v>0.82577504375153565</c:v>
                </c:pt>
                <c:pt idx="9207">
                  <c:v>0.82559569314260062</c:v>
                </c:pt>
                <c:pt idx="9208">
                  <c:v>0.82541640095720925</c:v>
                </c:pt>
                <c:pt idx="9209">
                  <c:v>0.82523716717003337</c:v>
                </c:pt>
                <c:pt idx="9210">
                  <c:v>0.82505799175568351</c:v>
                </c:pt>
                <c:pt idx="9211">
                  <c:v>0.82487887468883436</c:v>
                </c:pt>
                <c:pt idx="9212">
                  <c:v>0.82469981594413078</c:v>
                </c:pt>
                <c:pt idx="9213">
                  <c:v>0.82452081549625611</c:v>
                </c:pt>
                <c:pt idx="9214">
                  <c:v>0.82434187331993536</c:v>
                </c:pt>
                <c:pt idx="9215">
                  <c:v>0.82416298938984756</c:v>
                </c:pt>
                <c:pt idx="9216">
                  <c:v>0.82398416368073635</c:v>
                </c:pt>
                <c:pt idx="9217">
                  <c:v>0.82380539616733184</c:v>
                </c:pt>
                <c:pt idx="9218">
                  <c:v>0.82362668682439077</c:v>
                </c:pt>
                <c:pt idx="9219">
                  <c:v>0.8234480356266618</c:v>
                </c:pt>
                <c:pt idx="9220">
                  <c:v>0.82326944254893963</c:v>
                </c:pt>
                <c:pt idx="9221">
                  <c:v>0.82309090756601533</c:v>
                </c:pt>
                <c:pt idx="9222">
                  <c:v>0.8229124306526806</c:v>
                </c:pt>
                <c:pt idx="9223">
                  <c:v>0.8227340117837687</c:v>
                </c:pt>
                <c:pt idx="9224">
                  <c:v>0.82255565093410865</c:v>
                </c:pt>
                <c:pt idx="9225">
                  <c:v>0.82237734807854623</c:v>
                </c:pt>
                <c:pt idx="9226">
                  <c:v>0.82219910319194267</c:v>
                </c:pt>
                <c:pt idx="9227">
                  <c:v>0.82202091624918427</c:v>
                </c:pt>
                <c:pt idx="9228">
                  <c:v>0.82184278722512061</c:v>
                </c:pt>
                <c:pt idx="9229">
                  <c:v>0.82166471609469693</c:v>
                </c:pt>
                <c:pt idx="9230">
                  <c:v>0.82148670283279557</c:v>
                </c:pt>
                <c:pt idx="9231">
                  <c:v>0.82130874741436655</c:v>
                </c:pt>
                <c:pt idx="9232">
                  <c:v>0.82113084981434259</c:v>
                </c:pt>
                <c:pt idx="9233">
                  <c:v>0.82095301000768073</c:v>
                </c:pt>
                <c:pt idx="9234">
                  <c:v>0.82077522796934965</c:v>
                </c:pt>
                <c:pt idx="9235">
                  <c:v>0.82059750367433115</c:v>
                </c:pt>
                <c:pt idx="9236">
                  <c:v>0.82041983709762234</c:v>
                </c:pt>
                <c:pt idx="9237">
                  <c:v>0.82024222821423254</c:v>
                </c:pt>
                <c:pt idx="9238">
                  <c:v>0.82006467699919272</c:v>
                </c:pt>
                <c:pt idx="9239">
                  <c:v>0.81988718342751643</c:v>
                </c:pt>
                <c:pt idx="9240">
                  <c:v>0.8197097474742836</c:v>
                </c:pt>
                <c:pt idx="9241">
                  <c:v>0.81953236911452465</c:v>
                </c:pt>
                <c:pt idx="9242">
                  <c:v>0.81935504832335371</c:v>
                </c:pt>
                <c:pt idx="9243">
                  <c:v>0.81917778507583749</c:v>
                </c:pt>
                <c:pt idx="9244">
                  <c:v>0.81900057934708681</c:v>
                </c:pt>
                <c:pt idx="9245">
                  <c:v>0.81882343111221823</c:v>
                </c:pt>
                <c:pt idx="9246">
                  <c:v>0.81864634034636319</c:v>
                </c:pt>
                <c:pt idx="9247">
                  <c:v>0.81846930702466558</c:v>
                </c:pt>
                <c:pt idx="9248">
                  <c:v>0.8182923311222845</c:v>
                </c:pt>
                <c:pt idx="9249">
                  <c:v>0.81811541261440257</c:v>
                </c:pt>
                <c:pt idx="9250">
                  <c:v>0.81793855147616967</c:v>
                </c:pt>
                <c:pt idx="9251">
                  <c:v>0.81776174768281862</c:v>
                </c:pt>
                <c:pt idx="9252">
                  <c:v>0.81758500120954869</c:v>
                </c:pt>
                <c:pt idx="9253">
                  <c:v>0.81740831203159281</c:v>
                </c:pt>
                <c:pt idx="9254">
                  <c:v>0.8172316801241688</c:v>
                </c:pt>
                <c:pt idx="9255">
                  <c:v>0.81705510546254867</c:v>
                </c:pt>
                <c:pt idx="9256">
                  <c:v>0.81687858802199043</c:v>
                </c:pt>
                <c:pt idx="9257">
                  <c:v>0.81670212777777251</c:v>
                </c:pt>
                <c:pt idx="9258">
                  <c:v>0.81652572470518781</c:v>
                </c:pt>
                <c:pt idx="9259">
                  <c:v>0.81634937877954061</c:v>
                </c:pt>
                <c:pt idx="9260">
                  <c:v>0.81617308997614857</c:v>
                </c:pt>
                <c:pt idx="9261">
                  <c:v>0.81599685827034563</c:v>
                </c:pt>
                <c:pt idx="9262">
                  <c:v>0.8158206836374825</c:v>
                </c:pt>
                <c:pt idx="9263">
                  <c:v>0.81564456605290003</c:v>
                </c:pt>
                <c:pt idx="9264">
                  <c:v>0.81546850549197958</c:v>
                </c:pt>
                <c:pt idx="9265">
                  <c:v>0.81529250193011249</c:v>
                </c:pt>
                <c:pt idx="9266">
                  <c:v>0.81511655534269156</c:v>
                </c:pt>
                <c:pt idx="9267">
                  <c:v>0.81494066570512891</c:v>
                </c:pt>
                <c:pt idx="9268">
                  <c:v>0.81476483299284963</c:v>
                </c:pt>
                <c:pt idx="9269">
                  <c:v>0.8145890571812906</c:v>
                </c:pt>
                <c:pt idx="9270">
                  <c:v>0.81441333824590356</c:v>
                </c:pt>
                <c:pt idx="9271">
                  <c:v>0.8142376761621547</c:v>
                </c:pt>
                <c:pt idx="9272">
                  <c:v>0.81406207090552019</c:v>
                </c:pt>
                <c:pt idx="9273">
                  <c:v>0.81388652245149162</c:v>
                </c:pt>
                <c:pt idx="9274">
                  <c:v>0.81371103077557938</c:v>
                </c:pt>
                <c:pt idx="9275">
                  <c:v>0.8135355958532815</c:v>
                </c:pt>
                <c:pt idx="9276">
                  <c:v>0.81336021766014965</c:v>
                </c:pt>
                <c:pt idx="9277">
                  <c:v>0.81318489617171774</c:v>
                </c:pt>
                <c:pt idx="9278">
                  <c:v>0.81300963136355486</c:v>
                </c:pt>
                <c:pt idx="9279">
                  <c:v>0.81283442321120292</c:v>
                </c:pt>
                <c:pt idx="9280">
                  <c:v>0.8126592716902804</c:v>
                </c:pt>
                <c:pt idx="9281">
                  <c:v>0.81248417677634566</c:v>
                </c:pt>
                <c:pt idx="9282">
                  <c:v>0.8123091384450486</c:v>
                </c:pt>
                <c:pt idx="9283">
                  <c:v>0.81213415667198674</c:v>
                </c:pt>
                <c:pt idx="9284">
                  <c:v>0.81195923143280824</c:v>
                </c:pt>
                <c:pt idx="9285">
                  <c:v>0.81178436270314469</c:v>
                </c:pt>
                <c:pt idx="9286">
                  <c:v>0.81160955045868499</c:v>
                </c:pt>
                <c:pt idx="9287">
                  <c:v>0.81143479467506852</c:v>
                </c:pt>
                <c:pt idx="9288">
                  <c:v>0.81126009532801469</c:v>
                </c:pt>
                <c:pt idx="9289">
                  <c:v>0.81108545239322061</c:v>
                </c:pt>
                <c:pt idx="9290">
                  <c:v>0.81091086584638039</c:v>
                </c:pt>
                <c:pt idx="9291">
                  <c:v>0.81073633566324255</c:v>
                </c:pt>
                <c:pt idx="9292">
                  <c:v>0.81056186181954049</c:v>
                </c:pt>
                <c:pt idx="9293">
                  <c:v>0.81038744429102749</c:v>
                </c:pt>
                <c:pt idx="9294">
                  <c:v>0.81021308305347173</c:v>
                </c:pt>
                <c:pt idx="9295">
                  <c:v>0.81003877808265057</c:v>
                </c:pt>
                <c:pt idx="9296">
                  <c:v>0.80986452935435949</c:v>
                </c:pt>
                <c:pt idx="9297">
                  <c:v>0.80969033684440961</c:v>
                </c:pt>
                <c:pt idx="9298">
                  <c:v>0.80951620052859863</c:v>
                </c:pt>
                <c:pt idx="9299">
                  <c:v>0.80934212038277931</c:v>
                </c:pt>
                <c:pt idx="9300">
                  <c:v>0.80916809638279064</c:v>
                </c:pt>
                <c:pt idx="9301">
                  <c:v>0.80899412850449481</c:v>
                </c:pt>
                <c:pt idx="9302">
                  <c:v>0.80882021672375104</c:v>
                </c:pt>
                <c:pt idx="9303">
                  <c:v>0.80864636101644249</c:v>
                </c:pt>
                <c:pt idx="9304">
                  <c:v>0.80847256135847967</c:v>
                </c:pt>
                <c:pt idx="9305">
                  <c:v>0.80829881772576462</c:v>
                </c:pt>
                <c:pt idx="9306">
                  <c:v>0.8081251300942206</c:v>
                </c:pt>
                <c:pt idx="9307">
                  <c:v>0.80795149843979108</c:v>
                </c:pt>
                <c:pt idx="9308">
                  <c:v>0.80777792273840165</c:v>
                </c:pt>
                <c:pt idx="9309">
                  <c:v>0.80760440296603064</c:v>
                </c:pt>
                <c:pt idx="9310">
                  <c:v>0.80743093909865249</c:v>
                </c:pt>
                <c:pt idx="9311">
                  <c:v>0.80725753111224563</c:v>
                </c:pt>
                <c:pt idx="9312">
                  <c:v>0.80708417898282858</c:v>
                </c:pt>
                <c:pt idx="9313">
                  <c:v>0.80691088268640065</c:v>
                </c:pt>
                <c:pt idx="9314">
                  <c:v>0.80673764219898458</c:v>
                </c:pt>
                <c:pt idx="9315">
                  <c:v>0.80656445749661509</c:v>
                </c:pt>
                <c:pt idx="9316">
                  <c:v>0.80639132855535822</c:v>
                </c:pt>
                <c:pt idx="9317">
                  <c:v>0.80621825535127167</c:v>
                </c:pt>
                <c:pt idx="9318">
                  <c:v>0.80604523786043902</c:v>
                </c:pt>
                <c:pt idx="9319">
                  <c:v>0.80587227605893164</c:v>
                </c:pt>
                <c:pt idx="9320">
                  <c:v>0.8056993699228695</c:v>
                </c:pt>
                <c:pt idx="9321">
                  <c:v>0.80552651942836451</c:v>
                </c:pt>
                <c:pt idx="9322">
                  <c:v>0.80535372455154386</c:v>
                </c:pt>
                <c:pt idx="9323">
                  <c:v>0.80518098526854887</c:v>
                </c:pt>
                <c:pt idx="9324">
                  <c:v>0.80500830155553382</c:v>
                </c:pt>
                <c:pt idx="9325">
                  <c:v>0.80483567338867246</c:v>
                </c:pt>
                <c:pt idx="9326">
                  <c:v>0.80466310074412339</c:v>
                </c:pt>
                <c:pt idx="9327">
                  <c:v>0.80449058359810499</c:v>
                </c:pt>
                <c:pt idx="9328">
                  <c:v>0.80431812192679453</c:v>
                </c:pt>
                <c:pt idx="9329">
                  <c:v>0.80414571570644255</c:v>
                </c:pt>
                <c:pt idx="9330">
                  <c:v>0.80397336491325189</c:v>
                </c:pt>
                <c:pt idx="9331">
                  <c:v>0.80380106952349495</c:v>
                </c:pt>
                <c:pt idx="9332">
                  <c:v>0.80362882951339865</c:v>
                </c:pt>
                <c:pt idx="9333">
                  <c:v>0.80345664485922585</c:v>
                </c:pt>
                <c:pt idx="9334">
                  <c:v>0.80328451553729729</c:v>
                </c:pt>
                <c:pt idx="9335">
                  <c:v>0.80311244152387873</c:v>
                </c:pt>
                <c:pt idx="9336">
                  <c:v>0.80294042279528866</c:v>
                </c:pt>
                <c:pt idx="9337">
                  <c:v>0.8027684593278317</c:v>
                </c:pt>
                <c:pt idx="9338">
                  <c:v>0.80259655109784933</c:v>
                </c:pt>
                <c:pt idx="9339">
                  <c:v>0.80242469808169781</c:v>
                </c:pt>
                <c:pt idx="9340">
                  <c:v>0.80225290025571849</c:v>
                </c:pt>
                <c:pt idx="9341">
                  <c:v>0.80208115759628862</c:v>
                </c:pt>
                <c:pt idx="9342">
                  <c:v>0.8019094700797964</c:v>
                </c:pt>
                <c:pt idx="9343">
                  <c:v>0.80173783768261564</c:v>
                </c:pt>
                <c:pt idx="9344">
                  <c:v>0.80156626038117729</c:v>
                </c:pt>
                <c:pt idx="9345">
                  <c:v>0.80139473815189965</c:v>
                </c:pt>
                <c:pt idx="9346">
                  <c:v>0.8012232709712005</c:v>
                </c:pt>
                <c:pt idx="9347">
                  <c:v>0.80105185881554264</c:v>
                </c:pt>
                <c:pt idx="9348">
                  <c:v>0.8008805016613777</c:v>
                </c:pt>
                <c:pt idx="9349">
                  <c:v>0.80070919948518393</c:v>
                </c:pt>
                <c:pt idx="9350">
                  <c:v>0.80053795226342583</c:v>
                </c:pt>
                <c:pt idx="9351">
                  <c:v>0.80036675997260798</c:v>
                </c:pt>
                <c:pt idx="9352">
                  <c:v>0.80019562258927524</c:v>
                </c:pt>
                <c:pt idx="9353">
                  <c:v>0.80002454008989365</c:v>
                </c:pt>
                <c:pt idx="9354">
                  <c:v>0.79985351245102265</c:v>
                </c:pt>
                <c:pt idx="9355">
                  <c:v>0.79968253964921054</c:v>
                </c:pt>
                <c:pt idx="9356">
                  <c:v>0.79951162166101397</c:v>
                </c:pt>
                <c:pt idx="9357">
                  <c:v>0.79934075846301</c:v>
                </c:pt>
                <c:pt idx="9358">
                  <c:v>0.79916995003176527</c:v>
                </c:pt>
                <c:pt idx="9359">
                  <c:v>0.79899919634390315</c:v>
                </c:pt>
                <c:pt idx="9360">
                  <c:v>0.79882849737600581</c:v>
                </c:pt>
                <c:pt idx="9361">
                  <c:v>0.79865785310470938</c:v>
                </c:pt>
                <c:pt idx="9362">
                  <c:v>0.79848726350663857</c:v>
                </c:pt>
                <c:pt idx="9363">
                  <c:v>0.79831672855845359</c:v>
                </c:pt>
                <c:pt idx="9364">
                  <c:v>0.79814624823680702</c:v>
                </c:pt>
                <c:pt idx="9365">
                  <c:v>0.7979758225183825</c:v>
                </c:pt>
                <c:pt idx="9366">
                  <c:v>0.79780545137983339</c:v>
                </c:pt>
                <c:pt idx="9367">
                  <c:v>0.79763513479787262</c:v>
                </c:pt>
                <c:pt idx="9368">
                  <c:v>0.79746487274921751</c:v>
                </c:pt>
                <c:pt idx="9369">
                  <c:v>0.797294665210589</c:v>
                </c:pt>
                <c:pt idx="9370">
                  <c:v>0.79712451215870972</c:v>
                </c:pt>
                <c:pt idx="9371">
                  <c:v>0.79695441357032826</c:v>
                </c:pt>
                <c:pt idx="9372">
                  <c:v>0.79678436942219955</c:v>
                </c:pt>
                <c:pt idx="9373">
                  <c:v>0.79661437969110682</c:v>
                </c:pt>
                <c:pt idx="9374">
                  <c:v>0.79644444435383188</c:v>
                </c:pt>
                <c:pt idx="9375">
                  <c:v>0.79627456338715519</c:v>
                </c:pt>
                <c:pt idx="9376">
                  <c:v>0.79610473676789995</c:v>
                </c:pt>
                <c:pt idx="9377">
                  <c:v>0.7959349644728817</c:v>
                </c:pt>
                <c:pt idx="9378">
                  <c:v>0.79576524647893365</c:v>
                </c:pt>
                <c:pt idx="9379">
                  <c:v>0.79559558276289943</c:v>
                </c:pt>
                <c:pt idx="9380">
                  <c:v>0.79542597330163789</c:v>
                </c:pt>
                <c:pt idx="9381">
                  <c:v>0.79525641807201841</c:v>
                </c:pt>
                <c:pt idx="9382">
                  <c:v>0.79508691705092327</c:v>
                </c:pt>
                <c:pt idx="9383">
                  <c:v>0.7949174702152465</c:v>
                </c:pt>
                <c:pt idx="9384">
                  <c:v>0.79474807754190369</c:v>
                </c:pt>
                <c:pt idx="9385">
                  <c:v>0.79457873900778853</c:v>
                </c:pt>
                <c:pt idx="9386">
                  <c:v>0.79440945458986356</c:v>
                </c:pt>
                <c:pt idx="9387">
                  <c:v>0.7942402242650467</c:v>
                </c:pt>
                <c:pt idx="9388">
                  <c:v>0.79407104801031025</c:v>
                </c:pt>
                <c:pt idx="9389">
                  <c:v>0.79390192580261187</c:v>
                </c:pt>
                <c:pt idx="9390">
                  <c:v>0.79373285761894963</c:v>
                </c:pt>
                <c:pt idx="9391">
                  <c:v>0.79356384343629649</c:v>
                </c:pt>
                <c:pt idx="9392">
                  <c:v>0.79339488323166651</c:v>
                </c:pt>
                <c:pt idx="9393">
                  <c:v>0.79322597698207564</c:v>
                </c:pt>
                <c:pt idx="9394">
                  <c:v>0.79305712466455169</c:v>
                </c:pt>
                <c:pt idx="9395">
                  <c:v>0.79288832625613803</c:v>
                </c:pt>
                <c:pt idx="9396">
                  <c:v>0.79271958173388823</c:v>
                </c:pt>
                <c:pt idx="9397">
                  <c:v>0.79255089107486809</c:v>
                </c:pt>
                <c:pt idx="9398">
                  <c:v>0.79238225425615549</c:v>
                </c:pt>
                <c:pt idx="9399">
                  <c:v>0.79221367125484232</c:v>
                </c:pt>
                <c:pt idx="9400">
                  <c:v>0.79204514204803533</c:v>
                </c:pt>
                <c:pt idx="9401">
                  <c:v>0.79187666661283362</c:v>
                </c:pt>
                <c:pt idx="9402">
                  <c:v>0.79170824492637915</c:v>
                </c:pt>
                <c:pt idx="9403">
                  <c:v>0.79153987696580763</c:v>
                </c:pt>
                <c:pt idx="9404">
                  <c:v>0.79137156270826858</c:v>
                </c:pt>
                <c:pt idx="9405">
                  <c:v>0.79120330213092716</c:v>
                </c:pt>
                <c:pt idx="9406">
                  <c:v>0.7910350952109575</c:v>
                </c:pt>
                <c:pt idx="9407">
                  <c:v>0.79086694192554186</c:v>
                </c:pt>
                <c:pt idx="9408">
                  <c:v>0.79069884225190512</c:v>
                </c:pt>
                <c:pt idx="9409">
                  <c:v>0.79053079616721578</c:v>
                </c:pt>
                <c:pt idx="9410">
                  <c:v>0.7903628036487389</c:v>
                </c:pt>
                <c:pt idx="9411">
                  <c:v>0.79019486467369549</c:v>
                </c:pt>
                <c:pt idx="9412">
                  <c:v>0.79002697921931919</c:v>
                </c:pt>
                <c:pt idx="9413">
                  <c:v>0.78985914726289064</c:v>
                </c:pt>
                <c:pt idx="9414">
                  <c:v>0.78969136878167367</c:v>
                </c:pt>
                <c:pt idx="9415">
                  <c:v>0.78952364375294715</c:v>
                </c:pt>
                <c:pt idx="9416">
                  <c:v>0.78935597215402964</c:v>
                </c:pt>
                <c:pt idx="9417">
                  <c:v>0.78918835396220199</c:v>
                </c:pt>
                <c:pt idx="9418">
                  <c:v>0.78902078915480767</c:v>
                </c:pt>
                <c:pt idx="9419">
                  <c:v>0.78885327770916402</c:v>
                </c:pt>
                <c:pt idx="9420">
                  <c:v>0.78868581960262085</c:v>
                </c:pt>
                <c:pt idx="9421">
                  <c:v>0.78851841481253448</c:v>
                </c:pt>
                <c:pt idx="9422">
                  <c:v>0.7883510633162748</c:v>
                </c:pt>
                <c:pt idx="9423">
                  <c:v>0.78818376509121213</c:v>
                </c:pt>
                <c:pt idx="9424">
                  <c:v>0.78801652011476131</c:v>
                </c:pt>
                <c:pt idx="9425">
                  <c:v>0.78784932836431765</c:v>
                </c:pt>
                <c:pt idx="9426">
                  <c:v>0.78768218981727756</c:v>
                </c:pt>
                <c:pt idx="9427">
                  <c:v>0.78751510445110751</c:v>
                </c:pt>
                <c:pt idx="9428">
                  <c:v>0.78734807224322401</c:v>
                </c:pt>
                <c:pt idx="9429">
                  <c:v>0.78718109317107265</c:v>
                </c:pt>
                <c:pt idx="9430">
                  <c:v>0.78701416721213147</c:v>
                </c:pt>
                <c:pt idx="9431">
                  <c:v>0.78684729434388712</c:v>
                </c:pt>
                <c:pt idx="9432">
                  <c:v>0.78668047454380108</c:v>
                </c:pt>
                <c:pt idx="9433">
                  <c:v>0.78651370778938057</c:v>
                </c:pt>
                <c:pt idx="9434">
                  <c:v>0.78634699405815467</c:v>
                </c:pt>
                <c:pt idx="9435">
                  <c:v>0.78618033332763759</c:v>
                </c:pt>
                <c:pt idx="9436">
                  <c:v>0.78601372557536009</c:v>
                </c:pt>
                <c:pt idx="9437">
                  <c:v>0.78584717077889243</c:v>
                </c:pt>
                <c:pt idx="9438">
                  <c:v>0.78568066891576149</c:v>
                </c:pt>
                <c:pt idx="9439">
                  <c:v>0.78551421996356152</c:v>
                </c:pt>
                <c:pt idx="9440">
                  <c:v>0.7853478238998759</c:v>
                </c:pt>
                <c:pt idx="9441">
                  <c:v>0.78518148070227956</c:v>
                </c:pt>
                <c:pt idx="9442">
                  <c:v>0.78501519034840694</c:v>
                </c:pt>
                <c:pt idx="9443">
                  <c:v>0.78484895281586264</c:v>
                </c:pt>
                <c:pt idx="9444">
                  <c:v>0.78468276808227422</c:v>
                </c:pt>
                <c:pt idx="9445">
                  <c:v>0.78451663612530143</c:v>
                </c:pt>
                <c:pt idx="9446">
                  <c:v>0.7843505569225836</c:v>
                </c:pt>
                <c:pt idx="9447">
                  <c:v>0.78418453045179171</c:v>
                </c:pt>
                <c:pt idx="9448">
                  <c:v>0.78401855669060461</c:v>
                </c:pt>
                <c:pt idx="9449">
                  <c:v>0.7838526356167127</c:v>
                </c:pt>
                <c:pt idx="9450">
                  <c:v>0.78368676720781749</c:v>
                </c:pt>
                <c:pt idx="9451">
                  <c:v>0.78352095144163358</c:v>
                </c:pt>
                <c:pt idx="9452">
                  <c:v>0.78335518829588624</c:v>
                </c:pt>
                <c:pt idx="9453">
                  <c:v>0.7831894777483126</c:v>
                </c:pt>
                <c:pt idx="9454">
                  <c:v>0.78302381977666158</c:v>
                </c:pt>
                <c:pt idx="9455">
                  <c:v>0.78285821435870329</c:v>
                </c:pt>
                <c:pt idx="9456">
                  <c:v>0.78269266147218663</c:v>
                </c:pt>
                <c:pt idx="9457">
                  <c:v>0.78252716109491005</c:v>
                </c:pt>
                <c:pt idx="9458">
                  <c:v>0.78236171320468662</c:v>
                </c:pt>
                <c:pt idx="9459">
                  <c:v>0.78219631777930032</c:v>
                </c:pt>
                <c:pt idx="9460">
                  <c:v>0.78203097479657935</c:v>
                </c:pt>
                <c:pt idx="9461">
                  <c:v>0.78186568423435476</c:v>
                </c:pt>
                <c:pt idx="9462">
                  <c:v>0.78170044607046962</c:v>
                </c:pt>
                <c:pt idx="9463">
                  <c:v>0.78153526028277831</c:v>
                </c:pt>
                <c:pt idx="9464">
                  <c:v>0.78137012684914786</c:v>
                </c:pt>
                <c:pt idx="9465">
                  <c:v>0.78120504574745042</c:v>
                </c:pt>
                <c:pt idx="9466">
                  <c:v>0.78104001695560177</c:v>
                </c:pt>
                <c:pt idx="9467">
                  <c:v>0.78087504045146061</c:v>
                </c:pt>
                <c:pt idx="9468">
                  <c:v>0.78071011621297171</c:v>
                </c:pt>
                <c:pt idx="9469">
                  <c:v>0.7805452442180506</c:v>
                </c:pt>
                <c:pt idx="9470">
                  <c:v>0.78038042444463418</c:v>
                </c:pt>
                <c:pt idx="9471">
                  <c:v>0.78021565687067163</c:v>
                </c:pt>
                <c:pt idx="9472">
                  <c:v>0.78005094147412068</c:v>
                </c:pt>
                <c:pt idx="9473">
                  <c:v>0.77988627823295431</c:v>
                </c:pt>
                <c:pt idx="9474">
                  <c:v>0.77972166712516622</c:v>
                </c:pt>
                <c:pt idx="9475">
                  <c:v>0.7795571081287187</c:v>
                </c:pt>
                <c:pt idx="9476">
                  <c:v>0.77939260122164977</c:v>
                </c:pt>
                <c:pt idx="9477">
                  <c:v>0.77922814638196713</c:v>
                </c:pt>
                <c:pt idx="9478">
                  <c:v>0.77906374358770003</c:v>
                </c:pt>
                <c:pt idx="9479">
                  <c:v>0.77889939281690068</c:v>
                </c:pt>
                <c:pt idx="9480">
                  <c:v>0.77873509404759966</c:v>
                </c:pt>
                <c:pt idx="9481">
                  <c:v>0.77857084725786163</c:v>
                </c:pt>
                <c:pt idx="9482">
                  <c:v>0.7784066524257931</c:v>
                </c:pt>
                <c:pt idx="9483">
                  <c:v>0.77824250952944163</c:v>
                </c:pt>
                <c:pt idx="9484">
                  <c:v>0.77807841854694193</c:v>
                </c:pt>
                <c:pt idx="9485">
                  <c:v>0.77791437945637565</c:v>
                </c:pt>
                <c:pt idx="9486">
                  <c:v>0.77775039223589515</c:v>
                </c:pt>
                <c:pt idx="9487">
                  <c:v>0.77758645686360017</c:v>
                </c:pt>
                <c:pt idx="9488">
                  <c:v>0.77742257331764852</c:v>
                </c:pt>
                <c:pt idx="9489">
                  <c:v>0.77725874157620767</c:v>
                </c:pt>
                <c:pt idx="9490">
                  <c:v>0.77709496161743763</c:v>
                </c:pt>
                <c:pt idx="9491">
                  <c:v>0.77693123341953285</c:v>
                </c:pt>
                <c:pt idx="9492">
                  <c:v>0.7767675569606407</c:v>
                </c:pt>
                <c:pt idx="9493">
                  <c:v>0.77660393221901824</c:v>
                </c:pt>
                <c:pt idx="9494">
                  <c:v>0.77644035917283161</c:v>
                </c:pt>
                <c:pt idx="9495">
                  <c:v>0.77627683780033963</c:v>
                </c:pt>
                <c:pt idx="9496">
                  <c:v>0.77611336807976838</c:v>
                </c:pt>
                <c:pt idx="9497">
                  <c:v>0.77594994998936662</c:v>
                </c:pt>
                <c:pt idx="9498">
                  <c:v>0.77578658350739271</c:v>
                </c:pt>
                <c:pt idx="9499">
                  <c:v>0.77562326861212594</c:v>
                </c:pt>
                <c:pt idx="9500">
                  <c:v>0.77546000528182868</c:v>
                </c:pt>
                <c:pt idx="9501">
                  <c:v>0.77529679349482283</c:v>
                </c:pt>
                <c:pt idx="9502">
                  <c:v>0.77513363322939399</c:v>
                </c:pt>
                <c:pt idx="9503">
                  <c:v>0.77497052446385983</c:v>
                </c:pt>
                <c:pt idx="9504">
                  <c:v>0.77480746717655447</c:v>
                </c:pt>
                <c:pt idx="9505">
                  <c:v>0.7746444613458221</c:v>
                </c:pt>
                <c:pt idx="9506">
                  <c:v>0.77448150694999462</c:v>
                </c:pt>
                <c:pt idx="9507">
                  <c:v>0.77431860396745822</c:v>
                </c:pt>
                <c:pt idx="9508">
                  <c:v>0.7741557523765904</c:v>
                </c:pt>
                <c:pt idx="9509">
                  <c:v>0.77399295215574371</c:v>
                </c:pt>
                <c:pt idx="9510">
                  <c:v>0.77383020328334162</c:v>
                </c:pt>
                <c:pt idx="9511">
                  <c:v>0.77366750573777598</c:v>
                </c:pt>
                <c:pt idx="9512">
                  <c:v>0.77350485949748915</c:v>
                </c:pt>
                <c:pt idx="9513">
                  <c:v>0.77334226454089239</c:v>
                </c:pt>
                <c:pt idx="9514">
                  <c:v>0.77317972084642461</c:v>
                </c:pt>
                <c:pt idx="9515">
                  <c:v>0.7730172283925546</c:v>
                </c:pt>
                <c:pt idx="9516">
                  <c:v>0.77285478715773981</c:v>
                </c:pt>
                <c:pt idx="9517">
                  <c:v>0.77269239712046234</c:v>
                </c:pt>
                <c:pt idx="9518">
                  <c:v>0.77253005825919985</c:v>
                </c:pt>
                <c:pt idx="9519">
                  <c:v>0.7723677705524451</c:v>
                </c:pt>
                <c:pt idx="9520">
                  <c:v>0.77220553397873182</c:v>
                </c:pt>
                <c:pt idx="9521">
                  <c:v>0.77204334851655365</c:v>
                </c:pt>
                <c:pt idx="9522">
                  <c:v>0.77188121414447319</c:v>
                </c:pt>
                <c:pt idx="9523">
                  <c:v>0.77171913084099664</c:v>
                </c:pt>
                <c:pt idx="9524">
                  <c:v>0.77155709858471511</c:v>
                </c:pt>
                <c:pt idx="9525">
                  <c:v>0.77139511735418387</c:v>
                </c:pt>
                <c:pt idx="9526">
                  <c:v>0.77123318712794575</c:v>
                </c:pt>
                <c:pt idx="9527">
                  <c:v>0.77107130788464573</c:v>
                </c:pt>
                <c:pt idx="9528">
                  <c:v>0.7709094796028586</c:v>
                </c:pt>
                <c:pt idx="9529">
                  <c:v>0.77074770226119282</c:v>
                </c:pt>
                <c:pt idx="9530">
                  <c:v>0.77058597583825628</c:v>
                </c:pt>
                <c:pt idx="9531">
                  <c:v>0.7704243003127107</c:v>
                </c:pt>
                <c:pt idx="9532">
                  <c:v>0.77026267566319595</c:v>
                </c:pt>
                <c:pt idx="9533">
                  <c:v>0.77010110186834668</c:v>
                </c:pt>
                <c:pt idx="9534">
                  <c:v>0.76993957890685194</c:v>
                </c:pt>
                <c:pt idx="9535">
                  <c:v>0.76977810675738878</c:v>
                </c:pt>
                <c:pt idx="9536">
                  <c:v>0.7696166853986296</c:v>
                </c:pt>
                <c:pt idx="9537">
                  <c:v>0.76945531480929164</c:v>
                </c:pt>
                <c:pt idx="9538">
                  <c:v>0.76929399496808804</c:v>
                </c:pt>
                <c:pt idx="9539">
                  <c:v>0.7691327258537225</c:v>
                </c:pt>
                <c:pt idx="9540">
                  <c:v>0.7689715074449549</c:v>
                </c:pt>
                <c:pt idx="9541">
                  <c:v>0.76881033972050594</c:v>
                </c:pt>
                <c:pt idx="9542">
                  <c:v>0.76864922265916702</c:v>
                </c:pt>
                <c:pt idx="9543">
                  <c:v>0.76848815623964861</c:v>
                </c:pt>
                <c:pt idx="9544">
                  <c:v>0.76832714044078165</c:v>
                </c:pt>
                <c:pt idx="9545">
                  <c:v>0.76816617524133557</c:v>
                </c:pt>
                <c:pt idx="9546">
                  <c:v>0.76800526062012531</c:v>
                </c:pt>
                <c:pt idx="9547">
                  <c:v>0.76784439655593983</c:v>
                </c:pt>
                <c:pt idx="9548">
                  <c:v>0.76768358302760786</c:v>
                </c:pt>
                <c:pt idx="9549">
                  <c:v>0.76752282001397765</c:v>
                </c:pt>
                <c:pt idx="9550">
                  <c:v>0.76736210749389167</c:v>
                </c:pt>
                <c:pt idx="9551">
                  <c:v>0.76720144544619784</c:v>
                </c:pt>
                <c:pt idx="9552">
                  <c:v>0.76704083384976496</c:v>
                </c:pt>
                <c:pt idx="9553">
                  <c:v>0.76688027268348136</c:v>
                </c:pt>
                <c:pt idx="9554">
                  <c:v>0.7667197619262055</c:v>
                </c:pt>
                <c:pt idx="9555">
                  <c:v>0.76655930155688334</c:v>
                </c:pt>
                <c:pt idx="9556">
                  <c:v>0.76639889155440333</c:v>
                </c:pt>
                <c:pt idx="9557">
                  <c:v>0.76623853189767399</c:v>
                </c:pt>
                <c:pt idx="9558">
                  <c:v>0.76607822256566172</c:v>
                </c:pt>
                <c:pt idx="9559">
                  <c:v>0.7659179635372807</c:v>
                </c:pt>
                <c:pt idx="9560">
                  <c:v>0.76575775479150765</c:v>
                </c:pt>
                <c:pt idx="9561">
                  <c:v>0.76559759630729995</c:v>
                </c:pt>
                <c:pt idx="9562">
                  <c:v>0.76543748806363798</c:v>
                </c:pt>
                <c:pt idx="9563">
                  <c:v>0.76527743003951876</c:v>
                </c:pt>
                <c:pt idx="9564">
                  <c:v>0.76511742221391565</c:v>
                </c:pt>
                <c:pt idx="9565">
                  <c:v>0.76495746456586866</c:v>
                </c:pt>
                <c:pt idx="9566">
                  <c:v>0.76479755707438979</c:v>
                </c:pt>
                <c:pt idx="9567">
                  <c:v>0.76463769971849793</c:v>
                </c:pt>
                <c:pt idx="9568">
                  <c:v>0.76447789247724662</c:v>
                </c:pt>
                <c:pt idx="9569">
                  <c:v>0.76431813532969761</c:v>
                </c:pt>
                <c:pt idx="9570">
                  <c:v>0.76415842825491165</c:v>
                </c:pt>
                <c:pt idx="9571">
                  <c:v>0.76399877123196269</c:v>
                </c:pt>
                <c:pt idx="9572">
                  <c:v>0.76383916423993992</c:v>
                </c:pt>
                <c:pt idx="9573">
                  <c:v>0.76367960725794792</c:v>
                </c:pt>
                <c:pt idx="9574">
                  <c:v>0.76352010026508077</c:v>
                </c:pt>
                <c:pt idx="9575">
                  <c:v>0.7633606432404636</c:v>
                </c:pt>
                <c:pt idx="9576">
                  <c:v>0.76320123616324442</c:v>
                </c:pt>
                <c:pt idx="9577">
                  <c:v>0.76304187901254072</c:v>
                </c:pt>
                <c:pt idx="9578">
                  <c:v>0.76288257176750951</c:v>
                </c:pt>
                <c:pt idx="9579">
                  <c:v>0.76272331440733065</c:v>
                </c:pt>
                <c:pt idx="9580">
                  <c:v>0.7625641069111645</c:v>
                </c:pt>
                <c:pt idx="9581">
                  <c:v>0.76240494925820368</c:v>
                </c:pt>
                <c:pt idx="9582">
                  <c:v>0.76224584142764062</c:v>
                </c:pt>
                <c:pt idx="9583">
                  <c:v>0.76208678339868363</c:v>
                </c:pt>
                <c:pt idx="9584">
                  <c:v>0.76192777515055365</c:v>
                </c:pt>
                <c:pt idx="9585">
                  <c:v>0.76176881666248319</c:v>
                </c:pt>
                <c:pt idx="9586">
                  <c:v>0.76160990791368977</c:v>
                </c:pt>
                <c:pt idx="9587">
                  <c:v>0.76145104888343362</c:v>
                </c:pt>
                <c:pt idx="9588">
                  <c:v>0.76129223955099601</c:v>
                </c:pt>
                <c:pt idx="9589">
                  <c:v>0.76113347989562319</c:v>
                </c:pt>
                <c:pt idx="9590">
                  <c:v>0.7609747698966145</c:v>
                </c:pt>
                <c:pt idx="9591">
                  <c:v>0.76081610953325851</c:v>
                </c:pt>
                <c:pt idx="9592">
                  <c:v>0.76065749878486477</c:v>
                </c:pt>
                <c:pt idx="9593">
                  <c:v>0.76049893763074006</c:v>
                </c:pt>
                <c:pt idx="9594">
                  <c:v>0.76034042605020935</c:v>
                </c:pt>
                <c:pt idx="9595">
                  <c:v>0.76018196402260951</c:v>
                </c:pt>
                <c:pt idx="9596">
                  <c:v>0.76002355152729784</c:v>
                </c:pt>
                <c:pt idx="9597">
                  <c:v>0.75986518854362761</c:v>
                </c:pt>
                <c:pt idx="9598">
                  <c:v>0.75970687505096612</c:v>
                </c:pt>
                <c:pt idx="9599">
                  <c:v>0.75954861102870408</c:v>
                </c:pt>
                <c:pt idx="9600">
                  <c:v>0.75939039645620465</c:v>
                </c:pt>
                <c:pt idx="9601">
                  <c:v>0.75923223131289463</c:v>
                </c:pt>
                <c:pt idx="9602">
                  <c:v>0.75907411557819005</c:v>
                </c:pt>
                <c:pt idx="9603">
                  <c:v>0.75891604923147871</c:v>
                </c:pt>
                <c:pt idx="9604">
                  <c:v>0.75875803225223515</c:v>
                </c:pt>
                <c:pt idx="9605">
                  <c:v>0.75860006461988505</c:v>
                </c:pt>
                <c:pt idx="9606">
                  <c:v>0.75844214631386564</c:v>
                </c:pt>
                <c:pt idx="9607">
                  <c:v>0.75828427731368131</c:v>
                </c:pt>
                <c:pt idx="9608">
                  <c:v>0.75812645759878206</c:v>
                </c:pt>
                <c:pt idx="9609">
                  <c:v>0.75796868714864463</c:v>
                </c:pt>
                <c:pt idx="9610">
                  <c:v>0.75781096594279396</c:v>
                </c:pt>
                <c:pt idx="9611">
                  <c:v>0.75765329396073244</c:v>
                </c:pt>
                <c:pt idx="9612">
                  <c:v>0.75749567118196182</c:v>
                </c:pt>
                <c:pt idx="9613">
                  <c:v>0.75733809758603265</c:v>
                </c:pt>
                <c:pt idx="9614">
                  <c:v>0.75718057315246667</c:v>
                </c:pt>
                <c:pt idx="9615">
                  <c:v>0.75702309786083266</c:v>
                </c:pt>
                <c:pt idx="9616">
                  <c:v>0.75686567169068175</c:v>
                </c:pt>
                <c:pt idx="9617">
                  <c:v>0.75670829462158695</c:v>
                </c:pt>
                <c:pt idx="9618">
                  <c:v>0.7565509666331206</c:v>
                </c:pt>
                <c:pt idx="9619">
                  <c:v>0.7563936877048919</c:v>
                </c:pt>
                <c:pt idx="9620">
                  <c:v>0.75623645781649462</c:v>
                </c:pt>
                <c:pt idx="9621">
                  <c:v>0.75607927694756061</c:v>
                </c:pt>
                <c:pt idx="9622">
                  <c:v>0.75592214507768796</c:v>
                </c:pt>
                <c:pt idx="9623">
                  <c:v>0.75576506218654071</c:v>
                </c:pt>
                <c:pt idx="9624">
                  <c:v>0.7556080282537454</c:v>
                </c:pt>
                <c:pt idx="9625">
                  <c:v>0.75545104325895585</c:v>
                </c:pt>
                <c:pt idx="9626">
                  <c:v>0.75529410718185663</c:v>
                </c:pt>
                <c:pt idx="9627">
                  <c:v>0.75513722000211603</c:v>
                </c:pt>
                <c:pt idx="9628">
                  <c:v>0.75498038169942461</c:v>
                </c:pt>
                <c:pt idx="9629">
                  <c:v>0.75482359225349227</c:v>
                </c:pt>
                <c:pt idx="9630">
                  <c:v>0.75466685164399971</c:v>
                </c:pt>
                <c:pt idx="9631">
                  <c:v>0.75451015985068259</c:v>
                </c:pt>
                <c:pt idx="9632">
                  <c:v>0.75435351685328667</c:v>
                </c:pt>
                <c:pt idx="9633">
                  <c:v>0.75419692263153426</c:v>
                </c:pt>
                <c:pt idx="9634">
                  <c:v>0.75404037716518701</c:v>
                </c:pt>
                <c:pt idx="9635">
                  <c:v>0.75388388043399179</c:v>
                </c:pt>
                <c:pt idx="9636">
                  <c:v>0.75372743241774165</c:v>
                </c:pt>
                <c:pt idx="9637">
                  <c:v>0.75357103309620366</c:v>
                </c:pt>
                <c:pt idx="9638">
                  <c:v>0.75341468244918353</c:v>
                </c:pt>
                <c:pt idx="9639">
                  <c:v>0.75325838045646831</c:v>
                </c:pt>
                <c:pt idx="9640">
                  <c:v>0.7531021270978937</c:v>
                </c:pt>
                <c:pt idx="9641">
                  <c:v>0.75294592235328817</c:v>
                </c:pt>
                <c:pt idx="9642">
                  <c:v>0.75278976620244864</c:v>
                </c:pt>
                <c:pt idx="9643">
                  <c:v>0.75263365862526488</c:v>
                </c:pt>
                <c:pt idx="9644">
                  <c:v>0.75247759960156568</c:v>
                </c:pt>
                <c:pt idx="9645">
                  <c:v>0.75232158911123248</c:v>
                </c:pt>
                <c:pt idx="9646">
                  <c:v>0.75216562713414459</c:v>
                </c:pt>
                <c:pt idx="9647">
                  <c:v>0.7520097136501851</c:v>
                </c:pt>
                <c:pt idx="9648">
                  <c:v>0.75185384863923144</c:v>
                </c:pt>
                <c:pt idx="9649">
                  <c:v>0.75169803208122576</c:v>
                </c:pt>
                <c:pt idx="9650">
                  <c:v>0.7515422639560575</c:v>
                </c:pt>
                <c:pt idx="9651">
                  <c:v>0.75138654424368068</c:v>
                </c:pt>
                <c:pt idx="9652">
                  <c:v>0.7512308729240309</c:v>
                </c:pt>
                <c:pt idx="9653">
                  <c:v>0.75107524997704123</c:v>
                </c:pt>
                <c:pt idx="9654">
                  <c:v>0.75091967538269455</c:v>
                </c:pt>
                <c:pt idx="9655">
                  <c:v>0.75076414912094058</c:v>
                </c:pt>
                <c:pt idx="9656">
                  <c:v>0.75060867117178542</c:v>
                </c:pt>
                <c:pt idx="9657">
                  <c:v>0.75045324151519277</c:v>
                </c:pt>
                <c:pt idx="9658">
                  <c:v>0.75029786013118394</c:v>
                </c:pt>
                <c:pt idx="9659">
                  <c:v>0.7501425269997577</c:v>
                </c:pt>
                <c:pt idx="9660">
                  <c:v>0.74998724210095091</c:v>
                </c:pt>
                <c:pt idx="9661">
                  <c:v>0.74983200541479622</c:v>
                </c:pt>
                <c:pt idx="9662">
                  <c:v>0.74967681692132648</c:v>
                </c:pt>
                <c:pt idx="9663">
                  <c:v>0.74952167660060476</c:v>
                </c:pt>
                <c:pt idx="9664">
                  <c:v>0.74936658443267257</c:v>
                </c:pt>
                <c:pt idx="9665">
                  <c:v>0.74921154039763449</c:v>
                </c:pt>
                <c:pt idx="9666">
                  <c:v>0.74905654447556369</c:v>
                </c:pt>
                <c:pt idx="9667">
                  <c:v>0.74890159664656253</c:v>
                </c:pt>
                <c:pt idx="9668">
                  <c:v>0.7487466968907166</c:v>
                </c:pt>
                <c:pt idx="9669">
                  <c:v>0.74859184518815514</c:v>
                </c:pt>
                <c:pt idx="9670">
                  <c:v>0.7484370415189957</c:v>
                </c:pt>
                <c:pt idx="9671">
                  <c:v>0.74828228586338652</c:v>
                </c:pt>
                <c:pt idx="9672">
                  <c:v>0.74812757820146825</c:v>
                </c:pt>
                <c:pt idx="9673">
                  <c:v>0.74797291851340608</c:v>
                </c:pt>
                <c:pt idx="9674">
                  <c:v>0.74781830677933969</c:v>
                </c:pt>
                <c:pt idx="9675">
                  <c:v>0.74766374297947935</c:v>
                </c:pt>
                <c:pt idx="9676">
                  <c:v>0.74750922709399215</c:v>
                </c:pt>
                <c:pt idx="9677">
                  <c:v>0.74735475910308058</c:v>
                </c:pt>
                <c:pt idx="9678">
                  <c:v>0.74720033898694638</c:v>
                </c:pt>
                <c:pt idx="9679">
                  <c:v>0.74704596672582635</c:v>
                </c:pt>
                <c:pt idx="9680">
                  <c:v>0.74689164229993543</c:v>
                </c:pt>
                <c:pt idx="9681">
                  <c:v>0.74673736568950377</c:v>
                </c:pt>
                <c:pt idx="9682">
                  <c:v>0.74658313687478961</c:v>
                </c:pt>
                <c:pt idx="9683">
                  <c:v>0.74642895583605617</c:v>
                </c:pt>
                <c:pt idx="9684">
                  <c:v>0.74627482255358435</c:v>
                </c:pt>
                <c:pt idx="9685">
                  <c:v>0.74612073700760562</c:v>
                </c:pt>
                <c:pt idx="9686">
                  <c:v>0.7459666991784567</c:v>
                </c:pt>
                <c:pt idx="9687">
                  <c:v>0.74581270904642127</c:v>
                </c:pt>
                <c:pt idx="9688">
                  <c:v>0.74565876659181696</c:v>
                </c:pt>
                <c:pt idx="9689">
                  <c:v>0.74550487179494096</c:v>
                </c:pt>
                <c:pt idx="9690">
                  <c:v>0.74535102463615099</c:v>
                </c:pt>
                <c:pt idx="9691">
                  <c:v>0.74519722509576469</c:v>
                </c:pt>
                <c:pt idx="9692">
                  <c:v>0.74504347315415642</c:v>
                </c:pt>
                <c:pt idx="9693">
                  <c:v>0.74488976879165447</c:v>
                </c:pt>
                <c:pt idx="9694">
                  <c:v>0.74473611198865697</c:v>
                </c:pt>
                <c:pt idx="9695">
                  <c:v>0.7445825027255355</c:v>
                </c:pt>
                <c:pt idx="9696">
                  <c:v>0.74442894098268053</c:v>
                </c:pt>
                <c:pt idx="9697">
                  <c:v>0.74427542674050162</c:v>
                </c:pt>
                <c:pt idx="9698">
                  <c:v>0.74412195997939168</c:v>
                </c:pt>
                <c:pt idx="9699">
                  <c:v>0.74396854067978402</c:v>
                </c:pt>
                <c:pt idx="9700">
                  <c:v>0.74381516882210152</c:v>
                </c:pt>
                <c:pt idx="9701">
                  <c:v>0.74366184438680416</c:v>
                </c:pt>
                <c:pt idx="9702">
                  <c:v>0.74350856735431803</c:v>
                </c:pt>
                <c:pt idx="9703">
                  <c:v>0.74335533770512463</c:v>
                </c:pt>
                <c:pt idx="9704">
                  <c:v>0.7432021554196877</c:v>
                </c:pt>
                <c:pt idx="9705">
                  <c:v>0.7430490204785043</c:v>
                </c:pt>
                <c:pt idx="9706">
                  <c:v>0.74289593286202882</c:v>
                </c:pt>
                <c:pt idx="9707">
                  <c:v>0.74274289255080039</c:v>
                </c:pt>
                <c:pt idx="9708">
                  <c:v>0.74258989952529664</c:v>
                </c:pt>
                <c:pt idx="9709">
                  <c:v>0.74243695376607122</c:v>
                </c:pt>
                <c:pt idx="9710">
                  <c:v>0.74228405525364383</c:v>
                </c:pt>
                <c:pt idx="9711">
                  <c:v>0.74213120396856258</c:v>
                </c:pt>
                <c:pt idx="9712">
                  <c:v>0.7419783998913595</c:v>
                </c:pt>
                <c:pt idx="9713">
                  <c:v>0.74182564300262177</c:v>
                </c:pt>
                <c:pt idx="9714">
                  <c:v>0.74167293328290063</c:v>
                </c:pt>
                <c:pt idx="9715">
                  <c:v>0.74152027071278825</c:v>
                </c:pt>
                <c:pt idx="9716">
                  <c:v>0.74136765527287662</c:v>
                </c:pt>
                <c:pt idx="9717">
                  <c:v>0.7412150869437657</c:v>
                </c:pt>
                <c:pt idx="9718">
                  <c:v>0.74106256570605733</c:v>
                </c:pt>
                <c:pt idx="9719">
                  <c:v>0.74091009154040899</c:v>
                </c:pt>
                <c:pt idx="9720">
                  <c:v>0.74075766442740665</c:v>
                </c:pt>
                <c:pt idx="9721">
                  <c:v>0.74060528434772233</c:v>
                </c:pt>
                <c:pt idx="9722">
                  <c:v>0.74045295128198751</c:v>
                </c:pt>
                <c:pt idx="9723">
                  <c:v>0.74030066521088522</c:v>
                </c:pt>
                <c:pt idx="9724">
                  <c:v>0.74014842611507137</c:v>
                </c:pt>
                <c:pt idx="9725">
                  <c:v>0.73999623397522363</c:v>
                </c:pt>
                <c:pt idx="9726">
                  <c:v>0.73984408877204855</c:v>
                </c:pt>
                <c:pt idx="9727">
                  <c:v>0.73969199048624679</c:v>
                </c:pt>
                <c:pt idx="9728">
                  <c:v>0.73953993909851778</c:v>
                </c:pt>
                <c:pt idx="9729">
                  <c:v>0.73938793458959062</c:v>
                </c:pt>
                <c:pt idx="9730">
                  <c:v>0.73923597694019172</c:v>
                </c:pt>
                <c:pt idx="9731">
                  <c:v>0.7390840661310587</c:v>
                </c:pt>
                <c:pt idx="9732">
                  <c:v>0.73893220214295452</c:v>
                </c:pt>
                <c:pt idx="9733">
                  <c:v>0.73878038495663456</c:v>
                </c:pt>
                <c:pt idx="9734">
                  <c:v>0.73862861455288442</c:v>
                </c:pt>
                <c:pt idx="9735">
                  <c:v>0.73847689091243851</c:v>
                </c:pt>
                <c:pt idx="9736">
                  <c:v>0.73832521401613993</c:v>
                </c:pt>
                <c:pt idx="9737">
                  <c:v>0.73817358384475329</c:v>
                </c:pt>
                <c:pt idx="9738">
                  <c:v>0.73802200037911558</c:v>
                </c:pt>
                <c:pt idx="9739">
                  <c:v>0.73787046360002795</c:v>
                </c:pt>
                <c:pt idx="9740">
                  <c:v>0.73771897348832394</c:v>
                </c:pt>
                <c:pt idx="9741">
                  <c:v>0.73756753002483921</c:v>
                </c:pt>
                <c:pt idx="9742">
                  <c:v>0.73741613319043586</c:v>
                </c:pt>
                <c:pt idx="9743">
                  <c:v>0.73726478296596076</c:v>
                </c:pt>
                <c:pt idx="9744">
                  <c:v>0.73711347933230009</c:v>
                </c:pt>
                <c:pt idx="9745">
                  <c:v>0.73696222227031594</c:v>
                </c:pt>
                <c:pt idx="9746">
                  <c:v>0.73681101176090269</c:v>
                </c:pt>
                <c:pt idx="9747">
                  <c:v>0.73665984778495863</c:v>
                </c:pt>
                <c:pt idx="9748">
                  <c:v>0.73650873032339903</c:v>
                </c:pt>
                <c:pt idx="9749">
                  <c:v>0.73635765935712261</c:v>
                </c:pt>
                <c:pt idx="9750">
                  <c:v>0.73620663486707583</c:v>
                </c:pt>
                <c:pt idx="9751">
                  <c:v>0.7360556568342016</c:v>
                </c:pt>
                <c:pt idx="9752">
                  <c:v>0.73590472523941564</c:v>
                </c:pt>
                <c:pt idx="9753">
                  <c:v>0.73575384006371258</c:v>
                </c:pt>
                <c:pt idx="9754">
                  <c:v>0.73560300128803602</c:v>
                </c:pt>
                <c:pt idx="9755">
                  <c:v>0.73545220889336416</c:v>
                </c:pt>
                <c:pt idx="9756">
                  <c:v>0.73530146286069564</c:v>
                </c:pt>
                <c:pt idx="9757">
                  <c:v>0.7351507631710188</c:v>
                </c:pt>
                <c:pt idx="9758">
                  <c:v>0.73500010980534136</c:v>
                </c:pt>
                <c:pt idx="9759">
                  <c:v>0.73484950274468774</c:v>
                </c:pt>
                <c:pt idx="9760">
                  <c:v>0.73469894197005603</c:v>
                </c:pt>
                <c:pt idx="9761">
                  <c:v>0.73454842746251514</c:v>
                </c:pt>
                <c:pt idx="9762">
                  <c:v>0.73439795920308804</c:v>
                </c:pt>
                <c:pt idx="9763">
                  <c:v>0.73424753717282965</c:v>
                </c:pt>
                <c:pt idx="9764">
                  <c:v>0.73409716135281555</c:v>
                </c:pt>
                <c:pt idx="9765">
                  <c:v>0.73394683172412079</c:v>
                </c:pt>
                <c:pt idx="9766">
                  <c:v>0.7337965482678116</c:v>
                </c:pt>
                <c:pt idx="9767">
                  <c:v>0.73364631096500255</c:v>
                </c:pt>
                <c:pt idx="9768">
                  <c:v>0.73349611979677676</c:v>
                </c:pt>
                <c:pt idx="9769">
                  <c:v>0.73334597474426177</c:v>
                </c:pt>
                <c:pt idx="9770">
                  <c:v>0.73319587578858636</c:v>
                </c:pt>
                <c:pt idx="9771">
                  <c:v>0.73304582291085585</c:v>
                </c:pt>
                <c:pt idx="9772">
                  <c:v>0.73289581609223242</c:v>
                </c:pt>
                <c:pt idx="9773">
                  <c:v>0.73274585531386327</c:v>
                </c:pt>
                <c:pt idx="9774">
                  <c:v>0.73259594055690003</c:v>
                </c:pt>
                <c:pt idx="9775">
                  <c:v>0.73244607180252053</c:v>
                </c:pt>
                <c:pt idx="9776">
                  <c:v>0.73229624903191259</c:v>
                </c:pt>
                <c:pt idx="9777">
                  <c:v>0.73214647222625961</c:v>
                </c:pt>
                <c:pt idx="9778">
                  <c:v>0.73199674136676018</c:v>
                </c:pt>
                <c:pt idx="9779">
                  <c:v>0.73184705643463466</c:v>
                </c:pt>
                <c:pt idx="9780">
                  <c:v>0.73169741741108485</c:v>
                </c:pt>
                <c:pt idx="9781">
                  <c:v>0.73154782427732712</c:v>
                </c:pt>
                <c:pt idx="9782">
                  <c:v>0.73139827701463744</c:v>
                </c:pt>
                <c:pt idx="9783">
                  <c:v>0.73124877560423263</c:v>
                </c:pt>
                <c:pt idx="9784">
                  <c:v>0.73109932002738565</c:v>
                </c:pt>
                <c:pt idx="9785">
                  <c:v>0.73094991026536382</c:v>
                </c:pt>
                <c:pt idx="9786">
                  <c:v>0.73080054629943125</c:v>
                </c:pt>
                <c:pt idx="9787">
                  <c:v>0.73065122811088512</c:v>
                </c:pt>
                <c:pt idx="9788">
                  <c:v>0.73050195568099963</c:v>
                </c:pt>
                <c:pt idx="9789">
                  <c:v>0.73035272899110559</c:v>
                </c:pt>
                <c:pt idx="9790">
                  <c:v>0.73020354802250853</c:v>
                </c:pt>
                <c:pt idx="9791">
                  <c:v>0.73005441275653793</c:v>
                </c:pt>
                <c:pt idx="9792">
                  <c:v>0.72990532317451473</c:v>
                </c:pt>
                <c:pt idx="9793">
                  <c:v>0.72975627925777964</c:v>
                </c:pt>
                <c:pt idx="9794">
                  <c:v>0.72960728098769989</c:v>
                </c:pt>
                <c:pt idx="9795">
                  <c:v>0.72945832834563151</c:v>
                </c:pt>
                <c:pt idx="9796">
                  <c:v>0.72930942131294552</c:v>
                </c:pt>
                <c:pt idx="9797">
                  <c:v>0.72916055987102357</c:v>
                </c:pt>
                <c:pt idx="9798">
                  <c:v>0.72901174400125457</c:v>
                </c:pt>
                <c:pt idx="9799">
                  <c:v>0.7288629736850416</c:v>
                </c:pt>
                <c:pt idx="9800">
                  <c:v>0.72871424890379621</c:v>
                </c:pt>
                <c:pt idx="9801">
                  <c:v>0.72856556963892349</c:v>
                </c:pt>
                <c:pt idx="9802">
                  <c:v>0.72841693587186096</c:v>
                </c:pt>
                <c:pt idx="9803">
                  <c:v>0.72826834758406045</c:v>
                </c:pt>
                <c:pt idx="9804">
                  <c:v>0.72811980475695026</c:v>
                </c:pt>
                <c:pt idx="9805">
                  <c:v>0.72797130737199922</c:v>
                </c:pt>
                <c:pt idx="9806">
                  <c:v>0.72782285541065761</c:v>
                </c:pt>
                <c:pt idx="9807">
                  <c:v>0.72767444885442223</c:v>
                </c:pt>
                <c:pt idx="9808">
                  <c:v>0.72752608768475679</c:v>
                </c:pt>
                <c:pt idx="9809">
                  <c:v>0.72737777188317365</c:v>
                </c:pt>
                <c:pt idx="9810">
                  <c:v>0.72722950143116905</c:v>
                </c:pt>
                <c:pt idx="9811">
                  <c:v>0.72708127631025865</c:v>
                </c:pt>
                <c:pt idx="9812">
                  <c:v>0.72693309650196469</c:v>
                </c:pt>
                <c:pt idx="9813">
                  <c:v>0.72678496198781906</c:v>
                </c:pt>
                <c:pt idx="9814">
                  <c:v>0.72663687274936462</c:v>
                </c:pt>
                <c:pt idx="9815">
                  <c:v>0.72648882876815135</c:v>
                </c:pt>
                <c:pt idx="9816">
                  <c:v>0.72634083002574634</c:v>
                </c:pt>
                <c:pt idx="9817">
                  <c:v>0.72619287650371389</c:v>
                </c:pt>
                <c:pt idx="9818">
                  <c:v>0.72604496818361575</c:v>
                </c:pt>
                <c:pt idx="9819">
                  <c:v>0.7258971050470695</c:v>
                </c:pt>
                <c:pt idx="9820">
                  <c:v>0.72574928707566699</c:v>
                </c:pt>
                <c:pt idx="9821">
                  <c:v>0.72560151425100705</c:v>
                </c:pt>
                <c:pt idx="9822">
                  <c:v>0.72545378655470161</c:v>
                </c:pt>
                <c:pt idx="9823">
                  <c:v>0.72530610396839168</c:v>
                </c:pt>
                <c:pt idx="9824">
                  <c:v>0.72515846647371396</c:v>
                </c:pt>
                <c:pt idx="9825">
                  <c:v>0.7250108740522907</c:v>
                </c:pt>
                <c:pt idx="9826">
                  <c:v>0.72486332668580422</c:v>
                </c:pt>
                <c:pt idx="9827">
                  <c:v>0.72471582435590065</c:v>
                </c:pt>
                <c:pt idx="9828">
                  <c:v>0.72456836704424343</c:v>
                </c:pt>
                <c:pt idx="9829">
                  <c:v>0.72442095473254653</c:v>
                </c:pt>
                <c:pt idx="9830">
                  <c:v>0.7242735874024786</c:v>
                </c:pt>
                <c:pt idx="9831">
                  <c:v>0.72412626503574451</c:v>
                </c:pt>
                <c:pt idx="9832">
                  <c:v>0.72397898761405965</c:v>
                </c:pt>
                <c:pt idx="9833">
                  <c:v>0.72383175511913711</c:v>
                </c:pt>
                <c:pt idx="9834">
                  <c:v>0.72368456753269983</c:v>
                </c:pt>
                <c:pt idx="9835">
                  <c:v>0.72353742483649941</c:v>
                </c:pt>
                <c:pt idx="9836">
                  <c:v>0.72339032701227735</c:v>
                </c:pt>
                <c:pt idx="9837">
                  <c:v>0.72324327404179589</c:v>
                </c:pt>
                <c:pt idx="9838">
                  <c:v>0.72309626590680376</c:v>
                </c:pt>
                <c:pt idx="9839">
                  <c:v>0.72294930258910639</c:v>
                </c:pt>
                <c:pt idx="9840">
                  <c:v>0.72280238407044251</c:v>
                </c:pt>
                <c:pt idx="9841">
                  <c:v>0.72265551033264663</c:v>
                </c:pt>
                <c:pt idx="9842">
                  <c:v>0.72250868135750701</c:v>
                </c:pt>
                <c:pt idx="9843">
                  <c:v>0.72236189712683663</c:v>
                </c:pt>
                <c:pt idx="9844">
                  <c:v>0.72221515762245581</c:v>
                </c:pt>
                <c:pt idx="9845">
                  <c:v>0.72206846282619663</c:v>
                </c:pt>
                <c:pt idx="9846">
                  <c:v>0.72192181271990674</c:v>
                </c:pt>
                <c:pt idx="9847">
                  <c:v>0.72177520728541866</c:v>
                </c:pt>
                <c:pt idx="9848">
                  <c:v>0.72162864650460146</c:v>
                </c:pt>
                <c:pt idx="9849">
                  <c:v>0.72148213035929998</c:v>
                </c:pt>
                <c:pt idx="9850">
                  <c:v>0.72133565883142581</c:v>
                </c:pt>
                <c:pt idx="9851">
                  <c:v>0.72118923190284945</c:v>
                </c:pt>
                <c:pt idx="9852">
                  <c:v>0.72104284955546594</c:v>
                </c:pt>
                <c:pt idx="9853">
                  <c:v>0.72089651177117964</c:v>
                </c:pt>
                <c:pt idx="9854">
                  <c:v>0.72075021853190968</c:v>
                </c:pt>
                <c:pt idx="9855">
                  <c:v>0.72060396981956121</c:v>
                </c:pt>
                <c:pt idx="9856">
                  <c:v>0.72045776561608332</c:v>
                </c:pt>
                <c:pt idx="9857">
                  <c:v>0.7203116059034117</c:v>
                </c:pt>
                <c:pt idx="9858">
                  <c:v>0.72016549066350544</c:v>
                </c:pt>
                <c:pt idx="9859">
                  <c:v>0.72001941987829465</c:v>
                </c:pt>
                <c:pt idx="9860">
                  <c:v>0.71987339352978574</c:v>
                </c:pt>
                <c:pt idx="9861">
                  <c:v>0.71972741159992648</c:v>
                </c:pt>
                <c:pt idx="9862">
                  <c:v>0.71958147407071105</c:v>
                </c:pt>
                <c:pt idx="9863">
                  <c:v>0.7194355809241455</c:v>
                </c:pt>
                <c:pt idx="9864">
                  <c:v>0.71928973214222824</c:v>
                </c:pt>
                <c:pt idx="9865">
                  <c:v>0.71914392770697344</c:v>
                </c:pt>
                <c:pt idx="9866">
                  <c:v>0.71899816760041046</c:v>
                </c:pt>
                <c:pt idx="9867">
                  <c:v>0.71885245180455271</c:v>
                </c:pt>
                <c:pt idx="9868">
                  <c:v>0.71870678030146007</c:v>
                </c:pt>
                <c:pt idx="9869">
                  <c:v>0.7185611530731838</c:v>
                </c:pt>
                <c:pt idx="9870">
                  <c:v>0.71841557010176327</c:v>
                </c:pt>
                <c:pt idx="9871">
                  <c:v>0.71827003136929302</c:v>
                </c:pt>
                <c:pt idx="9872">
                  <c:v>0.71812453685782662</c:v>
                </c:pt>
                <c:pt idx="9873">
                  <c:v>0.71797908654947995</c:v>
                </c:pt>
                <c:pt idx="9874">
                  <c:v>0.71783368042630769</c:v>
                </c:pt>
                <c:pt idx="9875">
                  <c:v>0.71768831847045611</c:v>
                </c:pt>
                <c:pt idx="9876">
                  <c:v>0.71754300066401511</c:v>
                </c:pt>
                <c:pt idx="9877">
                  <c:v>0.71739772698910964</c:v>
                </c:pt>
                <c:pt idx="9878">
                  <c:v>0.71725249742788622</c:v>
                </c:pt>
                <c:pt idx="9879">
                  <c:v>0.71710731196246558</c:v>
                </c:pt>
                <c:pt idx="9880">
                  <c:v>0.71696217057501399</c:v>
                </c:pt>
                <c:pt idx="9881">
                  <c:v>0.71681707324768462</c:v>
                </c:pt>
                <c:pt idx="9882">
                  <c:v>0.71667201996264607</c:v>
                </c:pt>
                <c:pt idx="9883">
                  <c:v>0.7165270107020757</c:v>
                </c:pt>
                <c:pt idx="9884">
                  <c:v>0.71638204544815898</c:v>
                </c:pt>
                <c:pt idx="9885">
                  <c:v>0.71623712418309193</c:v>
                </c:pt>
                <c:pt idx="9886">
                  <c:v>0.71609224688908435</c:v>
                </c:pt>
                <c:pt idx="9887">
                  <c:v>0.7159474135483439</c:v>
                </c:pt>
                <c:pt idx="9888">
                  <c:v>0.71580262414308193</c:v>
                </c:pt>
                <c:pt idx="9889">
                  <c:v>0.71565787865554786</c:v>
                </c:pt>
                <c:pt idx="9890">
                  <c:v>0.71551317706795525</c:v>
                </c:pt>
                <c:pt idx="9891">
                  <c:v>0.71536851936259682</c:v>
                </c:pt>
                <c:pt idx="9892">
                  <c:v>0.71522390552169879</c:v>
                </c:pt>
                <c:pt idx="9893">
                  <c:v>0.7150793355275411</c:v>
                </c:pt>
                <c:pt idx="9894">
                  <c:v>0.71493480936238463</c:v>
                </c:pt>
                <c:pt idx="9895">
                  <c:v>0.71479032700853684</c:v>
                </c:pt>
                <c:pt idx="9896">
                  <c:v>0.71464588844827137</c:v>
                </c:pt>
                <c:pt idx="9897">
                  <c:v>0.71450149366390237</c:v>
                </c:pt>
                <c:pt idx="9898">
                  <c:v>0.71435714263772587</c:v>
                </c:pt>
                <c:pt idx="9899">
                  <c:v>0.71421283535208524</c:v>
                </c:pt>
                <c:pt idx="9900">
                  <c:v>0.71406857178930017</c:v>
                </c:pt>
                <c:pt idx="9901">
                  <c:v>0.71392435193170967</c:v>
                </c:pt>
                <c:pt idx="9902">
                  <c:v>0.71378017576165498</c:v>
                </c:pt>
                <c:pt idx="9903">
                  <c:v>0.71363604326151064</c:v>
                </c:pt>
                <c:pt idx="9904">
                  <c:v>0.71349195441362945</c:v>
                </c:pt>
                <c:pt idx="9905">
                  <c:v>0.71334790920037561</c:v>
                </c:pt>
                <c:pt idx="9906">
                  <c:v>0.71320390760414865</c:v>
                </c:pt>
                <c:pt idx="9907">
                  <c:v>0.71305994960733421</c:v>
                </c:pt>
                <c:pt idx="9908">
                  <c:v>0.71291603519233449</c:v>
                </c:pt>
                <c:pt idx="9909">
                  <c:v>0.71277216434155921</c:v>
                </c:pt>
                <c:pt idx="9910">
                  <c:v>0.71262833703743234</c:v>
                </c:pt>
                <c:pt idx="9911">
                  <c:v>0.71248455326236448</c:v>
                </c:pt>
                <c:pt idx="9912">
                  <c:v>0.7123408129988209</c:v>
                </c:pt>
                <c:pt idx="9913">
                  <c:v>0.71219711622921211</c:v>
                </c:pt>
                <c:pt idx="9914">
                  <c:v>0.71205346293600968</c:v>
                </c:pt>
                <c:pt idx="9915">
                  <c:v>0.71190985310169153</c:v>
                </c:pt>
                <c:pt idx="9916">
                  <c:v>0.71176628670869635</c:v>
                </c:pt>
                <c:pt idx="9917">
                  <c:v>0.7116227637395327</c:v>
                </c:pt>
                <c:pt idx="9918">
                  <c:v>0.7114792841766796</c:v>
                </c:pt>
                <c:pt idx="9919">
                  <c:v>0.71133584800263638</c:v>
                </c:pt>
                <c:pt idx="9920">
                  <c:v>0.7111924551999107</c:v>
                </c:pt>
                <c:pt idx="9921">
                  <c:v>0.7110491057510171</c:v>
                </c:pt>
                <c:pt idx="9922">
                  <c:v>0.71090579963849143</c:v>
                </c:pt>
                <c:pt idx="9923">
                  <c:v>0.71076253684483715</c:v>
                </c:pt>
                <c:pt idx="9924">
                  <c:v>0.71061931735262662</c:v>
                </c:pt>
                <c:pt idx="9925">
                  <c:v>0.7104761411444005</c:v>
                </c:pt>
                <c:pt idx="9926">
                  <c:v>0.71033300820271927</c:v>
                </c:pt>
                <c:pt idx="9927">
                  <c:v>0.71018991851015734</c:v>
                </c:pt>
                <c:pt idx="9928">
                  <c:v>0.71004687204928318</c:v>
                </c:pt>
                <c:pt idx="9929">
                  <c:v>0.70990386880267553</c:v>
                </c:pt>
                <c:pt idx="9930">
                  <c:v>0.70976090875294218</c:v>
                </c:pt>
                <c:pt idx="9931">
                  <c:v>0.70961799188269759</c:v>
                </c:pt>
                <c:pt idx="9932">
                  <c:v>0.70947511817454223</c:v>
                </c:pt>
                <c:pt idx="9933">
                  <c:v>0.7093322876110848</c:v>
                </c:pt>
                <c:pt idx="9934">
                  <c:v>0.70918950017497362</c:v>
                </c:pt>
                <c:pt idx="9935">
                  <c:v>0.70904675584884091</c:v>
                </c:pt>
                <c:pt idx="9936">
                  <c:v>0.7089040546153409</c:v>
                </c:pt>
                <c:pt idx="9937">
                  <c:v>0.70876139645711778</c:v>
                </c:pt>
                <c:pt idx="9938">
                  <c:v>0.7086187813568372</c:v>
                </c:pt>
                <c:pt idx="9939">
                  <c:v>0.70847620929718391</c:v>
                </c:pt>
                <c:pt idx="9940">
                  <c:v>0.70833368026083454</c:v>
                </c:pt>
                <c:pt idx="9941">
                  <c:v>0.70819119423048704</c:v>
                </c:pt>
                <c:pt idx="9942">
                  <c:v>0.70804875118882804</c:v>
                </c:pt>
                <c:pt idx="9943">
                  <c:v>0.7079063511185667</c:v>
                </c:pt>
                <c:pt idx="9944">
                  <c:v>0.70776399400243151</c:v>
                </c:pt>
                <c:pt idx="9945">
                  <c:v>0.70762167982315094</c:v>
                </c:pt>
                <c:pt idx="9946">
                  <c:v>0.7074794085634446</c:v>
                </c:pt>
                <c:pt idx="9947">
                  <c:v>0.70733718020605008</c:v>
                </c:pt>
                <c:pt idx="9948">
                  <c:v>0.70719499473375169</c:v>
                </c:pt>
                <c:pt idx="9949">
                  <c:v>0.70705285212929103</c:v>
                </c:pt>
                <c:pt idx="9950">
                  <c:v>0.706910752375429</c:v>
                </c:pt>
                <c:pt idx="9951">
                  <c:v>0.70676869545494769</c:v>
                </c:pt>
                <c:pt idx="9952">
                  <c:v>0.70662668135064233</c:v>
                </c:pt>
                <c:pt idx="9953">
                  <c:v>0.70648471004530378</c:v>
                </c:pt>
                <c:pt idx="9954">
                  <c:v>0.70634278152173557</c:v>
                </c:pt>
                <c:pt idx="9955">
                  <c:v>0.70620089576274958</c:v>
                </c:pt>
                <c:pt idx="9956">
                  <c:v>0.70605905275116965</c:v>
                </c:pt>
                <c:pt idx="9957">
                  <c:v>0.70591725246982884</c:v>
                </c:pt>
                <c:pt idx="9958">
                  <c:v>0.70577549490155145</c:v>
                </c:pt>
                <c:pt idx="9959">
                  <c:v>0.70563378002918964</c:v>
                </c:pt>
                <c:pt idx="9960">
                  <c:v>0.70549210783560756</c:v>
                </c:pt>
                <c:pt idx="9961">
                  <c:v>0.70535047830366615</c:v>
                </c:pt>
                <c:pt idx="9962">
                  <c:v>0.70520889141623577</c:v>
                </c:pt>
                <c:pt idx="9963">
                  <c:v>0.70506734715619879</c:v>
                </c:pt>
                <c:pt idx="9964">
                  <c:v>0.70492584550645021</c:v>
                </c:pt>
                <c:pt idx="9965">
                  <c:v>0.70478438644988095</c:v>
                </c:pt>
                <c:pt idx="9966">
                  <c:v>0.70464296996939069</c:v>
                </c:pt>
                <c:pt idx="9967">
                  <c:v>0.70450159604791296</c:v>
                </c:pt>
                <c:pt idx="9968">
                  <c:v>0.70436026466836432</c:v>
                </c:pt>
                <c:pt idx="9969">
                  <c:v>0.70421897581367787</c:v>
                </c:pt>
                <c:pt idx="9970">
                  <c:v>0.70407772946679481</c:v>
                </c:pt>
                <c:pt idx="9971">
                  <c:v>0.70393652561066256</c:v>
                </c:pt>
                <c:pt idx="9972">
                  <c:v>0.70379536422824773</c:v>
                </c:pt>
                <c:pt idx="9973">
                  <c:v>0.70365424530250964</c:v>
                </c:pt>
                <c:pt idx="9974">
                  <c:v>0.70351316881641646</c:v>
                </c:pt>
                <c:pt idx="9975">
                  <c:v>0.70337213475297578</c:v>
                </c:pt>
                <c:pt idx="9976">
                  <c:v>0.70323114309516754</c:v>
                </c:pt>
                <c:pt idx="9977">
                  <c:v>0.70309019382598725</c:v>
                </c:pt>
                <c:pt idx="9978">
                  <c:v>0.70294928692845582</c:v>
                </c:pt>
                <c:pt idx="9979">
                  <c:v>0.70280842238558483</c:v>
                </c:pt>
                <c:pt idx="9980">
                  <c:v>0.70266760018038465</c:v>
                </c:pt>
                <c:pt idx="9981">
                  <c:v>0.70252682029591451</c:v>
                </c:pt>
                <c:pt idx="9982">
                  <c:v>0.7023860827152083</c:v>
                </c:pt>
                <c:pt idx="9983">
                  <c:v>0.70224538742133191</c:v>
                </c:pt>
                <c:pt idx="9984">
                  <c:v>0.70210473439732912</c:v>
                </c:pt>
                <c:pt idx="9985">
                  <c:v>0.70196412362627481</c:v>
                </c:pt>
                <c:pt idx="9986">
                  <c:v>0.7018235550912465</c:v>
                </c:pt>
                <c:pt idx="9987">
                  <c:v>0.70168302877533106</c:v>
                </c:pt>
                <c:pt idx="9988">
                  <c:v>0.70154254466162158</c:v>
                </c:pt>
                <c:pt idx="9989">
                  <c:v>0.70140210273322257</c:v>
                </c:pt>
                <c:pt idx="9990">
                  <c:v>0.7012617029732463</c:v>
                </c:pt>
                <c:pt idx="9991">
                  <c:v>0.70112134536481063</c:v>
                </c:pt>
                <c:pt idx="9992">
                  <c:v>0.70098102989104449</c:v>
                </c:pt>
                <c:pt idx="9993">
                  <c:v>0.70084075653509714</c:v>
                </c:pt>
                <c:pt idx="9994">
                  <c:v>0.70070052528007964</c:v>
                </c:pt>
                <c:pt idx="9995">
                  <c:v>0.70056033610918333</c:v>
                </c:pt>
                <c:pt idx="9996">
                  <c:v>0.70042018900554426</c:v>
                </c:pt>
                <c:pt idx="9997">
                  <c:v>0.70028008395234387</c:v>
                </c:pt>
                <c:pt idx="9998">
                  <c:v>0.70014002093277261</c:v>
                </c:pt>
                <c:pt idx="9999">
                  <c:v>0.69999999992999995</c:v>
                </c:pt>
                <c:pt idx="10000">
                  <c:v>0.69986002092722321</c:v>
                </c:pt>
                <c:pt idx="10001">
                  <c:v>0.69972008390766149</c:v>
                </c:pt>
                <c:pt idx="10002">
                  <c:v>0.69958018885451156</c:v>
                </c:pt>
                <c:pt idx="10003">
                  <c:v>0.6994403357510014</c:v>
                </c:pt>
                <c:pt idx="10004">
                  <c:v>0.69930052458035841</c:v>
                </c:pt>
                <c:pt idx="10005">
                  <c:v>0.699160755325821</c:v>
                </c:pt>
                <c:pt idx="10006">
                  <c:v>0.6990210279706357</c:v>
                </c:pt>
                <c:pt idx="10007">
                  <c:v>0.69888134249806122</c:v>
                </c:pt>
                <c:pt idx="10008">
                  <c:v>0.69874169889134563</c:v>
                </c:pt>
                <c:pt idx="10009">
                  <c:v>0.69860209713378341</c:v>
                </c:pt>
                <c:pt idx="10010">
                  <c:v>0.6984625372086245</c:v>
                </c:pt>
                <c:pt idx="10011">
                  <c:v>0.69832301909918881</c:v>
                </c:pt>
                <c:pt idx="10012">
                  <c:v>0.69818354278874351</c:v>
                </c:pt>
                <c:pt idx="10013">
                  <c:v>0.69804410826061369</c:v>
                </c:pt>
                <c:pt idx="10014">
                  <c:v>0.69790471549811295</c:v>
                </c:pt>
                <c:pt idx="10015">
                  <c:v>0.69776536448453985</c:v>
                </c:pt>
                <c:pt idx="10016">
                  <c:v>0.69762605520324683</c:v>
                </c:pt>
                <c:pt idx="10017">
                  <c:v>0.69748678763756256</c:v>
                </c:pt>
                <c:pt idx="10018">
                  <c:v>0.69734756177083757</c:v>
                </c:pt>
                <c:pt idx="10019">
                  <c:v>0.69720837758642362</c:v>
                </c:pt>
                <c:pt idx="10020">
                  <c:v>0.69706923506768215</c:v>
                </c:pt>
                <c:pt idx="10021">
                  <c:v>0.69693013419798633</c:v>
                </c:pt>
                <c:pt idx="10022">
                  <c:v>0.69679107496072079</c:v>
                </c:pt>
                <c:pt idx="10023">
                  <c:v>0.69665205733925661</c:v>
                </c:pt>
                <c:pt idx="10024">
                  <c:v>0.69651308131699896</c:v>
                </c:pt>
                <c:pt idx="10025">
                  <c:v>0.69637414687736177</c:v>
                </c:pt>
                <c:pt idx="10026">
                  <c:v>0.69623525400375463</c:v>
                </c:pt>
                <c:pt idx="10027">
                  <c:v>0.69609640267959927</c:v>
                </c:pt>
                <c:pt idx="10028">
                  <c:v>0.69595759288829595</c:v>
                </c:pt>
                <c:pt idx="10029">
                  <c:v>0.69581882461332234</c:v>
                </c:pt>
                <c:pt idx="10030">
                  <c:v>0.69568009783810214</c:v>
                </c:pt>
                <c:pt idx="10031">
                  <c:v>0.69554141254609814</c:v>
                </c:pt>
                <c:pt idx="10032">
                  <c:v>0.69540276872074303</c:v>
                </c:pt>
                <c:pt idx="10033">
                  <c:v>0.69526416634556076</c:v>
                </c:pt>
                <c:pt idx="10034">
                  <c:v>0.69512560540399992</c:v>
                </c:pt>
                <c:pt idx="10035">
                  <c:v>0.6949870858795355</c:v>
                </c:pt>
                <c:pt idx="10036">
                  <c:v>0.69484860775568891</c:v>
                </c:pt>
                <c:pt idx="10037">
                  <c:v>0.69471017101593757</c:v>
                </c:pt>
                <c:pt idx="10038">
                  <c:v>0.69457177564381933</c:v>
                </c:pt>
                <c:pt idx="10039">
                  <c:v>0.69443342162282806</c:v>
                </c:pt>
                <c:pt idx="10040">
                  <c:v>0.69429510893650992</c:v>
                </c:pt>
                <c:pt idx="10041">
                  <c:v>0.69415683756840341</c:v>
                </c:pt>
                <c:pt idx="10042">
                  <c:v>0.69401860750202804</c:v>
                </c:pt>
                <c:pt idx="10043">
                  <c:v>0.69388041872096107</c:v>
                </c:pt>
                <c:pt idx="10044">
                  <c:v>0.69374227120875565</c:v>
                </c:pt>
                <c:pt idx="10045">
                  <c:v>0.6936041649489787</c:v>
                </c:pt>
                <c:pt idx="10046">
                  <c:v>0.69346609992520136</c:v>
                </c:pt>
                <c:pt idx="10047">
                  <c:v>0.69332807612103164</c:v>
                </c:pt>
                <c:pt idx="10048">
                  <c:v>0.69319009352004501</c:v>
                </c:pt>
                <c:pt idx="10049">
                  <c:v>0.69305215210583382</c:v>
                </c:pt>
                <c:pt idx="10050">
                  <c:v>0.69291425186202449</c:v>
                </c:pt>
                <c:pt idx="10051">
                  <c:v>0.69277639277223058</c:v>
                </c:pt>
                <c:pt idx="10052">
                  <c:v>0.69263857482007662</c:v>
                </c:pt>
                <c:pt idx="10053">
                  <c:v>0.69250079798919761</c:v>
                </c:pt>
                <c:pt idx="10054">
                  <c:v>0.69236306226323452</c:v>
                </c:pt>
                <c:pt idx="10055">
                  <c:v>0.69222536762583964</c:v>
                </c:pt>
                <c:pt idx="10056">
                  <c:v>0.69208771406066949</c:v>
                </c:pt>
                <c:pt idx="10057">
                  <c:v>0.69195010155139269</c:v>
                </c:pt>
                <c:pt idx="10058">
                  <c:v>0.69181253008168253</c:v>
                </c:pt>
                <c:pt idx="10059">
                  <c:v>0.69167499963522294</c:v>
                </c:pt>
                <c:pt idx="10060">
                  <c:v>0.69153751019570431</c:v>
                </c:pt>
                <c:pt idx="10061">
                  <c:v>0.69140006174682556</c:v>
                </c:pt>
                <c:pt idx="10062">
                  <c:v>0.6912626542722945</c:v>
                </c:pt>
                <c:pt idx="10063">
                  <c:v>0.6911252877558266</c:v>
                </c:pt>
                <c:pt idx="10064">
                  <c:v>0.69098796218114422</c:v>
                </c:pt>
                <c:pt idx="10065">
                  <c:v>0.69085067753198603</c:v>
                </c:pt>
                <c:pt idx="10066">
                  <c:v>0.69071343379207195</c:v>
                </c:pt>
                <c:pt idx="10067">
                  <c:v>0.69057623094516918</c:v>
                </c:pt>
                <c:pt idx="10068">
                  <c:v>0.69043906897502649</c:v>
                </c:pt>
                <c:pt idx="10069">
                  <c:v>0.69030194786540866</c:v>
                </c:pt>
                <c:pt idx="10070">
                  <c:v>0.69016486760009166</c:v>
                </c:pt>
                <c:pt idx="10071">
                  <c:v>0.6900278281628407</c:v>
                </c:pt>
                <c:pt idx="10072">
                  <c:v>0.68989082953745795</c:v>
                </c:pt>
                <c:pt idx="10073">
                  <c:v>0.68975387170773539</c:v>
                </c:pt>
                <c:pt idx="10074">
                  <c:v>0.68961695465747663</c:v>
                </c:pt>
                <c:pt idx="10075">
                  <c:v>0.68948007837049385</c:v>
                </c:pt>
                <c:pt idx="10076">
                  <c:v>0.68934324283060688</c:v>
                </c:pt>
                <c:pt idx="10077">
                  <c:v>0.689206448021639</c:v>
                </c:pt>
                <c:pt idx="10078">
                  <c:v>0.68906969392744144</c:v>
                </c:pt>
                <c:pt idx="10079">
                  <c:v>0.68893298053184249</c:v>
                </c:pt>
                <c:pt idx="10080">
                  <c:v>0.6887963078187016</c:v>
                </c:pt>
                <c:pt idx="10081">
                  <c:v>0.68865967577188303</c:v>
                </c:pt>
                <c:pt idx="10082">
                  <c:v>0.68852308437523557</c:v>
                </c:pt>
                <c:pt idx="10083">
                  <c:v>0.68838653361265656</c:v>
                </c:pt>
                <c:pt idx="10084">
                  <c:v>0.6882500234680281</c:v>
                </c:pt>
                <c:pt idx="10085">
                  <c:v>0.68811355392522133</c:v>
                </c:pt>
                <c:pt idx="10086">
                  <c:v>0.68797712496816732</c:v>
                </c:pt>
                <c:pt idx="10087">
                  <c:v>0.6878407365807615</c:v>
                </c:pt>
                <c:pt idx="10088">
                  <c:v>0.68770438874689999</c:v>
                </c:pt>
                <c:pt idx="10089">
                  <c:v>0.6875680814505355</c:v>
                </c:pt>
                <c:pt idx="10090">
                  <c:v>0.68743181467559855</c:v>
                </c:pt>
                <c:pt idx="10091">
                  <c:v>0.68729558840599769</c:v>
                </c:pt>
                <c:pt idx="10092">
                  <c:v>0.68715940262572028</c:v>
                </c:pt>
                <c:pt idx="10093">
                  <c:v>0.68702325731869718</c:v>
                </c:pt>
                <c:pt idx="10094">
                  <c:v>0.68688715246890064</c:v>
                </c:pt>
                <c:pt idx="10095">
                  <c:v>0.68675108806029161</c:v>
                </c:pt>
                <c:pt idx="10096">
                  <c:v>0.68661506407686823</c:v>
                </c:pt>
                <c:pt idx="10097">
                  <c:v>0.68647908050260953</c:v>
                </c:pt>
                <c:pt idx="10098">
                  <c:v>0.68634313732151164</c:v>
                </c:pt>
                <c:pt idx="10099">
                  <c:v>0.68620723451758259</c:v>
                </c:pt>
                <c:pt idx="10100">
                  <c:v>0.68607137207482294</c:v>
                </c:pt>
                <c:pt idx="10101">
                  <c:v>0.68593554997724326</c:v>
                </c:pt>
                <c:pt idx="10102">
                  <c:v>0.68579976820890765</c:v>
                </c:pt>
                <c:pt idx="10103">
                  <c:v>0.68566402675382065</c:v>
                </c:pt>
                <c:pt idx="10104">
                  <c:v>0.68552832559603349</c:v>
                </c:pt>
                <c:pt idx="10105">
                  <c:v>0.6853926647195977</c:v>
                </c:pt>
                <c:pt idx="10106">
                  <c:v>0.68525704410857691</c:v>
                </c:pt>
                <c:pt idx="10107">
                  <c:v>0.68512146374702076</c:v>
                </c:pt>
                <c:pt idx="10108">
                  <c:v>0.68498592361902666</c:v>
                </c:pt>
                <c:pt idx="10109">
                  <c:v>0.68485042370865579</c:v>
                </c:pt>
                <c:pt idx="10110">
                  <c:v>0.68471496400001353</c:v>
                </c:pt>
                <c:pt idx="10111">
                  <c:v>0.68457954447719371</c:v>
                </c:pt>
                <c:pt idx="10112">
                  <c:v>0.68444416512430151</c:v>
                </c:pt>
                <c:pt idx="10113">
                  <c:v>0.6843088259254515</c:v>
                </c:pt>
                <c:pt idx="10114">
                  <c:v>0.68417352686476518</c:v>
                </c:pt>
                <c:pt idx="10115">
                  <c:v>0.68403826792637212</c:v>
                </c:pt>
                <c:pt idx="10116">
                  <c:v>0.68390304909441002</c:v>
                </c:pt>
                <c:pt idx="10117">
                  <c:v>0.68376787035302899</c:v>
                </c:pt>
                <c:pt idx="10118">
                  <c:v>0.68363273168636707</c:v>
                </c:pt>
                <c:pt idx="10119">
                  <c:v>0.68349763307860623</c:v>
                </c:pt>
                <c:pt idx="10120">
                  <c:v>0.68336257451389293</c:v>
                </c:pt>
                <c:pt idx="10121">
                  <c:v>0.68322755597642049</c:v>
                </c:pt>
                <c:pt idx="10122">
                  <c:v>0.68309257745036922</c:v>
                </c:pt>
                <c:pt idx="10123">
                  <c:v>0.68295763891992967</c:v>
                </c:pt>
                <c:pt idx="10124">
                  <c:v>0.68282274036930268</c:v>
                </c:pt>
                <c:pt idx="10125">
                  <c:v>0.68268788178269546</c:v>
                </c:pt>
                <c:pt idx="10126">
                  <c:v>0.68255306314432429</c:v>
                </c:pt>
                <c:pt idx="10127">
                  <c:v>0.68241828443841268</c:v>
                </c:pt>
                <c:pt idx="10128">
                  <c:v>0.68228354564919103</c:v>
                </c:pt>
                <c:pt idx="10129">
                  <c:v>0.68214884676090004</c:v>
                </c:pt>
                <c:pt idx="10130">
                  <c:v>0.68201418775777956</c:v>
                </c:pt>
                <c:pt idx="10131">
                  <c:v>0.68187956862410526</c:v>
                </c:pt>
                <c:pt idx="10132">
                  <c:v>0.68174498934410765</c:v>
                </c:pt>
                <c:pt idx="10133">
                  <c:v>0.68161044990207886</c:v>
                </c:pt>
                <c:pt idx="10134">
                  <c:v>0.68147595028229169</c:v>
                </c:pt>
                <c:pt idx="10135">
                  <c:v>0.68134149046903758</c:v>
                </c:pt>
                <c:pt idx="10136">
                  <c:v>0.68120707044659634</c:v>
                </c:pt>
                <c:pt idx="10137">
                  <c:v>0.68107269019927164</c:v>
                </c:pt>
                <c:pt idx="10138">
                  <c:v>0.68093834971138156</c:v>
                </c:pt>
                <c:pt idx="10139">
                  <c:v>0.68080404896723856</c:v>
                </c:pt>
                <c:pt idx="10140">
                  <c:v>0.6806697879511675</c:v>
                </c:pt>
                <c:pt idx="10141">
                  <c:v>0.6805355666474987</c:v>
                </c:pt>
                <c:pt idx="10142">
                  <c:v>0.68040138504057268</c:v>
                </c:pt>
                <c:pt idx="10143">
                  <c:v>0.68026724311473652</c:v>
                </c:pt>
                <c:pt idx="10144">
                  <c:v>0.6801331408543394</c:v>
                </c:pt>
                <c:pt idx="10145">
                  <c:v>0.6799990782437777</c:v>
                </c:pt>
                <c:pt idx="10146">
                  <c:v>0.67986505526736063</c:v>
                </c:pt>
                <c:pt idx="10147">
                  <c:v>0.67973107190952331</c:v>
                </c:pt>
                <c:pt idx="10148">
                  <c:v>0.6795971281546116</c:v>
                </c:pt>
                <c:pt idx="10149">
                  <c:v>0.67946322398704528</c:v>
                </c:pt>
                <c:pt idx="10150">
                  <c:v>0.67932935939121764</c:v>
                </c:pt>
                <c:pt idx="10151">
                  <c:v>0.67919553435154856</c:v>
                </c:pt>
                <c:pt idx="10152">
                  <c:v>0.67906174885242088</c:v>
                </c:pt>
                <c:pt idx="10153">
                  <c:v>0.67892800287830457</c:v>
                </c:pt>
                <c:pt idx="10154">
                  <c:v>0.67879429641360578</c:v>
                </c:pt>
                <c:pt idx="10155">
                  <c:v>0.67866062944273964</c:v>
                </c:pt>
                <c:pt idx="10156">
                  <c:v>0.67852700195020033</c:v>
                </c:pt>
                <c:pt idx="10157">
                  <c:v>0.67839341392043184</c:v>
                </c:pt>
                <c:pt idx="10158">
                  <c:v>0.67825986533788174</c:v>
                </c:pt>
                <c:pt idx="10159">
                  <c:v>0.67812635618702399</c:v>
                </c:pt>
                <c:pt idx="10160">
                  <c:v>0.6779928864523439</c:v>
                </c:pt>
                <c:pt idx="10161">
                  <c:v>0.6778594561183322</c:v>
                </c:pt>
                <c:pt idx="10162">
                  <c:v>0.67772606516945366</c:v>
                </c:pt>
                <c:pt idx="10163">
                  <c:v>0.67759271359023465</c:v>
                </c:pt>
                <c:pt idx="10164">
                  <c:v>0.67745940136519289</c:v>
                </c:pt>
                <c:pt idx="10165">
                  <c:v>0.67732612847881313</c:v>
                </c:pt>
                <c:pt idx="10166">
                  <c:v>0.67719289491563561</c:v>
                </c:pt>
                <c:pt idx="10167">
                  <c:v>0.67705970066020493</c:v>
                </c:pt>
                <c:pt idx="10168">
                  <c:v>0.67692654569703115</c:v>
                </c:pt>
                <c:pt idx="10169">
                  <c:v>0.67679343001069592</c:v>
                </c:pt>
                <c:pt idx="10170">
                  <c:v>0.67666035358571963</c:v>
                </c:pt>
                <c:pt idx="10171">
                  <c:v>0.67652731640667974</c:v>
                </c:pt>
                <c:pt idx="10172">
                  <c:v>0.67639431845814912</c:v>
                </c:pt>
                <c:pt idx="10173">
                  <c:v>0.6762613597246846</c:v>
                </c:pt>
                <c:pt idx="10174">
                  <c:v>0.67612844019090435</c:v>
                </c:pt>
                <c:pt idx="10175">
                  <c:v>0.67599555984136783</c:v>
                </c:pt>
                <c:pt idx="10176">
                  <c:v>0.67586271866070236</c:v>
                </c:pt>
                <c:pt idx="10177">
                  <c:v>0.67572991663351156</c:v>
                </c:pt>
                <c:pt idx="10178">
                  <c:v>0.67559715374436091</c:v>
                </c:pt>
                <c:pt idx="10179">
                  <c:v>0.67546442997792999</c:v>
                </c:pt>
                <c:pt idx="10180">
                  <c:v>0.67533174531884599</c:v>
                </c:pt>
                <c:pt idx="10181">
                  <c:v>0.67519909975172065</c:v>
                </c:pt>
                <c:pt idx="10182">
                  <c:v>0.67506649326120505</c:v>
                </c:pt>
                <c:pt idx="10183">
                  <c:v>0.67493392583195566</c:v>
                </c:pt>
                <c:pt idx="10184">
                  <c:v>0.67480139744865253</c:v>
                </c:pt>
                <c:pt idx="10185">
                  <c:v>0.67466890809592062</c:v>
                </c:pt>
                <c:pt idx="10186">
                  <c:v>0.6745364577584666</c:v>
                </c:pt>
                <c:pt idx="10187">
                  <c:v>0.67440404642096463</c:v>
                </c:pt>
                <c:pt idx="10188">
                  <c:v>0.67427167406811772</c:v>
                </c:pt>
                <c:pt idx="10189">
                  <c:v>0.67413934068459613</c:v>
                </c:pt>
                <c:pt idx="10190">
                  <c:v>0.67400704625511898</c:v>
                </c:pt>
                <c:pt idx="10191">
                  <c:v>0.67387479076439905</c:v>
                </c:pt>
                <c:pt idx="10192">
                  <c:v>0.673742574197158</c:v>
                </c:pt>
                <c:pt idx="10193">
                  <c:v>0.67361039653813026</c:v>
                </c:pt>
                <c:pt idx="10194">
                  <c:v>0.67347825777202563</c:v>
                </c:pt>
                <c:pt idx="10195">
                  <c:v>0.67334615788361563</c:v>
                </c:pt>
                <c:pt idx="10196">
                  <c:v>0.67321409685763811</c:v>
                </c:pt>
                <c:pt idx="10197">
                  <c:v>0.67308207467885972</c:v>
                </c:pt>
                <c:pt idx="10198">
                  <c:v>0.67295009133202721</c:v>
                </c:pt>
                <c:pt idx="10199">
                  <c:v>0.67281814680192054</c:v>
                </c:pt>
                <c:pt idx="10200">
                  <c:v>0.67268624107332764</c:v>
                </c:pt>
                <c:pt idx="10201">
                  <c:v>0.6725543741310307</c:v>
                </c:pt>
                <c:pt idx="10202">
                  <c:v>0.67242254595982431</c:v>
                </c:pt>
                <c:pt idx="10203">
                  <c:v>0.67229075654452652</c:v>
                </c:pt>
                <c:pt idx="10204">
                  <c:v>0.67215900586990163</c:v>
                </c:pt>
                <c:pt idx="10205">
                  <c:v>0.67202729392081906</c:v>
                </c:pt>
                <c:pt idx="10206">
                  <c:v>0.67189562068207986</c:v>
                </c:pt>
                <c:pt idx="10207">
                  <c:v>0.67176398613850763</c:v>
                </c:pt>
                <c:pt idx="10208">
                  <c:v>0.67163239027494792</c:v>
                </c:pt>
                <c:pt idx="10209">
                  <c:v>0.67150083307626063</c:v>
                </c:pt>
                <c:pt idx="10210">
                  <c:v>0.67136931452729065</c:v>
                </c:pt>
                <c:pt idx="10211">
                  <c:v>0.67123783461290165</c:v>
                </c:pt>
                <c:pt idx="10212">
                  <c:v>0.67110639331795952</c:v>
                </c:pt>
                <c:pt idx="10213">
                  <c:v>0.67097499062735011</c:v>
                </c:pt>
                <c:pt idx="10214">
                  <c:v>0.67084362652594776</c:v>
                </c:pt>
                <c:pt idx="10215">
                  <c:v>0.67071230099863388</c:v>
                </c:pt>
                <c:pt idx="10216">
                  <c:v>0.67058101403033399</c:v>
                </c:pt>
                <c:pt idx="10217">
                  <c:v>0.67044976560592995</c:v>
                </c:pt>
                <c:pt idx="10218">
                  <c:v>0.67031855571035059</c:v>
                </c:pt>
                <c:pt idx="10219">
                  <c:v>0.67018738432851688</c:v>
                </c:pt>
                <c:pt idx="10220">
                  <c:v>0.67005625144534264</c:v>
                </c:pt>
                <c:pt idx="10221">
                  <c:v>0.66992515704578814</c:v>
                </c:pt>
                <c:pt idx="10222">
                  <c:v>0.66979410111476478</c:v>
                </c:pt>
                <c:pt idx="10223">
                  <c:v>0.6696630836372397</c:v>
                </c:pt>
                <c:pt idx="10224">
                  <c:v>0.66953210459818235</c:v>
                </c:pt>
                <c:pt idx="10225">
                  <c:v>0.66940116398253369</c:v>
                </c:pt>
                <c:pt idx="10226">
                  <c:v>0.66927026177528481</c:v>
                </c:pt>
                <c:pt idx="10227">
                  <c:v>0.66913939796140964</c:v>
                </c:pt>
                <c:pt idx="10228">
                  <c:v>0.66900857252590484</c:v>
                </c:pt>
                <c:pt idx="10229">
                  <c:v>0.66887778545374044</c:v>
                </c:pt>
                <c:pt idx="10230">
                  <c:v>0.66874703672994074</c:v>
                </c:pt>
                <c:pt idx="10231">
                  <c:v>0.66861632633950496</c:v>
                </c:pt>
                <c:pt idx="10232">
                  <c:v>0.66848565426744844</c:v>
                </c:pt>
                <c:pt idx="10233">
                  <c:v>0.66835502049880802</c:v>
                </c:pt>
                <c:pt idx="10234">
                  <c:v>0.66822442501859902</c:v>
                </c:pt>
                <c:pt idx="10235">
                  <c:v>0.66809386781185465</c:v>
                </c:pt>
                <c:pt idx="10236">
                  <c:v>0.6679633488636435</c:v>
                </c:pt>
                <c:pt idx="10237">
                  <c:v>0.6678328681590131</c:v>
                </c:pt>
                <c:pt idx="10238">
                  <c:v>0.66770242568301663</c:v>
                </c:pt>
                <c:pt idx="10239">
                  <c:v>0.6675720214207107</c:v>
                </c:pt>
                <c:pt idx="10240">
                  <c:v>0.66744165535720135</c:v>
                </c:pt>
                <c:pt idx="10241">
                  <c:v>0.66731132747753263</c:v>
                </c:pt>
                <c:pt idx="10242">
                  <c:v>0.66718103776682991</c:v>
                </c:pt>
                <c:pt idx="10243">
                  <c:v>0.66705078621016678</c:v>
                </c:pt>
                <c:pt idx="10244">
                  <c:v>0.6669205727926496</c:v>
                </c:pt>
                <c:pt idx="10245">
                  <c:v>0.6667903974994116</c:v>
                </c:pt>
                <c:pt idx="10246">
                  <c:v>0.66666026031553738</c:v>
                </c:pt>
                <c:pt idx="10247">
                  <c:v>0.66653016122616848</c:v>
                </c:pt>
                <c:pt idx="10248">
                  <c:v>0.6664001002164458</c:v>
                </c:pt>
                <c:pt idx="10249">
                  <c:v>0.66627007727151377</c:v>
                </c:pt>
                <c:pt idx="10250">
                  <c:v>0.66614009237650185</c:v>
                </c:pt>
                <c:pt idx="10251">
                  <c:v>0.6660101455165558</c:v>
                </c:pt>
                <c:pt idx="10252">
                  <c:v>0.66588023667688268</c:v>
                </c:pt>
                <c:pt idx="10253">
                  <c:v>0.66575036584259462</c:v>
                </c:pt>
                <c:pt idx="10254">
                  <c:v>0.66562053299892121</c:v>
                </c:pt>
                <c:pt idx="10255">
                  <c:v>0.6654907381310079</c:v>
                </c:pt>
                <c:pt idx="10256">
                  <c:v>0.66536098122405851</c:v>
                </c:pt>
                <c:pt idx="10257">
                  <c:v>0.66523126226328899</c:v>
                </c:pt>
                <c:pt idx="10258">
                  <c:v>0.66510158123386864</c:v>
                </c:pt>
                <c:pt idx="10259">
                  <c:v>0.6649719381210456</c:v>
                </c:pt>
                <c:pt idx="10260">
                  <c:v>0.66484233291001804</c:v>
                </c:pt>
                <c:pt idx="10261">
                  <c:v>0.66471276558601278</c:v>
                </c:pt>
                <c:pt idx="10262">
                  <c:v>0.66458323613428372</c:v>
                </c:pt>
                <c:pt idx="10263">
                  <c:v>0.66445374454004569</c:v>
                </c:pt>
                <c:pt idx="10264">
                  <c:v>0.6643242907885768</c:v>
                </c:pt>
                <c:pt idx="10265">
                  <c:v>0.66419487486510687</c:v>
                </c:pt>
                <c:pt idx="10266">
                  <c:v>0.664065496754906</c:v>
                </c:pt>
                <c:pt idx="10267">
                  <c:v>0.66393615644324977</c:v>
                </c:pt>
                <c:pt idx="10268">
                  <c:v>0.66380685391541538</c:v>
                </c:pt>
                <c:pt idx="10269">
                  <c:v>0.66367758915667663</c:v>
                </c:pt>
                <c:pt idx="10270">
                  <c:v>0.66354836215234003</c:v>
                </c:pt>
                <c:pt idx="10271">
                  <c:v>0.66341917288769803</c:v>
                </c:pt>
                <c:pt idx="10272">
                  <c:v>0.66329002134806314</c:v>
                </c:pt>
                <c:pt idx="10273">
                  <c:v>0.66316090751873513</c:v>
                </c:pt>
                <c:pt idx="10274">
                  <c:v>0.66303183138504274</c:v>
                </c:pt>
                <c:pt idx="10275">
                  <c:v>0.6629027929323027</c:v>
                </c:pt>
                <c:pt idx="10276">
                  <c:v>0.66277379214587651</c:v>
                </c:pt>
                <c:pt idx="10277">
                  <c:v>0.6626448290110768</c:v>
                </c:pt>
                <c:pt idx="10278">
                  <c:v>0.66251590351325562</c:v>
                </c:pt>
                <c:pt idx="10279">
                  <c:v>0.66238701563779112</c:v>
                </c:pt>
                <c:pt idx="10280">
                  <c:v>0.66225816537002113</c:v>
                </c:pt>
                <c:pt idx="10281">
                  <c:v>0.66212935269534434</c:v>
                </c:pt>
                <c:pt idx="10282">
                  <c:v>0.66200057759910913</c:v>
                </c:pt>
                <c:pt idx="10283">
                  <c:v>0.66187184006670818</c:v>
                </c:pt>
                <c:pt idx="10284">
                  <c:v>0.66174314008353941</c:v>
                </c:pt>
                <c:pt idx="10285">
                  <c:v>0.66161447763500236</c:v>
                </c:pt>
                <c:pt idx="10286">
                  <c:v>0.66148585270649163</c:v>
                </c:pt>
                <c:pt idx="10287">
                  <c:v>0.66135726528342265</c:v>
                </c:pt>
                <c:pt idx="10288">
                  <c:v>0.66122871535122762</c:v>
                </c:pt>
                <c:pt idx="10289">
                  <c:v>0.66110020289533189</c:v>
                </c:pt>
                <c:pt idx="10290">
                  <c:v>0.66097172790115688</c:v>
                </c:pt>
                <c:pt idx="10291">
                  <c:v>0.66084329035415734</c:v>
                </c:pt>
                <c:pt idx="10292">
                  <c:v>0.66071489023976326</c:v>
                </c:pt>
                <c:pt idx="10293">
                  <c:v>0.66058652754343961</c:v>
                </c:pt>
                <c:pt idx="10294">
                  <c:v>0.66045820225065865</c:v>
                </c:pt>
                <c:pt idx="10295">
                  <c:v>0.66032991434688937</c:v>
                </c:pt>
                <c:pt idx="10296">
                  <c:v>0.66020166381758538</c:v>
                </c:pt>
                <c:pt idx="10297">
                  <c:v>0.66007345064825118</c:v>
                </c:pt>
                <c:pt idx="10298">
                  <c:v>0.65994527482436927</c:v>
                </c:pt>
                <c:pt idx="10299">
                  <c:v>0.65981713633143968</c:v>
                </c:pt>
                <c:pt idx="10300">
                  <c:v>0.65968903515496746</c:v>
                </c:pt>
                <c:pt idx="10301">
                  <c:v>0.65956097128045754</c:v>
                </c:pt>
                <c:pt idx="10302">
                  <c:v>0.6594329446934406</c:v>
                </c:pt>
                <c:pt idx="10303">
                  <c:v>0.65930495537944211</c:v>
                </c:pt>
                <c:pt idx="10304">
                  <c:v>0.65917700332398765</c:v>
                </c:pt>
                <c:pt idx="10305">
                  <c:v>0.65904908851260979</c:v>
                </c:pt>
                <c:pt idx="10306">
                  <c:v>0.65892121093087253</c:v>
                </c:pt>
                <c:pt idx="10307">
                  <c:v>0.65879337056431631</c:v>
                </c:pt>
                <c:pt idx="10308">
                  <c:v>0.65866556739851001</c:v>
                </c:pt>
                <c:pt idx="10309">
                  <c:v>0.65853780141900464</c:v>
                </c:pt>
                <c:pt idx="10310">
                  <c:v>0.65841007261140605</c:v>
                </c:pt>
                <c:pt idx="10311">
                  <c:v>0.65828238096125669</c:v>
                </c:pt>
                <c:pt idx="10312">
                  <c:v>0.65815472645420214</c:v>
                </c:pt>
                <c:pt idx="10313">
                  <c:v>0.65802710907577944</c:v>
                </c:pt>
                <c:pt idx="10314">
                  <c:v>0.65789952881161495</c:v>
                </c:pt>
                <c:pt idx="10315">
                  <c:v>0.65777198564732464</c:v>
                </c:pt>
                <c:pt idx="10316">
                  <c:v>0.65764447956853334</c:v>
                </c:pt>
                <c:pt idx="10317">
                  <c:v>0.65751701056082634</c:v>
                </c:pt>
                <c:pt idx="10318">
                  <c:v>0.65738957860986869</c:v>
                </c:pt>
                <c:pt idx="10319">
                  <c:v>0.65726218370127587</c:v>
                </c:pt>
                <c:pt idx="10320">
                  <c:v>0.65713482582072225</c:v>
                </c:pt>
                <c:pt idx="10321">
                  <c:v>0.65700750495383664</c:v>
                </c:pt>
                <c:pt idx="10322">
                  <c:v>0.65688022108628163</c:v>
                </c:pt>
                <c:pt idx="10323">
                  <c:v>0.65675297420373002</c:v>
                </c:pt>
                <c:pt idx="10324">
                  <c:v>0.65662576429184194</c:v>
                </c:pt>
                <c:pt idx="10325">
                  <c:v>0.65649859133629562</c:v>
                </c:pt>
                <c:pt idx="10326">
                  <c:v>0.65637145532279795</c:v>
                </c:pt>
                <c:pt idx="10327">
                  <c:v>0.65624435623702004</c:v>
                </c:pt>
                <c:pt idx="10328">
                  <c:v>0.65611729406466479</c:v>
                </c:pt>
                <c:pt idx="10329">
                  <c:v>0.65599026879145161</c:v>
                </c:pt>
                <c:pt idx="10330">
                  <c:v>0.65586328040309394</c:v>
                </c:pt>
                <c:pt idx="10331">
                  <c:v>0.65573632888529243</c:v>
                </c:pt>
                <c:pt idx="10332">
                  <c:v>0.65560941422381291</c:v>
                </c:pt>
                <c:pt idx="10333">
                  <c:v>0.65548253640433163</c:v>
                </c:pt>
                <c:pt idx="10334">
                  <c:v>0.65535569541264072</c:v>
                </c:pt>
                <c:pt idx="10335">
                  <c:v>0.65522889123448402</c:v>
                </c:pt>
                <c:pt idx="10336">
                  <c:v>0.65510212385558264</c:v>
                </c:pt>
                <c:pt idx="10337">
                  <c:v>0.65497539326173804</c:v>
                </c:pt>
                <c:pt idx="10338">
                  <c:v>0.65484869943870283</c:v>
                </c:pt>
                <c:pt idx="10339">
                  <c:v>0.65472204237223364</c:v>
                </c:pt>
                <c:pt idx="10340">
                  <c:v>0.65459542204815657</c:v>
                </c:pt>
                <c:pt idx="10341">
                  <c:v>0.6544688384522146</c:v>
                </c:pt>
                <c:pt idx="10342">
                  <c:v>0.65434229157023793</c:v>
                </c:pt>
                <c:pt idx="10343">
                  <c:v>0.65421578138801961</c:v>
                </c:pt>
                <c:pt idx="10344">
                  <c:v>0.65408930789136888</c:v>
                </c:pt>
                <c:pt idx="10345">
                  <c:v>0.65396287106610385</c:v>
                </c:pt>
                <c:pt idx="10346">
                  <c:v>0.65383647089804864</c:v>
                </c:pt>
                <c:pt idx="10347">
                  <c:v>0.65371010737303925</c:v>
                </c:pt>
                <c:pt idx="10348">
                  <c:v>0.65358378047689569</c:v>
                </c:pt>
                <c:pt idx="10349">
                  <c:v>0.65345749019548782</c:v>
                </c:pt>
                <c:pt idx="10350">
                  <c:v>0.65333123651464975</c:v>
                </c:pt>
                <c:pt idx="10351">
                  <c:v>0.65320501942023834</c:v>
                </c:pt>
                <c:pt idx="10352">
                  <c:v>0.65307883889813356</c:v>
                </c:pt>
                <c:pt idx="10353">
                  <c:v>0.65295269493418873</c:v>
                </c:pt>
                <c:pt idx="10354">
                  <c:v>0.65282658751429379</c:v>
                </c:pt>
                <c:pt idx="10355">
                  <c:v>0.65270051662434014</c:v>
                </c:pt>
                <c:pt idx="10356">
                  <c:v>0.65257448225020065</c:v>
                </c:pt>
                <c:pt idx="10357">
                  <c:v>0.65244848437779335</c:v>
                </c:pt>
                <c:pt idx="10358">
                  <c:v>0.65232252299301163</c:v>
                </c:pt>
                <c:pt idx="10359">
                  <c:v>0.65219659808177965</c:v>
                </c:pt>
                <c:pt idx="10360">
                  <c:v>0.65207070963001512</c:v>
                </c:pt>
                <c:pt idx="10361">
                  <c:v>0.65194485762364396</c:v>
                </c:pt>
                <c:pt idx="10362">
                  <c:v>0.65181904204858987</c:v>
                </c:pt>
                <c:pt idx="10363">
                  <c:v>0.65169326289079221</c:v>
                </c:pt>
                <c:pt idx="10364">
                  <c:v>0.65156752013619923</c:v>
                </c:pt>
                <c:pt idx="10365">
                  <c:v>0.65144181377079136</c:v>
                </c:pt>
                <c:pt idx="10366">
                  <c:v>0.6513161437804843</c:v>
                </c:pt>
                <c:pt idx="10367">
                  <c:v>0.65119051015128604</c:v>
                </c:pt>
                <c:pt idx="10368">
                  <c:v>0.65106491286914592</c:v>
                </c:pt>
                <c:pt idx="10369">
                  <c:v>0.6509393519200446</c:v>
                </c:pt>
                <c:pt idx="10370">
                  <c:v>0.65081382728998816</c:v>
                </c:pt>
                <c:pt idx="10371">
                  <c:v>0.65068833896494593</c:v>
                </c:pt>
                <c:pt idx="10372">
                  <c:v>0.65056288693093756</c:v>
                </c:pt>
                <c:pt idx="10373">
                  <c:v>0.65043747117396444</c:v>
                </c:pt>
                <c:pt idx="10374">
                  <c:v>0.65031209168004067</c:v>
                </c:pt>
                <c:pt idx="10375">
                  <c:v>0.65018674843518764</c:v>
                </c:pt>
                <c:pt idx="10376">
                  <c:v>0.65006144142543265</c:v>
                </c:pt>
                <c:pt idx="10377">
                  <c:v>0.64993617063681075</c:v>
                </c:pt>
                <c:pt idx="10378">
                  <c:v>0.64981093605536822</c:v>
                </c:pt>
                <c:pt idx="10379">
                  <c:v>0.64968573766714788</c:v>
                </c:pt>
                <c:pt idx="10380">
                  <c:v>0.6495605754581949</c:v>
                </c:pt>
                <c:pt idx="10381">
                  <c:v>0.64943544941458808</c:v>
                </c:pt>
                <c:pt idx="10382">
                  <c:v>0.6493103595223757</c:v>
                </c:pt>
                <c:pt idx="10383">
                  <c:v>0.64918530576764766</c:v>
                </c:pt>
                <c:pt idx="10384">
                  <c:v>0.64906028813649363</c:v>
                </c:pt>
                <c:pt idx="10385">
                  <c:v>0.64893530661499577</c:v>
                </c:pt>
                <c:pt idx="10386">
                  <c:v>0.64881036118922353</c:v>
                </c:pt>
                <c:pt idx="10387">
                  <c:v>0.64868545184531523</c:v>
                </c:pt>
                <c:pt idx="10388">
                  <c:v>0.64856057856935145</c:v>
                </c:pt>
                <c:pt idx="10389">
                  <c:v>0.64843574134746451</c:v>
                </c:pt>
                <c:pt idx="10390">
                  <c:v>0.64831094016577084</c:v>
                </c:pt>
                <c:pt idx="10391">
                  <c:v>0.64818617501039821</c:v>
                </c:pt>
                <c:pt idx="10392">
                  <c:v>0.64806144586748193</c:v>
                </c:pt>
                <c:pt idx="10393">
                  <c:v>0.64793675272316364</c:v>
                </c:pt>
                <c:pt idx="10394">
                  <c:v>0.64781209556360064</c:v>
                </c:pt>
                <c:pt idx="10395">
                  <c:v>0.64768747437492769</c:v>
                </c:pt>
                <c:pt idx="10396">
                  <c:v>0.6475628891433145</c:v>
                </c:pt>
                <c:pt idx="10397">
                  <c:v>0.64743833985493859</c:v>
                </c:pt>
                <c:pt idx="10398">
                  <c:v>0.64731382649597646</c:v>
                </c:pt>
                <c:pt idx="10399">
                  <c:v>0.64718934905258974</c:v>
                </c:pt>
                <c:pt idx="10400">
                  <c:v>0.64706490751099077</c:v>
                </c:pt>
                <c:pt idx="10401">
                  <c:v>0.64694050185735319</c:v>
                </c:pt>
                <c:pt idx="10402">
                  <c:v>0.64681613207789945</c:v>
                </c:pt>
                <c:pt idx="10403">
                  <c:v>0.64669179815882727</c:v>
                </c:pt>
                <c:pt idx="10404">
                  <c:v>0.64656750008633357</c:v>
                </c:pt>
                <c:pt idx="10405">
                  <c:v>0.64644323784666924</c:v>
                </c:pt>
                <c:pt idx="10406">
                  <c:v>0.64631901142605064</c:v>
                </c:pt>
                <c:pt idx="10407">
                  <c:v>0.64619482081071733</c:v>
                </c:pt>
                <c:pt idx="10408">
                  <c:v>0.64607066598690011</c:v>
                </c:pt>
                <c:pt idx="10409">
                  <c:v>0.64594654694084863</c:v>
                </c:pt>
                <c:pt idx="10410">
                  <c:v>0.64582246365883644</c:v>
                </c:pt>
                <c:pt idx="10411">
                  <c:v>0.64569841612710277</c:v>
                </c:pt>
                <c:pt idx="10412">
                  <c:v>0.64557440433190261</c:v>
                </c:pt>
                <c:pt idx="10413">
                  <c:v>0.64545042825955068</c:v>
                </c:pt>
                <c:pt idx="10414">
                  <c:v>0.64532648789629543</c:v>
                </c:pt>
                <c:pt idx="10415">
                  <c:v>0.6452025832284416</c:v>
                </c:pt>
                <c:pt idx="10416">
                  <c:v>0.64507871424228402</c:v>
                </c:pt>
                <c:pt idx="10417">
                  <c:v>0.6449548809241098</c:v>
                </c:pt>
                <c:pt idx="10418">
                  <c:v>0.64483108326022764</c:v>
                </c:pt>
                <c:pt idx="10419">
                  <c:v>0.64470732123696239</c:v>
                </c:pt>
                <c:pt idx="10420">
                  <c:v>0.64458359484062411</c:v>
                </c:pt>
                <c:pt idx="10421">
                  <c:v>0.6444599040575546</c:v>
                </c:pt>
                <c:pt idx="10422">
                  <c:v>0.64433624887407204</c:v>
                </c:pt>
                <c:pt idx="10423">
                  <c:v>0.64421262927652168</c:v>
                </c:pt>
                <c:pt idx="10424">
                  <c:v>0.64408904525124977</c:v>
                </c:pt>
                <c:pt idx="10425">
                  <c:v>0.64396549678461557</c:v>
                </c:pt>
                <c:pt idx="10426">
                  <c:v>0.64384198386296143</c:v>
                </c:pt>
                <c:pt idx="10427">
                  <c:v>0.64371850647267714</c:v>
                </c:pt>
                <c:pt idx="10428">
                  <c:v>0.64359506460011795</c:v>
                </c:pt>
                <c:pt idx="10429">
                  <c:v>0.64347165823165975</c:v>
                </c:pt>
                <c:pt idx="10430">
                  <c:v>0.64334828735371385</c:v>
                </c:pt>
                <c:pt idx="10431">
                  <c:v>0.64322495195263751</c:v>
                </c:pt>
                <c:pt idx="10432">
                  <c:v>0.64310165201486846</c:v>
                </c:pt>
                <c:pt idx="10433">
                  <c:v>0.64297838752676872</c:v>
                </c:pt>
                <c:pt idx="10434">
                  <c:v>0.64285515847479591</c:v>
                </c:pt>
                <c:pt idx="10435">
                  <c:v>0.64273196484532269</c:v>
                </c:pt>
                <c:pt idx="10436">
                  <c:v>0.642608806624823</c:v>
                </c:pt>
                <c:pt idx="10437">
                  <c:v>0.64248568379967164</c:v>
                </c:pt>
                <c:pt idx="10438">
                  <c:v>0.64236259635635207</c:v>
                </c:pt>
                <c:pt idx="10439">
                  <c:v>0.6422395442812936</c:v>
                </c:pt>
                <c:pt idx="10440">
                  <c:v>0.64211652756094706</c:v>
                </c:pt>
                <c:pt idx="10441">
                  <c:v>0.64199354618176963</c:v>
                </c:pt>
                <c:pt idx="10442">
                  <c:v>0.64187060013023123</c:v>
                </c:pt>
                <c:pt idx="10443">
                  <c:v>0.64174768939279114</c:v>
                </c:pt>
                <c:pt idx="10444">
                  <c:v>0.64162481395593196</c:v>
                </c:pt>
                <c:pt idx="10445">
                  <c:v>0.64150197380612761</c:v>
                </c:pt>
                <c:pt idx="10446">
                  <c:v>0.64137916892988911</c:v>
                </c:pt>
                <c:pt idx="10447">
                  <c:v>0.64125639931368961</c:v>
                </c:pt>
                <c:pt idx="10448">
                  <c:v>0.64113366494404733</c:v>
                </c:pt>
                <c:pt idx="10449">
                  <c:v>0.64101096580746098</c:v>
                </c:pt>
                <c:pt idx="10450">
                  <c:v>0.6408883018904632</c:v>
                </c:pt>
                <c:pt idx="10451">
                  <c:v>0.64076567317957012</c:v>
                </c:pt>
                <c:pt idx="10452">
                  <c:v>0.64064307966129053</c:v>
                </c:pt>
                <c:pt idx="10453">
                  <c:v>0.64052052132216686</c:v>
                </c:pt>
                <c:pt idx="10454">
                  <c:v>0.64039799814875664</c:v>
                </c:pt>
                <c:pt idx="10455">
                  <c:v>0.64027551012760064</c:v>
                </c:pt>
                <c:pt idx="10456">
                  <c:v>0.64015305724524363</c:v>
                </c:pt>
                <c:pt idx="10457">
                  <c:v>0.64003063948826211</c:v>
                </c:pt>
                <c:pt idx="10458">
                  <c:v>0.63990825684321095</c:v>
                </c:pt>
                <c:pt idx="10459">
                  <c:v>0.63978590929665724</c:v>
                </c:pt>
                <c:pt idx="10460">
                  <c:v>0.63966359683520002</c:v>
                </c:pt>
                <c:pt idx="10461">
                  <c:v>0.63954131944541914</c:v>
                </c:pt>
                <c:pt idx="10462">
                  <c:v>0.63941907711390245</c:v>
                </c:pt>
                <c:pt idx="10463">
                  <c:v>0.6392968698272341</c:v>
                </c:pt>
                <c:pt idx="10464">
                  <c:v>0.6391746975720628</c:v>
                </c:pt>
                <c:pt idx="10465">
                  <c:v>0.6390525603349555</c:v>
                </c:pt>
                <c:pt idx="10466">
                  <c:v>0.63893045810256199</c:v>
                </c:pt>
                <c:pt idx="10467">
                  <c:v>0.63880839086148888</c:v>
                </c:pt>
                <c:pt idx="10468">
                  <c:v>0.63868635859836864</c:v>
                </c:pt>
                <c:pt idx="10469">
                  <c:v>0.63856436129984651</c:v>
                </c:pt>
                <c:pt idx="10470">
                  <c:v>0.63844239895256349</c:v>
                </c:pt>
                <c:pt idx="10471">
                  <c:v>0.63832047154318294</c:v>
                </c:pt>
                <c:pt idx="10472">
                  <c:v>0.63819857905832711</c:v>
                </c:pt>
                <c:pt idx="10473">
                  <c:v>0.63807672148468164</c:v>
                </c:pt>
                <c:pt idx="10474">
                  <c:v>0.63795489880891965</c:v>
                </c:pt>
                <c:pt idx="10475">
                  <c:v>0.63783311101771112</c:v>
                </c:pt>
                <c:pt idx="10476">
                  <c:v>0.6377113580977386</c:v>
                </c:pt>
                <c:pt idx="10477">
                  <c:v>0.63758964003569063</c:v>
                </c:pt>
                <c:pt idx="10478">
                  <c:v>0.63746795681826052</c:v>
                </c:pt>
                <c:pt idx="10479">
                  <c:v>0.63734630843215123</c:v>
                </c:pt>
                <c:pt idx="10480">
                  <c:v>0.63722469486406963</c:v>
                </c:pt>
                <c:pt idx="10481">
                  <c:v>0.63710311610073533</c:v>
                </c:pt>
                <c:pt idx="10482">
                  <c:v>0.63698157212886031</c:v>
                </c:pt>
                <c:pt idx="10483">
                  <c:v>0.63686006293516162</c:v>
                </c:pt>
                <c:pt idx="10484">
                  <c:v>0.63673858850639264</c:v>
                </c:pt>
                <c:pt idx="10485">
                  <c:v>0.63661714882928311</c:v>
                </c:pt>
                <c:pt idx="10486">
                  <c:v>0.63649574389058705</c:v>
                </c:pt>
                <c:pt idx="10487">
                  <c:v>0.63637437367703464</c:v>
                </c:pt>
                <c:pt idx="10488">
                  <c:v>0.63625303817541035</c:v>
                </c:pt>
                <c:pt idx="10489">
                  <c:v>0.63613173737245565</c:v>
                </c:pt>
                <c:pt idx="10490">
                  <c:v>0.63601047125495613</c:v>
                </c:pt>
                <c:pt idx="10491">
                  <c:v>0.63588923980969181</c:v>
                </c:pt>
                <c:pt idx="10492">
                  <c:v>0.63576804302343204</c:v>
                </c:pt>
                <c:pt idx="10493">
                  <c:v>0.6356468808829665</c:v>
                </c:pt>
                <c:pt idx="10494">
                  <c:v>0.63552575337511386</c:v>
                </c:pt>
                <c:pt idx="10495">
                  <c:v>0.63540466048664179</c:v>
                </c:pt>
                <c:pt idx="10496">
                  <c:v>0.63528360220439406</c:v>
                </c:pt>
                <c:pt idx="10497">
                  <c:v>0.63516257851515368</c:v>
                </c:pt>
                <c:pt idx="10498">
                  <c:v>0.63504158940576461</c:v>
                </c:pt>
                <c:pt idx="10499">
                  <c:v>0.63492063486305328</c:v>
                </c:pt>
                <c:pt idx="10500">
                  <c:v>0.63479971487384312</c:v>
                </c:pt>
                <c:pt idx="10501">
                  <c:v>0.63467882942496756</c:v>
                </c:pt>
                <c:pt idx="10502">
                  <c:v>0.63455797850328766</c:v>
                </c:pt>
                <c:pt idx="10503">
                  <c:v>0.63443716209564627</c:v>
                </c:pt>
                <c:pt idx="10504">
                  <c:v>0.63431638018891157</c:v>
                </c:pt>
                <c:pt idx="10505">
                  <c:v>0.63419563276995095</c:v>
                </c:pt>
                <c:pt idx="10506">
                  <c:v>0.63407491982561281</c:v>
                </c:pt>
                <c:pt idx="10507">
                  <c:v>0.63395424134279765</c:v>
                </c:pt>
                <c:pt idx="10508">
                  <c:v>0.63383359730838873</c:v>
                </c:pt>
                <c:pt idx="10509">
                  <c:v>0.633712987709248</c:v>
                </c:pt>
                <c:pt idx="10510">
                  <c:v>0.63359241253231613</c:v>
                </c:pt>
                <c:pt idx="10511">
                  <c:v>0.63347187176445463</c:v>
                </c:pt>
                <c:pt idx="10512">
                  <c:v>0.63335136539259462</c:v>
                </c:pt>
                <c:pt idx="10513">
                  <c:v>0.63323089340365135</c:v>
                </c:pt>
                <c:pt idx="10514">
                  <c:v>0.63311045578452863</c:v>
                </c:pt>
                <c:pt idx="10515">
                  <c:v>0.63299005252218477</c:v>
                </c:pt>
                <c:pt idx="10516">
                  <c:v>0.63286968360351537</c:v>
                </c:pt>
                <c:pt idx="10517">
                  <c:v>0.6327493490154793</c:v>
                </c:pt>
                <c:pt idx="10518">
                  <c:v>0.63262904874502035</c:v>
                </c:pt>
                <c:pt idx="10519">
                  <c:v>0.63250878277908962</c:v>
                </c:pt>
                <c:pt idx="10520">
                  <c:v>0.63238855110465242</c:v>
                </c:pt>
                <c:pt idx="10521">
                  <c:v>0.63226835370866852</c:v>
                </c:pt>
                <c:pt idx="10522">
                  <c:v>0.63214819057811944</c:v>
                </c:pt>
                <c:pt idx="10523">
                  <c:v>0.63202806169994963</c:v>
                </c:pt>
                <c:pt idx="10524">
                  <c:v>0.63190796706118002</c:v>
                </c:pt>
                <c:pt idx="10525">
                  <c:v>0.6317879066487827</c:v>
                </c:pt>
                <c:pt idx="10526">
                  <c:v>0.63166788044973765</c:v>
                </c:pt>
                <c:pt idx="10527">
                  <c:v>0.63154788845107834</c:v>
                </c:pt>
                <c:pt idx="10528">
                  <c:v>0.63142793063979519</c:v>
                </c:pt>
                <c:pt idx="10529">
                  <c:v>0.6313080070028978</c:v>
                </c:pt>
                <c:pt idx="10530">
                  <c:v>0.63118811752741399</c:v>
                </c:pt>
                <c:pt idx="10531">
                  <c:v>0.6310682622003646</c:v>
                </c:pt>
                <c:pt idx="10532">
                  <c:v>0.63094844100880076</c:v>
                </c:pt>
                <c:pt idx="10533">
                  <c:v>0.63082865393973508</c:v>
                </c:pt>
                <c:pt idx="10534">
                  <c:v>0.6307089009802157</c:v>
                </c:pt>
                <c:pt idx="10535">
                  <c:v>0.63058918211730952</c:v>
                </c:pt>
                <c:pt idx="10536">
                  <c:v>0.63046949733807334</c:v>
                </c:pt>
                <c:pt idx="10537">
                  <c:v>0.6303498466295604</c:v>
                </c:pt>
                <c:pt idx="10538">
                  <c:v>0.63023022997882305</c:v>
                </c:pt>
                <c:pt idx="10539">
                  <c:v>0.63011064737296851</c:v>
                </c:pt>
                <c:pt idx="10540">
                  <c:v>0.62999109879907311</c:v>
                </c:pt>
                <c:pt idx="10541">
                  <c:v>0.62987158424420264</c:v>
                </c:pt>
                <c:pt idx="10542">
                  <c:v>0.62975210369547918</c:v>
                </c:pt>
                <c:pt idx="10543">
                  <c:v>0.62963265713998162</c:v>
                </c:pt>
                <c:pt idx="10544">
                  <c:v>0.62951324456481561</c:v>
                </c:pt>
                <c:pt idx="10545">
                  <c:v>0.62939386595710778</c:v>
                </c:pt>
                <c:pt idx="10546">
                  <c:v>0.62927452130396988</c:v>
                </c:pt>
                <c:pt idx="10547">
                  <c:v>0.62915521059253576</c:v>
                </c:pt>
                <c:pt idx="10548">
                  <c:v>0.62903593380990663</c:v>
                </c:pt>
                <c:pt idx="10549">
                  <c:v>0.62891669094324776</c:v>
                </c:pt>
                <c:pt idx="10550">
                  <c:v>0.62879748197969365</c:v>
                </c:pt>
                <c:pt idx="10551">
                  <c:v>0.62867830690639714</c:v>
                </c:pt>
                <c:pt idx="10552">
                  <c:v>0.62855916571049553</c:v>
                </c:pt>
                <c:pt idx="10553">
                  <c:v>0.62844005837917982</c:v>
                </c:pt>
                <c:pt idx="10554">
                  <c:v>0.62832098489958299</c:v>
                </c:pt>
                <c:pt idx="10555">
                  <c:v>0.62820194525890005</c:v>
                </c:pt>
                <c:pt idx="10556">
                  <c:v>0.6280829394443006</c:v>
                </c:pt>
                <c:pt idx="10557">
                  <c:v>0.62796396744297811</c:v>
                </c:pt>
                <c:pt idx="10558">
                  <c:v>0.62784502924212693</c:v>
                </c:pt>
                <c:pt idx="10559">
                  <c:v>0.62772612482892431</c:v>
                </c:pt>
                <c:pt idx="10560">
                  <c:v>0.62760725419060304</c:v>
                </c:pt>
                <c:pt idx="10561">
                  <c:v>0.62748841731434313</c:v>
                </c:pt>
                <c:pt idx="10562">
                  <c:v>0.62736961418737802</c:v>
                </c:pt>
                <c:pt idx="10563">
                  <c:v>0.6272508447969174</c:v>
                </c:pt>
                <c:pt idx="10564">
                  <c:v>0.62713210913020256</c:v>
                </c:pt>
                <c:pt idx="10565">
                  <c:v>0.62701340717446175</c:v>
                </c:pt>
                <c:pt idx="10566">
                  <c:v>0.6268947389169337</c:v>
                </c:pt>
                <c:pt idx="10567">
                  <c:v>0.62677610434486464</c:v>
                </c:pt>
                <c:pt idx="10568">
                  <c:v>0.62665750344551419</c:v>
                </c:pt>
                <c:pt idx="10569">
                  <c:v>0.62653893620612111</c:v>
                </c:pt>
                <c:pt idx="10570">
                  <c:v>0.62642040261396403</c:v>
                </c:pt>
                <c:pt idx="10571">
                  <c:v>0.62630190265630836</c:v>
                </c:pt>
                <c:pt idx="10572">
                  <c:v>0.62618343632043172</c:v>
                </c:pt>
                <c:pt idx="10573">
                  <c:v>0.62606500359361494</c:v>
                </c:pt>
                <c:pt idx="10574">
                  <c:v>0.62594660446314765</c:v>
                </c:pt>
                <c:pt idx="10575">
                  <c:v>0.62582823891631689</c:v>
                </c:pt>
                <c:pt idx="10576">
                  <c:v>0.62570990694043283</c:v>
                </c:pt>
                <c:pt idx="10577">
                  <c:v>0.62559160852279583</c:v>
                </c:pt>
                <c:pt idx="10578">
                  <c:v>0.62547334365071261</c:v>
                </c:pt>
                <c:pt idx="10579">
                  <c:v>0.62535511231152219</c:v>
                </c:pt>
                <c:pt idx="10580">
                  <c:v>0.62523691449251584</c:v>
                </c:pt>
                <c:pt idx="10581">
                  <c:v>0.62511875018105068</c:v>
                </c:pt>
                <c:pt idx="10582">
                  <c:v>0.62500061936446039</c:v>
                </c:pt>
                <c:pt idx="10583">
                  <c:v>0.62488252203006522</c:v>
                </c:pt>
                <c:pt idx="10584">
                  <c:v>0.62476445816523563</c:v>
                </c:pt>
                <c:pt idx="10585">
                  <c:v>0.6246464277573166</c:v>
                </c:pt>
                <c:pt idx="10586">
                  <c:v>0.62452843079366893</c:v>
                </c:pt>
                <c:pt idx="10587">
                  <c:v>0.6244104672616585</c:v>
                </c:pt>
                <c:pt idx="10588">
                  <c:v>0.62429253714865762</c:v>
                </c:pt>
                <c:pt idx="10589">
                  <c:v>0.62417464044204274</c:v>
                </c:pt>
                <c:pt idx="10590">
                  <c:v>0.62405677712920005</c:v>
                </c:pt>
                <c:pt idx="10591">
                  <c:v>0.62393894719751464</c:v>
                </c:pt>
                <c:pt idx="10592">
                  <c:v>0.62382115063439714</c:v>
                </c:pt>
                <c:pt idx="10593">
                  <c:v>0.62370338742721398</c:v>
                </c:pt>
                <c:pt idx="10594">
                  <c:v>0.62358565756341788</c:v>
                </c:pt>
                <c:pt idx="10595">
                  <c:v>0.62346796103037838</c:v>
                </c:pt>
                <c:pt idx="10596">
                  <c:v>0.62335029781554763</c:v>
                </c:pt>
                <c:pt idx="10597">
                  <c:v>0.62323266790633858</c:v>
                </c:pt>
                <c:pt idx="10598">
                  <c:v>0.62311507129019206</c:v>
                </c:pt>
                <c:pt idx="10599">
                  <c:v>0.62299750795452746</c:v>
                </c:pt>
                <c:pt idx="10600">
                  <c:v>0.62287997788679961</c:v>
                </c:pt>
                <c:pt idx="10601">
                  <c:v>0.62276248107444732</c:v>
                </c:pt>
                <c:pt idx="10602">
                  <c:v>0.62264501750495205</c:v>
                </c:pt>
                <c:pt idx="10603">
                  <c:v>0.6225275871657322</c:v>
                </c:pt>
                <c:pt idx="10604">
                  <c:v>0.62241019004429021</c:v>
                </c:pt>
                <c:pt idx="10605">
                  <c:v>0.62229282612809811</c:v>
                </c:pt>
                <c:pt idx="10606">
                  <c:v>0.62217549540460704</c:v>
                </c:pt>
                <c:pt idx="10607">
                  <c:v>0.62205819786131611</c:v>
                </c:pt>
                <c:pt idx="10608">
                  <c:v>0.62194093348573298</c:v>
                </c:pt>
                <c:pt idx="10609">
                  <c:v>0.62182370226532524</c:v>
                </c:pt>
                <c:pt idx="10610">
                  <c:v>0.62170650418760576</c:v>
                </c:pt>
                <c:pt idx="10611">
                  <c:v>0.62158933924009063</c:v>
                </c:pt>
                <c:pt idx="10612">
                  <c:v>0.62147220741028864</c:v>
                </c:pt>
                <c:pt idx="10613">
                  <c:v>0.62135510868571764</c:v>
                </c:pt>
                <c:pt idx="10614">
                  <c:v>0.62123804305390562</c:v>
                </c:pt>
                <c:pt idx="10615">
                  <c:v>0.62112101050239266</c:v>
                </c:pt>
                <c:pt idx="10616">
                  <c:v>0.6210040110186944</c:v>
                </c:pt>
                <c:pt idx="10617">
                  <c:v>0.6208870445903617</c:v>
                </c:pt>
                <c:pt idx="10618">
                  <c:v>0.62077011120495562</c:v>
                </c:pt>
                <c:pt idx="10619">
                  <c:v>0.62065321085003</c:v>
                </c:pt>
                <c:pt idx="10620">
                  <c:v>0.6205363435131287</c:v>
                </c:pt>
                <c:pt idx="10621">
                  <c:v>0.62041950918183453</c:v>
                </c:pt>
                <c:pt idx="10622">
                  <c:v>0.62030270784371599</c:v>
                </c:pt>
                <c:pt idx="10623">
                  <c:v>0.6201859394863507</c:v>
                </c:pt>
                <c:pt idx="10624">
                  <c:v>0.62006920409732269</c:v>
                </c:pt>
                <c:pt idx="10625">
                  <c:v>0.61995250166422244</c:v>
                </c:pt>
                <c:pt idx="10626">
                  <c:v>0.61983583217465621</c:v>
                </c:pt>
                <c:pt idx="10627">
                  <c:v>0.61971919561620004</c:v>
                </c:pt>
                <c:pt idx="10628">
                  <c:v>0.6196025919764776</c:v>
                </c:pt>
                <c:pt idx="10629">
                  <c:v>0.61948602124310614</c:v>
                </c:pt>
                <c:pt idx="10630">
                  <c:v>0.61936948340370679</c:v>
                </c:pt>
                <c:pt idx="10631">
                  <c:v>0.61925297844589255</c:v>
                </c:pt>
                <c:pt idx="10632">
                  <c:v>0.61913650635729489</c:v>
                </c:pt>
                <c:pt idx="10633">
                  <c:v>0.61902006712556734</c:v>
                </c:pt>
                <c:pt idx="10634">
                  <c:v>0.6189036607383297</c:v>
                </c:pt>
                <c:pt idx="10635">
                  <c:v>0.6187872871832476</c:v>
                </c:pt>
                <c:pt idx="10636">
                  <c:v>0.61867094644796961</c:v>
                </c:pt>
                <c:pt idx="10637">
                  <c:v>0.61855463852016046</c:v>
                </c:pt>
                <c:pt idx="10638">
                  <c:v>0.6184383633874706</c:v>
                </c:pt>
                <c:pt idx="10639">
                  <c:v>0.61832212103758677</c:v>
                </c:pt>
                <c:pt idx="10640">
                  <c:v>0.6182059114581937</c:v>
                </c:pt>
                <c:pt idx="10641">
                  <c:v>0.61808973463693961</c:v>
                </c:pt>
                <c:pt idx="10642">
                  <c:v>0.61797359056155199</c:v>
                </c:pt>
                <c:pt idx="10643">
                  <c:v>0.61785747921970624</c:v>
                </c:pt>
                <c:pt idx="10644">
                  <c:v>0.61774140059911486</c:v>
                </c:pt>
                <c:pt idx="10645">
                  <c:v>0.61762535468745805</c:v>
                </c:pt>
                <c:pt idx="10646">
                  <c:v>0.61750934147246728</c:v>
                </c:pt>
                <c:pt idx="10647">
                  <c:v>0.61739336094186559</c:v>
                </c:pt>
                <c:pt idx="10648">
                  <c:v>0.6172774130833808</c:v>
                </c:pt>
                <c:pt idx="10649">
                  <c:v>0.61716149788470964</c:v>
                </c:pt>
                <c:pt idx="10650">
                  <c:v>0.61704561533362989</c:v>
                </c:pt>
                <c:pt idx="10651">
                  <c:v>0.61692976541783895</c:v>
                </c:pt>
                <c:pt idx="10652">
                  <c:v>0.61681394812511769</c:v>
                </c:pt>
                <c:pt idx="10653">
                  <c:v>0.61669816344321271</c:v>
                </c:pt>
                <c:pt idx="10654">
                  <c:v>0.61658241135986303</c:v>
                </c:pt>
                <c:pt idx="10655">
                  <c:v>0.61646669186284642</c:v>
                </c:pt>
                <c:pt idx="10656">
                  <c:v>0.6163510049399431</c:v>
                </c:pt>
                <c:pt idx="10657">
                  <c:v>0.61623535057891365</c:v>
                </c:pt>
                <c:pt idx="10658">
                  <c:v>0.61611972876753751</c:v>
                </c:pt>
                <c:pt idx="10659">
                  <c:v>0.6160041394936141</c:v>
                </c:pt>
                <c:pt idx="10660">
                  <c:v>0.61588858274491809</c:v>
                </c:pt>
                <c:pt idx="10661">
                  <c:v>0.61577305850926856</c:v>
                </c:pt>
                <c:pt idx="10662">
                  <c:v>0.61565756677444772</c:v>
                </c:pt>
                <c:pt idx="10663">
                  <c:v>0.61554210752828264</c:v>
                </c:pt>
                <c:pt idx="10664">
                  <c:v>0.61542668075858165</c:v>
                </c:pt>
                <c:pt idx="10665">
                  <c:v>0.61531128645317501</c:v>
                </c:pt>
                <c:pt idx="10666">
                  <c:v>0.61519592459987327</c:v>
                </c:pt>
                <c:pt idx="10667">
                  <c:v>0.6150805951865097</c:v>
                </c:pt>
                <c:pt idx="10668">
                  <c:v>0.61496529820093704</c:v>
                </c:pt>
                <c:pt idx="10669">
                  <c:v>0.61485003363100266</c:v>
                </c:pt>
                <c:pt idx="10670">
                  <c:v>0.61473480146453396</c:v>
                </c:pt>
                <c:pt idx="10671">
                  <c:v>0.61461960168940177</c:v>
                </c:pt>
                <c:pt idx="10672">
                  <c:v>0.6145044342934568</c:v>
                </c:pt>
                <c:pt idx="10673">
                  <c:v>0.61438929926457908</c:v>
                </c:pt>
                <c:pt idx="10674">
                  <c:v>0.61427419659062465</c:v>
                </c:pt>
                <c:pt idx="10675">
                  <c:v>0.6141591262594952</c:v>
                </c:pt>
                <c:pt idx="10676">
                  <c:v>0.61404408825904933</c:v>
                </c:pt>
                <c:pt idx="10677">
                  <c:v>0.61392908257719814</c:v>
                </c:pt>
                <c:pt idx="10678">
                  <c:v>0.61381410920180801</c:v>
                </c:pt>
                <c:pt idx="10679">
                  <c:v>0.61369916812081593</c:v>
                </c:pt>
                <c:pt idx="10680">
                  <c:v>0.61358425932209715</c:v>
                </c:pt>
                <c:pt idx="10681">
                  <c:v>0.61346938279358365</c:v>
                </c:pt>
                <c:pt idx="10682">
                  <c:v>0.6133545385231961</c:v>
                </c:pt>
                <c:pt idx="10683">
                  <c:v>0.61323972649883574</c:v>
                </c:pt>
                <c:pt idx="10684">
                  <c:v>0.61312494670843964</c:v>
                </c:pt>
                <c:pt idx="10685">
                  <c:v>0.61301019913995258</c:v>
                </c:pt>
                <c:pt idx="10686">
                  <c:v>0.61289548378131065</c:v>
                </c:pt>
                <c:pt idx="10687">
                  <c:v>0.61278080062046458</c:v>
                </c:pt>
                <c:pt idx="10688">
                  <c:v>0.61266614964534649</c:v>
                </c:pt>
                <c:pt idx="10689">
                  <c:v>0.61255153084393399</c:v>
                </c:pt>
                <c:pt idx="10690">
                  <c:v>0.61243694420418271</c:v>
                </c:pt>
                <c:pt idx="10691">
                  <c:v>0.6123223897140545</c:v>
                </c:pt>
                <c:pt idx="10692">
                  <c:v>0.61220786736154464</c:v>
                </c:pt>
                <c:pt idx="10693">
                  <c:v>0.61209337713461065</c:v>
                </c:pt>
                <c:pt idx="10694">
                  <c:v>0.61197891902124668</c:v>
                </c:pt>
                <c:pt idx="10695">
                  <c:v>0.61186449300944834</c:v>
                </c:pt>
                <c:pt idx="10696">
                  <c:v>0.61175009908720002</c:v>
                </c:pt>
                <c:pt idx="10697">
                  <c:v>0.61163573724251596</c:v>
                </c:pt>
                <c:pt idx="10698">
                  <c:v>0.61152140746339756</c:v>
                </c:pt>
                <c:pt idx="10699">
                  <c:v>0.61140710973783907</c:v>
                </c:pt>
                <c:pt idx="10700">
                  <c:v>0.61129284405390405</c:v>
                </c:pt>
                <c:pt idx="10701">
                  <c:v>0.61117861039960109</c:v>
                </c:pt>
                <c:pt idx="10702">
                  <c:v>0.61106440876292256</c:v>
                </c:pt>
                <c:pt idx="10703">
                  <c:v>0.61095023913195023</c:v>
                </c:pt>
                <c:pt idx="10704">
                  <c:v>0.61083610149470868</c:v>
                </c:pt>
                <c:pt idx="10705">
                  <c:v>0.61072199583924514</c:v>
                </c:pt>
                <c:pt idx="10706">
                  <c:v>0.61060792215361914</c:v>
                </c:pt>
                <c:pt idx="10707">
                  <c:v>0.61049388042586961</c:v>
                </c:pt>
                <c:pt idx="10708">
                  <c:v>0.61037987064409127</c:v>
                </c:pt>
                <c:pt idx="10709">
                  <c:v>0.61026589279631105</c:v>
                </c:pt>
                <c:pt idx="10710">
                  <c:v>0.61015194687063989</c:v>
                </c:pt>
                <c:pt idx="10711">
                  <c:v>0.61003803285515201</c:v>
                </c:pt>
                <c:pt idx="10712">
                  <c:v>0.6099241507379155</c:v>
                </c:pt>
                <c:pt idx="10713">
                  <c:v>0.60981030050704066</c:v>
                </c:pt>
                <c:pt idx="10714">
                  <c:v>0.60969648215062311</c:v>
                </c:pt>
                <c:pt idx="10715">
                  <c:v>0.60958269565674916</c:v>
                </c:pt>
                <c:pt idx="10716">
                  <c:v>0.60946894101354376</c:v>
                </c:pt>
                <c:pt idx="10717">
                  <c:v>0.60935521820912431</c:v>
                </c:pt>
                <c:pt idx="10718">
                  <c:v>0.60924152723159175</c:v>
                </c:pt>
                <c:pt idx="10719">
                  <c:v>0.60912786806907748</c:v>
                </c:pt>
                <c:pt idx="10720">
                  <c:v>0.60901424070971055</c:v>
                </c:pt>
                <c:pt idx="10721">
                  <c:v>0.60890064514163733</c:v>
                </c:pt>
                <c:pt idx="10722">
                  <c:v>0.60878708135299286</c:v>
                </c:pt>
                <c:pt idx="10723">
                  <c:v>0.60867354933192397</c:v>
                </c:pt>
                <c:pt idx="10724">
                  <c:v>0.60856004906658323</c:v>
                </c:pt>
                <c:pt idx="10725">
                  <c:v>0.60844658054512868</c:v>
                </c:pt>
                <c:pt idx="10726">
                  <c:v>0.60833314375572356</c:v>
                </c:pt>
                <c:pt idx="10727">
                  <c:v>0.60821973868654322</c:v>
                </c:pt>
                <c:pt idx="10728">
                  <c:v>0.60810636532574458</c:v>
                </c:pt>
                <c:pt idx="10729">
                  <c:v>0.6079930236615334</c:v>
                </c:pt>
                <c:pt idx="10730">
                  <c:v>0.60787971368207461</c:v>
                </c:pt>
                <c:pt idx="10731">
                  <c:v>0.60776643537555564</c:v>
                </c:pt>
                <c:pt idx="10732">
                  <c:v>0.60765318873019203</c:v>
                </c:pt>
                <c:pt idx="10733">
                  <c:v>0.60753997373418323</c:v>
                </c:pt>
                <c:pt idx="10734">
                  <c:v>0.60742679037571934</c:v>
                </c:pt>
                <c:pt idx="10735">
                  <c:v>0.60731363864303645</c:v>
                </c:pt>
                <c:pt idx="10736">
                  <c:v>0.60720051852433365</c:v>
                </c:pt>
                <c:pt idx="10737">
                  <c:v>0.60708743000784193</c:v>
                </c:pt>
                <c:pt idx="10738">
                  <c:v>0.6069743730818018</c:v>
                </c:pt>
                <c:pt idx="10739">
                  <c:v>0.60686134773442524</c:v>
                </c:pt>
                <c:pt idx="10740">
                  <c:v>0.60674835395398152</c:v>
                </c:pt>
                <c:pt idx="10741">
                  <c:v>0.60663539172868364</c:v>
                </c:pt>
                <c:pt idx="10742">
                  <c:v>0.60652246104680752</c:v>
                </c:pt>
                <c:pt idx="10743">
                  <c:v>0.60640956189660356</c:v>
                </c:pt>
                <c:pt idx="10744">
                  <c:v>0.6062966942663347</c:v>
                </c:pt>
                <c:pt idx="10745">
                  <c:v>0.6061838581442669</c:v>
                </c:pt>
                <c:pt idx="10746">
                  <c:v>0.60607105351868706</c:v>
                </c:pt>
                <c:pt idx="10747">
                  <c:v>0.60595828037783483</c:v>
                </c:pt>
                <c:pt idx="10748">
                  <c:v>0.60584553871003888</c:v>
                </c:pt>
                <c:pt idx="10749">
                  <c:v>0.6057328285035668</c:v>
                </c:pt>
                <c:pt idx="10750">
                  <c:v>0.6056201497467093</c:v>
                </c:pt>
                <c:pt idx="10751">
                  <c:v>0.60550750242778173</c:v>
                </c:pt>
                <c:pt idx="10752">
                  <c:v>0.60539488653509343</c:v>
                </c:pt>
                <c:pt idx="10753">
                  <c:v>0.60528230205692546</c:v>
                </c:pt>
                <c:pt idx="10754">
                  <c:v>0.60516974898162457</c:v>
                </c:pt>
                <c:pt idx="10755">
                  <c:v>0.60505722729750966</c:v>
                </c:pt>
                <c:pt idx="10756">
                  <c:v>0.6049447369929003</c:v>
                </c:pt>
                <c:pt idx="10757">
                  <c:v>0.60483227805611883</c:v>
                </c:pt>
                <c:pt idx="10758">
                  <c:v>0.60471985047553689</c:v>
                </c:pt>
                <c:pt idx="10759">
                  <c:v>0.60460745423946183</c:v>
                </c:pt>
                <c:pt idx="10760">
                  <c:v>0.60449508933625717</c:v>
                </c:pt>
                <c:pt idx="10761">
                  <c:v>0.60438275575428657</c:v>
                </c:pt>
                <c:pt idx="10762">
                  <c:v>0.604270453481909</c:v>
                </c:pt>
                <c:pt idx="10763">
                  <c:v>0.60415818250747855</c:v>
                </c:pt>
                <c:pt idx="10764">
                  <c:v>0.60404594281936763</c:v>
                </c:pt>
                <c:pt idx="10765">
                  <c:v>0.60393373440596221</c:v>
                </c:pt>
                <c:pt idx="10766">
                  <c:v>0.6038215572556449</c:v>
                </c:pt>
                <c:pt idx="10767">
                  <c:v>0.60370941135679712</c:v>
                </c:pt>
                <c:pt idx="10768">
                  <c:v>0.60359729669780104</c:v>
                </c:pt>
                <c:pt idx="10769">
                  <c:v>0.60348521326706361</c:v>
                </c:pt>
                <c:pt idx="10770">
                  <c:v>0.60337316105299044</c:v>
                </c:pt>
                <c:pt idx="10771">
                  <c:v>0.60326114004400044</c:v>
                </c:pt>
                <c:pt idx="10772">
                  <c:v>0.60314915022850302</c:v>
                </c:pt>
                <c:pt idx="10773">
                  <c:v>0.60303719159489377</c:v>
                </c:pt>
                <c:pt idx="10774">
                  <c:v>0.60292526413161662</c:v>
                </c:pt>
                <c:pt idx="10775">
                  <c:v>0.60281336782710537</c:v>
                </c:pt>
                <c:pt idx="10776">
                  <c:v>0.60270150266980282</c:v>
                </c:pt>
                <c:pt idx="10777">
                  <c:v>0.60258966864812102</c:v>
                </c:pt>
                <c:pt idx="10778">
                  <c:v>0.60247786575052176</c:v>
                </c:pt>
                <c:pt idx="10779">
                  <c:v>0.60236609396546459</c:v>
                </c:pt>
                <c:pt idx="10780">
                  <c:v>0.60225435328140164</c:v>
                </c:pt>
                <c:pt idx="10781">
                  <c:v>0.60214264368679893</c:v>
                </c:pt>
                <c:pt idx="10782">
                  <c:v>0.60203096517010668</c:v>
                </c:pt>
                <c:pt idx="10783">
                  <c:v>0.60191931771982199</c:v>
                </c:pt>
                <c:pt idx="10784">
                  <c:v>0.60180770132440264</c:v>
                </c:pt>
                <c:pt idx="10785">
                  <c:v>0.60169611597234518</c:v>
                </c:pt>
                <c:pt idx="10786">
                  <c:v>0.60158456165213559</c:v>
                </c:pt>
                <c:pt idx="10787">
                  <c:v>0.60147303835226851</c:v>
                </c:pt>
                <c:pt idx="10788">
                  <c:v>0.60136154606124359</c:v>
                </c:pt>
                <c:pt idx="10789">
                  <c:v>0.60125008476756459</c:v>
                </c:pt>
                <c:pt idx="10790">
                  <c:v>0.60113865445975012</c:v>
                </c:pt>
                <c:pt idx="10791">
                  <c:v>0.60102725512629662</c:v>
                </c:pt>
                <c:pt idx="10792">
                  <c:v>0.60091588675574292</c:v>
                </c:pt>
                <c:pt idx="10793">
                  <c:v>0.60080454933661009</c:v>
                </c:pt>
                <c:pt idx="10794">
                  <c:v>0.60069324285742964</c:v>
                </c:pt>
                <c:pt idx="10795">
                  <c:v>0.60058196730673852</c:v>
                </c:pt>
                <c:pt idx="10796">
                  <c:v>0.60047072267308943</c:v>
                </c:pt>
                <c:pt idx="10797">
                  <c:v>0.6003595089449999</c:v>
                </c:pt>
                <c:pt idx="10798">
                  <c:v>0.60024832611105272</c:v>
                </c:pt>
                <c:pt idx="10799">
                  <c:v>0.60013717415979662</c:v>
                </c:pt>
                <c:pt idx="10800">
                  <c:v>0.60002605307980172</c:v>
                </c:pt>
                <c:pt idx="10801">
                  <c:v>0.59991496285960932</c:v>
                </c:pt>
                <c:pt idx="10802">
                  <c:v>0.59980390348783286</c:v>
                </c:pt>
                <c:pt idx="10803">
                  <c:v>0.5996928749530277</c:v>
                </c:pt>
                <c:pt idx="10804">
                  <c:v>0.59958187724378365</c:v>
                </c:pt>
                <c:pt idx="10805">
                  <c:v>0.59947091034869104</c:v>
                </c:pt>
                <c:pt idx="10806">
                  <c:v>0.59935997425634457</c:v>
                </c:pt>
                <c:pt idx="10807">
                  <c:v>0.59924906895534646</c:v>
                </c:pt>
                <c:pt idx="10808">
                  <c:v>0.5991381944343005</c:v>
                </c:pt>
                <c:pt idx="10809">
                  <c:v>0.59902735068181912</c:v>
                </c:pt>
                <c:pt idx="10810">
                  <c:v>0.59891653768651798</c:v>
                </c:pt>
                <c:pt idx="10811">
                  <c:v>0.59880575543701886</c:v>
                </c:pt>
                <c:pt idx="10812">
                  <c:v>0.59869500392194852</c:v>
                </c:pt>
                <c:pt idx="10813">
                  <c:v>0.59858428312993306</c:v>
                </c:pt>
                <c:pt idx="10814">
                  <c:v>0.59847359304962411</c:v>
                </c:pt>
                <c:pt idx="10815">
                  <c:v>0.59836293366965398</c:v>
                </c:pt>
                <c:pt idx="10816">
                  <c:v>0.59825230497867377</c:v>
                </c:pt>
                <c:pt idx="10817">
                  <c:v>0.59814170696534119</c:v>
                </c:pt>
                <c:pt idx="10818">
                  <c:v>0.59803113961830368</c:v>
                </c:pt>
                <c:pt idx="10819">
                  <c:v>0.59792060292623017</c:v>
                </c:pt>
                <c:pt idx="10820">
                  <c:v>0.59781009687778952</c:v>
                </c:pt>
                <c:pt idx="10821">
                  <c:v>0.59769962146165667</c:v>
                </c:pt>
                <c:pt idx="10822">
                  <c:v>0.59758917666651001</c:v>
                </c:pt>
                <c:pt idx="10823">
                  <c:v>0.59747876248103438</c:v>
                </c:pt>
                <c:pt idx="10824">
                  <c:v>0.59736837889391214</c:v>
                </c:pt>
                <c:pt idx="10825">
                  <c:v>0.59725802589386057</c:v>
                </c:pt>
                <c:pt idx="10826">
                  <c:v>0.59714770346955803</c:v>
                </c:pt>
                <c:pt idx="10827">
                  <c:v>0.59703741160971679</c:v>
                </c:pt>
                <c:pt idx="10828">
                  <c:v>0.59692715030304777</c:v>
                </c:pt>
                <c:pt idx="10829">
                  <c:v>0.59681691953826166</c:v>
                </c:pt>
                <c:pt idx="10830">
                  <c:v>0.59670671930409513</c:v>
                </c:pt>
                <c:pt idx="10831">
                  <c:v>0.59659654958924968</c:v>
                </c:pt>
                <c:pt idx="10832">
                  <c:v>0.59648641038248951</c:v>
                </c:pt>
                <c:pt idx="10833">
                  <c:v>0.59637630167251821</c:v>
                </c:pt>
                <c:pt idx="10834">
                  <c:v>0.59626622344810398</c:v>
                </c:pt>
                <c:pt idx="10835">
                  <c:v>0.59615617569797053</c:v>
                </c:pt>
                <c:pt idx="10836">
                  <c:v>0.59604615841089414</c:v>
                </c:pt>
                <c:pt idx="10837">
                  <c:v>0.59593617157560741</c:v>
                </c:pt>
                <c:pt idx="10838">
                  <c:v>0.59582621518089895</c:v>
                </c:pt>
                <c:pt idx="10839">
                  <c:v>0.59571628921551656</c:v>
                </c:pt>
                <c:pt idx="10840">
                  <c:v>0.59560639366824053</c:v>
                </c:pt>
                <c:pt idx="10841">
                  <c:v>0.59549652852784207</c:v>
                </c:pt>
                <c:pt idx="10842">
                  <c:v>0.59538669378312359</c:v>
                </c:pt>
                <c:pt idx="10843">
                  <c:v>0.59527688942284851</c:v>
                </c:pt>
                <c:pt idx="10844">
                  <c:v>0.59516711543583556</c:v>
                </c:pt>
                <c:pt idx="10845">
                  <c:v>0.59505737181085827</c:v>
                </c:pt>
                <c:pt idx="10846">
                  <c:v>0.59494765853674814</c:v>
                </c:pt>
                <c:pt idx="10847">
                  <c:v>0.59483797560229157</c:v>
                </c:pt>
                <c:pt idx="10848">
                  <c:v>0.59472832299631251</c:v>
                </c:pt>
                <c:pt idx="10849">
                  <c:v>0.59461870070761946</c:v>
                </c:pt>
                <c:pt idx="10850">
                  <c:v>0.59450910872505636</c:v>
                </c:pt>
                <c:pt idx="10851">
                  <c:v>0.59439954703745157</c:v>
                </c:pt>
                <c:pt idx="10852">
                  <c:v>0.5942900156336236</c:v>
                </c:pt>
                <c:pt idx="10853">
                  <c:v>0.59418051450241949</c:v>
                </c:pt>
                <c:pt idx="10854">
                  <c:v>0.5940710436326877</c:v>
                </c:pt>
                <c:pt idx="10855">
                  <c:v>0.59396160301327572</c:v>
                </c:pt>
                <c:pt idx="10856">
                  <c:v>0.59385219263304023</c:v>
                </c:pt>
                <c:pt idx="10857">
                  <c:v>0.59374281248084826</c:v>
                </c:pt>
                <c:pt idx="10858">
                  <c:v>0.59363346254554661</c:v>
                </c:pt>
                <c:pt idx="10859">
                  <c:v>0.59352414281601751</c:v>
                </c:pt>
                <c:pt idx="10860">
                  <c:v>0.59341485328115151</c:v>
                </c:pt>
                <c:pt idx="10861">
                  <c:v>0.5933055939298103</c:v>
                </c:pt>
                <c:pt idx="10862">
                  <c:v>0.59319636475088156</c:v>
                </c:pt>
                <c:pt idx="10863">
                  <c:v>0.59308716573325704</c:v>
                </c:pt>
                <c:pt idx="10864">
                  <c:v>0.59297799686585906</c:v>
                </c:pt>
                <c:pt idx="10865">
                  <c:v>0.59286885813755452</c:v>
                </c:pt>
                <c:pt idx="10866">
                  <c:v>0.59275974953725696</c:v>
                </c:pt>
                <c:pt idx="10867">
                  <c:v>0.59265067105390001</c:v>
                </c:pt>
                <c:pt idx="10868">
                  <c:v>0.59254162267637878</c:v>
                </c:pt>
                <c:pt idx="10869">
                  <c:v>0.59243260439361256</c:v>
                </c:pt>
                <c:pt idx="10870">
                  <c:v>0.59232361619454565</c:v>
                </c:pt>
                <c:pt idx="10871">
                  <c:v>0.59221465806809781</c:v>
                </c:pt>
                <c:pt idx="10872">
                  <c:v>0.59210573000321232</c:v>
                </c:pt>
                <c:pt idx="10873">
                  <c:v>0.59199683198882991</c:v>
                </c:pt>
                <c:pt idx="10874">
                  <c:v>0.59188796401389754</c:v>
                </c:pt>
                <c:pt idx="10875">
                  <c:v>0.59177912606736838</c:v>
                </c:pt>
                <c:pt idx="10876">
                  <c:v>0.59167031813820004</c:v>
                </c:pt>
                <c:pt idx="10877">
                  <c:v>0.59156154021534491</c:v>
                </c:pt>
                <c:pt idx="10878">
                  <c:v>0.59145279228779857</c:v>
                </c:pt>
                <c:pt idx="10879">
                  <c:v>0.59134407434450864</c:v>
                </c:pt>
                <c:pt idx="10880">
                  <c:v>0.59123538637445849</c:v>
                </c:pt>
                <c:pt idx="10881">
                  <c:v>0.59112672836662639</c:v>
                </c:pt>
                <c:pt idx="10882">
                  <c:v>0.59101810031002056</c:v>
                </c:pt>
                <c:pt idx="10883">
                  <c:v>0.59090950219361571</c:v>
                </c:pt>
                <c:pt idx="10884">
                  <c:v>0.59080093400641309</c:v>
                </c:pt>
                <c:pt idx="10885">
                  <c:v>0.5906923957374105</c:v>
                </c:pt>
                <c:pt idx="10886">
                  <c:v>0.59058388737562995</c:v>
                </c:pt>
                <c:pt idx="10887">
                  <c:v>0.59047540891008532</c:v>
                </c:pt>
                <c:pt idx="10888">
                  <c:v>0.59036696032977476</c:v>
                </c:pt>
                <c:pt idx="10889">
                  <c:v>0.59025854162374558</c:v>
                </c:pt>
                <c:pt idx="10890">
                  <c:v>0.59015015278100957</c:v>
                </c:pt>
                <c:pt idx="10891">
                  <c:v>0.59004179379060551</c:v>
                </c:pt>
                <c:pt idx="10892">
                  <c:v>0.5899334646415727</c:v>
                </c:pt>
                <c:pt idx="10893">
                  <c:v>0.58982516532294527</c:v>
                </c:pt>
                <c:pt idx="10894">
                  <c:v>0.58971689582379627</c:v>
                </c:pt>
                <c:pt idx="10895">
                  <c:v>0.58960865613316216</c:v>
                </c:pt>
                <c:pt idx="10896">
                  <c:v>0.5895004462400899</c:v>
                </c:pt>
                <c:pt idx="10897">
                  <c:v>0.58939226613366247</c:v>
                </c:pt>
                <c:pt idx="10898">
                  <c:v>0.58928411580292894</c:v>
                </c:pt>
                <c:pt idx="10899">
                  <c:v>0.58917599523700226</c:v>
                </c:pt>
                <c:pt idx="10900">
                  <c:v>0.5890679044249153</c:v>
                </c:pt>
                <c:pt idx="10901">
                  <c:v>0.58895984335578921</c:v>
                </c:pt>
                <c:pt idx="10902">
                  <c:v>0.5888518120186873</c:v>
                </c:pt>
                <c:pt idx="10903">
                  <c:v>0.58874381040269763</c:v>
                </c:pt>
                <c:pt idx="10904">
                  <c:v>0.58863583849694068</c:v>
                </c:pt>
                <c:pt idx="10905">
                  <c:v>0.58852789629051161</c:v>
                </c:pt>
                <c:pt idx="10906">
                  <c:v>0.5884199837725107</c:v>
                </c:pt>
                <c:pt idx="10907">
                  <c:v>0.58831210093206188</c:v>
                </c:pt>
                <c:pt idx="10908">
                  <c:v>0.58820424775830049</c:v>
                </c:pt>
                <c:pt idx="10909">
                  <c:v>0.58809642424031838</c:v>
                </c:pt>
                <c:pt idx="10910">
                  <c:v>0.58798863036725657</c:v>
                </c:pt>
                <c:pt idx="10911">
                  <c:v>0.58788086612824941</c:v>
                </c:pt>
                <c:pt idx="10912">
                  <c:v>0.58777313151243449</c:v>
                </c:pt>
                <c:pt idx="10913">
                  <c:v>0.5876654265089577</c:v>
                </c:pt>
                <c:pt idx="10914">
                  <c:v>0.58755775110695285</c:v>
                </c:pt>
                <c:pt idx="10915">
                  <c:v>0.58745010529560238</c:v>
                </c:pt>
                <c:pt idx="10916">
                  <c:v>0.58734248906404607</c:v>
                </c:pt>
                <c:pt idx="10917">
                  <c:v>0.58723490240145559</c:v>
                </c:pt>
                <c:pt idx="10918">
                  <c:v>0.58712734529698085</c:v>
                </c:pt>
                <c:pt idx="10919">
                  <c:v>0.58701981773982104</c:v>
                </c:pt>
                <c:pt idx="10920">
                  <c:v>0.58691231971912761</c:v>
                </c:pt>
                <c:pt idx="10921">
                  <c:v>0.58680485122411363</c:v>
                </c:pt>
                <c:pt idx="10922">
                  <c:v>0.58669741224394845</c:v>
                </c:pt>
                <c:pt idx="10923">
                  <c:v>0.58659000276781736</c:v>
                </c:pt>
                <c:pt idx="10924">
                  <c:v>0.58648262278492602</c:v>
                </c:pt>
                <c:pt idx="10925">
                  <c:v>0.5863752722845057</c:v>
                </c:pt>
                <c:pt idx="10926">
                  <c:v>0.58626795125571041</c:v>
                </c:pt>
                <c:pt idx="10927">
                  <c:v>0.58616065968780207</c:v>
                </c:pt>
                <c:pt idx="10928">
                  <c:v>0.58605339756997199</c:v>
                </c:pt>
                <c:pt idx="10929">
                  <c:v>0.58594616489144102</c:v>
                </c:pt>
                <c:pt idx="10930">
                  <c:v>0.5858389616414571</c:v>
                </c:pt>
                <c:pt idx="10931">
                  <c:v>0.58573178780923707</c:v>
                </c:pt>
                <c:pt idx="10932">
                  <c:v>0.58562464338403064</c:v>
                </c:pt>
                <c:pt idx="10933">
                  <c:v>0.58551752835505466</c:v>
                </c:pt>
                <c:pt idx="10934">
                  <c:v>0.58541044271159526</c:v>
                </c:pt>
                <c:pt idx="10935">
                  <c:v>0.58530338644287327</c:v>
                </c:pt>
                <c:pt idx="10936">
                  <c:v>0.5851963595381563</c:v>
                </c:pt>
                <c:pt idx="10937">
                  <c:v>0.58508936198669903</c:v>
                </c:pt>
                <c:pt idx="10938">
                  <c:v>0.58498239377778338</c:v>
                </c:pt>
                <c:pt idx="10939">
                  <c:v>0.58487545490068182</c:v>
                </c:pt>
                <c:pt idx="10940">
                  <c:v>0.58476854534464906</c:v>
                </c:pt>
                <c:pt idx="10941">
                  <c:v>0.58466166509899431</c:v>
                </c:pt>
                <c:pt idx="10942">
                  <c:v>0.58455481415298438</c:v>
                </c:pt>
                <c:pt idx="10943">
                  <c:v>0.5844479924959175</c:v>
                </c:pt>
                <c:pt idx="10944">
                  <c:v>0.58434120011709023</c:v>
                </c:pt>
                <c:pt idx="10945">
                  <c:v>0.58423443700580369</c:v>
                </c:pt>
                <c:pt idx="10946">
                  <c:v>0.58412770315135842</c:v>
                </c:pt>
                <c:pt idx="10947">
                  <c:v>0.58402099854308365</c:v>
                </c:pt>
                <c:pt idx="10948">
                  <c:v>0.58391432317027558</c:v>
                </c:pt>
                <c:pt idx="10949">
                  <c:v>0.58380767702225822</c:v>
                </c:pt>
                <c:pt idx="10950">
                  <c:v>0.58370106008837175</c:v>
                </c:pt>
                <c:pt idx="10951">
                  <c:v>0.58359447235793149</c:v>
                </c:pt>
                <c:pt idx="10952">
                  <c:v>0.58348791382027243</c:v>
                </c:pt>
                <c:pt idx="10953">
                  <c:v>0.58338138446474541</c:v>
                </c:pt>
                <c:pt idx="10954">
                  <c:v>0.58327488428069818</c:v>
                </c:pt>
                <c:pt idx="10955">
                  <c:v>0.58316841325746649</c:v>
                </c:pt>
                <c:pt idx="10956">
                  <c:v>0.58306197138441251</c:v>
                </c:pt>
                <c:pt idx="10957">
                  <c:v>0.58295555865089665</c:v>
                </c:pt>
                <c:pt idx="10958">
                  <c:v>0.58284917504628098</c:v>
                </c:pt>
                <c:pt idx="10959">
                  <c:v>0.58274282055993731</c:v>
                </c:pt>
                <c:pt idx="10960">
                  <c:v>0.58263649518123295</c:v>
                </c:pt>
                <c:pt idx="10961">
                  <c:v>0.5825301988995587</c:v>
                </c:pt>
                <c:pt idx="10962">
                  <c:v>0.58242393170429563</c:v>
                </c:pt>
                <c:pt idx="10963">
                  <c:v>0.58231769358483576</c:v>
                </c:pt>
                <c:pt idx="10964">
                  <c:v>0.58221148453056049</c:v>
                </c:pt>
                <c:pt idx="10965">
                  <c:v>0.58210530453087661</c:v>
                </c:pt>
                <c:pt idx="10966">
                  <c:v>0.58199915357519183</c:v>
                </c:pt>
                <c:pt idx="10967">
                  <c:v>0.58189303165289563</c:v>
                </c:pt>
                <c:pt idx="10968">
                  <c:v>0.58178693875341958</c:v>
                </c:pt>
                <c:pt idx="10969">
                  <c:v>0.5816808748661777</c:v>
                </c:pt>
                <c:pt idx="10970">
                  <c:v>0.58157483998059045</c:v>
                </c:pt>
                <c:pt idx="10971">
                  <c:v>0.58146883408608607</c:v>
                </c:pt>
                <c:pt idx="10972">
                  <c:v>0.58136285717209657</c:v>
                </c:pt>
                <c:pt idx="10973">
                  <c:v>0.58125690922805318</c:v>
                </c:pt>
                <c:pt idx="10974">
                  <c:v>0.5811509902434171</c:v>
                </c:pt>
                <c:pt idx="10975">
                  <c:v>0.58104510020761457</c:v>
                </c:pt>
                <c:pt idx="10976">
                  <c:v>0.58093923911010603</c:v>
                </c:pt>
                <c:pt idx="10977">
                  <c:v>0.58083340694034558</c:v>
                </c:pt>
                <c:pt idx="10978">
                  <c:v>0.58072760368779563</c:v>
                </c:pt>
                <c:pt idx="10979">
                  <c:v>0.58062182934192141</c:v>
                </c:pt>
                <c:pt idx="10980">
                  <c:v>0.58051608389218479</c:v>
                </c:pt>
                <c:pt idx="10981">
                  <c:v>0.58041036732808926</c:v>
                </c:pt>
                <c:pt idx="10982">
                  <c:v>0.58030467963908761</c:v>
                </c:pt>
                <c:pt idx="10983">
                  <c:v>0.58019902081467312</c:v>
                </c:pt>
                <c:pt idx="10984">
                  <c:v>0.58009339084433109</c:v>
                </c:pt>
                <c:pt idx="10985">
                  <c:v>0.57998778971757259</c:v>
                </c:pt>
                <c:pt idx="10986">
                  <c:v>0.5798822174238929</c:v>
                </c:pt>
                <c:pt idx="10987">
                  <c:v>0.57977667395276622</c:v>
                </c:pt>
                <c:pt idx="10988">
                  <c:v>0.57967115929374302</c:v>
                </c:pt>
                <c:pt idx="10989">
                  <c:v>0.57956567343630572</c:v>
                </c:pt>
                <c:pt idx="10990">
                  <c:v>0.57946021636999845</c:v>
                </c:pt>
                <c:pt idx="10991">
                  <c:v>0.57935478808432117</c:v>
                </c:pt>
                <c:pt idx="10992">
                  <c:v>0.5792493885688248</c:v>
                </c:pt>
                <c:pt idx="10993">
                  <c:v>0.57914401781302505</c:v>
                </c:pt>
                <c:pt idx="10994">
                  <c:v>0.57903867580645807</c:v>
                </c:pt>
                <c:pt idx="10995">
                  <c:v>0.57893336253868499</c:v>
                </c:pt>
                <c:pt idx="10996">
                  <c:v>0.57882807799923164</c:v>
                </c:pt>
                <c:pt idx="10997">
                  <c:v>0.57872282217766369</c:v>
                </c:pt>
                <c:pt idx="10998">
                  <c:v>0.57861759506353405</c:v>
                </c:pt>
                <c:pt idx="10999">
                  <c:v>0.57851239664640397</c:v>
                </c:pt>
                <c:pt idx="11000">
                  <c:v>0.57840722691583923</c:v>
                </c:pt>
                <c:pt idx="11001">
                  <c:v>0.57830208586140497</c:v>
                </c:pt>
                <c:pt idx="11002">
                  <c:v>0.57819697347269483</c:v>
                </c:pt>
                <c:pt idx="11003">
                  <c:v>0.57809188973927095</c:v>
                </c:pt>
                <c:pt idx="11004">
                  <c:v>0.57798683465072465</c:v>
                </c:pt>
                <c:pt idx="11005">
                  <c:v>0.5778818081966457</c:v>
                </c:pt>
                <c:pt idx="11006">
                  <c:v>0.57777681036662865</c:v>
                </c:pt>
                <c:pt idx="11007">
                  <c:v>0.57767184115027914</c:v>
                </c:pt>
                <c:pt idx="11008">
                  <c:v>0.57756690053718207</c:v>
                </c:pt>
                <c:pt idx="11009">
                  <c:v>0.57746198851695885</c:v>
                </c:pt>
                <c:pt idx="11010">
                  <c:v>0.57735710507923077</c:v>
                </c:pt>
                <c:pt idx="11011">
                  <c:v>0.57725225021361204</c:v>
                </c:pt>
                <c:pt idx="11012">
                  <c:v>0.57714742390971663</c:v>
                </c:pt>
                <c:pt idx="11013">
                  <c:v>0.57704262615718382</c:v>
                </c:pt>
                <c:pt idx="11014">
                  <c:v>0.57693785694562605</c:v>
                </c:pt>
                <c:pt idx="11015">
                  <c:v>0.57683311626470601</c:v>
                </c:pt>
                <c:pt idx="11016">
                  <c:v>0.5767284041040478</c:v>
                </c:pt>
                <c:pt idx="11017">
                  <c:v>0.5766237204533019</c:v>
                </c:pt>
                <c:pt idx="11018">
                  <c:v>0.57651906530211527</c:v>
                </c:pt>
                <c:pt idx="11019">
                  <c:v>0.57641443864015485</c:v>
                </c:pt>
                <c:pt idx="11020">
                  <c:v>0.57630984045708089</c:v>
                </c:pt>
                <c:pt idx="11021">
                  <c:v>0.57620527074254169</c:v>
                </c:pt>
                <c:pt idx="11022">
                  <c:v>0.57610072948622348</c:v>
                </c:pt>
                <c:pt idx="11023">
                  <c:v>0.57599621667780598</c:v>
                </c:pt>
                <c:pt idx="11024">
                  <c:v>0.57589173230694435</c:v>
                </c:pt>
                <c:pt idx="11025">
                  <c:v>0.57578727636334104</c:v>
                </c:pt>
                <c:pt idx="11026">
                  <c:v>0.57568284883667253</c:v>
                </c:pt>
                <c:pt idx="11027">
                  <c:v>0.57557844971663963</c:v>
                </c:pt>
                <c:pt idx="11028">
                  <c:v>0.57547407899295056</c:v>
                </c:pt>
                <c:pt idx="11029">
                  <c:v>0.57536973665530178</c:v>
                </c:pt>
                <c:pt idx="11030">
                  <c:v>0.57526542269339165</c:v>
                </c:pt>
                <c:pt idx="11031">
                  <c:v>0.57516113709692351</c:v>
                </c:pt>
                <c:pt idx="11032">
                  <c:v>0.57505687985563658</c:v>
                </c:pt>
                <c:pt idx="11033">
                  <c:v>0.57495265095924342</c:v>
                </c:pt>
                <c:pt idx="11034">
                  <c:v>0.57484845039747889</c:v>
                </c:pt>
                <c:pt idx="11035">
                  <c:v>0.57474427816005025</c:v>
                </c:pt>
                <c:pt idx="11036">
                  <c:v>0.57464013423670934</c:v>
                </c:pt>
                <c:pt idx="11037">
                  <c:v>0.57453601861718862</c:v>
                </c:pt>
                <c:pt idx="11038">
                  <c:v>0.57443193129124159</c:v>
                </c:pt>
                <c:pt idx="11039">
                  <c:v>0.57432787224862103</c:v>
                </c:pt>
                <c:pt idx="11040">
                  <c:v>0.57422384147905892</c:v>
                </c:pt>
                <c:pt idx="11041">
                  <c:v>0.57411983897233398</c:v>
                </c:pt>
                <c:pt idx="11042">
                  <c:v>0.57401586471820298</c:v>
                </c:pt>
                <c:pt idx="11043">
                  <c:v>0.57391191870643332</c:v>
                </c:pt>
                <c:pt idx="11044">
                  <c:v>0.57380800092679762</c:v>
                </c:pt>
                <c:pt idx="11045">
                  <c:v>0.57370411136908028</c:v>
                </c:pt>
                <c:pt idx="11046">
                  <c:v>0.57360025002304693</c:v>
                </c:pt>
                <c:pt idx="11047">
                  <c:v>0.57349641687849406</c:v>
                </c:pt>
                <c:pt idx="11048">
                  <c:v>0.5733926119252023</c:v>
                </c:pt>
                <c:pt idx="11049">
                  <c:v>0.57328883515298301</c:v>
                </c:pt>
                <c:pt idx="11050">
                  <c:v>0.57318508655162892</c:v>
                </c:pt>
                <c:pt idx="11051">
                  <c:v>0.57308136611094451</c:v>
                </c:pt>
                <c:pt idx="11052">
                  <c:v>0.57297767382073961</c:v>
                </c:pt>
                <c:pt idx="11053">
                  <c:v>0.57287400967083324</c:v>
                </c:pt>
                <c:pt idx="11054">
                  <c:v>0.57277037365103256</c:v>
                </c:pt>
                <c:pt idx="11055">
                  <c:v>0.57266676575115338</c:v>
                </c:pt>
                <c:pt idx="11056">
                  <c:v>0.57256318596104472</c:v>
                </c:pt>
                <c:pt idx="11057">
                  <c:v>0.57245963427055535</c:v>
                </c:pt>
                <c:pt idx="11058">
                  <c:v>0.57235611066947856</c:v>
                </c:pt>
                <c:pt idx="11059">
                  <c:v>0.57225261514766956</c:v>
                </c:pt>
                <c:pt idx="11060">
                  <c:v>0.57214914769499214</c:v>
                </c:pt>
                <c:pt idx="11061">
                  <c:v>0.57204570830127699</c:v>
                </c:pt>
                <c:pt idx="11062">
                  <c:v>0.57194229695638465</c:v>
                </c:pt>
                <c:pt idx="11063">
                  <c:v>0.57183891365019213</c:v>
                </c:pt>
                <c:pt idx="11064">
                  <c:v>0.57173555837252765</c:v>
                </c:pt>
                <c:pt idx="11065">
                  <c:v>0.57163223111329364</c:v>
                </c:pt>
                <c:pt idx="11066">
                  <c:v>0.57152893186234555</c:v>
                </c:pt>
                <c:pt idx="11067">
                  <c:v>0.57142566060958999</c:v>
                </c:pt>
                <c:pt idx="11068">
                  <c:v>0.57132241734486711</c:v>
                </c:pt>
                <c:pt idx="11069">
                  <c:v>0.57121920205809262</c:v>
                </c:pt>
                <c:pt idx="11070">
                  <c:v>0.57111601473914053</c:v>
                </c:pt>
                <c:pt idx="11071">
                  <c:v>0.57101285537792457</c:v>
                </c:pt>
                <c:pt idx="11072">
                  <c:v>0.57090972396434025</c:v>
                </c:pt>
                <c:pt idx="11073">
                  <c:v>0.57080662048829656</c:v>
                </c:pt>
                <c:pt idx="11074">
                  <c:v>0.57070354493968767</c:v>
                </c:pt>
                <c:pt idx="11075">
                  <c:v>0.57060049730845386</c:v>
                </c:pt>
                <c:pt idx="11076">
                  <c:v>0.57049747758449176</c:v>
                </c:pt>
                <c:pt idx="11077">
                  <c:v>0.57039448575772256</c:v>
                </c:pt>
                <c:pt idx="11078">
                  <c:v>0.57029152181809561</c:v>
                </c:pt>
                <c:pt idx="11079">
                  <c:v>0.57018858575552833</c:v>
                </c:pt>
                <c:pt idx="11080">
                  <c:v>0.57008567755998185</c:v>
                </c:pt>
                <c:pt idx="11081">
                  <c:v>0.56998279722135758</c:v>
                </c:pt>
                <c:pt idx="11082">
                  <c:v>0.56987994472963344</c:v>
                </c:pt>
                <c:pt idx="11083">
                  <c:v>0.56977712007475079</c:v>
                </c:pt>
                <c:pt idx="11084">
                  <c:v>0.56967432324666567</c:v>
                </c:pt>
                <c:pt idx="11085">
                  <c:v>0.56957155423533801</c:v>
                </c:pt>
                <c:pt idx="11086">
                  <c:v>0.56946881303073271</c:v>
                </c:pt>
                <c:pt idx="11087">
                  <c:v>0.56936609962281859</c:v>
                </c:pt>
                <c:pt idx="11088">
                  <c:v>0.56926341400157165</c:v>
                </c:pt>
                <c:pt idx="11089">
                  <c:v>0.56916075615696449</c:v>
                </c:pt>
                <c:pt idx="11090">
                  <c:v>0.56905812607898565</c:v>
                </c:pt>
                <c:pt idx="11091">
                  <c:v>0.56895552375761937</c:v>
                </c:pt>
                <c:pt idx="11092">
                  <c:v>0.56885294918285756</c:v>
                </c:pt>
                <c:pt idx="11093">
                  <c:v>0.56875040234470775</c:v>
                </c:pt>
                <c:pt idx="11094">
                  <c:v>0.56864788323314996</c:v>
                </c:pt>
                <c:pt idx="11095">
                  <c:v>0.56854539183819164</c:v>
                </c:pt>
                <c:pt idx="11096">
                  <c:v>0.56844292814985797</c:v>
                </c:pt>
                <c:pt idx="11097">
                  <c:v>0.56834049215816396</c:v>
                </c:pt>
                <c:pt idx="11098">
                  <c:v>0.56823808385310504</c:v>
                </c:pt>
                <c:pt idx="11099">
                  <c:v>0.56813570322472762</c:v>
                </c:pt>
                <c:pt idx="11100">
                  <c:v>0.56803335026305068</c:v>
                </c:pt>
                <c:pt idx="11101">
                  <c:v>0.56793102495810865</c:v>
                </c:pt>
                <c:pt idx="11102">
                  <c:v>0.56782872729993505</c:v>
                </c:pt>
                <c:pt idx="11103">
                  <c:v>0.56772645727858695</c:v>
                </c:pt>
                <c:pt idx="11104">
                  <c:v>0.56762421488407999</c:v>
                </c:pt>
                <c:pt idx="11105">
                  <c:v>0.56752200010647369</c:v>
                </c:pt>
                <c:pt idx="11106">
                  <c:v>0.56741981293583965</c:v>
                </c:pt>
                <c:pt idx="11107">
                  <c:v>0.56731765336222606</c:v>
                </c:pt>
                <c:pt idx="11108">
                  <c:v>0.56721552137569797</c:v>
                </c:pt>
                <c:pt idx="11109">
                  <c:v>0.56711341696632289</c:v>
                </c:pt>
                <c:pt idx="11110">
                  <c:v>0.56701134012417365</c:v>
                </c:pt>
                <c:pt idx="11111">
                  <c:v>0.56690929083932662</c:v>
                </c:pt>
                <c:pt idx="11112">
                  <c:v>0.56680726910186352</c:v>
                </c:pt>
                <c:pt idx="11113">
                  <c:v>0.56670527490187861</c:v>
                </c:pt>
                <c:pt idx="11114">
                  <c:v>0.56660330822943961</c:v>
                </c:pt>
                <c:pt idx="11115">
                  <c:v>0.56650136907465687</c:v>
                </c:pt>
                <c:pt idx="11116">
                  <c:v>0.56639945742764075</c:v>
                </c:pt>
                <c:pt idx="11117">
                  <c:v>0.56629757327848496</c:v>
                </c:pt>
                <c:pt idx="11118">
                  <c:v>0.56619571661728862</c:v>
                </c:pt>
                <c:pt idx="11119">
                  <c:v>0.566093887434169</c:v>
                </c:pt>
                <c:pt idx="11120">
                  <c:v>0.56599208571923765</c:v>
                </c:pt>
                <c:pt idx="11121">
                  <c:v>0.56589031146264102</c:v>
                </c:pt>
                <c:pt idx="11122">
                  <c:v>0.56578856465448868</c:v>
                </c:pt>
                <c:pt idx="11123">
                  <c:v>0.56568684528489965</c:v>
                </c:pt>
                <c:pt idx="11124">
                  <c:v>0.5655851533440257</c:v>
                </c:pt>
                <c:pt idx="11125">
                  <c:v>0.56548348882199395</c:v>
                </c:pt>
                <c:pt idx="11126">
                  <c:v>0.56538185170896749</c:v>
                </c:pt>
                <c:pt idx="11127">
                  <c:v>0.5652802419950762</c:v>
                </c:pt>
                <c:pt idx="11128">
                  <c:v>0.56517865967048708</c:v>
                </c:pt>
                <c:pt idx="11129">
                  <c:v>0.56507710472532957</c:v>
                </c:pt>
                <c:pt idx="11130">
                  <c:v>0.56497557714980173</c:v>
                </c:pt>
                <c:pt idx="11131">
                  <c:v>0.56487407693404135</c:v>
                </c:pt>
                <c:pt idx="11132">
                  <c:v>0.5647726040682256</c:v>
                </c:pt>
                <c:pt idx="11133">
                  <c:v>0.56467115854254379</c:v>
                </c:pt>
                <c:pt idx="11134">
                  <c:v>0.56456974034715157</c:v>
                </c:pt>
                <c:pt idx="11135">
                  <c:v>0.56446834947224245</c:v>
                </c:pt>
                <c:pt idx="11136">
                  <c:v>0.56436698590801737</c:v>
                </c:pt>
                <c:pt idx="11137">
                  <c:v>0.56426564964466353</c:v>
                </c:pt>
                <c:pt idx="11138">
                  <c:v>0.56416434067235899</c:v>
                </c:pt>
                <c:pt idx="11139">
                  <c:v>0.56406305898132858</c:v>
                </c:pt>
                <c:pt idx="11140">
                  <c:v>0.56396180456176281</c:v>
                </c:pt>
                <c:pt idx="11141">
                  <c:v>0.56386057740388296</c:v>
                </c:pt>
                <c:pt idx="11142">
                  <c:v>0.56375937749788885</c:v>
                </c:pt>
                <c:pt idx="11143">
                  <c:v>0.56365820483399964</c:v>
                </c:pt>
                <c:pt idx="11144">
                  <c:v>0.56355705940245149</c:v>
                </c:pt>
                <c:pt idx="11145">
                  <c:v>0.56345594119346731</c:v>
                </c:pt>
                <c:pt idx="11146">
                  <c:v>0.5633548501972776</c:v>
                </c:pt>
                <c:pt idx="11147">
                  <c:v>0.56325378640411783</c:v>
                </c:pt>
                <c:pt idx="11148">
                  <c:v>0.56315274980422225</c:v>
                </c:pt>
                <c:pt idx="11149">
                  <c:v>0.5630517403878581</c:v>
                </c:pt>
                <c:pt idx="11150">
                  <c:v>0.56295075814525197</c:v>
                </c:pt>
                <c:pt idx="11151">
                  <c:v>0.56284980306666565</c:v>
                </c:pt>
                <c:pt idx="11152">
                  <c:v>0.56274887514235661</c:v>
                </c:pt>
                <c:pt idx="11153">
                  <c:v>0.56264797436259506</c:v>
                </c:pt>
                <c:pt idx="11154">
                  <c:v>0.56254710071761793</c:v>
                </c:pt>
                <c:pt idx="11155">
                  <c:v>0.56244625419774152</c:v>
                </c:pt>
                <c:pt idx="11156">
                  <c:v>0.56234543479321164</c:v>
                </c:pt>
                <c:pt idx="11157">
                  <c:v>0.56224464249432116</c:v>
                </c:pt>
                <c:pt idx="11158">
                  <c:v>0.56214387729133664</c:v>
                </c:pt>
                <c:pt idx="11159">
                  <c:v>0.56204313917456394</c:v>
                </c:pt>
                <c:pt idx="11160">
                  <c:v>0.56194242813429163</c:v>
                </c:pt>
                <c:pt idx="11161">
                  <c:v>0.56184174416082133</c:v>
                </c:pt>
                <c:pt idx="11162">
                  <c:v>0.56174108724444494</c:v>
                </c:pt>
                <c:pt idx="11163">
                  <c:v>0.5616404573754773</c:v>
                </c:pt>
                <c:pt idx="11164">
                  <c:v>0.56153985454420863</c:v>
                </c:pt>
                <c:pt idx="11165">
                  <c:v>0.56143927874097987</c:v>
                </c:pt>
                <c:pt idx="11166">
                  <c:v>0.56133872995610046</c:v>
                </c:pt>
                <c:pt idx="11167">
                  <c:v>0.56123820817989889</c:v>
                </c:pt>
                <c:pt idx="11168">
                  <c:v>0.5611377134026857</c:v>
                </c:pt>
                <c:pt idx="11169">
                  <c:v>0.56103724561480972</c:v>
                </c:pt>
                <c:pt idx="11170">
                  <c:v>0.56093680480660157</c:v>
                </c:pt>
                <c:pt idx="11171">
                  <c:v>0.56083639096840321</c:v>
                </c:pt>
                <c:pt idx="11172">
                  <c:v>0.56073600409055824</c:v>
                </c:pt>
                <c:pt idx="11173">
                  <c:v>0.56063564416342304</c:v>
                </c:pt>
                <c:pt idx="11174">
                  <c:v>0.56053531117733157</c:v>
                </c:pt>
                <c:pt idx="11175">
                  <c:v>0.56043500512265576</c:v>
                </c:pt>
                <c:pt idx="11176">
                  <c:v>0.56033472598976253</c:v>
                </c:pt>
                <c:pt idx="11177">
                  <c:v>0.5602344737690188</c:v>
                </c:pt>
                <c:pt idx="11178">
                  <c:v>0.56013424845078463</c:v>
                </c:pt>
                <c:pt idx="11179">
                  <c:v>0.56003405002543882</c:v>
                </c:pt>
                <c:pt idx="11180">
                  <c:v>0.55993387848336362</c:v>
                </c:pt>
                <c:pt idx="11181">
                  <c:v>0.55983373381494017</c:v>
                </c:pt>
                <c:pt idx="11182">
                  <c:v>0.55973361601056504</c:v>
                </c:pt>
                <c:pt idx="11183">
                  <c:v>0.55963352506061048</c:v>
                </c:pt>
                <c:pt idx="11184">
                  <c:v>0.5595334609554925</c:v>
                </c:pt>
                <c:pt idx="11185">
                  <c:v>0.55943342368560611</c:v>
                </c:pt>
                <c:pt idx="11186">
                  <c:v>0.5593334132413561</c:v>
                </c:pt>
                <c:pt idx="11187">
                  <c:v>0.5592334296131527</c:v>
                </c:pt>
                <c:pt idx="11188">
                  <c:v>0.55913347279140835</c:v>
                </c:pt>
                <c:pt idx="11189">
                  <c:v>0.55903354276654249</c:v>
                </c:pt>
                <c:pt idx="11190">
                  <c:v>0.55893363952898301</c:v>
                </c:pt>
                <c:pt idx="11191">
                  <c:v>0.55883376306913912</c:v>
                </c:pt>
                <c:pt idx="11192">
                  <c:v>0.5587339133774597</c:v>
                </c:pt>
                <c:pt idx="11193">
                  <c:v>0.5586340904443805</c:v>
                </c:pt>
                <c:pt idx="11194">
                  <c:v>0.55853429426031931</c:v>
                </c:pt>
                <c:pt idx="11195">
                  <c:v>0.55843452481573608</c:v>
                </c:pt>
                <c:pt idx="11196">
                  <c:v>0.55833478210109067</c:v>
                </c:pt>
                <c:pt idx="11197">
                  <c:v>0.55823506610681572</c:v>
                </c:pt>
                <c:pt idx="11198">
                  <c:v>0.55813537682337977</c:v>
                </c:pt>
                <c:pt idx="11199">
                  <c:v>0.558035714241228</c:v>
                </c:pt>
                <c:pt idx="11200">
                  <c:v>0.55793607835084102</c:v>
                </c:pt>
                <c:pt idx="11201">
                  <c:v>0.55783646914268259</c:v>
                </c:pt>
                <c:pt idx="11202">
                  <c:v>0.55773688660722776</c:v>
                </c:pt>
                <c:pt idx="11203">
                  <c:v>0.55763733073495259</c:v>
                </c:pt>
                <c:pt idx="11204">
                  <c:v>0.55753780151634047</c:v>
                </c:pt>
                <c:pt idx="11205">
                  <c:v>0.55743829894187713</c:v>
                </c:pt>
                <c:pt idx="11206">
                  <c:v>0.55733882300205329</c:v>
                </c:pt>
                <c:pt idx="11207">
                  <c:v>0.55723937368736376</c:v>
                </c:pt>
                <c:pt idx="11208">
                  <c:v>0.55713995098830782</c:v>
                </c:pt>
                <c:pt idx="11209">
                  <c:v>0.55704055489538862</c:v>
                </c:pt>
                <c:pt idx="11210">
                  <c:v>0.55694118539911364</c:v>
                </c:pt>
                <c:pt idx="11211">
                  <c:v>0.55684184249000623</c:v>
                </c:pt>
                <c:pt idx="11212">
                  <c:v>0.55674252615855413</c:v>
                </c:pt>
                <c:pt idx="11213">
                  <c:v>0.55664323639530489</c:v>
                </c:pt>
                <c:pt idx="11214">
                  <c:v>0.55654397319075655</c:v>
                </c:pt>
                <c:pt idx="11215">
                  <c:v>0.55644473653547</c:v>
                </c:pt>
                <c:pt idx="11216">
                  <c:v>0.55634552641995161</c:v>
                </c:pt>
                <c:pt idx="11217">
                  <c:v>0.55624634283475349</c:v>
                </c:pt>
                <c:pt idx="11218">
                  <c:v>0.55614718577041256</c:v>
                </c:pt>
                <c:pt idx="11219">
                  <c:v>0.55604805521748046</c:v>
                </c:pt>
                <c:pt idx="11220">
                  <c:v>0.55594895116649434</c:v>
                </c:pt>
                <c:pt idx="11221">
                  <c:v>0.55584987360802296</c:v>
                </c:pt>
                <c:pt idx="11222">
                  <c:v>0.55575082253260222</c:v>
                </c:pt>
                <c:pt idx="11223">
                  <c:v>0.55565179793080965</c:v>
                </c:pt>
                <c:pt idx="11224">
                  <c:v>0.55555279979320338</c:v>
                </c:pt>
                <c:pt idx="11225">
                  <c:v>0.5554538281103808</c:v>
                </c:pt>
                <c:pt idx="11226">
                  <c:v>0.55535488287288992</c:v>
                </c:pt>
                <c:pt idx="11227">
                  <c:v>0.5552559640713175</c:v>
                </c:pt>
                <c:pt idx="11228">
                  <c:v>0.55515707169624717</c:v>
                </c:pt>
                <c:pt idx="11229">
                  <c:v>0.55505820573826636</c:v>
                </c:pt>
                <c:pt idx="11230">
                  <c:v>0.55495936618796649</c:v>
                </c:pt>
                <c:pt idx="11231">
                  <c:v>0.5548605530359445</c:v>
                </c:pt>
                <c:pt idx="11232">
                  <c:v>0.5547617662728006</c:v>
                </c:pt>
                <c:pt idx="11233">
                  <c:v>0.55466300588913742</c:v>
                </c:pt>
                <c:pt idx="11234">
                  <c:v>0.55456427187556456</c:v>
                </c:pt>
                <c:pt idx="11235">
                  <c:v>0.55446556422269044</c:v>
                </c:pt>
                <c:pt idx="11236">
                  <c:v>0.55436688292114356</c:v>
                </c:pt>
                <c:pt idx="11237">
                  <c:v>0.55426822796153752</c:v>
                </c:pt>
                <c:pt idx="11238">
                  <c:v>0.55416959933449561</c:v>
                </c:pt>
                <c:pt idx="11239">
                  <c:v>0.55407099703064877</c:v>
                </c:pt>
                <c:pt idx="11240">
                  <c:v>0.55397242104063127</c:v>
                </c:pt>
                <c:pt idx="11241">
                  <c:v>0.55387387135508725</c:v>
                </c:pt>
                <c:pt idx="11242">
                  <c:v>0.55377534796463901</c:v>
                </c:pt>
                <c:pt idx="11243">
                  <c:v>0.55367685085995211</c:v>
                </c:pt>
                <c:pt idx="11244">
                  <c:v>0.55357838003167037</c:v>
                </c:pt>
                <c:pt idx="11245">
                  <c:v>0.55347993547044794</c:v>
                </c:pt>
                <c:pt idx="11246">
                  <c:v>0.5533815171669435</c:v>
                </c:pt>
                <c:pt idx="11247">
                  <c:v>0.55328312511181421</c:v>
                </c:pt>
                <c:pt idx="11248">
                  <c:v>0.55318475929574351</c:v>
                </c:pt>
                <c:pt idx="11249">
                  <c:v>0.55308641970938577</c:v>
                </c:pt>
                <c:pt idx="11250">
                  <c:v>0.55298810634342666</c:v>
                </c:pt>
                <c:pt idx="11251">
                  <c:v>0.5528898191885393</c:v>
                </c:pt>
                <c:pt idx="11252">
                  <c:v>0.5527915582354016</c:v>
                </c:pt>
                <c:pt idx="11253">
                  <c:v>0.55269332347470934</c:v>
                </c:pt>
                <c:pt idx="11254">
                  <c:v>0.55259511489714752</c:v>
                </c:pt>
                <c:pt idx="11255">
                  <c:v>0.55249693249342879</c:v>
                </c:pt>
                <c:pt idx="11256">
                  <c:v>0.55239877625422962</c:v>
                </c:pt>
                <c:pt idx="11257">
                  <c:v>0.55230064617027164</c:v>
                </c:pt>
                <c:pt idx="11258">
                  <c:v>0.55220254223225029</c:v>
                </c:pt>
                <c:pt idx="11259">
                  <c:v>0.5521044644309</c:v>
                </c:pt>
                <c:pt idx="11260">
                  <c:v>0.55200641275691187</c:v>
                </c:pt>
                <c:pt idx="11261">
                  <c:v>0.55190838720101831</c:v>
                </c:pt>
                <c:pt idx="11262">
                  <c:v>0.55181038775393676</c:v>
                </c:pt>
                <c:pt idx="11263">
                  <c:v>0.55171241440641294</c:v>
                </c:pt>
                <c:pt idx="11264">
                  <c:v>0.55161446714916273</c:v>
                </c:pt>
                <c:pt idx="11265">
                  <c:v>0.55151654597291355</c:v>
                </c:pt>
                <c:pt idx="11266">
                  <c:v>0.55141865086845254</c:v>
                </c:pt>
                <c:pt idx="11267">
                  <c:v>0.55132078182647859</c:v>
                </c:pt>
                <c:pt idx="11268">
                  <c:v>0.55122293883775197</c:v>
                </c:pt>
                <c:pt idx="11269">
                  <c:v>0.55112512189304197</c:v>
                </c:pt>
                <c:pt idx="11270">
                  <c:v>0.55102733098308965</c:v>
                </c:pt>
                <c:pt idx="11271">
                  <c:v>0.55092956609866173</c:v>
                </c:pt>
                <c:pt idx="11272">
                  <c:v>0.55083182723053115</c:v>
                </c:pt>
                <c:pt idx="11273">
                  <c:v>0.55073411436944864</c:v>
                </c:pt>
                <c:pt idx="11274">
                  <c:v>0.55063642750620601</c:v>
                </c:pt>
                <c:pt idx="11275">
                  <c:v>0.55053876663157664</c:v>
                </c:pt>
                <c:pt idx="11276">
                  <c:v>0.55044113173634157</c:v>
                </c:pt>
                <c:pt idx="11277">
                  <c:v>0.55034352281128751</c:v>
                </c:pt>
                <c:pt idx="11278">
                  <c:v>0.55024593984720449</c:v>
                </c:pt>
                <c:pt idx="11279">
                  <c:v>0.55014838283488765</c:v>
                </c:pt>
                <c:pt idx="11280">
                  <c:v>0.55005085176513391</c:v>
                </c:pt>
                <c:pt idx="11281">
                  <c:v>0.54995334662874762</c:v>
                </c:pt>
                <c:pt idx="11282">
                  <c:v>0.54985586741654013</c:v>
                </c:pt>
                <c:pt idx="11283">
                  <c:v>0.54975841411931081</c:v>
                </c:pt>
                <c:pt idx="11284">
                  <c:v>0.54966098672787322</c:v>
                </c:pt>
                <c:pt idx="11285">
                  <c:v>0.54956358523305215</c:v>
                </c:pt>
                <c:pt idx="11286">
                  <c:v>0.54946620962568649</c:v>
                </c:pt>
                <c:pt idx="11287">
                  <c:v>0.54936885989658113</c:v>
                </c:pt>
                <c:pt idx="11288">
                  <c:v>0.54927153603658263</c:v>
                </c:pt>
                <c:pt idx="11289">
                  <c:v>0.54917423803650589</c:v>
                </c:pt>
                <c:pt idx="11290">
                  <c:v>0.54907696588719856</c:v>
                </c:pt>
                <c:pt idx="11291">
                  <c:v>0.54897971957952241</c:v>
                </c:pt>
                <c:pt idx="11292">
                  <c:v>0.54888249910429177</c:v>
                </c:pt>
                <c:pt idx="11293">
                  <c:v>0.5487853044523846</c:v>
                </c:pt>
                <c:pt idx="11294">
                  <c:v>0.54868813561464624</c:v>
                </c:pt>
                <c:pt idx="11295">
                  <c:v>0.54859099258193766</c:v>
                </c:pt>
                <c:pt idx="11296">
                  <c:v>0.54849387534512162</c:v>
                </c:pt>
                <c:pt idx="11297">
                  <c:v>0.54839678389505986</c:v>
                </c:pt>
                <c:pt idx="11298">
                  <c:v>0.54829971822264167</c:v>
                </c:pt>
                <c:pt idx="11299">
                  <c:v>0.54820267831872482</c:v>
                </c:pt>
                <c:pt idx="11300">
                  <c:v>0.54810566417420004</c:v>
                </c:pt>
                <c:pt idx="11301">
                  <c:v>0.54800867577993539</c:v>
                </c:pt>
                <c:pt idx="11302">
                  <c:v>0.54791171312683462</c:v>
                </c:pt>
                <c:pt idx="11303">
                  <c:v>0.54781477620578878</c:v>
                </c:pt>
                <c:pt idx="11304">
                  <c:v>0.54771786500767738</c:v>
                </c:pt>
                <c:pt idx="11305">
                  <c:v>0.54762097952342392</c:v>
                </c:pt>
                <c:pt idx="11306">
                  <c:v>0.54752411974390636</c:v>
                </c:pt>
                <c:pt idx="11307">
                  <c:v>0.5474272856600525</c:v>
                </c:pt>
                <c:pt idx="11308">
                  <c:v>0.54733047726276751</c:v>
                </c:pt>
                <c:pt idx="11309">
                  <c:v>0.54723369454296356</c:v>
                </c:pt>
                <c:pt idx="11310">
                  <c:v>0.54713693749157677</c:v>
                </c:pt>
                <c:pt idx="11311">
                  <c:v>0.54704020609951376</c:v>
                </c:pt>
                <c:pt idx="11312">
                  <c:v>0.54694350035769379</c:v>
                </c:pt>
                <c:pt idx="11313">
                  <c:v>0.54684682025707165</c:v>
                </c:pt>
                <c:pt idx="11314">
                  <c:v>0.54675016578857283</c:v>
                </c:pt>
                <c:pt idx="11315">
                  <c:v>0.54665353694314434</c:v>
                </c:pt>
                <c:pt idx="11316">
                  <c:v>0.54655693371170722</c:v>
                </c:pt>
                <c:pt idx="11317">
                  <c:v>0.54646035608524157</c:v>
                </c:pt>
                <c:pt idx="11318">
                  <c:v>0.54636380405467944</c:v>
                </c:pt>
                <c:pt idx="11319">
                  <c:v>0.54626727761098071</c:v>
                </c:pt>
                <c:pt idx="11320">
                  <c:v>0.54617077674510561</c:v>
                </c:pt>
                <c:pt idx="11321">
                  <c:v>0.54607430144801783</c:v>
                </c:pt>
                <c:pt idx="11322">
                  <c:v>0.54597785171068569</c:v>
                </c:pt>
                <c:pt idx="11323">
                  <c:v>0.54588142752408986</c:v>
                </c:pt>
                <c:pt idx="11324">
                  <c:v>0.54578502887918479</c:v>
                </c:pt>
                <c:pt idx="11325">
                  <c:v>0.54568865576695957</c:v>
                </c:pt>
                <c:pt idx="11326">
                  <c:v>0.5455923081784082</c:v>
                </c:pt>
                <c:pt idx="11327">
                  <c:v>0.545495986104516</c:v>
                </c:pt>
                <c:pt idx="11328">
                  <c:v>0.5453996895362595</c:v>
                </c:pt>
                <c:pt idx="11329">
                  <c:v>0.54530341846465125</c:v>
                </c:pt>
                <c:pt idx="11330">
                  <c:v>0.54520717288068432</c:v>
                </c:pt>
                <c:pt idx="11331">
                  <c:v>0.54511095277536259</c:v>
                </c:pt>
                <c:pt idx="11332">
                  <c:v>0.54501475813969502</c:v>
                </c:pt>
                <c:pt idx="11333">
                  <c:v>0.54491858896469159</c:v>
                </c:pt>
                <c:pt idx="11334">
                  <c:v>0.54482244524136858</c:v>
                </c:pt>
                <c:pt idx="11335">
                  <c:v>0.54472632696074652</c:v>
                </c:pt>
                <c:pt idx="11336">
                  <c:v>0.54463023411385414</c:v>
                </c:pt>
                <c:pt idx="11337">
                  <c:v>0.54453416669169952</c:v>
                </c:pt>
                <c:pt idx="11338">
                  <c:v>0.54443812468533359</c:v>
                </c:pt>
                <c:pt idx="11339">
                  <c:v>0.54434210808578654</c:v>
                </c:pt>
                <c:pt idx="11340">
                  <c:v>0.54424611688409663</c:v>
                </c:pt>
                <c:pt idx="11341">
                  <c:v>0.54415015107130649</c:v>
                </c:pt>
                <c:pt idx="11342">
                  <c:v>0.54405421063847192</c:v>
                </c:pt>
                <c:pt idx="11343">
                  <c:v>0.54395829557662145</c:v>
                </c:pt>
                <c:pt idx="11344">
                  <c:v>0.54386240587682733</c:v>
                </c:pt>
                <c:pt idx="11345">
                  <c:v>0.54376654153015658</c:v>
                </c:pt>
                <c:pt idx="11346">
                  <c:v>0.54367070252765703</c:v>
                </c:pt>
                <c:pt idx="11347">
                  <c:v>0.54357488886040051</c:v>
                </c:pt>
                <c:pt idx="11348">
                  <c:v>0.54347910051945814</c:v>
                </c:pt>
                <c:pt idx="11349">
                  <c:v>0.54338333749590451</c:v>
                </c:pt>
                <c:pt idx="11350">
                  <c:v>0.54328759978081287</c:v>
                </c:pt>
                <c:pt idx="11351">
                  <c:v>0.54319188736528845</c:v>
                </c:pt>
                <c:pt idx="11352">
                  <c:v>0.54309620024038463</c:v>
                </c:pt>
                <c:pt idx="11353">
                  <c:v>0.54300053839721252</c:v>
                </c:pt>
                <c:pt idx="11354">
                  <c:v>0.54290490182686257</c:v>
                </c:pt>
                <c:pt idx="11355">
                  <c:v>0.54280929052044014</c:v>
                </c:pt>
                <c:pt idx="11356">
                  <c:v>0.54271370446902689</c:v>
                </c:pt>
                <c:pt idx="11357">
                  <c:v>0.54261814366374883</c:v>
                </c:pt>
                <c:pt idx="11358">
                  <c:v>0.54252260809570951</c:v>
                </c:pt>
                <c:pt idx="11359">
                  <c:v>0.54242709775602349</c:v>
                </c:pt>
                <c:pt idx="11360">
                  <c:v>0.54233161263581731</c:v>
                </c:pt>
                <c:pt idx="11361">
                  <c:v>0.54223615272618553</c:v>
                </c:pt>
                <c:pt idx="11362">
                  <c:v>0.54214071801828712</c:v>
                </c:pt>
                <c:pt idx="11363">
                  <c:v>0.54204530850322563</c:v>
                </c:pt>
                <c:pt idx="11364">
                  <c:v>0.54194992417215115</c:v>
                </c:pt>
                <c:pt idx="11365">
                  <c:v>0.54185456501619611</c:v>
                </c:pt>
                <c:pt idx="11366">
                  <c:v>0.54175923102650814</c:v>
                </c:pt>
                <c:pt idx="11367">
                  <c:v>0.54166392219421311</c:v>
                </c:pt>
                <c:pt idx="11368">
                  <c:v>0.54156863851047965</c:v>
                </c:pt>
                <c:pt idx="11369">
                  <c:v>0.54147337996644729</c:v>
                </c:pt>
                <c:pt idx="11370">
                  <c:v>0.54137814655329364</c:v>
                </c:pt>
                <c:pt idx="11371">
                  <c:v>0.54128293826215856</c:v>
                </c:pt>
                <c:pt idx="11372">
                  <c:v>0.54118775508421446</c:v>
                </c:pt>
                <c:pt idx="11373">
                  <c:v>0.54109259701062939</c:v>
                </c:pt>
                <c:pt idx="11374">
                  <c:v>0.54099746403257665</c:v>
                </c:pt>
                <c:pt idx="11375">
                  <c:v>0.5409023561412305</c:v>
                </c:pt>
                <c:pt idx="11376">
                  <c:v>0.54080727332777911</c:v>
                </c:pt>
                <c:pt idx="11377">
                  <c:v>0.54071221558339366</c:v>
                </c:pt>
                <c:pt idx="11378">
                  <c:v>0.54061718289925809</c:v>
                </c:pt>
                <c:pt idx="11379">
                  <c:v>0.54052217526659152</c:v>
                </c:pt>
                <c:pt idx="11380">
                  <c:v>0.54042719267656714</c:v>
                </c:pt>
                <c:pt idx="11381">
                  <c:v>0.54033223512039019</c:v>
                </c:pt>
                <c:pt idx="11382">
                  <c:v>0.54023730258926417</c:v>
                </c:pt>
                <c:pt idx="11383">
                  <c:v>0.54014239507439654</c:v>
                </c:pt>
                <c:pt idx="11384">
                  <c:v>0.54004751256700412</c:v>
                </c:pt>
                <c:pt idx="11385">
                  <c:v>0.53995265505828471</c:v>
                </c:pt>
                <c:pt idx="11386">
                  <c:v>0.539857822539486</c:v>
                </c:pt>
                <c:pt idx="11387">
                  <c:v>0.53976301500179069</c:v>
                </c:pt>
                <c:pt idx="11388">
                  <c:v>0.53966823243646511</c:v>
                </c:pt>
                <c:pt idx="11389">
                  <c:v>0.53957347483471141</c:v>
                </c:pt>
                <c:pt idx="11390">
                  <c:v>0.53947874218778102</c:v>
                </c:pt>
                <c:pt idx="11391">
                  <c:v>0.53938403448690642</c:v>
                </c:pt>
                <c:pt idx="11392">
                  <c:v>0.53928935172332959</c:v>
                </c:pt>
                <c:pt idx="11393">
                  <c:v>0.53919469388830144</c:v>
                </c:pt>
                <c:pt idx="11394">
                  <c:v>0.53910006097305641</c:v>
                </c:pt>
                <c:pt idx="11395">
                  <c:v>0.53900545296886981</c:v>
                </c:pt>
                <c:pt idx="11396">
                  <c:v>0.53891086986697356</c:v>
                </c:pt>
                <c:pt idx="11397">
                  <c:v>0.53881631165865052</c:v>
                </c:pt>
                <c:pt idx="11398">
                  <c:v>0.53872177833516244</c:v>
                </c:pt>
                <c:pt idx="11399">
                  <c:v>0.53862726988775822</c:v>
                </c:pt>
                <c:pt idx="11400">
                  <c:v>0.53853278630773382</c:v>
                </c:pt>
                <c:pt idx="11401">
                  <c:v>0.53843832758636756</c:v>
                </c:pt>
                <c:pt idx="11402">
                  <c:v>0.53834389371492319</c:v>
                </c:pt>
                <c:pt idx="11403">
                  <c:v>0.53824948468469791</c:v>
                </c:pt>
                <c:pt idx="11404">
                  <c:v>0.53815510048696058</c:v>
                </c:pt>
                <c:pt idx="11405">
                  <c:v>0.53806074111302249</c:v>
                </c:pt>
                <c:pt idx="11406">
                  <c:v>0.53796640655417993</c:v>
                </c:pt>
                <c:pt idx="11407">
                  <c:v>0.53787209680171166</c:v>
                </c:pt>
                <c:pt idx="11408">
                  <c:v>0.53777781184694118</c:v>
                </c:pt>
                <c:pt idx="11409">
                  <c:v>0.53768355168116877</c:v>
                </c:pt>
                <c:pt idx="11410">
                  <c:v>0.53758931629570561</c:v>
                </c:pt>
                <c:pt idx="11411">
                  <c:v>0.53749510568186576</c:v>
                </c:pt>
                <c:pt idx="11412">
                  <c:v>0.53740091983096061</c:v>
                </c:pt>
                <c:pt idx="11413">
                  <c:v>0.53730675873432965</c:v>
                </c:pt>
                <c:pt idx="11414">
                  <c:v>0.53721262238329293</c:v>
                </c:pt>
                <c:pt idx="11415">
                  <c:v>0.53711851076917105</c:v>
                </c:pt>
                <c:pt idx="11416">
                  <c:v>0.53702442388330363</c:v>
                </c:pt>
                <c:pt idx="11417">
                  <c:v>0.53693036171701825</c:v>
                </c:pt>
                <c:pt idx="11418">
                  <c:v>0.53683632426168348</c:v>
                </c:pt>
                <c:pt idx="11419">
                  <c:v>0.53674231150861862</c:v>
                </c:pt>
                <c:pt idx="11420">
                  <c:v>0.53664832344919111</c:v>
                </c:pt>
                <c:pt idx="11421">
                  <c:v>0.53655436007472057</c:v>
                </c:pt>
                <c:pt idx="11422">
                  <c:v>0.53646042137659744</c:v>
                </c:pt>
                <c:pt idx="11423">
                  <c:v>0.5363665073461702</c:v>
                </c:pt>
                <c:pt idx="11424">
                  <c:v>0.53627261797480363</c:v>
                </c:pt>
                <c:pt idx="11425">
                  <c:v>0.53617875325386877</c:v>
                </c:pt>
                <c:pt idx="11426">
                  <c:v>0.53608491317472362</c:v>
                </c:pt>
                <c:pt idx="11427">
                  <c:v>0.53599109772875864</c:v>
                </c:pt>
                <c:pt idx="11428">
                  <c:v>0.53589730690734649</c:v>
                </c:pt>
                <c:pt idx="11429">
                  <c:v>0.53580354070187153</c:v>
                </c:pt>
                <c:pt idx="11430">
                  <c:v>0.53570979910372063</c:v>
                </c:pt>
                <c:pt idx="11431">
                  <c:v>0.53561608210428191</c:v>
                </c:pt>
                <c:pt idx="11432">
                  <c:v>0.53552238969494415</c:v>
                </c:pt>
                <c:pt idx="11433">
                  <c:v>0.53542872186712132</c:v>
                </c:pt>
                <c:pt idx="11434">
                  <c:v>0.53533507861220997</c:v>
                </c:pt>
                <c:pt idx="11435">
                  <c:v>0.53524145992160566</c:v>
                </c:pt>
                <c:pt idx="11436">
                  <c:v>0.53514786578672346</c:v>
                </c:pt>
                <c:pt idx="11437">
                  <c:v>0.53505429619898293</c:v>
                </c:pt>
                <c:pt idx="11438">
                  <c:v>0.53496075114978081</c:v>
                </c:pt>
                <c:pt idx="11439">
                  <c:v>0.53486723063055763</c:v>
                </c:pt>
                <c:pt idx="11440">
                  <c:v>0.5347737346327307</c:v>
                </c:pt>
                <c:pt idx="11441">
                  <c:v>0.5346802631477281</c:v>
                </c:pt>
                <c:pt idx="11442">
                  <c:v>0.53458681616698167</c:v>
                </c:pt>
                <c:pt idx="11443">
                  <c:v>0.5344933936819265</c:v>
                </c:pt>
                <c:pt idx="11444">
                  <c:v>0.53439999568400265</c:v>
                </c:pt>
                <c:pt idx="11445">
                  <c:v>0.53430662216465152</c:v>
                </c:pt>
                <c:pt idx="11446">
                  <c:v>0.53421327311532141</c:v>
                </c:pt>
                <c:pt idx="11447">
                  <c:v>0.53411994852746159</c:v>
                </c:pt>
                <c:pt idx="11448">
                  <c:v>0.534026648392527</c:v>
                </c:pt>
                <c:pt idx="11449">
                  <c:v>0.5339333727019745</c:v>
                </c:pt>
                <c:pt idx="11450">
                  <c:v>0.53384012144726656</c:v>
                </c:pt>
                <c:pt idx="11451">
                  <c:v>0.53374689461987912</c:v>
                </c:pt>
                <c:pt idx="11452">
                  <c:v>0.5336536922112497</c:v>
                </c:pt>
                <c:pt idx="11453">
                  <c:v>0.53356051421288131</c:v>
                </c:pt>
                <c:pt idx="11454">
                  <c:v>0.5334673606162319</c:v>
                </c:pt>
                <c:pt idx="11455">
                  <c:v>0.53337423141280915</c:v>
                </c:pt>
                <c:pt idx="11456">
                  <c:v>0.53328112659406923</c:v>
                </c:pt>
                <c:pt idx="11457">
                  <c:v>0.53318804615150905</c:v>
                </c:pt>
                <c:pt idx="11458">
                  <c:v>0.53309499007661987</c:v>
                </c:pt>
                <c:pt idx="11459">
                  <c:v>0.53300195836090003</c:v>
                </c:pt>
                <c:pt idx="11460">
                  <c:v>0.53290895099583901</c:v>
                </c:pt>
                <c:pt idx="11461">
                  <c:v>0.53281596797294206</c:v>
                </c:pt>
                <c:pt idx="11462">
                  <c:v>0.53272300928373173</c:v>
                </c:pt>
                <c:pt idx="11463">
                  <c:v>0.5326300749196986</c:v>
                </c:pt>
                <c:pt idx="11464">
                  <c:v>0.53253716487234914</c:v>
                </c:pt>
                <c:pt idx="11465">
                  <c:v>0.53244427913324066</c:v>
                </c:pt>
                <c:pt idx="11466">
                  <c:v>0.53235141769386241</c:v>
                </c:pt>
                <c:pt idx="11467">
                  <c:v>0.5322585805457285</c:v>
                </c:pt>
                <c:pt idx="11468">
                  <c:v>0.53216576768039103</c:v>
                </c:pt>
                <c:pt idx="11469">
                  <c:v>0.53207297908937434</c:v>
                </c:pt>
                <c:pt idx="11470">
                  <c:v>0.53198021476421409</c:v>
                </c:pt>
                <c:pt idx="11471">
                  <c:v>0.5318874746964497</c:v>
                </c:pt>
                <c:pt idx="11472">
                  <c:v>0.53179475887762451</c:v>
                </c:pt>
                <c:pt idx="11473">
                  <c:v>0.53170206729928515</c:v>
                </c:pt>
                <c:pt idx="11474">
                  <c:v>0.53160939995298229</c:v>
                </c:pt>
                <c:pt idx="11475">
                  <c:v>0.53151675683026078</c:v>
                </c:pt>
                <c:pt idx="11476">
                  <c:v>0.53142413792270626</c:v>
                </c:pt>
                <c:pt idx="11477">
                  <c:v>0.5313315432218525</c:v>
                </c:pt>
                <c:pt idx="11478">
                  <c:v>0.53123897271927445</c:v>
                </c:pt>
                <c:pt idx="11479">
                  <c:v>0.53114642640654064</c:v>
                </c:pt>
                <c:pt idx="11480">
                  <c:v>0.53105390427522337</c:v>
                </c:pt>
                <c:pt idx="11481">
                  <c:v>0.53096140631690003</c:v>
                </c:pt>
                <c:pt idx="11482">
                  <c:v>0.53086893252315492</c:v>
                </c:pt>
                <c:pt idx="11483">
                  <c:v>0.5307764828855539</c:v>
                </c:pt>
                <c:pt idx="11484">
                  <c:v>0.53068405739570912</c:v>
                </c:pt>
                <c:pt idx="11485">
                  <c:v>0.53059165604519676</c:v>
                </c:pt>
                <c:pt idx="11486">
                  <c:v>0.53049927882560111</c:v>
                </c:pt>
                <c:pt idx="11487">
                  <c:v>0.53040692572853643</c:v>
                </c:pt>
                <c:pt idx="11488">
                  <c:v>0.53031459674560744</c:v>
                </c:pt>
                <c:pt idx="11489">
                  <c:v>0.53022229186841829</c:v>
                </c:pt>
                <c:pt idx="11490">
                  <c:v>0.53013001108856861</c:v>
                </c:pt>
                <c:pt idx="11491">
                  <c:v>0.53003775439767498</c:v>
                </c:pt>
                <c:pt idx="11492">
                  <c:v>0.52994552178735022</c:v>
                </c:pt>
                <c:pt idx="11493">
                  <c:v>0.52985331324922935</c:v>
                </c:pt>
                <c:pt idx="11494">
                  <c:v>0.52976112877491544</c:v>
                </c:pt>
                <c:pt idx="11495">
                  <c:v>0.52966896835605726</c:v>
                </c:pt>
                <c:pt idx="11496">
                  <c:v>0.52957683198426386</c:v>
                </c:pt>
                <c:pt idx="11497">
                  <c:v>0.5294847196511927</c:v>
                </c:pt>
                <c:pt idx="11498">
                  <c:v>0.5293926313484647</c:v>
                </c:pt>
                <c:pt idx="11499">
                  <c:v>0.52930056706772266</c:v>
                </c:pt>
                <c:pt idx="11500">
                  <c:v>0.52920852680062658</c:v>
                </c:pt>
                <c:pt idx="11501">
                  <c:v>0.52911651053881292</c:v>
                </c:pt>
                <c:pt idx="11502">
                  <c:v>0.52902451827393715</c:v>
                </c:pt>
                <c:pt idx="11503">
                  <c:v>0.52893254999764339</c:v>
                </c:pt>
                <c:pt idx="11504">
                  <c:v>0.52884060570163149</c:v>
                </c:pt>
                <c:pt idx="11505">
                  <c:v>0.52874868537752562</c:v>
                </c:pt>
                <c:pt idx="11506">
                  <c:v>0.52865678901700019</c:v>
                </c:pt>
                <c:pt idx="11507">
                  <c:v>0.52856491661174387</c:v>
                </c:pt>
                <c:pt idx="11508">
                  <c:v>0.52847306815341388</c:v>
                </c:pt>
                <c:pt idx="11509">
                  <c:v>0.52838124363369465</c:v>
                </c:pt>
                <c:pt idx="11510">
                  <c:v>0.5282894430442665</c:v>
                </c:pt>
                <c:pt idx="11511">
                  <c:v>0.52819766637681764</c:v>
                </c:pt>
                <c:pt idx="11512">
                  <c:v>0.52810591362304071</c:v>
                </c:pt>
                <c:pt idx="11513">
                  <c:v>0.52801418477460282</c:v>
                </c:pt>
                <c:pt idx="11514">
                  <c:v>0.52792247982324236</c:v>
                </c:pt>
                <c:pt idx="11515">
                  <c:v>0.52783079876062478</c:v>
                </c:pt>
                <c:pt idx="11516">
                  <c:v>0.52773914157848223</c:v>
                </c:pt>
                <c:pt idx="11517">
                  <c:v>0.52764750826849582</c:v>
                </c:pt>
                <c:pt idx="11518">
                  <c:v>0.52755589882237852</c:v>
                </c:pt>
                <c:pt idx="11519">
                  <c:v>0.52746431323185938</c:v>
                </c:pt>
                <c:pt idx="11520">
                  <c:v>0.52737275148864859</c:v>
                </c:pt>
                <c:pt idx="11521">
                  <c:v>0.52728121358447888</c:v>
                </c:pt>
                <c:pt idx="11522">
                  <c:v>0.52718969951104511</c:v>
                </c:pt>
                <c:pt idx="11523">
                  <c:v>0.52709820926010564</c:v>
                </c:pt>
                <c:pt idx="11524">
                  <c:v>0.52700674282338167</c:v>
                </c:pt>
                <c:pt idx="11525">
                  <c:v>0.52691530019261046</c:v>
                </c:pt>
                <c:pt idx="11526">
                  <c:v>0.52682388135953162</c:v>
                </c:pt>
                <c:pt idx="11527">
                  <c:v>0.52673248631588665</c:v>
                </c:pt>
                <c:pt idx="11528">
                  <c:v>0.52664111505342959</c:v>
                </c:pt>
                <c:pt idx="11529">
                  <c:v>0.52654976756389782</c:v>
                </c:pt>
                <c:pt idx="11530">
                  <c:v>0.5264584438390445</c:v>
                </c:pt>
                <c:pt idx="11531">
                  <c:v>0.52636714387062999</c:v>
                </c:pt>
                <c:pt idx="11532">
                  <c:v>0.52627586765044065</c:v>
                </c:pt>
                <c:pt idx="11533">
                  <c:v>0.52618461517020731</c:v>
                </c:pt>
                <c:pt idx="11534">
                  <c:v>0.52609338642171055</c:v>
                </c:pt>
                <c:pt idx="11535">
                  <c:v>0.52600218139671495</c:v>
                </c:pt>
                <c:pt idx="11536">
                  <c:v>0.52591100008701486</c:v>
                </c:pt>
                <c:pt idx="11537">
                  <c:v>0.52581984248437841</c:v>
                </c:pt>
                <c:pt idx="11538">
                  <c:v>0.52572870858056864</c:v>
                </c:pt>
                <c:pt idx="11539">
                  <c:v>0.52563759836739687</c:v>
                </c:pt>
                <c:pt idx="11540">
                  <c:v>0.52554651183663637</c:v>
                </c:pt>
                <c:pt idx="11541">
                  <c:v>0.52545544898010332</c:v>
                </c:pt>
                <c:pt idx="11542">
                  <c:v>0.525364409789571</c:v>
                </c:pt>
                <c:pt idx="11543">
                  <c:v>0.52527339425684727</c:v>
                </c:pt>
                <c:pt idx="11544">
                  <c:v>0.5251824023737357</c:v>
                </c:pt>
                <c:pt idx="11545">
                  <c:v>0.52509143413204362</c:v>
                </c:pt>
                <c:pt idx="11546">
                  <c:v>0.52500048952358791</c:v>
                </c:pt>
                <c:pt idx="11547">
                  <c:v>0.52490956854016368</c:v>
                </c:pt>
                <c:pt idx="11548">
                  <c:v>0.52481867117360803</c:v>
                </c:pt>
                <c:pt idx="11549">
                  <c:v>0.52472779741573605</c:v>
                </c:pt>
                <c:pt idx="11550">
                  <c:v>0.52463694725837262</c:v>
                </c:pt>
                <c:pt idx="11551">
                  <c:v>0.5245461206933455</c:v>
                </c:pt>
                <c:pt idx="11552">
                  <c:v>0.52445531771248743</c:v>
                </c:pt>
                <c:pt idx="11553">
                  <c:v>0.52436453830762786</c:v>
                </c:pt>
                <c:pt idx="11554">
                  <c:v>0.5242737824706234</c:v>
                </c:pt>
                <c:pt idx="11555">
                  <c:v>0.52418305019329903</c:v>
                </c:pt>
                <c:pt idx="11556">
                  <c:v>0.5240923414675065</c:v>
                </c:pt>
                <c:pt idx="11557">
                  <c:v>0.5240016562851052</c:v>
                </c:pt>
                <c:pt idx="11558">
                  <c:v>0.52391099463791957</c:v>
                </c:pt>
                <c:pt idx="11559">
                  <c:v>0.52382035651783565</c:v>
                </c:pt>
                <c:pt idx="11560">
                  <c:v>0.52372974191670241</c:v>
                </c:pt>
                <c:pt idx="11561">
                  <c:v>0.5236391508263849</c:v>
                </c:pt>
                <c:pt idx="11562">
                  <c:v>0.52354858323874998</c:v>
                </c:pt>
                <c:pt idx="11563">
                  <c:v>0.52345803914566846</c:v>
                </c:pt>
                <c:pt idx="11564">
                  <c:v>0.52336751853901453</c:v>
                </c:pt>
                <c:pt idx="11565">
                  <c:v>0.52327702141066557</c:v>
                </c:pt>
                <c:pt idx="11566">
                  <c:v>0.5231865477524974</c:v>
                </c:pt>
                <c:pt idx="11567">
                  <c:v>0.52309609755641362</c:v>
                </c:pt>
                <c:pt idx="11568">
                  <c:v>0.52300567081428362</c:v>
                </c:pt>
                <c:pt idx="11569">
                  <c:v>0.52291526751800665</c:v>
                </c:pt>
                <c:pt idx="11570">
                  <c:v>0.52282488765948165</c:v>
                </c:pt>
                <c:pt idx="11571">
                  <c:v>0.52273453123059044</c:v>
                </c:pt>
                <c:pt idx="11572">
                  <c:v>0.52264419822324681</c:v>
                </c:pt>
                <c:pt idx="11573">
                  <c:v>0.52255388862936158</c:v>
                </c:pt>
                <c:pt idx="11574">
                  <c:v>0.52246360244084067</c:v>
                </c:pt>
                <c:pt idx="11575">
                  <c:v>0.52237333964959565</c:v>
                </c:pt>
                <c:pt idx="11576">
                  <c:v>0.52228310024753644</c:v>
                </c:pt>
                <c:pt idx="11577">
                  <c:v>0.52219288422660048</c:v>
                </c:pt>
                <c:pt idx="11578">
                  <c:v>0.5221026915786946</c:v>
                </c:pt>
                <c:pt idx="11579">
                  <c:v>0.52201252229575046</c:v>
                </c:pt>
                <c:pt idx="11580">
                  <c:v>0.52192237636969885</c:v>
                </c:pt>
                <c:pt idx="11581">
                  <c:v>0.52183225379247311</c:v>
                </c:pt>
                <c:pt idx="11582">
                  <c:v>0.5217421545560107</c:v>
                </c:pt>
                <c:pt idx="11583">
                  <c:v>0.52165207865225227</c:v>
                </c:pt>
                <c:pt idx="11584">
                  <c:v>0.5215620260731415</c:v>
                </c:pt>
                <c:pt idx="11585">
                  <c:v>0.52147199681062717</c:v>
                </c:pt>
                <c:pt idx="11586">
                  <c:v>0.52138199085665204</c:v>
                </c:pt>
                <c:pt idx="11587">
                  <c:v>0.52129200820319765</c:v>
                </c:pt>
                <c:pt idx="11588">
                  <c:v>0.52120204884218557</c:v>
                </c:pt>
                <c:pt idx="11589">
                  <c:v>0.52111211276559999</c:v>
                </c:pt>
                <c:pt idx="11590">
                  <c:v>0.52102219996540056</c:v>
                </c:pt>
                <c:pt idx="11591">
                  <c:v>0.52093231043355581</c:v>
                </c:pt>
                <c:pt idx="11592">
                  <c:v>0.52084244416203718</c:v>
                </c:pt>
                <c:pt idx="11593">
                  <c:v>0.5207526011428204</c:v>
                </c:pt>
                <c:pt idx="11594">
                  <c:v>0.52066278136788358</c:v>
                </c:pt>
                <c:pt idx="11595">
                  <c:v>0.52057298482920122</c:v>
                </c:pt>
                <c:pt idx="11596">
                  <c:v>0.52048321151878763</c:v>
                </c:pt>
                <c:pt idx="11597">
                  <c:v>0.52039346142860066</c:v>
                </c:pt>
                <c:pt idx="11598">
                  <c:v>0.52030373455064449</c:v>
                </c:pt>
                <c:pt idx="11599">
                  <c:v>0.52021403087691065</c:v>
                </c:pt>
                <c:pt idx="11600">
                  <c:v>0.52012435039941463</c:v>
                </c:pt>
                <c:pt idx="11601">
                  <c:v>0.52003469311014094</c:v>
                </c:pt>
                <c:pt idx="11602">
                  <c:v>0.51994505900110899</c:v>
                </c:pt>
                <c:pt idx="11603">
                  <c:v>0.51985544806431261</c:v>
                </c:pt>
                <c:pt idx="11604">
                  <c:v>0.51976586029178062</c:v>
                </c:pt>
                <c:pt idx="11605">
                  <c:v>0.51967629567552465</c:v>
                </c:pt>
                <c:pt idx="11606">
                  <c:v>0.51958675420755795</c:v>
                </c:pt>
                <c:pt idx="11607">
                  <c:v>0.51949723587992436</c:v>
                </c:pt>
                <c:pt idx="11608">
                  <c:v>0.51940774068463058</c:v>
                </c:pt>
                <c:pt idx="11609">
                  <c:v>0.51931826861371566</c:v>
                </c:pt>
                <c:pt idx="11610">
                  <c:v>0.51922881965921164</c:v>
                </c:pt>
                <c:pt idx="11611">
                  <c:v>0.51913939381315632</c:v>
                </c:pt>
                <c:pt idx="11612">
                  <c:v>0.51904999106759164</c:v>
                </c:pt>
                <c:pt idx="11613">
                  <c:v>0.51896061141455962</c:v>
                </c:pt>
                <c:pt idx="11614">
                  <c:v>0.51887125484610963</c:v>
                </c:pt>
                <c:pt idx="11615">
                  <c:v>0.51878192135429269</c:v>
                </c:pt>
                <c:pt idx="11616">
                  <c:v>0.51869261093116281</c:v>
                </c:pt>
                <c:pt idx="11617">
                  <c:v>0.51860332356878491</c:v>
                </c:pt>
                <c:pt idx="11618">
                  <c:v>0.51851405925920047</c:v>
                </c:pt>
                <c:pt idx="11619">
                  <c:v>0.51842481799450024</c:v>
                </c:pt>
                <c:pt idx="11620">
                  <c:v>0.5183355997667195</c:v>
                </c:pt>
                <c:pt idx="11621">
                  <c:v>0.51824640456797144</c:v>
                </c:pt>
                <c:pt idx="11622">
                  <c:v>0.51815723239030265</c:v>
                </c:pt>
                <c:pt idx="11623">
                  <c:v>0.51806808322579712</c:v>
                </c:pt>
                <c:pt idx="11624">
                  <c:v>0.51797895706653874</c:v>
                </c:pt>
                <c:pt idx="11625">
                  <c:v>0.51788985390461262</c:v>
                </c:pt>
                <c:pt idx="11626">
                  <c:v>0.51780077373210576</c:v>
                </c:pt>
                <c:pt idx="11627">
                  <c:v>0.51771171654111825</c:v>
                </c:pt>
                <c:pt idx="11628">
                  <c:v>0.51762268232372965</c:v>
                </c:pt>
                <c:pt idx="11629">
                  <c:v>0.51753367107203985</c:v>
                </c:pt>
                <c:pt idx="11630">
                  <c:v>0.51744468277818145</c:v>
                </c:pt>
                <c:pt idx="11631">
                  <c:v>0.51735571743421982</c:v>
                </c:pt>
                <c:pt idx="11632">
                  <c:v>0.51726677503227902</c:v>
                </c:pt>
                <c:pt idx="11633">
                  <c:v>0.51717785556449758</c:v>
                </c:pt>
                <c:pt idx="11634">
                  <c:v>0.51708895902293905</c:v>
                </c:pt>
                <c:pt idx="11635">
                  <c:v>0.51700008539977282</c:v>
                </c:pt>
                <c:pt idx="11636">
                  <c:v>0.51691123468709665</c:v>
                </c:pt>
                <c:pt idx="11637">
                  <c:v>0.51682240687703218</c:v>
                </c:pt>
                <c:pt idx="11638">
                  <c:v>0.51673360196172058</c:v>
                </c:pt>
                <c:pt idx="11639">
                  <c:v>0.51664481993329703</c:v>
                </c:pt>
                <c:pt idx="11640">
                  <c:v>0.51655606078387806</c:v>
                </c:pt>
                <c:pt idx="11641">
                  <c:v>0.51646732450561528</c:v>
                </c:pt>
                <c:pt idx="11642">
                  <c:v>0.51637861109066752</c:v>
                </c:pt>
                <c:pt idx="11643">
                  <c:v>0.51628992053115896</c:v>
                </c:pt>
                <c:pt idx="11644">
                  <c:v>0.516201252819246</c:v>
                </c:pt>
                <c:pt idx="11645">
                  <c:v>0.51611260794708158</c:v>
                </c:pt>
                <c:pt idx="11646">
                  <c:v>0.5160239859068172</c:v>
                </c:pt>
                <c:pt idx="11647">
                  <c:v>0.51593538669062888</c:v>
                </c:pt>
                <c:pt idx="11648">
                  <c:v>0.51584681029066293</c:v>
                </c:pt>
                <c:pt idx="11649">
                  <c:v>0.51575825669910291</c:v>
                </c:pt>
                <c:pt idx="11650">
                  <c:v>0.51566972590808391</c:v>
                </c:pt>
                <c:pt idx="11651">
                  <c:v>0.51558121790981393</c:v>
                </c:pt>
                <c:pt idx="11652">
                  <c:v>0.51549273269645779</c:v>
                </c:pt>
                <c:pt idx="11653">
                  <c:v>0.51540427026019564</c:v>
                </c:pt>
                <c:pt idx="11654">
                  <c:v>0.51531583059321062</c:v>
                </c:pt>
                <c:pt idx="11655">
                  <c:v>0.51522741368768865</c:v>
                </c:pt>
                <c:pt idx="11656">
                  <c:v>0.51513901953582064</c:v>
                </c:pt>
                <c:pt idx="11657">
                  <c:v>0.51505064812979884</c:v>
                </c:pt>
                <c:pt idx="11658">
                  <c:v>0.51496229946182059</c:v>
                </c:pt>
                <c:pt idx="11659">
                  <c:v>0.51487397352409292</c:v>
                </c:pt>
                <c:pt idx="11660">
                  <c:v>0.51478567030880595</c:v>
                </c:pt>
                <c:pt idx="11661">
                  <c:v>0.51469738980816349</c:v>
                </c:pt>
                <c:pt idx="11662">
                  <c:v>0.51460913201440051</c:v>
                </c:pt>
                <c:pt idx="11663">
                  <c:v>0.5145208969196986</c:v>
                </c:pt>
                <c:pt idx="11664">
                  <c:v>0.51443268451629187</c:v>
                </c:pt>
                <c:pt idx="11665">
                  <c:v>0.5143444947964102</c:v>
                </c:pt>
                <c:pt idx="11666">
                  <c:v>0.5142563277522465</c:v>
                </c:pt>
                <c:pt idx="11667">
                  <c:v>0.5141681833760724</c:v>
                </c:pt>
                <c:pt idx="11668">
                  <c:v>0.51408006166007869</c:v>
                </c:pt>
                <c:pt idx="11669">
                  <c:v>0.51399196259651825</c:v>
                </c:pt>
                <c:pt idx="11670">
                  <c:v>0.5139038861776084</c:v>
                </c:pt>
                <c:pt idx="11671">
                  <c:v>0.51381583239561424</c:v>
                </c:pt>
                <c:pt idx="11672">
                  <c:v>0.51372780124275541</c:v>
                </c:pt>
                <c:pt idx="11673">
                  <c:v>0.51363979271129578</c:v>
                </c:pt>
                <c:pt idx="11674">
                  <c:v>0.51355180679348533</c:v>
                </c:pt>
                <c:pt idx="11675">
                  <c:v>0.51346384348155949</c:v>
                </c:pt>
                <c:pt idx="11676">
                  <c:v>0.51337590276779388</c:v>
                </c:pt>
                <c:pt idx="11677">
                  <c:v>0.51328798464444059</c:v>
                </c:pt>
                <c:pt idx="11678">
                  <c:v>0.51320008910376358</c:v>
                </c:pt>
                <c:pt idx="11679">
                  <c:v>0.51311221613803071</c:v>
                </c:pt>
                <c:pt idx="11680">
                  <c:v>0.51302436573950949</c:v>
                </c:pt>
                <c:pt idx="11681">
                  <c:v>0.51293653790047511</c:v>
                </c:pt>
                <c:pt idx="11682">
                  <c:v>0.5128487326132104</c:v>
                </c:pt>
                <c:pt idx="11683">
                  <c:v>0.51276094986997256</c:v>
                </c:pt>
                <c:pt idx="11684">
                  <c:v>0.51267318966306752</c:v>
                </c:pt>
                <c:pt idx="11685">
                  <c:v>0.51258545198477445</c:v>
                </c:pt>
                <c:pt idx="11686">
                  <c:v>0.51249773682738253</c:v>
                </c:pt>
                <c:pt idx="11687">
                  <c:v>0.51241004418318481</c:v>
                </c:pt>
                <c:pt idx="11688">
                  <c:v>0.51232237404447778</c:v>
                </c:pt>
                <c:pt idx="11689">
                  <c:v>0.51223472640356082</c:v>
                </c:pt>
                <c:pt idx="11690">
                  <c:v>0.51214710125273177</c:v>
                </c:pt>
                <c:pt idx="11691">
                  <c:v>0.51205949858431365</c:v>
                </c:pt>
                <c:pt idx="11692">
                  <c:v>0.51197191839060063</c:v>
                </c:pt>
                <c:pt idx="11693">
                  <c:v>0.51188436066390086</c:v>
                </c:pt>
                <c:pt idx="11694">
                  <c:v>0.51179682539654314</c:v>
                </c:pt>
                <c:pt idx="11695">
                  <c:v>0.51170931258084984</c:v>
                </c:pt>
                <c:pt idx="11696">
                  <c:v>0.51162182220913077</c:v>
                </c:pt>
                <c:pt idx="11697">
                  <c:v>0.51153435427370331</c:v>
                </c:pt>
                <c:pt idx="11698">
                  <c:v>0.51144690876691146</c:v>
                </c:pt>
                <c:pt idx="11699">
                  <c:v>0.51135948568110468</c:v>
                </c:pt>
                <c:pt idx="11700">
                  <c:v>0.51127208500859078</c:v>
                </c:pt>
                <c:pt idx="11701">
                  <c:v>0.51118470674171756</c:v>
                </c:pt>
                <c:pt idx="11702">
                  <c:v>0.51109735087282926</c:v>
                </c:pt>
                <c:pt idx="11703">
                  <c:v>0.51101001739426921</c:v>
                </c:pt>
                <c:pt idx="11704">
                  <c:v>0.51092270629838765</c:v>
                </c:pt>
                <c:pt idx="11705">
                  <c:v>0.51083541757754114</c:v>
                </c:pt>
                <c:pt idx="11706">
                  <c:v>0.51074815122406769</c:v>
                </c:pt>
                <c:pt idx="11707">
                  <c:v>0.51066090723034407</c:v>
                </c:pt>
                <c:pt idx="11708">
                  <c:v>0.51057368558872629</c:v>
                </c:pt>
                <c:pt idx="11709">
                  <c:v>0.51048648629157922</c:v>
                </c:pt>
                <c:pt idx="11710">
                  <c:v>0.5103993093312712</c:v>
                </c:pt>
                <c:pt idx="11711">
                  <c:v>0.51031215470016744</c:v>
                </c:pt>
                <c:pt idx="11712">
                  <c:v>0.51022502239066203</c:v>
                </c:pt>
                <c:pt idx="11713">
                  <c:v>0.51013791239511463</c:v>
                </c:pt>
                <c:pt idx="11714">
                  <c:v>0.51005082470591057</c:v>
                </c:pt>
                <c:pt idx="11715">
                  <c:v>0.50996375931543758</c:v>
                </c:pt>
                <c:pt idx="11716">
                  <c:v>0.50987671621608732</c:v>
                </c:pt>
                <c:pt idx="11717">
                  <c:v>0.50978969540023533</c:v>
                </c:pt>
                <c:pt idx="11718">
                  <c:v>0.50970269686029168</c:v>
                </c:pt>
                <c:pt idx="11719">
                  <c:v>0.50961572058864868</c:v>
                </c:pt>
                <c:pt idx="11720">
                  <c:v>0.5095287665777074</c:v>
                </c:pt>
                <c:pt idx="11721">
                  <c:v>0.50944183481987826</c:v>
                </c:pt>
                <c:pt idx="11722">
                  <c:v>0.50935492530754856</c:v>
                </c:pt>
                <c:pt idx="11723">
                  <c:v>0.50926803803315068</c:v>
                </c:pt>
                <c:pt idx="11724">
                  <c:v>0.5091811729890896</c:v>
                </c:pt>
                <c:pt idx="11725">
                  <c:v>0.50909433016778283</c:v>
                </c:pt>
                <c:pt idx="11726">
                  <c:v>0.5090075095616452</c:v>
                </c:pt>
                <c:pt idx="11727">
                  <c:v>0.50892071116311965</c:v>
                </c:pt>
                <c:pt idx="11728">
                  <c:v>0.50883393496460938</c:v>
                </c:pt>
                <c:pt idx="11729">
                  <c:v>0.5087471809585562</c:v>
                </c:pt>
                <c:pt idx="11730">
                  <c:v>0.50866044913739139</c:v>
                </c:pt>
                <c:pt idx="11731">
                  <c:v>0.50857373949355145</c:v>
                </c:pt>
                <c:pt idx="11732">
                  <c:v>0.50848705201947575</c:v>
                </c:pt>
                <c:pt idx="11733">
                  <c:v>0.50840038670759957</c:v>
                </c:pt>
                <c:pt idx="11734">
                  <c:v>0.50831374355039249</c:v>
                </c:pt>
                <c:pt idx="11735">
                  <c:v>0.50822712254028035</c:v>
                </c:pt>
                <c:pt idx="11736">
                  <c:v>0.50814052366972362</c:v>
                </c:pt>
                <c:pt idx="11737">
                  <c:v>0.50805394693117767</c:v>
                </c:pt>
                <c:pt idx="11738">
                  <c:v>0.50796739231710153</c:v>
                </c:pt>
                <c:pt idx="11739">
                  <c:v>0.50788085981995756</c:v>
                </c:pt>
                <c:pt idx="11740">
                  <c:v>0.50779434943221058</c:v>
                </c:pt>
                <c:pt idx="11741">
                  <c:v>0.50770786114633049</c:v>
                </c:pt>
                <c:pt idx="11742">
                  <c:v>0.50762139495478864</c:v>
                </c:pt>
                <c:pt idx="11743">
                  <c:v>0.5075349508500524</c:v>
                </c:pt>
                <c:pt idx="11744">
                  <c:v>0.50744852882461555</c:v>
                </c:pt>
                <c:pt idx="11745">
                  <c:v>0.50736212887093946</c:v>
                </c:pt>
                <c:pt idx="11746">
                  <c:v>0.50727575098154587</c:v>
                </c:pt>
                <c:pt idx="11747">
                  <c:v>0.50718939514888262</c:v>
                </c:pt>
                <c:pt idx="11748">
                  <c:v>0.50710306136545358</c:v>
                </c:pt>
                <c:pt idx="11749">
                  <c:v>0.50701674962375032</c:v>
                </c:pt>
                <c:pt idx="11750">
                  <c:v>0.50693045991628549</c:v>
                </c:pt>
                <c:pt idx="11751">
                  <c:v>0.50684419223554877</c:v>
                </c:pt>
                <c:pt idx="11752">
                  <c:v>0.50675794657403361</c:v>
                </c:pt>
                <c:pt idx="11753">
                  <c:v>0.50667172292426133</c:v>
                </c:pt>
                <c:pt idx="11754">
                  <c:v>0.50658552127873857</c:v>
                </c:pt>
                <c:pt idx="11755">
                  <c:v>0.50649934162997834</c:v>
                </c:pt>
                <c:pt idx="11756">
                  <c:v>0.50641318397049018</c:v>
                </c:pt>
                <c:pt idx="11757">
                  <c:v>0.5063270482928135</c:v>
                </c:pt>
                <c:pt idx="11758">
                  <c:v>0.50624093458945263</c:v>
                </c:pt>
                <c:pt idx="11759">
                  <c:v>0.50615484285293266</c:v>
                </c:pt>
                <c:pt idx="11760">
                  <c:v>0.50606877307580023</c:v>
                </c:pt>
                <c:pt idx="11761">
                  <c:v>0.50598272525057186</c:v>
                </c:pt>
                <c:pt idx="11762">
                  <c:v>0.50589669936978865</c:v>
                </c:pt>
                <c:pt idx="11763">
                  <c:v>0.50581069542598778</c:v>
                </c:pt>
                <c:pt idx="11764">
                  <c:v>0.50572471341171465</c:v>
                </c:pt>
                <c:pt idx="11765">
                  <c:v>0.50563875331951502</c:v>
                </c:pt>
                <c:pt idx="11766">
                  <c:v>0.5055528151419163</c:v>
                </c:pt>
                <c:pt idx="11767">
                  <c:v>0.50546689887150131</c:v>
                </c:pt>
                <c:pt idx="11768">
                  <c:v>0.50538100450081669</c:v>
                </c:pt>
                <c:pt idx="11769">
                  <c:v>0.50529513202240861</c:v>
                </c:pt>
                <c:pt idx="11770">
                  <c:v>0.50520928142884314</c:v>
                </c:pt>
                <c:pt idx="11771">
                  <c:v>0.50512345271268588</c:v>
                </c:pt>
                <c:pt idx="11772">
                  <c:v>0.50503764586650257</c:v>
                </c:pt>
                <c:pt idx="11773">
                  <c:v>0.50495186088286559</c:v>
                </c:pt>
                <c:pt idx="11774">
                  <c:v>0.50486609775434199</c:v>
                </c:pt>
                <c:pt idx="11775">
                  <c:v>0.50478035647353048</c:v>
                </c:pt>
                <c:pt idx="11776">
                  <c:v>0.50469463703298156</c:v>
                </c:pt>
                <c:pt idx="11777">
                  <c:v>0.50460893942528662</c:v>
                </c:pt>
                <c:pt idx="11778">
                  <c:v>0.50452326364304079</c:v>
                </c:pt>
                <c:pt idx="11779">
                  <c:v>0.50443760967882911</c:v>
                </c:pt>
                <c:pt idx="11780">
                  <c:v>0.50435197752524352</c:v>
                </c:pt>
                <c:pt idx="11781">
                  <c:v>0.50426636717487949</c:v>
                </c:pt>
                <c:pt idx="11782">
                  <c:v>0.5041807786203365</c:v>
                </c:pt>
                <c:pt idx="11783">
                  <c:v>0.50409521185421569</c:v>
                </c:pt>
                <c:pt idx="11784">
                  <c:v>0.50400966686912185</c:v>
                </c:pt>
                <c:pt idx="11785">
                  <c:v>0.50392414365766358</c:v>
                </c:pt>
                <c:pt idx="11786">
                  <c:v>0.50383864221245234</c:v>
                </c:pt>
                <c:pt idx="11787">
                  <c:v>0.50375316252610214</c:v>
                </c:pt>
                <c:pt idx="11788">
                  <c:v>0.50366770459123056</c:v>
                </c:pt>
                <c:pt idx="11789">
                  <c:v>0.50358226840045206</c:v>
                </c:pt>
                <c:pt idx="11790">
                  <c:v>0.50349685394640953</c:v>
                </c:pt>
                <c:pt idx="11791">
                  <c:v>0.50341146122170566</c:v>
                </c:pt>
                <c:pt idx="11792">
                  <c:v>0.50332609021899233</c:v>
                </c:pt>
                <c:pt idx="11793">
                  <c:v>0.50324074093088722</c:v>
                </c:pt>
                <c:pt idx="11794">
                  <c:v>0.50315541335003677</c:v>
                </c:pt>
                <c:pt idx="11795">
                  <c:v>0.50307010746906533</c:v>
                </c:pt>
                <c:pt idx="11796">
                  <c:v>0.50298482328063066</c:v>
                </c:pt>
                <c:pt idx="11797">
                  <c:v>0.5028995607773733</c:v>
                </c:pt>
                <c:pt idx="11798">
                  <c:v>0.50281431995193437</c:v>
                </c:pt>
                <c:pt idx="11799">
                  <c:v>0.50272910079698852</c:v>
                </c:pt>
                <c:pt idx="11800">
                  <c:v>0.50264390330516862</c:v>
                </c:pt>
                <c:pt idx="11801">
                  <c:v>0.50255872746913932</c:v>
                </c:pt>
                <c:pt idx="11802">
                  <c:v>0.5024735732815625</c:v>
                </c:pt>
                <c:pt idx="11803">
                  <c:v>0.50238844073510247</c:v>
                </c:pt>
                <c:pt idx="11804">
                  <c:v>0.50230332982241532</c:v>
                </c:pt>
                <c:pt idx="11805">
                  <c:v>0.50221824053620456</c:v>
                </c:pt>
                <c:pt idx="11806">
                  <c:v>0.50213317286911252</c:v>
                </c:pt>
                <c:pt idx="11807">
                  <c:v>0.50204812681382471</c:v>
                </c:pt>
                <c:pt idx="11808">
                  <c:v>0.50196310236302188</c:v>
                </c:pt>
                <c:pt idx="11809">
                  <c:v>0.50187809950939211</c:v>
                </c:pt>
                <c:pt idx="11810">
                  <c:v>0.50179311824560613</c:v>
                </c:pt>
                <c:pt idx="11811">
                  <c:v>0.50170815856436835</c:v>
                </c:pt>
                <c:pt idx="11812">
                  <c:v>0.50162322045836605</c:v>
                </c:pt>
                <c:pt idx="11813">
                  <c:v>0.50153830392028853</c:v>
                </c:pt>
                <c:pt idx="11814">
                  <c:v>0.50145340894284518</c:v>
                </c:pt>
                <c:pt idx="11815">
                  <c:v>0.5013685355187395</c:v>
                </c:pt>
                <c:pt idx="11816">
                  <c:v>0.50128368364066256</c:v>
                </c:pt>
                <c:pt idx="11817">
                  <c:v>0.50119885330132963</c:v>
                </c:pt>
                <c:pt idx="11818">
                  <c:v>0.50111404449344954</c:v>
                </c:pt>
                <c:pt idx="11819">
                  <c:v>0.50102925720974312</c:v>
                </c:pt>
                <c:pt idx="11820">
                  <c:v>0.50094449144290953</c:v>
                </c:pt>
                <c:pt idx="11821">
                  <c:v>0.5008597471856866</c:v>
                </c:pt>
                <c:pt idx="11822">
                  <c:v>0.50077502443079713</c:v>
                </c:pt>
                <c:pt idx="11823">
                  <c:v>0.50069032317094886</c:v>
                </c:pt>
                <c:pt idx="11824">
                  <c:v>0.5006056433989009</c:v>
                </c:pt>
                <c:pt idx="11825">
                  <c:v>0.500520985107337</c:v>
                </c:pt>
                <c:pt idx="11826">
                  <c:v>0.50043634828904693</c:v>
                </c:pt>
                <c:pt idx="11827">
                  <c:v>0.50035173293675128</c:v>
                </c:pt>
                <c:pt idx="11828">
                  <c:v>0.50026713904317899</c:v>
                </c:pt>
                <c:pt idx="11829">
                  <c:v>0.50018256660108207</c:v>
                </c:pt>
                <c:pt idx="11830">
                  <c:v>0.50009801560321065</c:v>
                </c:pt>
                <c:pt idx="11831">
                  <c:v>0.50001348604230456</c:v>
                </c:pt>
                <c:pt idx="11832">
                  <c:v>0.49992897791114099</c:v>
                </c:pt>
                <c:pt idx="11833">
                  <c:v>0.49984449120245583</c:v>
                </c:pt>
                <c:pt idx="11834">
                  <c:v>0.49976002590900853</c:v>
                </c:pt>
                <c:pt idx="11835">
                  <c:v>0.49967558202356882</c:v>
                </c:pt>
                <c:pt idx="11836">
                  <c:v>0.49959115953890626</c:v>
                </c:pt>
                <c:pt idx="11837">
                  <c:v>0.4995067584477863</c:v>
                </c:pt>
                <c:pt idx="11838">
                  <c:v>0.49942237874298662</c:v>
                </c:pt>
                <c:pt idx="11839">
                  <c:v>0.49933802041726588</c:v>
                </c:pt>
                <c:pt idx="11840">
                  <c:v>0.49925368346341831</c:v>
                </c:pt>
                <c:pt idx="11841">
                  <c:v>0.49916936787422572</c:v>
                </c:pt>
                <c:pt idx="11842">
                  <c:v>0.49908507364246207</c:v>
                </c:pt>
                <c:pt idx="11843">
                  <c:v>0.49900080076091663</c:v>
                </c:pt>
                <c:pt idx="11844">
                  <c:v>0.49891654922238676</c:v>
                </c:pt>
                <c:pt idx="11845">
                  <c:v>0.49883231901966163</c:v>
                </c:pt>
                <c:pt idx="11846">
                  <c:v>0.49874811014553133</c:v>
                </c:pt>
                <c:pt idx="11847">
                  <c:v>0.49866392259281073</c:v>
                </c:pt>
                <c:pt idx="11848">
                  <c:v>0.49857975635429203</c:v>
                </c:pt>
                <c:pt idx="11849">
                  <c:v>0.49849561142277798</c:v>
                </c:pt>
                <c:pt idx="11850">
                  <c:v>0.49841148779108907</c:v>
                </c:pt>
                <c:pt idx="11851">
                  <c:v>0.49832738545202804</c:v>
                </c:pt>
                <c:pt idx="11852">
                  <c:v>0.49824330439840558</c:v>
                </c:pt>
                <c:pt idx="11853">
                  <c:v>0.49815924462304995</c:v>
                </c:pt>
                <c:pt idx="11854">
                  <c:v>0.49807520611877742</c:v>
                </c:pt>
                <c:pt idx="11855">
                  <c:v>0.49799118887841182</c:v>
                </c:pt>
                <c:pt idx="11856">
                  <c:v>0.49790719289478347</c:v>
                </c:pt>
                <c:pt idx="11857">
                  <c:v>0.49782321816071456</c:v>
                </c:pt>
                <c:pt idx="11858">
                  <c:v>0.49773926466903995</c:v>
                </c:pt>
                <c:pt idx="11859">
                  <c:v>0.49765533241260068</c:v>
                </c:pt>
                <c:pt idx="11860">
                  <c:v>0.49757142138423738</c:v>
                </c:pt>
                <c:pt idx="11861">
                  <c:v>0.49748753157677938</c:v>
                </c:pt>
                <c:pt idx="11862">
                  <c:v>0.49740366298308586</c:v>
                </c:pt>
                <c:pt idx="11863">
                  <c:v>0.49731981559599592</c:v>
                </c:pt>
                <c:pt idx="11864">
                  <c:v>0.49723598940835945</c:v>
                </c:pt>
                <c:pt idx="11865">
                  <c:v>0.4971521844130381</c:v>
                </c:pt>
                <c:pt idx="11866">
                  <c:v>0.49706840060288976</c:v>
                </c:pt>
                <c:pt idx="11867">
                  <c:v>0.49698463797076708</c:v>
                </c:pt>
                <c:pt idx="11868">
                  <c:v>0.49690089650953023</c:v>
                </c:pt>
                <c:pt idx="11869">
                  <c:v>0.49681717621205745</c:v>
                </c:pt>
                <c:pt idx="11870">
                  <c:v>0.49673347707120252</c:v>
                </c:pt>
                <c:pt idx="11871">
                  <c:v>0.49664979907985768</c:v>
                </c:pt>
                <c:pt idx="11872">
                  <c:v>0.49656614223087892</c:v>
                </c:pt>
                <c:pt idx="11873">
                  <c:v>0.49648250651715353</c:v>
                </c:pt>
                <c:pt idx="11874">
                  <c:v>0.49639889193156295</c:v>
                </c:pt>
                <c:pt idx="11875">
                  <c:v>0.4963152984669818</c:v>
                </c:pt>
                <c:pt idx="11876">
                  <c:v>0.49623172611630773</c:v>
                </c:pt>
                <c:pt idx="11877">
                  <c:v>0.49614817487243473</c:v>
                </c:pt>
                <c:pt idx="11878">
                  <c:v>0.49606464472824424</c:v>
                </c:pt>
                <c:pt idx="11879">
                  <c:v>0.49598113567663332</c:v>
                </c:pt>
                <c:pt idx="11880">
                  <c:v>0.49589764771050698</c:v>
                </c:pt>
                <c:pt idx="11881">
                  <c:v>0.49581418082277068</c:v>
                </c:pt>
                <c:pt idx="11882">
                  <c:v>0.49573073500631193</c:v>
                </c:pt>
                <c:pt idx="11883">
                  <c:v>0.49564731025405867</c:v>
                </c:pt>
                <c:pt idx="11884">
                  <c:v>0.49556390655890781</c:v>
                </c:pt>
                <c:pt idx="11885">
                  <c:v>0.4954805239137865</c:v>
                </c:pt>
                <c:pt idx="11886">
                  <c:v>0.49539716231159386</c:v>
                </c:pt>
                <c:pt idx="11887">
                  <c:v>0.49531382174527028</c:v>
                </c:pt>
                <c:pt idx="11888">
                  <c:v>0.4952305022077178</c:v>
                </c:pt>
                <c:pt idx="11889">
                  <c:v>0.49514720369187787</c:v>
                </c:pt>
                <c:pt idx="11890">
                  <c:v>0.49506392619067752</c:v>
                </c:pt>
                <c:pt idx="11891">
                  <c:v>0.49498066969704635</c:v>
                </c:pt>
                <c:pt idx="11892">
                  <c:v>0.49489743420390592</c:v>
                </c:pt>
                <c:pt idx="11893">
                  <c:v>0.49481421970421957</c:v>
                </c:pt>
                <c:pt idx="11894">
                  <c:v>0.49473102619090276</c:v>
                </c:pt>
                <c:pt idx="11895">
                  <c:v>0.49464785365691677</c:v>
                </c:pt>
                <c:pt idx="11896">
                  <c:v>0.49456470209520642</c:v>
                </c:pt>
                <c:pt idx="11897">
                  <c:v>0.49448157149871302</c:v>
                </c:pt>
                <c:pt idx="11898">
                  <c:v>0.49439846186039466</c:v>
                </c:pt>
                <c:pt idx="11899">
                  <c:v>0.49431537317320562</c:v>
                </c:pt>
                <c:pt idx="11900">
                  <c:v>0.49423230543009772</c:v>
                </c:pt>
                <c:pt idx="11901">
                  <c:v>0.49414925862404468</c:v>
                </c:pt>
                <c:pt idx="11902">
                  <c:v>0.49406623274800532</c:v>
                </c:pt>
                <c:pt idx="11903">
                  <c:v>0.49398322779495279</c:v>
                </c:pt>
                <c:pt idx="11904">
                  <c:v>0.49390024375784569</c:v>
                </c:pt>
                <c:pt idx="11905">
                  <c:v>0.49381728062966329</c:v>
                </c:pt>
                <c:pt idx="11906">
                  <c:v>0.49373433840337316</c:v>
                </c:pt>
                <c:pt idx="11907">
                  <c:v>0.49365141707197435</c:v>
                </c:pt>
                <c:pt idx="11908">
                  <c:v>0.49356851662843482</c:v>
                </c:pt>
                <c:pt idx="11909">
                  <c:v>0.49348563706574744</c:v>
                </c:pt>
                <c:pt idx="11910">
                  <c:v>0.493402778376891</c:v>
                </c:pt>
                <c:pt idx="11911">
                  <c:v>0.49331994055485989</c:v>
                </c:pt>
                <c:pt idx="11912">
                  <c:v>0.49323712359264332</c:v>
                </c:pt>
                <c:pt idx="11913">
                  <c:v>0.49315432748325128</c:v>
                </c:pt>
                <c:pt idx="11914">
                  <c:v>0.49307155221967486</c:v>
                </c:pt>
                <c:pt idx="11915">
                  <c:v>0.49298879779492027</c:v>
                </c:pt>
                <c:pt idx="11916">
                  <c:v>0.49290606420198246</c:v>
                </c:pt>
                <c:pt idx="11917">
                  <c:v>0.49282335143388206</c:v>
                </c:pt>
                <c:pt idx="11918">
                  <c:v>0.49274065948362422</c:v>
                </c:pt>
                <c:pt idx="11919">
                  <c:v>0.49265798834423208</c:v>
                </c:pt>
                <c:pt idx="11920">
                  <c:v>0.49257533800871006</c:v>
                </c:pt>
                <c:pt idx="11921">
                  <c:v>0.49249270847008852</c:v>
                </c:pt>
                <c:pt idx="11922">
                  <c:v>0.49241009972138738</c:v>
                </c:pt>
                <c:pt idx="11923">
                  <c:v>0.49232751175563727</c:v>
                </c:pt>
                <c:pt idx="11924">
                  <c:v>0.49224494456585388</c:v>
                </c:pt>
                <c:pt idx="11925">
                  <c:v>0.4921623981450845</c:v>
                </c:pt>
                <c:pt idx="11926">
                  <c:v>0.49207987248635288</c:v>
                </c:pt>
                <c:pt idx="11927">
                  <c:v>0.49199736758270718</c:v>
                </c:pt>
                <c:pt idx="11928">
                  <c:v>0.49191488342718104</c:v>
                </c:pt>
                <c:pt idx="11929">
                  <c:v>0.49183242001281674</c:v>
                </c:pt>
                <c:pt idx="11930">
                  <c:v>0.49174997733266756</c:v>
                </c:pt>
                <c:pt idx="11931">
                  <c:v>0.49166755537977458</c:v>
                </c:pt>
                <c:pt idx="11932">
                  <c:v>0.49158515414719356</c:v>
                </c:pt>
                <c:pt idx="11933">
                  <c:v>0.49150277362798966</c:v>
                </c:pt>
                <c:pt idx="11934">
                  <c:v>0.49142041381520807</c:v>
                </c:pt>
                <c:pt idx="11935">
                  <c:v>0.49133807470190832</c:v>
                </c:pt>
                <c:pt idx="11936">
                  <c:v>0.49125575628116575</c:v>
                </c:pt>
                <c:pt idx="11937">
                  <c:v>0.49117345854604255</c:v>
                </c:pt>
                <c:pt idx="11938">
                  <c:v>0.4910911814896109</c:v>
                </c:pt>
                <c:pt idx="11939">
                  <c:v>0.49100892510493954</c:v>
                </c:pt>
                <c:pt idx="11940">
                  <c:v>0.49092668938510575</c:v>
                </c:pt>
                <c:pt idx="11941">
                  <c:v>0.49084447432318207</c:v>
                </c:pt>
                <c:pt idx="11942">
                  <c:v>0.49076227991226207</c:v>
                </c:pt>
                <c:pt idx="11943">
                  <c:v>0.49068010614541835</c:v>
                </c:pt>
                <c:pt idx="11944">
                  <c:v>0.49059795301574288</c:v>
                </c:pt>
                <c:pt idx="11945">
                  <c:v>0.49051582051632903</c:v>
                </c:pt>
                <c:pt idx="11946">
                  <c:v>0.49043370864026747</c:v>
                </c:pt>
                <c:pt idx="11947">
                  <c:v>0.49035161738065958</c:v>
                </c:pt>
                <c:pt idx="11948">
                  <c:v>0.49026954673058676</c:v>
                </c:pt>
                <c:pt idx="11949">
                  <c:v>0.4901874966831683</c:v>
                </c:pt>
                <c:pt idx="11950">
                  <c:v>0.49010546723150511</c:v>
                </c:pt>
                <c:pt idx="11951">
                  <c:v>0.49002345836869737</c:v>
                </c:pt>
                <c:pt idx="11952">
                  <c:v>0.48994147008786754</c:v>
                </c:pt>
                <c:pt idx="11953">
                  <c:v>0.48985950238211551</c:v>
                </c:pt>
                <c:pt idx="11954">
                  <c:v>0.48977755524456518</c:v>
                </c:pt>
                <c:pt idx="11955">
                  <c:v>0.48969562866832861</c:v>
                </c:pt>
                <c:pt idx="11956">
                  <c:v>0.48961372264654118</c:v>
                </c:pt>
                <c:pt idx="11957">
                  <c:v>0.4895318371723168</c:v>
                </c:pt>
                <c:pt idx="11958">
                  <c:v>0.48944997223878817</c:v>
                </c:pt>
                <c:pt idx="11959">
                  <c:v>0.48936812783908418</c:v>
                </c:pt>
                <c:pt idx="11960">
                  <c:v>0.48928630396632838</c:v>
                </c:pt>
                <c:pt idx="11961">
                  <c:v>0.48920450061367182</c:v>
                </c:pt>
                <c:pt idx="11962">
                  <c:v>0.48912271777425476</c:v>
                </c:pt>
                <c:pt idx="11963">
                  <c:v>0.48904095544119813</c:v>
                </c:pt>
                <c:pt idx="11964">
                  <c:v>0.48895921360767175</c:v>
                </c:pt>
                <c:pt idx="11965">
                  <c:v>0.48887749226680938</c:v>
                </c:pt>
                <c:pt idx="11966">
                  <c:v>0.48879579141175911</c:v>
                </c:pt>
                <c:pt idx="11967">
                  <c:v>0.48871411103568774</c:v>
                </c:pt>
                <c:pt idx="11968">
                  <c:v>0.48863245113173714</c:v>
                </c:pt>
                <c:pt idx="11969">
                  <c:v>0.48855081169307923</c:v>
                </c:pt>
                <c:pt idx="11970">
                  <c:v>0.48846919271286837</c:v>
                </c:pt>
                <c:pt idx="11971">
                  <c:v>0.48838759418427047</c:v>
                </c:pt>
                <c:pt idx="11972">
                  <c:v>0.48830601610045116</c:v>
                </c:pt>
                <c:pt idx="11973">
                  <c:v>0.48822445845457985</c:v>
                </c:pt>
                <c:pt idx="11974">
                  <c:v>0.48814292123984443</c:v>
                </c:pt>
                <c:pt idx="11975">
                  <c:v>0.48806140444939777</c:v>
                </c:pt>
                <c:pt idx="11976">
                  <c:v>0.48797990807643782</c:v>
                </c:pt>
                <c:pt idx="11977">
                  <c:v>0.48789843211413986</c:v>
                </c:pt>
                <c:pt idx="11978">
                  <c:v>0.48781697655569489</c:v>
                </c:pt>
                <c:pt idx="11979">
                  <c:v>0.48773554139427538</c:v>
                </c:pt>
                <c:pt idx="11980">
                  <c:v>0.48765412662308244</c:v>
                </c:pt>
                <c:pt idx="11981">
                  <c:v>0.48757273223531283</c:v>
                </c:pt>
                <c:pt idx="11982">
                  <c:v>0.48749135822415285</c:v>
                </c:pt>
                <c:pt idx="11983">
                  <c:v>0.48741000458281297</c:v>
                </c:pt>
                <c:pt idx="11984">
                  <c:v>0.48732867130449053</c:v>
                </c:pt>
                <c:pt idx="11985">
                  <c:v>0.48724735838237326</c:v>
                </c:pt>
                <c:pt idx="11986">
                  <c:v>0.48716606580969907</c:v>
                </c:pt>
                <c:pt idx="11987">
                  <c:v>0.48708479357965917</c:v>
                </c:pt>
                <c:pt idx="11988">
                  <c:v>0.48700354168546389</c:v>
                </c:pt>
                <c:pt idx="11989">
                  <c:v>0.48692231012033782</c:v>
                </c:pt>
                <c:pt idx="11990">
                  <c:v>0.48684109887750082</c:v>
                </c:pt>
                <c:pt idx="11991">
                  <c:v>0.48675990795017182</c:v>
                </c:pt>
                <c:pt idx="11992">
                  <c:v>0.48667873733157813</c:v>
                </c:pt>
                <c:pt idx="11993">
                  <c:v>0.48659758701493788</c:v>
                </c:pt>
                <c:pt idx="11994">
                  <c:v>0.48651645699349305</c:v>
                </c:pt>
                <c:pt idx="11995">
                  <c:v>0.4864353472604685</c:v>
                </c:pt>
                <c:pt idx="11996">
                  <c:v>0.48635425780910324</c:v>
                </c:pt>
                <c:pt idx="11997">
                  <c:v>0.4862731886326313</c:v>
                </c:pt>
                <c:pt idx="11998">
                  <c:v>0.48619213972430086</c:v>
                </c:pt>
                <c:pt idx="11999">
                  <c:v>0.48611111107735488</c:v>
                </c:pt>
                <c:pt idx="12000">
                  <c:v>0.48603010268503583</c:v>
                </c:pt>
                <c:pt idx="12001">
                  <c:v>0.48594911454059775</c:v>
                </c:pt>
                <c:pt idx="12002">
                  <c:v>0.48586814663729438</c:v>
                </c:pt>
                <c:pt idx="12003">
                  <c:v>0.48578719896837486</c:v>
                </c:pt>
                <c:pt idx="12004">
                  <c:v>0.48570627152710388</c:v>
                </c:pt>
                <c:pt idx="12005">
                  <c:v>0.4856253643067393</c:v>
                </c:pt>
                <c:pt idx="12006">
                  <c:v>0.48554447730055189</c:v>
                </c:pt>
                <c:pt idx="12007">
                  <c:v>0.48546361050179127</c:v>
                </c:pt>
                <c:pt idx="12008">
                  <c:v>0.48538276390375151</c:v>
                </c:pt>
                <c:pt idx="12009">
                  <c:v>0.48530193749968037</c:v>
                </c:pt>
                <c:pt idx="12010">
                  <c:v>0.48522113128286704</c:v>
                </c:pt>
                <c:pt idx="12011">
                  <c:v>0.48514034524658239</c:v>
                </c:pt>
                <c:pt idx="12012">
                  <c:v>0.48505957938411942</c:v>
                </c:pt>
                <c:pt idx="12013">
                  <c:v>0.48497883368875089</c:v>
                </c:pt>
                <c:pt idx="12014">
                  <c:v>0.48489810815376178</c:v>
                </c:pt>
                <c:pt idx="12015">
                  <c:v>0.48481740277245056</c:v>
                </c:pt>
                <c:pt idx="12016">
                  <c:v>0.48473671753809527</c:v>
                </c:pt>
                <c:pt idx="12017">
                  <c:v>0.48465605244400445</c:v>
                </c:pt>
                <c:pt idx="12018">
                  <c:v>0.48457540748347255</c:v>
                </c:pt>
                <c:pt idx="12019">
                  <c:v>0.48449478264979517</c:v>
                </c:pt>
                <c:pt idx="12020">
                  <c:v>0.4844141779362795</c:v>
                </c:pt>
                <c:pt idx="12021">
                  <c:v>0.4843335933362245</c:v>
                </c:pt>
                <c:pt idx="12022">
                  <c:v>0.4842530288429438</c:v>
                </c:pt>
                <c:pt idx="12023">
                  <c:v>0.48417248444975497</c:v>
                </c:pt>
                <c:pt idx="12024">
                  <c:v>0.48409196014996225</c:v>
                </c:pt>
                <c:pt idx="12025">
                  <c:v>0.48401145593688238</c:v>
                </c:pt>
                <c:pt idx="12026">
                  <c:v>0.48393097180384936</c:v>
                </c:pt>
                <c:pt idx="12027">
                  <c:v>0.48385050774416677</c:v>
                </c:pt>
                <c:pt idx="12028">
                  <c:v>0.48377006375116582</c:v>
                </c:pt>
                <c:pt idx="12029">
                  <c:v>0.4836896398181818</c:v>
                </c:pt>
                <c:pt idx="12030">
                  <c:v>0.48360923593854138</c:v>
                </c:pt>
                <c:pt idx="12031">
                  <c:v>0.48352885210557944</c:v>
                </c:pt>
                <c:pt idx="12032">
                  <c:v>0.48344848831263054</c:v>
                </c:pt>
                <c:pt idx="12033">
                  <c:v>0.4833681445530274</c:v>
                </c:pt>
                <c:pt idx="12034">
                  <c:v>0.483287820820123</c:v>
                </c:pt>
                <c:pt idx="12035">
                  <c:v>0.4832075171072604</c:v>
                </c:pt>
                <c:pt idx="12036">
                  <c:v>0.48312723340777836</c:v>
                </c:pt>
                <c:pt idx="12037">
                  <c:v>0.48304696971503902</c:v>
                </c:pt>
                <c:pt idx="12038">
                  <c:v>0.48296672602238438</c:v>
                </c:pt>
                <c:pt idx="12039">
                  <c:v>0.48288650232317892</c:v>
                </c:pt>
                <c:pt idx="12040">
                  <c:v>0.48280629861077357</c:v>
                </c:pt>
                <c:pt idx="12041">
                  <c:v>0.48272611487853151</c:v>
                </c:pt>
                <c:pt idx="12042">
                  <c:v>0.48264595111982395</c:v>
                </c:pt>
                <c:pt idx="12043">
                  <c:v>0.48256580732801002</c:v>
                </c:pt>
                <c:pt idx="12044">
                  <c:v>0.48248568349646215</c:v>
                </c:pt>
                <c:pt idx="12045">
                  <c:v>0.48240557961854902</c:v>
                </c:pt>
                <c:pt idx="12046">
                  <c:v>0.48232549568765409</c:v>
                </c:pt>
                <c:pt idx="12047">
                  <c:v>0.48224543169713729</c:v>
                </c:pt>
                <c:pt idx="12048">
                  <c:v>0.4821653876403994</c:v>
                </c:pt>
                <c:pt idx="12049">
                  <c:v>0.48208536351081976</c:v>
                </c:pt>
                <c:pt idx="12050">
                  <c:v>0.48200535930177107</c:v>
                </c:pt>
                <c:pt idx="12051">
                  <c:v>0.48192537500666066</c:v>
                </c:pt>
                <c:pt idx="12052">
                  <c:v>0.48184541061886088</c:v>
                </c:pt>
                <c:pt idx="12053">
                  <c:v>0.48176546613178001</c:v>
                </c:pt>
                <c:pt idx="12054">
                  <c:v>0.48168554153881082</c:v>
                </c:pt>
                <c:pt idx="12055">
                  <c:v>0.48160563683335283</c:v>
                </c:pt>
                <c:pt idx="12056">
                  <c:v>0.48152575200880848</c:v>
                </c:pt>
                <c:pt idx="12057">
                  <c:v>0.48144588705858282</c:v>
                </c:pt>
                <c:pt idx="12058">
                  <c:v>0.48136604197608684</c:v>
                </c:pt>
                <c:pt idx="12059">
                  <c:v>0.48128621675472238</c:v>
                </c:pt>
                <c:pt idx="12060">
                  <c:v>0.48120641138791548</c:v>
                </c:pt>
                <c:pt idx="12061">
                  <c:v>0.48112662586907329</c:v>
                </c:pt>
                <c:pt idx="12062">
                  <c:v>0.48104686019161275</c:v>
                </c:pt>
                <c:pt idx="12063">
                  <c:v>0.48096711434896056</c:v>
                </c:pt>
                <c:pt idx="12064">
                  <c:v>0.48088738833454375</c:v>
                </c:pt>
                <c:pt idx="12065">
                  <c:v>0.48080768214177738</c:v>
                </c:pt>
                <c:pt idx="12066">
                  <c:v>0.48072799576410785</c:v>
                </c:pt>
                <c:pt idx="12067">
                  <c:v>0.48064832919495698</c:v>
                </c:pt>
                <c:pt idx="12068">
                  <c:v>0.48056868242775952</c:v>
                </c:pt>
                <c:pt idx="12069">
                  <c:v>0.48048905545595438</c:v>
                </c:pt>
                <c:pt idx="12070">
                  <c:v>0.48040944827298632</c:v>
                </c:pt>
                <c:pt idx="12071">
                  <c:v>0.48032986087230162</c:v>
                </c:pt>
                <c:pt idx="12072">
                  <c:v>0.48025029324732982</c:v>
                </c:pt>
                <c:pt idx="12073">
                  <c:v>0.48017074539153581</c:v>
                </c:pt>
                <c:pt idx="12074">
                  <c:v>0.48009121729836612</c:v>
                </c:pt>
                <c:pt idx="12075">
                  <c:v>0.48001170896127482</c:v>
                </c:pt>
                <c:pt idx="12076">
                  <c:v>0.47993222037371841</c:v>
                </c:pt>
                <c:pt idx="12077">
                  <c:v>0.47985275152916007</c:v>
                </c:pt>
                <c:pt idx="12078">
                  <c:v>0.47977330242105226</c:v>
                </c:pt>
                <c:pt idx="12079">
                  <c:v>0.47969387304287386</c:v>
                </c:pt>
                <c:pt idx="12080">
                  <c:v>0.47961446338808289</c:v>
                </c:pt>
                <c:pt idx="12081">
                  <c:v>0.47953507345014501</c:v>
                </c:pt>
                <c:pt idx="12082">
                  <c:v>0.47945570322255066</c:v>
                </c:pt>
                <c:pt idx="12083">
                  <c:v>0.47937635269875883</c:v>
                </c:pt>
                <c:pt idx="12084">
                  <c:v>0.47929702187225431</c:v>
                </c:pt>
                <c:pt idx="12085">
                  <c:v>0.47921771073652109</c:v>
                </c:pt>
                <c:pt idx="12086">
                  <c:v>0.47913841928504464</c:v>
                </c:pt>
                <c:pt idx="12087">
                  <c:v>0.47905914751130013</c:v>
                </c:pt>
                <c:pt idx="12088">
                  <c:v>0.47897989540878838</c:v>
                </c:pt>
                <c:pt idx="12089">
                  <c:v>0.47890066297100115</c:v>
                </c:pt>
                <c:pt idx="12090">
                  <c:v>0.47882145019142142</c:v>
                </c:pt>
                <c:pt idx="12091">
                  <c:v>0.47874225706355872</c:v>
                </c:pt>
                <c:pt idx="12092">
                  <c:v>0.47866308358090898</c:v>
                </c:pt>
                <c:pt idx="12093">
                  <c:v>0.4785839297369775</c:v>
                </c:pt>
                <c:pt idx="12094">
                  <c:v>0.47850479552526648</c:v>
                </c:pt>
                <c:pt idx="12095">
                  <c:v>0.47842568093928423</c:v>
                </c:pt>
                <c:pt idx="12096">
                  <c:v>0.47834658597253965</c:v>
                </c:pt>
                <c:pt idx="12097">
                  <c:v>0.47826751061854533</c:v>
                </c:pt>
                <c:pt idx="12098">
                  <c:v>0.47818845487082817</c:v>
                </c:pt>
                <c:pt idx="12099">
                  <c:v>0.47810941872289398</c:v>
                </c:pt>
                <c:pt idx="12100">
                  <c:v>0.47803040216827281</c:v>
                </c:pt>
                <c:pt idx="12101">
                  <c:v>0.47795140520048895</c:v>
                </c:pt>
                <c:pt idx="12102">
                  <c:v>0.47787242781306516</c:v>
                </c:pt>
                <c:pt idx="12103">
                  <c:v>0.47779346999952632</c:v>
                </c:pt>
                <c:pt idx="12104">
                  <c:v>0.47771453175341438</c:v>
                </c:pt>
                <c:pt idx="12105">
                  <c:v>0.4776356130682608</c:v>
                </c:pt>
                <c:pt idx="12106">
                  <c:v>0.47755671393760857</c:v>
                </c:pt>
                <c:pt idx="12107">
                  <c:v>0.47747783435498442</c:v>
                </c:pt>
                <c:pt idx="12108">
                  <c:v>0.47739897431394057</c:v>
                </c:pt>
                <c:pt idx="12109">
                  <c:v>0.47732013380802102</c:v>
                </c:pt>
                <c:pt idx="12110">
                  <c:v>0.47724131283077093</c:v>
                </c:pt>
                <c:pt idx="12111">
                  <c:v>0.47716251137575277</c:v>
                </c:pt>
                <c:pt idx="12112">
                  <c:v>0.47708372943650135</c:v>
                </c:pt>
                <c:pt idx="12113">
                  <c:v>0.47700496700659112</c:v>
                </c:pt>
                <c:pt idx="12114">
                  <c:v>0.47692622407957097</c:v>
                </c:pt>
                <c:pt idx="12115">
                  <c:v>0.47684750064899983</c:v>
                </c:pt>
                <c:pt idx="12116">
                  <c:v>0.4767687967084534</c:v>
                </c:pt>
                <c:pt idx="12117">
                  <c:v>0.47669011225148544</c:v>
                </c:pt>
                <c:pt idx="12118">
                  <c:v>0.47661144727167482</c:v>
                </c:pt>
                <c:pt idx="12119">
                  <c:v>0.47653280176259138</c:v>
                </c:pt>
                <c:pt idx="12120">
                  <c:v>0.47645417571781307</c:v>
                </c:pt>
                <c:pt idx="12121">
                  <c:v>0.47637556913090862</c:v>
                </c:pt>
                <c:pt idx="12122">
                  <c:v>0.47629698199546228</c:v>
                </c:pt>
                <c:pt idx="12123">
                  <c:v>0.47621841430505624</c:v>
                </c:pt>
                <c:pt idx="12124">
                  <c:v>0.47613986605327568</c:v>
                </c:pt>
                <c:pt idx="12125">
                  <c:v>0.4760613372337133</c:v>
                </c:pt>
                <c:pt idx="12126">
                  <c:v>0.47598282783996426</c:v>
                </c:pt>
                <c:pt idx="12127">
                  <c:v>0.47590433786559938</c:v>
                </c:pt>
                <c:pt idx="12128">
                  <c:v>0.47582586730424425</c:v>
                </c:pt>
                <c:pt idx="12129">
                  <c:v>0.47574741614946708</c:v>
                </c:pt>
                <c:pt idx="12130">
                  <c:v>0.47566898439489852</c:v>
                </c:pt>
                <c:pt idx="12131">
                  <c:v>0.47559057203411731</c:v>
                </c:pt>
                <c:pt idx="12132">
                  <c:v>0.47551217906075188</c:v>
                </c:pt>
                <c:pt idx="12133">
                  <c:v>0.47543380546839115</c:v>
                </c:pt>
                <c:pt idx="12134">
                  <c:v>0.47535545125066542</c:v>
                </c:pt>
                <c:pt idx="12135">
                  <c:v>0.47527711640116943</c:v>
                </c:pt>
                <c:pt idx="12136">
                  <c:v>0.47519880091354288</c:v>
                </c:pt>
                <c:pt idx="12137">
                  <c:v>0.4751205047813874</c:v>
                </c:pt>
                <c:pt idx="12138">
                  <c:v>0.47504222799833334</c:v>
                </c:pt>
                <c:pt idx="12139">
                  <c:v>0.47496397055800382</c:v>
                </c:pt>
                <c:pt idx="12140">
                  <c:v>0.47488573245402638</c:v>
                </c:pt>
                <c:pt idx="12141">
                  <c:v>0.47480751368003182</c:v>
                </c:pt>
                <c:pt idx="12142">
                  <c:v>0.47472931422965553</c:v>
                </c:pt>
                <c:pt idx="12143">
                  <c:v>0.47465113409651993</c:v>
                </c:pt>
                <c:pt idx="12144">
                  <c:v>0.4745729732742901</c:v>
                </c:pt>
                <c:pt idx="12145">
                  <c:v>0.47449483175657181</c:v>
                </c:pt>
                <c:pt idx="12146">
                  <c:v>0.47441670953703652</c:v>
                </c:pt>
                <c:pt idx="12147">
                  <c:v>0.47433860660931382</c:v>
                </c:pt>
                <c:pt idx="12148">
                  <c:v>0.47426052296706384</c:v>
                </c:pt>
                <c:pt idx="12149">
                  <c:v>0.47418245860392672</c:v>
                </c:pt>
                <c:pt idx="12150">
                  <c:v>0.47410441351356442</c:v>
                </c:pt>
                <c:pt idx="12151">
                  <c:v>0.47402638768963617</c:v>
                </c:pt>
                <c:pt idx="12152">
                  <c:v>0.47394838112578702</c:v>
                </c:pt>
                <c:pt idx="12153">
                  <c:v>0.47387039381569179</c:v>
                </c:pt>
                <c:pt idx="12154">
                  <c:v>0.47379242575300134</c:v>
                </c:pt>
                <c:pt idx="12155">
                  <c:v>0.47371447693139657</c:v>
                </c:pt>
                <c:pt idx="12156">
                  <c:v>0.47363654734454447</c:v>
                </c:pt>
                <c:pt idx="12157">
                  <c:v>0.47355863698610678</c:v>
                </c:pt>
                <c:pt idx="12158">
                  <c:v>0.47348074584977412</c:v>
                </c:pt>
                <c:pt idx="12159">
                  <c:v>0.47340287392921077</c:v>
                </c:pt>
                <c:pt idx="12160">
                  <c:v>0.47332502121809322</c:v>
                </c:pt>
                <c:pt idx="12161">
                  <c:v>0.47324718771011343</c:v>
                </c:pt>
                <c:pt idx="12162">
                  <c:v>0.47316937339896092</c:v>
                </c:pt>
                <c:pt idx="12163">
                  <c:v>0.47309157827830761</c:v>
                </c:pt>
                <c:pt idx="12164">
                  <c:v>0.47301380234186013</c:v>
                </c:pt>
                <c:pt idx="12165">
                  <c:v>0.47293604558329649</c:v>
                </c:pt>
                <c:pt idx="12166">
                  <c:v>0.47285830799632511</c:v>
                </c:pt>
                <c:pt idx="12167">
                  <c:v>0.47278058957463676</c:v>
                </c:pt>
                <c:pt idx="12168">
                  <c:v>0.4727028903119278</c:v>
                </c:pt>
                <c:pt idx="12169">
                  <c:v>0.47262521020191056</c:v>
                </c:pt>
                <c:pt idx="12170">
                  <c:v>0.47254754923828696</c:v>
                </c:pt>
                <c:pt idx="12171">
                  <c:v>0.47246990741476852</c:v>
                </c:pt>
                <c:pt idx="12172">
                  <c:v>0.47239228472505917</c:v>
                </c:pt>
                <c:pt idx="12173">
                  <c:v>0.47231468116288133</c:v>
                </c:pt>
                <c:pt idx="12174">
                  <c:v>0.47223709672193004</c:v>
                </c:pt>
                <c:pt idx="12175">
                  <c:v>0.4721595313959569</c:v>
                </c:pt>
                <c:pt idx="12176">
                  <c:v>0.47208198517866257</c:v>
                </c:pt>
                <c:pt idx="12177">
                  <c:v>0.47200445806376568</c:v>
                </c:pt>
                <c:pt idx="12178">
                  <c:v>0.47192695004500967</c:v>
                </c:pt>
                <c:pt idx="12179">
                  <c:v>0.47184946111610937</c:v>
                </c:pt>
                <c:pt idx="12180">
                  <c:v>0.47177199127080927</c:v>
                </c:pt>
                <c:pt idx="12181">
                  <c:v>0.471694540502827</c:v>
                </c:pt>
                <c:pt idx="12182">
                  <c:v>0.4716171088059129</c:v>
                </c:pt>
                <c:pt idx="12183">
                  <c:v>0.47153969617380181</c:v>
                </c:pt>
                <c:pt idx="12184">
                  <c:v>0.47146230260023508</c:v>
                </c:pt>
                <c:pt idx="12185">
                  <c:v>0.47138492807896193</c:v>
                </c:pt>
                <c:pt idx="12186">
                  <c:v>0.47130757260371581</c:v>
                </c:pt>
                <c:pt idx="12187">
                  <c:v>0.4712302361682596</c:v>
                </c:pt>
                <c:pt idx="12188">
                  <c:v>0.47115291876634097</c:v>
                </c:pt>
                <c:pt idx="12189">
                  <c:v>0.47107562039171447</c:v>
                </c:pt>
                <c:pt idx="12190">
                  <c:v>0.47099834103813726</c:v>
                </c:pt>
                <c:pt idx="12191">
                  <c:v>0.47092108069937194</c:v>
                </c:pt>
                <c:pt idx="12192">
                  <c:v>0.47084383936917568</c:v>
                </c:pt>
                <c:pt idx="12193">
                  <c:v>0.47076661704131262</c:v>
                </c:pt>
                <c:pt idx="12194">
                  <c:v>0.47068941370955952</c:v>
                </c:pt>
                <c:pt idx="12195">
                  <c:v>0.47061222936767788</c:v>
                </c:pt>
                <c:pt idx="12196">
                  <c:v>0.47053506400943684</c:v>
                </c:pt>
                <c:pt idx="12197">
                  <c:v>0.47045791762862182</c:v>
                </c:pt>
                <c:pt idx="12198">
                  <c:v>0.47038079021901108</c:v>
                </c:pt>
                <c:pt idx="12199">
                  <c:v>0.47030368177437276</c:v>
                </c:pt>
                <c:pt idx="12200">
                  <c:v>0.47022659228849589</c:v>
                </c:pt>
                <c:pt idx="12201">
                  <c:v>0.47014952175516506</c:v>
                </c:pt>
                <c:pt idx="12202">
                  <c:v>0.47007247016817238</c:v>
                </c:pt>
                <c:pt idx="12203">
                  <c:v>0.46999543752130429</c:v>
                </c:pt>
                <c:pt idx="12204">
                  <c:v>0.46991842380835852</c:v>
                </c:pt>
                <c:pt idx="12205">
                  <c:v>0.46984142902311976</c:v>
                </c:pt>
                <c:pt idx="12206">
                  <c:v>0.4697644531593963</c:v>
                </c:pt>
                <c:pt idx="12207">
                  <c:v>0.46968749621098482</c:v>
                </c:pt>
                <c:pt idx="12208">
                  <c:v>0.46961055817168895</c:v>
                </c:pt>
                <c:pt idx="12209">
                  <c:v>0.46953363903531403</c:v>
                </c:pt>
                <c:pt idx="12210">
                  <c:v>0.46945673879567151</c:v>
                </c:pt>
                <c:pt idx="12211">
                  <c:v>0.46937985744656258</c:v>
                </c:pt>
                <c:pt idx="12212">
                  <c:v>0.46930299498181455</c:v>
                </c:pt>
                <c:pt idx="12213">
                  <c:v>0.46922615139522866</c:v>
                </c:pt>
                <c:pt idx="12214">
                  <c:v>0.46914932668062925</c:v>
                </c:pt>
                <c:pt idx="12215">
                  <c:v>0.46907252083184464</c:v>
                </c:pt>
                <c:pt idx="12216">
                  <c:v>0.46899573384268634</c:v>
                </c:pt>
                <c:pt idx="12217">
                  <c:v>0.46891896570698804</c:v>
                </c:pt>
                <c:pt idx="12218">
                  <c:v>0.46884221641856894</c:v>
                </c:pt>
                <c:pt idx="12219">
                  <c:v>0.46876548597127132</c:v>
                </c:pt>
                <c:pt idx="12220">
                  <c:v>0.46868877435892692</c:v>
                </c:pt>
                <c:pt idx="12221">
                  <c:v>0.46861208157536138</c:v>
                </c:pt>
                <c:pt idx="12222">
                  <c:v>0.46853540761442358</c:v>
                </c:pt>
                <c:pt idx="12223">
                  <c:v>0.46845875246995411</c:v>
                </c:pt>
                <c:pt idx="12224">
                  <c:v>0.46838211613579139</c:v>
                </c:pt>
                <c:pt idx="12225">
                  <c:v>0.46830549860578058</c:v>
                </c:pt>
                <c:pt idx="12226">
                  <c:v>0.46822889987377997</c:v>
                </c:pt>
                <c:pt idx="12227">
                  <c:v>0.46815231993362688</c:v>
                </c:pt>
                <c:pt idx="12228">
                  <c:v>0.46807575877918539</c:v>
                </c:pt>
                <c:pt idx="12229">
                  <c:v>0.46799921640430853</c:v>
                </c:pt>
                <c:pt idx="12230">
                  <c:v>0.4679226928028612</c:v>
                </c:pt>
                <c:pt idx="12231">
                  <c:v>0.46784618796868976</c:v>
                </c:pt>
                <c:pt idx="12232">
                  <c:v>0.46776970189566691</c:v>
                </c:pt>
                <c:pt idx="12233">
                  <c:v>0.46769323457765571</c:v>
                </c:pt>
                <c:pt idx="12234">
                  <c:v>0.46761678600853057</c:v>
                </c:pt>
                <c:pt idx="12235">
                  <c:v>0.46754035618215922</c:v>
                </c:pt>
                <c:pt idx="12236">
                  <c:v>0.46746394509241818</c:v>
                </c:pt>
                <c:pt idx="12237">
                  <c:v>0.46738755273317506</c:v>
                </c:pt>
                <c:pt idx="12238">
                  <c:v>0.46731117909831732</c:v>
                </c:pt>
                <c:pt idx="12239">
                  <c:v>0.46723482418172263</c:v>
                </c:pt>
                <c:pt idx="12240">
                  <c:v>0.46715848797727993</c:v>
                </c:pt>
                <c:pt idx="12241">
                  <c:v>0.46708217047886452</c:v>
                </c:pt>
                <c:pt idx="12242">
                  <c:v>0.46700587168037183</c:v>
                </c:pt>
                <c:pt idx="12243">
                  <c:v>0.46692959157569414</c:v>
                </c:pt>
                <c:pt idx="12244">
                  <c:v>0.46685333015871822</c:v>
                </c:pt>
                <c:pt idx="12245">
                  <c:v>0.46677708742334906</c:v>
                </c:pt>
                <c:pt idx="12246">
                  <c:v>0.46670086336348604</c:v>
                </c:pt>
                <c:pt idx="12247">
                  <c:v>0.46662465797301911</c:v>
                </c:pt>
                <c:pt idx="12248">
                  <c:v>0.46654847124586379</c:v>
                </c:pt>
                <c:pt idx="12249">
                  <c:v>0.46647230317591643</c:v>
                </c:pt>
                <c:pt idx="12250">
                  <c:v>0.46639615375708682</c:v>
                </c:pt>
                <c:pt idx="12251">
                  <c:v>0.46632002298329633</c:v>
                </c:pt>
                <c:pt idx="12252">
                  <c:v>0.46624391084844652</c:v>
                </c:pt>
                <c:pt idx="12253">
                  <c:v>0.46616781734646373</c:v>
                </c:pt>
                <c:pt idx="12254">
                  <c:v>0.46609174247125529</c:v>
                </c:pt>
                <c:pt idx="12255">
                  <c:v>0.46601568621675182</c:v>
                </c:pt>
                <c:pt idx="12256">
                  <c:v>0.46593964857687226</c:v>
                </c:pt>
                <c:pt idx="12257">
                  <c:v>0.46586362954554622</c:v>
                </c:pt>
                <c:pt idx="12258">
                  <c:v>0.4657876291166943</c:v>
                </c:pt>
                <c:pt idx="12259">
                  <c:v>0.46571164728425801</c:v>
                </c:pt>
                <c:pt idx="12260">
                  <c:v>0.46563568404215916</c:v>
                </c:pt>
                <c:pt idx="12261">
                  <c:v>0.46555973938434653</c:v>
                </c:pt>
                <c:pt idx="12262">
                  <c:v>0.46548381330475019</c:v>
                </c:pt>
                <c:pt idx="12263">
                  <c:v>0.46540790579730668</c:v>
                </c:pt>
                <c:pt idx="12264">
                  <c:v>0.46533201685596548</c:v>
                </c:pt>
                <c:pt idx="12265">
                  <c:v>0.46525614647467467</c:v>
                </c:pt>
                <c:pt idx="12266">
                  <c:v>0.46518029464737981</c:v>
                </c:pt>
                <c:pt idx="12267">
                  <c:v>0.46510446136803446</c:v>
                </c:pt>
                <c:pt idx="12268">
                  <c:v>0.4650286466305823</c:v>
                </c:pt>
                <c:pt idx="12269">
                  <c:v>0.46495285042898854</c:v>
                </c:pt>
                <c:pt idx="12270">
                  <c:v>0.46487707275721152</c:v>
                </c:pt>
                <c:pt idx="12271">
                  <c:v>0.46480131360920501</c:v>
                </c:pt>
                <c:pt idx="12272">
                  <c:v>0.4647255729789323</c:v>
                </c:pt>
                <c:pt idx="12273">
                  <c:v>0.46464985086036475</c:v>
                </c:pt>
                <c:pt idx="12274">
                  <c:v>0.46457414724747242</c:v>
                </c:pt>
                <c:pt idx="12275">
                  <c:v>0.46449846213421542</c:v>
                </c:pt>
                <c:pt idx="12276">
                  <c:v>0.46442279551457344</c:v>
                </c:pt>
                <c:pt idx="12277">
                  <c:v>0.46434714738251448</c:v>
                </c:pt>
                <c:pt idx="12278">
                  <c:v>0.46427151773202685</c:v>
                </c:pt>
                <c:pt idx="12279">
                  <c:v>0.46419590655708576</c:v>
                </c:pt>
                <c:pt idx="12280">
                  <c:v>0.46412031385167724</c:v>
                </c:pt>
                <c:pt idx="12281">
                  <c:v>0.46404473960977682</c:v>
                </c:pt>
                <c:pt idx="12282">
                  <c:v>0.46396918382538188</c:v>
                </c:pt>
                <c:pt idx="12283">
                  <c:v>0.46389364649247805</c:v>
                </c:pt>
                <c:pt idx="12284">
                  <c:v>0.46381812760506264</c:v>
                </c:pt>
                <c:pt idx="12285">
                  <c:v>0.46374262715711917</c:v>
                </c:pt>
                <c:pt idx="12286">
                  <c:v>0.4636671451426585</c:v>
                </c:pt>
                <c:pt idx="12287">
                  <c:v>0.46359168155566932</c:v>
                </c:pt>
                <c:pt idx="12288">
                  <c:v>0.46351623639016082</c:v>
                </c:pt>
                <c:pt idx="12289">
                  <c:v>0.46344080964013551</c:v>
                </c:pt>
                <c:pt idx="12290">
                  <c:v>0.46336540129960629</c:v>
                </c:pt>
                <c:pt idx="12291">
                  <c:v>0.46329001136256542</c:v>
                </c:pt>
                <c:pt idx="12292">
                  <c:v>0.46321463982304495</c:v>
                </c:pt>
                <c:pt idx="12293">
                  <c:v>0.46313928667504478</c:v>
                </c:pt>
                <c:pt idx="12294">
                  <c:v>0.46306395191259048</c:v>
                </c:pt>
                <c:pt idx="12295">
                  <c:v>0.46298863552970293</c:v>
                </c:pt>
                <c:pt idx="12296">
                  <c:v>0.46291333752039021</c:v>
                </c:pt>
                <c:pt idx="12297">
                  <c:v>0.46283805787869031</c:v>
                </c:pt>
                <c:pt idx="12298">
                  <c:v>0.46276279659862452</c:v>
                </c:pt>
                <c:pt idx="12299">
                  <c:v>0.46268755367422282</c:v>
                </c:pt>
                <c:pt idx="12300">
                  <c:v>0.46261232909951588</c:v>
                </c:pt>
                <c:pt idx="12301">
                  <c:v>0.46253712286853443</c:v>
                </c:pt>
                <c:pt idx="12302">
                  <c:v>0.46246193497532412</c:v>
                </c:pt>
                <c:pt idx="12303">
                  <c:v>0.46238676541391927</c:v>
                </c:pt>
                <c:pt idx="12304">
                  <c:v>0.46231161417835032</c:v>
                </c:pt>
                <c:pt idx="12305">
                  <c:v>0.46223648126267741</c:v>
                </c:pt>
                <c:pt idx="12306">
                  <c:v>0.46216136666093205</c:v>
                </c:pt>
                <c:pt idx="12307">
                  <c:v>0.46208627036717653</c:v>
                </c:pt>
                <c:pt idx="12308">
                  <c:v>0.46201119237545035</c:v>
                </c:pt>
                <c:pt idx="12309">
                  <c:v>0.46193613267980832</c:v>
                </c:pt>
                <c:pt idx="12310">
                  <c:v>0.46186109127431435</c:v>
                </c:pt>
                <c:pt idx="12311">
                  <c:v>0.46178606815301448</c:v>
                </c:pt>
                <c:pt idx="12312">
                  <c:v>0.46171106330998191</c:v>
                </c:pt>
                <c:pt idx="12313">
                  <c:v>0.46163607673926632</c:v>
                </c:pt>
                <c:pt idx="12314">
                  <c:v>0.4615611084349428</c:v>
                </c:pt>
                <c:pt idx="12315">
                  <c:v>0.46148615839107582</c:v>
                </c:pt>
                <c:pt idx="12316">
                  <c:v>0.46141122660173473</c:v>
                </c:pt>
                <c:pt idx="12317">
                  <c:v>0.46133631306099432</c:v>
                </c:pt>
                <c:pt idx="12318">
                  <c:v>0.46126141776292678</c:v>
                </c:pt>
                <c:pt idx="12319">
                  <c:v>0.46118654070161058</c:v>
                </c:pt>
                <c:pt idx="12320">
                  <c:v>0.46111168187112533</c:v>
                </c:pt>
                <c:pt idx="12321">
                  <c:v>0.46103684126555572</c:v>
                </c:pt>
                <c:pt idx="12322">
                  <c:v>0.46096201887897881</c:v>
                </c:pt>
                <c:pt idx="12323">
                  <c:v>0.46088721470548838</c:v>
                </c:pt>
                <c:pt idx="12324">
                  <c:v>0.46081242873917388</c:v>
                </c:pt>
                <c:pt idx="12325">
                  <c:v>0.46073766097412094</c:v>
                </c:pt>
                <c:pt idx="12326">
                  <c:v>0.46066291140443205</c:v>
                </c:pt>
                <c:pt idx="12327">
                  <c:v>0.46058818002419438</c:v>
                </c:pt>
                <c:pt idx="12328">
                  <c:v>0.46051346682751348</c:v>
                </c:pt>
                <c:pt idx="12329">
                  <c:v>0.46043877180849246</c:v>
                </c:pt>
                <c:pt idx="12330">
                  <c:v>0.46036409496122482</c:v>
                </c:pt>
                <c:pt idx="12331">
                  <c:v>0.46028943627982638</c:v>
                </c:pt>
                <c:pt idx="12332">
                  <c:v>0.46021479575840502</c:v>
                </c:pt>
                <c:pt idx="12333">
                  <c:v>0.46014017339106522</c:v>
                </c:pt>
                <c:pt idx="12334">
                  <c:v>0.46006556917192232</c:v>
                </c:pt>
                <c:pt idx="12335">
                  <c:v>0.45999098309509823</c:v>
                </c:pt>
                <c:pt idx="12336">
                  <c:v>0.45991641515470555</c:v>
                </c:pt>
                <c:pt idx="12337">
                  <c:v>0.4598418653448661</c:v>
                </c:pt>
                <c:pt idx="12338">
                  <c:v>0.45976733365969147</c:v>
                </c:pt>
                <c:pt idx="12339">
                  <c:v>0.45969282009332463</c:v>
                </c:pt>
                <c:pt idx="12340">
                  <c:v>0.45961832463988828</c:v>
                </c:pt>
                <c:pt idx="12341">
                  <c:v>0.45954384729350445</c:v>
                </c:pt>
                <c:pt idx="12342">
                  <c:v>0.45946938804831317</c:v>
                </c:pt>
                <c:pt idx="12343">
                  <c:v>0.4593949468984494</c:v>
                </c:pt>
                <c:pt idx="12344">
                  <c:v>0.459320523838047</c:v>
                </c:pt>
                <c:pt idx="12345">
                  <c:v>0.45924611886123773</c:v>
                </c:pt>
                <c:pt idx="12346">
                  <c:v>0.45917173196217681</c:v>
                </c:pt>
                <c:pt idx="12347">
                  <c:v>0.45909736313500282</c:v>
                </c:pt>
                <c:pt idx="12348">
                  <c:v>0.459023012373865</c:v>
                </c:pt>
                <c:pt idx="12349">
                  <c:v>0.45894867967290792</c:v>
                </c:pt>
                <c:pt idx="12350">
                  <c:v>0.45887436502628426</c:v>
                </c:pt>
                <c:pt idx="12351">
                  <c:v>0.45880006842814258</c:v>
                </c:pt>
                <c:pt idx="12352">
                  <c:v>0.458725789872654</c:v>
                </c:pt>
                <c:pt idx="12353">
                  <c:v>0.45865152935395681</c:v>
                </c:pt>
                <c:pt idx="12354">
                  <c:v>0.45857728686622684</c:v>
                </c:pt>
                <c:pt idx="12355">
                  <c:v>0.45850306240362243</c:v>
                </c:pt>
                <c:pt idx="12356">
                  <c:v>0.45842885596031235</c:v>
                </c:pt>
                <c:pt idx="12357">
                  <c:v>0.45835466753046</c:v>
                </c:pt>
                <c:pt idx="12358">
                  <c:v>0.45828049710822882</c:v>
                </c:pt>
                <c:pt idx="12359">
                  <c:v>0.45820634468780397</c:v>
                </c:pt>
                <c:pt idx="12360">
                  <c:v>0.45813221026335577</c:v>
                </c:pt>
                <c:pt idx="12361">
                  <c:v>0.45805809382906565</c:v>
                </c:pt>
                <c:pt idx="12362">
                  <c:v>0.45798399537910517</c:v>
                </c:pt>
                <c:pt idx="12363">
                  <c:v>0.45790991490765715</c:v>
                </c:pt>
                <c:pt idx="12364">
                  <c:v>0.45783585240890579</c:v>
                </c:pt>
                <c:pt idx="12365">
                  <c:v>0.45776180787704762</c:v>
                </c:pt>
                <c:pt idx="12366">
                  <c:v>0.45768778130626242</c:v>
                </c:pt>
                <c:pt idx="12367">
                  <c:v>0.45761377269073877</c:v>
                </c:pt>
                <c:pt idx="12368">
                  <c:v>0.45753978202467932</c:v>
                </c:pt>
                <c:pt idx="12369">
                  <c:v>0.45746580930227987</c:v>
                </c:pt>
                <c:pt idx="12370">
                  <c:v>0.45739185451772613</c:v>
                </c:pt>
                <c:pt idx="12371">
                  <c:v>0.45731791766523477</c:v>
                </c:pt>
                <c:pt idx="12372">
                  <c:v>0.45724399873899629</c:v>
                </c:pt>
                <c:pt idx="12373">
                  <c:v>0.45717009773322481</c:v>
                </c:pt>
                <c:pt idx="12374">
                  <c:v>0.45709621464212413</c:v>
                </c:pt>
                <c:pt idx="12375">
                  <c:v>0.45702234945990688</c:v>
                </c:pt>
                <c:pt idx="12376">
                  <c:v>0.45694850218078031</c:v>
                </c:pt>
                <c:pt idx="12377">
                  <c:v>0.45687467279896876</c:v>
                </c:pt>
                <c:pt idx="12378">
                  <c:v>0.45680086130868036</c:v>
                </c:pt>
                <c:pt idx="12379">
                  <c:v>0.4567270677041293</c:v>
                </c:pt>
                <c:pt idx="12380">
                  <c:v>0.45665329197955423</c:v>
                </c:pt>
                <c:pt idx="12381">
                  <c:v>0.45657953412916497</c:v>
                </c:pt>
                <c:pt idx="12382">
                  <c:v>0.45650579414719622</c:v>
                </c:pt>
                <c:pt idx="12383">
                  <c:v>0.4564320720278765</c:v>
                </c:pt>
                <c:pt idx="12384">
                  <c:v>0.45635836776543387</c:v>
                </c:pt>
                <c:pt idx="12385">
                  <c:v>0.45628468135410077</c:v>
                </c:pt>
                <c:pt idx="12386">
                  <c:v>0.456211012788106</c:v>
                </c:pt>
                <c:pt idx="12387">
                  <c:v>0.45613736206170674</c:v>
                </c:pt>
                <c:pt idx="12388">
                  <c:v>0.45606372916913035</c:v>
                </c:pt>
                <c:pt idx="12389">
                  <c:v>0.45599011410462181</c:v>
                </c:pt>
                <c:pt idx="12390">
                  <c:v>0.45591651686242918</c:v>
                </c:pt>
                <c:pt idx="12391">
                  <c:v>0.45584293743679133</c:v>
                </c:pt>
                <c:pt idx="12392">
                  <c:v>0.45576937582196658</c:v>
                </c:pt>
                <c:pt idx="12393">
                  <c:v>0.45569583201220409</c:v>
                </c:pt>
                <c:pt idx="12394">
                  <c:v>0.45562230600175835</c:v>
                </c:pt>
                <c:pt idx="12395">
                  <c:v>0.45554879778489027</c:v>
                </c:pt>
                <c:pt idx="12396">
                  <c:v>0.45547530735585096</c:v>
                </c:pt>
                <c:pt idx="12397">
                  <c:v>0.45540183470889833</c:v>
                </c:pt>
                <c:pt idx="12398">
                  <c:v>0.45532837983831298</c:v>
                </c:pt>
                <c:pt idx="12399">
                  <c:v>0.45525494273834183</c:v>
                </c:pt>
                <c:pt idx="12400">
                  <c:v>0.45518152340326651</c:v>
                </c:pt>
                <c:pt idx="12401">
                  <c:v>0.45510812182735338</c:v>
                </c:pt>
                <c:pt idx="12402">
                  <c:v>0.45503473800487432</c:v>
                </c:pt>
                <c:pt idx="12403">
                  <c:v>0.45496137193010538</c:v>
                </c:pt>
                <c:pt idx="12404">
                  <c:v>0.45488802359732605</c:v>
                </c:pt>
                <c:pt idx="12405">
                  <c:v>0.45481469300081467</c:v>
                </c:pt>
                <c:pt idx="12406">
                  <c:v>0.45474138013484616</c:v>
                </c:pt>
                <c:pt idx="12407">
                  <c:v>0.45466808499371181</c:v>
                </c:pt>
                <c:pt idx="12408">
                  <c:v>0.45459480757170034</c:v>
                </c:pt>
                <c:pt idx="12409">
                  <c:v>0.45452154786309801</c:v>
                </c:pt>
                <c:pt idx="12410">
                  <c:v>0.45444830586219631</c:v>
                </c:pt>
                <c:pt idx="12411">
                  <c:v>0.45437508156328882</c:v>
                </c:pt>
                <c:pt idx="12412">
                  <c:v>0.45430187496067514</c:v>
                </c:pt>
                <c:pt idx="12413">
                  <c:v>0.45422868604864552</c:v>
                </c:pt>
                <c:pt idx="12414">
                  <c:v>0.45415551482150113</c:v>
                </c:pt>
                <c:pt idx="12415">
                  <c:v>0.45408236127355722</c:v>
                </c:pt>
                <c:pt idx="12416">
                  <c:v>0.45400922539909938</c:v>
                </c:pt>
                <c:pt idx="12417">
                  <c:v>0.45393610719245442</c:v>
                </c:pt>
                <c:pt idx="12418">
                  <c:v>0.4538630066479154</c:v>
                </c:pt>
                <c:pt idx="12419">
                  <c:v>0.45378992375980953</c:v>
                </c:pt>
                <c:pt idx="12420">
                  <c:v>0.45371685852243576</c:v>
                </c:pt>
                <c:pt idx="12421">
                  <c:v>0.45364381093012224</c:v>
                </c:pt>
                <c:pt idx="12422">
                  <c:v>0.45357078097718662</c:v>
                </c:pt>
                <c:pt idx="12423">
                  <c:v>0.45349776865794394</c:v>
                </c:pt>
                <c:pt idx="12424">
                  <c:v>0.45342477396672326</c:v>
                </c:pt>
                <c:pt idx="12425">
                  <c:v>0.45335179689784588</c:v>
                </c:pt>
                <c:pt idx="12426">
                  <c:v>0.4532788374456368</c:v>
                </c:pt>
                <c:pt idx="12427">
                  <c:v>0.45320589560443592</c:v>
                </c:pt>
                <c:pt idx="12428">
                  <c:v>0.4531329713685735</c:v>
                </c:pt>
                <c:pt idx="12429">
                  <c:v>0.45306006473237681</c:v>
                </c:pt>
                <c:pt idx="12430">
                  <c:v>0.45298717569019037</c:v>
                </c:pt>
                <c:pt idx="12431">
                  <c:v>0.45291430423635132</c:v>
                </c:pt>
                <c:pt idx="12432">
                  <c:v>0.45284145036520068</c:v>
                </c:pt>
                <c:pt idx="12433">
                  <c:v>0.45276861407108293</c:v>
                </c:pt>
                <c:pt idx="12434">
                  <c:v>0.45269579534834431</c:v>
                </c:pt>
                <c:pt idx="12435">
                  <c:v>0.45262299419133245</c:v>
                </c:pt>
                <c:pt idx="12436">
                  <c:v>0.45255021059439876</c:v>
                </c:pt>
                <c:pt idx="12437">
                  <c:v>0.45247744455189626</c:v>
                </c:pt>
                <c:pt idx="12438">
                  <c:v>0.45240469605818012</c:v>
                </c:pt>
                <c:pt idx="12439">
                  <c:v>0.45233196510761153</c:v>
                </c:pt>
                <c:pt idx="12440">
                  <c:v>0.45225925169453879</c:v>
                </c:pt>
                <c:pt idx="12441">
                  <c:v>0.45218655581333578</c:v>
                </c:pt>
                <c:pt idx="12442">
                  <c:v>0.45211387745836268</c:v>
                </c:pt>
                <c:pt idx="12443">
                  <c:v>0.45204121662398361</c:v>
                </c:pt>
                <c:pt idx="12444">
                  <c:v>0.45196857330458079</c:v>
                </c:pt>
                <c:pt idx="12445">
                  <c:v>0.45189594749450068</c:v>
                </c:pt>
                <c:pt idx="12446">
                  <c:v>0.45182333918813611</c:v>
                </c:pt>
                <c:pt idx="12447">
                  <c:v>0.45175074837986012</c:v>
                </c:pt>
                <c:pt idx="12448">
                  <c:v>0.4516781750640475</c:v>
                </c:pt>
                <c:pt idx="12449">
                  <c:v>0.45160561923507031</c:v>
                </c:pt>
                <c:pt idx="12450">
                  <c:v>0.45153308088732425</c:v>
                </c:pt>
                <c:pt idx="12451">
                  <c:v>0.45146056001518942</c:v>
                </c:pt>
                <c:pt idx="12452">
                  <c:v>0.45138805661305231</c:v>
                </c:pt>
                <c:pt idx="12453">
                  <c:v>0.45131557067530181</c:v>
                </c:pt>
                <c:pt idx="12454">
                  <c:v>0.45124310219632507</c:v>
                </c:pt>
                <c:pt idx="12455">
                  <c:v>0.45117065117052935</c:v>
                </c:pt>
                <c:pt idx="12456">
                  <c:v>0.45109821759229701</c:v>
                </c:pt>
                <c:pt idx="12457">
                  <c:v>0.45102580145603077</c:v>
                </c:pt>
                <c:pt idx="12458">
                  <c:v>0.45095340275612816</c:v>
                </c:pt>
                <c:pt idx="12459">
                  <c:v>0.45088102148700038</c:v>
                </c:pt>
                <c:pt idx="12460">
                  <c:v>0.45080865764304673</c:v>
                </c:pt>
                <c:pt idx="12461">
                  <c:v>0.45073631121866881</c:v>
                </c:pt>
                <c:pt idx="12462">
                  <c:v>0.45066398220828402</c:v>
                </c:pt>
                <c:pt idx="12463">
                  <c:v>0.45059167060630173</c:v>
                </c:pt>
                <c:pt idx="12464">
                  <c:v>0.45051937640713569</c:v>
                </c:pt>
                <c:pt idx="12465">
                  <c:v>0.45044709960520196</c:v>
                </c:pt>
                <c:pt idx="12466">
                  <c:v>0.45037484019492224</c:v>
                </c:pt>
                <c:pt idx="12467">
                  <c:v>0.45030259817070983</c:v>
                </c:pt>
                <c:pt idx="12468">
                  <c:v>0.45023037352698975</c:v>
                </c:pt>
                <c:pt idx="12469">
                  <c:v>0.45015816625819155</c:v>
                </c:pt>
                <c:pt idx="12470">
                  <c:v>0.45008597635873987</c:v>
                </c:pt>
                <c:pt idx="12471">
                  <c:v>0.45001380382306438</c:v>
                </c:pt>
                <c:pt idx="12472">
                  <c:v>0.44994164864559394</c:v>
                </c:pt>
                <c:pt idx="12473">
                  <c:v>0.44986951082077131</c:v>
                </c:pt>
                <c:pt idx="12474">
                  <c:v>0.44979739034302363</c:v>
                </c:pt>
                <c:pt idx="12475">
                  <c:v>0.44972528720679289</c:v>
                </c:pt>
                <c:pt idx="12476">
                  <c:v>0.4496532014065166</c:v>
                </c:pt>
                <c:pt idx="12477">
                  <c:v>0.44958113293664642</c:v>
                </c:pt>
                <c:pt idx="12478">
                  <c:v>0.4495090817916188</c:v>
                </c:pt>
                <c:pt idx="12479">
                  <c:v>0.44943704796588407</c:v>
                </c:pt>
                <c:pt idx="12480">
                  <c:v>0.44936503145389178</c:v>
                </c:pt>
                <c:pt idx="12481">
                  <c:v>0.44929303225009054</c:v>
                </c:pt>
                <c:pt idx="12482">
                  <c:v>0.44922105034894427</c:v>
                </c:pt>
                <c:pt idx="12483">
                  <c:v>0.44914908574489931</c:v>
                </c:pt>
                <c:pt idx="12484">
                  <c:v>0.44907713843241753</c:v>
                </c:pt>
                <c:pt idx="12485">
                  <c:v>0.44900520840595959</c:v>
                </c:pt>
                <c:pt idx="12486">
                  <c:v>0.44893329565998846</c:v>
                </c:pt>
                <c:pt idx="12487">
                  <c:v>0.44886140018896931</c:v>
                </c:pt>
                <c:pt idx="12488">
                  <c:v>0.44878952198736982</c:v>
                </c:pt>
                <c:pt idx="12489">
                  <c:v>0.44871766104966304</c:v>
                </c:pt>
                <c:pt idx="12490">
                  <c:v>0.44864581737030818</c:v>
                </c:pt>
                <c:pt idx="12491">
                  <c:v>0.4485739909437928</c:v>
                </c:pt>
                <c:pt idx="12492">
                  <c:v>0.44850218176459072</c:v>
                </c:pt>
                <c:pt idx="12493">
                  <c:v>0.44843038982717282</c:v>
                </c:pt>
                <c:pt idx="12494">
                  <c:v>0.44835861512602748</c:v>
                </c:pt>
                <c:pt idx="12495">
                  <c:v>0.44828685765563508</c:v>
                </c:pt>
                <c:pt idx="12496">
                  <c:v>0.44821511741048026</c:v>
                </c:pt>
                <c:pt idx="12497">
                  <c:v>0.4481433943850513</c:v>
                </c:pt>
                <c:pt idx="12498">
                  <c:v>0.44807168857383645</c:v>
                </c:pt>
                <c:pt idx="12499">
                  <c:v>0.447999999971328</c:v>
                </c:pt>
                <c:pt idx="12500">
                  <c:v>0.44792832857201981</c:v>
                </c:pt>
                <c:pt idx="12501">
                  <c:v>0.44785667437041238</c:v>
                </c:pt>
                <c:pt idx="12502">
                  <c:v>0.44778503736099035</c:v>
                </c:pt>
                <c:pt idx="12503">
                  <c:v>0.44771341753826777</c:v>
                </c:pt>
                <c:pt idx="12504">
                  <c:v>0.44764181489674315</c:v>
                </c:pt>
                <c:pt idx="12505">
                  <c:v>0.44757022943092095</c:v>
                </c:pt>
                <c:pt idx="12506">
                  <c:v>0.44749866113531123</c:v>
                </c:pt>
                <c:pt idx="12507">
                  <c:v>0.44742711000441482</c:v>
                </c:pt>
                <c:pt idx="12508">
                  <c:v>0.447355576032754</c:v>
                </c:pt>
                <c:pt idx="12509">
                  <c:v>0.44728405921483338</c:v>
                </c:pt>
                <c:pt idx="12510">
                  <c:v>0.44721255954517275</c:v>
                </c:pt>
                <c:pt idx="12511">
                  <c:v>0.44714107701829126</c:v>
                </c:pt>
                <c:pt idx="12512">
                  <c:v>0.4470696116287079</c:v>
                </c:pt>
                <c:pt idx="12513">
                  <c:v>0.44699816337095016</c:v>
                </c:pt>
                <c:pt idx="12514">
                  <c:v>0.44692673223952994</c:v>
                </c:pt>
                <c:pt idx="12515">
                  <c:v>0.44685531822898167</c:v>
                </c:pt>
                <c:pt idx="12516">
                  <c:v>0.44678392133383688</c:v>
                </c:pt>
                <c:pt idx="12517">
                  <c:v>0.44671254154862422</c:v>
                </c:pt>
                <c:pt idx="12518">
                  <c:v>0.44664117886787696</c:v>
                </c:pt>
                <c:pt idx="12519">
                  <c:v>0.4465698332861307</c:v>
                </c:pt>
                <c:pt idx="12520">
                  <c:v>0.4464985047979233</c:v>
                </c:pt>
                <c:pt idx="12521">
                  <c:v>0.44642719339779746</c:v>
                </c:pt>
                <c:pt idx="12522">
                  <c:v>0.44635589908028839</c:v>
                </c:pt>
                <c:pt idx="12523">
                  <c:v>0.44628462183994716</c:v>
                </c:pt>
                <c:pt idx="12524">
                  <c:v>0.44621336167131043</c:v>
                </c:pt>
                <c:pt idx="12525">
                  <c:v>0.44614211856893526</c:v>
                </c:pt>
                <c:pt idx="12526">
                  <c:v>0.44607089252737708</c:v>
                </c:pt>
                <c:pt idx="12527">
                  <c:v>0.44599968354117925</c:v>
                </c:pt>
                <c:pt idx="12528">
                  <c:v>0.44592849160490572</c:v>
                </c:pt>
                <c:pt idx="12529">
                  <c:v>0.44585731671309775</c:v>
                </c:pt>
                <c:pt idx="12530">
                  <c:v>0.44578615886033079</c:v>
                </c:pt>
                <c:pt idx="12531">
                  <c:v>0.44571501804115804</c:v>
                </c:pt>
                <c:pt idx="12532">
                  <c:v>0.44564389425015261</c:v>
                </c:pt>
                <c:pt idx="12533">
                  <c:v>0.44557278748187396</c:v>
                </c:pt>
                <c:pt idx="12534">
                  <c:v>0.44550169773088488</c:v>
                </c:pt>
                <c:pt idx="12535">
                  <c:v>0.44543062499176395</c:v>
                </c:pt>
                <c:pt idx="12536">
                  <c:v>0.44535956925908576</c:v>
                </c:pt>
                <c:pt idx="12537">
                  <c:v>0.4452885305274113</c:v>
                </c:pt>
                <c:pt idx="12538">
                  <c:v>0.44521750879132771</c:v>
                </c:pt>
                <c:pt idx="12539">
                  <c:v>0.4451465040454185</c:v>
                </c:pt>
                <c:pt idx="12540">
                  <c:v>0.44507551628425895</c:v>
                </c:pt>
                <c:pt idx="12541">
                  <c:v>0.44500454550242652</c:v>
                </c:pt>
                <c:pt idx="12542">
                  <c:v>0.4449335916945153</c:v>
                </c:pt>
                <c:pt idx="12543">
                  <c:v>0.44486265485511012</c:v>
                </c:pt>
                <c:pt idx="12544">
                  <c:v>0.44479173497880065</c:v>
                </c:pt>
                <c:pt idx="12545">
                  <c:v>0.44472083206017876</c:v>
                </c:pt>
                <c:pt idx="12546">
                  <c:v>0.44464994609383879</c:v>
                </c:pt>
                <c:pt idx="12547">
                  <c:v>0.44457907707437688</c:v>
                </c:pt>
                <c:pt idx="12548">
                  <c:v>0.4445082249963912</c:v>
                </c:pt>
                <c:pt idx="12549">
                  <c:v>0.44443738985448505</c:v>
                </c:pt>
                <c:pt idx="12550">
                  <c:v>0.44436657164325793</c:v>
                </c:pt>
                <c:pt idx="12551">
                  <c:v>0.44429577035730877</c:v>
                </c:pt>
                <c:pt idx="12552">
                  <c:v>0.44422498599125992</c:v>
                </c:pt>
                <c:pt idx="12553">
                  <c:v>0.44415421853970299</c:v>
                </c:pt>
                <c:pt idx="12554">
                  <c:v>0.44408346799726761</c:v>
                </c:pt>
                <c:pt idx="12555">
                  <c:v>0.44401273435854732</c:v>
                </c:pt>
                <c:pt idx="12556">
                  <c:v>0.44394201761817226</c:v>
                </c:pt>
                <c:pt idx="12557">
                  <c:v>0.44387131777075911</c:v>
                </c:pt>
                <c:pt idx="12558">
                  <c:v>0.4438006348109193</c:v>
                </c:pt>
                <c:pt idx="12559">
                  <c:v>0.4437299687332823</c:v>
                </c:pt>
                <c:pt idx="12560">
                  <c:v>0.44365931953246984</c:v>
                </c:pt>
                <c:pt idx="12561">
                  <c:v>0.44358868720311123</c:v>
                </c:pt>
                <c:pt idx="12562">
                  <c:v>0.44351807173983088</c:v>
                </c:pt>
                <c:pt idx="12563">
                  <c:v>0.44344747313725741</c:v>
                </c:pt>
                <c:pt idx="12564">
                  <c:v>0.44337689139003011</c:v>
                </c:pt>
                <c:pt idx="12565">
                  <c:v>0.4433063264927723</c:v>
                </c:pt>
                <c:pt idx="12566">
                  <c:v>0.44323577844012985</c:v>
                </c:pt>
                <c:pt idx="12567">
                  <c:v>0.44316524722675005</c:v>
                </c:pt>
                <c:pt idx="12568">
                  <c:v>0.44309473284726042</c:v>
                </c:pt>
                <c:pt idx="12569">
                  <c:v>0.44302423529630891</c:v>
                </c:pt>
                <c:pt idx="12570">
                  <c:v>0.44295375456854075</c:v>
                </c:pt>
                <c:pt idx="12571">
                  <c:v>0.44288329065860432</c:v>
                </c:pt>
                <c:pt idx="12572">
                  <c:v>0.44281284356114842</c:v>
                </c:pt>
                <c:pt idx="12573">
                  <c:v>0.44274241327082547</c:v>
                </c:pt>
                <c:pt idx="12574">
                  <c:v>0.44267199978228938</c:v>
                </c:pt>
                <c:pt idx="12575">
                  <c:v>0.44260160309019625</c:v>
                </c:pt>
                <c:pt idx="12576">
                  <c:v>0.44253122318920435</c:v>
                </c:pt>
                <c:pt idx="12577">
                  <c:v>0.442460860073977</c:v>
                </c:pt>
                <c:pt idx="12578">
                  <c:v>0.44239051373916832</c:v>
                </c:pt>
                <c:pt idx="12579">
                  <c:v>0.44232018417945629</c:v>
                </c:pt>
                <c:pt idx="12580">
                  <c:v>0.44224987138949151</c:v>
                </c:pt>
                <c:pt idx="12581">
                  <c:v>0.44217957536395475</c:v>
                </c:pt>
                <c:pt idx="12582">
                  <c:v>0.44210929609750876</c:v>
                </c:pt>
                <c:pt idx="12583">
                  <c:v>0.44203903358483509</c:v>
                </c:pt>
                <c:pt idx="12584">
                  <c:v>0.44196878782061005</c:v>
                </c:pt>
                <c:pt idx="12585">
                  <c:v>0.4418985587994958</c:v>
                </c:pt>
                <c:pt idx="12586">
                  <c:v>0.44182834651618674</c:v>
                </c:pt>
                <c:pt idx="12587">
                  <c:v>0.44175815096536025</c:v>
                </c:pt>
                <c:pt idx="12588">
                  <c:v>0.4416879721416993</c:v>
                </c:pt>
                <c:pt idx="12589">
                  <c:v>0.44161781003988981</c:v>
                </c:pt>
                <c:pt idx="12590">
                  <c:v>0.44154766465461931</c:v>
                </c:pt>
                <c:pt idx="12591">
                  <c:v>0.44147753598057832</c:v>
                </c:pt>
                <c:pt idx="12592">
                  <c:v>0.4414074240124588</c:v>
                </c:pt>
                <c:pt idx="12593">
                  <c:v>0.44133732874495485</c:v>
                </c:pt>
                <c:pt idx="12594">
                  <c:v>0.44126725017276275</c:v>
                </c:pt>
                <c:pt idx="12595">
                  <c:v>0.44119718829058124</c:v>
                </c:pt>
                <c:pt idx="12596">
                  <c:v>0.44112714309311074</c:v>
                </c:pt>
                <c:pt idx="12597">
                  <c:v>0.44105711457505375</c:v>
                </c:pt>
                <c:pt idx="12598">
                  <c:v>0.44098710273111519</c:v>
                </c:pt>
                <c:pt idx="12599">
                  <c:v>0.44091710755600172</c:v>
                </c:pt>
                <c:pt idx="12600">
                  <c:v>0.4408471290444223</c:v>
                </c:pt>
                <c:pt idx="12601">
                  <c:v>0.440777167191088</c:v>
                </c:pt>
                <c:pt idx="12602">
                  <c:v>0.44070722199071199</c:v>
                </c:pt>
                <c:pt idx="12603">
                  <c:v>0.44063729343800923</c:v>
                </c:pt>
                <c:pt idx="12604">
                  <c:v>0.44056738152769781</c:v>
                </c:pt>
                <c:pt idx="12605">
                  <c:v>0.44049748625449636</c:v>
                </c:pt>
                <c:pt idx="12606">
                  <c:v>0.44042760761312671</c:v>
                </c:pt>
                <c:pt idx="12607">
                  <c:v>0.44035774559831226</c:v>
                </c:pt>
                <c:pt idx="12608">
                  <c:v>0.44028790020477931</c:v>
                </c:pt>
                <c:pt idx="12609">
                  <c:v>0.44021807142725738</c:v>
                </c:pt>
                <c:pt idx="12610">
                  <c:v>0.44014825926046952</c:v>
                </c:pt>
                <c:pt idx="12611">
                  <c:v>0.44007846369915937</c:v>
                </c:pt>
                <c:pt idx="12612">
                  <c:v>0.44000868473804688</c:v>
                </c:pt>
                <c:pt idx="12613">
                  <c:v>0.43993892237188054</c:v>
                </c:pt>
                <c:pt idx="12614">
                  <c:v>0.43986917659538632</c:v>
                </c:pt>
                <c:pt idx="12615">
                  <c:v>0.43979944740331423</c:v>
                </c:pt>
                <c:pt idx="12616">
                  <c:v>0.43972973479041033</c:v>
                </c:pt>
                <c:pt idx="12617">
                  <c:v>0.43966003875140591</c:v>
                </c:pt>
                <c:pt idx="12618">
                  <c:v>0.43959035928105838</c:v>
                </c:pt>
                <c:pt idx="12619">
                  <c:v>0.43952069637411562</c:v>
                </c:pt>
                <c:pt idx="12620">
                  <c:v>0.43945105002531515</c:v>
                </c:pt>
                <c:pt idx="12621">
                  <c:v>0.43938142022943066</c:v>
                </c:pt>
                <c:pt idx="12622">
                  <c:v>0.43931180698119632</c:v>
                </c:pt>
                <c:pt idx="12623">
                  <c:v>0.43924221027538368</c:v>
                </c:pt>
                <c:pt idx="12624">
                  <c:v>0.43917263010675017</c:v>
                </c:pt>
                <c:pt idx="12625">
                  <c:v>0.43910306647004832</c:v>
                </c:pt>
                <c:pt idx="12626">
                  <c:v>0.43903351936005341</c:v>
                </c:pt>
                <c:pt idx="12627">
                  <c:v>0.43896398877151682</c:v>
                </c:pt>
                <c:pt idx="12628">
                  <c:v>0.43889447469922144</c:v>
                </c:pt>
                <c:pt idx="12629">
                  <c:v>0.43882497713792701</c:v>
                </c:pt>
                <c:pt idx="12630">
                  <c:v>0.43875549608239572</c:v>
                </c:pt>
                <c:pt idx="12631">
                  <c:v>0.43868603152742347</c:v>
                </c:pt>
                <c:pt idx="12632">
                  <c:v>0.43861658346777138</c:v>
                </c:pt>
                <c:pt idx="12633">
                  <c:v>0.43854715189821458</c:v>
                </c:pt>
                <c:pt idx="12634">
                  <c:v>0.43847773681354624</c:v>
                </c:pt>
                <c:pt idx="12635">
                  <c:v>0.43840833820853381</c:v>
                </c:pt>
                <c:pt idx="12636">
                  <c:v>0.43833895607797402</c:v>
                </c:pt>
                <c:pt idx="12637">
                  <c:v>0.43826959041663999</c:v>
                </c:pt>
                <c:pt idx="12638">
                  <c:v>0.43820024121932982</c:v>
                </c:pt>
                <c:pt idx="12639">
                  <c:v>0.43813090848082931</c:v>
                </c:pt>
                <c:pt idx="12640">
                  <c:v>0.43806159219593138</c:v>
                </c:pt>
                <c:pt idx="12641">
                  <c:v>0.43799229235943477</c:v>
                </c:pt>
                <c:pt idx="12642">
                  <c:v>0.43792300896612185</c:v>
                </c:pt>
                <c:pt idx="12643">
                  <c:v>0.43785374201080757</c:v>
                </c:pt>
                <c:pt idx="12644">
                  <c:v>0.43778449148828252</c:v>
                </c:pt>
                <c:pt idx="12645">
                  <c:v>0.43771525739334782</c:v>
                </c:pt>
                <c:pt idx="12646">
                  <c:v>0.43764603972081711</c:v>
                </c:pt>
                <c:pt idx="12647">
                  <c:v>0.43757683846548889</c:v>
                </c:pt>
                <c:pt idx="12648">
                  <c:v>0.43750765362217131</c:v>
                </c:pt>
                <c:pt idx="12649">
                  <c:v>0.43743848518568657</c:v>
                </c:pt>
                <c:pt idx="12650">
                  <c:v>0.43736933315083187</c:v>
                </c:pt>
                <c:pt idx="12651">
                  <c:v>0.43730019751242993</c:v>
                </c:pt>
                <c:pt idx="12652">
                  <c:v>0.43723107826529178</c:v>
                </c:pt>
                <c:pt idx="12653">
                  <c:v>0.437161975404251</c:v>
                </c:pt>
                <c:pt idx="12654">
                  <c:v>0.43709288892411063</c:v>
                </c:pt>
                <c:pt idx="12655">
                  <c:v>0.43702381881970437</c:v>
                </c:pt>
                <c:pt idx="12656">
                  <c:v>0.43695476508585668</c:v>
                </c:pt>
                <c:pt idx="12657">
                  <c:v>0.43688572771738537</c:v>
                </c:pt>
                <c:pt idx="12658">
                  <c:v>0.43681670670912853</c:v>
                </c:pt>
                <c:pt idx="12659">
                  <c:v>0.43674770205591196</c:v>
                </c:pt>
                <c:pt idx="12660">
                  <c:v>0.43667871375258038</c:v>
                </c:pt>
                <c:pt idx="12661">
                  <c:v>0.43660974179395334</c:v>
                </c:pt>
                <c:pt idx="12662">
                  <c:v>0.43654078617488007</c:v>
                </c:pt>
                <c:pt idx="12663">
                  <c:v>0.43647184689018598</c:v>
                </c:pt>
                <c:pt idx="12664">
                  <c:v>0.43640292393473279</c:v>
                </c:pt>
                <c:pt idx="12665">
                  <c:v>0.43633401730334487</c:v>
                </c:pt>
                <c:pt idx="12666">
                  <c:v>0.43626512699087494</c:v>
                </c:pt>
                <c:pt idx="12667">
                  <c:v>0.43619625299216946</c:v>
                </c:pt>
                <c:pt idx="12668">
                  <c:v>0.43612739530208644</c:v>
                </c:pt>
                <c:pt idx="12669">
                  <c:v>0.43605855391546466</c:v>
                </c:pt>
                <c:pt idx="12670">
                  <c:v>0.43598972882716142</c:v>
                </c:pt>
                <c:pt idx="12671">
                  <c:v>0.43592092003203475</c:v>
                </c:pt>
                <c:pt idx="12672">
                  <c:v>0.43585212752494079</c:v>
                </c:pt>
                <c:pt idx="12673">
                  <c:v>0.43578335130073592</c:v>
                </c:pt>
                <c:pt idx="12674">
                  <c:v>0.43571459135429458</c:v>
                </c:pt>
                <c:pt idx="12675">
                  <c:v>0.43564584768046088</c:v>
                </c:pt>
                <c:pt idx="12676">
                  <c:v>0.43557712027411338</c:v>
                </c:pt>
                <c:pt idx="12677">
                  <c:v>0.43550840913012134</c:v>
                </c:pt>
                <c:pt idx="12678">
                  <c:v>0.43543971424334482</c:v>
                </c:pt>
                <c:pt idx="12679">
                  <c:v>0.43537103560866652</c:v>
                </c:pt>
                <c:pt idx="12680">
                  <c:v>0.4353023732209555</c:v>
                </c:pt>
                <c:pt idx="12681">
                  <c:v>0.43523372707507485</c:v>
                </c:pt>
                <c:pt idx="12682">
                  <c:v>0.43516509716592428</c:v>
                </c:pt>
                <c:pt idx="12683">
                  <c:v>0.43509648348836838</c:v>
                </c:pt>
                <c:pt idx="12684">
                  <c:v>0.43502788603730047</c:v>
                </c:pt>
                <c:pt idx="12685">
                  <c:v>0.43495930480759032</c:v>
                </c:pt>
                <c:pt idx="12686">
                  <c:v>0.43489073979413817</c:v>
                </c:pt>
                <c:pt idx="12687">
                  <c:v>0.43482219099182529</c:v>
                </c:pt>
                <c:pt idx="12688">
                  <c:v>0.43475365839553293</c:v>
                </c:pt>
                <c:pt idx="12689">
                  <c:v>0.43468514200016733</c:v>
                </c:pt>
                <c:pt idx="12690">
                  <c:v>0.43461664180062126</c:v>
                </c:pt>
                <c:pt idx="12691">
                  <c:v>0.43454815779177697</c:v>
                </c:pt>
                <c:pt idx="12692">
                  <c:v>0.43447968996855191</c:v>
                </c:pt>
                <c:pt idx="12693">
                  <c:v>0.43441123832582695</c:v>
                </c:pt>
                <c:pt idx="12694">
                  <c:v>0.43434280285851568</c:v>
                </c:pt>
                <c:pt idx="12695">
                  <c:v>0.43427438356151632</c:v>
                </c:pt>
                <c:pt idx="12696">
                  <c:v>0.43420598042974351</c:v>
                </c:pt>
                <c:pt idx="12697">
                  <c:v>0.43413759345809361</c:v>
                </c:pt>
                <c:pt idx="12698">
                  <c:v>0.4340692226414854</c:v>
                </c:pt>
                <c:pt idx="12699">
                  <c:v>0.43400086797483567</c:v>
                </c:pt>
                <c:pt idx="12700">
                  <c:v>0.43393252945303512</c:v>
                </c:pt>
                <c:pt idx="12701">
                  <c:v>0.43386420707102646</c:v>
                </c:pt>
                <c:pt idx="12702">
                  <c:v>0.43379590082370989</c:v>
                </c:pt>
                <c:pt idx="12703">
                  <c:v>0.4337276107060154</c:v>
                </c:pt>
                <c:pt idx="12704">
                  <c:v>0.43365933671286422</c:v>
                </c:pt>
                <c:pt idx="12705">
                  <c:v>0.43359107883917281</c:v>
                </c:pt>
                <c:pt idx="12706">
                  <c:v>0.4335228370798821</c:v>
                </c:pt>
                <c:pt idx="12707">
                  <c:v>0.43345461142989988</c:v>
                </c:pt>
                <c:pt idx="12708">
                  <c:v>0.43338640188417193</c:v>
                </c:pt>
                <c:pt idx="12709">
                  <c:v>0.43331820843761865</c:v>
                </c:pt>
                <c:pt idx="12710">
                  <c:v>0.43325003108517912</c:v>
                </c:pt>
                <c:pt idx="12711">
                  <c:v>0.4331818698217979</c:v>
                </c:pt>
                <c:pt idx="12712">
                  <c:v>0.43311372464239867</c:v>
                </c:pt>
                <c:pt idx="12713">
                  <c:v>0.43304559554193134</c:v>
                </c:pt>
                <c:pt idx="12714">
                  <c:v>0.43297748251533458</c:v>
                </c:pt>
                <c:pt idx="12715">
                  <c:v>0.43290938555755687</c:v>
                </c:pt>
                <c:pt idx="12716">
                  <c:v>0.43284130466353044</c:v>
                </c:pt>
                <c:pt idx="12717">
                  <c:v>0.43277323982821692</c:v>
                </c:pt>
                <c:pt idx="12718">
                  <c:v>0.43270519104656152</c:v>
                </c:pt>
                <c:pt idx="12719">
                  <c:v>0.43263715831351623</c:v>
                </c:pt>
                <c:pt idx="12720">
                  <c:v>0.43256914162403498</c:v>
                </c:pt>
                <c:pt idx="12721">
                  <c:v>0.43250114097307335</c:v>
                </c:pt>
                <c:pt idx="12722">
                  <c:v>0.43243315635558943</c:v>
                </c:pt>
                <c:pt idx="12723">
                  <c:v>0.43236518776654675</c:v>
                </c:pt>
                <c:pt idx="12724">
                  <c:v>0.4322972352008958</c:v>
                </c:pt>
                <c:pt idx="12725">
                  <c:v>0.43222929865361132</c:v>
                </c:pt>
                <c:pt idx="12726">
                  <c:v>0.43216137811966038</c:v>
                </c:pt>
                <c:pt idx="12727">
                  <c:v>0.4320934735939968</c:v>
                </c:pt>
                <c:pt idx="12728">
                  <c:v>0.43202558507160826</c:v>
                </c:pt>
                <c:pt idx="12729">
                  <c:v>0.43195771254745186</c:v>
                </c:pt>
                <c:pt idx="12730">
                  <c:v>0.43188985601650487</c:v>
                </c:pt>
                <c:pt idx="12731">
                  <c:v>0.43182201547375293</c:v>
                </c:pt>
                <c:pt idx="12732">
                  <c:v>0.4317541909141594</c:v>
                </c:pt>
                <c:pt idx="12733">
                  <c:v>0.43168638233271467</c:v>
                </c:pt>
                <c:pt idx="12734">
                  <c:v>0.43161858972439188</c:v>
                </c:pt>
                <c:pt idx="12735">
                  <c:v>0.43155081308417864</c:v>
                </c:pt>
                <c:pt idx="12736">
                  <c:v>0.43148305240705731</c:v>
                </c:pt>
                <c:pt idx="12737">
                  <c:v>0.43141530768802455</c:v>
                </c:pt>
                <c:pt idx="12738">
                  <c:v>0.43134757892206294</c:v>
                </c:pt>
                <c:pt idx="12739">
                  <c:v>0.43127986610416147</c:v>
                </c:pt>
                <c:pt idx="12740">
                  <c:v>0.43121216922931827</c:v>
                </c:pt>
                <c:pt idx="12741">
                  <c:v>0.43114448829252378</c:v>
                </c:pt>
                <c:pt idx="12742">
                  <c:v>0.43107682328878288</c:v>
                </c:pt>
                <c:pt idx="12743">
                  <c:v>0.43100917421308282</c:v>
                </c:pt>
                <c:pt idx="12744">
                  <c:v>0.43094154106043686</c:v>
                </c:pt>
                <c:pt idx="12745">
                  <c:v>0.43087392382585127</c:v>
                </c:pt>
                <c:pt idx="12746">
                  <c:v>0.43080632250431089</c:v>
                </c:pt>
                <c:pt idx="12747">
                  <c:v>0.43073873709083782</c:v>
                </c:pt>
                <c:pt idx="12748">
                  <c:v>0.43067116758044544</c:v>
                </c:pt>
                <c:pt idx="12749">
                  <c:v>0.43060361396812896</c:v>
                </c:pt>
                <c:pt idx="12750">
                  <c:v>0.43053607624891482</c:v>
                </c:pt>
                <c:pt idx="12751">
                  <c:v>0.43046855441781623</c:v>
                </c:pt>
                <c:pt idx="12752">
                  <c:v>0.43040104846984439</c:v>
                </c:pt>
                <c:pt idx="12753">
                  <c:v>0.43033355840001775</c:v>
                </c:pt>
                <c:pt idx="12754">
                  <c:v>0.43026608420336382</c:v>
                </c:pt>
                <c:pt idx="12755">
                  <c:v>0.43019862587490576</c:v>
                </c:pt>
                <c:pt idx="12756">
                  <c:v>0.43013118340965806</c:v>
                </c:pt>
                <c:pt idx="12757">
                  <c:v>0.43006375680265563</c:v>
                </c:pt>
                <c:pt idx="12758">
                  <c:v>0.42999634604892134</c:v>
                </c:pt>
                <c:pt idx="12759">
                  <c:v>0.42992895114349755</c:v>
                </c:pt>
                <c:pt idx="12760">
                  <c:v>0.42986157208139841</c:v>
                </c:pt>
                <c:pt idx="12761">
                  <c:v>0.42979420885767594</c:v>
                </c:pt>
                <c:pt idx="12762">
                  <c:v>0.42972686146735922</c:v>
                </c:pt>
                <c:pt idx="12763">
                  <c:v>0.42965952990548101</c:v>
                </c:pt>
                <c:pt idx="12764">
                  <c:v>0.42959221416708637</c:v>
                </c:pt>
                <c:pt idx="12765">
                  <c:v>0.42952491424722594</c:v>
                </c:pt>
                <c:pt idx="12766">
                  <c:v>0.42945763014092581</c:v>
                </c:pt>
                <c:pt idx="12767">
                  <c:v>0.42939036184325258</c:v>
                </c:pt>
                <c:pt idx="12768">
                  <c:v>0.42932310934923812</c:v>
                </c:pt>
                <c:pt idx="12769">
                  <c:v>0.42925587265393234</c:v>
                </c:pt>
                <c:pt idx="12770">
                  <c:v>0.42918865175240273</c:v>
                </c:pt>
                <c:pt idx="12771">
                  <c:v>0.42912144663968482</c:v>
                </c:pt>
                <c:pt idx="12772">
                  <c:v>0.4290542573108525</c:v>
                </c:pt>
                <c:pt idx="12773">
                  <c:v>0.42898708376094802</c:v>
                </c:pt>
                <c:pt idx="12774">
                  <c:v>0.42891992598503487</c:v>
                </c:pt>
                <c:pt idx="12775">
                  <c:v>0.4288527839781795</c:v>
                </c:pt>
                <c:pt idx="12776">
                  <c:v>0.42878565773543598</c:v>
                </c:pt>
                <c:pt idx="12777">
                  <c:v>0.42871854725188446</c:v>
                </c:pt>
                <c:pt idx="12778">
                  <c:v>0.42865145252257725</c:v>
                </c:pt>
                <c:pt idx="12779">
                  <c:v>0.42858437354259826</c:v>
                </c:pt>
                <c:pt idx="12780">
                  <c:v>0.42851731030700485</c:v>
                </c:pt>
                <c:pt idx="12781">
                  <c:v>0.42845026281087945</c:v>
                </c:pt>
                <c:pt idx="12782">
                  <c:v>0.42838323104929077</c:v>
                </c:pt>
                <c:pt idx="12783">
                  <c:v>0.42831621501731937</c:v>
                </c:pt>
                <c:pt idx="12784">
                  <c:v>0.42824921471003929</c:v>
                </c:pt>
                <c:pt idx="12785">
                  <c:v>0.42818223012254403</c:v>
                </c:pt>
                <c:pt idx="12786">
                  <c:v>0.42811526124990607</c:v>
                </c:pt>
                <c:pt idx="12787">
                  <c:v>0.42804830808720712</c:v>
                </c:pt>
                <c:pt idx="12788">
                  <c:v>0.42798137062954283</c:v>
                </c:pt>
                <c:pt idx="12789">
                  <c:v>0.42791444887199231</c:v>
                </c:pt>
                <c:pt idx="12790">
                  <c:v>0.42784754280965898</c:v>
                </c:pt>
                <c:pt idx="12791">
                  <c:v>0.42778065243762031</c:v>
                </c:pt>
                <c:pt idx="12792">
                  <c:v>0.42771377775098435</c:v>
                </c:pt>
                <c:pt idx="12793">
                  <c:v>0.42764691874483735</c:v>
                </c:pt>
                <c:pt idx="12794">
                  <c:v>0.42758007541428361</c:v>
                </c:pt>
                <c:pt idx="12795">
                  <c:v>0.4275132477544159</c:v>
                </c:pt>
                <c:pt idx="12796">
                  <c:v>0.42744643576033942</c:v>
                </c:pt>
                <c:pt idx="12797">
                  <c:v>0.42737963942716545</c:v>
                </c:pt>
                <c:pt idx="12798">
                  <c:v>0.42731285874999164</c:v>
                </c:pt>
                <c:pt idx="12799">
                  <c:v>0.42724609372392297</c:v>
                </c:pt>
                <c:pt idx="12800">
                  <c:v>0.42717934434408034</c:v>
                </c:pt>
                <c:pt idx="12801">
                  <c:v>0.42711261060556288</c:v>
                </c:pt>
                <c:pt idx="12802">
                  <c:v>0.42704589250349267</c:v>
                </c:pt>
                <c:pt idx="12803">
                  <c:v>0.42697919003298512</c:v>
                </c:pt>
                <c:pt idx="12804">
                  <c:v>0.42691250318915419</c:v>
                </c:pt>
                <c:pt idx="12805">
                  <c:v>0.42684583196711368</c:v>
                </c:pt>
                <c:pt idx="12806">
                  <c:v>0.42677917636199036</c:v>
                </c:pt>
                <c:pt idx="12807">
                  <c:v>0.42671253636890988</c:v>
                </c:pt>
                <c:pt idx="12808">
                  <c:v>0.42664591198299717</c:v>
                </c:pt>
                <c:pt idx="12809">
                  <c:v>0.42657930319937504</c:v>
                </c:pt>
                <c:pt idx="12810">
                  <c:v>0.42651271001316682</c:v>
                </c:pt>
                <c:pt idx="12811">
                  <c:v>0.42644613241951412</c:v>
                </c:pt>
                <c:pt idx="12812">
                  <c:v>0.42637957041354801</c:v>
                </c:pt>
                <c:pt idx="12813">
                  <c:v>0.42631302399039572</c:v>
                </c:pt>
                <c:pt idx="12814">
                  <c:v>0.42624649314519547</c:v>
                </c:pt>
                <c:pt idx="12815">
                  <c:v>0.42617997787309364</c:v>
                </c:pt>
                <c:pt idx="12816">
                  <c:v>0.42611347816921985</c:v>
                </c:pt>
                <c:pt idx="12817">
                  <c:v>0.42604699402871732</c:v>
                </c:pt>
                <c:pt idx="12818">
                  <c:v>0.42598052544673592</c:v>
                </c:pt>
                <c:pt idx="12819">
                  <c:v>0.42591407241842089</c:v>
                </c:pt>
                <c:pt idx="12820">
                  <c:v>0.42584763493891231</c:v>
                </c:pt>
                <c:pt idx="12821">
                  <c:v>0.4257812130033668</c:v>
                </c:pt>
                <c:pt idx="12822">
                  <c:v>0.42571480660693356</c:v>
                </c:pt>
                <c:pt idx="12823">
                  <c:v>0.42564841574476991</c:v>
                </c:pt>
                <c:pt idx="12824">
                  <c:v>0.4255820404120193</c:v>
                </c:pt>
                <c:pt idx="12825">
                  <c:v>0.42551568060385403</c:v>
                </c:pt>
                <c:pt idx="12826">
                  <c:v>0.42544933631541831</c:v>
                </c:pt>
                <c:pt idx="12827">
                  <c:v>0.42538300754188701</c:v>
                </c:pt>
                <c:pt idx="12828">
                  <c:v>0.42531669427841551</c:v>
                </c:pt>
                <c:pt idx="12829">
                  <c:v>0.42525039652016078</c:v>
                </c:pt>
                <c:pt idx="12830">
                  <c:v>0.42518411426230635</c:v>
                </c:pt>
                <c:pt idx="12831">
                  <c:v>0.42511784750000597</c:v>
                </c:pt>
                <c:pt idx="12832">
                  <c:v>0.4250515962284388</c:v>
                </c:pt>
                <c:pt idx="12833">
                  <c:v>0.42498536044277724</c:v>
                </c:pt>
                <c:pt idx="12834">
                  <c:v>0.4249191401381856</c:v>
                </c:pt>
                <c:pt idx="12835">
                  <c:v>0.42485293530985785</c:v>
                </c:pt>
                <c:pt idx="12836">
                  <c:v>0.42478674595294946</c:v>
                </c:pt>
                <c:pt idx="12837">
                  <c:v>0.42472057206265346</c:v>
                </c:pt>
                <c:pt idx="12838">
                  <c:v>0.42465441363414635</c:v>
                </c:pt>
                <c:pt idx="12839">
                  <c:v>0.42458827066261889</c:v>
                </c:pt>
                <c:pt idx="12840">
                  <c:v>0.42452214314324804</c:v>
                </c:pt>
                <c:pt idx="12841">
                  <c:v>0.42445603107122132</c:v>
                </c:pt>
                <c:pt idx="12842">
                  <c:v>0.42438993444173495</c:v>
                </c:pt>
                <c:pt idx="12843">
                  <c:v>0.42432385324998195</c:v>
                </c:pt>
                <c:pt idx="12844">
                  <c:v>0.42425778749113729</c:v>
                </c:pt>
                <c:pt idx="12845">
                  <c:v>0.42419173716041358</c:v>
                </c:pt>
                <c:pt idx="12846">
                  <c:v>0.42412570225300339</c:v>
                </c:pt>
                <c:pt idx="12847">
                  <c:v>0.42405968276410039</c:v>
                </c:pt>
                <c:pt idx="12848">
                  <c:v>0.42399367868890486</c:v>
                </c:pt>
                <c:pt idx="12849">
                  <c:v>0.42392769002262803</c:v>
                </c:pt>
                <c:pt idx="12850">
                  <c:v>0.42386171676046297</c:v>
                </c:pt>
                <c:pt idx="12851">
                  <c:v>0.42379575889761645</c:v>
                </c:pt>
                <c:pt idx="12852">
                  <c:v>0.42372981642930341</c:v>
                </c:pt>
                <c:pt idx="12853">
                  <c:v>0.42366388935073307</c:v>
                </c:pt>
                <c:pt idx="12854">
                  <c:v>0.42359797765710738</c:v>
                </c:pt>
                <c:pt idx="12855">
                  <c:v>0.42353208134365344</c:v>
                </c:pt>
                <c:pt idx="12856">
                  <c:v>0.42346620040556898</c:v>
                </c:pt>
                <c:pt idx="12857">
                  <c:v>0.42340033483808598</c:v>
                </c:pt>
                <c:pt idx="12858">
                  <c:v>0.42333448463641837</c:v>
                </c:pt>
                <c:pt idx="12859">
                  <c:v>0.42326864979578688</c:v>
                </c:pt>
                <c:pt idx="12860">
                  <c:v>0.42320283031141431</c:v>
                </c:pt>
                <c:pt idx="12861">
                  <c:v>0.42313702617852189</c:v>
                </c:pt>
                <c:pt idx="12862">
                  <c:v>0.42307123739234814</c:v>
                </c:pt>
                <c:pt idx="12863">
                  <c:v>0.42300546394810495</c:v>
                </c:pt>
                <c:pt idx="12864">
                  <c:v>0.42293970584102758</c:v>
                </c:pt>
                <c:pt idx="12865">
                  <c:v>0.42287396306635766</c:v>
                </c:pt>
                <c:pt idx="12866">
                  <c:v>0.42280823561931463</c:v>
                </c:pt>
                <c:pt idx="12867">
                  <c:v>0.42274252349513913</c:v>
                </c:pt>
                <c:pt idx="12868">
                  <c:v>0.42267682668907691</c:v>
                </c:pt>
                <c:pt idx="12869">
                  <c:v>0.42261114519635351</c:v>
                </c:pt>
                <c:pt idx="12870">
                  <c:v>0.42254547901222339</c:v>
                </c:pt>
                <c:pt idx="12871">
                  <c:v>0.42247982813191781</c:v>
                </c:pt>
                <c:pt idx="12872">
                  <c:v>0.42241419255069296</c:v>
                </c:pt>
                <c:pt idx="12873">
                  <c:v>0.42234857226378736</c:v>
                </c:pt>
                <c:pt idx="12874">
                  <c:v>0.42228296726645453</c:v>
                </c:pt>
                <c:pt idx="12875">
                  <c:v>0.42221737755393157</c:v>
                </c:pt>
                <c:pt idx="12876">
                  <c:v>0.42215180312148881</c:v>
                </c:pt>
                <c:pt idx="12877">
                  <c:v>0.42208624396437744</c:v>
                </c:pt>
                <c:pt idx="12878">
                  <c:v>0.42202070007784587</c:v>
                </c:pt>
                <c:pt idx="12879">
                  <c:v>0.42195517145714939</c:v>
                </c:pt>
                <c:pt idx="12880">
                  <c:v>0.42188965809755724</c:v>
                </c:pt>
                <c:pt idx="12881">
                  <c:v>0.42182415999432754</c:v>
                </c:pt>
                <c:pt idx="12882">
                  <c:v>0.42175867714272064</c:v>
                </c:pt>
                <c:pt idx="12883">
                  <c:v>0.42169320953800077</c:v>
                </c:pt>
                <c:pt idx="12884">
                  <c:v>0.42162775717544626</c:v>
                </c:pt>
                <c:pt idx="12885">
                  <c:v>0.42156232005030836</c:v>
                </c:pt>
                <c:pt idx="12886">
                  <c:v>0.42149689815787661</c:v>
                </c:pt>
                <c:pt idx="12887">
                  <c:v>0.42143149149340342</c:v>
                </c:pt>
                <c:pt idx="12888">
                  <c:v>0.42136610005218145</c:v>
                </c:pt>
                <c:pt idx="12889">
                  <c:v>0.42130072382947958</c:v>
                </c:pt>
                <c:pt idx="12890">
                  <c:v>0.42123536282056484</c:v>
                </c:pt>
                <c:pt idx="12891">
                  <c:v>0.42117001702073381</c:v>
                </c:pt>
                <c:pt idx="12892">
                  <c:v>0.42110468642526377</c:v>
                </c:pt>
                <c:pt idx="12893">
                  <c:v>0.42103937102943384</c:v>
                </c:pt>
                <c:pt idx="12894">
                  <c:v>0.42097407082853072</c:v>
                </c:pt>
                <c:pt idx="12895">
                  <c:v>0.42090878581784852</c:v>
                </c:pt>
                <c:pt idx="12896">
                  <c:v>0.42084351599266095</c:v>
                </c:pt>
                <c:pt idx="12897">
                  <c:v>0.42077826134827057</c:v>
                </c:pt>
                <c:pt idx="12898">
                  <c:v>0.42071302187996412</c:v>
                </c:pt>
                <c:pt idx="12899">
                  <c:v>0.420647797583039</c:v>
                </c:pt>
                <c:pt idx="12900">
                  <c:v>0.420582588452797</c:v>
                </c:pt>
                <c:pt idx="12901">
                  <c:v>0.4205173944845253</c:v>
                </c:pt>
                <c:pt idx="12902">
                  <c:v>0.4204522156735318</c:v>
                </c:pt>
                <c:pt idx="12903">
                  <c:v>0.42038705201511528</c:v>
                </c:pt>
                <c:pt idx="12904">
                  <c:v>0.42032190350458426</c:v>
                </c:pt>
                <c:pt idx="12905">
                  <c:v>0.420256770137233</c:v>
                </c:pt>
                <c:pt idx="12906">
                  <c:v>0.42019165190837376</c:v>
                </c:pt>
                <c:pt idx="12907">
                  <c:v>0.42012654881331984</c:v>
                </c:pt>
                <c:pt idx="12908">
                  <c:v>0.42006146084738127</c:v>
                </c:pt>
                <c:pt idx="12909">
                  <c:v>0.41999638800586714</c:v>
                </c:pt>
                <c:pt idx="12910">
                  <c:v>0.41993133028408808</c:v>
                </c:pt>
                <c:pt idx="12911">
                  <c:v>0.41986628767737405</c:v>
                </c:pt>
                <c:pt idx="12912">
                  <c:v>0.41980126018102482</c:v>
                </c:pt>
                <c:pt idx="12913">
                  <c:v>0.41973624779037433</c:v>
                </c:pt>
                <c:pt idx="12914">
                  <c:v>0.41967125050073739</c:v>
                </c:pt>
                <c:pt idx="12915">
                  <c:v>0.41960626830745079</c:v>
                </c:pt>
                <c:pt idx="12916">
                  <c:v>0.41954130120581784</c:v>
                </c:pt>
                <c:pt idx="12917">
                  <c:v>0.41947634919117682</c:v>
                </c:pt>
                <c:pt idx="12918">
                  <c:v>0.41941141225886303</c:v>
                </c:pt>
                <c:pt idx="12919">
                  <c:v>0.41934649040419331</c:v>
                </c:pt>
                <c:pt idx="12920">
                  <c:v>0.419281583622514</c:v>
                </c:pt>
                <c:pt idx="12921">
                  <c:v>0.41921669190915373</c:v>
                </c:pt>
                <c:pt idx="12922">
                  <c:v>0.41915181525944389</c:v>
                </c:pt>
                <c:pt idx="12923">
                  <c:v>0.41908695366872556</c:v>
                </c:pt>
                <c:pt idx="12924">
                  <c:v>0.41902210713234284</c:v>
                </c:pt>
                <c:pt idx="12925">
                  <c:v>0.41895727564563118</c:v>
                </c:pt>
                <c:pt idx="12926">
                  <c:v>0.41889245920393531</c:v>
                </c:pt>
                <c:pt idx="12927">
                  <c:v>0.41882765780260955</c:v>
                </c:pt>
                <c:pt idx="12928">
                  <c:v>0.41876287143698332</c:v>
                </c:pt>
                <c:pt idx="12929">
                  <c:v>0.41869810010241981</c:v>
                </c:pt>
                <c:pt idx="12930">
                  <c:v>0.41863334379426492</c:v>
                </c:pt>
                <c:pt idx="12931">
                  <c:v>0.41856860250787498</c:v>
                </c:pt>
                <c:pt idx="12932">
                  <c:v>0.41850387623859281</c:v>
                </c:pt>
                <c:pt idx="12933">
                  <c:v>0.41843916498178518</c:v>
                </c:pt>
                <c:pt idx="12934">
                  <c:v>0.4183744687328132</c:v>
                </c:pt>
                <c:pt idx="12935">
                  <c:v>0.41830978748701991</c:v>
                </c:pt>
                <c:pt idx="12936">
                  <c:v>0.41824512123977581</c:v>
                </c:pt>
                <c:pt idx="12937">
                  <c:v>0.41818046998645447</c:v>
                </c:pt>
                <c:pt idx="12938">
                  <c:v>0.4181158337223983</c:v>
                </c:pt>
                <c:pt idx="12939">
                  <c:v>0.41805121244299265</c:v>
                </c:pt>
                <c:pt idx="12940">
                  <c:v>0.41798660614360533</c:v>
                </c:pt>
                <c:pt idx="12941">
                  <c:v>0.41792201481959396</c:v>
                </c:pt>
                <c:pt idx="12942">
                  <c:v>0.41785743846633427</c:v>
                </c:pt>
                <c:pt idx="12943">
                  <c:v>0.41779287707921603</c:v>
                </c:pt>
                <c:pt idx="12944">
                  <c:v>0.41772833065359244</c:v>
                </c:pt>
                <c:pt idx="12945">
                  <c:v>0.41766379918486052</c:v>
                </c:pt>
                <c:pt idx="12946">
                  <c:v>0.41759928266837876</c:v>
                </c:pt>
                <c:pt idx="12947">
                  <c:v>0.41753478109955061</c:v>
                </c:pt>
                <c:pt idx="12948">
                  <c:v>0.41747029447373696</c:v>
                </c:pt>
                <c:pt idx="12949">
                  <c:v>0.41740582278633853</c:v>
                </c:pt>
                <c:pt idx="12950">
                  <c:v>0.41734136603273636</c:v>
                </c:pt>
                <c:pt idx="12951">
                  <c:v>0.41727692420831858</c:v>
                </c:pt>
                <c:pt idx="12952">
                  <c:v>0.41721249730847942</c:v>
                </c:pt>
                <c:pt idx="12953">
                  <c:v>0.41714808532859748</c:v>
                </c:pt>
                <c:pt idx="12954">
                  <c:v>0.41708368826408387</c:v>
                </c:pt>
                <c:pt idx="12955">
                  <c:v>0.41701930611031585</c:v>
                </c:pt>
                <c:pt idx="12956">
                  <c:v>0.41695493886270746</c:v>
                </c:pt>
                <c:pt idx="12957">
                  <c:v>0.41689058651664573</c:v>
                </c:pt>
                <c:pt idx="12958">
                  <c:v>0.41682624906753607</c:v>
                </c:pt>
                <c:pt idx="12959">
                  <c:v>0.41676192651077615</c:v>
                </c:pt>
                <c:pt idx="12960">
                  <c:v>0.41669761884177703</c:v>
                </c:pt>
                <c:pt idx="12961">
                  <c:v>0.4166333260559415</c:v>
                </c:pt>
                <c:pt idx="12962">
                  <c:v>0.41656904814867707</c:v>
                </c:pt>
                <c:pt idx="12963">
                  <c:v>0.41650478511539646</c:v>
                </c:pt>
                <c:pt idx="12964">
                  <c:v>0.41644053695150118</c:v>
                </c:pt>
                <c:pt idx="12965">
                  <c:v>0.41637630365241968</c:v>
                </c:pt>
                <c:pt idx="12966">
                  <c:v>0.41631208521355195</c:v>
                </c:pt>
                <c:pt idx="12967">
                  <c:v>0.41624788163031451</c:v>
                </c:pt>
                <c:pt idx="12968">
                  <c:v>0.41618369289813728</c:v>
                </c:pt>
                <c:pt idx="12969">
                  <c:v>0.41611951901243432</c:v>
                </c:pt>
                <c:pt idx="12970">
                  <c:v>0.41605535996862758</c:v>
                </c:pt>
                <c:pt idx="12971">
                  <c:v>0.41599121576214082</c:v>
                </c:pt>
                <c:pt idx="12972">
                  <c:v>0.41592708638839887</c:v>
                </c:pt>
                <c:pt idx="12973">
                  <c:v>0.41586297184283699</c:v>
                </c:pt>
                <c:pt idx="12974">
                  <c:v>0.41579887212086475</c:v>
                </c:pt>
                <c:pt idx="12975">
                  <c:v>0.41573478721792712</c:v>
                </c:pt>
                <c:pt idx="12976">
                  <c:v>0.41567071712945758</c:v>
                </c:pt>
                <c:pt idx="12977">
                  <c:v>0.4156066618508833</c:v>
                </c:pt>
                <c:pt idx="12978">
                  <c:v>0.4155426213776422</c:v>
                </c:pt>
                <c:pt idx="12979">
                  <c:v>0.41547859570517393</c:v>
                </c:pt>
                <c:pt idx="12980">
                  <c:v>0.41541458482891591</c:v>
                </c:pt>
                <c:pt idx="12981">
                  <c:v>0.41535058874431147</c:v>
                </c:pt>
                <c:pt idx="12982">
                  <c:v>0.41528660744679935</c:v>
                </c:pt>
                <c:pt idx="12983">
                  <c:v>0.41522264093183037</c:v>
                </c:pt>
                <c:pt idx="12984">
                  <c:v>0.41515868919485577</c:v>
                </c:pt>
                <c:pt idx="12985">
                  <c:v>0.41509475223130066</c:v>
                </c:pt>
                <c:pt idx="12986">
                  <c:v>0.41503083003663777</c:v>
                </c:pt>
                <c:pt idx="12987">
                  <c:v>0.41496692260631152</c:v>
                </c:pt>
                <c:pt idx="12988">
                  <c:v>0.41490302993577532</c:v>
                </c:pt>
                <c:pt idx="12989">
                  <c:v>0.4148391520204836</c:v>
                </c:pt>
                <c:pt idx="12990">
                  <c:v>0.41477528885589432</c:v>
                </c:pt>
                <c:pt idx="12991">
                  <c:v>0.41471144043746561</c:v>
                </c:pt>
                <c:pt idx="12992">
                  <c:v>0.41464760676065832</c:v>
                </c:pt>
                <c:pt idx="12993">
                  <c:v>0.41458378782093747</c:v>
                </c:pt>
                <c:pt idx="12994">
                  <c:v>0.41451998361376075</c:v>
                </c:pt>
                <c:pt idx="12995">
                  <c:v>0.41445619413459628</c:v>
                </c:pt>
                <c:pt idx="12996">
                  <c:v>0.41439241937891391</c:v>
                </c:pt>
                <c:pt idx="12997">
                  <c:v>0.41432865934218144</c:v>
                </c:pt>
                <c:pt idx="12998">
                  <c:v>0.41426491401986815</c:v>
                </c:pt>
                <c:pt idx="12999">
                  <c:v>0.41420118340744388</c:v>
                </c:pt>
                <c:pt idx="13000">
                  <c:v>0.41413746750039143</c:v>
                </c:pt>
                <c:pt idx="13001">
                  <c:v>0.41407376629418607</c:v>
                </c:pt>
                <c:pt idx="13002">
                  <c:v>0.41401007978430043</c:v>
                </c:pt>
                <c:pt idx="13003">
                  <c:v>0.41394640796621346</c:v>
                </c:pt>
                <c:pt idx="13004">
                  <c:v>0.41388275083541165</c:v>
                </c:pt>
                <c:pt idx="13005">
                  <c:v>0.41381910838737296</c:v>
                </c:pt>
                <c:pt idx="13006">
                  <c:v>0.41375548061758283</c:v>
                </c:pt>
                <c:pt idx="13007">
                  <c:v>0.41369186752153303</c:v>
                </c:pt>
                <c:pt idx="13008">
                  <c:v>0.4136282690947144</c:v>
                </c:pt>
                <c:pt idx="13009">
                  <c:v>0.41356468533260693</c:v>
                </c:pt>
                <c:pt idx="13010">
                  <c:v>0.41350111623069791</c:v>
                </c:pt>
                <c:pt idx="13011">
                  <c:v>0.41343756178450053</c:v>
                </c:pt>
                <c:pt idx="13012">
                  <c:v>0.41337402198949746</c:v>
                </c:pt>
                <c:pt idx="13013">
                  <c:v>0.41331049684117982</c:v>
                </c:pt>
                <c:pt idx="13014">
                  <c:v>0.41324698633506202</c:v>
                </c:pt>
                <c:pt idx="13015">
                  <c:v>0.41318349046663011</c:v>
                </c:pt>
                <c:pt idx="13016">
                  <c:v>0.41312000923139558</c:v>
                </c:pt>
                <c:pt idx="13017">
                  <c:v>0.41305654262486247</c:v>
                </c:pt>
                <c:pt idx="13018">
                  <c:v>0.41299309064252626</c:v>
                </c:pt>
                <c:pt idx="13019">
                  <c:v>0.41292965327990905</c:v>
                </c:pt>
                <c:pt idx="13020">
                  <c:v>0.41286623053250282</c:v>
                </c:pt>
                <c:pt idx="13021">
                  <c:v>0.41280282239583604</c:v>
                </c:pt>
                <c:pt idx="13022">
                  <c:v>0.41273942886540371</c:v>
                </c:pt>
                <c:pt idx="13023">
                  <c:v>0.41267604993673346</c:v>
                </c:pt>
                <c:pt idx="13024">
                  <c:v>0.41261268560533682</c:v>
                </c:pt>
                <c:pt idx="13025">
                  <c:v>0.41254933586673109</c:v>
                </c:pt>
                <c:pt idx="13026">
                  <c:v>0.41248600071643632</c:v>
                </c:pt>
                <c:pt idx="13027">
                  <c:v>0.41242268014997829</c:v>
                </c:pt>
                <c:pt idx="13028">
                  <c:v>0.41235937416286861</c:v>
                </c:pt>
                <c:pt idx="13029">
                  <c:v>0.41229608275063356</c:v>
                </c:pt>
                <c:pt idx="13030">
                  <c:v>0.41223280590881167</c:v>
                </c:pt>
                <c:pt idx="13031">
                  <c:v>0.41216954363291736</c:v>
                </c:pt>
                <c:pt idx="13032">
                  <c:v>0.41210629591849207</c:v>
                </c:pt>
                <c:pt idx="13033">
                  <c:v>0.41204306276105468</c:v>
                </c:pt>
                <c:pt idx="13034">
                  <c:v>0.41197984415614802</c:v>
                </c:pt>
                <c:pt idx="13035">
                  <c:v>0.41191664009930651</c:v>
                </c:pt>
                <c:pt idx="13036">
                  <c:v>0.41185345058605816</c:v>
                </c:pt>
                <c:pt idx="13037">
                  <c:v>0.41179027561194981</c:v>
                </c:pt>
                <c:pt idx="13038">
                  <c:v>0.41172711517251842</c:v>
                </c:pt>
                <c:pt idx="13039">
                  <c:v>0.41166396926330873</c:v>
                </c:pt>
                <c:pt idx="13040">
                  <c:v>0.41160083787986129</c:v>
                </c:pt>
                <c:pt idx="13041">
                  <c:v>0.41153772101771247</c:v>
                </c:pt>
                <c:pt idx="13042">
                  <c:v>0.41147461867242663</c:v>
                </c:pt>
                <c:pt idx="13043">
                  <c:v>0.41141153083953697</c:v>
                </c:pt>
                <c:pt idx="13044">
                  <c:v>0.41134845751460697</c:v>
                </c:pt>
                <c:pt idx="13045">
                  <c:v>0.41128539869317443</c:v>
                </c:pt>
                <c:pt idx="13046">
                  <c:v>0.41122235437080668</c:v>
                </c:pt>
                <c:pt idx="13047">
                  <c:v>0.41115932454304699</c:v>
                </c:pt>
                <c:pt idx="13048">
                  <c:v>0.41109630920546453</c:v>
                </c:pt>
                <c:pt idx="13049">
                  <c:v>0.4110333083536043</c:v>
                </c:pt>
                <c:pt idx="13050">
                  <c:v>0.4109703219830404</c:v>
                </c:pt>
                <c:pt idx="13051">
                  <c:v>0.41090735008932261</c:v>
                </c:pt>
                <c:pt idx="13052">
                  <c:v>0.41084439266802381</c:v>
                </c:pt>
                <c:pt idx="13053">
                  <c:v>0.41078144971470631</c:v>
                </c:pt>
                <c:pt idx="13054">
                  <c:v>0.41071852122494157</c:v>
                </c:pt>
                <c:pt idx="13055">
                  <c:v>0.41065560719428923</c:v>
                </c:pt>
                <c:pt idx="13056">
                  <c:v>0.41059270761832345</c:v>
                </c:pt>
                <c:pt idx="13057">
                  <c:v>0.41052982249262132</c:v>
                </c:pt>
                <c:pt idx="13058">
                  <c:v>0.41046695181275838</c:v>
                </c:pt>
                <c:pt idx="13059">
                  <c:v>0.41040409557429902</c:v>
                </c:pt>
                <c:pt idx="13060">
                  <c:v>0.41034125377282632</c:v>
                </c:pt>
                <c:pt idx="13061">
                  <c:v>0.41027842640392304</c:v>
                </c:pt>
                <c:pt idx="13062">
                  <c:v>0.41021561346316771</c:v>
                </c:pt>
                <c:pt idx="13063">
                  <c:v>0.41015281494614242</c:v>
                </c:pt>
                <c:pt idx="13064">
                  <c:v>0.41009003084843143</c:v>
                </c:pt>
                <c:pt idx="13065">
                  <c:v>0.41002726116562527</c:v>
                </c:pt>
                <c:pt idx="13066">
                  <c:v>0.40996450589330097</c:v>
                </c:pt>
                <c:pt idx="13067">
                  <c:v>0.40990176502705639</c:v>
                </c:pt>
                <c:pt idx="13068">
                  <c:v>0.409839038562473</c:v>
                </c:pt>
                <c:pt idx="13069">
                  <c:v>0.40977632649515522</c:v>
                </c:pt>
                <c:pt idx="13070">
                  <c:v>0.40971362882069218</c:v>
                </c:pt>
                <c:pt idx="13071">
                  <c:v>0.4096509455346829</c:v>
                </c:pt>
                <c:pt idx="13072">
                  <c:v>0.40958827663271952</c:v>
                </c:pt>
                <c:pt idx="13073">
                  <c:v>0.40952562211040289</c:v>
                </c:pt>
                <c:pt idx="13074">
                  <c:v>0.40946298196333702</c:v>
                </c:pt>
                <c:pt idx="13075">
                  <c:v>0.40940035618711784</c:v>
                </c:pt>
                <c:pt idx="13076">
                  <c:v>0.4093377447773584</c:v>
                </c:pt>
                <c:pt idx="13077">
                  <c:v>0.40927514772966372</c:v>
                </c:pt>
                <c:pt idx="13078">
                  <c:v>0.40921256503963804</c:v>
                </c:pt>
                <c:pt idx="13079">
                  <c:v>0.40914999670288532</c:v>
                </c:pt>
                <c:pt idx="13080">
                  <c:v>0.40908744271502734</c:v>
                </c:pt>
                <c:pt idx="13081">
                  <c:v>0.40902490307167738</c:v>
                </c:pt>
                <c:pt idx="13082">
                  <c:v>0.40896237776843908</c:v>
                </c:pt>
                <c:pt idx="13083">
                  <c:v>0.40889986680093282</c:v>
                </c:pt>
                <c:pt idx="13084">
                  <c:v>0.40883737016478372</c:v>
                </c:pt>
                <c:pt idx="13085">
                  <c:v>0.40877488785560662</c:v>
                </c:pt>
                <c:pt idx="13086">
                  <c:v>0.40871241986901613</c:v>
                </c:pt>
                <c:pt idx="13087">
                  <c:v>0.40864996620064392</c:v>
                </c:pt>
                <c:pt idx="13088">
                  <c:v>0.408587526846107</c:v>
                </c:pt>
                <c:pt idx="13089">
                  <c:v>0.40852510180103985</c:v>
                </c:pt>
                <c:pt idx="13090">
                  <c:v>0.40846269106107014</c:v>
                </c:pt>
                <c:pt idx="13091">
                  <c:v>0.40840029462181632</c:v>
                </c:pt>
                <c:pt idx="13092">
                  <c:v>0.40833791247892043</c:v>
                </c:pt>
                <c:pt idx="13093">
                  <c:v>0.40827554462801213</c:v>
                </c:pt>
                <c:pt idx="13094">
                  <c:v>0.40821319106472581</c:v>
                </c:pt>
                <c:pt idx="13095">
                  <c:v>0.40815085178470017</c:v>
                </c:pt>
                <c:pt idx="13096">
                  <c:v>0.40808852678356738</c:v>
                </c:pt>
                <c:pt idx="13097">
                  <c:v>0.40802621605696787</c:v>
                </c:pt>
                <c:pt idx="13098">
                  <c:v>0.40796391960055051</c:v>
                </c:pt>
                <c:pt idx="13099">
                  <c:v>0.40790163740994967</c:v>
                </c:pt>
                <c:pt idx="13100">
                  <c:v>0.40783936948081312</c:v>
                </c:pt>
                <c:pt idx="13101">
                  <c:v>0.40777711580878384</c:v>
                </c:pt>
                <c:pt idx="13102">
                  <c:v>0.40771487638951937</c:v>
                </c:pt>
                <c:pt idx="13103">
                  <c:v>0.4076526512186579</c:v>
                </c:pt>
                <c:pt idx="13104">
                  <c:v>0.40759044029185282</c:v>
                </c:pt>
                <c:pt idx="13105">
                  <c:v>0.40752824360476625</c:v>
                </c:pt>
                <c:pt idx="13106">
                  <c:v>0.40746606115304257</c:v>
                </c:pt>
                <c:pt idx="13107">
                  <c:v>0.40740389293233631</c:v>
                </c:pt>
                <c:pt idx="13108">
                  <c:v>0.40734173893831405</c:v>
                </c:pt>
                <c:pt idx="13109">
                  <c:v>0.40727959916663148</c:v>
                </c:pt>
                <c:pt idx="13110">
                  <c:v>0.40721747361295285</c:v>
                </c:pt>
                <c:pt idx="13111">
                  <c:v>0.40715536227293087</c:v>
                </c:pt>
                <c:pt idx="13112">
                  <c:v>0.40709326514224392</c:v>
                </c:pt>
                <c:pt idx="13113">
                  <c:v>0.407031182216543</c:v>
                </c:pt>
                <c:pt idx="13114">
                  <c:v>0.40696911349150755</c:v>
                </c:pt>
                <c:pt idx="13115">
                  <c:v>0.40690705896280338</c:v>
                </c:pt>
                <c:pt idx="13116">
                  <c:v>0.40684501862610029</c:v>
                </c:pt>
                <c:pt idx="13117">
                  <c:v>0.40678299247707511</c:v>
                </c:pt>
                <c:pt idx="13118">
                  <c:v>0.4067209805113936</c:v>
                </c:pt>
                <c:pt idx="13119">
                  <c:v>0.40665898272473988</c:v>
                </c:pt>
                <c:pt idx="13120">
                  <c:v>0.40659699911279124</c:v>
                </c:pt>
                <c:pt idx="13121">
                  <c:v>0.40653502967121824</c:v>
                </c:pt>
                <c:pt idx="13122">
                  <c:v>0.40647307439571445</c:v>
                </c:pt>
                <c:pt idx="13123">
                  <c:v>0.4064111332819525</c:v>
                </c:pt>
                <c:pt idx="13124">
                  <c:v>0.40634920632561788</c:v>
                </c:pt>
                <c:pt idx="13125">
                  <c:v>0.40628729352240395</c:v>
                </c:pt>
                <c:pt idx="13126">
                  <c:v>0.40622539486798731</c:v>
                </c:pt>
                <c:pt idx="13127">
                  <c:v>0.40616351035806531</c:v>
                </c:pt>
                <c:pt idx="13128">
                  <c:v>0.40610163998832599</c:v>
                </c:pt>
                <c:pt idx="13129">
                  <c:v>0.40603978375446587</c:v>
                </c:pt>
                <c:pt idx="13130">
                  <c:v>0.40597794165216738</c:v>
                </c:pt>
                <c:pt idx="13131">
                  <c:v>0.40591611367713731</c:v>
                </c:pt>
                <c:pt idx="13132">
                  <c:v>0.40585429982507415</c:v>
                </c:pt>
                <c:pt idx="13133">
                  <c:v>0.40579250009166318</c:v>
                </c:pt>
                <c:pt idx="13134">
                  <c:v>0.40573071447261855</c:v>
                </c:pt>
                <c:pt idx="13135">
                  <c:v>0.40566894296363831</c:v>
                </c:pt>
                <c:pt idx="13136">
                  <c:v>0.40560718556042552</c:v>
                </c:pt>
                <c:pt idx="13137">
                  <c:v>0.40554544225868644</c:v>
                </c:pt>
                <c:pt idx="13138">
                  <c:v>0.40548371305413056</c:v>
                </c:pt>
                <c:pt idx="13139">
                  <c:v>0.40542199794246536</c:v>
                </c:pt>
                <c:pt idx="13140">
                  <c:v>0.40536029691939296</c:v>
                </c:pt>
                <c:pt idx="13141">
                  <c:v>0.40529860998063238</c:v>
                </c:pt>
                <c:pt idx="13142">
                  <c:v>0.40523693712190056</c:v>
                </c:pt>
                <c:pt idx="13143">
                  <c:v>0.40517527833890982</c:v>
                </c:pt>
                <c:pt idx="13144">
                  <c:v>0.40511363362737657</c:v>
                </c:pt>
                <c:pt idx="13145">
                  <c:v>0.4050520029830198</c:v>
                </c:pt>
                <c:pt idx="13146">
                  <c:v>0.40499038640155965</c:v>
                </c:pt>
                <c:pt idx="13147">
                  <c:v>0.404928783878723</c:v>
                </c:pt>
                <c:pt idx="13148">
                  <c:v>0.40486719541021798</c:v>
                </c:pt>
                <c:pt idx="13149">
                  <c:v>0.40480562099178502</c:v>
                </c:pt>
                <c:pt idx="13150">
                  <c:v>0.40474406061914581</c:v>
                </c:pt>
                <c:pt idx="13151">
                  <c:v>0.40468251428802832</c:v>
                </c:pt>
                <c:pt idx="13152">
                  <c:v>0.40462098199416857</c:v>
                </c:pt>
                <c:pt idx="13153">
                  <c:v>0.40455946373328333</c:v>
                </c:pt>
                <c:pt idx="13154">
                  <c:v>0.40449795950111289</c:v>
                </c:pt>
                <c:pt idx="13155">
                  <c:v>0.40443646929340615</c:v>
                </c:pt>
                <c:pt idx="13156">
                  <c:v>0.40437499310588326</c:v>
                </c:pt>
                <c:pt idx="13157">
                  <c:v>0.40431353093427908</c:v>
                </c:pt>
                <c:pt idx="13158">
                  <c:v>0.40425208277434188</c:v>
                </c:pt>
                <c:pt idx="13159">
                  <c:v>0.40419064862181425</c:v>
                </c:pt>
                <c:pt idx="13160">
                  <c:v>0.40412922847243699</c:v>
                </c:pt>
                <c:pt idx="13161">
                  <c:v>0.40406782232195432</c:v>
                </c:pt>
                <c:pt idx="13162">
                  <c:v>0.40400643016611165</c:v>
                </c:pt>
                <c:pt idx="13163">
                  <c:v>0.40394505200065761</c:v>
                </c:pt>
                <c:pt idx="13164">
                  <c:v>0.40388368782134587</c:v>
                </c:pt>
                <c:pt idx="13165">
                  <c:v>0.40382233762391651</c:v>
                </c:pt>
                <c:pt idx="13166">
                  <c:v>0.40376100140412724</c:v>
                </c:pt>
                <c:pt idx="13167">
                  <c:v>0.40369967915773647</c:v>
                </c:pt>
                <c:pt idx="13168">
                  <c:v>0.40363837088049731</c:v>
                </c:pt>
                <c:pt idx="13169">
                  <c:v>0.40357707656816633</c:v>
                </c:pt>
                <c:pt idx="13170">
                  <c:v>0.40351579621650357</c:v>
                </c:pt>
                <c:pt idx="13171">
                  <c:v>0.40345452982127189</c:v>
                </c:pt>
                <c:pt idx="13172">
                  <c:v>0.40339327737822833</c:v>
                </c:pt>
                <c:pt idx="13173">
                  <c:v>0.40333203888313679</c:v>
                </c:pt>
                <c:pt idx="13174">
                  <c:v>0.40327081433176831</c:v>
                </c:pt>
                <c:pt idx="13175">
                  <c:v>0.40320960371988968</c:v>
                </c:pt>
                <c:pt idx="13176">
                  <c:v>0.40314840704326138</c:v>
                </c:pt>
                <c:pt idx="13177">
                  <c:v>0.40308722429766597</c:v>
                </c:pt>
                <c:pt idx="13178">
                  <c:v>0.40302605547886361</c:v>
                </c:pt>
                <c:pt idx="13179">
                  <c:v>0.40296490058263457</c:v>
                </c:pt>
                <c:pt idx="13180">
                  <c:v>0.40290375960475167</c:v>
                </c:pt>
                <c:pt idx="13181">
                  <c:v>0.40284263254099006</c:v>
                </c:pt>
                <c:pt idx="13182">
                  <c:v>0.40278151938713286</c:v>
                </c:pt>
                <c:pt idx="13183">
                  <c:v>0.40272042013895737</c:v>
                </c:pt>
                <c:pt idx="13184">
                  <c:v>0.4026593347922453</c:v>
                </c:pt>
                <c:pt idx="13185">
                  <c:v>0.40259826334278387</c:v>
                </c:pt>
                <c:pt idx="13186">
                  <c:v>0.40253720578634483</c:v>
                </c:pt>
                <c:pt idx="13187">
                  <c:v>0.40247616211873022</c:v>
                </c:pt>
                <c:pt idx="13188">
                  <c:v>0.40241513233571585</c:v>
                </c:pt>
                <c:pt idx="13189">
                  <c:v>0.40235411643309893</c:v>
                </c:pt>
                <c:pt idx="13190">
                  <c:v>0.40229311440666499</c:v>
                </c:pt>
                <c:pt idx="13191">
                  <c:v>0.40223212625221572</c:v>
                </c:pt>
                <c:pt idx="13192">
                  <c:v>0.40217115196553649</c:v>
                </c:pt>
                <c:pt idx="13193">
                  <c:v>0.40211019154242866</c:v>
                </c:pt>
                <c:pt idx="13194">
                  <c:v>0.40204924497868211</c:v>
                </c:pt>
                <c:pt idx="13195">
                  <c:v>0.40198831227010645</c:v>
                </c:pt>
                <c:pt idx="13196">
                  <c:v>0.40192739341249401</c:v>
                </c:pt>
                <c:pt idx="13197">
                  <c:v>0.40186648840165012</c:v>
                </c:pt>
                <c:pt idx="13198">
                  <c:v>0.40180559723337783</c:v>
                </c:pt>
                <c:pt idx="13199">
                  <c:v>0.40174471990348132</c:v>
                </c:pt>
                <c:pt idx="13200">
                  <c:v>0.40168385640777171</c:v>
                </c:pt>
                <c:pt idx="13201">
                  <c:v>0.40162300674205581</c:v>
                </c:pt>
                <c:pt idx="13202">
                  <c:v>0.40156217090214624</c:v>
                </c:pt>
                <c:pt idx="13203">
                  <c:v>0.40150134888384581</c:v>
                </c:pt>
                <c:pt idx="13204">
                  <c:v>0.40144054068297708</c:v>
                </c:pt>
                <c:pt idx="13205">
                  <c:v>0.40137974629535467</c:v>
                </c:pt>
                <c:pt idx="13206">
                  <c:v>0.40131896571679188</c:v>
                </c:pt>
                <c:pt idx="13207">
                  <c:v>0.40125819894310089</c:v>
                </c:pt>
                <c:pt idx="13208">
                  <c:v>0.40119744597011253</c:v>
                </c:pt>
                <c:pt idx="13209">
                  <c:v>0.40113670679364388</c:v>
                </c:pt>
                <c:pt idx="13210">
                  <c:v>0.40107598140951911</c:v>
                </c:pt>
                <c:pt idx="13211">
                  <c:v>0.40101526981355917</c:v>
                </c:pt>
                <c:pt idx="13212">
                  <c:v>0.40095457200158885</c:v>
                </c:pt>
                <c:pt idx="13213">
                  <c:v>0.40089388796944769</c:v>
                </c:pt>
                <c:pt idx="13214">
                  <c:v>0.4008332177129465</c:v>
                </c:pt>
                <c:pt idx="13215">
                  <c:v>0.40077256122793087</c:v>
                </c:pt>
                <c:pt idx="13216">
                  <c:v>0.40071191851022175</c:v>
                </c:pt>
                <c:pt idx="13217">
                  <c:v>0.40065128955566381</c:v>
                </c:pt>
                <c:pt idx="13218">
                  <c:v>0.40059067436008738</c:v>
                </c:pt>
                <c:pt idx="13219">
                  <c:v>0.4005300729193304</c:v>
                </c:pt>
                <c:pt idx="13220">
                  <c:v>0.40046948522923514</c:v>
                </c:pt>
                <c:pt idx="13221">
                  <c:v>0.40040891128563477</c:v>
                </c:pt>
                <c:pt idx="13222">
                  <c:v>0.40034835108437117</c:v>
                </c:pt>
                <c:pt idx="13223">
                  <c:v>0.40028780462129021</c:v>
                </c:pt>
                <c:pt idx="13224">
                  <c:v>0.40022727189224516</c:v>
                </c:pt>
                <c:pt idx="13225">
                  <c:v>0.40016675289306458</c:v>
                </c:pt>
                <c:pt idx="13226">
                  <c:v>0.40010624761961439</c:v>
                </c:pt>
                <c:pt idx="13227">
                  <c:v>0.40004575606773124</c:v>
                </c:pt>
                <c:pt idx="13228">
                  <c:v>0.39998527823328023</c:v>
                </c:pt>
                <c:pt idx="13229">
                  <c:v>0.39992481411209979</c:v>
                </c:pt>
                <c:pt idx="13230">
                  <c:v>0.39986436370005268</c:v>
                </c:pt>
                <c:pt idx="13231">
                  <c:v>0.39980392699298689</c:v>
                </c:pt>
                <c:pt idx="13232">
                  <c:v>0.39974350398676511</c:v>
                </c:pt>
                <c:pt idx="13233">
                  <c:v>0.39968309467725138</c:v>
                </c:pt>
                <c:pt idx="13234">
                  <c:v>0.39962269906030029</c:v>
                </c:pt>
                <c:pt idx="13235">
                  <c:v>0.39956231713177304</c:v>
                </c:pt>
                <c:pt idx="13236">
                  <c:v>0.39950194888753232</c:v>
                </c:pt>
                <c:pt idx="13237">
                  <c:v>0.39944159432345594</c:v>
                </c:pt>
                <c:pt idx="13238">
                  <c:v>0.39938125343539188</c:v>
                </c:pt>
                <c:pt idx="13239">
                  <c:v>0.3993209262192301</c:v>
                </c:pt>
                <c:pt idx="13240">
                  <c:v>0.39926061267081764</c:v>
                </c:pt>
                <c:pt idx="13241">
                  <c:v>0.39920031278603696</c:v>
                </c:pt>
                <c:pt idx="13242">
                  <c:v>0.39914002656076508</c:v>
                </c:pt>
                <c:pt idx="13243">
                  <c:v>0.39907975399087897</c:v>
                </c:pt>
                <c:pt idx="13244">
                  <c:v>0.39901949507224166</c:v>
                </c:pt>
                <c:pt idx="13245">
                  <c:v>0.39895924980073388</c:v>
                </c:pt>
                <c:pt idx="13246">
                  <c:v>0.39889901817224827</c:v>
                </c:pt>
                <c:pt idx="13247">
                  <c:v>0.39883880018265533</c:v>
                </c:pt>
                <c:pt idx="13248">
                  <c:v>0.39877859582783554</c:v>
                </c:pt>
                <c:pt idx="13249">
                  <c:v>0.39871840510367429</c:v>
                </c:pt>
                <c:pt idx="13250">
                  <c:v>0.39865822800605538</c:v>
                </c:pt>
                <c:pt idx="13251">
                  <c:v>0.39859806453087887</c:v>
                </c:pt>
                <c:pt idx="13252">
                  <c:v>0.39853791467401789</c:v>
                </c:pt>
                <c:pt idx="13253">
                  <c:v>0.39847777843137056</c:v>
                </c:pt>
                <c:pt idx="13254">
                  <c:v>0.39841765579882887</c:v>
                </c:pt>
                <c:pt idx="13255">
                  <c:v>0.39835754677228091</c:v>
                </c:pt>
                <c:pt idx="13256">
                  <c:v>0.39829745134762512</c:v>
                </c:pt>
                <c:pt idx="13257">
                  <c:v>0.39823736952075772</c:v>
                </c:pt>
                <c:pt idx="13258">
                  <c:v>0.39817730128757933</c:v>
                </c:pt>
                <c:pt idx="13259">
                  <c:v>0.39811724664397868</c:v>
                </c:pt>
                <c:pt idx="13260">
                  <c:v>0.39805720558587437</c:v>
                </c:pt>
                <c:pt idx="13261">
                  <c:v>0.39799717810915397</c:v>
                </c:pt>
                <c:pt idx="13262">
                  <c:v>0.39793716420972725</c:v>
                </c:pt>
                <c:pt idx="13263">
                  <c:v>0.39787716388350247</c:v>
                </c:pt>
                <c:pt idx="13264">
                  <c:v>0.39781717712637976</c:v>
                </c:pt>
                <c:pt idx="13265">
                  <c:v>0.39775720393427394</c:v>
                </c:pt>
                <c:pt idx="13266">
                  <c:v>0.39769724430308795</c:v>
                </c:pt>
                <c:pt idx="13267">
                  <c:v>0.39763729822874438</c:v>
                </c:pt>
                <c:pt idx="13268">
                  <c:v>0.39757736570715657</c:v>
                </c:pt>
                <c:pt idx="13269">
                  <c:v>0.39751744673422568</c:v>
                </c:pt>
                <c:pt idx="13270">
                  <c:v>0.39745754130588257</c:v>
                </c:pt>
                <c:pt idx="13271">
                  <c:v>0.39739764941803057</c:v>
                </c:pt>
                <c:pt idx="13272">
                  <c:v>0.39733777106660939</c:v>
                </c:pt>
                <c:pt idx="13273">
                  <c:v>0.39727790624752091</c:v>
                </c:pt>
                <c:pt idx="13274">
                  <c:v>0.39721805495669438</c:v>
                </c:pt>
                <c:pt idx="13275">
                  <c:v>0.39715821719006383</c:v>
                </c:pt>
                <c:pt idx="13276">
                  <c:v>0.39709839294353588</c:v>
                </c:pt>
                <c:pt idx="13277">
                  <c:v>0.39703858221305738</c:v>
                </c:pt>
                <c:pt idx="13278">
                  <c:v>0.39697878499454747</c:v>
                </c:pt>
                <c:pt idx="13279">
                  <c:v>0.39691900128392876</c:v>
                </c:pt>
                <c:pt idx="13280">
                  <c:v>0.39685923107714505</c:v>
                </c:pt>
                <c:pt idx="13281">
                  <c:v>0.39679947437012131</c:v>
                </c:pt>
                <c:pt idx="13282">
                  <c:v>0.3967397311588039</c:v>
                </c:pt>
                <c:pt idx="13283">
                  <c:v>0.39668000143911991</c:v>
                </c:pt>
                <c:pt idx="13284">
                  <c:v>0.39662028520701298</c:v>
                </c:pt>
                <c:pt idx="13285">
                  <c:v>0.39656058245841153</c:v>
                </c:pt>
                <c:pt idx="13286">
                  <c:v>0.39650089318927167</c:v>
                </c:pt>
                <c:pt idx="13287">
                  <c:v>0.39644121739551991</c:v>
                </c:pt>
                <c:pt idx="13288">
                  <c:v>0.3963815550731129</c:v>
                </c:pt>
                <c:pt idx="13289">
                  <c:v>0.39632190621799518</c:v>
                </c:pt>
                <c:pt idx="13290">
                  <c:v>0.39626227082610238</c:v>
                </c:pt>
                <c:pt idx="13291">
                  <c:v>0.39620264889339685</c:v>
                </c:pt>
                <c:pt idx="13292">
                  <c:v>0.39614304041582349</c:v>
                </c:pt>
                <c:pt idx="13293">
                  <c:v>0.39608344538933843</c:v>
                </c:pt>
                <c:pt idx="13294">
                  <c:v>0.39602386380988996</c:v>
                </c:pt>
                <c:pt idx="13295">
                  <c:v>0.39596429567342573</c:v>
                </c:pt>
                <c:pt idx="13296">
                  <c:v>0.39590474097591188</c:v>
                </c:pt>
                <c:pt idx="13297">
                  <c:v>0.39584519971330212</c:v>
                </c:pt>
                <c:pt idx="13298">
                  <c:v>0.39578567188156155</c:v>
                </c:pt>
                <c:pt idx="13299">
                  <c:v>0.39572615747663936</c:v>
                </c:pt>
                <c:pt idx="13300">
                  <c:v>0.39566665649451038</c:v>
                </c:pt>
                <c:pt idx="13301">
                  <c:v>0.39560716893113301</c:v>
                </c:pt>
                <c:pt idx="13302">
                  <c:v>0.39554769478247676</c:v>
                </c:pt>
                <c:pt idx="13303">
                  <c:v>0.39548823404450251</c:v>
                </c:pt>
                <c:pt idx="13304">
                  <c:v>0.39542878671317788</c:v>
                </c:pt>
                <c:pt idx="13305">
                  <c:v>0.39536935278447638</c:v>
                </c:pt>
                <c:pt idx="13306">
                  <c:v>0.39530993225436939</c:v>
                </c:pt>
                <c:pt idx="13307">
                  <c:v>0.39525052511882652</c:v>
                </c:pt>
                <c:pt idx="13308">
                  <c:v>0.39519113137382555</c:v>
                </c:pt>
                <c:pt idx="13309">
                  <c:v>0.39513175101534032</c:v>
                </c:pt>
                <c:pt idx="13310">
                  <c:v>0.39507238403935729</c:v>
                </c:pt>
                <c:pt idx="13311">
                  <c:v>0.39501303044183644</c:v>
                </c:pt>
                <c:pt idx="13312">
                  <c:v>0.39495369021877852</c:v>
                </c:pt>
                <c:pt idx="13313">
                  <c:v>0.39489436336615585</c:v>
                </c:pt>
                <c:pt idx="13314">
                  <c:v>0.39483504987994933</c:v>
                </c:pt>
                <c:pt idx="13315">
                  <c:v>0.39477574975614282</c:v>
                </c:pt>
                <c:pt idx="13316">
                  <c:v>0.39471646299073676</c:v>
                </c:pt>
                <c:pt idx="13317">
                  <c:v>0.39465718957970447</c:v>
                </c:pt>
                <c:pt idx="13318">
                  <c:v>0.39459792951903788</c:v>
                </c:pt>
                <c:pt idx="13319">
                  <c:v>0.39453868280473764</c:v>
                </c:pt>
                <c:pt idx="13320">
                  <c:v>0.39447944943278518</c:v>
                </c:pt>
                <c:pt idx="13321">
                  <c:v>0.39442022939918325</c:v>
                </c:pt>
                <c:pt idx="13322">
                  <c:v>0.39436102269991602</c:v>
                </c:pt>
                <c:pt idx="13323">
                  <c:v>0.39430182933099323</c:v>
                </c:pt>
                <c:pt idx="13324">
                  <c:v>0.39424264928839947</c:v>
                </c:pt>
                <c:pt idx="13325">
                  <c:v>0.39418348256815122</c:v>
                </c:pt>
                <c:pt idx="13326">
                  <c:v>0.39412432916623996</c:v>
                </c:pt>
                <c:pt idx="13327">
                  <c:v>0.39406518907867161</c:v>
                </c:pt>
                <c:pt idx="13328">
                  <c:v>0.39400606230144858</c:v>
                </c:pt>
                <c:pt idx="13329">
                  <c:v>0.39394694883057474</c:v>
                </c:pt>
                <c:pt idx="13330">
                  <c:v>0.39388784866206528</c:v>
                </c:pt>
                <c:pt idx="13331">
                  <c:v>0.39382876179192555</c:v>
                </c:pt>
                <c:pt idx="13332">
                  <c:v>0.39376968821615532</c:v>
                </c:pt>
                <c:pt idx="13333">
                  <c:v>0.39371062793078876</c:v>
                </c:pt>
                <c:pt idx="13334">
                  <c:v>0.39365158093182107</c:v>
                </c:pt>
                <c:pt idx="13335">
                  <c:v>0.39359254721527648</c:v>
                </c:pt>
                <c:pt idx="13336">
                  <c:v>0.39353352677716336</c:v>
                </c:pt>
                <c:pt idx="13337">
                  <c:v>0.39347451961351354</c:v>
                </c:pt>
                <c:pt idx="13338">
                  <c:v>0.39341552572033162</c:v>
                </c:pt>
                <c:pt idx="13339">
                  <c:v>0.39335654509365092</c:v>
                </c:pt>
                <c:pt idx="13340">
                  <c:v>0.39329757772948104</c:v>
                </c:pt>
                <c:pt idx="13341">
                  <c:v>0.39323862362385453</c:v>
                </c:pt>
                <c:pt idx="13342">
                  <c:v>0.39317968277279597</c:v>
                </c:pt>
                <c:pt idx="13343">
                  <c:v>0.39312075517233175</c:v>
                </c:pt>
                <c:pt idx="13344">
                  <c:v>0.39306184081848738</c:v>
                </c:pt>
                <c:pt idx="13345">
                  <c:v>0.39300293970730127</c:v>
                </c:pt>
                <c:pt idx="13346">
                  <c:v>0.39294405183479497</c:v>
                </c:pt>
                <c:pt idx="13347">
                  <c:v>0.39288517719700999</c:v>
                </c:pt>
                <c:pt idx="13348">
                  <c:v>0.39282631578997268</c:v>
                </c:pt>
                <c:pt idx="13349">
                  <c:v>0.39276746760971865</c:v>
                </c:pt>
                <c:pt idx="13350">
                  <c:v>0.39270863265229095</c:v>
                </c:pt>
                <c:pt idx="13351">
                  <c:v>0.39264981091372581</c:v>
                </c:pt>
                <c:pt idx="13352">
                  <c:v>0.39259100239006905</c:v>
                </c:pt>
                <c:pt idx="13353">
                  <c:v>0.39253220707735653</c:v>
                </c:pt>
                <c:pt idx="13354">
                  <c:v>0.3924734249716309</c:v>
                </c:pt>
                <c:pt idx="13355">
                  <c:v>0.39241465606893638</c:v>
                </c:pt>
                <c:pt idx="13356">
                  <c:v>0.39235590036532836</c:v>
                </c:pt>
                <c:pt idx="13357">
                  <c:v>0.39229715785684038</c:v>
                </c:pt>
                <c:pt idx="13358">
                  <c:v>0.39223842853953261</c:v>
                </c:pt>
                <c:pt idx="13359">
                  <c:v>0.39217971240945704</c:v>
                </c:pt>
                <c:pt idx="13360">
                  <c:v>0.39212100946265643</c:v>
                </c:pt>
                <c:pt idx="13361">
                  <c:v>0.39206231969518723</c:v>
                </c:pt>
                <c:pt idx="13362">
                  <c:v>0.39200364310310531</c:v>
                </c:pt>
                <c:pt idx="13363">
                  <c:v>0.39194497968247877</c:v>
                </c:pt>
                <c:pt idx="13364">
                  <c:v>0.39188632942934759</c:v>
                </c:pt>
                <c:pt idx="13365">
                  <c:v>0.3918276923397791</c:v>
                </c:pt>
                <c:pt idx="13366">
                  <c:v>0.39176906840982928</c:v>
                </c:pt>
                <c:pt idx="13367">
                  <c:v>0.39171045763557027</c:v>
                </c:pt>
                <c:pt idx="13368">
                  <c:v>0.39165186001306213</c:v>
                </c:pt>
                <c:pt idx="13369">
                  <c:v>0.39159327553836581</c:v>
                </c:pt>
                <c:pt idx="13370">
                  <c:v>0.39153470420755926</c:v>
                </c:pt>
                <c:pt idx="13371">
                  <c:v>0.39147614601669734</c:v>
                </c:pt>
                <c:pt idx="13372">
                  <c:v>0.39141760096186096</c:v>
                </c:pt>
                <c:pt idx="13373">
                  <c:v>0.39135906903911277</c:v>
                </c:pt>
                <c:pt idx="13374">
                  <c:v>0.39130055024452892</c:v>
                </c:pt>
                <c:pt idx="13375">
                  <c:v>0.39124204457418144</c:v>
                </c:pt>
                <c:pt idx="13376">
                  <c:v>0.39118355202415517</c:v>
                </c:pt>
                <c:pt idx="13377">
                  <c:v>0.39112507259051582</c:v>
                </c:pt>
                <c:pt idx="13378">
                  <c:v>0.39106660626935508</c:v>
                </c:pt>
                <c:pt idx="13379">
                  <c:v>0.39100815305673381</c:v>
                </c:pt>
                <c:pt idx="13380">
                  <c:v>0.39094971294875414</c:v>
                </c:pt>
                <c:pt idx="13381">
                  <c:v>0.39089128594148642</c:v>
                </c:pt>
                <c:pt idx="13382">
                  <c:v>0.39083287203101796</c:v>
                </c:pt>
                <c:pt idx="13383">
                  <c:v>0.39077447121343806</c:v>
                </c:pt>
                <c:pt idx="13384">
                  <c:v>0.39071608348482934</c:v>
                </c:pt>
                <c:pt idx="13385">
                  <c:v>0.39065770884127732</c:v>
                </c:pt>
                <c:pt idx="13386">
                  <c:v>0.39059934727888618</c:v>
                </c:pt>
                <c:pt idx="13387">
                  <c:v>0.39054099879373388</c:v>
                </c:pt>
                <c:pt idx="13388">
                  <c:v>0.3904826633819295</c:v>
                </c:pt>
                <c:pt idx="13389">
                  <c:v>0.39042434103955009</c:v>
                </c:pt>
                <c:pt idx="13390">
                  <c:v>0.39036603176269752</c:v>
                </c:pt>
                <c:pt idx="13391">
                  <c:v>0.39030773554747267</c:v>
                </c:pt>
                <c:pt idx="13392">
                  <c:v>0.39024945238997077</c:v>
                </c:pt>
                <c:pt idx="13393">
                  <c:v>0.39019118228629518</c:v>
                </c:pt>
                <c:pt idx="13394">
                  <c:v>0.39013292523255505</c:v>
                </c:pt>
                <c:pt idx="13395">
                  <c:v>0.39007468122484651</c:v>
                </c:pt>
                <c:pt idx="13396">
                  <c:v>0.39001645025926518</c:v>
                </c:pt>
                <c:pt idx="13397">
                  <c:v>0.38995823233192778</c:v>
                </c:pt>
                <c:pt idx="13398">
                  <c:v>0.38990002743894536</c:v>
                </c:pt>
                <c:pt idx="13399">
                  <c:v>0.38984183557641788</c:v>
                </c:pt>
                <c:pt idx="13400">
                  <c:v>0.38978365674046739</c:v>
                </c:pt>
                <c:pt idx="13401">
                  <c:v>0.38972549092719488</c:v>
                </c:pt>
                <c:pt idx="13402">
                  <c:v>0.38966733813272131</c:v>
                </c:pt>
                <c:pt idx="13403">
                  <c:v>0.38960919835315938</c:v>
                </c:pt>
                <c:pt idx="13404">
                  <c:v>0.38955107158463015</c:v>
                </c:pt>
                <c:pt idx="13405">
                  <c:v>0.38949295782324173</c:v>
                </c:pt>
                <c:pt idx="13406">
                  <c:v>0.38943485706511632</c:v>
                </c:pt>
                <c:pt idx="13407">
                  <c:v>0.38937676930638826</c:v>
                </c:pt>
                <c:pt idx="13408">
                  <c:v>0.38931869454315865</c:v>
                </c:pt>
                <c:pt idx="13409">
                  <c:v>0.38926063277156031</c:v>
                </c:pt>
                <c:pt idx="13410">
                  <c:v>0.38920258398772933</c:v>
                </c:pt>
                <c:pt idx="13411">
                  <c:v>0.38914454818777505</c:v>
                </c:pt>
                <c:pt idx="13412">
                  <c:v>0.38908652536784155</c:v>
                </c:pt>
                <c:pt idx="13413">
                  <c:v>0.38902851552404283</c:v>
                </c:pt>
                <c:pt idx="13414">
                  <c:v>0.38897051865251703</c:v>
                </c:pt>
                <c:pt idx="13415">
                  <c:v>0.38891253474939863</c:v>
                </c:pt>
                <c:pt idx="13416">
                  <c:v>0.38885456381082467</c:v>
                </c:pt>
                <c:pt idx="13417">
                  <c:v>0.38879660583291736</c:v>
                </c:pt>
                <c:pt idx="13418">
                  <c:v>0.38873866081182445</c:v>
                </c:pt>
                <c:pt idx="13419">
                  <c:v>0.38868072874368365</c:v>
                </c:pt>
                <c:pt idx="13420">
                  <c:v>0.38862280962463269</c:v>
                </c:pt>
                <c:pt idx="13421">
                  <c:v>0.38856490345081041</c:v>
                </c:pt>
                <c:pt idx="13422">
                  <c:v>0.38850701021835582</c:v>
                </c:pt>
                <c:pt idx="13423">
                  <c:v>0.3884491299234264</c:v>
                </c:pt>
                <c:pt idx="13424">
                  <c:v>0.38839126256215667</c:v>
                </c:pt>
                <c:pt idx="13425">
                  <c:v>0.38833340813069595</c:v>
                </c:pt>
                <c:pt idx="13426">
                  <c:v>0.38827556662519042</c:v>
                </c:pt>
                <c:pt idx="13427">
                  <c:v>0.3882177380417946</c:v>
                </c:pt>
                <c:pt idx="13428">
                  <c:v>0.38815992237666092</c:v>
                </c:pt>
                <c:pt idx="13429">
                  <c:v>0.38810211962593238</c:v>
                </c:pt>
                <c:pt idx="13430">
                  <c:v>0.38804432978577225</c:v>
                </c:pt>
                <c:pt idx="13431">
                  <c:v>0.38798655285233075</c:v>
                </c:pt>
                <c:pt idx="13432">
                  <c:v>0.38792878882176857</c:v>
                </c:pt>
                <c:pt idx="13433">
                  <c:v>0.38787103769023668</c:v>
                </c:pt>
                <c:pt idx="13434">
                  <c:v>0.38781329945390386</c:v>
                </c:pt>
                <c:pt idx="13435">
                  <c:v>0.38775557410892242</c:v>
                </c:pt>
                <c:pt idx="13436">
                  <c:v>0.38769786165146736</c:v>
                </c:pt>
                <c:pt idx="13437">
                  <c:v>0.38764016207769175</c:v>
                </c:pt>
                <c:pt idx="13438">
                  <c:v>0.387582475383768</c:v>
                </c:pt>
                <c:pt idx="13439">
                  <c:v>0.38752480156585567</c:v>
                </c:pt>
                <c:pt idx="13440">
                  <c:v>0.38746714062011894</c:v>
                </c:pt>
                <c:pt idx="13441">
                  <c:v>0.38740949254274748</c:v>
                </c:pt>
                <c:pt idx="13442">
                  <c:v>0.38735185732989719</c:v>
                </c:pt>
                <c:pt idx="13443">
                  <c:v>0.38729423497773668</c:v>
                </c:pt>
                <c:pt idx="13444">
                  <c:v>0.38723662548245597</c:v>
                </c:pt>
                <c:pt idx="13445">
                  <c:v>0.38717902884021482</c:v>
                </c:pt>
                <c:pt idx="13446">
                  <c:v>0.38712144504719997</c:v>
                </c:pt>
                <c:pt idx="13447">
                  <c:v>0.38706387409959014</c:v>
                </c:pt>
                <c:pt idx="13448">
                  <c:v>0.38700631599355928</c:v>
                </c:pt>
                <c:pt idx="13449">
                  <c:v>0.38694877072528788</c:v>
                </c:pt>
                <c:pt idx="13450">
                  <c:v>0.38689123829095967</c:v>
                </c:pt>
                <c:pt idx="13451">
                  <c:v>0.38683371868675931</c:v>
                </c:pt>
                <c:pt idx="13452">
                  <c:v>0.3867762119088809</c:v>
                </c:pt>
                <c:pt idx="13453">
                  <c:v>0.38671871795349644</c:v>
                </c:pt>
                <c:pt idx="13454">
                  <c:v>0.38666123681679693</c:v>
                </c:pt>
                <c:pt idx="13455">
                  <c:v>0.38660376849498357</c:v>
                </c:pt>
                <c:pt idx="13456">
                  <c:v>0.38654631298423703</c:v>
                </c:pt>
                <c:pt idx="13457">
                  <c:v>0.38648887028075585</c:v>
                </c:pt>
                <c:pt idx="13458">
                  <c:v>0.38643144038071808</c:v>
                </c:pt>
                <c:pt idx="13459">
                  <c:v>0.38637402328034559</c:v>
                </c:pt>
                <c:pt idx="13460">
                  <c:v>0.38631661897581493</c:v>
                </c:pt>
                <c:pt idx="13461">
                  <c:v>0.38625922746332125</c:v>
                </c:pt>
                <c:pt idx="13462">
                  <c:v>0.38620184873908037</c:v>
                </c:pt>
                <c:pt idx="13463">
                  <c:v>0.38614448279928948</c:v>
                </c:pt>
                <c:pt idx="13464">
                  <c:v>0.38608712964013858</c:v>
                </c:pt>
                <c:pt idx="13465">
                  <c:v>0.38602978925785297</c:v>
                </c:pt>
                <c:pt idx="13466">
                  <c:v>0.3859724616486136</c:v>
                </c:pt>
                <c:pt idx="13467">
                  <c:v>0.38591514680863198</c:v>
                </c:pt>
                <c:pt idx="13468">
                  <c:v>0.38585784473412948</c:v>
                </c:pt>
                <c:pt idx="13469">
                  <c:v>0.38580055542130798</c:v>
                </c:pt>
                <c:pt idx="13470">
                  <c:v>0.38574327886637816</c:v>
                </c:pt>
                <c:pt idx="13471">
                  <c:v>0.38568601506555727</c:v>
                </c:pt>
                <c:pt idx="13472">
                  <c:v>0.38562876401505025</c:v>
                </c:pt>
                <c:pt idx="13473">
                  <c:v>0.38557152571107051</c:v>
                </c:pt>
                <c:pt idx="13474">
                  <c:v>0.385514300149848</c:v>
                </c:pt>
                <c:pt idx="13475">
                  <c:v>0.38545708732758438</c:v>
                </c:pt>
                <c:pt idx="13476">
                  <c:v>0.38539988724050994</c:v>
                </c:pt>
                <c:pt idx="13477">
                  <c:v>0.38534269988484499</c:v>
                </c:pt>
                <c:pt idx="13478">
                  <c:v>0.38528552525679632</c:v>
                </c:pt>
                <c:pt idx="13479">
                  <c:v>0.38522836335261551</c:v>
                </c:pt>
                <c:pt idx="13480">
                  <c:v>0.38517121416849631</c:v>
                </c:pt>
                <c:pt idx="13481">
                  <c:v>0.38511407770069273</c:v>
                </c:pt>
                <c:pt idx="13482">
                  <c:v>0.38505695394541412</c:v>
                </c:pt>
                <c:pt idx="13483">
                  <c:v>0.38499984289889166</c:v>
                </c:pt>
                <c:pt idx="13484">
                  <c:v>0.38494274455735988</c:v>
                </c:pt>
                <c:pt idx="13485">
                  <c:v>0.38488565891705723</c:v>
                </c:pt>
                <c:pt idx="13486">
                  <c:v>0.38482858597420772</c:v>
                </c:pt>
                <c:pt idx="13487">
                  <c:v>0.38477152572503431</c:v>
                </c:pt>
                <c:pt idx="13488">
                  <c:v>0.38471447816579862</c:v>
                </c:pt>
                <c:pt idx="13489">
                  <c:v>0.38465744329272211</c:v>
                </c:pt>
                <c:pt idx="13490">
                  <c:v>0.38460042110205062</c:v>
                </c:pt>
                <c:pt idx="13491">
                  <c:v>0.38454341159001187</c:v>
                </c:pt>
                <c:pt idx="13492">
                  <c:v>0.3844864147528696</c:v>
                </c:pt>
                <c:pt idx="13493">
                  <c:v>0.38442943058683832</c:v>
                </c:pt>
                <c:pt idx="13494">
                  <c:v>0.3843724590881879</c:v>
                </c:pt>
                <c:pt idx="13495">
                  <c:v>0.38431550025315153</c:v>
                </c:pt>
                <c:pt idx="13496">
                  <c:v>0.38425855407797388</c:v>
                </c:pt>
                <c:pt idx="13497">
                  <c:v>0.38420162055891183</c:v>
                </c:pt>
                <c:pt idx="13498">
                  <c:v>0.38414469969221604</c:v>
                </c:pt>
                <c:pt idx="13499">
                  <c:v>0.38408779147412797</c:v>
                </c:pt>
                <c:pt idx="13500">
                  <c:v>0.38403089590090755</c:v>
                </c:pt>
                <c:pt idx="13501">
                  <c:v>0.38397401296880629</c:v>
                </c:pt>
                <c:pt idx="13502">
                  <c:v>0.38391714267407667</c:v>
                </c:pt>
                <c:pt idx="13503">
                  <c:v>0.38386028501298497</c:v>
                </c:pt>
                <c:pt idx="13504">
                  <c:v>0.38380343998177796</c:v>
                </c:pt>
                <c:pt idx="13505">
                  <c:v>0.38374660757672008</c:v>
                </c:pt>
                <c:pt idx="13506">
                  <c:v>0.38368978779408247</c:v>
                </c:pt>
                <c:pt idx="13507">
                  <c:v>0.38363298063010592</c:v>
                </c:pt>
                <c:pt idx="13508">
                  <c:v>0.38357618608107585</c:v>
                </c:pt>
                <c:pt idx="13509">
                  <c:v>0.38351940414324548</c:v>
                </c:pt>
                <c:pt idx="13510">
                  <c:v>0.3834626348128844</c:v>
                </c:pt>
                <c:pt idx="13511">
                  <c:v>0.38340587808625692</c:v>
                </c:pt>
                <c:pt idx="13512">
                  <c:v>0.38334913395963727</c:v>
                </c:pt>
                <c:pt idx="13513">
                  <c:v>0.38329240242928908</c:v>
                </c:pt>
                <c:pt idx="13514">
                  <c:v>0.38323568349149412</c:v>
                </c:pt>
                <c:pt idx="13515">
                  <c:v>0.38317897714252708</c:v>
                </c:pt>
                <c:pt idx="13516">
                  <c:v>0.38312228337865284</c:v>
                </c:pt>
                <c:pt idx="13517">
                  <c:v>0.38306560219614288</c:v>
                </c:pt>
                <c:pt idx="13518">
                  <c:v>0.38300893359129262</c:v>
                </c:pt>
                <c:pt idx="13519">
                  <c:v>0.38295227756037103</c:v>
                </c:pt>
                <c:pt idx="13520">
                  <c:v>0.38289563409965838</c:v>
                </c:pt>
                <c:pt idx="13521">
                  <c:v>0.38283900320543546</c:v>
                </c:pt>
                <c:pt idx="13522">
                  <c:v>0.38278238487398886</c:v>
                </c:pt>
                <c:pt idx="13523">
                  <c:v>0.38272577910159788</c:v>
                </c:pt>
                <c:pt idx="13524">
                  <c:v>0.38266918588456023</c:v>
                </c:pt>
                <c:pt idx="13525">
                  <c:v>0.38261260521914958</c:v>
                </c:pt>
                <c:pt idx="13526">
                  <c:v>0.38255603710165698</c:v>
                </c:pt>
                <c:pt idx="13527">
                  <c:v>0.38249948152837332</c:v>
                </c:pt>
                <c:pt idx="13528">
                  <c:v>0.3824429384955953</c:v>
                </c:pt>
                <c:pt idx="13529">
                  <c:v>0.38238640799962126</c:v>
                </c:pt>
                <c:pt idx="13530">
                  <c:v>0.38232989003672008</c:v>
                </c:pt>
                <c:pt idx="13531">
                  <c:v>0.38227338460320581</c:v>
                </c:pt>
                <c:pt idx="13532">
                  <c:v>0.38221689169537976</c:v>
                </c:pt>
                <c:pt idx="13533">
                  <c:v>0.38216041130952877</c:v>
                </c:pt>
                <c:pt idx="13534">
                  <c:v>0.38210394344195131</c:v>
                </c:pt>
                <c:pt idx="13535">
                  <c:v>0.38204748808896</c:v>
                </c:pt>
                <c:pt idx="13536">
                  <c:v>0.38199104524684852</c:v>
                </c:pt>
                <c:pt idx="13537">
                  <c:v>0.38193461491191832</c:v>
                </c:pt>
                <c:pt idx="13538">
                  <c:v>0.3818781970804887</c:v>
                </c:pt>
                <c:pt idx="13539">
                  <c:v>0.3818217917488485</c:v>
                </c:pt>
                <c:pt idx="13540">
                  <c:v>0.38176539891330452</c:v>
                </c:pt>
                <c:pt idx="13541">
                  <c:v>0.38170901857018125</c:v>
                </c:pt>
                <c:pt idx="13542">
                  <c:v>0.38165265071578208</c:v>
                </c:pt>
                <c:pt idx="13543">
                  <c:v>0.38159629534642192</c:v>
                </c:pt>
                <c:pt idx="13544">
                  <c:v>0.38153995245840283</c:v>
                </c:pt>
                <c:pt idx="13545">
                  <c:v>0.38148362204805447</c:v>
                </c:pt>
                <c:pt idx="13546">
                  <c:v>0.38142730411168085</c:v>
                </c:pt>
                <c:pt idx="13547">
                  <c:v>0.38137099864560708</c:v>
                </c:pt>
                <c:pt idx="13548">
                  <c:v>0.38131470564614289</c:v>
                </c:pt>
                <c:pt idx="13549">
                  <c:v>0.38125842510961627</c:v>
                </c:pt>
                <c:pt idx="13550">
                  <c:v>0.38120215703234311</c:v>
                </c:pt>
                <c:pt idx="13551">
                  <c:v>0.38114590141065108</c:v>
                </c:pt>
                <c:pt idx="13552">
                  <c:v>0.38108965824086316</c:v>
                </c:pt>
                <c:pt idx="13553">
                  <c:v>0.38103342751929731</c:v>
                </c:pt>
                <c:pt idx="13554">
                  <c:v>0.38097720924229594</c:v>
                </c:pt>
                <c:pt idx="13555">
                  <c:v>0.3809210034061673</c:v>
                </c:pt>
                <c:pt idx="13556">
                  <c:v>0.38086481000726208</c:v>
                </c:pt>
                <c:pt idx="13557">
                  <c:v>0.38080862904189383</c:v>
                </c:pt>
                <c:pt idx="13558">
                  <c:v>0.3807524605063965</c:v>
                </c:pt>
                <c:pt idx="13559">
                  <c:v>0.38069630439711338</c:v>
                </c:pt>
                <c:pt idx="13560">
                  <c:v>0.38064016071037382</c:v>
                </c:pt>
                <c:pt idx="13561">
                  <c:v>0.38058402944251735</c:v>
                </c:pt>
                <c:pt idx="13562">
                  <c:v>0.380527910589878</c:v>
                </c:pt>
                <c:pt idx="13563">
                  <c:v>0.38047180414878962</c:v>
                </c:pt>
                <c:pt idx="13564">
                  <c:v>0.38041571011559838</c:v>
                </c:pt>
                <c:pt idx="13565">
                  <c:v>0.38035962848665039</c:v>
                </c:pt>
                <c:pt idx="13566">
                  <c:v>0.38030355925828158</c:v>
                </c:pt>
                <c:pt idx="13567">
                  <c:v>0.38024750242683475</c:v>
                </c:pt>
                <c:pt idx="13568">
                  <c:v>0.38019145798866238</c:v>
                </c:pt>
                <c:pt idx="13569">
                  <c:v>0.3801354259401083</c:v>
                </c:pt>
                <c:pt idx="13570">
                  <c:v>0.38007940627752373</c:v>
                </c:pt>
                <c:pt idx="13571">
                  <c:v>0.38002339899725518</c:v>
                </c:pt>
                <c:pt idx="13572">
                  <c:v>0.37996740409565055</c:v>
                </c:pt>
                <c:pt idx="13573">
                  <c:v>0.37991142156906565</c:v>
                </c:pt>
                <c:pt idx="13574">
                  <c:v>0.37985545141385346</c:v>
                </c:pt>
                <c:pt idx="13575">
                  <c:v>0.37979949362636772</c:v>
                </c:pt>
                <c:pt idx="13576">
                  <c:v>0.37974354820297007</c:v>
                </c:pt>
                <c:pt idx="13577">
                  <c:v>0.37968761514001892</c:v>
                </c:pt>
                <c:pt idx="13578">
                  <c:v>0.3796316944338618</c:v>
                </c:pt>
                <c:pt idx="13579">
                  <c:v>0.37957578608087567</c:v>
                </c:pt>
                <c:pt idx="13580">
                  <c:v>0.37951989007740816</c:v>
                </c:pt>
                <c:pt idx="13581">
                  <c:v>0.37946400641982653</c:v>
                </c:pt>
                <c:pt idx="13582">
                  <c:v>0.37940813510449922</c:v>
                </c:pt>
                <c:pt idx="13583">
                  <c:v>0.37935227612778688</c:v>
                </c:pt>
                <c:pt idx="13584">
                  <c:v>0.37929642948605491</c:v>
                </c:pt>
                <c:pt idx="13585">
                  <c:v>0.37924059517568492</c:v>
                </c:pt>
                <c:pt idx="13586">
                  <c:v>0.37918477319303412</c:v>
                </c:pt>
                <c:pt idx="13587">
                  <c:v>0.379128963534478</c:v>
                </c:pt>
                <c:pt idx="13588">
                  <c:v>0.37907316619637832</c:v>
                </c:pt>
                <c:pt idx="13589">
                  <c:v>0.37901738117512912</c:v>
                </c:pt>
                <c:pt idx="13590">
                  <c:v>0.37896160846708932</c:v>
                </c:pt>
                <c:pt idx="13591">
                  <c:v>0.37890584806864736</c:v>
                </c:pt>
                <c:pt idx="13592">
                  <c:v>0.37885009997617197</c:v>
                </c:pt>
                <c:pt idx="13593">
                  <c:v>0.37879436418604367</c:v>
                </c:pt>
                <c:pt idx="13594">
                  <c:v>0.37873864069464591</c:v>
                </c:pt>
                <c:pt idx="13595">
                  <c:v>0.37868292949835813</c:v>
                </c:pt>
                <c:pt idx="13596">
                  <c:v>0.37862723059356135</c:v>
                </c:pt>
                <c:pt idx="13597">
                  <c:v>0.37857154397665066</c:v>
                </c:pt>
                <c:pt idx="13598">
                  <c:v>0.37851586964399864</c:v>
                </c:pt>
                <c:pt idx="13599">
                  <c:v>0.37846020759199756</c:v>
                </c:pt>
                <c:pt idx="13600">
                  <c:v>0.37840455781703836</c:v>
                </c:pt>
                <c:pt idx="13601">
                  <c:v>0.37834892031550887</c:v>
                </c:pt>
                <c:pt idx="13602">
                  <c:v>0.37829329508379417</c:v>
                </c:pt>
                <c:pt idx="13603">
                  <c:v>0.37823768211829711</c:v>
                </c:pt>
                <c:pt idx="13604">
                  <c:v>0.37818208141541138</c:v>
                </c:pt>
                <c:pt idx="13605">
                  <c:v>0.37812649297152118</c:v>
                </c:pt>
                <c:pt idx="13606">
                  <c:v>0.37807091678303101</c:v>
                </c:pt>
                <c:pt idx="13607">
                  <c:v>0.37801535284633375</c:v>
                </c:pt>
                <c:pt idx="13608">
                  <c:v>0.37795980115784034</c:v>
                </c:pt>
                <c:pt idx="13609">
                  <c:v>0.37790426171393515</c:v>
                </c:pt>
                <c:pt idx="13610">
                  <c:v>0.3778487345110238</c:v>
                </c:pt>
                <c:pt idx="13611">
                  <c:v>0.37779321954551676</c:v>
                </c:pt>
                <c:pt idx="13612">
                  <c:v>0.37773771681381441</c:v>
                </c:pt>
                <c:pt idx="13613">
                  <c:v>0.37768222631232495</c:v>
                </c:pt>
                <c:pt idx="13614">
                  <c:v>0.37762674803745183</c:v>
                </c:pt>
                <c:pt idx="13615">
                  <c:v>0.37757128198560069</c:v>
                </c:pt>
                <c:pt idx="13616">
                  <c:v>0.3775158281531818</c:v>
                </c:pt>
                <c:pt idx="13617">
                  <c:v>0.37746038653661523</c:v>
                </c:pt>
                <c:pt idx="13618">
                  <c:v>0.37740495713230587</c:v>
                </c:pt>
                <c:pt idx="13619">
                  <c:v>0.37734953993666603</c:v>
                </c:pt>
                <c:pt idx="13620">
                  <c:v>0.37729413494610903</c:v>
                </c:pt>
                <c:pt idx="13621">
                  <c:v>0.37723874215705938</c:v>
                </c:pt>
                <c:pt idx="13622">
                  <c:v>0.37718336156593246</c:v>
                </c:pt>
                <c:pt idx="13623">
                  <c:v>0.37712799316914347</c:v>
                </c:pt>
                <c:pt idx="13624">
                  <c:v>0.3770726369631095</c:v>
                </c:pt>
                <c:pt idx="13625">
                  <c:v>0.37701729294426189</c:v>
                </c:pt>
                <c:pt idx="13626">
                  <c:v>0.37696196110901542</c:v>
                </c:pt>
                <c:pt idx="13627">
                  <c:v>0.37690664145378938</c:v>
                </c:pt>
                <c:pt idx="13628">
                  <c:v>0.37685133397502552</c:v>
                </c:pt>
                <c:pt idx="13629">
                  <c:v>0.37679603866913475</c:v>
                </c:pt>
                <c:pt idx="13630">
                  <c:v>0.37674075553255582</c:v>
                </c:pt>
                <c:pt idx="13631">
                  <c:v>0.37668548456171302</c:v>
                </c:pt>
                <c:pt idx="13632">
                  <c:v>0.37663022575303812</c:v>
                </c:pt>
                <c:pt idx="13633">
                  <c:v>0.37657497910297044</c:v>
                </c:pt>
                <c:pt idx="13634">
                  <c:v>0.37651974460792031</c:v>
                </c:pt>
                <c:pt idx="13635">
                  <c:v>0.37646452226435079</c:v>
                </c:pt>
                <c:pt idx="13636">
                  <c:v>0.37640931206867595</c:v>
                </c:pt>
                <c:pt idx="13637">
                  <c:v>0.37635411401734542</c:v>
                </c:pt>
                <c:pt idx="13638">
                  <c:v>0.37629892810678894</c:v>
                </c:pt>
                <c:pt idx="13639">
                  <c:v>0.37624375433345497</c:v>
                </c:pt>
                <c:pt idx="13640">
                  <c:v>0.37618859269378402</c:v>
                </c:pt>
                <c:pt idx="13641">
                  <c:v>0.37613344318420888</c:v>
                </c:pt>
                <c:pt idx="13642">
                  <c:v>0.37607830580118545</c:v>
                </c:pt>
                <c:pt idx="13643">
                  <c:v>0.37602318054114731</c:v>
                </c:pt>
                <c:pt idx="13644">
                  <c:v>0.37596806740055416</c:v>
                </c:pt>
                <c:pt idx="13645">
                  <c:v>0.37591296637584387</c:v>
                </c:pt>
                <c:pt idx="13646">
                  <c:v>0.37585787746346111</c:v>
                </c:pt>
                <c:pt idx="13647">
                  <c:v>0.37580280065986776</c:v>
                </c:pt>
                <c:pt idx="13648">
                  <c:v>0.3757477359614998</c:v>
                </c:pt>
                <c:pt idx="13649">
                  <c:v>0.37569268336483336</c:v>
                </c:pt>
                <c:pt idx="13650">
                  <c:v>0.37563764286629753</c:v>
                </c:pt>
                <c:pt idx="13651">
                  <c:v>0.37558261446236857</c:v>
                </c:pt>
                <c:pt idx="13652">
                  <c:v>0.37552759814949216</c:v>
                </c:pt>
                <c:pt idx="13653">
                  <c:v>0.37547259392412791</c:v>
                </c:pt>
                <c:pt idx="13654">
                  <c:v>0.37541760178273287</c:v>
                </c:pt>
                <c:pt idx="13655">
                  <c:v>0.37536262172177176</c:v>
                </c:pt>
                <c:pt idx="13656">
                  <c:v>0.37530765373770392</c:v>
                </c:pt>
                <c:pt idx="13657">
                  <c:v>0.37525269782699283</c:v>
                </c:pt>
                <c:pt idx="13658">
                  <c:v>0.37519775398610239</c:v>
                </c:pt>
                <c:pt idx="13659">
                  <c:v>0.3751428222115023</c:v>
                </c:pt>
                <c:pt idx="13660">
                  <c:v>0.3750879024996624</c:v>
                </c:pt>
                <c:pt idx="13661">
                  <c:v>0.37503299484703706</c:v>
                </c:pt>
                <c:pt idx="13662">
                  <c:v>0.37497809925010955</c:v>
                </c:pt>
                <c:pt idx="13663">
                  <c:v>0.37492321570533838</c:v>
                </c:pt>
                <c:pt idx="13664">
                  <c:v>0.37486834420921356</c:v>
                </c:pt>
                <c:pt idx="13665">
                  <c:v>0.37481348475818782</c:v>
                </c:pt>
                <c:pt idx="13666">
                  <c:v>0.37475863734875492</c:v>
                </c:pt>
                <c:pt idx="13667">
                  <c:v>0.37470380197737813</c:v>
                </c:pt>
                <c:pt idx="13668">
                  <c:v>0.37464897864053681</c:v>
                </c:pt>
                <c:pt idx="13669">
                  <c:v>0.3745941673347204</c:v>
                </c:pt>
                <c:pt idx="13670">
                  <c:v>0.37453936805638915</c:v>
                </c:pt>
                <c:pt idx="13671">
                  <c:v>0.37448458080204894</c:v>
                </c:pt>
                <c:pt idx="13672">
                  <c:v>0.37442980556815747</c:v>
                </c:pt>
                <c:pt idx="13673">
                  <c:v>0.37437504235121088</c:v>
                </c:pt>
                <c:pt idx="13674">
                  <c:v>0.37432029114770327</c:v>
                </c:pt>
                <c:pt idx="13675">
                  <c:v>0.37426555195409938</c:v>
                </c:pt>
                <c:pt idx="13676">
                  <c:v>0.37421082476690132</c:v>
                </c:pt>
                <c:pt idx="13677">
                  <c:v>0.37415610958259787</c:v>
                </c:pt>
                <c:pt idx="13678">
                  <c:v>0.37410140639768075</c:v>
                </c:pt>
                <c:pt idx="13679">
                  <c:v>0.37404671520863392</c:v>
                </c:pt>
                <c:pt idx="13680">
                  <c:v>0.37399203601195002</c:v>
                </c:pt>
                <c:pt idx="13681">
                  <c:v>0.37393736880413092</c:v>
                </c:pt>
                <c:pt idx="13682">
                  <c:v>0.37388271358167391</c:v>
                </c:pt>
                <c:pt idx="13683">
                  <c:v>0.37382807034106408</c:v>
                </c:pt>
                <c:pt idx="13684">
                  <c:v>0.3737734390787994</c:v>
                </c:pt>
                <c:pt idx="13685">
                  <c:v>0.37371881979139082</c:v>
                </c:pt>
                <c:pt idx="13686">
                  <c:v>0.37366421247533255</c:v>
                </c:pt>
                <c:pt idx="13687">
                  <c:v>0.37360961712712681</c:v>
                </c:pt>
                <c:pt idx="13688">
                  <c:v>0.37355503374327681</c:v>
                </c:pt>
                <c:pt idx="13689">
                  <c:v>0.37350046232029094</c:v>
                </c:pt>
                <c:pt idx="13690">
                  <c:v>0.37344590285466661</c:v>
                </c:pt>
                <c:pt idx="13691">
                  <c:v>0.37339135534291168</c:v>
                </c:pt>
                <c:pt idx="13692">
                  <c:v>0.37333681978153638</c:v>
                </c:pt>
                <c:pt idx="13693">
                  <c:v>0.37328229616705866</c:v>
                </c:pt>
                <c:pt idx="13694">
                  <c:v>0.37322778449597238</c:v>
                </c:pt>
                <c:pt idx="13695">
                  <c:v>0.37317328476480793</c:v>
                </c:pt>
                <c:pt idx="13696">
                  <c:v>0.37311879697006572</c:v>
                </c:pt>
                <c:pt idx="13697">
                  <c:v>0.37306432110826188</c:v>
                </c:pt>
                <c:pt idx="13698">
                  <c:v>0.37300985717591351</c:v>
                </c:pt>
                <c:pt idx="13699">
                  <c:v>0.37295540516954023</c:v>
                </c:pt>
                <c:pt idx="13700">
                  <c:v>0.37290096508566317</c:v>
                </c:pt>
                <c:pt idx="13701">
                  <c:v>0.37284653692078784</c:v>
                </c:pt>
                <c:pt idx="13702">
                  <c:v>0.37279212067144651</c:v>
                </c:pt>
                <c:pt idx="13703">
                  <c:v>0.37273771633416236</c:v>
                </c:pt>
                <c:pt idx="13704">
                  <c:v>0.37268332390546088</c:v>
                </c:pt>
                <c:pt idx="13705">
                  <c:v>0.37262894338185909</c:v>
                </c:pt>
                <c:pt idx="13706">
                  <c:v>0.37257457475988376</c:v>
                </c:pt>
                <c:pt idx="13707">
                  <c:v>0.37252021803605884</c:v>
                </c:pt>
                <c:pt idx="13708">
                  <c:v>0.37246587320692437</c:v>
                </c:pt>
                <c:pt idx="13709">
                  <c:v>0.37241154026899781</c:v>
                </c:pt>
                <c:pt idx="13710">
                  <c:v>0.37235721921882398</c:v>
                </c:pt>
                <c:pt idx="13711">
                  <c:v>0.37230291005292437</c:v>
                </c:pt>
                <c:pt idx="13712">
                  <c:v>0.37224861276783278</c:v>
                </c:pt>
                <c:pt idx="13713">
                  <c:v>0.37219432736008901</c:v>
                </c:pt>
                <c:pt idx="13714">
                  <c:v>0.37214005382622362</c:v>
                </c:pt>
                <c:pt idx="13715">
                  <c:v>0.37208579216278426</c:v>
                </c:pt>
                <c:pt idx="13716">
                  <c:v>0.37203154236629399</c:v>
                </c:pt>
                <c:pt idx="13717">
                  <c:v>0.37197730443330534</c:v>
                </c:pt>
                <c:pt idx="13718">
                  <c:v>0.37192307836035987</c:v>
                </c:pt>
                <c:pt idx="13719">
                  <c:v>0.37186886414399173</c:v>
                </c:pt>
                <c:pt idx="13720">
                  <c:v>0.37181466178074918</c:v>
                </c:pt>
                <c:pt idx="13721">
                  <c:v>0.37176047126717093</c:v>
                </c:pt>
                <c:pt idx="13722">
                  <c:v>0.37170629259981064</c:v>
                </c:pt>
                <c:pt idx="13723">
                  <c:v>0.37165212577521334</c:v>
                </c:pt>
                <c:pt idx="13724">
                  <c:v>0.37159797078992868</c:v>
                </c:pt>
                <c:pt idx="13725">
                  <c:v>0.37154382764050287</c:v>
                </c:pt>
                <c:pt idx="13726">
                  <c:v>0.37148969632349738</c:v>
                </c:pt>
                <c:pt idx="13727">
                  <c:v>0.37143557683545192</c:v>
                </c:pt>
                <c:pt idx="13728">
                  <c:v>0.37138146917292819</c:v>
                </c:pt>
                <c:pt idx="13729">
                  <c:v>0.37132737333247851</c:v>
                </c:pt>
                <c:pt idx="13730">
                  <c:v>0.37127328931065506</c:v>
                </c:pt>
                <c:pt idx="13731">
                  <c:v>0.37121921710401851</c:v>
                </c:pt>
                <c:pt idx="13732">
                  <c:v>0.37116515670912825</c:v>
                </c:pt>
                <c:pt idx="13733">
                  <c:v>0.37111110812254788</c:v>
                </c:pt>
                <c:pt idx="13734">
                  <c:v>0.37105707134083876</c:v>
                </c:pt>
                <c:pt idx="13735">
                  <c:v>0.37100304636055131</c:v>
                </c:pt>
                <c:pt idx="13736">
                  <c:v>0.37094903317826439</c:v>
                </c:pt>
                <c:pt idx="13737">
                  <c:v>0.3708950317905314</c:v>
                </c:pt>
                <c:pt idx="13738">
                  <c:v>0.37084104219392605</c:v>
                </c:pt>
                <c:pt idx="13739">
                  <c:v>0.37078706438501652</c:v>
                </c:pt>
                <c:pt idx="13740">
                  <c:v>0.37073309836036172</c:v>
                </c:pt>
                <c:pt idx="13741">
                  <c:v>0.37067914411654146</c:v>
                </c:pt>
                <c:pt idx="13742">
                  <c:v>0.3706252016501238</c:v>
                </c:pt>
                <c:pt idx="13743">
                  <c:v>0.37057127095768588</c:v>
                </c:pt>
                <c:pt idx="13744">
                  <c:v>0.37051735203578684</c:v>
                </c:pt>
                <c:pt idx="13745">
                  <c:v>0.3704634448810164</c:v>
                </c:pt>
                <c:pt idx="13746">
                  <c:v>0.37040954948994953</c:v>
                </c:pt>
                <c:pt idx="13747">
                  <c:v>0.37035566585915836</c:v>
                </c:pt>
                <c:pt idx="13748">
                  <c:v>0.37030179398522112</c:v>
                </c:pt>
                <c:pt idx="13749">
                  <c:v>0.37024793386471438</c:v>
                </c:pt>
                <c:pt idx="13750">
                  <c:v>0.37019408549423038</c:v>
                </c:pt>
                <c:pt idx="13751">
                  <c:v>0.3701402488703458</c:v>
                </c:pt>
                <c:pt idx="13752">
                  <c:v>0.37008642398965363</c:v>
                </c:pt>
                <c:pt idx="13753">
                  <c:v>0.37003261084871181</c:v>
                </c:pt>
                <c:pt idx="13754">
                  <c:v>0.36997880944413686</c:v>
                </c:pt>
                <c:pt idx="13755">
                  <c:v>0.36992501977250003</c:v>
                </c:pt>
                <c:pt idx="13756">
                  <c:v>0.36987124183039038</c:v>
                </c:pt>
                <c:pt idx="13757">
                  <c:v>0.36981747561441036</c:v>
                </c:pt>
                <c:pt idx="13758">
                  <c:v>0.3697637211211291</c:v>
                </c:pt>
                <c:pt idx="13759">
                  <c:v>0.36970997834716146</c:v>
                </c:pt>
                <c:pt idx="13760">
                  <c:v>0.36965624728908841</c:v>
                </c:pt>
                <c:pt idx="13761">
                  <c:v>0.36960252794350618</c:v>
                </c:pt>
                <c:pt idx="13762">
                  <c:v>0.36954882030701403</c:v>
                </c:pt>
                <c:pt idx="13763">
                  <c:v>0.3694951243762028</c:v>
                </c:pt>
                <c:pt idx="13764">
                  <c:v>0.36944144014767938</c:v>
                </c:pt>
                <c:pt idx="13765">
                  <c:v>0.36938776761804737</c:v>
                </c:pt>
                <c:pt idx="13766">
                  <c:v>0.36933410678388823</c:v>
                </c:pt>
                <c:pt idx="13767">
                  <c:v>0.36928045764181838</c:v>
                </c:pt>
                <c:pt idx="13768">
                  <c:v>0.36922682018844588</c:v>
                </c:pt>
                <c:pt idx="13769">
                  <c:v>0.36917319442035995</c:v>
                </c:pt>
                <c:pt idx="13770">
                  <c:v>0.36911958033418313</c:v>
                </c:pt>
                <c:pt idx="13771">
                  <c:v>0.36906597792651186</c:v>
                </c:pt>
                <c:pt idx="13772">
                  <c:v>0.36901238719395957</c:v>
                </c:pt>
                <c:pt idx="13773">
                  <c:v>0.36895880813312582</c:v>
                </c:pt>
                <c:pt idx="13774">
                  <c:v>0.36890524074063497</c:v>
                </c:pt>
                <c:pt idx="13775">
                  <c:v>0.36885168501309668</c:v>
                </c:pt>
                <c:pt idx="13776">
                  <c:v>0.36879814094711555</c:v>
                </c:pt>
                <c:pt idx="13777">
                  <c:v>0.36874460853931484</c:v>
                </c:pt>
                <c:pt idx="13778">
                  <c:v>0.36869108778630705</c:v>
                </c:pt>
                <c:pt idx="13779">
                  <c:v>0.36863757868470981</c:v>
                </c:pt>
                <c:pt idx="13780">
                  <c:v>0.36858408123114594</c:v>
                </c:pt>
                <c:pt idx="13781">
                  <c:v>0.36853059542222188</c:v>
                </c:pt>
                <c:pt idx="13782">
                  <c:v>0.36847712125457216</c:v>
                </c:pt>
                <c:pt idx="13783">
                  <c:v>0.36842365872480953</c:v>
                </c:pt>
                <c:pt idx="13784">
                  <c:v>0.3683702078295647</c:v>
                </c:pt>
                <c:pt idx="13785">
                  <c:v>0.36831676856545476</c:v>
                </c:pt>
                <c:pt idx="13786">
                  <c:v>0.36826334092910162</c:v>
                </c:pt>
                <c:pt idx="13787">
                  <c:v>0.36820992491714638</c:v>
                </c:pt>
                <c:pt idx="13788">
                  <c:v>0.36815652052620884</c:v>
                </c:pt>
                <c:pt idx="13789">
                  <c:v>0.36810312775291981</c:v>
                </c:pt>
                <c:pt idx="13790">
                  <c:v>0.3680497465939086</c:v>
                </c:pt>
                <c:pt idx="13791">
                  <c:v>0.36799637704581351</c:v>
                </c:pt>
                <c:pt idx="13792">
                  <c:v>0.36794301910525268</c:v>
                </c:pt>
                <c:pt idx="13793">
                  <c:v>0.36788967276887469</c:v>
                </c:pt>
                <c:pt idx="13794">
                  <c:v>0.36783633803330068</c:v>
                </c:pt>
                <c:pt idx="13795">
                  <c:v>0.36778301489518145</c:v>
                </c:pt>
                <c:pt idx="13796">
                  <c:v>0.36772970335115246</c:v>
                </c:pt>
                <c:pt idx="13797">
                  <c:v>0.36767640339785101</c:v>
                </c:pt>
                <c:pt idx="13798">
                  <c:v>0.36762311503190281</c:v>
                </c:pt>
                <c:pt idx="13799">
                  <c:v>0.36756983824997363</c:v>
                </c:pt>
                <c:pt idx="13800">
                  <c:v>0.36751657304869351</c:v>
                </c:pt>
                <c:pt idx="13801">
                  <c:v>0.36746331942470273</c:v>
                </c:pt>
                <c:pt idx="13802">
                  <c:v>0.36741007737466047</c:v>
                </c:pt>
                <c:pt idx="13803">
                  <c:v>0.36735684689518838</c:v>
                </c:pt>
                <c:pt idx="13804">
                  <c:v>0.36730362798296423</c:v>
                </c:pt>
                <c:pt idx="13805">
                  <c:v>0.36725042063461188</c:v>
                </c:pt>
                <c:pt idx="13806">
                  <c:v>0.36719722484679479</c:v>
                </c:pt>
                <c:pt idx="13807">
                  <c:v>0.36714404061616213</c:v>
                </c:pt>
                <c:pt idx="13808">
                  <c:v>0.36709086793937068</c:v>
                </c:pt>
                <c:pt idx="13809">
                  <c:v>0.36703770681305681</c:v>
                </c:pt>
                <c:pt idx="13810">
                  <c:v>0.36698455723389811</c:v>
                </c:pt>
                <c:pt idx="13811">
                  <c:v>0.36693141919852851</c:v>
                </c:pt>
                <c:pt idx="13812">
                  <c:v>0.36687829270362615</c:v>
                </c:pt>
                <c:pt idx="13813">
                  <c:v>0.36682517774583601</c:v>
                </c:pt>
                <c:pt idx="13814">
                  <c:v>0.36677207432181758</c:v>
                </c:pt>
                <c:pt idx="13815">
                  <c:v>0.36671898242823481</c:v>
                </c:pt>
                <c:pt idx="13816">
                  <c:v>0.36666590206175331</c:v>
                </c:pt>
                <c:pt idx="13817">
                  <c:v>0.36661283321903787</c:v>
                </c:pt>
                <c:pt idx="13818">
                  <c:v>0.36655977589673988</c:v>
                </c:pt>
                <c:pt idx="13819">
                  <c:v>0.36650673009153734</c:v>
                </c:pt>
                <c:pt idx="13820">
                  <c:v>0.36645369580009696</c:v>
                </c:pt>
                <c:pt idx="13821">
                  <c:v>0.36640067301908308</c:v>
                </c:pt>
                <c:pt idx="13822">
                  <c:v>0.36634766174516098</c:v>
                </c:pt>
                <c:pt idx="13823">
                  <c:v>0.36629466197500726</c:v>
                </c:pt>
                <c:pt idx="13824">
                  <c:v>0.36624167370528732</c:v>
                </c:pt>
                <c:pt idx="13825">
                  <c:v>0.36618869693268841</c:v>
                </c:pt>
                <c:pt idx="13826">
                  <c:v>0.36613573165386382</c:v>
                </c:pt>
                <c:pt idx="13827">
                  <c:v>0.36608277786551119</c:v>
                </c:pt>
                <c:pt idx="13828">
                  <c:v>0.36602983556428836</c:v>
                </c:pt>
                <c:pt idx="13829">
                  <c:v>0.36597690474688316</c:v>
                </c:pt>
                <c:pt idx="13830">
                  <c:v>0.36592398540997217</c:v>
                </c:pt>
                <c:pt idx="13831">
                  <c:v>0.36587107755023185</c:v>
                </c:pt>
                <c:pt idx="13832">
                  <c:v>0.36581818116435361</c:v>
                </c:pt>
                <c:pt idx="13833">
                  <c:v>0.36576529624900406</c:v>
                </c:pt>
                <c:pt idx="13834">
                  <c:v>0.36571242280088134</c:v>
                </c:pt>
                <c:pt idx="13835">
                  <c:v>0.36565956081666512</c:v>
                </c:pt>
                <c:pt idx="13836">
                  <c:v>0.36560671029303882</c:v>
                </c:pt>
                <c:pt idx="13837">
                  <c:v>0.36555387122669875</c:v>
                </c:pt>
                <c:pt idx="13838">
                  <c:v>0.36550104361432051</c:v>
                </c:pt>
                <c:pt idx="13839">
                  <c:v>0.36544822745260741</c:v>
                </c:pt>
                <c:pt idx="13840">
                  <c:v>0.36539542273823689</c:v>
                </c:pt>
                <c:pt idx="13841">
                  <c:v>0.3653426294679144</c:v>
                </c:pt>
                <c:pt idx="13842">
                  <c:v>0.36528984763832001</c:v>
                </c:pt>
                <c:pt idx="13843">
                  <c:v>0.36523707724615811</c:v>
                </c:pt>
                <c:pt idx="13844">
                  <c:v>0.36518431828812131</c:v>
                </c:pt>
                <c:pt idx="13845">
                  <c:v>0.36513157076090585</c:v>
                </c:pt>
                <c:pt idx="13846">
                  <c:v>0.36507883466121088</c:v>
                </c:pt>
                <c:pt idx="13847">
                  <c:v>0.36502610998573837</c:v>
                </c:pt>
                <c:pt idx="13848">
                  <c:v>0.36497339673117762</c:v>
                </c:pt>
                <c:pt idx="13849">
                  <c:v>0.36492069489424994</c:v>
                </c:pt>
                <c:pt idx="13850">
                  <c:v>0.36486800447163131</c:v>
                </c:pt>
                <c:pt idx="13851">
                  <c:v>0.36481532546005135</c:v>
                </c:pt>
                <c:pt idx="13852">
                  <c:v>0.36476265785619827</c:v>
                </c:pt>
                <c:pt idx="13853">
                  <c:v>0.36471000165678846</c:v>
                </c:pt>
                <c:pt idx="13854">
                  <c:v>0.36465735685852579</c:v>
                </c:pt>
                <c:pt idx="13855">
                  <c:v>0.36460472345811978</c:v>
                </c:pt>
                <c:pt idx="13856">
                  <c:v>0.36455210145228251</c:v>
                </c:pt>
                <c:pt idx="13857">
                  <c:v>0.36449949083771732</c:v>
                </c:pt>
                <c:pt idx="13858">
                  <c:v>0.36444689161114713</c:v>
                </c:pt>
                <c:pt idx="13859">
                  <c:v>0.36439430376927989</c:v>
                </c:pt>
                <c:pt idx="13860">
                  <c:v>0.36434172730882602</c:v>
                </c:pt>
                <c:pt idx="13861">
                  <c:v>0.36428916222650448</c:v>
                </c:pt>
                <c:pt idx="13862">
                  <c:v>0.36423660851903761</c:v>
                </c:pt>
                <c:pt idx="13863">
                  <c:v>0.36418406618313998</c:v>
                </c:pt>
                <c:pt idx="13864">
                  <c:v>0.36413153521553104</c:v>
                </c:pt>
                <c:pt idx="13865">
                  <c:v>0.36407901561293182</c:v>
                </c:pt>
                <c:pt idx="13866">
                  <c:v>0.36402650737207076</c:v>
                </c:pt>
                <c:pt idx="13867">
                  <c:v>0.36397401048965422</c:v>
                </c:pt>
                <c:pt idx="13868">
                  <c:v>0.36392152496241736</c:v>
                </c:pt>
                <c:pt idx="13869">
                  <c:v>0.36386905078708182</c:v>
                </c:pt>
                <c:pt idx="13870">
                  <c:v>0.36381658796038563</c:v>
                </c:pt>
                <c:pt idx="13871">
                  <c:v>0.36376413647903649</c:v>
                </c:pt>
                <c:pt idx="13872">
                  <c:v>0.36371169633978284</c:v>
                </c:pt>
                <c:pt idx="13873">
                  <c:v>0.36365926753934386</c:v>
                </c:pt>
                <c:pt idx="13874">
                  <c:v>0.36360685007445392</c:v>
                </c:pt>
                <c:pt idx="13875">
                  <c:v>0.36355444394184344</c:v>
                </c:pt>
                <c:pt idx="13876">
                  <c:v>0.36350204913824652</c:v>
                </c:pt>
                <c:pt idx="13877">
                  <c:v>0.36344966566039688</c:v>
                </c:pt>
                <c:pt idx="13878">
                  <c:v>0.36339729350503508</c:v>
                </c:pt>
                <c:pt idx="13879">
                  <c:v>0.36334493266889861</c:v>
                </c:pt>
                <c:pt idx="13880">
                  <c:v>0.36329258314871782</c:v>
                </c:pt>
                <c:pt idx="13881">
                  <c:v>0.36324024494123924</c:v>
                </c:pt>
                <c:pt idx="13882">
                  <c:v>0.36318791804320188</c:v>
                </c:pt>
                <c:pt idx="13883">
                  <c:v>0.36313560245134713</c:v>
                </c:pt>
                <c:pt idx="13884">
                  <c:v>0.36308329816242146</c:v>
                </c:pt>
                <c:pt idx="13885">
                  <c:v>0.36303100517315912</c:v>
                </c:pt>
                <c:pt idx="13886">
                  <c:v>0.36297872348031818</c:v>
                </c:pt>
                <c:pt idx="13887">
                  <c:v>0.36292645308063753</c:v>
                </c:pt>
                <c:pt idx="13888">
                  <c:v>0.36287419397086884</c:v>
                </c:pt>
                <c:pt idx="13889">
                  <c:v>0.36282194614775176</c:v>
                </c:pt>
                <c:pt idx="13890">
                  <c:v>0.36276970960804433</c:v>
                </c:pt>
                <c:pt idx="13891">
                  <c:v>0.36271748434849632</c:v>
                </c:pt>
                <c:pt idx="13892">
                  <c:v>0.36266527036586704</c:v>
                </c:pt>
                <c:pt idx="13893">
                  <c:v>0.36261306765689488</c:v>
                </c:pt>
                <c:pt idx="13894">
                  <c:v>0.36256087621835148</c:v>
                </c:pt>
                <c:pt idx="13895">
                  <c:v>0.36250869604697838</c:v>
                </c:pt>
                <c:pt idx="13896">
                  <c:v>0.36245652713954213</c:v>
                </c:pt>
                <c:pt idx="13897">
                  <c:v>0.36240436949279548</c:v>
                </c:pt>
                <c:pt idx="13898">
                  <c:v>0.36235222310349957</c:v>
                </c:pt>
                <c:pt idx="13899">
                  <c:v>0.36230008796841839</c:v>
                </c:pt>
                <c:pt idx="13900">
                  <c:v>0.36224796408430232</c:v>
                </c:pt>
                <c:pt idx="13901">
                  <c:v>0.36219585144792776</c:v>
                </c:pt>
                <c:pt idx="13902">
                  <c:v>0.3621437500560537</c:v>
                </c:pt>
                <c:pt idx="13903">
                  <c:v>0.36209165990544795</c:v>
                </c:pt>
                <c:pt idx="13904">
                  <c:v>0.36203958099287226</c:v>
                </c:pt>
                <c:pt idx="13905">
                  <c:v>0.36198751331509538</c:v>
                </c:pt>
                <c:pt idx="13906">
                  <c:v>0.3619354568688814</c:v>
                </c:pt>
                <c:pt idx="13907">
                  <c:v>0.36188341165101284</c:v>
                </c:pt>
                <c:pt idx="13908">
                  <c:v>0.36183137765825085</c:v>
                </c:pt>
                <c:pt idx="13909">
                  <c:v>0.36177935488736634</c:v>
                </c:pt>
                <c:pt idx="13910">
                  <c:v>0.36172734333513945</c:v>
                </c:pt>
                <c:pt idx="13911">
                  <c:v>0.36167534299834181</c:v>
                </c:pt>
                <c:pt idx="13912">
                  <c:v>0.36162335387375127</c:v>
                </c:pt>
                <c:pt idx="13913">
                  <c:v>0.36157137595813732</c:v>
                </c:pt>
                <c:pt idx="13914">
                  <c:v>0.36151940924828851</c:v>
                </c:pt>
                <c:pt idx="13915">
                  <c:v>0.36146745374097444</c:v>
                </c:pt>
                <c:pt idx="13916">
                  <c:v>0.36141550943298045</c:v>
                </c:pt>
                <c:pt idx="13917">
                  <c:v>0.36136357632108651</c:v>
                </c:pt>
                <c:pt idx="13918">
                  <c:v>0.3613116544020728</c:v>
                </c:pt>
                <c:pt idx="13919">
                  <c:v>0.36125974367272862</c:v>
                </c:pt>
                <c:pt idx="13920">
                  <c:v>0.36120784412983631</c:v>
                </c:pt>
                <c:pt idx="13921">
                  <c:v>0.36115595577018167</c:v>
                </c:pt>
                <c:pt idx="13922">
                  <c:v>0.36110407859055232</c:v>
                </c:pt>
                <c:pt idx="13923">
                  <c:v>0.36105221258773607</c:v>
                </c:pt>
                <c:pt idx="13924">
                  <c:v>0.36100035775852296</c:v>
                </c:pt>
                <c:pt idx="13925">
                  <c:v>0.36094851409970685</c:v>
                </c:pt>
                <c:pt idx="13926">
                  <c:v>0.36089668160807342</c:v>
                </c:pt>
                <c:pt idx="13927">
                  <c:v>0.36084486028041995</c:v>
                </c:pt>
                <c:pt idx="13928">
                  <c:v>0.36079305011352758</c:v>
                </c:pt>
                <c:pt idx="13929">
                  <c:v>0.36074125110421651</c:v>
                </c:pt>
                <c:pt idx="13930">
                  <c:v>0.36068946324927342</c:v>
                </c:pt>
                <c:pt idx="13931">
                  <c:v>0.36063768654547768</c:v>
                </c:pt>
                <c:pt idx="13932">
                  <c:v>0.36058592098965636</c:v>
                </c:pt>
                <c:pt idx="13933">
                  <c:v>0.360534166578583</c:v>
                </c:pt>
                <c:pt idx="13934">
                  <c:v>0.36048242330908442</c:v>
                </c:pt>
                <c:pt idx="13935">
                  <c:v>0.36043069117793947</c:v>
                </c:pt>
                <c:pt idx="13936">
                  <c:v>0.36037897018196763</c:v>
                </c:pt>
                <c:pt idx="13937">
                  <c:v>0.36032726031796536</c:v>
                </c:pt>
                <c:pt idx="13938">
                  <c:v>0.36027556158273438</c:v>
                </c:pt>
                <c:pt idx="13939">
                  <c:v>0.36022387397309646</c:v>
                </c:pt>
                <c:pt idx="13940">
                  <c:v>0.36017219748584933</c:v>
                </c:pt>
                <c:pt idx="13941">
                  <c:v>0.36012053211779632</c:v>
                </c:pt>
                <c:pt idx="13942">
                  <c:v>0.36006887786576536</c:v>
                </c:pt>
                <c:pt idx="13943">
                  <c:v>0.36001723472654568</c:v>
                </c:pt>
                <c:pt idx="13944">
                  <c:v>0.35996560269696692</c:v>
                </c:pt>
                <c:pt idx="13945">
                  <c:v>0.35991398177384243</c:v>
                </c:pt>
                <c:pt idx="13946">
                  <c:v>0.35986237195397647</c:v>
                </c:pt>
                <c:pt idx="13947">
                  <c:v>0.35981077323419036</c:v>
                </c:pt>
                <c:pt idx="13948">
                  <c:v>0.35975918561129366</c:v>
                </c:pt>
                <c:pt idx="13949">
                  <c:v>0.3597076090821183</c:v>
                </c:pt>
                <c:pt idx="13950">
                  <c:v>0.35965604364347731</c:v>
                </c:pt>
                <c:pt idx="13951">
                  <c:v>0.35960448929219374</c:v>
                </c:pt>
                <c:pt idx="13952">
                  <c:v>0.35955294602508031</c:v>
                </c:pt>
                <c:pt idx="13953">
                  <c:v>0.35950141383897088</c:v>
                </c:pt>
                <c:pt idx="13954">
                  <c:v>0.3594498927306834</c:v>
                </c:pt>
                <c:pt idx="13955">
                  <c:v>0.35939838269704494</c:v>
                </c:pt>
                <c:pt idx="13956">
                  <c:v>0.35934688373488161</c:v>
                </c:pt>
                <c:pt idx="13957">
                  <c:v>0.35929539584100922</c:v>
                </c:pt>
                <c:pt idx="13958">
                  <c:v>0.35924391901227448</c:v>
                </c:pt>
                <c:pt idx="13959">
                  <c:v>0.35919245324549931</c:v>
                </c:pt>
                <c:pt idx="13960">
                  <c:v>0.3591409985375143</c:v>
                </c:pt>
                <c:pt idx="13961">
                  <c:v>0.35908955488515132</c:v>
                </c:pt>
                <c:pt idx="13962">
                  <c:v>0.35903812228524634</c:v>
                </c:pt>
                <c:pt idx="13963">
                  <c:v>0.35898670073463068</c:v>
                </c:pt>
                <c:pt idx="13964">
                  <c:v>0.35893529023013077</c:v>
                </c:pt>
                <c:pt idx="13965">
                  <c:v>0.35888389076860033</c:v>
                </c:pt>
                <c:pt idx="13966">
                  <c:v>0.35883250234686664</c:v>
                </c:pt>
                <c:pt idx="13967">
                  <c:v>0.35878112496176517</c:v>
                </c:pt>
                <c:pt idx="13968">
                  <c:v>0.35872975861014428</c:v>
                </c:pt>
                <c:pt idx="13969">
                  <c:v>0.3586784032888487</c:v>
                </c:pt>
                <c:pt idx="13970">
                  <c:v>0.35862705899469832</c:v>
                </c:pt>
                <c:pt idx="13971">
                  <c:v>0.35857572572456176</c:v>
                </c:pt>
                <c:pt idx="13972">
                  <c:v>0.35852440347526954</c:v>
                </c:pt>
                <c:pt idx="13973">
                  <c:v>0.35847309224366813</c:v>
                </c:pt>
                <c:pt idx="13974">
                  <c:v>0.3584217920266069</c:v>
                </c:pt>
                <c:pt idx="13975">
                  <c:v>0.35837050282093363</c:v>
                </c:pt>
                <c:pt idx="13976">
                  <c:v>0.35831922462349242</c:v>
                </c:pt>
                <c:pt idx="13977">
                  <c:v>0.35826795743114026</c:v>
                </c:pt>
                <c:pt idx="13978">
                  <c:v>0.35821670124072846</c:v>
                </c:pt>
                <c:pt idx="13979">
                  <c:v>0.35816545604909911</c:v>
                </c:pt>
                <c:pt idx="13980">
                  <c:v>0.35811422185311542</c:v>
                </c:pt>
                <c:pt idx="13981">
                  <c:v>0.35806299864963304</c:v>
                </c:pt>
                <c:pt idx="13982">
                  <c:v>0.35801178643549436</c:v>
                </c:pt>
                <c:pt idx="13983">
                  <c:v>0.35796058520757507</c:v>
                </c:pt>
                <c:pt idx="13984">
                  <c:v>0.35790939496271401</c:v>
                </c:pt>
                <c:pt idx="13985">
                  <c:v>0.35785821569778287</c:v>
                </c:pt>
                <c:pt idx="13986">
                  <c:v>0.35780704740963282</c:v>
                </c:pt>
                <c:pt idx="13987">
                  <c:v>0.35775589009513376</c:v>
                </c:pt>
                <c:pt idx="13988">
                  <c:v>0.35770474375114447</c:v>
                </c:pt>
                <c:pt idx="13989">
                  <c:v>0.35765360837452831</c:v>
                </c:pt>
                <c:pt idx="13990">
                  <c:v>0.35760248396215405</c:v>
                </c:pt>
                <c:pt idx="13991">
                  <c:v>0.35755137051087382</c:v>
                </c:pt>
                <c:pt idx="13992">
                  <c:v>0.35750026801757073</c:v>
                </c:pt>
                <c:pt idx="13993">
                  <c:v>0.35744917647910035</c:v>
                </c:pt>
                <c:pt idx="13994">
                  <c:v>0.35739809589234484</c:v>
                </c:pt>
                <c:pt idx="13995">
                  <c:v>0.35734702625415632</c:v>
                </c:pt>
                <c:pt idx="13996">
                  <c:v>0.3572959675614209</c:v>
                </c:pt>
                <c:pt idx="13997">
                  <c:v>0.35724491981100681</c:v>
                </c:pt>
                <c:pt idx="13998">
                  <c:v>0.35719388299978688</c:v>
                </c:pt>
                <c:pt idx="13999">
                  <c:v>0.35714285712463834</c:v>
                </c:pt>
                <c:pt idx="14000">
                  <c:v>0.35709184218242934</c:v>
                </c:pt>
                <c:pt idx="14001">
                  <c:v>0.35704083817004734</c:v>
                </c:pt>
                <c:pt idx="14002">
                  <c:v>0.35698984508436388</c:v>
                </c:pt>
                <c:pt idx="14003">
                  <c:v>0.35693886292225846</c:v>
                </c:pt>
                <c:pt idx="14004">
                  <c:v>0.35688789168061058</c:v>
                </c:pt>
                <c:pt idx="14005">
                  <c:v>0.35683693135630035</c:v>
                </c:pt>
                <c:pt idx="14006">
                  <c:v>0.35678598194621586</c:v>
                </c:pt>
                <c:pt idx="14007">
                  <c:v>0.35673504344723223</c:v>
                </c:pt>
                <c:pt idx="14008">
                  <c:v>0.35668411585624943</c:v>
                </c:pt>
                <c:pt idx="14009">
                  <c:v>0.35663319917013325</c:v>
                </c:pt>
                <c:pt idx="14010">
                  <c:v>0.35658229338579062</c:v>
                </c:pt>
                <c:pt idx="14011">
                  <c:v>0.35653139850008814</c:v>
                </c:pt>
                <c:pt idx="14012">
                  <c:v>0.35648051450993468</c:v>
                </c:pt>
                <c:pt idx="14013">
                  <c:v>0.35642964141220901</c:v>
                </c:pt>
                <c:pt idx="14014">
                  <c:v>0.35637877920381017</c:v>
                </c:pt>
                <c:pt idx="14015">
                  <c:v>0.35632792788161793</c:v>
                </c:pt>
                <c:pt idx="14016">
                  <c:v>0.35627708744253228</c:v>
                </c:pt>
                <c:pt idx="14017">
                  <c:v>0.35622625788345696</c:v>
                </c:pt>
                <c:pt idx="14018">
                  <c:v>0.35617543920127381</c:v>
                </c:pt>
                <c:pt idx="14019">
                  <c:v>0.35612463139289446</c:v>
                </c:pt>
                <c:pt idx="14020">
                  <c:v>0.35607383445519675</c:v>
                </c:pt>
                <c:pt idx="14021">
                  <c:v>0.35602304838509768</c:v>
                </c:pt>
                <c:pt idx="14022">
                  <c:v>0.35597227317949776</c:v>
                </c:pt>
                <c:pt idx="14023">
                  <c:v>0.3559215088352804</c:v>
                </c:pt>
                <c:pt idx="14024">
                  <c:v>0.35587075534936619</c:v>
                </c:pt>
                <c:pt idx="14025">
                  <c:v>0.35582001271864777</c:v>
                </c:pt>
                <c:pt idx="14026">
                  <c:v>0.3557692809400298</c:v>
                </c:pt>
                <c:pt idx="14027">
                  <c:v>0.3557185600104294</c:v>
                </c:pt>
                <c:pt idx="14028">
                  <c:v>0.35566784992673989</c:v>
                </c:pt>
                <c:pt idx="14029">
                  <c:v>0.3556171506858779</c:v>
                </c:pt>
                <c:pt idx="14030">
                  <c:v>0.35556646228475536</c:v>
                </c:pt>
                <c:pt idx="14031">
                  <c:v>0.35551578472026812</c:v>
                </c:pt>
                <c:pt idx="14032">
                  <c:v>0.35546511798933783</c:v>
                </c:pt>
                <c:pt idx="14033">
                  <c:v>0.35541446208887845</c:v>
                </c:pt>
                <c:pt idx="14034">
                  <c:v>0.35536381701579389</c:v>
                </c:pt>
                <c:pt idx="14035">
                  <c:v>0.35531318276700763</c:v>
                </c:pt>
                <c:pt idx="14036">
                  <c:v>0.35526255933943185</c:v>
                </c:pt>
                <c:pt idx="14037">
                  <c:v>0.3552119467299803</c:v>
                </c:pt>
                <c:pt idx="14038">
                  <c:v>0.35516134493557699</c:v>
                </c:pt>
                <c:pt idx="14039">
                  <c:v>0.35511075395313801</c:v>
                </c:pt>
                <c:pt idx="14040">
                  <c:v>0.35506017377958776</c:v>
                </c:pt>
                <c:pt idx="14041">
                  <c:v>0.35500960441183371</c:v>
                </c:pt>
                <c:pt idx="14042">
                  <c:v>0.35495904584681182</c:v>
                </c:pt>
                <c:pt idx="14043">
                  <c:v>0.35490849808144448</c:v>
                </c:pt>
                <c:pt idx="14044">
                  <c:v>0.35485796111265178</c:v>
                </c:pt>
                <c:pt idx="14045">
                  <c:v>0.35480743493735134</c:v>
                </c:pt>
                <c:pt idx="14046">
                  <c:v>0.35475691955248284</c:v>
                </c:pt>
                <c:pt idx="14047">
                  <c:v>0.35470641495496957</c:v>
                </c:pt>
                <c:pt idx="14048">
                  <c:v>0.35465592114173633</c:v>
                </c:pt>
                <c:pt idx="14049">
                  <c:v>0.35460543810971978</c:v>
                </c:pt>
                <c:pt idx="14050">
                  <c:v>0.35455496585585516</c:v>
                </c:pt>
                <c:pt idx="14051">
                  <c:v>0.35450450437705666</c:v>
                </c:pt>
                <c:pt idx="14052">
                  <c:v>0.354454053670268</c:v>
                </c:pt>
                <c:pt idx="14053">
                  <c:v>0.35440361373242624</c:v>
                </c:pt>
                <c:pt idx="14054">
                  <c:v>0.35435318456046205</c:v>
                </c:pt>
                <c:pt idx="14055">
                  <c:v>0.35430276615131445</c:v>
                </c:pt>
                <c:pt idx="14056">
                  <c:v>0.354252358501914</c:v>
                </c:pt>
                <c:pt idx="14057">
                  <c:v>0.35420196160921641</c:v>
                </c:pt>
                <c:pt idx="14058">
                  <c:v>0.35415157547014081</c:v>
                </c:pt>
                <c:pt idx="14059">
                  <c:v>0.35410120008164048</c:v>
                </c:pt>
                <c:pt idx="14060">
                  <c:v>0.35405083544065724</c:v>
                </c:pt>
                <c:pt idx="14061">
                  <c:v>0.35400048154412672</c:v>
                </c:pt>
                <c:pt idx="14062">
                  <c:v>0.35395013838899531</c:v>
                </c:pt>
                <c:pt idx="14063">
                  <c:v>0.35389980597221654</c:v>
                </c:pt>
                <c:pt idx="14064">
                  <c:v>0.35384948429072088</c:v>
                </c:pt>
                <c:pt idx="14065">
                  <c:v>0.35379917334146888</c:v>
                </c:pt>
                <c:pt idx="14066">
                  <c:v>0.35374887312140796</c:v>
                </c:pt>
                <c:pt idx="14067">
                  <c:v>0.35369858362748091</c:v>
                </c:pt>
                <c:pt idx="14068">
                  <c:v>0.35364830485663812</c:v>
                </c:pt>
                <c:pt idx="14069">
                  <c:v>0.3535980368058379</c:v>
                </c:pt>
                <c:pt idx="14070">
                  <c:v>0.35354777947202981</c:v>
                </c:pt>
                <c:pt idx="14071">
                  <c:v>0.35349753285216712</c:v>
                </c:pt>
                <c:pt idx="14072">
                  <c:v>0.35344729694320531</c:v>
                </c:pt>
                <c:pt idx="14073">
                  <c:v>0.35339707174210222</c:v>
                </c:pt>
                <c:pt idx="14074">
                  <c:v>0.35334685724581288</c:v>
                </c:pt>
                <c:pt idx="14075">
                  <c:v>0.35329665345128725</c:v>
                </c:pt>
                <c:pt idx="14076">
                  <c:v>0.35324646035550089</c:v>
                </c:pt>
                <c:pt idx="14077">
                  <c:v>0.35319627795539982</c:v>
                </c:pt>
                <c:pt idx="14078">
                  <c:v>0.35314610624795684</c:v>
                </c:pt>
                <c:pt idx="14079">
                  <c:v>0.35309594523012294</c:v>
                </c:pt>
                <c:pt idx="14080">
                  <c:v>0.35304579489887283</c:v>
                </c:pt>
                <c:pt idx="14081">
                  <c:v>0.35299565525116056</c:v>
                </c:pt>
                <c:pt idx="14082">
                  <c:v>0.35294552628395948</c:v>
                </c:pt>
                <c:pt idx="14083">
                  <c:v>0.35289540799423696</c:v>
                </c:pt>
                <c:pt idx="14084">
                  <c:v>0.35284530037895395</c:v>
                </c:pt>
                <c:pt idx="14085">
                  <c:v>0.35279520343508025</c:v>
                </c:pt>
                <c:pt idx="14086">
                  <c:v>0.35274511715959184</c:v>
                </c:pt>
                <c:pt idx="14087">
                  <c:v>0.3526950415494563</c:v>
                </c:pt>
                <c:pt idx="14088">
                  <c:v>0.35264497660164867</c:v>
                </c:pt>
                <c:pt idx="14089">
                  <c:v>0.35259492231313377</c:v>
                </c:pt>
                <c:pt idx="14090">
                  <c:v>0.35254487868089718</c:v>
                </c:pt>
                <c:pt idx="14091">
                  <c:v>0.35249484570190281</c:v>
                </c:pt>
                <c:pt idx="14092">
                  <c:v>0.35244482337313582</c:v>
                </c:pt>
                <c:pt idx="14093">
                  <c:v>0.35239481169157238</c:v>
                </c:pt>
                <c:pt idx="14094">
                  <c:v>0.35234481065418538</c:v>
                </c:pt>
                <c:pt idx="14095">
                  <c:v>0.35229482025796038</c:v>
                </c:pt>
                <c:pt idx="14096">
                  <c:v>0.35224484049987581</c:v>
                </c:pt>
                <c:pt idx="14097">
                  <c:v>0.35219487137691702</c:v>
                </c:pt>
                <c:pt idx="14098">
                  <c:v>0.35214491288605732</c:v>
                </c:pt>
                <c:pt idx="14099">
                  <c:v>0.35209496502429444</c:v>
                </c:pt>
                <c:pt idx="14100">
                  <c:v>0.35204502778859659</c:v>
                </c:pt>
                <c:pt idx="14101">
                  <c:v>0.35199510117596616</c:v>
                </c:pt>
                <c:pt idx="14102">
                  <c:v>0.35194518518337792</c:v>
                </c:pt>
                <c:pt idx="14103">
                  <c:v>0.35189527980783153</c:v>
                </c:pt>
                <c:pt idx="14104">
                  <c:v>0.35184538504630247</c:v>
                </c:pt>
                <c:pt idx="14105">
                  <c:v>0.3517955008957922</c:v>
                </c:pt>
                <c:pt idx="14106">
                  <c:v>0.3517456273532884</c:v>
                </c:pt>
                <c:pt idx="14107">
                  <c:v>0.35169576441578349</c:v>
                </c:pt>
                <c:pt idx="14108">
                  <c:v>0.35164591208027107</c:v>
                </c:pt>
                <c:pt idx="14109">
                  <c:v>0.35159607034374868</c:v>
                </c:pt>
                <c:pt idx="14110">
                  <c:v>0.35154623920320288</c:v>
                </c:pt>
                <c:pt idx="14111">
                  <c:v>0.35149641865563946</c:v>
                </c:pt>
                <c:pt idx="14112">
                  <c:v>0.35144660869805538</c:v>
                </c:pt>
                <c:pt idx="14113">
                  <c:v>0.3513968093274506</c:v>
                </c:pt>
                <c:pt idx="14114">
                  <c:v>0.35134702054080852</c:v>
                </c:pt>
                <c:pt idx="14115">
                  <c:v>0.35129724233515075</c:v>
                </c:pt>
                <c:pt idx="14116">
                  <c:v>0.35124747470747231</c:v>
                </c:pt>
                <c:pt idx="14117">
                  <c:v>0.35119771765477581</c:v>
                </c:pt>
                <c:pt idx="14118">
                  <c:v>0.35114797117406954</c:v>
                </c:pt>
                <c:pt idx="14119">
                  <c:v>0.35109823526234868</c:v>
                </c:pt>
                <c:pt idx="14120">
                  <c:v>0.35104850991662689</c:v>
                </c:pt>
                <c:pt idx="14121">
                  <c:v>0.35099879513391075</c:v>
                </c:pt>
                <c:pt idx="14122">
                  <c:v>0.3509490909112038</c:v>
                </c:pt>
                <c:pt idx="14123">
                  <c:v>0.35089939724552338</c:v>
                </c:pt>
                <c:pt idx="14124">
                  <c:v>0.35084971413387805</c:v>
                </c:pt>
                <c:pt idx="14125">
                  <c:v>0.35080004157327282</c:v>
                </c:pt>
                <c:pt idx="14126">
                  <c:v>0.3507503795607278</c:v>
                </c:pt>
                <c:pt idx="14127">
                  <c:v>0.35070072809325381</c:v>
                </c:pt>
                <c:pt idx="14128">
                  <c:v>0.35065108716786897</c:v>
                </c:pt>
                <c:pt idx="14129">
                  <c:v>0.35060145678157723</c:v>
                </c:pt>
                <c:pt idx="14130">
                  <c:v>0.35055183693141068</c:v>
                </c:pt>
                <c:pt idx="14131">
                  <c:v>0.35050222761437932</c:v>
                </c:pt>
                <c:pt idx="14132">
                  <c:v>0.35045262882750522</c:v>
                </c:pt>
                <c:pt idx="14133">
                  <c:v>0.3504030405678018</c:v>
                </c:pt>
                <c:pt idx="14134">
                  <c:v>0.35035346283230012</c:v>
                </c:pt>
                <c:pt idx="14135">
                  <c:v>0.35030389561801417</c:v>
                </c:pt>
                <c:pt idx="14136">
                  <c:v>0.35025433892196717</c:v>
                </c:pt>
                <c:pt idx="14137">
                  <c:v>0.35020479274118893</c:v>
                </c:pt>
                <c:pt idx="14138">
                  <c:v>0.35015525707270201</c:v>
                </c:pt>
                <c:pt idx="14139">
                  <c:v>0.35010573191353261</c:v>
                </c:pt>
                <c:pt idx="14140">
                  <c:v>0.35005621726071107</c:v>
                </c:pt>
                <c:pt idx="14141">
                  <c:v>0.35000671311126097</c:v>
                </c:pt>
                <c:pt idx="14142">
                  <c:v>0.34995721946220898</c:v>
                </c:pt>
                <c:pt idx="14143">
                  <c:v>0.3499077363105943</c:v>
                </c:pt>
                <c:pt idx="14144">
                  <c:v>0.34985826365345019</c:v>
                </c:pt>
                <c:pt idx="14145">
                  <c:v>0.34980880148779614</c:v>
                </c:pt>
                <c:pt idx="14146">
                  <c:v>0.34975934981067158</c:v>
                </c:pt>
                <c:pt idx="14147">
                  <c:v>0.34970990861911677</c:v>
                </c:pt>
                <c:pt idx="14148">
                  <c:v>0.34966047791016702</c:v>
                </c:pt>
                <c:pt idx="14149">
                  <c:v>0.34961105768084982</c:v>
                </c:pt>
                <c:pt idx="14150">
                  <c:v>0.34956164792821182</c:v>
                </c:pt>
                <c:pt idx="14151">
                  <c:v>0.34951224864928931</c:v>
                </c:pt>
                <c:pt idx="14152">
                  <c:v>0.34946285984112235</c:v>
                </c:pt>
                <c:pt idx="14153">
                  <c:v>0.34941348150075502</c:v>
                </c:pt>
                <c:pt idx="14154">
                  <c:v>0.34936411362522296</c:v>
                </c:pt>
                <c:pt idx="14155">
                  <c:v>0.34931475621156932</c:v>
                </c:pt>
                <c:pt idx="14156">
                  <c:v>0.34926540925684757</c:v>
                </c:pt>
                <c:pt idx="14157">
                  <c:v>0.34921607275809036</c:v>
                </c:pt>
                <c:pt idx="14158">
                  <c:v>0.34916674671235381</c:v>
                </c:pt>
                <c:pt idx="14159">
                  <c:v>0.34911743111668131</c:v>
                </c:pt>
                <c:pt idx="14160">
                  <c:v>0.34906812596812148</c:v>
                </c:pt>
                <c:pt idx="14161">
                  <c:v>0.34901883126372707</c:v>
                </c:pt>
                <c:pt idx="14162">
                  <c:v>0.34896954700053878</c:v>
                </c:pt>
                <c:pt idx="14163">
                  <c:v>0.3489202731756233</c:v>
                </c:pt>
                <c:pt idx="14164">
                  <c:v>0.34887100978601282</c:v>
                </c:pt>
                <c:pt idx="14165">
                  <c:v>0.34882175682877781</c:v>
                </c:pt>
                <c:pt idx="14166">
                  <c:v>0.34877251430097023</c:v>
                </c:pt>
                <c:pt idx="14167">
                  <c:v>0.34872328219963838</c:v>
                </c:pt>
                <c:pt idx="14168">
                  <c:v>0.34867406052184685</c:v>
                </c:pt>
                <c:pt idx="14169">
                  <c:v>0.34862484926465193</c:v>
                </c:pt>
                <c:pt idx="14170">
                  <c:v>0.34857564842509825</c:v>
                </c:pt>
                <c:pt idx="14171">
                  <c:v>0.34852645800026538</c:v>
                </c:pt>
                <c:pt idx="14172">
                  <c:v>0.34847727798721151</c:v>
                </c:pt>
                <c:pt idx="14173">
                  <c:v>0.34842810838298638</c:v>
                </c:pt>
                <c:pt idx="14174">
                  <c:v>0.34837894918466383</c:v>
                </c:pt>
                <c:pt idx="14175">
                  <c:v>0.34832980038929862</c:v>
                </c:pt>
                <c:pt idx="14176">
                  <c:v>0.34828066199396257</c:v>
                </c:pt>
                <c:pt idx="14177">
                  <c:v>0.34823153399571383</c:v>
                </c:pt>
                <c:pt idx="14178">
                  <c:v>0.34818241639163378</c:v>
                </c:pt>
                <c:pt idx="14179">
                  <c:v>0.34813330917877672</c:v>
                </c:pt>
                <c:pt idx="14180">
                  <c:v>0.34808421235422415</c:v>
                </c:pt>
                <c:pt idx="14181">
                  <c:v>0.34803512591502983</c:v>
                </c:pt>
                <c:pt idx="14182">
                  <c:v>0.34798604985828197</c:v>
                </c:pt>
                <c:pt idx="14183">
                  <c:v>0.3479369841810383</c:v>
                </c:pt>
                <c:pt idx="14184">
                  <c:v>0.34788792888038422</c:v>
                </c:pt>
                <c:pt idx="14185">
                  <c:v>0.34783888395338691</c:v>
                </c:pt>
                <c:pt idx="14186">
                  <c:v>0.34778984939711882</c:v>
                </c:pt>
                <c:pt idx="14187">
                  <c:v>0.34774082520866617</c:v>
                </c:pt>
                <c:pt idx="14188">
                  <c:v>0.34769181138509531</c:v>
                </c:pt>
                <c:pt idx="14189">
                  <c:v>0.34764280792349517</c:v>
                </c:pt>
                <c:pt idx="14190">
                  <c:v>0.34759381482093477</c:v>
                </c:pt>
                <c:pt idx="14191">
                  <c:v>0.34754483207450232</c:v>
                </c:pt>
                <c:pt idx="14192">
                  <c:v>0.34749585968127633</c:v>
                </c:pt>
                <c:pt idx="14193">
                  <c:v>0.34744689763833958</c:v>
                </c:pt>
                <c:pt idx="14194">
                  <c:v>0.34739794594277834</c:v>
                </c:pt>
                <c:pt idx="14195">
                  <c:v>0.34734900459166856</c:v>
                </c:pt>
                <c:pt idx="14196">
                  <c:v>0.34730007358210763</c:v>
                </c:pt>
                <c:pt idx="14197">
                  <c:v>0.34725115291116626</c:v>
                </c:pt>
                <c:pt idx="14198">
                  <c:v>0.34720224257595167</c:v>
                </c:pt>
                <c:pt idx="14199">
                  <c:v>0.34715334257353547</c:v>
                </c:pt>
                <c:pt idx="14200">
                  <c:v>0.34710445290102221</c:v>
                </c:pt>
                <c:pt idx="14201">
                  <c:v>0.34705557355549138</c:v>
                </c:pt>
                <c:pt idx="14202">
                  <c:v>0.34700670453403737</c:v>
                </c:pt>
                <c:pt idx="14203">
                  <c:v>0.34695784583375588</c:v>
                </c:pt>
                <c:pt idx="14204">
                  <c:v>0.34690899745173492</c:v>
                </c:pt>
                <c:pt idx="14205">
                  <c:v>0.34686015938507841</c:v>
                </c:pt>
                <c:pt idx="14206">
                  <c:v>0.34681133163087224</c:v>
                </c:pt>
                <c:pt idx="14207">
                  <c:v>0.34676251418621484</c:v>
                </c:pt>
                <c:pt idx="14208">
                  <c:v>0.34671370704821008</c:v>
                </c:pt>
                <c:pt idx="14209">
                  <c:v>0.34666491021395635</c:v>
                </c:pt>
                <c:pt idx="14210">
                  <c:v>0.34661612368054773</c:v>
                </c:pt>
                <c:pt idx="14211">
                  <c:v>0.34656734744508533</c:v>
                </c:pt>
                <c:pt idx="14212">
                  <c:v>0.34651858150468257</c:v>
                </c:pt>
                <c:pt idx="14213">
                  <c:v>0.34646982585642438</c:v>
                </c:pt>
                <c:pt idx="14214">
                  <c:v>0.34642108049742498</c:v>
                </c:pt>
                <c:pt idx="14215">
                  <c:v>0.34637234542479367</c:v>
                </c:pt>
                <c:pt idx="14216">
                  <c:v>0.34632362063562588</c:v>
                </c:pt>
                <c:pt idx="14217">
                  <c:v>0.34627490612703632</c:v>
                </c:pt>
                <c:pt idx="14218">
                  <c:v>0.34622620189613035</c:v>
                </c:pt>
                <c:pt idx="14219">
                  <c:v>0.34617750794002011</c:v>
                </c:pt>
                <c:pt idx="14220">
                  <c:v>0.34612882425581226</c:v>
                </c:pt>
                <c:pt idx="14221">
                  <c:v>0.34608015084061444</c:v>
                </c:pt>
                <c:pt idx="14222">
                  <c:v>0.34603148769154235</c:v>
                </c:pt>
                <c:pt idx="14223">
                  <c:v>0.34598283480571485</c:v>
                </c:pt>
                <c:pt idx="14224">
                  <c:v>0.34593419218023497</c:v>
                </c:pt>
                <c:pt idx="14225">
                  <c:v>0.3458855598122299</c:v>
                </c:pt>
                <c:pt idx="14226">
                  <c:v>0.34583693769880641</c:v>
                </c:pt>
                <c:pt idx="14227">
                  <c:v>0.34578832583708435</c:v>
                </c:pt>
                <c:pt idx="14228">
                  <c:v>0.3457397242241792</c:v>
                </c:pt>
                <c:pt idx="14229">
                  <c:v>0.34569113285721664</c:v>
                </c:pt>
                <c:pt idx="14230">
                  <c:v>0.3456425517333136</c:v>
                </c:pt>
                <c:pt idx="14231">
                  <c:v>0.34559398084959131</c:v>
                </c:pt>
                <c:pt idx="14232">
                  <c:v>0.34554542020317164</c:v>
                </c:pt>
                <c:pt idx="14233">
                  <c:v>0.34549686979117838</c:v>
                </c:pt>
                <c:pt idx="14234">
                  <c:v>0.34544832961073535</c:v>
                </c:pt>
                <c:pt idx="14235">
                  <c:v>0.34539979965897061</c:v>
                </c:pt>
                <c:pt idx="14236">
                  <c:v>0.34535127993300596</c:v>
                </c:pt>
                <c:pt idx="14237">
                  <c:v>0.34530277042997115</c:v>
                </c:pt>
                <c:pt idx="14238">
                  <c:v>0.34525427114698787</c:v>
                </c:pt>
                <c:pt idx="14239">
                  <c:v>0.34520578208119579</c:v>
                </c:pt>
                <c:pt idx="14240">
                  <c:v>0.34515730322972132</c:v>
                </c:pt>
                <c:pt idx="14241">
                  <c:v>0.34510883458969532</c:v>
                </c:pt>
                <c:pt idx="14242">
                  <c:v>0.34506037615825302</c:v>
                </c:pt>
                <c:pt idx="14243">
                  <c:v>0.34501192793252061</c:v>
                </c:pt>
                <c:pt idx="14244">
                  <c:v>0.34496348990963954</c:v>
                </c:pt>
                <c:pt idx="14245">
                  <c:v>0.34491506208673556</c:v>
                </c:pt>
                <c:pt idx="14246">
                  <c:v>0.34486664446095638</c:v>
                </c:pt>
                <c:pt idx="14247">
                  <c:v>0.34481823702943876</c:v>
                </c:pt>
                <c:pt idx="14248">
                  <c:v>0.34476983978930847</c:v>
                </c:pt>
                <c:pt idx="14249">
                  <c:v>0.34472145273771765</c:v>
                </c:pt>
                <c:pt idx="14250">
                  <c:v>0.34467307587180523</c:v>
                </c:pt>
                <c:pt idx="14251">
                  <c:v>0.34462470918870725</c:v>
                </c:pt>
                <c:pt idx="14252">
                  <c:v>0.34457635268556452</c:v>
                </c:pt>
                <c:pt idx="14253">
                  <c:v>0.34452800635953112</c:v>
                </c:pt>
                <c:pt idx="14254">
                  <c:v>0.34447967020774223</c:v>
                </c:pt>
                <c:pt idx="14255">
                  <c:v>0.34443134422734095</c:v>
                </c:pt>
                <c:pt idx="14256">
                  <c:v>0.34438302841548235</c:v>
                </c:pt>
                <c:pt idx="14257">
                  <c:v>0.34433472276931032</c:v>
                </c:pt>
                <c:pt idx="14258">
                  <c:v>0.34428642728597575</c:v>
                </c:pt>
                <c:pt idx="14259">
                  <c:v>0.34423814196261782</c:v>
                </c:pt>
                <c:pt idx="14260">
                  <c:v>0.3441898667963979</c:v>
                </c:pt>
                <c:pt idx="14261">
                  <c:v>0.34414160178446651</c:v>
                </c:pt>
                <c:pt idx="14262">
                  <c:v>0.34409334692396726</c:v>
                </c:pt>
                <c:pt idx="14263">
                  <c:v>0.3440451022120623</c:v>
                </c:pt>
                <c:pt idx="14264">
                  <c:v>0.34399686764590715</c:v>
                </c:pt>
                <c:pt idx="14265">
                  <c:v>0.34394864322265056</c:v>
                </c:pt>
                <c:pt idx="14266">
                  <c:v>0.34390042893944922</c:v>
                </c:pt>
                <c:pt idx="14267">
                  <c:v>0.34385222479346106</c:v>
                </c:pt>
                <c:pt idx="14268">
                  <c:v>0.34380403078184851</c:v>
                </c:pt>
                <c:pt idx="14269">
                  <c:v>0.34375584690176503</c:v>
                </c:pt>
                <c:pt idx="14270">
                  <c:v>0.34370767315037781</c:v>
                </c:pt>
                <c:pt idx="14271">
                  <c:v>0.34365950952484825</c:v>
                </c:pt>
                <c:pt idx="14272">
                  <c:v>0.34361135602232729</c:v>
                </c:pt>
                <c:pt idx="14273">
                  <c:v>0.34356321263999084</c:v>
                </c:pt>
                <c:pt idx="14274">
                  <c:v>0.34351507937500192</c:v>
                </c:pt>
                <c:pt idx="14275">
                  <c:v>0.34346695622451773</c:v>
                </c:pt>
                <c:pt idx="14276">
                  <c:v>0.34341884318571136</c:v>
                </c:pt>
                <c:pt idx="14277">
                  <c:v>0.34337074025574776</c:v>
                </c:pt>
                <c:pt idx="14278">
                  <c:v>0.34332264743179031</c:v>
                </c:pt>
                <c:pt idx="14279">
                  <c:v>0.34327456471101808</c:v>
                </c:pt>
                <c:pt idx="14280">
                  <c:v>0.3432264920905968</c:v>
                </c:pt>
                <c:pt idx="14281">
                  <c:v>0.3431784295677005</c:v>
                </c:pt>
                <c:pt idx="14282">
                  <c:v>0.34313037713949601</c:v>
                </c:pt>
                <c:pt idx="14283">
                  <c:v>0.34308233480315631</c:v>
                </c:pt>
                <c:pt idx="14284">
                  <c:v>0.34303430255586131</c:v>
                </c:pt>
                <c:pt idx="14285">
                  <c:v>0.34298628039478907</c:v>
                </c:pt>
                <c:pt idx="14286">
                  <c:v>0.34293826831710172</c:v>
                </c:pt>
                <c:pt idx="14287">
                  <c:v>0.34289026631998926</c:v>
                </c:pt>
                <c:pt idx="14288">
                  <c:v>0.34284227440062032</c:v>
                </c:pt>
                <c:pt idx="14289">
                  <c:v>0.34279429255618016</c:v>
                </c:pt>
                <c:pt idx="14290">
                  <c:v>0.34274632078385431</c:v>
                </c:pt>
                <c:pt idx="14291">
                  <c:v>0.34269835908081436</c:v>
                </c:pt>
                <c:pt idx="14292">
                  <c:v>0.34265040744424935</c:v>
                </c:pt>
                <c:pt idx="14293">
                  <c:v>0.34260246587133231</c:v>
                </c:pt>
                <c:pt idx="14294">
                  <c:v>0.34255453435926092</c:v>
                </c:pt>
                <c:pt idx="14295">
                  <c:v>0.34250661290520845</c:v>
                </c:pt>
                <c:pt idx="14296">
                  <c:v>0.34245870150636387</c:v>
                </c:pt>
                <c:pt idx="14297">
                  <c:v>0.34241080015992326</c:v>
                </c:pt>
                <c:pt idx="14298">
                  <c:v>0.34236290886306292</c:v>
                </c:pt>
                <c:pt idx="14299">
                  <c:v>0.34231502761297555</c:v>
                </c:pt>
                <c:pt idx="14300">
                  <c:v>0.34226715640685079</c:v>
                </c:pt>
                <c:pt idx="14301">
                  <c:v>0.34221929524188388</c:v>
                </c:pt>
                <c:pt idx="14302">
                  <c:v>0.34217144411526335</c:v>
                </c:pt>
                <c:pt idx="14303">
                  <c:v>0.34212360302418282</c:v>
                </c:pt>
                <c:pt idx="14304">
                  <c:v>0.3420757719658411</c:v>
                </c:pt>
                <c:pt idx="14305">
                  <c:v>0.34202795093742067</c:v>
                </c:pt>
                <c:pt idx="14306">
                  <c:v>0.34198013993612481</c:v>
                </c:pt>
                <c:pt idx="14307">
                  <c:v>0.34193233895915282</c:v>
                </c:pt>
                <c:pt idx="14308">
                  <c:v>0.34188454800370038</c:v>
                </c:pt>
                <c:pt idx="14309">
                  <c:v>0.34183676706696936</c:v>
                </c:pt>
                <c:pt idx="14310">
                  <c:v>0.34178899614614938</c:v>
                </c:pt>
                <c:pt idx="14311">
                  <c:v>0.34174123523845118</c:v>
                </c:pt>
                <c:pt idx="14312">
                  <c:v>0.34169348434107383</c:v>
                </c:pt>
                <c:pt idx="14313">
                  <c:v>0.34164574345121979</c:v>
                </c:pt>
                <c:pt idx="14314">
                  <c:v>0.34159801256609279</c:v>
                </c:pt>
                <c:pt idx="14315">
                  <c:v>0.34155029168290096</c:v>
                </c:pt>
                <c:pt idx="14316">
                  <c:v>0.34150258079883988</c:v>
                </c:pt>
                <c:pt idx="14317">
                  <c:v>0.34145487991112738</c:v>
                </c:pt>
                <c:pt idx="14318">
                  <c:v>0.34140718901696382</c:v>
                </c:pt>
                <c:pt idx="14319">
                  <c:v>0.34135950811356158</c:v>
                </c:pt>
                <c:pt idx="14320">
                  <c:v>0.34131183719812941</c:v>
                </c:pt>
                <c:pt idx="14321">
                  <c:v>0.34126417626788147</c:v>
                </c:pt>
                <c:pt idx="14322">
                  <c:v>0.34121652532002061</c:v>
                </c:pt>
                <c:pt idx="14323">
                  <c:v>0.34116888435176518</c:v>
                </c:pt>
                <c:pt idx="14324">
                  <c:v>0.34112125336032478</c:v>
                </c:pt>
                <c:pt idx="14325">
                  <c:v>0.34107363234291982</c:v>
                </c:pt>
                <c:pt idx="14326">
                  <c:v>0.34102602129676518</c:v>
                </c:pt>
                <c:pt idx="14327">
                  <c:v>0.34097842021907315</c:v>
                </c:pt>
                <c:pt idx="14328">
                  <c:v>0.34093082910705996</c:v>
                </c:pt>
                <c:pt idx="14329">
                  <c:v>0.34088324795794972</c:v>
                </c:pt>
                <c:pt idx="14330">
                  <c:v>0.34083567676895182</c:v>
                </c:pt>
                <c:pt idx="14331">
                  <c:v>0.34078811553729832</c:v>
                </c:pt>
                <c:pt idx="14332">
                  <c:v>0.34074056426020538</c:v>
                </c:pt>
                <c:pt idx="14333">
                  <c:v>0.34069302293489495</c:v>
                </c:pt>
                <c:pt idx="14334">
                  <c:v>0.34064549155859075</c:v>
                </c:pt>
                <c:pt idx="14335">
                  <c:v>0.34059797012851684</c:v>
                </c:pt>
                <c:pt idx="14336">
                  <c:v>0.3405504586418982</c:v>
                </c:pt>
                <c:pt idx="14337">
                  <c:v>0.34050295709596368</c:v>
                </c:pt>
                <c:pt idx="14338">
                  <c:v>0.34045546548793232</c:v>
                </c:pt>
                <c:pt idx="14339">
                  <c:v>0.34040798381504433</c:v>
                </c:pt>
                <c:pt idx="14340">
                  <c:v>0.34036051207451518</c:v>
                </c:pt>
                <c:pt idx="14341">
                  <c:v>0.34031305026358055</c:v>
                </c:pt>
                <c:pt idx="14342">
                  <c:v>0.34026559837947801</c:v>
                </c:pt>
                <c:pt idx="14343">
                  <c:v>0.34021815641942776</c:v>
                </c:pt>
                <c:pt idx="14344">
                  <c:v>0.34017072438067525</c:v>
                </c:pt>
                <c:pt idx="14345">
                  <c:v>0.34012330226043985</c:v>
                </c:pt>
                <c:pt idx="14346">
                  <c:v>0.34007589005597044</c:v>
                </c:pt>
                <c:pt idx="14347">
                  <c:v>0.34002848776449707</c:v>
                </c:pt>
                <c:pt idx="14348">
                  <c:v>0.33998109538325416</c:v>
                </c:pt>
                <c:pt idx="14349">
                  <c:v>0.33993371290947638</c:v>
                </c:pt>
                <c:pt idx="14350">
                  <c:v>0.33988634034041243</c:v>
                </c:pt>
                <c:pt idx="14351">
                  <c:v>0.33983897767329185</c:v>
                </c:pt>
                <c:pt idx="14352">
                  <c:v>0.3397916249053558</c:v>
                </c:pt>
                <c:pt idx="14353">
                  <c:v>0.33974428203385953</c:v>
                </c:pt>
                <c:pt idx="14354">
                  <c:v>0.33969694905602732</c:v>
                </c:pt>
                <c:pt idx="14355">
                  <c:v>0.33964962596911835</c:v>
                </c:pt>
                <c:pt idx="14356">
                  <c:v>0.33960231277036595</c:v>
                </c:pt>
                <c:pt idx="14357">
                  <c:v>0.33955500945701922</c:v>
                </c:pt>
                <c:pt idx="14358">
                  <c:v>0.33950771602632218</c:v>
                </c:pt>
                <c:pt idx="14359">
                  <c:v>0.33946043247552682</c:v>
                </c:pt>
                <c:pt idx="14360">
                  <c:v>0.33941315880188144</c:v>
                </c:pt>
                <c:pt idx="14361">
                  <c:v>0.33936589500263437</c:v>
                </c:pt>
                <c:pt idx="14362">
                  <c:v>0.33931864107502857</c:v>
                </c:pt>
                <c:pt idx="14363">
                  <c:v>0.33927139701631592</c:v>
                </c:pt>
                <c:pt idx="14364">
                  <c:v>0.339224162823764</c:v>
                </c:pt>
                <c:pt idx="14365">
                  <c:v>0.3391769384946105</c:v>
                </c:pt>
                <c:pt idx="14366">
                  <c:v>0.33912972402610747</c:v>
                </c:pt>
                <c:pt idx="14367">
                  <c:v>0.33908251941552586</c:v>
                </c:pt>
                <c:pt idx="14368">
                  <c:v>0.33903532466010411</c:v>
                </c:pt>
                <c:pt idx="14369">
                  <c:v>0.33898813975711645</c:v>
                </c:pt>
                <c:pt idx="14370">
                  <c:v>0.33894096470380519</c:v>
                </c:pt>
                <c:pt idx="14371">
                  <c:v>0.33889379949743365</c:v>
                </c:pt>
                <c:pt idx="14372">
                  <c:v>0.33884664413526522</c:v>
                </c:pt>
                <c:pt idx="14373">
                  <c:v>0.33879949861455338</c:v>
                </c:pt>
                <c:pt idx="14374">
                  <c:v>0.33875236293257177</c:v>
                </c:pt>
                <c:pt idx="14375">
                  <c:v>0.33870523708656741</c:v>
                </c:pt>
                <c:pt idx="14376">
                  <c:v>0.33865812107382143</c:v>
                </c:pt>
                <c:pt idx="14377">
                  <c:v>0.3386110148915798</c:v>
                </c:pt>
                <c:pt idx="14378">
                  <c:v>0.33856391853712181</c:v>
                </c:pt>
                <c:pt idx="14379">
                  <c:v>0.33851683200771326</c:v>
                </c:pt>
                <c:pt idx="14380">
                  <c:v>0.33846975530061407</c:v>
                </c:pt>
                <c:pt idx="14381">
                  <c:v>0.33842268841309248</c:v>
                </c:pt>
                <c:pt idx="14382">
                  <c:v>0.33837563134242676</c:v>
                </c:pt>
                <c:pt idx="14383">
                  <c:v>0.33832858408587785</c:v>
                </c:pt>
                <c:pt idx="14384">
                  <c:v>0.33828154664071181</c:v>
                </c:pt>
                <c:pt idx="14385">
                  <c:v>0.33823451900422058</c:v>
                </c:pt>
                <c:pt idx="14386">
                  <c:v>0.33818750117366497</c:v>
                </c:pt>
                <c:pt idx="14387">
                  <c:v>0.33814049314631339</c:v>
                </c:pt>
                <c:pt idx="14388">
                  <c:v>0.3380934949194534</c:v>
                </c:pt>
                <c:pt idx="14389">
                  <c:v>0.33804650649034867</c:v>
                </c:pt>
                <c:pt idx="14390">
                  <c:v>0.33799952785628468</c:v>
                </c:pt>
                <c:pt idx="14391">
                  <c:v>0.33795255901453702</c:v>
                </c:pt>
                <c:pt idx="14392">
                  <c:v>0.33790559996238501</c:v>
                </c:pt>
                <c:pt idx="14393">
                  <c:v>0.33785865069710275</c:v>
                </c:pt>
                <c:pt idx="14394">
                  <c:v>0.33781171121597936</c:v>
                </c:pt>
                <c:pt idx="14395">
                  <c:v>0.33776478151628714</c:v>
                </c:pt>
                <c:pt idx="14396">
                  <c:v>0.33771786159531592</c:v>
                </c:pt>
                <c:pt idx="14397">
                  <c:v>0.33767095145034676</c:v>
                </c:pt>
                <c:pt idx="14398">
                  <c:v>0.33762405107866456</c:v>
                </c:pt>
                <c:pt idx="14399">
                  <c:v>0.33757716047755193</c:v>
                </c:pt>
                <c:pt idx="14400">
                  <c:v>0.33753027964429794</c:v>
                </c:pt>
                <c:pt idx="14401">
                  <c:v>0.33748340857618431</c:v>
                </c:pt>
                <c:pt idx="14402">
                  <c:v>0.33743654727051187</c:v>
                </c:pt>
                <c:pt idx="14403">
                  <c:v>0.33738969572456168</c:v>
                </c:pt>
                <c:pt idx="14404">
                  <c:v>0.33734285393561797</c:v>
                </c:pt>
                <c:pt idx="14405">
                  <c:v>0.33729602190097635</c:v>
                </c:pt>
                <c:pt idx="14406">
                  <c:v>0.33724919961792932</c:v>
                </c:pt>
                <c:pt idx="14407">
                  <c:v>0.33720238708377653</c:v>
                </c:pt>
                <c:pt idx="14408">
                  <c:v>0.33715558429580139</c:v>
                </c:pt>
                <c:pt idx="14409">
                  <c:v>0.33710879125130438</c:v>
                </c:pt>
                <c:pt idx="14410">
                  <c:v>0.33706200794757818</c:v>
                </c:pt>
                <c:pt idx="14411">
                  <c:v>0.33701523438191588</c:v>
                </c:pt>
                <c:pt idx="14412">
                  <c:v>0.33696847055162626</c:v>
                </c:pt>
                <c:pt idx="14413">
                  <c:v>0.33692171645399382</c:v>
                </c:pt>
                <c:pt idx="14414">
                  <c:v>0.33687497208633388</c:v>
                </c:pt>
                <c:pt idx="14415">
                  <c:v>0.33682823744593365</c:v>
                </c:pt>
                <c:pt idx="14416">
                  <c:v>0.33678151253009431</c:v>
                </c:pt>
                <c:pt idx="14417">
                  <c:v>0.33673479733612688</c:v>
                </c:pt>
                <c:pt idx="14418">
                  <c:v>0.33668809186133403</c:v>
                </c:pt>
                <c:pt idx="14419">
                  <c:v>0.33664139610300836</c:v>
                </c:pt>
                <c:pt idx="14420">
                  <c:v>0.33659471005847003</c:v>
                </c:pt>
                <c:pt idx="14421">
                  <c:v>0.33654803372501302</c:v>
                </c:pt>
                <c:pt idx="14422">
                  <c:v>0.3365013670999536</c:v>
                </c:pt>
                <c:pt idx="14423">
                  <c:v>0.33645471018058692</c:v>
                </c:pt>
                <c:pt idx="14424">
                  <c:v>0.33640806296423498</c:v>
                </c:pt>
                <c:pt idx="14425">
                  <c:v>0.33636142544819242</c:v>
                </c:pt>
                <c:pt idx="14426">
                  <c:v>0.33631479762979383</c:v>
                </c:pt>
                <c:pt idx="14427">
                  <c:v>0.33626817950632082</c:v>
                </c:pt>
                <c:pt idx="14428">
                  <c:v>0.33622157107511252</c:v>
                </c:pt>
                <c:pt idx="14429">
                  <c:v>0.33617497233347127</c:v>
                </c:pt>
                <c:pt idx="14430">
                  <c:v>0.33612838327870659</c:v>
                </c:pt>
                <c:pt idx="14431">
                  <c:v>0.33608180390813552</c:v>
                </c:pt>
                <c:pt idx="14432">
                  <c:v>0.33603523421907688</c:v>
                </c:pt>
                <c:pt idx="14433">
                  <c:v>0.33598867420886053</c:v>
                </c:pt>
                <c:pt idx="14434">
                  <c:v>0.3359421238747794</c:v>
                </c:pt>
                <c:pt idx="14435">
                  <c:v>0.33589558321416829</c:v>
                </c:pt>
                <c:pt idx="14436">
                  <c:v>0.33584905222433831</c:v>
                </c:pt>
                <c:pt idx="14437">
                  <c:v>0.33580253090262696</c:v>
                </c:pt>
                <c:pt idx="14438">
                  <c:v>0.33575601924633336</c:v>
                </c:pt>
                <c:pt idx="14439">
                  <c:v>0.33570951725280129</c:v>
                </c:pt>
                <c:pt idx="14440">
                  <c:v>0.33566302491933708</c:v>
                </c:pt>
                <c:pt idx="14441">
                  <c:v>0.33561654224328041</c:v>
                </c:pt>
                <c:pt idx="14442">
                  <c:v>0.33557006922194943</c:v>
                </c:pt>
                <c:pt idx="14443">
                  <c:v>0.3355236058526665</c:v>
                </c:pt>
                <c:pt idx="14444">
                  <c:v>0.33547715213275897</c:v>
                </c:pt>
                <c:pt idx="14445">
                  <c:v>0.33543070805956354</c:v>
                </c:pt>
                <c:pt idx="14446">
                  <c:v>0.33538427363040701</c:v>
                </c:pt>
                <c:pt idx="14447">
                  <c:v>0.33533784884261025</c:v>
                </c:pt>
                <c:pt idx="14448">
                  <c:v>0.33529143369351133</c:v>
                </c:pt>
                <c:pt idx="14449">
                  <c:v>0.33524502818044588</c:v>
                </c:pt>
                <c:pt idx="14450">
                  <c:v>0.33519863230074715</c:v>
                </c:pt>
                <c:pt idx="14451">
                  <c:v>0.33515224605173649</c:v>
                </c:pt>
                <c:pt idx="14452">
                  <c:v>0.33510586943076537</c:v>
                </c:pt>
                <c:pt idx="14453">
                  <c:v>0.33505950243515231</c:v>
                </c:pt>
                <c:pt idx="14454">
                  <c:v>0.33501314506225144</c:v>
                </c:pt>
                <c:pt idx="14455">
                  <c:v>0.33496679730938944</c:v>
                </c:pt>
                <c:pt idx="14456">
                  <c:v>0.33492045917390173</c:v>
                </c:pt>
                <c:pt idx="14457">
                  <c:v>0.33487413065312882</c:v>
                </c:pt>
                <c:pt idx="14458">
                  <c:v>0.33482781174442761</c:v>
                </c:pt>
                <c:pt idx="14459">
                  <c:v>0.33478150244511107</c:v>
                </c:pt>
                <c:pt idx="14460">
                  <c:v>0.33473520275254431</c:v>
                </c:pt>
                <c:pt idx="14461">
                  <c:v>0.33468891266406819</c:v>
                </c:pt>
                <c:pt idx="14462">
                  <c:v>0.33464263217701157</c:v>
                </c:pt>
                <c:pt idx="14463">
                  <c:v>0.33459636128873343</c:v>
                </c:pt>
                <c:pt idx="14464">
                  <c:v>0.33455009999657298</c:v>
                </c:pt>
                <c:pt idx="14465">
                  <c:v>0.33450384829787877</c:v>
                </c:pt>
                <c:pt idx="14466">
                  <c:v>0.33445760618999792</c:v>
                </c:pt>
                <c:pt idx="14467">
                  <c:v>0.33441137367028051</c:v>
                </c:pt>
                <c:pt idx="14468">
                  <c:v>0.33436515073606782</c:v>
                </c:pt>
                <c:pt idx="14469">
                  <c:v>0.33431893738473001</c:v>
                </c:pt>
                <c:pt idx="14470">
                  <c:v>0.33427273361359272</c:v>
                </c:pt>
                <c:pt idx="14471">
                  <c:v>0.33422653942002611</c:v>
                </c:pt>
                <c:pt idx="14472">
                  <c:v>0.33418035480137481</c:v>
                </c:pt>
                <c:pt idx="14473">
                  <c:v>0.33413417975500292</c:v>
                </c:pt>
                <c:pt idx="14474">
                  <c:v>0.33408801427825507</c:v>
                </c:pt>
                <c:pt idx="14475">
                  <c:v>0.33404185836848338</c:v>
                </c:pt>
                <c:pt idx="14476">
                  <c:v>0.33399571202305967</c:v>
                </c:pt>
                <c:pt idx="14477">
                  <c:v>0.33394957523933344</c:v>
                </c:pt>
                <c:pt idx="14478">
                  <c:v>0.33390344801466004</c:v>
                </c:pt>
                <c:pt idx="14479">
                  <c:v>0.33385733034639808</c:v>
                </c:pt>
                <c:pt idx="14480">
                  <c:v>0.33381122223191934</c:v>
                </c:pt>
                <c:pt idx="14481">
                  <c:v>0.33376512366857208</c:v>
                </c:pt>
                <c:pt idx="14482">
                  <c:v>0.33371903465372693</c:v>
                </c:pt>
                <c:pt idx="14483">
                  <c:v>0.33367295518475176</c:v>
                </c:pt>
                <c:pt idx="14484">
                  <c:v>0.33362688525899475</c:v>
                </c:pt>
                <c:pt idx="14485">
                  <c:v>0.33358082487382873</c:v>
                </c:pt>
                <c:pt idx="14486">
                  <c:v>0.33353477402661857</c:v>
                </c:pt>
                <c:pt idx="14487">
                  <c:v>0.33348873271473717</c:v>
                </c:pt>
                <c:pt idx="14488">
                  <c:v>0.33344270093554507</c:v>
                </c:pt>
                <c:pt idx="14489">
                  <c:v>0.33339667868641226</c:v>
                </c:pt>
                <c:pt idx="14490">
                  <c:v>0.33335066596471441</c:v>
                </c:pt>
                <c:pt idx="14491">
                  <c:v>0.33330466276781118</c:v>
                </c:pt>
                <c:pt idx="14492">
                  <c:v>0.33325866909307772</c:v>
                </c:pt>
                <c:pt idx="14493">
                  <c:v>0.33321268493789119</c:v>
                </c:pt>
                <c:pt idx="14494">
                  <c:v>0.33316671029962097</c:v>
                </c:pt>
                <c:pt idx="14495">
                  <c:v>0.33312074517564005</c:v>
                </c:pt>
                <c:pt idx="14496">
                  <c:v>0.33307478956332498</c:v>
                </c:pt>
                <c:pt idx="14497">
                  <c:v>0.33302884346005346</c:v>
                </c:pt>
                <c:pt idx="14498">
                  <c:v>0.33298290686319743</c:v>
                </c:pt>
                <c:pt idx="14499">
                  <c:v>0.33293697977013753</c:v>
                </c:pt>
                <c:pt idx="14500">
                  <c:v>0.33289106217825365</c:v>
                </c:pt>
                <c:pt idx="14501">
                  <c:v>0.33284515408491838</c:v>
                </c:pt>
                <c:pt idx="14502">
                  <c:v>0.33279925548752104</c:v>
                </c:pt>
                <c:pt idx="14503">
                  <c:v>0.33275336638344366</c:v>
                </c:pt>
                <c:pt idx="14504">
                  <c:v>0.33270748677005846</c:v>
                </c:pt>
                <c:pt idx="14505">
                  <c:v>0.33266161664475474</c:v>
                </c:pt>
                <c:pt idx="14506">
                  <c:v>0.33261575600491483</c:v>
                </c:pt>
                <c:pt idx="14507">
                  <c:v>0.33256990484792648</c:v>
                </c:pt>
                <c:pt idx="14508">
                  <c:v>0.332524063171173</c:v>
                </c:pt>
                <c:pt idx="14509">
                  <c:v>0.33247823097203894</c:v>
                </c:pt>
                <c:pt idx="14510">
                  <c:v>0.33243240824791476</c:v>
                </c:pt>
                <c:pt idx="14511">
                  <c:v>0.33238659499618961</c:v>
                </c:pt>
                <c:pt idx="14512">
                  <c:v>0.33234079121425464</c:v>
                </c:pt>
                <c:pt idx="14513">
                  <c:v>0.33229499689948844</c:v>
                </c:pt>
                <c:pt idx="14514">
                  <c:v>0.33224921204929081</c:v>
                </c:pt>
                <c:pt idx="14515">
                  <c:v>0.332203436661058</c:v>
                </c:pt>
                <c:pt idx="14516">
                  <c:v>0.3321576707321815</c:v>
                </c:pt>
                <c:pt idx="14517">
                  <c:v>0.33211191426005177</c:v>
                </c:pt>
                <c:pt idx="14518">
                  <c:v>0.33206616724206517</c:v>
                </c:pt>
                <c:pt idx="14519">
                  <c:v>0.33202042967561129</c:v>
                </c:pt>
                <c:pt idx="14520">
                  <c:v>0.33197470155809311</c:v>
                </c:pt>
                <c:pt idx="14521">
                  <c:v>0.33192898288690859</c:v>
                </c:pt>
                <c:pt idx="14522">
                  <c:v>0.33188327365945536</c:v>
                </c:pt>
                <c:pt idx="14523">
                  <c:v>0.33183757387312285</c:v>
                </c:pt>
                <c:pt idx="14524">
                  <c:v>0.33179188352532235</c:v>
                </c:pt>
                <c:pt idx="14525">
                  <c:v>0.33174620261345811</c:v>
                </c:pt>
                <c:pt idx="14526">
                  <c:v>0.33170053113492554</c:v>
                </c:pt>
                <c:pt idx="14527">
                  <c:v>0.33165486908712638</c:v>
                </c:pt>
                <c:pt idx="14528">
                  <c:v>0.33160921646746377</c:v>
                </c:pt>
                <c:pt idx="14529">
                  <c:v>0.33156357327334995</c:v>
                </c:pt>
                <c:pt idx="14530">
                  <c:v>0.33151793950217889</c:v>
                </c:pt>
                <c:pt idx="14531">
                  <c:v>0.33147231515136777</c:v>
                </c:pt>
                <c:pt idx="14532">
                  <c:v>0.33142670021831766</c:v>
                </c:pt>
                <c:pt idx="14533">
                  <c:v>0.33138109470043703</c:v>
                </c:pt>
                <c:pt idx="14534">
                  <c:v>0.33133549859513345</c:v>
                </c:pt>
                <c:pt idx="14535">
                  <c:v>0.33128991189983087</c:v>
                </c:pt>
                <c:pt idx="14536">
                  <c:v>0.33124433461191383</c:v>
                </c:pt>
                <c:pt idx="14537">
                  <c:v>0.33119876672882126</c:v>
                </c:pt>
                <c:pt idx="14538">
                  <c:v>0.33115320824794814</c:v>
                </c:pt>
                <c:pt idx="14539">
                  <c:v>0.33110765916671048</c:v>
                </c:pt>
                <c:pt idx="14540">
                  <c:v>0.33106211948253217</c:v>
                </c:pt>
                <c:pt idx="14541">
                  <c:v>0.33101658919282417</c:v>
                </c:pt>
                <c:pt idx="14542">
                  <c:v>0.33097106829499345</c:v>
                </c:pt>
                <c:pt idx="14543">
                  <c:v>0.33092555678646352</c:v>
                </c:pt>
                <c:pt idx="14544">
                  <c:v>0.33088005466465886</c:v>
                </c:pt>
                <c:pt idx="14545">
                  <c:v>0.33083456192698807</c:v>
                </c:pt>
                <c:pt idx="14546">
                  <c:v>0.33078907857087397</c:v>
                </c:pt>
                <c:pt idx="14547">
                  <c:v>0.33074360459373625</c:v>
                </c:pt>
                <c:pt idx="14548">
                  <c:v>0.33069813999300596</c:v>
                </c:pt>
                <c:pt idx="14549">
                  <c:v>0.330652684766094</c:v>
                </c:pt>
                <c:pt idx="14550">
                  <c:v>0.33060723891042582</c:v>
                </c:pt>
                <c:pt idx="14551">
                  <c:v>0.33056180242342981</c:v>
                </c:pt>
                <c:pt idx="14552">
                  <c:v>0.33051637530253458</c:v>
                </c:pt>
                <c:pt idx="14553">
                  <c:v>0.33047095754515265</c:v>
                </c:pt>
                <c:pt idx="14554">
                  <c:v>0.33042554914871847</c:v>
                </c:pt>
                <c:pt idx="14555">
                  <c:v>0.3303801501106633</c:v>
                </c:pt>
                <c:pt idx="14556">
                  <c:v>0.33033476042840826</c:v>
                </c:pt>
                <c:pt idx="14557">
                  <c:v>0.33028938009938641</c:v>
                </c:pt>
                <c:pt idx="14558">
                  <c:v>0.33024400912102608</c:v>
                </c:pt>
                <c:pt idx="14559">
                  <c:v>0.33019864749076488</c:v>
                </c:pt>
                <c:pt idx="14560">
                  <c:v>0.33015329520602882</c:v>
                </c:pt>
                <c:pt idx="14561">
                  <c:v>0.33010795226425804</c:v>
                </c:pt>
                <c:pt idx="14562">
                  <c:v>0.33006261866287762</c:v>
                </c:pt>
                <c:pt idx="14563">
                  <c:v>0.33001729439932348</c:v>
                </c:pt>
                <c:pt idx="14564">
                  <c:v>0.32997197947103352</c:v>
                </c:pt>
                <c:pt idx="14565">
                  <c:v>0.32992667387545227</c:v>
                </c:pt>
                <c:pt idx="14566">
                  <c:v>0.32988137760999847</c:v>
                </c:pt>
                <c:pt idx="14567">
                  <c:v>0.32983609067212122</c:v>
                </c:pt>
                <c:pt idx="14568">
                  <c:v>0.32979081305926566</c:v>
                </c:pt>
                <c:pt idx="14569">
                  <c:v>0.32974554476885798</c:v>
                </c:pt>
                <c:pt idx="14570">
                  <c:v>0.32970028579835564</c:v>
                </c:pt>
                <c:pt idx="14571">
                  <c:v>0.32965503614518399</c:v>
                </c:pt>
                <c:pt idx="14572">
                  <c:v>0.3296097958067995</c:v>
                </c:pt>
                <c:pt idx="14573">
                  <c:v>0.32956456478063983</c:v>
                </c:pt>
                <c:pt idx="14574">
                  <c:v>0.32951934306414515</c:v>
                </c:pt>
                <c:pt idx="14575">
                  <c:v>0.32947413065476605</c:v>
                </c:pt>
                <c:pt idx="14576">
                  <c:v>0.32942892754994968</c:v>
                </c:pt>
                <c:pt idx="14577">
                  <c:v>0.32938373374713364</c:v>
                </c:pt>
                <c:pt idx="14578">
                  <c:v>0.32933854924377737</c:v>
                </c:pt>
                <c:pt idx="14579">
                  <c:v>0.32929337403732056</c:v>
                </c:pt>
                <c:pt idx="14580">
                  <c:v>0.32924820812522182</c:v>
                </c:pt>
                <c:pt idx="14581">
                  <c:v>0.32920305150492712</c:v>
                </c:pt>
                <c:pt idx="14582">
                  <c:v>0.32915790417389151</c:v>
                </c:pt>
                <c:pt idx="14583">
                  <c:v>0.32911276612956369</c:v>
                </c:pt>
                <c:pt idx="14584">
                  <c:v>0.32906763736939237</c:v>
                </c:pt>
                <c:pt idx="14585">
                  <c:v>0.32902251789083958</c:v>
                </c:pt>
                <c:pt idx="14586">
                  <c:v>0.32897740769135292</c:v>
                </c:pt>
                <c:pt idx="14587">
                  <c:v>0.3289323067683908</c:v>
                </c:pt>
                <c:pt idx="14588">
                  <c:v>0.32888721511942243</c:v>
                </c:pt>
                <c:pt idx="14589">
                  <c:v>0.3288421327418819</c:v>
                </c:pt>
                <c:pt idx="14590">
                  <c:v>0.32879705963324185</c:v>
                </c:pt>
                <c:pt idx="14591">
                  <c:v>0.32875199579096626</c:v>
                </c:pt>
                <c:pt idx="14592">
                  <c:v>0.32870694121250527</c:v>
                </c:pt>
                <c:pt idx="14593">
                  <c:v>0.32866189589532135</c:v>
                </c:pt>
                <c:pt idx="14594">
                  <c:v>0.32861685983688077</c:v>
                </c:pt>
                <c:pt idx="14595">
                  <c:v>0.32857183303464393</c:v>
                </c:pt>
                <c:pt idx="14596">
                  <c:v>0.32852681548607127</c:v>
                </c:pt>
                <c:pt idx="14597">
                  <c:v>0.32848180718863296</c:v>
                </c:pt>
                <c:pt idx="14598">
                  <c:v>0.32843680813978926</c:v>
                </c:pt>
                <c:pt idx="14599">
                  <c:v>0.32839181833700942</c:v>
                </c:pt>
                <c:pt idx="14600">
                  <c:v>0.32834683777776236</c:v>
                </c:pt>
                <c:pt idx="14601">
                  <c:v>0.32830186645951054</c:v>
                </c:pt>
                <c:pt idx="14602">
                  <c:v>0.32825690437972693</c:v>
                </c:pt>
                <c:pt idx="14603">
                  <c:v>0.32821195153587857</c:v>
                </c:pt>
                <c:pt idx="14604">
                  <c:v>0.32816700792543951</c:v>
                </c:pt>
                <c:pt idx="14605">
                  <c:v>0.32812207354588158</c:v>
                </c:pt>
                <c:pt idx="14606">
                  <c:v>0.32807714839467206</c:v>
                </c:pt>
                <c:pt idx="14607">
                  <c:v>0.32803223246928132</c:v>
                </c:pt>
                <c:pt idx="14608">
                  <c:v>0.32798732576719786</c:v>
                </c:pt>
                <c:pt idx="14609">
                  <c:v>0.32794242828588505</c:v>
                </c:pt>
                <c:pt idx="14610">
                  <c:v>0.32789754002281851</c:v>
                </c:pt>
                <c:pt idx="14611">
                  <c:v>0.32785266097548377</c:v>
                </c:pt>
                <c:pt idx="14612">
                  <c:v>0.32780779114134512</c:v>
                </c:pt>
                <c:pt idx="14613">
                  <c:v>0.32776293051788791</c:v>
                </c:pt>
                <c:pt idx="14614">
                  <c:v>0.32771807910259454</c:v>
                </c:pt>
                <c:pt idx="14615">
                  <c:v>0.32767323689293631</c:v>
                </c:pt>
                <c:pt idx="14616">
                  <c:v>0.32762840388640929</c:v>
                </c:pt>
                <c:pt idx="14617">
                  <c:v>0.3275835800804795</c:v>
                </c:pt>
                <c:pt idx="14618">
                  <c:v>0.32753876547263616</c:v>
                </c:pt>
                <c:pt idx="14619">
                  <c:v>0.32749396006036074</c:v>
                </c:pt>
                <c:pt idx="14620">
                  <c:v>0.32744916384113748</c:v>
                </c:pt>
                <c:pt idx="14621">
                  <c:v>0.32740437681246426</c:v>
                </c:pt>
                <c:pt idx="14622">
                  <c:v>0.32735959897180605</c:v>
                </c:pt>
                <c:pt idx="14623">
                  <c:v>0.32731483031666386</c:v>
                </c:pt>
                <c:pt idx="14624">
                  <c:v>0.32727007084451798</c:v>
                </c:pt>
                <c:pt idx="14625">
                  <c:v>0.32722532055286185</c:v>
                </c:pt>
                <c:pt idx="14626">
                  <c:v>0.32718057943918616</c:v>
                </c:pt>
                <c:pt idx="14627">
                  <c:v>0.32713584750097302</c:v>
                </c:pt>
                <c:pt idx="14628">
                  <c:v>0.32709112473572421</c:v>
                </c:pt>
                <c:pt idx="14629">
                  <c:v>0.32704641114093103</c:v>
                </c:pt>
                <c:pt idx="14630">
                  <c:v>0.32700170671407841</c:v>
                </c:pt>
                <c:pt idx="14631">
                  <c:v>0.32695701145266598</c:v>
                </c:pt>
                <c:pt idx="14632">
                  <c:v>0.32691232535418707</c:v>
                </c:pt>
                <c:pt idx="14633">
                  <c:v>0.32686764841612975</c:v>
                </c:pt>
                <c:pt idx="14634">
                  <c:v>0.32682298063600917</c:v>
                </c:pt>
                <c:pt idx="14635">
                  <c:v>0.32677832201129958</c:v>
                </c:pt>
                <c:pt idx="14636">
                  <c:v>0.32673367253951618</c:v>
                </c:pt>
                <c:pt idx="14637">
                  <c:v>0.32668903221815232</c:v>
                </c:pt>
                <c:pt idx="14638">
                  <c:v>0.32664440104471204</c:v>
                </c:pt>
                <c:pt idx="14639">
                  <c:v>0.32659977901668602</c:v>
                </c:pt>
                <c:pt idx="14640">
                  <c:v>0.32655516613157937</c:v>
                </c:pt>
                <c:pt idx="14641">
                  <c:v>0.32651056238690557</c:v>
                </c:pt>
                <c:pt idx="14642">
                  <c:v>0.32646596778015297</c:v>
                </c:pt>
                <c:pt idx="14643">
                  <c:v>0.32642138230883067</c:v>
                </c:pt>
                <c:pt idx="14644">
                  <c:v>0.32637680597044988</c:v>
                </c:pt>
                <c:pt idx="14645">
                  <c:v>0.32633223876249901</c:v>
                </c:pt>
                <c:pt idx="14646">
                  <c:v>0.32628768068250397</c:v>
                </c:pt>
                <c:pt idx="14647">
                  <c:v>0.32624313172796132</c:v>
                </c:pt>
                <c:pt idx="14648">
                  <c:v>0.32619859189638811</c:v>
                </c:pt>
                <c:pt idx="14649">
                  <c:v>0.32615406118528883</c:v>
                </c:pt>
                <c:pt idx="14650">
                  <c:v>0.32610953959216482</c:v>
                </c:pt>
                <c:pt idx="14651">
                  <c:v>0.32606502711453988</c:v>
                </c:pt>
                <c:pt idx="14652">
                  <c:v>0.32602052374992696</c:v>
                </c:pt>
                <c:pt idx="14653">
                  <c:v>0.32597602949582566</c:v>
                </c:pt>
                <c:pt idx="14654">
                  <c:v>0.32593154434975607</c:v>
                </c:pt>
                <c:pt idx="14655">
                  <c:v>0.32588706830923708</c:v>
                </c:pt>
                <c:pt idx="14656">
                  <c:v>0.32584260137177601</c:v>
                </c:pt>
                <c:pt idx="14657">
                  <c:v>0.32579814353488967</c:v>
                </c:pt>
                <c:pt idx="14658">
                  <c:v>0.32575369479609756</c:v>
                </c:pt>
                <c:pt idx="14659">
                  <c:v>0.32570925515292032</c:v>
                </c:pt>
                <c:pt idx="14660">
                  <c:v>0.32566482460287743</c:v>
                </c:pt>
                <c:pt idx="14661">
                  <c:v>0.32562040314348095</c:v>
                </c:pt>
                <c:pt idx="14662">
                  <c:v>0.32557599077225308</c:v>
                </c:pt>
                <c:pt idx="14663">
                  <c:v>0.32553158748671035</c:v>
                </c:pt>
                <c:pt idx="14664">
                  <c:v>0.3254871932843918</c:v>
                </c:pt>
                <c:pt idx="14665">
                  <c:v>0.32544280816280113</c:v>
                </c:pt>
                <c:pt idx="14666">
                  <c:v>0.32539843211947317</c:v>
                </c:pt>
                <c:pt idx="14667">
                  <c:v>0.32535406515192639</c:v>
                </c:pt>
                <c:pt idx="14668">
                  <c:v>0.32530970725769143</c:v>
                </c:pt>
                <c:pt idx="14669">
                  <c:v>0.32526535843428106</c:v>
                </c:pt>
                <c:pt idx="14670">
                  <c:v>0.32522101867924358</c:v>
                </c:pt>
                <c:pt idx="14671">
                  <c:v>0.32517668799009469</c:v>
                </c:pt>
                <c:pt idx="14672">
                  <c:v>0.32513236636436038</c:v>
                </c:pt>
                <c:pt idx="14673">
                  <c:v>0.325088053799576</c:v>
                </c:pt>
                <c:pt idx="14674">
                  <c:v>0.32504375029326288</c:v>
                </c:pt>
                <c:pt idx="14675">
                  <c:v>0.32499945584296797</c:v>
                </c:pt>
                <c:pt idx="14676">
                  <c:v>0.32495517044620781</c:v>
                </c:pt>
                <c:pt idx="14677">
                  <c:v>0.32491089410052898</c:v>
                </c:pt>
                <c:pt idx="14678">
                  <c:v>0.32486662680345507</c:v>
                </c:pt>
                <c:pt idx="14679">
                  <c:v>0.32482236855252172</c:v>
                </c:pt>
                <c:pt idx="14680">
                  <c:v>0.32477811934526657</c:v>
                </c:pt>
                <c:pt idx="14681">
                  <c:v>0.32473387917922292</c:v>
                </c:pt>
                <c:pt idx="14682">
                  <c:v>0.32468964805192835</c:v>
                </c:pt>
                <c:pt idx="14683">
                  <c:v>0.32464542596092638</c:v>
                </c:pt>
                <c:pt idx="14684">
                  <c:v>0.32460121290375138</c:v>
                </c:pt>
                <c:pt idx="14685">
                  <c:v>0.32455700887794747</c:v>
                </c:pt>
                <c:pt idx="14686">
                  <c:v>0.32451281388104908</c:v>
                </c:pt>
                <c:pt idx="14687">
                  <c:v>0.32446862791059677</c:v>
                </c:pt>
                <c:pt idx="14688">
                  <c:v>0.32442445096413447</c:v>
                </c:pt>
                <c:pt idx="14689">
                  <c:v>0.32438028303921135</c:v>
                </c:pt>
                <c:pt idx="14690">
                  <c:v>0.32433612413335566</c:v>
                </c:pt>
                <c:pt idx="14691">
                  <c:v>0.32429197424412487</c:v>
                </c:pt>
                <c:pt idx="14692">
                  <c:v>0.32424783336906854</c:v>
                </c:pt>
                <c:pt idx="14693">
                  <c:v>0.32420370150571681</c:v>
                </c:pt>
                <c:pt idx="14694">
                  <c:v>0.32415957865163031</c:v>
                </c:pt>
                <c:pt idx="14695">
                  <c:v>0.32411546480435643</c:v>
                </c:pt>
                <c:pt idx="14696">
                  <c:v>0.32407135996143138</c:v>
                </c:pt>
                <c:pt idx="14697">
                  <c:v>0.32402726412042177</c:v>
                </c:pt>
                <c:pt idx="14698">
                  <c:v>0.32398317727886827</c:v>
                </c:pt>
                <c:pt idx="14699">
                  <c:v>0.32393909943431282</c:v>
                </c:pt>
                <c:pt idx="14700">
                  <c:v>0.32389503058432528</c:v>
                </c:pt>
                <c:pt idx="14701">
                  <c:v>0.32385097072645719</c:v>
                </c:pt>
                <c:pt idx="14702">
                  <c:v>0.32380691985825261</c:v>
                </c:pt>
                <c:pt idx="14703">
                  <c:v>0.32376287797726799</c:v>
                </c:pt>
                <c:pt idx="14704">
                  <c:v>0.32371884508105697</c:v>
                </c:pt>
                <c:pt idx="14705">
                  <c:v>0.32367482116718405</c:v>
                </c:pt>
                <c:pt idx="14706">
                  <c:v>0.32363080623319634</c:v>
                </c:pt>
                <c:pt idx="14707">
                  <c:v>0.32358680027666836</c:v>
                </c:pt>
                <c:pt idx="14708">
                  <c:v>0.32354280329513785</c:v>
                </c:pt>
                <c:pt idx="14709">
                  <c:v>0.32349881528617735</c:v>
                </c:pt>
                <c:pt idx="14710">
                  <c:v>0.32345483624734611</c:v>
                </c:pt>
                <c:pt idx="14711">
                  <c:v>0.32341086617619935</c:v>
                </c:pt>
                <c:pt idx="14712">
                  <c:v>0.32336690507030752</c:v>
                </c:pt>
                <c:pt idx="14713">
                  <c:v>0.32332295292722657</c:v>
                </c:pt>
                <c:pt idx="14714">
                  <c:v>0.3232790097445199</c:v>
                </c:pt>
                <c:pt idx="14715">
                  <c:v>0.32323507551975739</c:v>
                </c:pt>
                <c:pt idx="14716">
                  <c:v>0.32319115025049966</c:v>
                </c:pt>
                <c:pt idx="14717">
                  <c:v>0.32314723393431782</c:v>
                </c:pt>
                <c:pt idx="14718">
                  <c:v>0.32310332656877577</c:v>
                </c:pt>
                <c:pt idx="14719">
                  <c:v>0.32305942815144484</c:v>
                </c:pt>
                <c:pt idx="14720">
                  <c:v>0.32301553867988875</c:v>
                </c:pt>
                <c:pt idx="14721">
                  <c:v>0.32297165815167656</c:v>
                </c:pt>
                <c:pt idx="14722">
                  <c:v>0.32292778656438376</c:v>
                </c:pt>
                <c:pt idx="14723">
                  <c:v>0.32288392391557869</c:v>
                </c:pt>
                <c:pt idx="14724">
                  <c:v>0.32284007020283162</c:v>
                </c:pt>
                <c:pt idx="14725">
                  <c:v>0.32279622542371128</c:v>
                </c:pt>
                <c:pt idx="14726">
                  <c:v>0.32275238957580726</c:v>
                </c:pt>
                <c:pt idx="14727">
                  <c:v>0.32270856265667797</c:v>
                </c:pt>
                <c:pt idx="14728">
                  <c:v>0.32266474466390238</c:v>
                </c:pt>
                <c:pt idx="14729">
                  <c:v>0.32262093559506666</c:v>
                </c:pt>
                <c:pt idx="14730">
                  <c:v>0.32257713544773031</c:v>
                </c:pt>
                <c:pt idx="14731">
                  <c:v>0.32253334421948532</c:v>
                </c:pt>
                <c:pt idx="14732">
                  <c:v>0.3224895619079125</c:v>
                </c:pt>
                <c:pt idx="14733">
                  <c:v>0.32244578851056932</c:v>
                </c:pt>
                <c:pt idx="14734">
                  <c:v>0.32240202402506113</c:v>
                </c:pt>
                <c:pt idx="14735">
                  <c:v>0.32235826844895704</c:v>
                </c:pt>
                <c:pt idx="14736">
                  <c:v>0.32231452177984266</c:v>
                </c:pt>
                <c:pt idx="14737">
                  <c:v>0.32227078401529025</c:v>
                </c:pt>
                <c:pt idx="14738">
                  <c:v>0.32222705515289574</c:v>
                </c:pt>
                <c:pt idx="14739">
                  <c:v>0.32218333519023912</c:v>
                </c:pt>
                <c:pt idx="14740">
                  <c:v>0.32213962412490332</c:v>
                </c:pt>
                <c:pt idx="14741">
                  <c:v>0.32209592195448394</c:v>
                </c:pt>
                <c:pt idx="14742">
                  <c:v>0.32205222867655031</c:v>
                </c:pt>
                <c:pt idx="14743">
                  <c:v>0.32200854428870807</c:v>
                </c:pt>
                <c:pt idx="14744">
                  <c:v>0.32196486878853553</c:v>
                </c:pt>
                <c:pt idx="14745">
                  <c:v>0.32192120217362258</c:v>
                </c:pt>
                <c:pt idx="14746">
                  <c:v>0.32187754444155781</c:v>
                </c:pt>
                <c:pt idx="14747">
                  <c:v>0.32183389558994213</c:v>
                </c:pt>
                <c:pt idx="14748">
                  <c:v>0.32179025561635172</c:v>
                </c:pt>
                <c:pt idx="14749">
                  <c:v>0.32174662451839126</c:v>
                </c:pt>
                <c:pt idx="14750">
                  <c:v>0.32170300229365317</c:v>
                </c:pt>
                <c:pt idx="14751">
                  <c:v>0.32165938893972551</c:v>
                </c:pt>
                <c:pt idx="14752">
                  <c:v>0.32161578445420647</c:v>
                </c:pt>
                <c:pt idx="14753">
                  <c:v>0.32157218883469352</c:v>
                </c:pt>
                <c:pt idx="14754">
                  <c:v>0.32152860207877754</c:v>
                </c:pt>
                <c:pt idx="14755">
                  <c:v>0.32148502418406116</c:v>
                </c:pt>
                <c:pt idx="14756">
                  <c:v>0.32144145514813527</c:v>
                </c:pt>
                <c:pt idx="14757">
                  <c:v>0.32139789496861426</c:v>
                </c:pt>
                <c:pt idx="14758">
                  <c:v>0.32135434364308235</c:v>
                </c:pt>
                <c:pt idx="14759">
                  <c:v>0.32131080116915167</c:v>
                </c:pt>
                <c:pt idx="14760">
                  <c:v>0.32126726754441037</c:v>
                </c:pt>
                <c:pt idx="14761">
                  <c:v>0.32122374276646698</c:v>
                </c:pt>
                <c:pt idx="14762">
                  <c:v>0.32118022683293357</c:v>
                </c:pt>
                <c:pt idx="14763">
                  <c:v>0.32113671974140301</c:v>
                </c:pt>
                <c:pt idx="14764">
                  <c:v>0.32109322148948088</c:v>
                </c:pt>
                <c:pt idx="14765">
                  <c:v>0.32104973207477788</c:v>
                </c:pt>
                <c:pt idx="14766">
                  <c:v>0.32100625149490097</c:v>
                </c:pt>
                <c:pt idx="14767">
                  <c:v>0.32096277974745513</c:v>
                </c:pt>
                <c:pt idx="14768">
                  <c:v>0.32091931683003388</c:v>
                </c:pt>
                <c:pt idx="14769">
                  <c:v>0.32087586274027308</c:v>
                </c:pt>
                <c:pt idx="14770">
                  <c:v>0.32083241747576013</c:v>
                </c:pt>
                <c:pt idx="14771">
                  <c:v>0.32078898103411857</c:v>
                </c:pt>
                <c:pt idx="14772">
                  <c:v>0.3207455534129463</c:v>
                </c:pt>
                <c:pt idx="14773">
                  <c:v>0.3207021346098724</c:v>
                </c:pt>
                <c:pt idx="14774">
                  <c:v>0.32065872462249723</c:v>
                </c:pt>
                <c:pt idx="14775">
                  <c:v>0.32061532344843546</c:v>
                </c:pt>
                <c:pt idx="14776">
                  <c:v>0.32057193108531001</c:v>
                </c:pt>
                <c:pt idx="14777">
                  <c:v>0.32052854753072696</c:v>
                </c:pt>
                <c:pt idx="14778">
                  <c:v>0.32048517278230654</c:v>
                </c:pt>
                <c:pt idx="14779">
                  <c:v>0.32044180683766327</c:v>
                </c:pt>
                <c:pt idx="14780">
                  <c:v>0.32039844969441622</c:v>
                </c:pt>
                <c:pt idx="14781">
                  <c:v>0.32035510135018186</c:v>
                </c:pt>
                <c:pt idx="14782">
                  <c:v>0.32031176180258458</c:v>
                </c:pt>
                <c:pt idx="14783">
                  <c:v>0.32026843104923614</c:v>
                </c:pt>
                <c:pt idx="14784">
                  <c:v>0.32022510908776491</c:v>
                </c:pt>
                <c:pt idx="14785">
                  <c:v>0.32018179591579027</c:v>
                </c:pt>
                <c:pt idx="14786">
                  <c:v>0.32013849153092888</c:v>
                </c:pt>
                <c:pt idx="14787">
                  <c:v>0.32009519593081753</c:v>
                </c:pt>
                <c:pt idx="14788">
                  <c:v>0.32005190911306802</c:v>
                </c:pt>
                <c:pt idx="14789">
                  <c:v>0.32000863107530991</c:v>
                </c:pt>
                <c:pt idx="14790">
                  <c:v>0.31996536181516894</c:v>
                </c:pt>
                <c:pt idx="14791">
                  <c:v>0.31992210133027293</c:v>
                </c:pt>
                <c:pt idx="14792">
                  <c:v>0.31987884961824092</c:v>
                </c:pt>
                <c:pt idx="14793">
                  <c:v>0.31983560667670557</c:v>
                </c:pt>
                <c:pt idx="14794">
                  <c:v>0.31979237250330189</c:v>
                </c:pt>
                <c:pt idx="14795">
                  <c:v>0.31974914709565538</c:v>
                </c:pt>
                <c:pt idx="14796">
                  <c:v>0.31970593045139523</c:v>
                </c:pt>
                <c:pt idx="14797">
                  <c:v>0.31966272256815431</c:v>
                </c:pt>
                <c:pt idx="14798">
                  <c:v>0.31961952344356381</c:v>
                </c:pt>
                <c:pt idx="14799">
                  <c:v>0.31957633307526251</c:v>
                </c:pt>
                <c:pt idx="14800">
                  <c:v>0.31953315146086686</c:v>
                </c:pt>
                <c:pt idx="14801">
                  <c:v>0.31948997859803191</c:v>
                </c:pt>
                <c:pt idx="14802">
                  <c:v>0.31944681448438011</c:v>
                </c:pt>
                <c:pt idx="14803">
                  <c:v>0.31940365911755264</c:v>
                </c:pt>
                <c:pt idx="14804">
                  <c:v>0.31936051249518038</c:v>
                </c:pt>
                <c:pt idx="14805">
                  <c:v>0.31931737461491438</c:v>
                </c:pt>
                <c:pt idx="14806">
                  <c:v>0.31927424547437488</c:v>
                </c:pt>
                <c:pt idx="14807">
                  <c:v>0.31923112507121443</c:v>
                </c:pt>
                <c:pt idx="14808">
                  <c:v>0.31918801340307301</c:v>
                </c:pt>
                <c:pt idx="14809">
                  <c:v>0.31914491046758181</c:v>
                </c:pt>
                <c:pt idx="14810">
                  <c:v>0.31910181626239131</c:v>
                </c:pt>
                <c:pt idx="14811">
                  <c:v>0.31905873078514441</c:v>
                </c:pt>
                <c:pt idx="14812">
                  <c:v>0.31901565403347437</c:v>
                </c:pt>
                <c:pt idx="14813">
                  <c:v>0.31897258600503903</c:v>
                </c:pt>
                <c:pt idx="14814">
                  <c:v>0.31892952669747315</c:v>
                </c:pt>
                <c:pt idx="14815">
                  <c:v>0.31888647610842563</c:v>
                </c:pt>
                <c:pt idx="14816">
                  <c:v>0.31884343423553585</c:v>
                </c:pt>
                <c:pt idx="14817">
                  <c:v>0.31880040107646901</c:v>
                </c:pt>
                <c:pt idx="14818">
                  <c:v>0.31875737662885334</c:v>
                </c:pt>
                <c:pt idx="14819">
                  <c:v>0.31871436089035077</c:v>
                </c:pt>
                <c:pt idx="14820">
                  <c:v>0.31867135385859996</c:v>
                </c:pt>
                <c:pt idx="14821">
                  <c:v>0.31862835553126512</c:v>
                </c:pt>
                <c:pt idx="14822">
                  <c:v>0.31858536590599007</c:v>
                </c:pt>
                <c:pt idx="14823">
                  <c:v>0.31854238498042187</c:v>
                </c:pt>
                <c:pt idx="14824">
                  <c:v>0.31849941275221638</c:v>
                </c:pt>
                <c:pt idx="14825">
                  <c:v>0.31845644921903665</c:v>
                </c:pt>
                <c:pt idx="14826">
                  <c:v>0.31841349437852345</c:v>
                </c:pt>
                <c:pt idx="14827">
                  <c:v>0.31837054822833682</c:v>
                </c:pt>
                <c:pt idx="14828">
                  <c:v>0.31832761076613597</c:v>
                </c:pt>
                <c:pt idx="14829">
                  <c:v>0.3182846819895831</c:v>
                </c:pt>
                <c:pt idx="14830">
                  <c:v>0.31824176189631281</c:v>
                </c:pt>
                <c:pt idx="14831">
                  <c:v>0.31819885048400598</c:v>
                </c:pt>
                <c:pt idx="14832">
                  <c:v>0.31815594775031431</c:v>
                </c:pt>
                <c:pt idx="14833">
                  <c:v>0.31811305369289788</c:v>
                </c:pt>
                <c:pt idx="14834">
                  <c:v>0.31807016830942292</c:v>
                </c:pt>
                <c:pt idx="14835">
                  <c:v>0.31802729159753518</c:v>
                </c:pt>
                <c:pt idx="14836">
                  <c:v>0.31798442355491341</c:v>
                </c:pt>
                <c:pt idx="14837">
                  <c:v>0.31794156417920993</c:v>
                </c:pt>
                <c:pt idx="14838">
                  <c:v>0.31789871346809212</c:v>
                </c:pt>
                <c:pt idx="14839">
                  <c:v>0.31785587141922905</c:v>
                </c:pt>
                <c:pt idx="14840">
                  <c:v>0.31781303803027638</c:v>
                </c:pt>
                <c:pt idx="14841">
                  <c:v>0.31777021329891197</c:v>
                </c:pt>
                <c:pt idx="14842">
                  <c:v>0.31772739722279453</c:v>
                </c:pt>
                <c:pt idx="14843">
                  <c:v>0.3176845897995963</c:v>
                </c:pt>
                <c:pt idx="14844">
                  <c:v>0.31764179102697598</c:v>
                </c:pt>
                <c:pt idx="14845">
                  <c:v>0.31759900090261894</c:v>
                </c:pt>
                <c:pt idx="14846">
                  <c:v>0.31755621942418238</c:v>
                </c:pt>
                <c:pt idx="14847">
                  <c:v>0.31751344658934388</c:v>
                </c:pt>
                <c:pt idx="14848">
                  <c:v>0.31747068239577847</c:v>
                </c:pt>
                <c:pt idx="14849">
                  <c:v>0.31742792684114512</c:v>
                </c:pt>
                <c:pt idx="14850">
                  <c:v>0.31738517992312898</c:v>
                </c:pt>
                <c:pt idx="14851">
                  <c:v>0.31734244163939762</c:v>
                </c:pt>
                <c:pt idx="14852">
                  <c:v>0.31729971198763041</c:v>
                </c:pt>
                <c:pt idx="14853">
                  <c:v>0.31725699096550103</c:v>
                </c:pt>
                <c:pt idx="14854">
                  <c:v>0.31721427857068496</c:v>
                </c:pt>
                <c:pt idx="14855">
                  <c:v>0.31717157480086255</c:v>
                </c:pt>
                <c:pt idx="14856">
                  <c:v>0.31712887965370812</c:v>
                </c:pt>
                <c:pt idx="14857">
                  <c:v>0.31708619312690123</c:v>
                </c:pt>
                <c:pt idx="14858">
                  <c:v>0.3170435152181163</c:v>
                </c:pt>
                <c:pt idx="14859">
                  <c:v>0.31700084592505046</c:v>
                </c:pt>
                <c:pt idx="14860">
                  <c:v>0.31695818524536773</c:v>
                </c:pt>
                <c:pt idx="14861">
                  <c:v>0.31691553317675392</c:v>
                </c:pt>
                <c:pt idx="14862">
                  <c:v>0.3168728897168982</c:v>
                </c:pt>
                <c:pt idx="14863">
                  <c:v>0.31683025486346988</c:v>
                </c:pt>
                <c:pt idx="14864">
                  <c:v>0.31678762861416898</c:v>
                </c:pt>
                <c:pt idx="14865">
                  <c:v>0.31674501096667407</c:v>
                </c:pt>
                <c:pt idx="14866">
                  <c:v>0.31670240191867544</c:v>
                </c:pt>
                <c:pt idx="14867">
                  <c:v>0.31665980146785089</c:v>
                </c:pt>
                <c:pt idx="14868">
                  <c:v>0.31661720961188738</c:v>
                </c:pt>
                <c:pt idx="14869">
                  <c:v>0.31657462634848477</c:v>
                </c:pt>
                <c:pt idx="14870">
                  <c:v>0.31653205167531656</c:v>
                </c:pt>
                <c:pt idx="14871">
                  <c:v>0.31648948559008966</c:v>
                </c:pt>
                <c:pt idx="14872">
                  <c:v>0.31644692809047964</c:v>
                </c:pt>
                <c:pt idx="14873">
                  <c:v>0.31640437917418618</c:v>
                </c:pt>
                <c:pt idx="14874">
                  <c:v>0.31636183883889385</c:v>
                </c:pt>
                <c:pt idx="14875">
                  <c:v>0.31631930708230355</c:v>
                </c:pt>
                <c:pt idx="14876">
                  <c:v>0.31627678390210501</c:v>
                </c:pt>
                <c:pt idx="14877">
                  <c:v>0.31623426929598908</c:v>
                </c:pt>
                <c:pt idx="14878">
                  <c:v>0.31619176326165777</c:v>
                </c:pt>
                <c:pt idx="14879">
                  <c:v>0.31614926579679781</c:v>
                </c:pt>
                <c:pt idx="14880">
                  <c:v>0.31610677689912015</c:v>
                </c:pt>
                <c:pt idx="14881">
                  <c:v>0.3160642965663053</c:v>
                </c:pt>
                <c:pt idx="14882">
                  <c:v>0.31602182479606628</c:v>
                </c:pt>
                <c:pt idx="14883">
                  <c:v>0.31597936158609347</c:v>
                </c:pt>
                <c:pt idx="14884">
                  <c:v>0.31593690693408916</c:v>
                </c:pt>
                <c:pt idx="14885">
                  <c:v>0.31589446083775297</c:v>
                </c:pt>
                <c:pt idx="14886">
                  <c:v>0.31585202329478507</c:v>
                </c:pt>
                <c:pt idx="14887">
                  <c:v>0.31580959430288863</c:v>
                </c:pt>
                <c:pt idx="14888">
                  <c:v>0.31576717385976566</c:v>
                </c:pt>
                <c:pt idx="14889">
                  <c:v>0.31572476196312144</c:v>
                </c:pt>
                <c:pt idx="14890">
                  <c:v>0.31568235861065824</c:v>
                </c:pt>
                <c:pt idx="14891">
                  <c:v>0.31563996380008374</c:v>
                </c:pt>
                <c:pt idx="14892">
                  <c:v>0.31559757752910195</c:v>
                </c:pt>
                <c:pt idx="14893">
                  <c:v>0.31555519979542096</c:v>
                </c:pt>
                <c:pt idx="14894">
                  <c:v>0.3155128305967464</c:v>
                </c:pt>
                <c:pt idx="14895">
                  <c:v>0.31547046993079136</c:v>
                </c:pt>
                <c:pt idx="14896">
                  <c:v>0.3154281177952577</c:v>
                </c:pt>
                <c:pt idx="14897">
                  <c:v>0.31538577418785835</c:v>
                </c:pt>
                <c:pt idx="14898">
                  <c:v>0.31534343910629481</c:v>
                </c:pt>
                <c:pt idx="14899">
                  <c:v>0.31530111254829507</c:v>
                </c:pt>
                <c:pt idx="14900">
                  <c:v>0.3152587945115633</c:v>
                </c:pt>
                <c:pt idx="14901">
                  <c:v>0.31521648499381688</c:v>
                </c:pt>
                <c:pt idx="14902">
                  <c:v>0.31517418399276292</c:v>
                </c:pt>
                <c:pt idx="14903">
                  <c:v>0.31513189150610726</c:v>
                </c:pt>
                <c:pt idx="14904">
                  <c:v>0.31508960753158288</c:v>
                </c:pt>
                <c:pt idx="14905">
                  <c:v>0.31504733206689794</c:v>
                </c:pt>
                <c:pt idx="14906">
                  <c:v>0.31500506510977433</c:v>
                </c:pt>
                <c:pt idx="14907">
                  <c:v>0.31496280665791865</c:v>
                </c:pt>
                <c:pt idx="14908">
                  <c:v>0.31492055670905578</c:v>
                </c:pt>
                <c:pt idx="14909">
                  <c:v>0.31487831526090543</c:v>
                </c:pt>
                <c:pt idx="14910">
                  <c:v>0.31483608231117582</c:v>
                </c:pt>
                <c:pt idx="14911">
                  <c:v>0.3147938578576065</c:v>
                </c:pt>
                <c:pt idx="14912">
                  <c:v>0.31475164189790694</c:v>
                </c:pt>
                <c:pt idx="14913">
                  <c:v>0.31470943442979876</c:v>
                </c:pt>
                <c:pt idx="14914">
                  <c:v>0.31466723545101011</c:v>
                </c:pt>
                <c:pt idx="14915">
                  <c:v>0.31462504495926491</c:v>
                </c:pt>
                <c:pt idx="14916">
                  <c:v>0.31458286295228527</c:v>
                </c:pt>
                <c:pt idx="14917">
                  <c:v>0.3145406894277864</c:v>
                </c:pt>
                <c:pt idx="14918">
                  <c:v>0.31449852438350712</c:v>
                </c:pt>
                <c:pt idx="14919">
                  <c:v>0.31445636781717295</c:v>
                </c:pt>
                <c:pt idx="14920">
                  <c:v>0.31441421972650252</c:v>
                </c:pt>
                <c:pt idx="14921">
                  <c:v>0.31437208010923456</c:v>
                </c:pt>
                <c:pt idx="14922">
                  <c:v>0.31432994896308813</c:v>
                </c:pt>
                <c:pt idx="14923">
                  <c:v>0.31428782628579632</c:v>
                </c:pt>
                <c:pt idx="14924">
                  <c:v>0.31424571207509372</c:v>
                </c:pt>
                <c:pt idx="14925">
                  <c:v>0.31420360632870881</c:v>
                </c:pt>
                <c:pt idx="14926">
                  <c:v>0.31416150904437562</c:v>
                </c:pt>
                <c:pt idx="14927">
                  <c:v>0.31411942021982248</c:v>
                </c:pt>
                <c:pt idx="14928">
                  <c:v>0.31407733985278302</c:v>
                </c:pt>
                <c:pt idx="14929">
                  <c:v>0.31403526794099335</c:v>
                </c:pt>
                <c:pt idx="14930">
                  <c:v>0.3139932044821851</c:v>
                </c:pt>
                <c:pt idx="14931">
                  <c:v>0.31395114947409991</c:v>
                </c:pt>
                <c:pt idx="14932">
                  <c:v>0.31390910291447577</c:v>
                </c:pt>
                <c:pt idx="14933">
                  <c:v>0.31386706480103632</c:v>
                </c:pt>
                <c:pt idx="14934">
                  <c:v>0.31382503513153248</c:v>
                </c:pt>
                <c:pt idx="14935">
                  <c:v>0.31378301390370195</c:v>
                </c:pt>
                <c:pt idx="14936">
                  <c:v>0.31374100111527581</c:v>
                </c:pt>
                <c:pt idx="14937">
                  <c:v>0.31369899676400598</c:v>
                </c:pt>
                <c:pt idx="14938">
                  <c:v>0.31365700084761988</c:v>
                </c:pt>
                <c:pt idx="14939">
                  <c:v>0.31361501336387437</c:v>
                </c:pt>
                <c:pt idx="14940">
                  <c:v>0.31357303431049532</c:v>
                </c:pt>
                <c:pt idx="14941">
                  <c:v>0.31353106368523898</c:v>
                </c:pt>
                <c:pt idx="14942">
                  <c:v>0.31348910148585102</c:v>
                </c:pt>
                <c:pt idx="14943">
                  <c:v>0.31344714771005888</c:v>
                </c:pt>
                <c:pt idx="14944">
                  <c:v>0.31340520235562813</c:v>
                </c:pt>
                <c:pt idx="14945">
                  <c:v>0.31336326542029364</c:v>
                </c:pt>
                <c:pt idx="14946">
                  <c:v>0.31332133690180503</c:v>
                </c:pt>
                <c:pt idx="14947">
                  <c:v>0.31327941679790638</c:v>
                </c:pt>
                <c:pt idx="14948">
                  <c:v>0.31323750510635362</c:v>
                </c:pt>
                <c:pt idx="14949">
                  <c:v>0.31319560182489642</c:v>
                </c:pt>
                <c:pt idx="14950">
                  <c:v>0.31315370695127331</c:v>
                </c:pt>
                <c:pt idx="14951">
                  <c:v>0.31311182048324632</c:v>
                </c:pt>
                <c:pt idx="14952">
                  <c:v>0.31306994241856301</c:v>
                </c:pt>
                <c:pt idx="14953">
                  <c:v>0.31302807275498196</c:v>
                </c:pt>
                <c:pt idx="14954">
                  <c:v>0.31298621149024369</c:v>
                </c:pt>
                <c:pt idx="14955">
                  <c:v>0.31294435862210418</c:v>
                </c:pt>
                <c:pt idx="14956">
                  <c:v>0.31290251414832737</c:v>
                </c:pt>
                <c:pt idx="14957">
                  <c:v>0.31286067806666912</c:v>
                </c:pt>
                <c:pt idx="14958">
                  <c:v>0.31281885037487617</c:v>
                </c:pt>
                <c:pt idx="14959">
                  <c:v>0.31277703107069937</c:v>
                </c:pt>
                <c:pt idx="14960">
                  <c:v>0.31273522015191324</c:v>
                </c:pt>
                <c:pt idx="14961">
                  <c:v>0.31269341761626934</c:v>
                </c:pt>
                <c:pt idx="14962">
                  <c:v>0.31265162346152559</c:v>
                </c:pt>
                <c:pt idx="14963">
                  <c:v>0.31260983768544648</c:v>
                </c:pt>
                <c:pt idx="14964">
                  <c:v>0.31256806028578477</c:v>
                </c:pt>
                <c:pt idx="14965">
                  <c:v>0.31252629126030596</c:v>
                </c:pt>
                <c:pt idx="14966">
                  <c:v>0.3124845306067674</c:v>
                </c:pt>
                <c:pt idx="14967">
                  <c:v>0.31244277832294076</c:v>
                </c:pt>
                <c:pt idx="14968">
                  <c:v>0.31240103440657779</c:v>
                </c:pt>
                <c:pt idx="14969">
                  <c:v>0.31235929885545943</c:v>
                </c:pt>
                <c:pt idx="14970">
                  <c:v>0.31231757166733615</c:v>
                </c:pt>
                <c:pt idx="14971">
                  <c:v>0.31227585283997672</c:v>
                </c:pt>
                <c:pt idx="14972">
                  <c:v>0.31223414237114883</c:v>
                </c:pt>
                <c:pt idx="14973">
                  <c:v>0.31219244025862308</c:v>
                </c:pt>
                <c:pt idx="14974">
                  <c:v>0.31215074650016467</c:v>
                </c:pt>
                <c:pt idx="14975">
                  <c:v>0.31210906109354641</c:v>
                </c:pt>
                <c:pt idx="14976">
                  <c:v>0.31206738403652612</c:v>
                </c:pt>
                <c:pt idx="14977">
                  <c:v>0.31202571532689077</c:v>
                </c:pt>
                <c:pt idx="14978">
                  <c:v>0.31198405496239501</c:v>
                </c:pt>
                <c:pt idx="14979">
                  <c:v>0.31194240294082187</c:v>
                </c:pt>
                <c:pt idx="14980">
                  <c:v>0.31190075925993815</c:v>
                </c:pt>
                <c:pt idx="14981">
                  <c:v>0.31185912391751752</c:v>
                </c:pt>
                <c:pt idx="14982">
                  <c:v>0.31181749691133331</c:v>
                </c:pt>
                <c:pt idx="14983">
                  <c:v>0.31177587823916902</c:v>
                </c:pt>
                <c:pt idx="14984">
                  <c:v>0.3117342678987885</c:v>
                </c:pt>
                <c:pt idx="14985">
                  <c:v>0.31169266588797689</c:v>
                </c:pt>
                <c:pt idx="14986">
                  <c:v>0.31165107220450056</c:v>
                </c:pt>
                <c:pt idx="14987">
                  <c:v>0.31160948684614431</c:v>
                </c:pt>
                <c:pt idx="14988">
                  <c:v>0.31156790981069243</c:v>
                </c:pt>
                <c:pt idx="14989">
                  <c:v>0.31152634109591304</c:v>
                </c:pt>
                <c:pt idx="14990">
                  <c:v>0.31148478069959157</c:v>
                </c:pt>
                <c:pt idx="14991">
                  <c:v>0.31144322861950052</c:v>
                </c:pt>
                <c:pt idx="14992">
                  <c:v>0.31140168485343656</c:v>
                </c:pt>
                <c:pt idx="14993">
                  <c:v>0.31136014939917389</c:v>
                </c:pt>
                <c:pt idx="14994">
                  <c:v>0.31131862225449258</c:v>
                </c:pt>
                <c:pt idx="14995">
                  <c:v>0.3112771034171718</c:v>
                </c:pt>
                <c:pt idx="14996">
                  <c:v>0.31123559288500868</c:v>
                </c:pt>
                <c:pt idx="14997">
                  <c:v>0.31119409065578241</c:v>
                </c:pt>
                <c:pt idx="14998">
                  <c:v>0.31115259672728196</c:v>
                </c:pt>
                <c:pt idx="14999">
                  <c:v>0.31111111109728684</c:v>
                </c:pt>
                <c:pt idx="15000">
                  <c:v>0.31106963376358582</c:v>
                </c:pt>
                <c:pt idx="15001">
                  <c:v>0.31102816472397626</c:v>
                </c:pt>
                <c:pt idx="15002">
                  <c:v>0.31098670397623657</c:v>
                </c:pt>
                <c:pt idx="15003">
                  <c:v>0.31094525151815267</c:v>
                </c:pt>
                <c:pt idx="15004">
                  <c:v>0.31090380734753165</c:v>
                </c:pt>
                <c:pt idx="15005">
                  <c:v>0.31086237146215157</c:v>
                </c:pt>
                <c:pt idx="15006">
                  <c:v>0.31082094385980852</c:v>
                </c:pt>
                <c:pt idx="15007">
                  <c:v>0.310779524538282</c:v>
                </c:pt>
                <c:pt idx="15008">
                  <c:v>0.31073811349538522</c:v>
                </c:pt>
                <c:pt idx="15009">
                  <c:v>0.31069671072890348</c:v>
                </c:pt>
                <c:pt idx="15010">
                  <c:v>0.31065531623663151</c:v>
                </c:pt>
                <c:pt idx="15011">
                  <c:v>0.31061393001636467</c:v>
                </c:pt>
                <c:pt idx="15012">
                  <c:v>0.3105725520659019</c:v>
                </c:pt>
                <c:pt idx="15013">
                  <c:v>0.3105311823830314</c:v>
                </c:pt>
                <c:pt idx="15014">
                  <c:v>0.31048982096556416</c:v>
                </c:pt>
                <c:pt idx="15015">
                  <c:v>0.31044846781128616</c:v>
                </c:pt>
                <c:pt idx="15016">
                  <c:v>0.31040712291799682</c:v>
                </c:pt>
                <c:pt idx="15017">
                  <c:v>0.31036578628350825</c:v>
                </c:pt>
                <c:pt idx="15018">
                  <c:v>0.31032445790561197</c:v>
                </c:pt>
                <c:pt idx="15019">
                  <c:v>0.31028313778210131</c:v>
                </c:pt>
                <c:pt idx="15020">
                  <c:v>0.31024182591079358</c:v>
                </c:pt>
                <c:pt idx="15021">
                  <c:v>0.31020052228948847</c:v>
                </c:pt>
                <c:pt idx="15022">
                  <c:v>0.3101592269159793</c:v>
                </c:pt>
                <c:pt idx="15023">
                  <c:v>0.31011793978808294</c:v>
                </c:pt>
                <c:pt idx="15024">
                  <c:v>0.31007666090359737</c:v>
                </c:pt>
                <c:pt idx="15025">
                  <c:v>0.31003539026032345</c:v>
                </c:pt>
                <c:pt idx="15026">
                  <c:v>0.30999412785607788</c:v>
                </c:pt>
                <c:pt idx="15027">
                  <c:v>0.3099528736886687</c:v>
                </c:pt>
                <c:pt idx="15028">
                  <c:v>0.30991162775589043</c:v>
                </c:pt>
                <c:pt idx="15029">
                  <c:v>0.30987039005556166</c:v>
                </c:pt>
                <c:pt idx="15030">
                  <c:v>0.30982916058548854</c:v>
                </c:pt>
                <c:pt idx="15031">
                  <c:v>0.30978793934348153</c:v>
                </c:pt>
                <c:pt idx="15032">
                  <c:v>0.30974672632735167</c:v>
                </c:pt>
                <c:pt idx="15033">
                  <c:v>0.30970552153490882</c:v>
                </c:pt>
                <c:pt idx="15034">
                  <c:v>0.30966432496397223</c:v>
                </c:pt>
                <c:pt idx="15035">
                  <c:v>0.30962313661234392</c:v>
                </c:pt>
                <c:pt idx="15036">
                  <c:v>0.30958195647784992</c:v>
                </c:pt>
                <c:pt idx="15037">
                  <c:v>0.30954078455828998</c:v>
                </c:pt>
                <c:pt idx="15038">
                  <c:v>0.30949962085149085</c:v>
                </c:pt>
                <c:pt idx="15039">
                  <c:v>0.30945846535527216</c:v>
                </c:pt>
                <c:pt idx="15040">
                  <c:v>0.30941731806743045</c:v>
                </c:pt>
                <c:pt idx="15041">
                  <c:v>0.30937617898580366</c:v>
                </c:pt>
                <c:pt idx="15042">
                  <c:v>0.30933504810819129</c:v>
                </c:pt>
                <c:pt idx="15043">
                  <c:v>0.3092939254324294</c:v>
                </c:pt>
                <c:pt idx="15044">
                  <c:v>0.30925281095632995</c:v>
                </c:pt>
                <c:pt idx="15045">
                  <c:v>0.30921170467771358</c:v>
                </c:pt>
                <c:pt idx="15046">
                  <c:v>0.30917060659440554</c:v>
                </c:pt>
                <c:pt idx="15047">
                  <c:v>0.3091295167042169</c:v>
                </c:pt>
                <c:pt idx="15048">
                  <c:v>0.30908843500498068</c:v>
                </c:pt>
                <c:pt idx="15049">
                  <c:v>0.30904736149450968</c:v>
                </c:pt>
                <c:pt idx="15050">
                  <c:v>0.30900629617063674</c:v>
                </c:pt>
                <c:pt idx="15051">
                  <c:v>0.3089652390311794</c:v>
                </c:pt>
                <c:pt idx="15052">
                  <c:v>0.30892419007397454</c:v>
                </c:pt>
                <c:pt idx="15053">
                  <c:v>0.30888314929683464</c:v>
                </c:pt>
                <c:pt idx="15054">
                  <c:v>0.30884211669758932</c:v>
                </c:pt>
                <c:pt idx="15055">
                  <c:v>0.30880109227407643</c:v>
                </c:pt>
                <c:pt idx="15056">
                  <c:v>0.30876007602410782</c:v>
                </c:pt>
                <c:pt idx="15057">
                  <c:v>0.30871906794552745</c:v>
                </c:pt>
                <c:pt idx="15058">
                  <c:v>0.30867806803615438</c:v>
                </c:pt>
                <c:pt idx="15059">
                  <c:v>0.30863707629382281</c:v>
                </c:pt>
                <c:pt idx="15060">
                  <c:v>0.30859609271636484</c:v>
                </c:pt>
                <c:pt idx="15061">
                  <c:v>0.30855511730161395</c:v>
                </c:pt>
                <c:pt idx="15062">
                  <c:v>0.30851415004739441</c:v>
                </c:pt>
                <c:pt idx="15063">
                  <c:v>0.30847319095155051</c:v>
                </c:pt>
                <c:pt idx="15064">
                  <c:v>0.30843224001190406</c:v>
                </c:pt>
                <c:pt idx="15065">
                  <c:v>0.30839129722629932</c:v>
                </c:pt>
                <c:pt idx="15066">
                  <c:v>0.30835036259257226</c:v>
                </c:pt>
                <c:pt idx="15067">
                  <c:v>0.30830943610854838</c:v>
                </c:pt>
                <c:pt idx="15068">
                  <c:v>0.30826851777207537</c:v>
                </c:pt>
                <c:pt idx="15069">
                  <c:v>0.30822760758098267</c:v>
                </c:pt>
                <c:pt idx="15070">
                  <c:v>0.30818670553311406</c:v>
                </c:pt>
                <c:pt idx="15071">
                  <c:v>0.30814581162630333</c:v>
                </c:pt>
                <c:pt idx="15072">
                  <c:v>0.30810492585839638</c:v>
                </c:pt>
                <c:pt idx="15073">
                  <c:v>0.30806404822723032</c:v>
                </c:pt>
                <c:pt idx="15074">
                  <c:v>0.30802317873065105</c:v>
                </c:pt>
                <c:pt idx="15075">
                  <c:v>0.30798231736649229</c:v>
                </c:pt>
                <c:pt idx="15076">
                  <c:v>0.30794146413259332</c:v>
                </c:pt>
                <c:pt idx="15077">
                  <c:v>0.30790061902681387</c:v>
                </c:pt>
                <c:pt idx="15078">
                  <c:v>0.30785978204698167</c:v>
                </c:pt>
                <c:pt idx="15079">
                  <c:v>0.30781895319095476</c:v>
                </c:pt>
                <c:pt idx="15080">
                  <c:v>0.30777813245655883</c:v>
                </c:pt>
                <c:pt idx="15081">
                  <c:v>0.30773731984166031</c:v>
                </c:pt>
                <c:pt idx="15082">
                  <c:v>0.30769651534410164</c:v>
                </c:pt>
                <c:pt idx="15083">
                  <c:v>0.30765571896171962</c:v>
                </c:pt>
                <c:pt idx="15084">
                  <c:v>0.30761493069237611</c:v>
                </c:pt>
                <c:pt idx="15085">
                  <c:v>0.30757415053390857</c:v>
                </c:pt>
                <c:pt idx="15086">
                  <c:v>0.30753337848417434</c:v>
                </c:pt>
                <c:pt idx="15087">
                  <c:v>0.30749261454102128</c:v>
                </c:pt>
                <c:pt idx="15088">
                  <c:v>0.3074518587023003</c:v>
                </c:pt>
                <c:pt idx="15089">
                  <c:v>0.30741111096586787</c:v>
                </c:pt>
                <c:pt idx="15090">
                  <c:v>0.30737037132957051</c:v>
                </c:pt>
                <c:pt idx="15091">
                  <c:v>0.30732963979125644</c:v>
                </c:pt>
                <c:pt idx="15092">
                  <c:v>0.30728891634878774</c:v>
                </c:pt>
                <c:pt idx="15093">
                  <c:v>0.30724820100001532</c:v>
                </c:pt>
                <c:pt idx="15094">
                  <c:v>0.30720749374279982</c:v>
                </c:pt>
                <c:pt idx="15095">
                  <c:v>0.30716679457499685</c:v>
                </c:pt>
                <c:pt idx="15096">
                  <c:v>0.30712610349445957</c:v>
                </c:pt>
                <c:pt idx="15097">
                  <c:v>0.30708542049903781</c:v>
                </c:pt>
                <c:pt idx="15098">
                  <c:v>0.30704474558660388</c:v>
                </c:pt>
                <c:pt idx="15099">
                  <c:v>0.30700407875501345</c:v>
                </c:pt>
                <c:pt idx="15100">
                  <c:v>0.30696342000211785</c:v>
                </c:pt>
                <c:pt idx="15101">
                  <c:v>0.30692276932579343</c:v>
                </c:pt>
                <c:pt idx="15102">
                  <c:v>0.30688212672388016</c:v>
                </c:pt>
                <c:pt idx="15103">
                  <c:v>0.30684149219425377</c:v>
                </c:pt>
                <c:pt idx="15104">
                  <c:v>0.30680086573477544</c:v>
                </c:pt>
                <c:pt idx="15105">
                  <c:v>0.30676024734329588</c:v>
                </c:pt>
                <c:pt idx="15106">
                  <c:v>0.30671963701769933</c:v>
                </c:pt>
                <c:pt idx="15107">
                  <c:v>0.3066790347558353</c:v>
                </c:pt>
                <c:pt idx="15108">
                  <c:v>0.30663844055557621</c:v>
                </c:pt>
                <c:pt idx="15109">
                  <c:v>0.30659785441478576</c:v>
                </c:pt>
                <c:pt idx="15110">
                  <c:v>0.30655727633133084</c:v>
                </c:pt>
                <c:pt idx="15111">
                  <c:v>0.30651670630308203</c:v>
                </c:pt>
                <c:pt idx="15112">
                  <c:v>0.30647614432790127</c:v>
                </c:pt>
                <c:pt idx="15113">
                  <c:v>0.30643559040365448</c:v>
                </c:pt>
                <c:pt idx="15114">
                  <c:v>0.30639504452822125</c:v>
                </c:pt>
                <c:pt idx="15115">
                  <c:v>0.30635450669947312</c:v>
                </c:pt>
                <c:pt idx="15116">
                  <c:v>0.30631397691526929</c:v>
                </c:pt>
                <c:pt idx="15117">
                  <c:v>0.30627345517348137</c:v>
                </c:pt>
                <c:pt idx="15118">
                  <c:v>0.3062329414719932</c:v>
                </c:pt>
                <c:pt idx="15119">
                  <c:v>0.30619243580867467</c:v>
                </c:pt>
                <c:pt idx="15120">
                  <c:v>0.30615193818139164</c:v>
                </c:pt>
                <c:pt idx="15121">
                  <c:v>0.30611144858802625</c:v>
                </c:pt>
                <c:pt idx="15122">
                  <c:v>0.30607096702645786</c:v>
                </c:pt>
                <c:pt idx="15123">
                  <c:v>0.30603049349454603</c:v>
                </c:pt>
                <c:pt idx="15124">
                  <c:v>0.30599002799017638</c:v>
                </c:pt>
                <c:pt idx="15125">
                  <c:v>0.30594957051122945</c:v>
                </c:pt>
                <c:pt idx="15126">
                  <c:v>0.30590912105558082</c:v>
                </c:pt>
                <c:pt idx="15127">
                  <c:v>0.30586867962111197</c:v>
                </c:pt>
                <c:pt idx="15128">
                  <c:v>0.30582824620569604</c:v>
                </c:pt>
                <c:pt idx="15129">
                  <c:v>0.3057878208072134</c:v>
                </c:pt>
                <c:pt idx="15130">
                  <c:v>0.30574740342354595</c:v>
                </c:pt>
                <c:pt idx="15131">
                  <c:v>0.30570699405258212</c:v>
                </c:pt>
                <c:pt idx="15132">
                  <c:v>0.30566659269219282</c:v>
                </c:pt>
                <c:pt idx="15133">
                  <c:v>0.30562619934027463</c:v>
                </c:pt>
                <c:pt idx="15134">
                  <c:v>0.30558581399469803</c:v>
                </c:pt>
                <c:pt idx="15135">
                  <c:v>0.30554543665334472</c:v>
                </c:pt>
                <c:pt idx="15136">
                  <c:v>0.30550506731411725</c:v>
                </c:pt>
                <c:pt idx="15137">
                  <c:v>0.305464705974891</c:v>
                </c:pt>
                <c:pt idx="15138">
                  <c:v>0.30542435263354362</c:v>
                </c:pt>
                <c:pt idx="15139">
                  <c:v>0.30538400728798026</c:v>
                </c:pt>
                <c:pt idx="15140">
                  <c:v>0.30534366993607126</c:v>
                </c:pt>
                <c:pt idx="15141">
                  <c:v>0.3053033405757114</c:v>
                </c:pt>
                <c:pt idx="15142">
                  <c:v>0.30526301920479587</c:v>
                </c:pt>
                <c:pt idx="15143">
                  <c:v>0.30522270582121364</c:v>
                </c:pt>
                <c:pt idx="15144">
                  <c:v>0.30518240042284916</c:v>
                </c:pt>
                <c:pt idx="15145">
                  <c:v>0.30514210300758948</c:v>
                </c:pt>
                <c:pt idx="15146">
                  <c:v>0.30510181357333804</c:v>
                </c:pt>
                <c:pt idx="15147">
                  <c:v>0.30506153211798237</c:v>
                </c:pt>
                <c:pt idx="15148">
                  <c:v>0.30502125863941582</c:v>
                </c:pt>
                <c:pt idx="15149">
                  <c:v>0.304980993135538</c:v>
                </c:pt>
                <c:pt idx="15150">
                  <c:v>0.30494073560422957</c:v>
                </c:pt>
                <c:pt idx="15151">
                  <c:v>0.30490048604339381</c:v>
                </c:pt>
                <c:pt idx="15152">
                  <c:v>0.30486024445093018</c:v>
                </c:pt>
                <c:pt idx="15153">
                  <c:v>0.30482001082473642</c:v>
                </c:pt>
                <c:pt idx="15154">
                  <c:v>0.30477978516270288</c:v>
                </c:pt>
                <c:pt idx="15155">
                  <c:v>0.30473956746272568</c:v>
                </c:pt>
                <c:pt idx="15156">
                  <c:v>0.30469935772271339</c:v>
                </c:pt>
                <c:pt idx="15157">
                  <c:v>0.30465915594056131</c:v>
                </c:pt>
                <c:pt idx="15158">
                  <c:v>0.30461896211417405</c:v>
                </c:pt>
                <c:pt idx="15159">
                  <c:v>0.30457877624144269</c:v>
                </c:pt>
                <c:pt idx="15160">
                  <c:v>0.30453859832027314</c:v>
                </c:pt>
                <c:pt idx="15161">
                  <c:v>0.30449842834856738</c:v>
                </c:pt>
                <c:pt idx="15162">
                  <c:v>0.30445826632423661</c:v>
                </c:pt>
                <c:pt idx="15163">
                  <c:v>0.30441811224517051</c:v>
                </c:pt>
                <c:pt idx="15164">
                  <c:v>0.30437796610928558</c:v>
                </c:pt>
                <c:pt idx="15165">
                  <c:v>0.30433782791447861</c:v>
                </c:pt>
                <c:pt idx="15166">
                  <c:v>0.30429769765865661</c:v>
                </c:pt>
                <c:pt idx="15167">
                  <c:v>0.30425757533973152</c:v>
                </c:pt>
                <c:pt idx="15168">
                  <c:v>0.30421746095560648</c:v>
                </c:pt>
                <c:pt idx="15169">
                  <c:v>0.30417735450418526</c:v>
                </c:pt>
                <c:pt idx="15170">
                  <c:v>0.30413725598338509</c:v>
                </c:pt>
                <c:pt idx="15171">
                  <c:v>0.30409716539111098</c:v>
                </c:pt>
                <c:pt idx="15172">
                  <c:v>0.30405708272527282</c:v>
                </c:pt>
                <c:pt idx="15173">
                  <c:v>0.30401700798378412</c:v>
                </c:pt>
                <c:pt idx="15174">
                  <c:v>0.30397694116455509</c:v>
                </c:pt>
                <c:pt idx="15175">
                  <c:v>0.30393688226548826</c:v>
                </c:pt>
                <c:pt idx="15176">
                  <c:v>0.30389683128450801</c:v>
                </c:pt>
                <c:pt idx="15177">
                  <c:v>0.30385678821952211</c:v>
                </c:pt>
                <c:pt idx="15178">
                  <c:v>0.30381675306844685</c:v>
                </c:pt>
                <c:pt idx="15179">
                  <c:v>0.30377672582919324</c:v>
                </c:pt>
                <c:pt idx="15180">
                  <c:v>0.30373670649967882</c:v>
                </c:pt>
                <c:pt idx="15181">
                  <c:v>0.30369669507782837</c:v>
                </c:pt>
                <c:pt idx="15182">
                  <c:v>0.30365669156154457</c:v>
                </c:pt>
                <c:pt idx="15183">
                  <c:v>0.30361669594875557</c:v>
                </c:pt>
                <c:pt idx="15184">
                  <c:v>0.30357670823737087</c:v>
                </c:pt>
                <c:pt idx="15185">
                  <c:v>0.30353672842531021</c:v>
                </c:pt>
                <c:pt idx="15186">
                  <c:v>0.3034967565105009</c:v>
                </c:pt>
                <c:pt idx="15187">
                  <c:v>0.30345679249086327</c:v>
                </c:pt>
                <c:pt idx="15188">
                  <c:v>0.30341683636430927</c:v>
                </c:pt>
                <c:pt idx="15189">
                  <c:v>0.30337688812876507</c:v>
                </c:pt>
                <c:pt idx="15190">
                  <c:v>0.30333694778215042</c:v>
                </c:pt>
                <c:pt idx="15191">
                  <c:v>0.30329701532238768</c:v>
                </c:pt>
                <c:pt idx="15192">
                  <c:v>0.30325709074740781</c:v>
                </c:pt>
                <c:pt idx="15193">
                  <c:v>0.30321717405512993</c:v>
                </c:pt>
                <c:pt idx="15194">
                  <c:v>0.30317726524348454</c:v>
                </c:pt>
                <c:pt idx="15195">
                  <c:v>0.30313736431038335</c:v>
                </c:pt>
                <c:pt idx="15196">
                  <c:v>0.30309747125376924</c:v>
                </c:pt>
                <c:pt idx="15197">
                  <c:v>0.30305758607155581</c:v>
                </c:pt>
                <c:pt idx="15198">
                  <c:v>0.30301770876167988</c:v>
                </c:pt>
                <c:pt idx="15199">
                  <c:v>0.30297783932207212</c:v>
                </c:pt>
                <c:pt idx="15200">
                  <c:v>0.30293797775065079</c:v>
                </c:pt>
                <c:pt idx="15201">
                  <c:v>0.30289812404534538</c:v>
                </c:pt>
                <c:pt idx="15202">
                  <c:v>0.30285827820410238</c:v>
                </c:pt>
                <c:pt idx="15203">
                  <c:v>0.30281844022483873</c:v>
                </c:pt>
                <c:pt idx="15204">
                  <c:v>0.30277861010548657</c:v>
                </c:pt>
                <c:pt idx="15205">
                  <c:v>0.3027387878439845</c:v>
                </c:pt>
                <c:pt idx="15206">
                  <c:v>0.30269897343826352</c:v>
                </c:pt>
                <c:pt idx="15207">
                  <c:v>0.30265916688625388</c:v>
                </c:pt>
                <c:pt idx="15208">
                  <c:v>0.30261936818589896</c:v>
                </c:pt>
                <c:pt idx="15209">
                  <c:v>0.30257957733512592</c:v>
                </c:pt>
                <c:pt idx="15210">
                  <c:v>0.30253979433187145</c:v>
                </c:pt>
                <c:pt idx="15211">
                  <c:v>0.30250001917407637</c:v>
                </c:pt>
                <c:pt idx="15212">
                  <c:v>0.30246025185967457</c:v>
                </c:pt>
                <c:pt idx="15213">
                  <c:v>0.30242049238660196</c:v>
                </c:pt>
                <c:pt idx="15214">
                  <c:v>0.30238074075280147</c:v>
                </c:pt>
                <c:pt idx="15215">
                  <c:v>0.30234099695620997</c:v>
                </c:pt>
                <c:pt idx="15216">
                  <c:v>0.3023012609947705</c:v>
                </c:pt>
                <c:pt idx="15217">
                  <c:v>0.30226153286641377</c:v>
                </c:pt>
                <c:pt idx="15218">
                  <c:v>0.30222181256909431</c:v>
                </c:pt>
                <c:pt idx="15219">
                  <c:v>0.30218210010075203</c:v>
                </c:pt>
                <c:pt idx="15220">
                  <c:v>0.30214239545931881</c:v>
                </c:pt>
                <c:pt idx="15221">
                  <c:v>0.30210269864275152</c:v>
                </c:pt>
                <c:pt idx="15222">
                  <c:v>0.30206300964898158</c:v>
                </c:pt>
                <c:pt idx="15223">
                  <c:v>0.30202332847596308</c:v>
                </c:pt>
                <c:pt idx="15224">
                  <c:v>0.30198365512163838</c:v>
                </c:pt>
                <c:pt idx="15225">
                  <c:v>0.30194398958395602</c:v>
                </c:pt>
                <c:pt idx="15226">
                  <c:v>0.30190433186085947</c:v>
                </c:pt>
                <c:pt idx="15227">
                  <c:v>0.30186468195029525</c:v>
                </c:pt>
                <c:pt idx="15228">
                  <c:v>0.30182503985020848</c:v>
                </c:pt>
                <c:pt idx="15229">
                  <c:v>0.30178540555855182</c:v>
                </c:pt>
                <c:pt idx="15230">
                  <c:v>0.30174577907327832</c:v>
                </c:pt>
                <c:pt idx="15231">
                  <c:v>0.30170616039233739</c:v>
                </c:pt>
                <c:pt idx="15232">
                  <c:v>0.30166654951367466</c:v>
                </c:pt>
                <c:pt idx="15233">
                  <c:v>0.30162694643524474</c:v>
                </c:pt>
                <c:pt idx="15234">
                  <c:v>0.30158735115499835</c:v>
                </c:pt>
                <c:pt idx="15235">
                  <c:v>0.30154776367088965</c:v>
                </c:pt>
                <c:pt idx="15236">
                  <c:v>0.30150818398087353</c:v>
                </c:pt>
                <c:pt idx="15237">
                  <c:v>0.30146861208289638</c:v>
                </c:pt>
                <c:pt idx="15238">
                  <c:v>0.30142904797492093</c:v>
                </c:pt>
                <c:pt idx="15239">
                  <c:v>0.30138949165490225</c:v>
                </c:pt>
                <c:pt idx="15240">
                  <c:v>0.30134994312078844</c:v>
                </c:pt>
                <c:pt idx="15241">
                  <c:v>0.30131040237054946</c:v>
                </c:pt>
                <c:pt idx="15242">
                  <c:v>0.30127086940212688</c:v>
                </c:pt>
                <c:pt idx="15243">
                  <c:v>0.30123134421349229</c:v>
                </c:pt>
                <c:pt idx="15244">
                  <c:v>0.30119182680260081</c:v>
                </c:pt>
                <c:pt idx="15245">
                  <c:v>0.30115231716741397</c:v>
                </c:pt>
                <c:pt idx="15246">
                  <c:v>0.30111281530588707</c:v>
                </c:pt>
                <c:pt idx="15247">
                  <c:v>0.30107332121597807</c:v>
                </c:pt>
                <c:pt idx="15248">
                  <c:v>0.30103383489565338</c:v>
                </c:pt>
                <c:pt idx="15249">
                  <c:v>0.30099435634287902</c:v>
                </c:pt>
                <c:pt idx="15250">
                  <c:v>0.30095488555561389</c:v>
                </c:pt>
                <c:pt idx="15251">
                  <c:v>0.3009154225318128</c:v>
                </c:pt>
                <c:pt idx="15252">
                  <c:v>0.30087596726946314</c:v>
                </c:pt>
                <c:pt idx="15253">
                  <c:v>0.30083651976649889</c:v>
                </c:pt>
                <c:pt idx="15254">
                  <c:v>0.30079708002090555</c:v>
                </c:pt>
                <c:pt idx="15255">
                  <c:v>0.30075764803064781</c:v>
                </c:pt>
                <c:pt idx="15256">
                  <c:v>0.30071822379369234</c:v>
                </c:pt>
                <c:pt idx="15257">
                  <c:v>0.30067880730800411</c:v>
                </c:pt>
                <c:pt idx="15258">
                  <c:v>0.30063939857154276</c:v>
                </c:pt>
                <c:pt idx="15259">
                  <c:v>0.30059999758229394</c:v>
                </c:pt>
                <c:pt idx="15260">
                  <c:v>0.30056060433821691</c:v>
                </c:pt>
                <c:pt idx="15261">
                  <c:v>0.30052121883728211</c:v>
                </c:pt>
                <c:pt idx="15262">
                  <c:v>0.30048184107746589</c:v>
                </c:pt>
                <c:pt idx="15263">
                  <c:v>0.30044247105672933</c:v>
                </c:pt>
                <c:pt idx="15264">
                  <c:v>0.30040310877305182</c:v>
                </c:pt>
                <c:pt idx="15265">
                  <c:v>0.30036375422441142</c:v>
                </c:pt>
                <c:pt idx="15266">
                  <c:v>0.30032440740877153</c:v>
                </c:pt>
                <c:pt idx="15267">
                  <c:v>0.30028506832410962</c:v>
                </c:pt>
                <c:pt idx="15268">
                  <c:v>0.30024573696839879</c:v>
                </c:pt>
                <c:pt idx="15269">
                  <c:v>0.3002064133396255</c:v>
                </c:pt>
                <c:pt idx="15270">
                  <c:v>0.30016709743574638</c:v>
                </c:pt>
                <c:pt idx="15271">
                  <c:v>0.30012778925476008</c:v>
                </c:pt>
                <c:pt idx="15272">
                  <c:v>0.30008848879462702</c:v>
                </c:pt>
                <c:pt idx="15273">
                  <c:v>0.30004919605332564</c:v>
                </c:pt>
                <c:pt idx="15274">
                  <c:v>0.30000991102885105</c:v>
                </c:pt>
                <c:pt idx="15275">
                  <c:v>0.29997063371916655</c:v>
                </c:pt>
                <c:pt idx="15276">
                  <c:v>0.29993136412225674</c:v>
                </c:pt>
                <c:pt idx="15277">
                  <c:v>0.2998921022361013</c:v>
                </c:pt>
                <c:pt idx="15278">
                  <c:v>0.29985284805868961</c:v>
                </c:pt>
                <c:pt idx="15279">
                  <c:v>0.29981360158799597</c:v>
                </c:pt>
                <c:pt idx="15280">
                  <c:v>0.29977436282200465</c:v>
                </c:pt>
                <c:pt idx="15281">
                  <c:v>0.29973513175869376</c:v>
                </c:pt>
                <c:pt idx="15282">
                  <c:v>0.29969590839605781</c:v>
                </c:pt>
                <c:pt idx="15283">
                  <c:v>0.29965669273207907</c:v>
                </c:pt>
                <c:pt idx="15284">
                  <c:v>0.29961748476473482</c:v>
                </c:pt>
                <c:pt idx="15285">
                  <c:v>0.29957828449202234</c:v>
                </c:pt>
                <c:pt idx="15286">
                  <c:v>0.29953909191191697</c:v>
                </c:pt>
                <c:pt idx="15287">
                  <c:v>0.29949990702241786</c:v>
                </c:pt>
                <c:pt idx="15288">
                  <c:v>0.29946072982150346</c:v>
                </c:pt>
                <c:pt idx="15289">
                  <c:v>0.29942156030716743</c:v>
                </c:pt>
                <c:pt idx="15290">
                  <c:v>0.2993823984773944</c:v>
                </c:pt>
                <c:pt idx="15291">
                  <c:v>0.29934324433017628</c:v>
                </c:pt>
                <c:pt idx="15292">
                  <c:v>0.29930409786351153</c:v>
                </c:pt>
                <c:pt idx="15293">
                  <c:v>0.29926495907537731</c:v>
                </c:pt>
                <c:pt idx="15294">
                  <c:v>0.29922582796377933</c:v>
                </c:pt>
                <c:pt idx="15295">
                  <c:v>0.29918670452669882</c:v>
                </c:pt>
                <c:pt idx="15296">
                  <c:v>0.29914758876213676</c:v>
                </c:pt>
                <c:pt idx="15297">
                  <c:v>0.29910848066808482</c:v>
                </c:pt>
                <c:pt idx="15298">
                  <c:v>0.29906938024253682</c:v>
                </c:pt>
                <c:pt idx="15299">
                  <c:v>0.29903028748348798</c:v>
                </c:pt>
                <c:pt idx="15300">
                  <c:v>0.29899120238893495</c:v>
                </c:pt>
                <c:pt idx="15301">
                  <c:v>0.29895212495687684</c:v>
                </c:pt>
                <c:pt idx="15302">
                  <c:v>0.29891305518530231</c:v>
                </c:pt>
                <c:pt idx="15303">
                  <c:v>0.29887399307222307</c:v>
                </c:pt>
                <c:pt idx="15304">
                  <c:v>0.29883493861561788</c:v>
                </c:pt>
                <c:pt idx="15305">
                  <c:v>0.2987958918135033</c:v>
                </c:pt>
                <c:pt idx="15306">
                  <c:v>0.29875685266387308</c:v>
                </c:pt>
                <c:pt idx="15307">
                  <c:v>0.2987178211647305</c:v>
                </c:pt>
                <c:pt idx="15308">
                  <c:v>0.29867879731407626</c:v>
                </c:pt>
                <c:pt idx="15309">
                  <c:v>0.29863978110990103</c:v>
                </c:pt>
                <c:pt idx="15310">
                  <c:v>0.29860077255021877</c:v>
                </c:pt>
                <c:pt idx="15311">
                  <c:v>0.29856177163302838</c:v>
                </c:pt>
                <c:pt idx="15312">
                  <c:v>0.29852277835634067</c:v>
                </c:pt>
                <c:pt idx="15313">
                  <c:v>0.29848379271815118</c:v>
                </c:pt>
                <c:pt idx="15314">
                  <c:v>0.29844481471646794</c:v>
                </c:pt>
                <c:pt idx="15315">
                  <c:v>0.29840584434929751</c:v>
                </c:pt>
                <c:pt idx="15316">
                  <c:v>0.29836688161465141</c:v>
                </c:pt>
                <c:pt idx="15317">
                  <c:v>0.29832792651051537</c:v>
                </c:pt>
                <c:pt idx="15318">
                  <c:v>0.29828897903492729</c:v>
                </c:pt>
                <c:pt idx="15319">
                  <c:v>0.2982500391858719</c:v>
                </c:pt>
                <c:pt idx="15320">
                  <c:v>0.29821110696136677</c:v>
                </c:pt>
                <c:pt idx="15321">
                  <c:v>0.29817218235942927</c:v>
                </c:pt>
                <c:pt idx="15322">
                  <c:v>0.29813326537805507</c:v>
                </c:pt>
                <c:pt idx="15323">
                  <c:v>0.2980943560152608</c:v>
                </c:pt>
                <c:pt idx="15324">
                  <c:v>0.29805545426906188</c:v>
                </c:pt>
                <c:pt idx="15325">
                  <c:v>0.29801656013747346</c:v>
                </c:pt>
                <c:pt idx="15326">
                  <c:v>0.29797767361849486</c:v>
                </c:pt>
                <c:pt idx="15327">
                  <c:v>0.29793879471014811</c:v>
                </c:pt>
                <c:pt idx="15328">
                  <c:v>0.29789992341044796</c:v>
                </c:pt>
                <c:pt idx="15329">
                  <c:v>0.29786105971740667</c:v>
                </c:pt>
                <c:pt idx="15330">
                  <c:v>0.29782220362904477</c:v>
                </c:pt>
                <c:pt idx="15331">
                  <c:v>0.29778335514336418</c:v>
                </c:pt>
                <c:pt idx="15332">
                  <c:v>0.29774451425839804</c:v>
                </c:pt>
                <c:pt idx="15333">
                  <c:v>0.29770568097215738</c:v>
                </c:pt>
                <c:pt idx="15334">
                  <c:v>0.29766685528266579</c:v>
                </c:pt>
                <c:pt idx="15335">
                  <c:v>0.29762803718792802</c:v>
                </c:pt>
                <c:pt idx="15336">
                  <c:v>0.29758922668597088</c:v>
                </c:pt>
                <c:pt idx="15337">
                  <c:v>0.29755042377482288</c:v>
                </c:pt>
                <c:pt idx="15338">
                  <c:v>0.29751162845248752</c:v>
                </c:pt>
                <c:pt idx="15339">
                  <c:v>0.29747284071699992</c:v>
                </c:pt>
                <c:pt idx="15340">
                  <c:v>0.29743406056637733</c:v>
                </c:pt>
                <c:pt idx="15341">
                  <c:v>0.29739528799864801</c:v>
                </c:pt>
                <c:pt idx="15342">
                  <c:v>0.29735652301182153</c:v>
                </c:pt>
                <c:pt idx="15343">
                  <c:v>0.29731776560393175</c:v>
                </c:pt>
                <c:pt idx="15344">
                  <c:v>0.29727901577299692</c:v>
                </c:pt>
                <c:pt idx="15345">
                  <c:v>0.2972402735170529</c:v>
                </c:pt>
                <c:pt idx="15346">
                  <c:v>0.29720153883411277</c:v>
                </c:pt>
                <c:pt idx="15347">
                  <c:v>0.29716281172221637</c:v>
                </c:pt>
                <c:pt idx="15348">
                  <c:v>0.29712409217937741</c:v>
                </c:pt>
                <c:pt idx="15349">
                  <c:v>0.29708538020363007</c:v>
                </c:pt>
                <c:pt idx="15350">
                  <c:v>0.29704667579300348</c:v>
                </c:pt>
                <c:pt idx="15351">
                  <c:v>0.29700797894552239</c:v>
                </c:pt>
                <c:pt idx="15352">
                  <c:v>0.29696928965922237</c:v>
                </c:pt>
                <c:pt idx="15353">
                  <c:v>0.29693060793212661</c:v>
                </c:pt>
                <c:pt idx="15354">
                  <c:v>0.29689193376227235</c:v>
                </c:pt>
                <c:pt idx="15355">
                  <c:v>0.29685326714769</c:v>
                </c:pt>
                <c:pt idx="15356">
                  <c:v>0.29681460808640597</c:v>
                </c:pt>
                <c:pt idx="15357">
                  <c:v>0.29677595657645534</c:v>
                </c:pt>
                <c:pt idx="15358">
                  <c:v>0.29673731261587727</c:v>
                </c:pt>
                <c:pt idx="15359">
                  <c:v>0.29669867620270535</c:v>
                </c:pt>
                <c:pt idx="15360">
                  <c:v>0.29666004733496876</c:v>
                </c:pt>
                <c:pt idx="15361">
                  <c:v>0.2966214260106998</c:v>
                </c:pt>
                <c:pt idx="15362">
                  <c:v>0.29658281222794969</c:v>
                </c:pt>
                <c:pt idx="15363">
                  <c:v>0.29654420598473707</c:v>
                </c:pt>
                <c:pt idx="15364">
                  <c:v>0.29650560727910985</c:v>
                </c:pt>
                <c:pt idx="15365">
                  <c:v>0.29646701610909998</c:v>
                </c:pt>
                <c:pt idx="15366">
                  <c:v>0.29642843247275602</c:v>
                </c:pt>
                <c:pt idx="15367">
                  <c:v>0.29638985636810672</c:v>
                </c:pt>
                <c:pt idx="15368">
                  <c:v>0.29635128779319386</c:v>
                </c:pt>
                <c:pt idx="15369">
                  <c:v>0.29631272674606557</c:v>
                </c:pt>
                <c:pt idx="15370">
                  <c:v>0.29627417322475669</c:v>
                </c:pt>
                <c:pt idx="15371">
                  <c:v>0.29623562722730107</c:v>
                </c:pt>
                <c:pt idx="15372">
                  <c:v>0.29619708875175527</c:v>
                </c:pt>
                <c:pt idx="15373">
                  <c:v>0.2961585577961568</c:v>
                </c:pt>
                <c:pt idx="15374">
                  <c:v>0.29612003435855122</c:v>
                </c:pt>
                <c:pt idx="15375">
                  <c:v>0.29608151843697578</c:v>
                </c:pt>
                <c:pt idx="15376">
                  <c:v>0.29604301002948286</c:v>
                </c:pt>
                <c:pt idx="15377">
                  <c:v>0.29600450913411863</c:v>
                </c:pt>
                <c:pt idx="15378">
                  <c:v>0.29596601574892256</c:v>
                </c:pt>
                <c:pt idx="15379">
                  <c:v>0.29592752987194715</c:v>
                </c:pt>
                <c:pt idx="15380">
                  <c:v>0.2958890515012314</c:v>
                </c:pt>
                <c:pt idx="15381">
                  <c:v>0.29585058063483893</c:v>
                </c:pt>
                <c:pt idx="15382">
                  <c:v>0.2958121172708067</c:v>
                </c:pt>
                <c:pt idx="15383">
                  <c:v>0.29577366140717831</c:v>
                </c:pt>
                <c:pt idx="15384">
                  <c:v>0.29573521304201855</c:v>
                </c:pt>
                <c:pt idx="15385">
                  <c:v>0.29569677217337181</c:v>
                </c:pt>
                <c:pt idx="15386">
                  <c:v>0.29565833879928932</c:v>
                </c:pt>
                <c:pt idx="15387">
                  <c:v>0.29561991291782563</c:v>
                </c:pt>
                <c:pt idx="15388">
                  <c:v>0.29558149452702437</c:v>
                </c:pt>
                <c:pt idx="15389">
                  <c:v>0.29554308362495141</c:v>
                </c:pt>
                <c:pt idx="15390">
                  <c:v>0.29550468020965476</c:v>
                </c:pt>
                <c:pt idx="15391">
                  <c:v>0.29546628427918098</c:v>
                </c:pt>
                <c:pt idx="15392">
                  <c:v>0.2954278958315939</c:v>
                </c:pt>
                <c:pt idx="15393">
                  <c:v>0.29538951486495185</c:v>
                </c:pt>
                <c:pt idx="15394">
                  <c:v>0.29535114137730117</c:v>
                </c:pt>
                <c:pt idx="15395">
                  <c:v>0.29531277536671036</c:v>
                </c:pt>
                <c:pt idx="15396">
                  <c:v>0.29527441683122241</c:v>
                </c:pt>
                <c:pt idx="15397">
                  <c:v>0.29523606576891032</c:v>
                </c:pt>
                <c:pt idx="15398">
                  <c:v>0.2951977221778268</c:v>
                </c:pt>
                <c:pt idx="15399">
                  <c:v>0.29515938605603126</c:v>
                </c:pt>
                <c:pt idx="15400">
                  <c:v>0.29512105740158429</c:v>
                </c:pt>
                <c:pt idx="15401">
                  <c:v>0.29508273621255116</c:v>
                </c:pt>
                <c:pt idx="15402">
                  <c:v>0.2950444224869791</c:v>
                </c:pt>
                <c:pt idx="15403">
                  <c:v>0.29500611622294803</c:v>
                </c:pt>
                <c:pt idx="15404">
                  <c:v>0.29496781741850431</c:v>
                </c:pt>
                <c:pt idx="15405">
                  <c:v>0.29492952607172251</c:v>
                </c:pt>
                <c:pt idx="15406">
                  <c:v>0.29489124218066332</c:v>
                </c:pt>
                <c:pt idx="15407">
                  <c:v>0.29485296574339476</c:v>
                </c:pt>
                <c:pt idx="15408">
                  <c:v>0.2948146967579755</c:v>
                </c:pt>
                <c:pt idx="15409">
                  <c:v>0.29477643522247127</c:v>
                </c:pt>
                <c:pt idx="15410">
                  <c:v>0.29473818113495226</c:v>
                </c:pt>
                <c:pt idx="15411">
                  <c:v>0.2946999344934797</c:v>
                </c:pt>
                <c:pt idx="15412">
                  <c:v>0.29466169529613051</c:v>
                </c:pt>
                <c:pt idx="15413">
                  <c:v>0.29462346354097152</c:v>
                </c:pt>
                <c:pt idx="15414">
                  <c:v>0.29458523922606461</c:v>
                </c:pt>
                <c:pt idx="15415">
                  <c:v>0.29454702234948132</c:v>
                </c:pt>
                <c:pt idx="15416">
                  <c:v>0.29450881290929998</c:v>
                </c:pt>
                <c:pt idx="15417">
                  <c:v>0.29447061090358023</c:v>
                </c:pt>
                <c:pt idx="15418">
                  <c:v>0.29443241633039652</c:v>
                </c:pt>
                <c:pt idx="15419">
                  <c:v>0.29439422918783004</c:v>
                </c:pt>
                <c:pt idx="15420">
                  <c:v>0.2943560494739369</c:v>
                </c:pt>
                <c:pt idx="15421">
                  <c:v>0.29431787718680991</c:v>
                </c:pt>
                <c:pt idx="15422">
                  <c:v>0.29427971232450412</c:v>
                </c:pt>
                <c:pt idx="15423">
                  <c:v>0.29424155488510229</c:v>
                </c:pt>
                <c:pt idx="15424">
                  <c:v>0.29420340486668317</c:v>
                </c:pt>
                <c:pt idx="15425">
                  <c:v>0.29416526226731932</c:v>
                </c:pt>
                <c:pt idx="15426">
                  <c:v>0.29412712708508681</c:v>
                </c:pt>
                <c:pt idx="15427">
                  <c:v>0.29408899931806953</c:v>
                </c:pt>
                <c:pt idx="15428">
                  <c:v>0.29405087896432847</c:v>
                </c:pt>
                <c:pt idx="15429">
                  <c:v>0.29401276602195597</c:v>
                </c:pt>
                <c:pt idx="15430">
                  <c:v>0.29397466048902715</c:v>
                </c:pt>
                <c:pt idx="15431">
                  <c:v>0.29393656236362042</c:v>
                </c:pt>
                <c:pt idx="15432">
                  <c:v>0.29389847164381755</c:v>
                </c:pt>
                <c:pt idx="15433">
                  <c:v>0.29386038832769901</c:v>
                </c:pt>
                <c:pt idx="15434">
                  <c:v>0.29382231241333906</c:v>
                </c:pt>
                <c:pt idx="15435">
                  <c:v>0.29378424389883506</c:v>
                </c:pt>
                <c:pt idx="15436">
                  <c:v>0.29374618278225811</c:v>
                </c:pt>
                <c:pt idx="15437">
                  <c:v>0.29370812906169147</c:v>
                </c:pt>
                <c:pt idx="15438">
                  <c:v>0.29367008273522482</c:v>
                </c:pt>
                <c:pt idx="15439">
                  <c:v>0.2936320438009396</c:v>
                </c:pt>
                <c:pt idx="15440">
                  <c:v>0.29359401225692111</c:v>
                </c:pt>
                <c:pt idx="15441">
                  <c:v>0.29355598810125538</c:v>
                </c:pt>
                <c:pt idx="15442">
                  <c:v>0.29351797133203317</c:v>
                </c:pt>
                <c:pt idx="15443">
                  <c:v>0.29347996194733167</c:v>
                </c:pt>
                <c:pt idx="15444">
                  <c:v>0.29344195994523781</c:v>
                </c:pt>
                <c:pt idx="15445">
                  <c:v>0.2934039653238586</c:v>
                </c:pt>
                <c:pt idx="15446">
                  <c:v>0.29336597808125842</c:v>
                </c:pt>
                <c:pt idx="15447">
                  <c:v>0.29332799821554162</c:v>
                </c:pt>
                <c:pt idx="15448">
                  <c:v>0.29329002572479118</c:v>
                </c:pt>
                <c:pt idx="15449">
                  <c:v>0.29325206060710501</c:v>
                </c:pt>
                <c:pt idx="15450">
                  <c:v>0.29321410286057081</c:v>
                </c:pt>
                <c:pt idx="15451">
                  <c:v>0.29317615248328005</c:v>
                </c:pt>
                <c:pt idx="15452">
                  <c:v>0.29313820947332575</c:v>
                </c:pt>
                <c:pt idx="15453">
                  <c:v>0.29310027382880566</c:v>
                </c:pt>
                <c:pt idx="15454">
                  <c:v>0.29306234554779947</c:v>
                </c:pt>
                <c:pt idx="15455">
                  <c:v>0.29302442462841582</c:v>
                </c:pt>
                <c:pt idx="15456">
                  <c:v>0.29298651106875007</c:v>
                </c:pt>
                <c:pt idx="15457">
                  <c:v>0.29294860486688407</c:v>
                </c:pt>
                <c:pt idx="15458">
                  <c:v>0.2929107060209255</c:v>
                </c:pt>
                <c:pt idx="15459">
                  <c:v>0.29287281452896863</c:v>
                </c:pt>
                <c:pt idx="15460">
                  <c:v>0.29283493038911035</c:v>
                </c:pt>
                <c:pt idx="15461">
                  <c:v>0.29279705359944547</c:v>
                </c:pt>
                <c:pt idx="15462">
                  <c:v>0.29275918415807956</c:v>
                </c:pt>
                <c:pt idx="15463">
                  <c:v>0.29272132206310825</c:v>
                </c:pt>
                <c:pt idx="15464">
                  <c:v>0.29268346731263784</c:v>
                </c:pt>
                <c:pt idx="15465">
                  <c:v>0.29264561990475474</c:v>
                </c:pt>
                <c:pt idx="15466">
                  <c:v>0.29260777983757097</c:v>
                </c:pt>
                <c:pt idx="15467">
                  <c:v>0.29256994710918138</c:v>
                </c:pt>
                <c:pt idx="15468">
                  <c:v>0.29253212171769588</c:v>
                </c:pt>
                <c:pt idx="15469">
                  <c:v>0.29249430366121432</c:v>
                </c:pt>
                <c:pt idx="15470">
                  <c:v>0.2924564929378467</c:v>
                </c:pt>
                <c:pt idx="15471">
                  <c:v>0.29241868954568256</c:v>
                </c:pt>
                <c:pt idx="15472">
                  <c:v>0.29238089348283608</c:v>
                </c:pt>
                <c:pt idx="15473">
                  <c:v>0.29234310474740582</c:v>
                </c:pt>
                <c:pt idx="15474">
                  <c:v>0.29230532333751214</c:v>
                </c:pt>
                <c:pt idx="15475">
                  <c:v>0.29226754925124632</c:v>
                </c:pt>
                <c:pt idx="15476">
                  <c:v>0.29222978248672549</c:v>
                </c:pt>
                <c:pt idx="15477">
                  <c:v>0.29219202304205488</c:v>
                </c:pt>
                <c:pt idx="15478">
                  <c:v>0.29215427091534502</c:v>
                </c:pt>
                <c:pt idx="15479">
                  <c:v>0.29211652610469957</c:v>
                </c:pt>
                <c:pt idx="15480">
                  <c:v>0.29207878860823056</c:v>
                </c:pt>
                <c:pt idx="15481">
                  <c:v>0.29204105842404693</c:v>
                </c:pt>
                <c:pt idx="15482">
                  <c:v>0.29200333555026431</c:v>
                </c:pt>
                <c:pt idx="15483">
                  <c:v>0.29196561998499593</c:v>
                </c:pt>
                <c:pt idx="15484">
                  <c:v>0.29192791172634436</c:v>
                </c:pt>
                <c:pt idx="15485">
                  <c:v>0.29189021077242538</c:v>
                </c:pt>
                <c:pt idx="15486">
                  <c:v>0.29185251712135968</c:v>
                </c:pt>
                <c:pt idx="15487">
                  <c:v>0.29181483077125503</c:v>
                </c:pt>
                <c:pt idx="15488">
                  <c:v>0.29177715172022256</c:v>
                </c:pt>
                <c:pt idx="15489">
                  <c:v>0.29173947996638577</c:v>
                </c:pt>
                <c:pt idx="15490">
                  <c:v>0.29170181550785973</c:v>
                </c:pt>
                <c:pt idx="15491">
                  <c:v>0.29166415834275478</c:v>
                </c:pt>
                <c:pt idx="15492">
                  <c:v>0.29162650846918892</c:v>
                </c:pt>
                <c:pt idx="15493">
                  <c:v>0.29158886588529209</c:v>
                </c:pt>
                <c:pt idx="15494">
                  <c:v>0.29155123058915733</c:v>
                </c:pt>
                <c:pt idx="15495">
                  <c:v>0.29151360257892617</c:v>
                </c:pt>
                <c:pt idx="15496">
                  <c:v>0.29147598185271623</c:v>
                </c:pt>
                <c:pt idx="15497">
                  <c:v>0.29143836840863052</c:v>
                </c:pt>
                <c:pt idx="15498">
                  <c:v>0.29140076224481443</c:v>
                </c:pt>
                <c:pt idx="15499">
                  <c:v>0.2913631633593663</c:v>
                </c:pt>
                <c:pt idx="15500">
                  <c:v>0.29132557175041957</c:v>
                </c:pt>
                <c:pt idx="15501">
                  <c:v>0.29128798741608897</c:v>
                </c:pt>
                <c:pt idx="15502">
                  <c:v>0.29125041035450938</c:v>
                </c:pt>
                <c:pt idx="15503">
                  <c:v>0.29121284056379815</c:v>
                </c:pt>
                <c:pt idx="15504">
                  <c:v>0.29117527804208032</c:v>
                </c:pt>
                <c:pt idx="15505">
                  <c:v>0.29113772278748035</c:v>
                </c:pt>
                <c:pt idx="15506">
                  <c:v>0.29110017479812378</c:v>
                </c:pt>
                <c:pt idx="15507">
                  <c:v>0.29106263407213695</c:v>
                </c:pt>
                <c:pt idx="15508">
                  <c:v>0.29102510060764986</c:v>
                </c:pt>
                <c:pt idx="15509">
                  <c:v>0.29098757440278228</c:v>
                </c:pt>
                <c:pt idx="15510">
                  <c:v>0.29095005545566482</c:v>
                </c:pt>
                <c:pt idx="15511">
                  <c:v>0.29091254376443415</c:v>
                </c:pt>
                <c:pt idx="15512">
                  <c:v>0.29087503932720854</c:v>
                </c:pt>
                <c:pt idx="15513">
                  <c:v>0.29083754214211727</c:v>
                </c:pt>
                <c:pt idx="15514">
                  <c:v>0.29080005220730032</c:v>
                </c:pt>
                <c:pt idx="15515">
                  <c:v>0.29076256952088703</c:v>
                </c:pt>
                <c:pt idx="15516">
                  <c:v>0.29072509408099845</c:v>
                </c:pt>
                <c:pt idx="15517">
                  <c:v>0.29068762588578051</c:v>
                </c:pt>
                <c:pt idx="15518">
                  <c:v>0.29065016493335388</c:v>
                </c:pt>
                <c:pt idx="15519">
                  <c:v>0.29061271122186477</c:v>
                </c:pt>
                <c:pt idx="15520">
                  <c:v>0.29057526474943352</c:v>
                </c:pt>
                <c:pt idx="15521">
                  <c:v>0.29053782551419927</c:v>
                </c:pt>
                <c:pt idx="15522">
                  <c:v>0.29050039351430518</c:v>
                </c:pt>
                <c:pt idx="15523">
                  <c:v>0.29046296874788069</c:v>
                </c:pt>
                <c:pt idx="15524">
                  <c:v>0.29042555121305691</c:v>
                </c:pt>
                <c:pt idx="15525">
                  <c:v>0.29038814090797976</c:v>
                </c:pt>
                <c:pt idx="15526">
                  <c:v>0.29035073783078102</c:v>
                </c:pt>
                <c:pt idx="15527">
                  <c:v>0.29031334197960257</c:v>
                </c:pt>
                <c:pt idx="15528">
                  <c:v>0.29027595335257905</c:v>
                </c:pt>
                <c:pt idx="15529">
                  <c:v>0.29023857194785746</c:v>
                </c:pt>
                <c:pt idx="15530">
                  <c:v>0.29020119776356357</c:v>
                </c:pt>
                <c:pt idx="15531">
                  <c:v>0.29016383079785613</c:v>
                </c:pt>
                <c:pt idx="15532">
                  <c:v>0.29012647104886646</c:v>
                </c:pt>
                <c:pt idx="15533">
                  <c:v>0.29008911851472885</c:v>
                </c:pt>
                <c:pt idx="15534">
                  <c:v>0.29005177319359948</c:v>
                </c:pt>
                <c:pt idx="15535">
                  <c:v>0.29001443508361896</c:v>
                </c:pt>
                <c:pt idx="15536">
                  <c:v>0.28997710418292238</c:v>
                </c:pt>
                <c:pt idx="15537">
                  <c:v>0.28993978048966285</c:v>
                </c:pt>
                <c:pt idx="15538">
                  <c:v>0.289902464001979</c:v>
                </c:pt>
                <c:pt idx="15539">
                  <c:v>0.28986515471801649</c:v>
                </c:pt>
                <c:pt idx="15540">
                  <c:v>0.28982785263592581</c:v>
                </c:pt>
                <c:pt idx="15541">
                  <c:v>0.28979055775385132</c:v>
                </c:pt>
                <c:pt idx="15542">
                  <c:v>0.28975327006993912</c:v>
                </c:pt>
                <c:pt idx="15543">
                  <c:v>0.28971598958233796</c:v>
                </c:pt>
                <c:pt idx="15544">
                  <c:v>0.28967871628919845</c:v>
                </c:pt>
                <c:pt idx="15545">
                  <c:v>0.28964145018866161</c:v>
                </c:pt>
                <c:pt idx="15546">
                  <c:v>0.28960419127888892</c:v>
                </c:pt>
                <c:pt idx="15547">
                  <c:v>0.28956693955801582</c:v>
                </c:pt>
                <c:pt idx="15548">
                  <c:v>0.28952969502420989</c:v>
                </c:pt>
                <c:pt idx="15549">
                  <c:v>0.28949245767560589</c:v>
                </c:pt>
                <c:pt idx="15550">
                  <c:v>0.2894552275103634</c:v>
                </c:pt>
                <c:pt idx="15551">
                  <c:v>0.28941800452663741</c:v>
                </c:pt>
                <c:pt idx="15552">
                  <c:v>0.28938078872258316</c:v>
                </c:pt>
                <c:pt idx="15553">
                  <c:v>0.28934358009634031</c:v>
                </c:pt>
                <c:pt idx="15554">
                  <c:v>0.28930637864607944</c:v>
                </c:pt>
                <c:pt idx="15555">
                  <c:v>0.28926918436994725</c:v>
                </c:pt>
                <c:pt idx="15556">
                  <c:v>0.28923199726609522</c:v>
                </c:pt>
                <c:pt idx="15557">
                  <c:v>0.28919481733269214</c:v>
                </c:pt>
                <c:pt idx="15558">
                  <c:v>0.2891576445678794</c:v>
                </c:pt>
                <c:pt idx="15559">
                  <c:v>0.28912047896983151</c:v>
                </c:pt>
                <c:pt idx="15560">
                  <c:v>0.28908332053668501</c:v>
                </c:pt>
                <c:pt idx="15561">
                  <c:v>0.28904616926661936</c:v>
                </c:pt>
                <c:pt idx="15562">
                  <c:v>0.28900902515777732</c:v>
                </c:pt>
                <c:pt idx="15563">
                  <c:v>0.28897188820832831</c:v>
                </c:pt>
                <c:pt idx="15564">
                  <c:v>0.28893475841642963</c:v>
                </c:pt>
                <c:pt idx="15565">
                  <c:v>0.28889763578024547</c:v>
                </c:pt>
                <c:pt idx="15566">
                  <c:v>0.28886052029793052</c:v>
                </c:pt>
                <c:pt idx="15567">
                  <c:v>0.28882341196765393</c:v>
                </c:pt>
                <c:pt idx="15568">
                  <c:v>0.28878631078756534</c:v>
                </c:pt>
                <c:pt idx="15569">
                  <c:v>0.28874921675583864</c:v>
                </c:pt>
                <c:pt idx="15570">
                  <c:v>0.28871212987063882</c:v>
                </c:pt>
                <c:pt idx="15571">
                  <c:v>0.28867505013012629</c:v>
                </c:pt>
                <c:pt idx="15572">
                  <c:v>0.2886379775324705</c:v>
                </c:pt>
                <c:pt idx="15573">
                  <c:v>0.28860091207582989</c:v>
                </c:pt>
                <c:pt idx="15574">
                  <c:v>0.28856385375837151</c:v>
                </c:pt>
                <c:pt idx="15575">
                  <c:v>0.28852680257827024</c:v>
                </c:pt>
                <c:pt idx="15576">
                  <c:v>0.28848975853368097</c:v>
                </c:pt>
                <c:pt idx="15577">
                  <c:v>0.28845272162278462</c:v>
                </c:pt>
                <c:pt idx="15578">
                  <c:v>0.28841569184373922</c:v>
                </c:pt>
                <c:pt idx="15579">
                  <c:v>0.28837866919472344</c:v>
                </c:pt>
                <c:pt idx="15580">
                  <c:v>0.28834165367388842</c:v>
                </c:pt>
                <c:pt idx="15581">
                  <c:v>0.2883046452794305</c:v>
                </c:pt>
                <c:pt idx="15582">
                  <c:v>0.28826764400949556</c:v>
                </c:pt>
                <c:pt idx="15583">
                  <c:v>0.28823064986227231</c:v>
                </c:pt>
                <c:pt idx="15584">
                  <c:v>0.28819366283592684</c:v>
                </c:pt>
                <c:pt idx="15585">
                  <c:v>0.28815668292863422</c:v>
                </c:pt>
                <c:pt idx="15586">
                  <c:v>0.2881197101385603</c:v>
                </c:pt>
                <c:pt idx="15587">
                  <c:v>0.28808274446388582</c:v>
                </c:pt>
                <c:pt idx="15588">
                  <c:v>0.28804578590278596</c:v>
                </c:pt>
                <c:pt idx="15589">
                  <c:v>0.28800883445342684</c:v>
                </c:pt>
                <c:pt idx="15590">
                  <c:v>0.28797189011399238</c:v>
                </c:pt>
                <c:pt idx="15591">
                  <c:v>0.28793495288265947</c:v>
                </c:pt>
                <c:pt idx="15592">
                  <c:v>0.28789802275759435</c:v>
                </c:pt>
                <c:pt idx="15593">
                  <c:v>0.28786109973698482</c:v>
                </c:pt>
                <c:pt idx="15594">
                  <c:v>0.28782418381901209</c:v>
                </c:pt>
                <c:pt idx="15595">
                  <c:v>0.28778727500183282</c:v>
                </c:pt>
                <c:pt idx="15596">
                  <c:v>0.28775037328365244</c:v>
                </c:pt>
                <c:pt idx="15597">
                  <c:v>0.28771347866262942</c:v>
                </c:pt>
                <c:pt idx="15598">
                  <c:v>0.28767659113696215</c:v>
                </c:pt>
                <c:pt idx="15599">
                  <c:v>0.28763971070481431</c:v>
                </c:pt>
                <c:pt idx="15600">
                  <c:v>0.28760283736438297</c:v>
                </c:pt>
                <c:pt idx="15601">
                  <c:v>0.28756597111383903</c:v>
                </c:pt>
                <c:pt idx="15602">
                  <c:v>0.28752911195136482</c:v>
                </c:pt>
                <c:pt idx="15603">
                  <c:v>0.28749225987514998</c:v>
                </c:pt>
                <c:pt idx="15604">
                  <c:v>0.2874554148833755</c:v>
                </c:pt>
                <c:pt idx="15605">
                  <c:v>0.28741857697423107</c:v>
                </c:pt>
                <c:pt idx="15606">
                  <c:v>0.28738174614588746</c:v>
                </c:pt>
                <c:pt idx="15607">
                  <c:v>0.28734492239653742</c:v>
                </c:pt>
                <c:pt idx="15608">
                  <c:v>0.28730810572437565</c:v>
                </c:pt>
                <c:pt idx="15609">
                  <c:v>0.2872712961275718</c:v>
                </c:pt>
                <c:pt idx="15610">
                  <c:v>0.28723449360432662</c:v>
                </c:pt>
                <c:pt idx="15611">
                  <c:v>0.28719769815282331</c:v>
                </c:pt>
                <c:pt idx="15612">
                  <c:v>0.28716090977125391</c:v>
                </c:pt>
                <c:pt idx="15613">
                  <c:v>0.28712412845779595</c:v>
                </c:pt>
                <c:pt idx="15614">
                  <c:v>0.28708735421065312</c:v>
                </c:pt>
                <c:pt idx="15615">
                  <c:v>0.28705058702800601</c:v>
                </c:pt>
                <c:pt idx="15616">
                  <c:v>0.28701382690804766</c:v>
                </c:pt>
                <c:pt idx="15617">
                  <c:v>0.28697707384897136</c:v>
                </c:pt>
                <c:pt idx="15618">
                  <c:v>0.28694032784896484</c:v>
                </c:pt>
                <c:pt idx="15619">
                  <c:v>0.28690358890622092</c:v>
                </c:pt>
                <c:pt idx="15620">
                  <c:v>0.28686685701893738</c:v>
                </c:pt>
                <c:pt idx="15621">
                  <c:v>0.28683013218530462</c:v>
                </c:pt>
                <c:pt idx="15622">
                  <c:v>0.28679341440351314</c:v>
                </c:pt>
                <c:pt idx="15623">
                  <c:v>0.28675670367176898</c:v>
                </c:pt>
                <c:pt idx="15624">
                  <c:v>0.28671999998825975</c:v>
                </c:pt>
                <c:pt idx="15625">
                  <c:v>0.28668330335117381</c:v>
                </c:pt>
                <c:pt idx="15626">
                  <c:v>0.28664661375871858</c:v>
                </c:pt>
                <c:pt idx="15627">
                  <c:v>0.28660993120909056</c:v>
                </c:pt>
                <c:pt idx="15628">
                  <c:v>0.28657325570047842</c:v>
                </c:pt>
                <c:pt idx="15629">
                  <c:v>0.28653658723108932</c:v>
                </c:pt>
                <c:pt idx="15630">
                  <c:v>0.28649992579911832</c:v>
                </c:pt>
                <c:pt idx="15631">
                  <c:v>0.28646327140276806</c:v>
                </c:pt>
                <c:pt idx="15632">
                  <c:v>0.28642662404023261</c:v>
                </c:pt>
                <c:pt idx="15633">
                  <c:v>0.28638998370971847</c:v>
                </c:pt>
                <c:pt idx="15634">
                  <c:v>0.28635335040941456</c:v>
                </c:pt>
                <c:pt idx="15635">
                  <c:v>0.28631672413754</c:v>
                </c:pt>
                <c:pt idx="15636">
                  <c:v>0.28628010489228567</c:v>
                </c:pt>
                <c:pt idx="15637">
                  <c:v>0.28624349267185401</c:v>
                </c:pt>
                <c:pt idx="15638">
                  <c:v>0.28620688747445888</c:v>
                </c:pt>
                <c:pt idx="15639">
                  <c:v>0.28617028929829097</c:v>
                </c:pt>
                <c:pt idx="15640">
                  <c:v>0.28613369814155726</c:v>
                </c:pt>
                <c:pt idx="15641">
                  <c:v>0.28609711400246995</c:v>
                </c:pt>
                <c:pt idx="15642">
                  <c:v>0.28606053687923305</c:v>
                </c:pt>
                <c:pt idx="15643">
                  <c:v>0.28602396677004965</c:v>
                </c:pt>
                <c:pt idx="15644">
                  <c:v>0.28598740367312081</c:v>
                </c:pt>
                <c:pt idx="15645">
                  <c:v>0.28595084758666683</c:v>
                </c:pt>
                <c:pt idx="15646">
                  <c:v>0.28591429850888661</c:v>
                </c:pt>
                <c:pt idx="15647">
                  <c:v>0.28587775643798841</c:v>
                </c:pt>
                <c:pt idx="15648">
                  <c:v>0.28584122137218637</c:v>
                </c:pt>
                <c:pt idx="15649">
                  <c:v>0.2858046933096951</c:v>
                </c:pt>
                <c:pt idx="15650">
                  <c:v>0.28576817224870232</c:v>
                </c:pt>
                <c:pt idx="15651">
                  <c:v>0.28573165818744101</c:v>
                </c:pt>
                <c:pt idx="15652">
                  <c:v>0.28569515112411525</c:v>
                </c:pt>
                <c:pt idx="15653">
                  <c:v>0.28565865105693705</c:v>
                </c:pt>
                <c:pt idx="15654">
                  <c:v>0.28562215798411938</c:v>
                </c:pt>
                <c:pt idx="15655">
                  <c:v>0.28558567190387907</c:v>
                </c:pt>
                <c:pt idx="15656">
                  <c:v>0.28554919281441482</c:v>
                </c:pt>
                <c:pt idx="15657">
                  <c:v>0.28551272071395889</c:v>
                </c:pt>
                <c:pt idx="15658">
                  <c:v>0.28547625560071382</c:v>
                </c:pt>
                <c:pt idx="15659">
                  <c:v>0.28543979747290232</c:v>
                </c:pt>
                <c:pt idx="15660">
                  <c:v>0.28540334632873693</c:v>
                </c:pt>
                <c:pt idx="15661">
                  <c:v>0.28536690216643801</c:v>
                </c:pt>
                <c:pt idx="15662">
                  <c:v>0.28533046498421816</c:v>
                </c:pt>
                <c:pt idx="15663">
                  <c:v>0.28529403478028975</c:v>
                </c:pt>
                <c:pt idx="15664">
                  <c:v>0.28525761155288232</c:v>
                </c:pt>
                <c:pt idx="15665">
                  <c:v>0.28522119530021189</c:v>
                </c:pt>
                <c:pt idx="15666">
                  <c:v>0.28518478602049346</c:v>
                </c:pt>
                <c:pt idx="15667">
                  <c:v>0.28514838371194801</c:v>
                </c:pt>
                <c:pt idx="15668">
                  <c:v>0.28511198837279711</c:v>
                </c:pt>
                <c:pt idx="15669">
                  <c:v>0.28507560000125942</c:v>
                </c:pt>
                <c:pt idx="15670">
                  <c:v>0.28503921859556125</c:v>
                </c:pt>
                <c:pt idx="15671">
                  <c:v>0.2850028441539223</c:v>
                </c:pt>
                <c:pt idx="15672">
                  <c:v>0.28496647667456948</c:v>
                </c:pt>
                <c:pt idx="15673">
                  <c:v>0.28493011615571301</c:v>
                </c:pt>
                <c:pt idx="15674">
                  <c:v>0.28489376259559002</c:v>
                </c:pt>
                <c:pt idx="15675">
                  <c:v>0.28485741599242448</c:v>
                </c:pt>
                <c:pt idx="15676">
                  <c:v>0.28482107634443377</c:v>
                </c:pt>
                <c:pt idx="15677">
                  <c:v>0.28478474364984768</c:v>
                </c:pt>
                <c:pt idx="15678">
                  <c:v>0.28474841790688482</c:v>
                </c:pt>
                <c:pt idx="15679">
                  <c:v>0.28471209911378431</c:v>
                </c:pt>
                <c:pt idx="15680">
                  <c:v>0.28467578726877107</c:v>
                </c:pt>
                <c:pt idx="15681">
                  <c:v>0.28463948237006331</c:v>
                </c:pt>
                <c:pt idx="15682">
                  <c:v>0.28460318441589871</c:v>
                </c:pt>
                <c:pt idx="15683">
                  <c:v>0.28456689340450725</c:v>
                </c:pt>
                <c:pt idx="15684">
                  <c:v>0.28453060933410956</c:v>
                </c:pt>
                <c:pt idx="15685">
                  <c:v>0.28449433220293868</c:v>
                </c:pt>
                <c:pt idx="15686">
                  <c:v>0.28445806200923335</c:v>
                </c:pt>
                <c:pt idx="15687">
                  <c:v>0.28442179875121187</c:v>
                </c:pt>
                <c:pt idx="15688">
                  <c:v>0.28438554242711606</c:v>
                </c:pt>
                <c:pt idx="15689">
                  <c:v>0.28434929303517487</c:v>
                </c:pt>
                <c:pt idx="15690">
                  <c:v>0.28431305057362116</c:v>
                </c:pt>
                <c:pt idx="15691">
                  <c:v>0.28427681504069163</c:v>
                </c:pt>
                <c:pt idx="15692">
                  <c:v>0.28424058643461081</c:v>
                </c:pt>
                <c:pt idx="15693">
                  <c:v>0.28420436475362248</c:v>
                </c:pt>
                <c:pt idx="15694">
                  <c:v>0.28416814999596235</c:v>
                </c:pt>
                <c:pt idx="15695">
                  <c:v>0.28413194215985632</c:v>
                </c:pt>
                <c:pt idx="15696">
                  <c:v>0.28409574124354947</c:v>
                </c:pt>
                <c:pt idx="15697">
                  <c:v>0.28405954724527682</c:v>
                </c:pt>
                <c:pt idx="15698">
                  <c:v>0.28402336016327739</c:v>
                </c:pt>
                <c:pt idx="15699">
                  <c:v>0.28398717999578588</c:v>
                </c:pt>
                <c:pt idx="15700">
                  <c:v>0.28395100674103529</c:v>
                </c:pt>
                <c:pt idx="15701">
                  <c:v>0.28391484039728054</c:v>
                </c:pt>
                <c:pt idx="15702">
                  <c:v>0.2838786809627501</c:v>
                </c:pt>
                <c:pt idx="15703">
                  <c:v>0.28384252843567531</c:v>
                </c:pt>
                <c:pt idx="15704">
                  <c:v>0.28380638281431891</c:v>
                </c:pt>
                <c:pt idx="15705">
                  <c:v>0.28377024409690316</c:v>
                </c:pt>
                <c:pt idx="15706">
                  <c:v>0.28373411228168133</c:v>
                </c:pt>
                <c:pt idx="15707">
                  <c:v>0.28369798736689478</c:v>
                </c:pt>
                <c:pt idx="15708">
                  <c:v>0.28366186935078247</c:v>
                </c:pt>
                <c:pt idx="15709">
                  <c:v>0.28362575823158426</c:v>
                </c:pt>
                <c:pt idx="15710">
                  <c:v>0.28358965400755332</c:v>
                </c:pt>
                <c:pt idx="15711">
                  <c:v>0.28355355667692728</c:v>
                </c:pt>
                <c:pt idx="15712">
                  <c:v>0.28351746623796364</c:v>
                </c:pt>
                <c:pt idx="15713">
                  <c:v>0.28348138268889145</c:v>
                </c:pt>
                <c:pt idx="15714">
                  <c:v>0.28344530602796281</c:v>
                </c:pt>
                <c:pt idx="15715">
                  <c:v>0.28340923625342895</c:v>
                </c:pt>
                <c:pt idx="15716">
                  <c:v>0.28337317336353768</c:v>
                </c:pt>
                <c:pt idx="15717">
                  <c:v>0.28333711735652845</c:v>
                </c:pt>
                <c:pt idx="15718">
                  <c:v>0.28330106823066226</c:v>
                </c:pt>
                <c:pt idx="15719">
                  <c:v>0.28326502598417336</c:v>
                </c:pt>
                <c:pt idx="15720">
                  <c:v>0.28322899061532358</c:v>
                </c:pt>
                <c:pt idx="15721">
                  <c:v>0.28319296212236178</c:v>
                </c:pt>
                <c:pt idx="15722">
                  <c:v>0.28315694050353024</c:v>
                </c:pt>
                <c:pt idx="15723">
                  <c:v>0.28312092575709297</c:v>
                </c:pt>
                <c:pt idx="15724">
                  <c:v>0.28308491788129175</c:v>
                </c:pt>
                <c:pt idx="15725">
                  <c:v>0.28304891687438066</c:v>
                </c:pt>
                <c:pt idx="15726">
                  <c:v>0.28301292273461714</c:v>
                </c:pt>
                <c:pt idx="15727">
                  <c:v>0.28297693546025127</c:v>
                </c:pt>
                <c:pt idx="15728">
                  <c:v>0.28294095504953282</c:v>
                </c:pt>
                <c:pt idx="15729">
                  <c:v>0.28290498150072907</c:v>
                </c:pt>
                <c:pt idx="15730">
                  <c:v>0.28286901481208182</c:v>
                </c:pt>
                <c:pt idx="15731">
                  <c:v>0.28283305498185562</c:v>
                </c:pt>
                <c:pt idx="15732">
                  <c:v>0.28279710200830144</c:v>
                </c:pt>
                <c:pt idx="15733">
                  <c:v>0.28276115588968481</c:v>
                </c:pt>
                <c:pt idx="15734">
                  <c:v>0.28272521662425382</c:v>
                </c:pt>
                <c:pt idx="15735">
                  <c:v>0.28268928421027301</c:v>
                </c:pt>
                <c:pt idx="15736">
                  <c:v>0.28265335864599173</c:v>
                </c:pt>
                <c:pt idx="15737">
                  <c:v>0.28261743992968213</c:v>
                </c:pt>
                <c:pt idx="15738">
                  <c:v>0.28258152805958958</c:v>
                </c:pt>
                <c:pt idx="15739">
                  <c:v>0.28254562303398517</c:v>
                </c:pt>
                <c:pt idx="15740">
                  <c:v>0.28250972485112619</c:v>
                </c:pt>
                <c:pt idx="15741">
                  <c:v>0.28247383350927713</c:v>
                </c:pt>
                <c:pt idx="15742">
                  <c:v>0.28243794900669028</c:v>
                </c:pt>
                <c:pt idx="15743">
                  <c:v>0.28240207134164219</c:v>
                </c:pt>
                <c:pt idx="15744">
                  <c:v>0.28236620051237932</c:v>
                </c:pt>
                <c:pt idx="15745">
                  <c:v>0.28233033651717804</c:v>
                </c:pt>
                <c:pt idx="15746">
                  <c:v>0.28229447935430196</c:v>
                </c:pt>
                <c:pt idx="15747">
                  <c:v>0.28225862902200582</c:v>
                </c:pt>
                <c:pt idx="15748">
                  <c:v>0.28222278551856672</c:v>
                </c:pt>
                <c:pt idx="15749">
                  <c:v>0.28218694884223988</c:v>
                </c:pt>
                <c:pt idx="15750">
                  <c:v>0.28215111899129913</c:v>
                </c:pt>
                <c:pt idx="15751">
                  <c:v>0.28211529596401252</c:v>
                </c:pt>
                <c:pt idx="15752">
                  <c:v>0.28207947975863912</c:v>
                </c:pt>
                <c:pt idx="15753">
                  <c:v>0.28204367037345257</c:v>
                </c:pt>
                <c:pt idx="15754">
                  <c:v>0.28200786780671688</c:v>
                </c:pt>
                <c:pt idx="15755">
                  <c:v>0.28197207205670738</c:v>
                </c:pt>
                <c:pt idx="15756">
                  <c:v>0.28193628312169339</c:v>
                </c:pt>
                <c:pt idx="15757">
                  <c:v>0.28190050099994091</c:v>
                </c:pt>
                <c:pt idx="15758">
                  <c:v>0.28186472568972204</c:v>
                </c:pt>
                <c:pt idx="15759">
                  <c:v>0.28182895718930823</c:v>
                </c:pt>
                <c:pt idx="15760">
                  <c:v>0.28179319549696424</c:v>
                </c:pt>
                <c:pt idx="15761">
                  <c:v>0.28175744061097519</c:v>
                </c:pt>
                <c:pt idx="15762">
                  <c:v>0.28172169252960838</c:v>
                </c:pt>
                <c:pt idx="15763">
                  <c:v>0.2816859512511361</c:v>
                </c:pt>
                <c:pt idx="15764">
                  <c:v>0.28165021677383356</c:v>
                </c:pt>
                <c:pt idx="15765">
                  <c:v>0.28161448909597875</c:v>
                </c:pt>
                <c:pt idx="15766">
                  <c:v>0.28157876821583988</c:v>
                </c:pt>
                <c:pt idx="15767">
                  <c:v>0.28154305413168979</c:v>
                </c:pt>
                <c:pt idx="15768">
                  <c:v>0.28150734684181561</c:v>
                </c:pt>
                <c:pt idx="15769">
                  <c:v>0.28147164634449157</c:v>
                </c:pt>
                <c:pt idx="15770">
                  <c:v>0.28143595263798626</c:v>
                </c:pt>
                <c:pt idx="15771">
                  <c:v>0.28140026572058996</c:v>
                </c:pt>
                <c:pt idx="15772">
                  <c:v>0.28136458559057237</c:v>
                </c:pt>
                <c:pt idx="15773">
                  <c:v>0.28132891224621315</c:v>
                </c:pt>
                <c:pt idx="15774">
                  <c:v>0.28129324568578823</c:v>
                </c:pt>
                <c:pt idx="15775">
                  <c:v>0.28125758590758798</c:v>
                </c:pt>
                <c:pt idx="15776">
                  <c:v>0.28122193290988984</c:v>
                </c:pt>
                <c:pt idx="15777">
                  <c:v>0.28118628669096962</c:v>
                </c:pt>
                <c:pt idx="15778">
                  <c:v>0.28115064724910932</c:v>
                </c:pt>
                <c:pt idx="15779">
                  <c:v>0.28111501458259575</c:v>
                </c:pt>
                <c:pt idx="15780">
                  <c:v>0.28107938868971138</c:v>
                </c:pt>
                <c:pt idx="15781">
                  <c:v>0.28104376956873467</c:v>
                </c:pt>
                <c:pt idx="15782">
                  <c:v>0.28100815721795702</c:v>
                </c:pt>
                <c:pt idx="15783">
                  <c:v>0.28097255163565604</c:v>
                </c:pt>
                <c:pt idx="15784">
                  <c:v>0.28093695282011283</c:v>
                </c:pt>
                <c:pt idx="15785">
                  <c:v>0.28090136076962652</c:v>
                </c:pt>
                <c:pt idx="15786">
                  <c:v>0.28086577548247338</c:v>
                </c:pt>
                <c:pt idx="15787">
                  <c:v>0.28083019695693562</c:v>
                </c:pt>
                <c:pt idx="15788">
                  <c:v>0.2807946251913111</c:v>
                </c:pt>
                <c:pt idx="15789">
                  <c:v>0.2807590601838828</c:v>
                </c:pt>
                <c:pt idx="15790">
                  <c:v>0.28072350193293882</c:v>
                </c:pt>
                <c:pt idx="15791">
                  <c:v>0.28068795043676775</c:v>
                </c:pt>
                <c:pt idx="15792">
                  <c:v>0.2806524056936619</c:v>
                </c:pt>
                <c:pt idx="15793">
                  <c:v>0.28061686770190603</c:v>
                </c:pt>
                <c:pt idx="15794">
                  <c:v>0.28058133645978778</c:v>
                </c:pt>
                <c:pt idx="15795">
                  <c:v>0.28054581196560974</c:v>
                </c:pt>
                <c:pt idx="15796">
                  <c:v>0.28051029421765483</c:v>
                </c:pt>
                <c:pt idx="15797">
                  <c:v>0.28047478321421709</c:v>
                </c:pt>
                <c:pt idx="15798">
                  <c:v>0.28043927895357817</c:v>
                </c:pt>
                <c:pt idx="15799">
                  <c:v>0.28040378143405298</c:v>
                </c:pt>
                <c:pt idx="15800">
                  <c:v>0.28036829065391738</c:v>
                </c:pt>
                <c:pt idx="15801">
                  <c:v>0.28033280661147092</c:v>
                </c:pt>
                <c:pt idx="15802">
                  <c:v>0.280297329305011</c:v>
                </c:pt>
                <c:pt idx="15803">
                  <c:v>0.28026185873283055</c:v>
                </c:pt>
                <c:pt idx="15804">
                  <c:v>0.28022639489322532</c:v>
                </c:pt>
                <c:pt idx="15805">
                  <c:v>0.28019093778449378</c:v>
                </c:pt>
                <c:pt idx="15806">
                  <c:v>0.28015548740492546</c:v>
                </c:pt>
                <c:pt idx="15807">
                  <c:v>0.28012004375282812</c:v>
                </c:pt>
                <c:pt idx="15808">
                  <c:v>0.28008460682649089</c:v>
                </c:pt>
                <c:pt idx="15809">
                  <c:v>0.2800491766242133</c:v>
                </c:pt>
                <c:pt idx="15810">
                  <c:v>0.28001375314429888</c:v>
                </c:pt>
                <c:pt idx="15811">
                  <c:v>0.27997833638504926</c:v>
                </c:pt>
                <c:pt idx="15812">
                  <c:v>0.27994292634475537</c:v>
                </c:pt>
                <c:pt idx="15813">
                  <c:v>0.27990752302171767</c:v>
                </c:pt>
                <c:pt idx="15814">
                  <c:v>0.27987212641424974</c:v>
                </c:pt>
                <c:pt idx="15815">
                  <c:v>0.27983673652063878</c:v>
                </c:pt>
                <c:pt idx="15816">
                  <c:v>0.27980135333919681</c:v>
                </c:pt>
                <c:pt idx="15817">
                  <c:v>0.27976597686822302</c:v>
                </c:pt>
                <c:pt idx="15818">
                  <c:v>0.27973060710602099</c:v>
                </c:pt>
                <c:pt idx="15819">
                  <c:v>0.27969524405089424</c:v>
                </c:pt>
                <c:pt idx="15820">
                  <c:v>0.27965988770114741</c:v>
                </c:pt>
                <c:pt idx="15821">
                  <c:v>0.27962453805508508</c:v>
                </c:pt>
                <c:pt idx="15822">
                  <c:v>0.27958919511101282</c:v>
                </c:pt>
                <c:pt idx="15823">
                  <c:v>0.27955385886723616</c:v>
                </c:pt>
                <c:pt idx="15824">
                  <c:v>0.27951852932206722</c:v>
                </c:pt>
                <c:pt idx="15825">
                  <c:v>0.27948320647379715</c:v>
                </c:pt>
                <c:pt idx="15826">
                  <c:v>0.27944789032075218</c:v>
                </c:pt>
                <c:pt idx="15827">
                  <c:v>0.27941258086122861</c:v>
                </c:pt>
                <c:pt idx="15828">
                  <c:v>0.27937727809353641</c:v>
                </c:pt>
                <c:pt idx="15829">
                  <c:v>0.27934198201598948</c:v>
                </c:pt>
                <c:pt idx="15830">
                  <c:v>0.27930669262689745</c:v>
                </c:pt>
                <c:pt idx="15831">
                  <c:v>0.27927140992456551</c:v>
                </c:pt>
                <c:pt idx="15832">
                  <c:v>0.27923613390730362</c:v>
                </c:pt>
                <c:pt idx="15833">
                  <c:v>0.2792008645734293</c:v>
                </c:pt>
                <c:pt idx="15834">
                  <c:v>0.27916560192125384</c:v>
                </c:pt>
                <c:pt idx="15835">
                  <c:v>0.27913034594908137</c:v>
                </c:pt>
                <c:pt idx="15836">
                  <c:v>0.27909509665523324</c:v>
                </c:pt>
                <c:pt idx="15837">
                  <c:v>0.27905985403802003</c:v>
                </c:pt>
                <c:pt idx="15838">
                  <c:v>0.2790246180957589</c:v>
                </c:pt>
                <c:pt idx="15839">
                  <c:v>0.278989388826757</c:v>
                </c:pt>
                <c:pt idx="15840">
                  <c:v>0.278954166229334</c:v>
                </c:pt>
                <c:pt idx="15841">
                  <c:v>0.27891895030180586</c:v>
                </c:pt>
                <c:pt idx="15842">
                  <c:v>0.27888374104248687</c:v>
                </c:pt>
                <c:pt idx="15843">
                  <c:v>0.27884853844969032</c:v>
                </c:pt>
                <c:pt idx="15844">
                  <c:v>0.27881334252174067</c:v>
                </c:pt>
                <c:pt idx="15845">
                  <c:v>0.27877815325695282</c:v>
                </c:pt>
                <c:pt idx="15846">
                  <c:v>0.27874297065364656</c:v>
                </c:pt>
                <c:pt idx="15847">
                  <c:v>0.27870779471013279</c:v>
                </c:pt>
                <c:pt idx="15848">
                  <c:v>0.27867262542473947</c:v>
                </c:pt>
                <c:pt idx="15849">
                  <c:v>0.27863746279578311</c:v>
                </c:pt>
                <c:pt idx="15850">
                  <c:v>0.27860230682158416</c:v>
                </c:pt>
                <c:pt idx="15851">
                  <c:v>0.2785671575004634</c:v>
                </c:pt>
                <c:pt idx="15852">
                  <c:v>0.2785320148307423</c:v>
                </c:pt>
                <c:pt idx="15853">
                  <c:v>0.27849687881074642</c:v>
                </c:pt>
                <c:pt idx="15854">
                  <c:v>0.27846174943878671</c:v>
                </c:pt>
                <c:pt idx="15855">
                  <c:v>0.27842662671319784</c:v>
                </c:pt>
                <c:pt idx="15856">
                  <c:v>0.27839151063229911</c:v>
                </c:pt>
                <c:pt idx="15857">
                  <c:v>0.27835640119442057</c:v>
                </c:pt>
                <c:pt idx="15858">
                  <c:v>0.27832129839787501</c:v>
                </c:pt>
                <c:pt idx="15859">
                  <c:v>0.27828620224098782</c:v>
                </c:pt>
                <c:pt idx="15860">
                  <c:v>0.27825111272209524</c:v>
                </c:pt>
                <c:pt idx="15861">
                  <c:v>0.27821602983951932</c:v>
                </c:pt>
                <c:pt idx="15862">
                  <c:v>0.2781809535915849</c:v>
                </c:pt>
                <c:pt idx="15863">
                  <c:v>0.27814588397662032</c:v>
                </c:pt>
                <c:pt idx="15864">
                  <c:v>0.27811082099295642</c:v>
                </c:pt>
                <c:pt idx="15865">
                  <c:v>0.27807576463891032</c:v>
                </c:pt>
                <c:pt idx="15866">
                  <c:v>0.27804071491282506</c:v>
                </c:pt>
                <c:pt idx="15867">
                  <c:v>0.27800567181301788</c:v>
                </c:pt>
                <c:pt idx="15868">
                  <c:v>0.27797063533783162</c:v>
                </c:pt>
                <c:pt idx="15869">
                  <c:v>0.27793560548557789</c:v>
                </c:pt>
                <c:pt idx="15870">
                  <c:v>0.27790058225461001</c:v>
                </c:pt>
                <c:pt idx="15871">
                  <c:v>0.27786556564323905</c:v>
                </c:pt>
                <c:pt idx="15872">
                  <c:v>0.27783055564980957</c:v>
                </c:pt>
                <c:pt idx="15873">
                  <c:v>0.27779555227264641</c:v>
                </c:pt>
                <c:pt idx="15874">
                  <c:v>0.27776055551008949</c:v>
                </c:pt>
                <c:pt idx="15875">
                  <c:v>0.27772556536047377</c:v>
                </c:pt>
                <c:pt idx="15876">
                  <c:v>0.27769058182211942</c:v>
                </c:pt>
                <c:pt idx="15877">
                  <c:v>0.27765560489337476</c:v>
                </c:pt>
                <c:pt idx="15878">
                  <c:v>0.27762063457257036</c:v>
                </c:pt>
                <c:pt idx="15879">
                  <c:v>0.27758567085804547</c:v>
                </c:pt>
                <c:pt idx="15880">
                  <c:v>0.27755071374812484</c:v>
                </c:pt>
                <c:pt idx="15881">
                  <c:v>0.27751576324115945</c:v>
                </c:pt>
                <c:pt idx="15882">
                  <c:v>0.27748081933547969</c:v>
                </c:pt>
                <c:pt idx="15883">
                  <c:v>0.27744588202941728</c:v>
                </c:pt>
                <c:pt idx="15884">
                  <c:v>0.27741095132131682</c:v>
                </c:pt>
                <c:pt idx="15885">
                  <c:v>0.27737602720952348</c:v>
                </c:pt>
                <c:pt idx="15886">
                  <c:v>0.27734110969236137</c:v>
                </c:pt>
                <c:pt idx="15887">
                  <c:v>0.2773061987681828</c:v>
                </c:pt>
                <c:pt idx="15888">
                  <c:v>0.27727129443532095</c:v>
                </c:pt>
                <c:pt idx="15889">
                  <c:v>0.27723639669212474</c:v>
                </c:pt>
                <c:pt idx="15890">
                  <c:v>0.27720150553692774</c:v>
                </c:pt>
                <c:pt idx="15891">
                  <c:v>0.27716662096807432</c:v>
                </c:pt>
                <c:pt idx="15892">
                  <c:v>0.27713174298390675</c:v>
                </c:pt>
                <c:pt idx="15893">
                  <c:v>0.27709687158277152</c:v>
                </c:pt>
                <c:pt idx="15894">
                  <c:v>0.27706200676300197</c:v>
                </c:pt>
                <c:pt idx="15895">
                  <c:v>0.2770271485229519</c:v>
                </c:pt>
                <c:pt idx="15896">
                  <c:v>0.27699229686096288</c:v>
                </c:pt>
                <c:pt idx="15897">
                  <c:v>0.27695745177537889</c:v>
                </c:pt>
                <c:pt idx="15898">
                  <c:v>0.27692261326455292</c:v>
                </c:pt>
                <c:pt idx="15899">
                  <c:v>0.27688778132681691</c:v>
                </c:pt>
                <c:pt idx="15900">
                  <c:v>0.27685295596052251</c:v>
                </c:pt>
                <c:pt idx="15901">
                  <c:v>0.27681813716402354</c:v>
                </c:pt>
                <c:pt idx="15902">
                  <c:v>0.27678332493565688</c:v>
                </c:pt>
                <c:pt idx="15903">
                  <c:v>0.27674851927378102</c:v>
                </c:pt>
                <c:pt idx="15904">
                  <c:v>0.27671372017674045</c:v>
                </c:pt>
                <c:pt idx="15905">
                  <c:v>0.27667892764288876</c:v>
                </c:pt>
                <c:pt idx="15906">
                  <c:v>0.27664414167056189</c:v>
                </c:pt>
                <c:pt idx="15907">
                  <c:v>0.27660936225812371</c:v>
                </c:pt>
                <c:pt idx="15908">
                  <c:v>0.27657458940392038</c:v>
                </c:pt>
                <c:pt idx="15909">
                  <c:v>0.2765398231063031</c:v>
                </c:pt>
                <c:pt idx="15910">
                  <c:v>0.27650506336362674</c:v>
                </c:pt>
                <c:pt idx="15911">
                  <c:v>0.27647031017423707</c:v>
                </c:pt>
                <c:pt idx="15912">
                  <c:v>0.27643556353648757</c:v>
                </c:pt>
                <c:pt idx="15913">
                  <c:v>0.27640082344873707</c:v>
                </c:pt>
                <c:pt idx="15914">
                  <c:v>0.27636608990934047</c:v>
                </c:pt>
                <c:pt idx="15915">
                  <c:v>0.27633136291664301</c:v>
                </c:pt>
                <c:pt idx="15916">
                  <c:v>0.27629664246900276</c:v>
                </c:pt>
                <c:pt idx="15917">
                  <c:v>0.27626192856478005</c:v>
                </c:pt>
                <c:pt idx="15918">
                  <c:v>0.27622722120232757</c:v>
                </c:pt>
                <c:pt idx="15919">
                  <c:v>0.2761925203800018</c:v>
                </c:pt>
                <c:pt idx="15920">
                  <c:v>0.27615782609615924</c:v>
                </c:pt>
                <c:pt idx="15921">
                  <c:v>0.27612313834915841</c:v>
                </c:pt>
                <c:pt idx="15922">
                  <c:v>0.27608845713735952</c:v>
                </c:pt>
                <c:pt idx="15923">
                  <c:v>0.2760537824591115</c:v>
                </c:pt>
                <c:pt idx="15924">
                  <c:v>0.27601911431278331</c:v>
                </c:pt>
                <c:pt idx="15925">
                  <c:v>0.27598445269673066</c:v>
                </c:pt>
                <c:pt idx="15926">
                  <c:v>0.27594979760931432</c:v>
                </c:pt>
                <c:pt idx="15927">
                  <c:v>0.27591514904889386</c:v>
                </c:pt>
                <c:pt idx="15928">
                  <c:v>0.27588050701383565</c:v>
                </c:pt>
                <c:pt idx="15929">
                  <c:v>0.27584587150249057</c:v>
                </c:pt>
                <c:pt idx="15930">
                  <c:v>0.27581124251322453</c:v>
                </c:pt>
                <c:pt idx="15931">
                  <c:v>0.27577662004440823</c:v>
                </c:pt>
                <c:pt idx="15932">
                  <c:v>0.27574200409439276</c:v>
                </c:pt>
                <c:pt idx="15933">
                  <c:v>0.2757073946615507</c:v>
                </c:pt>
                <c:pt idx="15934">
                  <c:v>0.27567279174424858</c:v>
                </c:pt>
                <c:pt idx="15935">
                  <c:v>0.27563819534083667</c:v>
                </c:pt>
                <c:pt idx="15936">
                  <c:v>0.27560360544968948</c:v>
                </c:pt>
                <c:pt idx="15937">
                  <c:v>0.27556902206917466</c:v>
                </c:pt>
                <c:pt idx="15938">
                  <c:v>0.27553444519765907</c:v>
                </c:pt>
                <c:pt idx="15939">
                  <c:v>0.2754998748334998</c:v>
                </c:pt>
                <c:pt idx="15940">
                  <c:v>0.27546531097507337</c:v>
                </c:pt>
                <c:pt idx="15941">
                  <c:v>0.27543075362074482</c:v>
                </c:pt>
                <c:pt idx="15942">
                  <c:v>0.27539620276888188</c:v>
                </c:pt>
                <c:pt idx="15943">
                  <c:v>0.27536165841785332</c:v>
                </c:pt>
                <c:pt idx="15944">
                  <c:v>0.27532712056602821</c:v>
                </c:pt>
                <c:pt idx="15945">
                  <c:v>0.27529258921177691</c:v>
                </c:pt>
                <c:pt idx="15946">
                  <c:v>0.27525806435347183</c:v>
                </c:pt>
                <c:pt idx="15947">
                  <c:v>0.27522354598947918</c:v>
                </c:pt>
                <c:pt idx="15948">
                  <c:v>0.27518903411816875</c:v>
                </c:pt>
                <c:pt idx="15949">
                  <c:v>0.27515452873791907</c:v>
                </c:pt>
                <c:pt idx="15950">
                  <c:v>0.27512002984709932</c:v>
                </c:pt>
                <c:pt idx="15951">
                  <c:v>0.27508553744408198</c:v>
                </c:pt>
                <c:pt idx="15952">
                  <c:v>0.2750510515272408</c:v>
                </c:pt>
                <c:pt idx="15953">
                  <c:v>0.27501657209495511</c:v>
                </c:pt>
                <c:pt idx="15954">
                  <c:v>0.27498209914558563</c:v>
                </c:pt>
                <c:pt idx="15955">
                  <c:v>0.27494763267751404</c:v>
                </c:pt>
                <c:pt idx="15956">
                  <c:v>0.2749131726891203</c:v>
                </c:pt>
                <c:pt idx="15957">
                  <c:v>0.27487871917878137</c:v>
                </c:pt>
                <c:pt idx="15958">
                  <c:v>0.27484427214486562</c:v>
                </c:pt>
                <c:pt idx="15959">
                  <c:v>0.27480983158574945</c:v>
                </c:pt>
                <c:pt idx="15960">
                  <c:v>0.27477539749981666</c:v>
                </c:pt>
                <c:pt idx="15961">
                  <c:v>0.27474096988544561</c:v>
                </c:pt>
                <c:pt idx="15962">
                  <c:v>0.27470654874100414</c:v>
                </c:pt>
                <c:pt idx="15963">
                  <c:v>0.27467213406488644</c:v>
                </c:pt>
                <c:pt idx="15964">
                  <c:v>0.27463772585545931</c:v>
                </c:pt>
                <c:pt idx="15965">
                  <c:v>0.27460332411110722</c:v>
                </c:pt>
                <c:pt idx="15966">
                  <c:v>0.27456892883021738</c:v>
                </c:pt>
                <c:pt idx="15967">
                  <c:v>0.27453454001116029</c:v>
                </c:pt>
                <c:pt idx="15968">
                  <c:v>0.27450015765232266</c:v>
                </c:pt>
                <c:pt idx="15969">
                  <c:v>0.27446578175208841</c:v>
                </c:pt>
                <c:pt idx="15970">
                  <c:v>0.27443141230883017</c:v>
                </c:pt>
                <c:pt idx="15971">
                  <c:v>0.27439704932094366</c:v>
                </c:pt>
                <c:pt idx="15972">
                  <c:v>0.27436269278680503</c:v>
                </c:pt>
                <c:pt idx="15973">
                  <c:v>0.27432834270479728</c:v>
                </c:pt>
                <c:pt idx="15974">
                  <c:v>0.27429399907330576</c:v>
                </c:pt>
                <c:pt idx="15975">
                  <c:v>0.27425966189071982</c:v>
                </c:pt>
                <c:pt idx="15976">
                  <c:v>0.2742253311554218</c:v>
                </c:pt>
                <c:pt idx="15977">
                  <c:v>0.27419100686579773</c:v>
                </c:pt>
                <c:pt idx="15978">
                  <c:v>0.27415668902023532</c:v>
                </c:pt>
                <c:pt idx="15979">
                  <c:v>0.27412237761711988</c:v>
                </c:pt>
                <c:pt idx="15980">
                  <c:v>0.27408807265484597</c:v>
                </c:pt>
                <c:pt idx="15981">
                  <c:v>0.27405377413178339</c:v>
                </c:pt>
                <c:pt idx="15982">
                  <c:v>0.27401948204633869</c:v>
                </c:pt>
                <c:pt idx="15983">
                  <c:v>0.27398519639689745</c:v>
                </c:pt>
                <c:pt idx="15984">
                  <c:v>0.27395091718184655</c:v>
                </c:pt>
                <c:pt idx="15985">
                  <c:v>0.27391664439957242</c:v>
                </c:pt>
                <c:pt idx="15986">
                  <c:v>0.27388237804847115</c:v>
                </c:pt>
                <c:pt idx="15987">
                  <c:v>0.27384811812692678</c:v>
                </c:pt>
                <c:pt idx="15988">
                  <c:v>0.2738138646333434</c:v>
                </c:pt>
                <c:pt idx="15989">
                  <c:v>0.27377961756609975</c:v>
                </c:pt>
                <c:pt idx="15990">
                  <c:v>0.27374537692359763</c:v>
                </c:pt>
                <c:pt idx="15991">
                  <c:v>0.2737111427042267</c:v>
                </c:pt>
                <c:pt idx="15992">
                  <c:v>0.27367691490638058</c:v>
                </c:pt>
                <c:pt idx="15993">
                  <c:v>0.27364269352845338</c:v>
                </c:pt>
                <c:pt idx="15994">
                  <c:v>0.2736084785688398</c:v>
                </c:pt>
                <c:pt idx="15995">
                  <c:v>0.27357427002593482</c:v>
                </c:pt>
                <c:pt idx="15996">
                  <c:v>0.27354006789813362</c:v>
                </c:pt>
                <c:pt idx="15997">
                  <c:v>0.27350587218383288</c:v>
                </c:pt>
                <c:pt idx="15998">
                  <c:v>0.27347168288142892</c:v>
                </c:pt>
                <c:pt idx="15999">
                  <c:v>0.27343749998931882</c:v>
                </c:pt>
                <c:pt idx="16000">
                  <c:v>0.2734033235059003</c:v>
                </c:pt>
                <c:pt idx="16001">
                  <c:v>0.27336915342957108</c:v>
                </c:pt>
                <c:pt idx="16002">
                  <c:v>0.27333498975873038</c:v>
                </c:pt>
                <c:pt idx="16003">
                  <c:v>0.27330083249177628</c:v>
                </c:pt>
                <c:pt idx="16004">
                  <c:v>0.27326668162710932</c:v>
                </c:pt>
                <c:pt idx="16005">
                  <c:v>0.27323253716312879</c:v>
                </c:pt>
                <c:pt idx="16006">
                  <c:v>0.27319839909823618</c:v>
                </c:pt>
                <c:pt idx="16007">
                  <c:v>0.27316426743083388</c:v>
                </c:pt>
                <c:pt idx="16008">
                  <c:v>0.27313014215931725</c:v>
                </c:pt>
                <c:pt idx="16009">
                  <c:v>0.27309602328209548</c:v>
                </c:pt>
                <c:pt idx="16010">
                  <c:v>0.27306191079756831</c:v>
                </c:pt>
                <c:pt idx="16011">
                  <c:v>0.27302780470413851</c:v>
                </c:pt>
                <c:pt idx="16012">
                  <c:v>0.27299370500021031</c:v>
                </c:pt>
                <c:pt idx="16013">
                  <c:v>0.27295961168418748</c:v>
                </c:pt>
                <c:pt idx="16014">
                  <c:v>0.27292552475447762</c:v>
                </c:pt>
                <c:pt idx="16015">
                  <c:v>0.27289144420947731</c:v>
                </c:pt>
                <c:pt idx="16016">
                  <c:v>0.27285737004759997</c:v>
                </c:pt>
                <c:pt idx="16017">
                  <c:v>0.27282330226725415</c:v>
                </c:pt>
                <c:pt idx="16018">
                  <c:v>0.27278924086683243</c:v>
                </c:pt>
                <c:pt idx="16019">
                  <c:v>0.27275518584475827</c:v>
                </c:pt>
                <c:pt idx="16020">
                  <c:v>0.27272113719942681</c:v>
                </c:pt>
                <c:pt idx="16021">
                  <c:v>0.27268709492925736</c:v>
                </c:pt>
                <c:pt idx="16022">
                  <c:v>0.27265305903264536</c:v>
                </c:pt>
                <c:pt idx="16023">
                  <c:v>0.27261902950801026</c:v>
                </c:pt>
                <c:pt idx="16024">
                  <c:v>0.27258500635375882</c:v>
                </c:pt>
                <c:pt idx="16025">
                  <c:v>0.27255098956829982</c:v>
                </c:pt>
                <c:pt idx="16026">
                  <c:v>0.2725169791500503</c:v>
                </c:pt>
                <c:pt idx="16027">
                  <c:v>0.27248297509741159</c:v>
                </c:pt>
                <c:pt idx="16028">
                  <c:v>0.27244897740878982</c:v>
                </c:pt>
                <c:pt idx="16029">
                  <c:v>0.27241498608261838</c:v>
                </c:pt>
                <c:pt idx="16030">
                  <c:v>0.27238100111729147</c:v>
                </c:pt>
                <c:pt idx="16031">
                  <c:v>0.27234702251122395</c:v>
                </c:pt>
                <c:pt idx="16032">
                  <c:v>0.27231305026284564</c:v>
                </c:pt>
                <c:pt idx="16033">
                  <c:v>0.27227908437054898</c:v>
                </c:pt>
                <c:pt idx="16034">
                  <c:v>0.27224512483276125</c:v>
                </c:pt>
                <c:pt idx="16035">
                  <c:v>0.27221117164789482</c:v>
                </c:pt>
                <c:pt idx="16036">
                  <c:v>0.27217722481436435</c:v>
                </c:pt>
                <c:pt idx="16037">
                  <c:v>0.27214328433058593</c:v>
                </c:pt>
                <c:pt idx="16038">
                  <c:v>0.27210935019497628</c:v>
                </c:pt>
                <c:pt idx="16039">
                  <c:v>0.27207542240595228</c:v>
                </c:pt>
                <c:pt idx="16040">
                  <c:v>0.27204150096193125</c:v>
                </c:pt>
                <c:pt idx="16041">
                  <c:v>0.27200758586133139</c:v>
                </c:pt>
                <c:pt idx="16042">
                  <c:v>0.27197367710257486</c:v>
                </c:pt>
                <c:pt idx="16043">
                  <c:v>0.27193977468406932</c:v>
                </c:pt>
                <c:pt idx="16044">
                  <c:v>0.27190587860424853</c:v>
                </c:pt>
                <c:pt idx="16045">
                  <c:v>0.27187198886151831</c:v>
                </c:pt>
                <c:pt idx="16046">
                  <c:v>0.27183810545431031</c:v>
                </c:pt>
                <c:pt idx="16047">
                  <c:v>0.27180422838104384</c:v>
                </c:pt>
                <c:pt idx="16048">
                  <c:v>0.27177035764013224</c:v>
                </c:pt>
                <c:pt idx="16049">
                  <c:v>0.27173649323000632</c:v>
                </c:pt>
                <c:pt idx="16050">
                  <c:v>0.27170263514908488</c:v>
                </c:pt>
                <c:pt idx="16051">
                  <c:v>0.27166878339579448</c:v>
                </c:pt>
                <c:pt idx="16052">
                  <c:v>0.27163493796854782</c:v>
                </c:pt>
                <c:pt idx="16053">
                  <c:v>0.27160109886577977</c:v>
                </c:pt>
                <c:pt idx="16054">
                  <c:v>0.27156726608591097</c:v>
                </c:pt>
                <c:pt idx="16055">
                  <c:v>0.2715334396273662</c:v>
                </c:pt>
                <c:pt idx="16056">
                  <c:v>0.27149961948857076</c:v>
                </c:pt>
                <c:pt idx="16057">
                  <c:v>0.27146580566795447</c:v>
                </c:pt>
                <c:pt idx="16058">
                  <c:v>0.27143199816393193</c:v>
                </c:pt>
                <c:pt idx="16059">
                  <c:v>0.27139819697494627</c:v>
                </c:pt>
                <c:pt idx="16060">
                  <c:v>0.27136440209941126</c:v>
                </c:pt>
                <c:pt idx="16061">
                  <c:v>0.27133061353575538</c:v>
                </c:pt>
                <c:pt idx="16062">
                  <c:v>0.27129683128241538</c:v>
                </c:pt>
                <c:pt idx="16063">
                  <c:v>0.27126305533781586</c:v>
                </c:pt>
                <c:pt idx="16064">
                  <c:v>0.27122928570038601</c:v>
                </c:pt>
                <c:pt idx="16065">
                  <c:v>0.27119552236855554</c:v>
                </c:pt>
                <c:pt idx="16066">
                  <c:v>0.27116176534075848</c:v>
                </c:pt>
                <c:pt idx="16067">
                  <c:v>0.27112801461541408</c:v>
                </c:pt>
                <c:pt idx="16068">
                  <c:v>0.27109427019096538</c:v>
                </c:pt>
                <c:pt idx="16069">
                  <c:v>0.27106053206583902</c:v>
                </c:pt>
                <c:pt idx="16070">
                  <c:v>0.27102680023847237</c:v>
                </c:pt>
                <c:pt idx="16071">
                  <c:v>0.27099307470728595</c:v>
                </c:pt>
                <c:pt idx="16072">
                  <c:v>0.27095935547072453</c:v>
                </c:pt>
                <c:pt idx="16073">
                  <c:v>0.27092564252721801</c:v>
                </c:pt>
                <c:pt idx="16074">
                  <c:v>0.27089193587520038</c:v>
                </c:pt>
                <c:pt idx="16075">
                  <c:v>0.27085823551310634</c:v>
                </c:pt>
                <c:pt idx="16076">
                  <c:v>0.27082454143937373</c:v>
                </c:pt>
                <c:pt idx="16077">
                  <c:v>0.27079085365242972</c:v>
                </c:pt>
                <c:pt idx="16078">
                  <c:v>0.27075717215071876</c:v>
                </c:pt>
                <c:pt idx="16079">
                  <c:v>0.27072349693267733</c:v>
                </c:pt>
                <c:pt idx="16080">
                  <c:v>0.2706898279967348</c:v>
                </c:pt>
                <c:pt idx="16081">
                  <c:v>0.27065616534133602</c:v>
                </c:pt>
                <c:pt idx="16082">
                  <c:v>0.27062250896492002</c:v>
                </c:pt>
                <c:pt idx="16083">
                  <c:v>0.27058885886591588</c:v>
                </c:pt>
                <c:pt idx="16084">
                  <c:v>0.2705552150427713</c:v>
                </c:pt>
                <c:pt idx="16085">
                  <c:v>0.2705215774939233</c:v>
                </c:pt>
                <c:pt idx="16086">
                  <c:v>0.27048794621781508</c:v>
                </c:pt>
                <c:pt idx="16087">
                  <c:v>0.27045432121288165</c:v>
                </c:pt>
                <c:pt idx="16088">
                  <c:v>0.27042070247756284</c:v>
                </c:pt>
                <c:pt idx="16089">
                  <c:v>0.27038709001030231</c:v>
                </c:pt>
                <c:pt idx="16090">
                  <c:v>0.27035348380955004</c:v>
                </c:pt>
                <c:pt idx="16091">
                  <c:v>0.27031988387373507</c:v>
                </c:pt>
                <c:pt idx="16092">
                  <c:v>0.27028629020130507</c:v>
                </c:pt>
                <c:pt idx="16093">
                  <c:v>0.27025270279070768</c:v>
                </c:pt>
                <c:pt idx="16094">
                  <c:v>0.27021912164038375</c:v>
                </c:pt>
                <c:pt idx="16095">
                  <c:v>0.27018554674877759</c:v>
                </c:pt>
                <c:pt idx="16096">
                  <c:v>0.270151978114334</c:v>
                </c:pt>
                <c:pt idx="16097">
                  <c:v>0.27011841573549888</c:v>
                </c:pt>
                <c:pt idx="16098">
                  <c:v>0.27008485961071632</c:v>
                </c:pt>
                <c:pt idx="16099">
                  <c:v>0.27005130973843405</c:v>
                </c:pt>
                <c:pt idx="16100">
                  <c:v>0.27001776611709882</c:v>
                </c:pt>
                <c:pt idx="16101">
                  <c:v>0.26998422874515682</c:v>
                </c:pt>
                <c:pt idx="16102">
                  <c:v>0.26995069762105894</c:v>
                </c:pt>
                <c:pt idx="16103">
                  <c:v>0.26991717274324839</c:v>
                </c:pt>
                <c:pt idx="16104">
                  <c:v>0.26988365411017351</c:v>
                </c:pt>
                <c:pt idx="16105">
                  <c:v>0.26985014172028882</c:v>
                </c:pt>
                <c:pt idx="16106">
                  <c:v>0.26981663557204577</c:v>
                </c:pt>
                <c:pt idx="16107">
                  <c:v>0.26978313566388051</c:v>
                </c:pt>
                <c:pt idx="16108">
                  <c:v>0.26974964199425788</c:v>
                </c:pt>
                <c:pt idx="16109">
                  <c:v>0.26971615456162379</c:v>
                </c:pt>
                <c:pt idx="16110">
                  <c:v>0.26968267336443619</c:v>
                </c:pt>
                <c:pt idx="16111">
                  <c:v>0.26964919840112428</c:v>
                </c:pt>
                <c:pt idx="16112">
                  <c:v>0.26961572967017322</c:v>
                </c:pt>
                <c:pt idx="16113">
                  <c:v>0.26958226717001954</c:v>
                </c:pt>
                <c:pt idx="16114">
                  <c:v>0.26954881089910832</c:v>
                </c:pt>
                <c:pt idx="16115">
                  <c:v>0.26951536085590688</c:v>
                </c:pt>
                <c:pt idx="16116">
                  <c:v>0.26948191703886876</c:v>
                </c:pt>
                <c:pt idx="16117">
                  <c:v>0.26944847944643735</c:v>
                </c:pt>
                <c:pt idx="16118">
                  <c:v>0.26941504807708011</c:v>
                </c:pt>
                <c:pt idx="16119">
                  <c:v>0.26938162292925366</c:v>
                </c:pt>
                <c:pt idx="16120">
                  <c:v>0.26934820400139964</c:v>
                </c:pt>
                <c:pt idx="16121">
                  <c:v>0.26931479129199415</c:v>
                </c:pt>
                <c:pt idx="16122">
                  <c:v>0.26928138479947838</c:v>
                </c:pt>
                <c:pt idx="16123">
                  <c:v>0.26924798452231624</c:v>
                </c:pt>
                <c:pt idx="16124">
                  <c:v>0.26921459045896895</c:v>
                </c:pt>
                <c:pt idx="16125">
                  <c:v>0.2691812026078928</c:v>
                </c:pt>
                <c:pt idx="16126">
                  <c:v>0.26914782096754697</c:v>
                </c:pt>
                <c:pt idx="16127">
                  <c:v>0.26911444553639113</c:v>
                </c:pt>
                <c:pt idx="16128">
                  <c:v>0.26908107631288891</c:v>
                </c:pt>
                <c:pt idx="16129">
                  <c:v>0.26904771329549082</c:v>
                </c:pt>
                <c:pt idx="16130">
                  <c:v>0.2690143564826678</c:v>
                </c:pt>
                <c:pt idx="16131">
                  <c:v>0.26898100587288276</c:v>
                </c:pt>
                <c:pt idx="16132">
                  <c:v>0.26894766146458438</c:v>
                </c:pt>
                <c:pt idx="16133">
                  <c:v>0.26891432325625247</c:v>
                </c:pt>
                <c:pt idx="16134">
                  <c:v>0.26888099124633752</c:v>
                </c:pt>
                <c:pt idx="16135">
                  <c:v>0.26884766543330441</c:v>
                </c:pt>
                <c:pt idx="16136">
                  <c:v>0.26881434581562652</c:v>
                </c:pt>
                <c:pt idx="16137">
                  <c:v>0.26878103239175521</c:v>
                </c:pt>
                <c:pt idx="16138">
                  <c:v>0.26874772516016521</c:v>
                </c:pt>
                <c:pt idx="16139">
                  <c:v>0.26871442411931862</c:v>
                </c:pt>
                <c:pt idx="16140">
                  <c:v>0.26868112926768423</c:v>
                </c:pt>
                <c:pt idx="16141">
                  <c:v>0.26864784060371699</c:v>
                </c:pt>
                <c:pt idx="16142">
                  <c:v>0.26861455812590085</c:v>
                </c:pt>
                <c:pt idx="16143">
                  <c:v>0.26858128183269547</c:v>
                </c:pt>
                <c:pt idx="16144">
                  <c:v>0.26854801172256032</c:v>
                </c:pt>
                <c:pt idx="16145">
                  <c:v>0.26851474779397438</c:v>
                </c:pt>
                <c:pt idx="16146">
                  <c:v>0.26848149004540589</c:v>
                </c:pt>
                <c:pt idx="16147">
                  <c:v>0.26844823847531579</c:v>
                </c:pt>
                <c:pt idx="16148">
                  <c:v>0.26841499308218586</c:v>
                </c:pt>
                <c:pt idx="16149">
                  <c:v>0.26838175386447638</c:v>
                </c:pt>
                <c:pt idx="16150">
                  <c:v>0.26834852082065902</c:v>
                </c:pt>
                <c:pt idx="16151">
                  <c:v>0.26831529394921022</c:v>
                </c:pt>
                <c:pt idx="16152">
                  <c:v>0.26828207324859138</c:v>
                </c:pt>
                <c:pt idx="16153">
                  <c:v>0.26824885871728665</c:v>
                </c:pt>
                <c:pt idx="16154">
                  <c:v>0.26821565035376327</c:v>
                </c:pt>
                <c:pt idx="16155">
                  <c:v>0.26818244815649461</c:v>
                </c:pt>
                <c:pt idx="16156">
                  <c:v>0.26814925212395374</c:v>
                </c:pt>
                <c:pt idx="16157">
                  <c:v>0.26811606225461937</c:v>
                </c:pt>
                <c:pt idx="16158">
                  <c:v>0.26808287854695495</c:v>
                </c:pt>
                <c:pt idx="16159">
                  <c:v>0.26804970099944442</c:v>
                </c:pt>
                <c:pt idx="16160">
                  <c:v>0.26801652961055811</c:v>
                </c:pt>
                <c:pt idx="16161">
                  <c:v>0.26798336437877585</c:v>
                </c:pt>
                <c:pt idx="16162">
                  <c:v>0.26795020530257202</c:v>
                </c:pt>
                <c:pt idx="16163">
                  <c:v>0.26791705238042018</c:v>
                </c:pt>
                <c:pt idx="16164">
                  <c:v>0.26788390561080877</c:v>
                </c:pt>
                <c:pt idx="16165">
                  <c:v>0.26785076499220262</c:v>
                </c:pt>
                <c:pt idx="16166">
                  <c:v>0.26781763052308133</c:v>
                </c:pt>
                <c:pt idx="16167">
                  <c:v>0.26778450220193134</c:v>
                </c:pt>
                <c:pt idx="16168">
                  <c:v>0.26775138002722765</c:v>
                </c:pt>
                <c:pt idx="16169">
                  <c:v>0.26771826399745557</c:v>
                </c:pt>
                <c:pt idx="16170">
                  <c:v>0.26768515411107779</c:v>
                </c:pt>
                <c:pt idx="16171">
                  <c:v>0.26765205036659229</c:v>
                </c:pt>
                <c:pt idx="16172">
                  <c:v>0.26761895276247488</c:v>
                </c:pt>
                <c:pt idx="16173">
                  <c:v>0.26758586129721157</c:v>
                </c:pt>
                <c:pt idx="16174">
                  <c:v>0.26755277596927346</c:v>
                </c:pt>
                <c:pt idx="16175">
                  <c:v>0.26751969677714282</c:v>
                </c:pt>
                <c:pt idx="16176">
                  <c:v>0.26748662371931797</c:v>
                </c:pt>
                <c:pt idx="16177">
                  <c:v>0.26745355679426508</c:v>
                </c:pt>
                <c:pt idx="16178">
                  <c:v>0.26742049600048218</c:v>
                </c:pt>
                <c:pt idx="16179">
                  <c:v>0.26738744133644565</c:v>
                </c:pt>
                <c:pt idx="16180">
                  <c:v>0.26735439280063783</c:v>
                </c:pt>
                <c:pt idx="16181">
                  <c:v>0.26732135039154731</c:v>
                </c:pt>
                <c:pt idx="16182">
                  <c:v>0.2672883141076654</c:v>
                </c:pt>
                <c:pt idx="16183">
                  <c:v>0.26725528394746934</c:v>
                </c:pt>
                <c:pt idx="16184">
                  <c:v>0.26722225990945092</c:v>
                </c:pt>
                <c:pt idx="16185">
                  <c:v>0.26718924199209082</c:v>
                </c:pt>
                <c:pt idx="16186">
                  <c:v>0.26715623019388507</c:v>
                </c:pt>
                <c:pt idx="16187">
                  <c:v>0.26712322451331527</c:v>
                </c:pt>
                <c:pt idx="16188">
                  <c:v>0.26709022494887846</c:v>
                </c:pt>
                <c:pt idx="16189">
                  <c:v>0.26705723149905491</c:v>
                </c:pt>
                <c:pt idx="16190">
                  <c:v>0.267024244162337</c:v>
                </c:pt>
                <c:pt idx="16191">
                  <c:v>0.26699126293721481</c:v>
                </c:pt>
                <c:pt idx="16192">
                  <c:v>0.26695828782218084</c:v>
                </c:pt>
                <c:pt idx="16193">
                  <c:v>0.26692531881571807</c:v>
                </c:pt>
                <c:pt idx="16194">
                  <c:v>0.2668923559163261</c:v>
                </c:pt>
                <c:pt idx="16195">
                  <c:v>0.26685939912249673</c:v>
                </c:pt>
                <c:pt idx="16196">
                  <c:v>0.26682644843271358</c:v>
                </c:pt>
                <c:pt idx="16197">
                  <c:v>0.26679350384547795</c:v>
                </c:pt>
                <c:pt idx="16198">
                  <c:v>0.26676056535928516</c:v>
                </c:pt>
                <c:pt idx="16199">
                  <c:v>0.26672763297261382</c:v>
                </c:pt>
                <c:pt idx="16200">
                  <c:v>0.26669470668397266</c:v>
                </c:pt>
                <c:pt idx="16201">
                  <c:v>0.26666178649185185</c:v>
                </c:pt>
                <c:pt idx="16202">
                  <c:v>0.26662887239475169</c:v>
                </c:pt>
                <c:pt idx="16203">
                  <c:v>0.26659596439115041</c:v>
                </c:pt>
                <c:pt idx="16204">
                  <c:v>0.26656306247956152</c:v>
                </c:pt>
                <c:pt idx="16205">
                  <c:v>0.26653016665847545</c:v>
                </c:pt>
                <c:pt idx="16206">
                  <c:v>0.26649727692638903</c:v>
                </c:pt>
                <c:pt idx="16207">
                  <c:v>0.26646439328179988</c:v>
                </c:pt>
                <c:pt idx="16208">
                  <c:v>0.26643151572320539</c:v>
                </c:pt>
                <c:pt idx="16209">
                  <c:v>0.26639864424910431</c:v>
                </c:pt>
                <c:pt idx="16210">
                  <c:v>0.2663657788579975</c:v>
                </c:pt>
                <c:pt idx="16211">
                  <c:v>0.26633291954837618</c:v>
                </c:pt>
                <c:pt idx="16212">
                  <c:v>0.26630006631875225</c:v>
                </c:pt>
                <c:pt idx="16213">
                  <c:v>0.26626721916761142</c:v>
                </c:pt>
                <c:pt idx="16214">
                  <c:v>0.26623437809346578</c:v>
                </c:pt>
                <c:pt idx="16215">
                  <c:v>0.26620154309481281</c:v>
                </c:pt>
                <c:pt idx="16216">
                  <c:v>0.26616871417015331</c:v>
                </c:pt>
                <c:pt idx="16217">
                  <c:v>0.26613589131798981</c:v>
                </c:pt>
                <c:pt idx="16218">
                  <c:v>0.26610307453682425</c:v>
                </c:pt>
                <c:pt idx="16219">
                  <c:v>0.26607026382516352</c:v>
                </c:pt>
                <c:pt idx="16220">
                  <c:v>0.26603745918150029</c:v>
                </c:pt>
                <c:pt idx="16221">
                  <c:v>0.26600466060435257</c:v>
                </c:pt>
                <c:pt idx="16222">
                  <c:v>0.2659718680922139</c:v>
                </c:pt>
                <c:pt idx="16223">
                  <c:v>0.26593908164358909</c:v>
                </c:pt>
                <c:pt idx="16224">
                  <c:v>0.26590630125699038</c:v>
                </c:pt>
                <c:pt idx="16225">
                  <c:v>0.26587352693091931</c:v>
                </c:pt>
                <c:pt idx="16226">
                  <c:v>0.26584075866388268</c:v>
                </c:pt>
                <c:pt idx="16227">
                  <c:v>0.26580799645438685</c:v>
                </c:pt>
                <c:pt idx="16228">
                  <c:v>0.26577524030093874</c:v>
                </c:pt>
                <c:pt idx="16229">
                  <c:v>0.26574249020204632</c:v>
                </c:pt>
                <c:pt idx="16230">
                  <c:v>0.26570974615621679</c:v>
                </c:pt>
                <c:pt idx="16231">
                  <c:v>0.26567700816195911</c:v>
                </c:pt>
                <c:pt idx="16232">
                  <c:v>0.26564427621778197</c:v>
                </c:pt>
                <c:pt idx="16233">
                  <c:v>0.26561155032219474</c:v>
                </c:pt>
                <c:pt idx="16234">
                  <c:v>0.26557883047370712</c:v>
                </c:pt>
                <c:pt idx="16235">
                  <c:v>0.26554611667082945</c:v>
                </c:pt>
                <c:pt idx="16236">
                  <c:v>0.26551340891207237</c:v>
                </c:pt>
                <c:pt idx="16237">
                  <c:v>0.26548070719595279</c:v>
                </c:pt>
                <c:pt idx="16238">
                  <c:v>0.26544801152096531</c:v>
                </c:pt>
                <c:pt idx="16239">
                  <c:v>0.26541532188563882</c:v>
                </c:pt>
                <c:pt idx="16240">
                  <c:v>0.26538263828848363</c:v>
                </c:pt>
                <c:pt idx="16241">
                  <c:v>0.26534996072800332</c:v>
                </c:pt>
                <c:pt idx="16242">
                  <c:v>0.26531728920272341</c:v>
                </c:pt>
                <c:pt idx="16243">
                  <c:v>0.26528462371114558</c:v>
                </c:pt>
                <c:pt idx="16244">
                  <c:v>0.26525196425179376</c:v>
                </c:pt>
                <c:pt idx="16245">
                  <c:v>0.26521931082317929</c:v>
                </c:pt>
                <c:pt idx="16246">
                  <c:v>0.26518666342382147</c:v>
                </c:pt>
                <c:pt idx="16247">
                  <c:v>0.26515402205222527</c:v>
                </c:pt>
                <c:pt idx="16248">
                  <c:v>0.26512138670691726</c:v>
                </c:pt>
                <c:pt idx="16249">
                  <c:v>0.26508875738641408</c:v>
                </c:pt>
                <c:pt idx="16250">
                  <c:v>0.26505613408922285</c:v>
                </c:pt>
                <c:pt idx="16251">
                  <c:v>0.26502351681387132</c:v>
                </c:pt>
                <c:pt idx="16252">
                  <c:v>0.26499090555887572</c:v>
                </c:pt>
                <c:pt idx="16253">
                  <c:v>0.26495830032275192</c:v>
                </c:pt>
                <c:pt idx="16254">
                  <c:v>0.26492570110401825</c:v>
                </c:pt>
                <c:pt idx="16255">
                  <c:v>0.26489310790119175</c:v>
                </c:pt>
                <c:pt idx="16256">
                  <c:v>0.26486052071279986</c:v>
                </c:pt>
                <c:pt idx="16257">
                  <c:v>0.26482793953736161</c:v>
                </c:pt>
                <c:pt idx="16258">
                  <c:v>0.26479536437338974</c:v>
                </c:pt>
                <c:pt idx="16259">
                  <c:v>0.26476279521941826</c:v>
                </c:pt>
                <c:pt idx="16260">
                  <c:v>0.26473023207395274</c:v>
                </c:pt>
                <c:pt idx="16261">
                  <c:v>0.26469767493552843</c:v>
                </c:pt>
                <c:pt idx="16262">
                  <c:v>0.26466512380266338</c:v>
                </c:pt>
                <c:pt idx="16263">
                  <c:v>0.26463257867388085</c:v>
                </c:pt>
                <c:pt idx="16264">
                  <c:v>0.26460003954770406</c:v>
                </c:pt>
                <c:pt idx="16265">
                  <c:v>0.26456750642265731</c:v>
                </c:pt>
                <c:pt idx="16266">
                  <c:v>0.26453497929726905</c:v>
                </c:pt>
                <c:pt idx="16267">
                  <c:v>0.26450245817005086</c:v>
                </c:pt>
                <c:pt idx="16268">
                  <c:v>0.26446994303954491</c:v>
                </c:pt>
                <c:pt idx="16269">
                  <c:v>0.26443743390426488</c:v>
                </c:pt>
                <c:pt idx="16270">
                  <c:v>0.26440493076273958</c:v>
                </c:pt>
                <c:pt idx="16271">
                  <c:v>0.26437243361349982</c:v>
                </c:pt>
                <c:pt idx="16272">
                  <c:v>0.26433994245506975</c:v>
                </c:pt>
                <c:pt idx="16273">
                  <c:v>0.26430745728597782</c:v>
                </c:pt>
                <c:pt idx="16274">
                  <c:v>0.26427497810475492</c:v>
                </c:pt>
                <c:pt idx="16275">
                  <c:v>0.26424250490991857</c:v>
                </c:pt>
                <c:pt idx="16276">
                  <c:v>0.26421003770000911</c:v>
                </c:pt>
                <c:pt idx="16277">
                  <c:v>0.26417757647355206</c:v>
                </c:pt>
                <c:pt idx="16278">
                  <c:v>0.26414512122907718</c:v>
                </c:pt>
                <c:pt idx="16279">
                  <c:v>0.26411267196511767</c:v>
                </c:pt>
                <c:pt idx="16280">
                  <c:v>0.26408022868019554</c:v>
                </c:pt>
                <c:pt idx="16281">
                  <c:v>0.26404779137285606</c:v>
                </c:pt>
                <c:pt idx="16282">
                  <c:v>0.26401536004161186</c:v>
                </c:pt>
                <c:pt idx="16283">
                  <c:v>0.26398293468501138</c:v>
                </c:pt>
                <c:pt idx="16284">
                  <c:v>0.26395051530158087</c:v>
                </c:pt>
                <c:pt idx="16285">
                  <c:v>0.26391810188986148</c:v>
                </c:pt>
                <c:pt idx="16286">
                  <c:v>0.26388569444836468</c:v>
                </c:pt>
                <c:pt idx="16287">
                  <c:v>0.26385329297564925</c:v>
                </c:pt>
                <c:pt idx="16288">
                  <c:v>0.26382089747023552</c:v>
                </c:pt>
                <c:pt idx="16289">
                  <c:v>0.26378850793066383</c:v>
                </c:pt>
                <c:pt idx="16290">
                  <c:v>0.26375612435546036</c:v>
                </c:pt>
                <c:pt idx="16291">
                  <c:v>0.26372374674317273</c:v>
                </c:pt>
                <c:pt idx="16292">
                  <c:v>0.26369137509233226</c:v>
                </c:pt>
                <c:pt idx="16293">
                  <c:v>0.26365900940147524</c:v>
                </c:pt>
                <c:pt idx="16294">
                  <c:v>0.26362664966913907</c:v>
                </c:pt>
                <c:pt idx="16295">
                  <c:v>0.26359429589386402</c:v>
                </c:pt>
                <c:pt idx="16296">
                  <c:v>0.26356194807417854</c:v>
                </c:pt>
                <c:pt idx="16297">
                  <c:v>0.26352960620863081</c:v>
                </c:pt>
                <c:pt idx="16298">
                  <c:v>0.26349727029575598</c:v>
                </c:pt>
                <c:pt idx="16299">
                  <c:v>0.26346494033409656</c:v>
                </c:pt>
                <c:pt idx="16300">
                  <c:v>0.26343261632218357</c:v>
                </c:pt>
                <c:pt idx="16301">
                  <c:v>0.26340029825856581</c:v>
                </c:pt>
                <c:pt idx="16302">
                  <c:v>0.26336798614178092</c:v>
                </c:pt>
                <c:pt idx="16303">
                  <c:v>0.26333567997037038</c:v>
                </c:pt>
                <c:pt idx="16304">
                  <c:v>0.26330337974287926</c:v>
                </c:pt>
                <c:pt idx="16305">
                  <c:v>0.26327108545783678</c:v>
                </c:pt>
                <c:pt idx="16306">
                  <c:v>0.26323879711379872</c:v>
                </c:pt>
                <c:pt idx="16307">
                  <c:v>0.26320651470930334</c:v>
                </c:pt>
                <c:pt idx="16308">
                  <c:v>0.26317423824289432</c:v>
                </c:pt>
                <c:pt idx="16309">
                  <c:v>0.26314196771311427</c:v>
                </c:pt>
                <c:pt idx="16310">
                  <c:v>0.26310970311850851</c:v>
                </c:pt>
                <c:pt idx="16311">
                  <c:v>0.26307744445762127</c:v>
                </c:pt>
                <c:pt idx="16312">
                  <c:v>0.26304519172899771</c:v>
                </c:pt>
                <c:pt idx="16313">
                  <c:v>0.26301294493118321</c:v>
                </c:pt>
                <c:pt idx="16314">
                  <c:v>0.26298070406272644</c:v>
                </c:pt>
                <c:pt idx="16315">
                  <c:v>0.2629484691221694</c:v>
                </c:pt>
                <c:pt idx="16316">
                  <c:v>0.26291624010805681</c:v>
                </c:pt>
                <c:pt idx="16317">
                  <c:v>0.26288401701894737</c:v>
                </c:pt>
                <c:pt idx="16318">
                  <c:v>0.26285179985337281</c:v>
                </c:pt>
                <c:pt idx="16319">
                  <c:v>0.26281958860989713</c:v>
                </c:pt>
                <c:pt idx="16320">
                  <c:v>0.26278738328705942</c:v>
                </c:pt>
                <c:pt idx="16321">
                  <c:v>0.26275518388340646</c:v>
                </c:pt>
                <c:pt idx="16322">
                  <c:v>0.26272299039749963</c:v>
                </c:pt>
                <c:pt idx="16323">
                  <c:v>0.26269080282787532</c:v>
                </c:pt>
                <c:pt idx="16324">
                  <c:v>0.2626586211730933</c:v>
                </c:pt>
                <c:pt idx="16325">
                  <c:v>0.26262644543170127</c:v>
                </c:pt>
                <c:pt idx="16326">
                  <c:v>0.26259427560225396</c:v>
                </c:pt>
                <c:pt idx="16327">
                  <c:v>0.2625621116832938</c:v>
                </c:pt>
                <c:pt idx="16328">
                  <c:v>0.26252995367338194</c:v>
                </c:pt>
                <c:pt idx="16329">
                  <c:v>0.26249780157106817</c:v>
                </c:pt>
                <c:pt idx="16330">
                  <c:v>0.26246565537490862</c:v>
                </c:pt>
                <c:pt idx="16331">
                  <c:v>0.26243351508344748</c:v>
                </c:pt>
                <c:pt idx="16332">
                  <c:v>0.26240138069524832</c:v>
                </c:pt>
                <c:pt idx="16333">
                  <c:v>0.26236925220886181</c:v>
                </c:pt>
                <c:pt idx="16334">
                  <c:v>0.26233712962284561</c:v>
                </c:pt>
                <c:pt idx="16335">
                  <c:v>0.26230501293574782</c:v>
                </c:pt>
                <c:pt idx="16336">
                  <c:v>0.26227290214613103</c:v>
                </c:pt>
                <c:pt idx="16337">
                  <c:v>0.2622407972525525</c:v>
                </c:pt>
                <c:pt idx="16338">
                  <c:v>0.2622086982535598</c:v>
                </c:pt>
                <c:pt idx="16339">
                  <c:v>0.26217660514772156</c:v>
                </c:pt>
                <c:pt idx="16340">
                  <c:v>0.26214451793358384</c:v>
                </c:pt>
                <c:pt idx="16341">
                  <c:v>0.26211243660971312</c:v>
                </c:pt>
                <c:pt idx="16342">
                  <c:v>0.26208036117467259</c:v>
                </c:pt>
                <c:pt idx="16343">
                  <c:v>0.26204829162699822</c:v>
                </c:pt>
                <c:pt idx="16344">
                  <c:v>0.26201622796527546</c:v>
                </c:pt>
                <c:pt idx="16345">
                  <c:v>0.26198417018805087</c:v>
                </c:pt>
                <c:pt idx="16346">
                  <c:v>0.26195211829388132</c:v>
                </c:pt>
                <c:pt idx="16347">
                  <c:v>0.26192007228133701</c:v>
                </c:pt>
                <c:pt idx="16348">
                  <c:v>0.26188803214897532</c:v>
                </c:pt>
                <c:pt idx="16349">
                  <c:v>0.26185599789535985</c:v>
                </c:pt>
                <c:pt idx="16350">
                  <c:v>0.26182396951904929</c:v>
                </c:pt>
                <c:pt idx="16351">
                  <c:v>0.26179194701859515</c:v>
                </c:pt>
                <c:pt idx="16352">
                  <c:v>0.26175993039258394</c:v>
                </c:pt>
                <c:pt idx="16353">
                  <c:v>0.26172791963956332</c:v>
                </c:pt>
                <c:pt idx="16354">
                  <c:v>0.26169591475809773</c:v>
                </c:pt>
                <c:pt idx="16355">
                  <c:v>0.26166391574675862</c:v>
                </c:pt>
                <c:pt idx="16356">
                  <c:v>0.26163192260410323</c:v>
                </c:pt>
                <c:pt idx="16357">
                  <c:v>0.26159993532869907</c:v>
                </c:pt>
                <c:pt idx="16358">
                  <c:v>0.26156795391911142</c:v>
                </c:pt>
                <c:pt idx="16359">
                  <c:v>0.2615359783739063</c:v>
                </c:pt>
                <c:pt idx="16360">
                  <c:v>0.2615040086916498</c:v>
                </c:pt>
                <c:pt idx="16361">
                  <c:v>0.2614720448709088</c:v>
                </c:pt>
                <c:pt idx="16362">
                  <c:v>0.26144008691025278</c:v>
                </c:pt>
                <c:pt idx="16363">
                  <c:v>0.26140813480824232</c:v>
                </c:pt>
                <c:pt idx="16364">
                  <c:v>0.26137618856345546</c:v>
                </c:pt>
                <c:pt idx="16365">
                  <c:v>0.2613442481744519</c:v>
                </c:pt>
                <c:pt idx="16366">
                  <c:v>0.26131231363980739</c:v>
                </c:pt>
                <c:pt idx="16367">
                  <c:v>0.26128038495807931</c:v>
                </c:pt>
                <c:pt idx="16368">
                  <c:v>0.26124846212785502</c:v>
                </c:pt>
                <c:pt idx="16369">
                  <c:v>0.26121654514768938</c:v>
                </c:pt>
                <c:pt idx="16370">
                  <c:v>0.26118463401616271</c:v>
                </c:pt>
                <c:pt idx="16371">
                  <c:v>0.26115272873184292</c:v>
                </c:pt>
                <c:pt idx="16372">
                  <c:v>0.26112082929330188</c:v>
                </c:pt>
                <c:pt idx="16373">
                  <c:v>0.26108893569911346</c:v>
                </c:pt>
                <c:pt idx="16374">
                  <c:v>0.26105704794784523</c:v>
                </c:pt>
                <c:pt idx="16375">
                  <c:v>0.26102516603806991</c:v>
                </c:pt>
                <c:pt idx="16376">
                  <c:v>0.26099328996836635</c:v>
                </c:pt>
                <c:pt idx="16377">
                  <c:v>0.26096141973730547</c:v>
                </c:pt>
                <c:pt idx="16378">
                  <c:v>0.26092955534346463</c:v>
                </c:pt>
                <c:pt idx="16379">
                  <c:v>0.26089769678540881</c:v>
                </c:pt>
                <c:pt idx="16380">
                  <c:v>0.26086584406172253</c:v>
                </c:pt>
                <c:pt idx="16381">
                  <c:v>0.26083399717097838</c:v>
                </c:pt>
                <c:pt idx="16382">
                  <c:v>0.26080215611175184</c:v>
                </c:pt>
                <c:pt idx="16383">
                  <c:v>0.26077032088261981</c:v>
                </c:pt>
                <c:pt idx="16384">
                  <c:v>0.26073849148215816</c:v>
                </c:pt>
                <c:pt idx="16385">
                  <c:v>0.26070666790894864</c:v>
                </c:pt>
                <c:pt idx="16386">
                  <c:v>0.26067485016155734</c:v>
                </c:pt>
                <c:pt idx="16387">
                  <c:v>0.26064303823857077</c:v>
                </c:pt>
                <c:pt idx="16388">
                  <c:v>0.26061123213857224</c:v>
                </c:pt>
                <c:pt idx="16389">
                  <c:v>0.26057943186013216</c:v>
                </c:pt>
                <c:pt idx="16390">
                  <c:v>0.26054763740183229</c:v>
                </c:pt>
                <c:pt idx="16391">
                  <c:v>0.26051584876225381</c:v>
                </c:pt>
                <c:pt idx="16392">
                  <c:v>0.26048406593998108</c:v>
                </c:pt>
                <c:pt idx="16393">
                  <c:v>0.2604522889335783</c:v>
                </c:pt>
                <c:pt idx="16394">
                  <c:v>0.26042051774164826</c:v>
                </c:pt>
                <c:pt idx="16395">
                  <c:v>0.26038875236275766</c:v>
                </c:pt>
                <c:pt idx="16396">
                  <c:v>0.26035699279549174</c:v>
                </c:pt>
                <c:pt idx="16397">
                  <c:v>0.2603252390384323</c:v>
                </c:pt>
                <c:pt idx="16398">
                  <c:v>0.26029349109016703</c:v>
                </c:pt>
                <c:pt idx="16399">
                  <c:v>0.26026174894927639</c:v>
                </c:pt>
                <c:pt idx="16400">
                  <c:v>0.26023001261434375</c:v>
                </c:pt>
                <c:pt idx="16401">
                  <c:v>0.26019828208395368</c:v>
                </c:pt>
                <c:pt idx="16402">
                  <c:v>0.26016655735669031</c:v>
                </c:pt>
                <c:pt idx="16403">
                  <c:v>0.26013483843113316</c:v>
                </c:pt>
                <c:pt idx="16404">
                  <c:v>0.26010312530588442</c:v>
                </c:pt>
                <c:pt idx="16405">
                  <c:v>0.26007141797951538</c:v>
                </c:pt>
                <c:pt idx="16406">
                  <c:v>0.26003971645061125</c:v>
                </c:pt>
                <c:pt idx="16407">
                  <c:v>0.2600080207177658</c:v>
                </c:pt>
                <c:pt idx="16408">
                  <c:v>0.25997633077956578</c:v>
                </c:pt>
                <c:pt idx="16409">
                  <c:v>0.25994464663459155</c:v>
                </c:pt>
                <c:pt idx="16410">
                  <c:v>0.25991296828144311</c:v>
                </c:pt>
                <c:pt idx="16411">
                  <c:v>0.25988129571869611</c:v>
                </c:pt>
                <c:pt idx="16412">
                  <c:v>0.25984962894494668</c:v>
                </c:pt>
                <c:pt idx="16413">
                  <c:v>0.25981796795878415</c:v>
                </c:pt>
                <c:pt idx="16414">
                  <c:v>0.25978631275879105</c:v>
                </c:pt>
                <c:pt idx="16415">
                  <c:v>0.25975466334357034</c:v>
                </c:pt>
                <c:pt idx="16416">
                  <c:v>0.25972301971169975</c:v>
                </c:pt>
                <c:pt idx="16417">
                  <c:v>0.25969138186177926</c:v>
                </c:pt>
                <c:pt idx="16418">
                  <c:v>0.25965974979239703</c:v>
                </c:pt>
                <c:pt idx="16419">
                  <c:v>0.25962812350214498</c:v>
                </c:pt>
                <c:pt idx="16420">
                  <c:v>0.25959650298961834</c:v>
                </c:pt>
                <c:pt idx="16421">
                  <c:v>0.2595648882534044</c:v>
                </c:pt>
                <c:pt idx="16422">
                  <c:v>0.25953327929209535</c:v>
                </c:pt>
                <c:pt idx="16423">
                  <c:v>0.25950167610429181</c:v>
                </c:pt>
                <c:pt idx="16424">
                  <c:v>0.25947007868858385</c:v>
                </c:pt>
                <c:pt idx="16425">
                  <c:v>0.25943848704356642</c:v>
                </c:pt>
                <c:pt idx="16426">
                  <c:v>0.25940690116783904</c:v>
                </c:pt>
                <c:pt idx="16427">
                  <c:v>0.25937532105998595</c:v>
                </c:pt>
                <c:pt idx="16428">
                  <c:v>0.2593437467186081</c:v>
                </c:pt>
                <c:pt idx="16429">
                  <c:v>0.2593121781423085</c:v>
                </c:pt>
                <c:pt idx="16430">
                  <c:v>0.2592806153296775</c:v>
                </c:pt>
                <c:pt idx="16431">
                  <c:v>0.25924905827930245</c:v>
                </c:pt>
                <c:pt idx="16432">
                  <c:v>0.25921750698980411</c:v>
                </c:pt>
                <c:pt idx="16433">
                  <c:v>0.25918596145976286</c:v>
                </c:pt>
                <c:pt idx="16434">
                  <c:v>0.2591544216877763</c:v>
                </c:pt>
                <c:pt idx="16435">
                  <c:v>0.25912288767245778</c:v>
                </c:pt>
                <c:pt idx="16436">
                  <c:v>0.25909135941238209</c:v>
                </c:pt>
                <c:pt idx="16437">
                  <c:v>0.25905983690617579</c:v>
                </c:pt>
                <c:pt idx="16438">
                  <c:v>0.25902832015242488</c:v>
                </c:pt>
                <c:pt idx="16439">
                  <c:v>0.25899680914973094</c:v>
                </c:pt>
                <c:pt idx="16440">
                  <c:v>0.25896530389669181</c:v>
                </c:pt>
                <c:pt idx="16441">
                  <c:v>0.25893380439191477</c:v>
                </c:pt>
                <c:pt idx="16442">
                  <c:v>0.25890231063399921</c:v>
                </c:pt>
                <c:pt idx="16443">
                  <c:v>0.25887082262154698</c:v>
                </c:pt>
                <c:pt idx="16444">
                  <c:v>0.25883934035316075</c:v>
                </c:pt>
                <c:pt idx="16445">
                  <c:v>0.25880786382744936</c:v>
                </c:pt>
                <c:pt idx="16446">
                  <c:v>0.25877639304299882</c:v>
                </c:pt>
                <c:pt idx="16447">
                  <c:v>0.25874492799842991</c:v>
                </c:pt>
                <c:pt idx="16448">
                  <c:v>0.2587134686923418</c:v>
                </c:pt>
                <c:pt idx="16449">
                  <c:v>0.25868201512333833</c:v>
                </c:pt>
                <c:pt idx="16450">
                  <c:v>0.25865056729002789</c:v>
                </c:pt>
                <c:pt idx="16451">
                  <c:v>0.25861912519100799</c:v>
                </c:pt>
                <c:pt idx="16452">
                  <c:v>0.25858768882489558</c:v>
                </c:pt>
                <c:pt idx="16453">
                  <c:v>0.25855625819028449</c:v>
                </c:pt>
                <c:pt idx="16454">
                  <c:v>0.25852483328579445</c:v>
                </c:pt>
                <c:pt idx="16455">
                  <c:v>0.25849341411002053</c:v>
                </c:pt>
                <c:pt idx="16456">
                  <c:v>0.25846200066157921</c:v>
                </c:pt>
                <c:pt idx="16457">
                  <c:v>0.25843059293907805</c:v>
                </c:pt>
                <c:pt idx="16458">
                  <c:v>0.25839919094111774</c:v>
                </c:pt>
                <c:pt idx="16459">
                  <c:v>0.25836779466631549</c:v>
                </c:pt>
                <c:pt idx="16460">
                  <c:v>0.25833640411327741</c:v>
                </c:pt>
                <c:pt idx="16461">
                  <c:v>0.25830501928061594</c:v>
                </c:pt>
                <c:pt idx="16462">
                  <c:v>0.25827364016693088</c:v>
                </c:pt>
                <c:pt idx="16463">
                  <c:v>0.25824226677084888</c:v>
                </c:pt>
                <c:pt idx="16464">
                  <c:v>0.25821089909097256</c:v>
                </c:pt>
                <c:pt idx="16465">
                  <c:v>0.25817953712590835</c:v>
                </c:pt>
                <c:pt idx="16466">
                  <c:v>0.25814818087427632</c:v>
                </c:pt>
                <c:pt idx="16467">
                  <c:v>0.25811683033468835</c:v>
                </c:pt>
                <c:pt idx="16468">
                  <c:v>0.25808548550575078</c:v>
                </c:pt>
                <c:pt idx="16469">
                  <c:v>0.25805414638607871</c:v>
                </c:pt>
                <c:pt idx="16470">
                  <c:v>0.25802281297429391</c:v>
                </c:pt>
                <c:pt idx="16471">
                  <c:v>0.25799148526899607</c:v>
                </c:pt>
                <c:pt idx="16472">
                  <c:v>0.25796016326881593</c:v>
                </c:pt>
                <c:pt idx="16473">
                  <c:v>0.25792884697235385</c:v>
                </c:pt>
                <c:pt idx="16474">
                  <c:v>0.25789753637822893</c:v>
                </c:pt>
                <c:pt idx="16475">
                  <c:v>0.25786623148506232</c:v>
                </c:pt>
                <c:pt idx="16476">
                  <c:v>0.25783493229146631</c:v>
                </c:pt>
                <c:pt idx="16477">
                  <c:v>0.25780363879605778</c:v>
                </c:pt>
                <c:pt idx="16478">
                  <c:v>0.25777235099745388</c:v>
                </c:pt>
                <c:pt idx="16479">
                  <c:v>0.2577410688942709</c:v>
                </c:pt>
                <c:pt idx="16480">
                  <c:v>0.25770979248512471</c:v>
                </c:pt>
                <c:pt idx="16481">
                  <c:v>0.25767852176864553</c:v>
                </c:pt>
                <c:pt idx="16482">
                  <c:v>0.25764725674342875</c:v>
                </c:pt>
                <c:pt idx="16483">
                  <c:v>0.25761599740811753</c:v>
                </c:pt>
                <c:pt idx="16484">
                  <c:v>0.2575847437613174</c:v>
                </c:pt>
                <c:pt idx="16485">
                  <c:v>0.25755349580165182</c:v>
                </c:pt>
                <c:pt idx="16486">
                  <c:v>0.25752225352774138</c:v>
                </c:pt>
                <c:pt idx="16487">
                  <c:v>0.25749101693820453</c:v>
                </c:pt>
                <c:pt idx="16488">
                  <c:v>0.25745978603166497</c:v>
                </c:pt>
                <c:pt idx="16489">
                  <c:v>0.25742856080674703</c:v>
                </c:pt>
                <c:pt idx="16490">
                  <c:v>0.25739734126206137</c:v>
                </c:pt>
                <c:pt idx="16491">
                  <c:v>0.25736612739624626</c:v>
                </c:pt>
                <c:pt idx="16492">
                  <c:v>0.25733491920791007</c:v>
                </c:pt>
                <c:pt idx="16493">
                  <c:v>0.25730371669568008</c:v>
                </c:pt>
                <c:pt idx="16494">
                  <c:v>0.25727251985818506</c:v>
                </c:pt>
                <c:pt idx="16495">
                  <c:v>0.2572413286940457</c:v>
                </c:pt>
                <c:pt idx="16496">
                  <c:v>0.25721014320188651</c:v>
                </c:pt>
                <c:pt idx="16497">
                  <c:v>0.25717896338033575</c:v>
                </c:pt>
                <c:pt idx="16498">
                  <c:v>0.25714778922800835</c:v>
                </c:pt>
                <c:pt idx="16499">
                  <c:v>0.2571166207435403</c:v>
                </c:pt>
                <c:pt idx="16500">
                  <c:v>0.25708545792555432</c:v>
                </c:pt>
                <c:pt idx="16501">
                  <c:v>0.25705430077267682</c:v>
                </c:pt>
                <c:pt idx="16502">
                  <c:v>0.25702314928353476</c:v>
                </c:pt>
                <c:pt idx="16503">
                  <c:v>0.25699200345675566</c:v>
                </c:pt>
                <c:pt idx="16504">
                  <c:v>0.2569608632909729</c:v>
                </c:pt>
                <c:pt idx="16505">
                  <c:v>0.25692972878479736</c:v>
                </c:pt>
                <c:pt idx="16506">
                  <c:v>0.25689859993687858</c:v>
                </c:pt>
                <c:pt idx="16507">
                  <c:v>0.25686747674582888</c:v>
                </c:pt>
                <c:pt idx="16508">
                  <c:v>0.2568363592102888</c:v>
                </c:pt>
                <c:pt idx="16509">
                  <c:v>0.25680524732888432</c:v>
                </c:pt>
                <c:pt idx="16510">
                  <c:v>0.25677414110024532</c:v>
                </c:pt>
                <c:pt idx="16511">
                  <c:v>0.25674304052299868</c:v>
                </c:pt>
                <c:pt idx="16512">
                  <c:v>0.25671194559578875</c:v>
                </c:pt>
                <c:pt idx="16513">
                  <c:v>0.25668085631723342</c:v>
                </c:pt>
                <c:pt idx="16514">
                  <c:v>0.25664977268596911</c:v>
                </c:pt>
                <c:pt idx="16515">
                  <c:v>0.25661869470062831</c:v>
                </c:pt>
                <c:pt idx="16516">
                  <c:v>0.25658762235984872</c:v>
                </c:pt>
                <c:pt idx="16517">
                  <c:v>0.25655655566225055</c:v>
                </c:pt>
                <c:pt idx="16518">
                  <c:v>0.25652549460647539</c:v>
                </c:pt>
                <c:pt idx="16519">
                  <c:v>0.25649443919115966</c:v>
                </c:pt>
                <c:pt idx="16520">
                  <c:v>0.25646338941493518</c:v>
                </c:pt>
                <c:pt idx="16521">
                  <c:v>0.2564323452764366</c:v>
                </c:pt>
                <c:pt idx="16522">
                  <c:v>0.2564013067742994</c:v>
                </c:pt>
                <c:pt idx="16523">
                  <c:v>0.25637027390716377</c:v>
                </c:pt>
                <c:pt idx="16524">
                  <c:v>0.25633924667365171</c:v>
                </c:pt>
                <c:pt idx="16525">
                  <c:v>0.25630822507241702</c:v>
                </c:pt>
                <c:pt idx="16526">
                  <c:v>0.25627720910208207</c:v>
                </c:pt>
                <c:pt idx="16527">
                  <c:v>0.25624619876129379</c:v>
                </c:pt>
                <c:pt idx="16528">
                  <c:v>0.25621519404868709</c:v>
                </c:pt>
                <c:pt idx="16529">
                  <c:v>0.25618419496290257</c:v>
                </c:pt>
                <c:pt idx="16530">
                  <c:v>0.25615320150257004</c:v>
                </c:pt>
                <c:pt idx="16531">
                  <c:v>0.25612221366633725</c:v>
                </c:pt>
                <c:pt idx="16532">
                  <c:v>0.2560912314528408</c:v>
                </c:pt>
                <c:pt idx="16533">
                  <c:v>0.25606025486072009</c:v>
                </c:pt>
                <c:pt idx="16534">
                  <c:v>0.25602928388861845</c:v>
                </c:pt>
                <c:pt idx="16535">
                  <c:v>0.25599831853516775</c:v>
                </c:pt>
                <c:pt idx="16536">
                  <c:v>0.25596735879901755</c:v>
                </c:pt>
                <c:pt idx="16537">
                  <c:v>0.25593640467880646</c:v>
                </c:pt>
                <c:pt idx="16538">
                  <c:v>0.25590545617317623</c:v>
                </c:pt>
                <c:pt idx="16539">
                  <c:v>0.25587451328077365</c:v>
                </c:pt>
                <c:pt idx="16540">
                  <c:v>0.25584357600022772</c:v>
                </c:pt>
                <c:pt idx="16541">
                  <c:v>0.25581264433019518</c:v>
                </c:pt>
                <c:pt idx="16542">
                  <c:v>0.25578171826931478</c:v>
                </c:pt>
                <c:pt idx="16543">
                  <c:v>0.2557507978162305</c:v>
                </c:pt>
                <c:pt idx="16544">
                  <c:v>0.25571988296958681</c:v>
                </c:pt>
                <c:pt idx="16545">
                  <c:v>0.25568897372803062</c:v>
                </c:pt>
                <c:pt idx="16546">
                  <c:v>0.25565807009019903</c:v>
                </c:pt>
                <c:pt idx="16547">
                  <c:v>0.25562717205474855</c:v>
                </c:pt>
                <c:pt idx="16548">
                  <c:v>0.2555962796203145</c:v>
                </c:pt>
                <c:pt idx="16549">
                  <c:v>0.25556539278555085</c:v>
                </c:pt>
                <c:pt idx="16550">
                  <c:v>0.25553451154910184</c:v>
                </c:pt>
                <c:pt idx="16551">
                  <c:v>0.25550363590961711</c:v>
                </c:pt>
                <c:pt idx="16552">
                  <c:v>0.25547276586574058</c:v>
                </c:pt>
                <c:pt idx="16553">
                  <c:v>0.25544190141611423</c:v>
                </c:pt>
                <c:pt idx="16554">
                  <c:v>0.25541104255940067</c:v>
                </c:pt>
                <c:pt idx="16555">
                  <c:v>0.25538018929424749</c:v>
                </c:pt>
                <c:pt idx="16556">
                  <c:v>0.2553493416192828</c:v>
                </c:pt>
                <c:pt idx="16557">
                  <c:v>0.25531849953317881</c:v>
                </c:pt>
                <c:pt idx="16558">
                  <c:v>0.25528766303458056</c:v>
                </c:pt>
                <c:pt idx="16559">
                  <c:v>0.25525683212213029</c:v>
                </c:pt>
                <c:pt idx="16560">
                  <c:v>0.25522600679448731</c:v>
                </c:pt>
                <c:pt idx="16561">
                  <c:v>0.25519518705029975</c:v>
                </c:pt>
                <c:pt idx="16562">
                  <c:v>0.25516437288821947</c:v>
                </c:pt>
                <c:pt idx="16563">
                  <c:v>0.25513356430689843</c:v>
                </c:pt>
                <c:pt idx="16564">
                  <c:v>0.25510276130499354</c:v>
                </c:pt>
                <c:pt idx="16565">
                  <c:v>0.25507196388114683</c:v>
                </c:pt>
                <c:pt idx="16566">
                  <c:v>0.25504117203401694</c:v>
                </c:pt>
                <c:pt idx="16567">
                  <c:v>0.25501038576226542</c:v>
                </c:pt>
                <c:pt idx="16568">
                  <c:v>0.25497960506453132</c:v>
                </c:pt>
                <c:pt idx="16569">
                  <c:v>0.25494882993948464</c:v>
                </c:pt>
                <c:pt idx="16570">
                  <c:v>0.25491806038576897</c:v>
                </c:pt>
                <c:pt idx="16571">
                  <c:v>0.25488729640203978</c:v>
                </c:pt>
                <c:pt idx="16572">
                  <c:v>0.25485653798696306</c:v>
                </c:pt>
                <c:pt idx="16573">
                  <c:v>0.25482578513918597</c:v>
                </c:pt>
                <c:pt idx="16574">
                  <c:v>0.25479503785736313</c:v>
                </c:pt>
                <c:pt idx="16575">
                  <c:v>0.25476429614015916</c:v>
                </c:pt>
                <c:pt idx="16576">
                  <c:v>0.25473355998622493</c:v>
                </c:pt>
                <c:pt idx="16577">
                  <c:v>0.25470282939422939</c:v>
                </c:pt>
                <c:pt idx="16578">
                  <c:v>0.25467210436281684</c:v>
                </c:pt>
                <c:pt idx="16579">
                  <c:v>0.2546413848906483</c:v>
                </c:pt>
                <c:pt idx="16580">
                  <c:v>0.25461067097638834</c:v>
                </c:pt>
                <c:pt idx="16581">
                  <c:v>0.25457996261869381</c:v>
                </c:pt>
                <c:pt idx="16582">
                  <c:v>0.25454925981622373</c:v>
                </c:pt>
                <c:pt idx="16583">
                  <c:v>0.25451856256763988</c:v>
                </c:pt>
                <c:pt idx="16584">
                  <c:v>0.25448787087160385</c:v>
                </c:pt>
                <c:pt idx="16585">
                  <c:v>0.25445718472676815</c:v>
                </c:pt>
                <c:pt idx="16586">
                  <c:v>0.25442650413180656</c:v>
                </c:pt>
                <c:pt idx="16587">
                  <c:v>0.25439582908536895</c:v>
                </c:pt>
                <c:pt idx="16588">
                  <c:v>0.25436515958612316</c:v>
                </c:pt>
                <c:pt idx="16589">
                  <c:v>0.25433449563273758</c:v>
                </c:pt>
                <c:pt idx="16590">
                  <c:v>0.25430383722386934</c:v>
                </c:pt>
                <c:pt idx="16591">
                  <c:v>0.25427318435817609</c:v>
                </c:pt>
                <c:pt idx="16592">
                  <c:v>0.25424253703433025</c:v>
                </c:pt>
                <c:pt idx="16593">
                  <c:v>0.25421189525099308</c:v>
                </c:pt>
                <c:pt idx="16594">
                  <c:v>0.2541812590068292</c:v>
                </c:pt>
                <c:pt idx="16595">
                  <c:v>0.2541506283005035</c:v>
                </c:pt>
                <c:pt idx="16596">
                  <c:v>0.25412000313068422</c:v>
                </c:pt>
                <c:pt idx="16597">
                  <c:v>0.25408938349602883</c:v>
                </c:pt>
                <c:pt idx="16598">
                  <c:v>0.25405876939521643</c:v>
                </c:pt>
                <c:pt idx="16599">
                  <c:v>0.2540281608268995</c:v>
                </c:pt>
                <c:pt idx="16600">
                  <c:v>0.2539975577897513</c:v>
                </c:pt>
                <c:pt idx="16601">
                  <c:v>0.25396696028244858</c:v>
                </c:pt>
                <c:pt idx="16602">
                  <c:v>0.25393636830363731</c:v>
                </c:pt>
                <c:pt idx="16603">
                  <c:v>0.25390578185200824</c:v>
                </c:pt>
                <c:pt idx="16604">
                  <c:v>0.2538752009262138</c:v>
                </c:pt>
                <c:pt idx="16605">
                  <c:v>0.25384462552493281</c:v>
                </c:pt>
                <c:pt idx="16606">
                  <c:v>0.25381405564683135</c:v>
                </c:pt>
                <c:pt idx="16607">
                  <c:v>0.25378349129057898</c:v>
                </c:pt>
                <c:pt idx="16608">
                  <c:v>0.25375293245484631</c:v>
                </c:pt>
                <c:pt idx="16609">
                  <c:v>0.25372237913830381</c:v>
                </c:pt>
                <c:pt idx="16610">
                  <c:v>0.25369183133962231</c:v>
                </c:pt>
                <c:pt idx="16611">
                  <c:v>0.25366128905747332</c:v>
                </c:pt>
                <c:pt idx="16612">
                  <c:v>0.25363075229052823</c:v>
                </c:pt>
                <c:pt idx="16613">
                  <c:v>0.25360022103746038</c:v>
                </c:pt>
                <c:pt idx="16614">
                  <c:v>0.25356969529694362</c:v>
                </c:pt>
                <c:pt idx="16615">
                  <c:v>0.25353917506764645</c:v>
                </c:pt>
                <c:pt idx="16616">
                  <c:v>0.25350866034824643</c:v>
                </c:pt>
                <c:pt idx="16617">
                  <c:v>0.25347815113741223</c:v>
                </c:pt>
                <c:pt idx="16618">
                  <c:v>0.25344764743382026</c:v>
                </c:pt>
                <c:pt idx="16619">
                  <c:v>0.25341714923614939</c:v>
                </c:pt>
                <c:pt idx="16620">
                  <c:v>0.25338665654307146</c:v>
                </c:pt>
                <c:pt idx="16621">
                  <c:v>0.25335616935326644</c:v>
                </c:pt>
                <c:pt idx="16622">
                  <c:v>0.25332568766539681</c:v>
                </c:pt>
                <c:pt idx="16623">
                  <c:v>0.25329521147814826</c:v>
                </c:pt>
                <c:pt idx="16624">
                  <c:v>0.25326474079020356</c:v>
                </c:pt>
                <c:pt idx="16625">
                  <c:v>0.25323427560022949</c:v>
                </c:pt>
                <c:pt idx="16626">
                  <c:v>0.25320381590690672</c:v>
                </c:pt>
                <c:pt idx="16627">
                  <c:v>0.25317336170891308</c:v>
                </c:pt>
                <c:pt idx="16628">
                  <c:v>0.25314291300492681</c:v>
                </c:pt>
                <c:pt idx="16629">
                  <c:v>0.25311246979362895</c:v>
                </c:pt>
                <c:pt idx="16630">
                  <c:v>0.25308203207369034</c:v>
                </c:pt>
                <c:pt idx="16631">
                  <c:v>0.25305159984379877</c:v>
                </c:pt>
                <c:pt idx="16632">
                  <c:v>0.25302117310263367</c:v>
                </c:pt>
                <c:pt idx="16633">
                  <c:v>0.25299075184886782</c:v>
                </c:pt>
                <c:pt idx="16634">
                  <c:v>0.25296033608118829</c:v>
                </c:pt>
                <c:pt idx="16635">
                  <c:v>0.25292992579827794</c:v>
                </c:pt>
                <c:pt idx="16636">
                  <c:v>0.25289952099880902</c:v>
                </c:pt>
                <c:pt idx="16637">
                  <c:v>0.25286912168147141</c:v>
                </c:pt>
                <c:pt idx="16638">
                  <c:v>0.25283872784494915</c:v>
                </c:pt>
                <c:pt idx="16639">
                  <c:v>0.25280833948791132</c:v>
                </c:pt>
                <c:pt idx="16640">
                  <c:v>0.252777956609054</c:v>
                </c:pt>
                <c:pt idx="16641">
                  <c:v>0.25274757920705648</c:v>
                </c:pt>
                <c:pt idx="16642">
                  <c:v>0.25271720728060232</c:v>
                </c:pt>
                <c:pt idx="16643">
                  <c:v>0.25268684082837567</c:v>
                </c:pt>
                <c:pt idx="16644">
                  <c:v>0.25265647984906486</c:v>
                </c:pt>
                <c:pt idx="16645">
                  <c:v>0.25262612434134318</c:v>
                </c:pt>
                <c:pt idx="16646">
                  <c:v>0.25259577430390762</c:v>
                </c:pt>
                <c:pt idx="16647">
                  <c:v>0.25256542973543999</c:v>
                </c:pt>
                <c:pt idx="16648">
                  <c:v>0.25253509063462626</c:v>
                </c:pt>
                <c:pt idx="16649">
                  <c:v>0.25250475700015312</c:v>
                </c:pt>
                <c:pt idx="16650">
                  <c:v>0.25247442883070731</c:v>
                </c:pt>
                <c:pt idx="16651">
                  <c:v>0.25244410612497631</c:v>
                </c:pt>
                <c:pt idx="16652">
                  <c:v>0.25241378888165017</c:v>
                </c:pt>
                <c:pt idx="16653">
                  <c:v>0.25238347709941417</c:v>
                </c:pt>
                <c:pt idx="16654">
                  <c:v>0.25235317077694935</c:v>
                </c:pt>
                <c:pt idx="16655">
                  <c:v>0.2523228699129651</c:v>
                </c:pt>
                <c:pt idx="16656">
                  <c:v>0.25229257450611864</c:v>
                </c:pt>
                <c:pt idx="16657">
                  <c:v>0.25226228455513161</c:v>
                </c:pt>
                <c:pt idx="16658">
                  <c:v>0.25223200005868229</c:v>
                </c:pt>
                <c:pt idx="16659">
                  <c:v>0.25220172101545785</c:v>
                </c:pt>
                <c:pt idx="16660">
                  <c:v>0.25217144742415093</c:v>
                </c:pt>
                <c:pt idx="16661">
                  <c:v>0.25214117928345331</c:v>
                </c:pt>
                <c:pt idx="16662">
                  <c:v>0.25211091659205631</c:v>
                </c:pt>
                <c:pt idx="16663">
                  <c:v>0.25208065934865564</c:v>
                </c:pt>
                <c:pt idx="16664">
                  <c:v>0.25205040755193225</c:v>
                </c:pt>
                <c:pt idx="16665">
                  <c:v>0.25202016120059395</c:v>
                </c:pt>
                <c:pt idx="16666">
                  <c:v>0.25198992029332068</c:v>
                </c:pt>
                <c:pt idx="16667">
                  <c:v>0.25195968482881487</c:v>
                </c:pt>
                <c:pt idx="16668">
                  <c:v>0.25192945480576762</c:v>
                </c:pt>
                <c:pt idx="16669">
                  <c:v>0.2518992302228733</c:v>
                </c:pt>
                <c:pt idx="16670">
                  <c:v>0.25186901107882681</c:v>
                </c:pt>
                <c:pt idx="16671">
                  <c:v>0.25183879737232556</c:v>
                </c:pt>
                <c:pt idx="16672">
                  <c:v>0.25180858910206216</c:v>
                </c:pt>
                <c:pt idx="16673">
                  <c:v>0.25177838626672566</c:v>
                </c:pt>
                <c:pt idx="16674">
                  <c:v>0.25174818886502476</c:v>
                </c:pt>
                <c:pt idx="16675">
                  <c:v>0.25171799689565288</c:v>
                </c:pt>
                <c:pt idx="16676">
                  <c:v>0.25168781035730187</c:v>
                </c:pt>
                <c:pt idx="16677">
                  <c:v>0.25165762924867435</c:v>
                </c:pt>
                <c:pt idx="16678">
                  <c:v>0.2516274535684665</c:v>
                </c:pt>
                <c:pt idx="16679">
                  <c:v>0.25159728331537656</c:v>
                </c:pt>
                <c:pt idx="16680">
                  <c:v>0.25156711848809998</c:v>
                </c:pt>
                <c:pt idx="16681">
                  <c:v>0.25153695908534546</c:v>
                </c:pt>
                <c:pt idx="16682">
                  <c:v>0.25150680510580653</c:v>
                </c:pt>
                <c:pt idx="16683">
                  <c:v>0.25147665654817475</c:v>
                </c:pt>
                <c:pt idx="16684">
                  <c:v>0.25144651341116214</c:v>
                </c:pt>
                <c:pt idx="16685">
                  <c:v>0.25141637569346892</c:v>
                </c:pt>
                <c:pt idx="16686">
                  <c:v>0.25138624339378751</c:v>
                </c:pt>
                <c:pt idx="16687">
                  <c:v>0.25135611651082218</c:v>
                </c:pt>
                <c:pt idx="16688">
                  <c:v>0.25132599504328268</c:v>
                </c:pt>
                <c:pt idx="16689">
                  <c:v>0.2512958789898615</c:v>
                </c:pt>
                <c:pt idx="16690">
                  <c:v>0.25126576834926567</c:v>
                </c:pt>
                <c:pt idx="16691">
                  <c:v>0.25123566312019374</c:v>
                </c:pt>
                <c:pt idx="16692">
                  <c:v>0.25120556330135607</c:v>
                </c:pt>
                <c:pt idx="16693">
                  <c:v>0.25117546889145281</c:v>
                </c:pt>
                <c:pt idx="16694">
                  <c:v>0.25114537988918767</c:v>
                </c:pt>
                <c:pt idx="16695">
                  <c:v>0.25111529629326584</c:v>
                </c:pt>
                <c:pt idx="16696">
                  <c:v>0.25108521810239176</c:v>
                </c:pt>
                <c:pt idx="16697">
                  <c:v>0.25105514531527101</c:v>
                </c:pt>
                <c:pt idx="16698">
                  <c:v>0.25102507793061235</c:v>
                </c:pt>
                <c:pt idx="16699">
                  <c:v>0.25099501594711193</c:v>
                </c:pt>
                <c:pt idx="16700">
                  <c:v>0.250964959363489</c:v>
                </c:pt>
                <c:pt idx="16701">
                  <c:v>0.25093490817843844</c:v>
                </c:pt>
                <c:pt idx="16702">
                  <c:v>0.25090486239068088</c:v>
                </c:pt>
                <c:pt idx="16703">
                  <c:v>0.25087482199891092</c:v>
                </c:pt>
                <c:pt idx="16704">
                  <c:v>0.25084478700183788</c:v>
                </c:pt>
                <c:pt idx="16705">
                  <c:v>0.25081475739817882</c:v>
                </c:pt>
                <c:pt idx="16706">
                  <c:v>0.25078473318663697</c:v>
                </c:pt>
                <c:pt idx="16707">
                  <c:v>0.25075471436592262</c:v>
                </c:pt>
                <c:pt idx="16708">
                  <c:v>0.25072470093474836</c:v>
                </c:pt>
                <c:pt idx="16709">
                  <c:v>0.25069469289181362</c:v>
                </c:pt>
                <c:pt idx="16710">
                  <c:v>0.25066469023583932</c:v>
                </c:pt>
                <c:pt idx="16711">
                  <c:v>0.2506346929655322</c:v>
                </c:pt>
                <c:pt idx="16712">
                  <c:v>0.25060470107960753</c:v>
                </c:pt>
                <c:pt idx="16713">
                  <c:v>0.25057471457676539</c:v>
                </c:pt>
                <c:pt idx="16714">
                  <c:v>0.25054473345572875</c:v>
                </c:pt>
                <c:pt idx="16715">
                  <c:v>0.25051475771520632</c:v>
                </c:pt>
                <c:pt idx="16716">
                  <c:v>0.25048478735391527</c:v>
                </c:pt>
                <c:pt idx="16717">
                  <c:v>0.25045482237055638</c:v>
                </c:pt>
                <c:pt idx="16718">
                  <c:v>0.2504248627638565</c:v>
                </c:pt>
                <c:pt idx="16719">
                  <c:v>0.25039490853251434</c:v>
                </c:pt>
                <c:pt idx="16720">
                  <c:v>0.25036495967526162</c:v>
                </c:pt>
                <c:pt idx="16721">
                  <c:v>0.25033501619079829</c:v>
                </c:pt>
                <c:pt idx="16722">
                  <c:v>0.25030507807785202</c:v>
                </c:pt>
                <c:pt idx="16723">
                  <c:v>0.25027514533512463</c:v>
                </c:pt>
                <c:pt idx="16724">
                  <c:v>0.25024521796134175</c:v>
                </c:pt>
                <c:pt idx="16725">
                  <c:v>0.2502152959552163</c:v>
                </c:pt>
                <c:pt idx="16726">
                  <c:v>0.25018537931546847</c:v>
                </c:pt>
                <c:pt idx="16727">
                  <c:v>0.2501554680408038</c:v>
                </c:pt>
                <c:pt idx="16728">
                  <c:v>0.2501255621299539</c:v>
                </c:pt>
                <c:pt idx="16729">
                  <c:v>0.250095661581623</c:v>
                </c:pt>
                <c:pt idx="16730">
                  <c:v>0.25006576639453881</c:v>
                </c:pt>
                <c:pt idx="16731">
                  <c:v>0.25003587656741649</c:v>
                </c:pt>
                <c:pt idx="16732">
                  <c:v>0.25000599209897478</c:v>
                </c:pt>
                <c:pt idx="16733">
                  <c:v>0.24997611298793443</c:v>
                </c:pt>
                <c:pt idx="16734">
                  <c:v>0.24994623923301149</c:v>
                </c:pt>
                <c:pt idx="16735">
                  <c:v>0.24991637083292981</c:v>
                </c:pt>
                <c:pt idx="16736">
                  <c:v>0.24988650778640312</c:v>
                </c:pt>
                <c:pt idx="16737">
                  <c:v>0.24985665009215724</c:v>
                </c:pt>
                <c:pt idx="16738">
                  <c:v>0.24982679774891398</c:v>
                </c:pt>
                <c:pt idx="16739">
                  <c:v>0.24979695075539632</c:v>
                </c:pt>
                <c:pt idx="16740">
                  <c:v>0.24976710911031888</c:v>
                </c:pt>
                <c:pt idx="16741">
                  <c:v>0.24973727281240984</c:v>
                </c:pt>
                <c:pt idx="16742">
                  <c:v>0.24970744186038901</c:v>
                </c:pt>
                <c:pt idx="16743">
                  <c:v>0.2496776162529771</c:v>
                </c:pt>
                <c:pt idx="16744">
                  <c:v>0.24964779598890371</c:v>
                </c:pt>
                <c:pt idx="16745">
                  <c:v>0.24961798106689145</c:v>
                </c:pt>
                <c:pt idx="16746">
                  <c:v>0.2495881714856579</c:v>
                </c:pt>
                <c:pt idx="16747">
                  <c:v>0.24955836724393421</c:v>
                </c:pt>
                <c:pt idx="16748">
                  <c:v>0.24952856834044304</c:v>
                </c:pt>
                <c:pt idx="16749">
                  <c:v>0.24949877477390991</c:v>
                </c:pt>
                <c:pt idx="16750">
                  <c:v>0.24946898654306249</c:v>
                </c:pt>
                <c:pt idx="16751">
                  <c:v>0.24943920364662045</c:v>
                </c:pt>
                <c:pt idx="16752">
                  <c:v>0.24940942608331546</c:v>
                </c:pt>
                <c:pt idx="16753">
                  <c:v>0.24937965385187141</c:v>
                </c:pt>
                <c:pt idx="16754">
                  <c:v>0.24934988695101967</c:v>
                </c:pt>
                <c:pt idx="16755">
                  <c:v>0.24932012537948231</c:v>
                </c:pt>
                <c:pt idx="16756">
                  <c:v>0.24929036913599437</c:v>
                </c:pt>
                <c:pt idx="16757">
                  <c:v>0.249260618219274</c:v>
                </c:pt>
                <c:pt idx="16758">
                  <c:v>0.24923087262805838</c:v>
                </c:pt>
                <c:pt idx="16759">
                  <c:v>0.24920113236107619</c:v>
                </c:pt>
                <c:pt idx="16760">
                  <c:v>0.24917139741704974</c:v>
                </c:pt>
                <c:pt idx="16761">
                  <c:v>0.24914166779471578</c:v>
                </c:pt>
                <c:pt idx="16762">
                  <c:v>0.24911194349280447</c:v>
                </c:pt>
                <c:pt idx="16763">
                  <c:v>0.24908222451004089</c:v>
                </c:pt>
                <c:pt idx="16764">
                  <c:v>0.24905251084515873</c:v>
                </c:pt>
                <c:pt idx="16765">
                  <c:v>0.24902280249689301</c:v>
                </c:pt>
                <c:pt idx="16766">
                  <c:v>0.24899309946397052</c:v>
                </c:pt>
                <c:pt idx="16767">
                  <c:v>0.24896340174512563</c:v>
                </c:pt>
                <c:pt idx="16768">
                  <c:v>0.2489337093390859</c:v>
                </c:pt>
                <c:pt idx="16769">
                  <c:v>0.24890402224459143</c:v>
                </c:pt>
                <c:pt idx="16770">
                  <c:v>0.24887434046037449</c:v>
                </c:pt>
                <c:pt idx="16771">
                  <c:v>0.24884466398516294</c:v>
                </c:pt>
                <c:pt idx="16772">
                  <c:v>0.24881499281769806</c:v>
                </c:pt>
                <c:pt idx="16773">
                  <c:v>0.24878532695670541</c:v>
                </c:pt>
                <c:pt idx="16774">
                  <c:v>0.24875566640092744</c:v>
                </c:pt>
                <c:pt idx="16775">
                  <c:v>0.24872601114909795</c:v>
                </c:pt>
                <c:pt idx="16776">
                  <c:v>0.24869636119994937</c:v>
                </c:pt>
                <c:pt idx="16777">
                  <c:v>0.24866671655221903</c:v>
                </c:pt>
                <c:pt idx="16778">
                  <c:v>0.24863707720464207</c:v>
                </c:pt>
                <c:pt idx="16779">
                  <c:v>0.24860744315595909</c:v>
                </c:pt>
                <c:pt idx="16780">
                  <c:v>0.2485778144049012</c:v>
                </c:pt>
                <c:pt idx="16781">
                  <c:v>0.24854819095021252</c:v>
                </c:pt>
                <c:pt idx="16782">
                  <c:v>0.24851857279062398</c:v>
                </c:pt>
                <c:pt idx="16783">
                  <c:v>0.24848895992487594</c:v>
                </c:pt>
                <c:pt idx="16784">
                  <c:v>0.24845935235171124</c:v>
                </c:pt>
                <c:pt idx="16785">
                  <c:v>0.24842975006986262</c:v>
                </c:pt>
                <c:pt idx="16786">
                  <c:v>0.24840015307807206</c:v>
                </c:pt>
                <c:pt idx="16787">
                  <c:v>0.24837056137507738</c:v>
                </c:pt>
                <c:pt idx="16788">
                  <c:v>0.24834097495962193</c:v>
                </c:pt>
                <c:pt idx="16789">
                  <c:v>0.24831139383044695</c:v>
                </c:pt>
                <c:pt idx="16790">
                  <c:v>0.24828181798628471</c:v>
                </c:pt>
                <c:pt idx="16791">
                  <c:v>0.24825224742588611</c:v>
                </c:pt>
                <c:pt idx="16792">
                  <c:v>0.24822268214798773</c:v>
                </c:pt>
                <c:pt idx="16793">
                  <c:v>0.24819312215133207</c:v>
                </c:pt>
                <c:pt idx="16794">
                  <c:v>0.24816356743465917</c:v>
                </c:pt>
                <c:pt idx="16795">
                  <c:v>0.24813401799671603</c:v>
                </c:pt>
                <c:pt idx="16796">
                  <c:v>0.24810447383624537</c:v>
                </c:pt>
                <c:pt idx="16797">
                  <c:v>0.24807493495198521</c:v>
                </c:pt>
                <c:pt idx="16798">
                  <c:v>0.24804540134268649</c:v>
                </c:pt>
                <c:pt idx="16799">
                  <c:v>0.24801587300708591</c:v>
                </c:pt>
                <c:pt idx="16800">
                  <c:v>0.24798634994393473</c:v>
                </c:pt>
                <c:pt idx="16801">
                  <c:v>0.24795683215197456</c:v>
                </c:pt>
                <c:pt idx="16802">
                  <c:v>0.24792731962994671</c:v>
                </c:pt>
                <c:pt idx="16803">
                  <c:v>0.24789781237660374</c:v>
                </c:pt>
                <c:pt idx="16804">
                  <c:v>0.24786831039068849</c:v>
                </c:pt>
                <c:pt idx="16805">
                  <c:v>0.24783881367094771</c:v>
                </c:pt>
                <c:pt idx="16806">
                  <c:v>0.24780932221612903</c:v>
                </c:pt>
                <c:pt idx="16807">
                  <c:v>0.24777983602497591</c:v>
                </c:pt>
                <c:pt idx="16808">
                  <c:v>0.24775035509624174</c:v>
                </c:pt>
                <c:pt idx="16809">
                  <c:v>0.24772087942866639</c:v>
                </c:pt>
                <c:pt idx="16810">
                  <c:v>0.24769140902100636</c:v>
                </c:pt>
                <c:pt idx="16811">
                  <c:v>0.24766194387200563</c:v>
                </c:pt>
                <c:pt idx="16812">
                  <c:v>0.24763248398041324</c:v>
                </c:pt>
                <c:pt idx="16813">
                  <c:v>0.2476030293449771</c:v>
                </c:pt>
                <c:pt idx="16814">
                  <c:v>0.24757357996445115</c:v>
                </c:pt>
                <c:pt idx="16815">
                  <c:v>0.2475441358375858</c:v>
                </c:pt>
                <c:pt idx="16816">
                  <c:v>0.24751469696312528</c:v>
                </c:pt>
                <c:pt idx="16817">
                  <c:v>0.24748526333982562</c:v>
                </c:pt>
                <c:pt idx="16818">
                  <c:v>0.24745583496643697</c:v>
                </c:pt>
                <c:pt idx="16819">
                  <c:v>0.24742641184170927</c:v>
                </c:pt>
                <c:pt idx="16820">
                  <c:v>0.24739699396439557</c:v>
                </c:pt>
                <c:pt idx="16821">
                  <c:v>0.24736758133324629</c:v>
                </c:pt>
                <c:pt idx="16822">
                  <c:v>0.24733817394701796</c:v>
                </c:pt>
                <c:pt idx="16823">
                  <c:v>0.24730877180446309</c:v>
                </c:pt>
                <c:pt idx="16824">
                  <c:v>0.24727937490433091</c:v>
                </c:pt>
                <c:pt idx="16825">
                  <c:v>0.24724998324538119</c:v>
                </c:pt>
                <c:pt idx="16826">
                  <c:v>0.24722059682636227</c:v>
                </c:pt>
                <c:pt idx="16827">
                  <c:v>0.24719121564602944</c:v>
                </c:pt>
                <c:pt idx="16828">
                  <c:v>0.24716183970314076</c:v>
                </c:pt>
                <c:pt idx="16829">
                  <c:v>0.24713246899645044</c:v>
                </c:pt>
                <c:pt idx="16830">
                  <c:v>0.24710310352471351</c:v>
                </c:pt>
                <c:pt idx="16831">
                  <c:v>0.24707374328668613</c:v>
                </c:pt>
                <c:pt idx="16832">
                  <c:v>0.24704438828112779</c:v>
                </c:pt>
                <c:pt idx="16833">
                  <c:v>0.24701503850678797</c:v>
                </c:pt>
                <c:pt idx="16834">
                  <c:v>0.2469856939624292</c:v>
                </c:pt>
                <c:pt idx="16835">
                  <c:v>0.24695635464680624</c:v>
                </c:pt>
                <c:pt idx="16836">
                  <c:v>0.24692702055867721</c:v>
                </c:pt>
                <c:pt idx="16837">
                  <c:v>0.24689769169680473</c:v>
                </c:pt>
                <c:pt idx="16838">
                  <c:v>0.24686836805994194</c:v>
                </c:pt>
                <c:pt idx="16839">
                  <c:v>0.24683904964684991</c:v>
                </c:pt>
                <c:pt idx="16840">
                  <c:v>0.24680973645628956</c:v>
                </c:pt>
                <c:pt idx="16841">
                  <c:v>0.24678042848701778</c:v>
                </c:pt>
                <c:pt idx="16842">
                  <c:v>0.24675112573779573</c:v>
                </c:pt>
                <c:pt idx="16843">
                  <c:v>0.24672182820738228</c:v>
                </c:pt>
                <c:pt idx="16844">
                  <c:v>0.2466925358945414</c:v>
                </c:pt>
                <c:pt idx="16845">
                  <c:v>0.24666324879803378</c:v>
                </c:pt>
                <c:pt idx="16846">
                  <c:v>0.24663396691661713</c:v>
                </c:pt>
                <c:pt idx="16847">
                  <c:v>0.24660469024905732</c:v>
                </c:pt>
                <c:pt idx="16848">
                  <c:v>0.24657541879411526</c:v>
                </c:pt>
                <c:pt idx="16849">
                  <c:v>0.24654615255055518</c:v>
                </c:pt>
                <c:pt idx="16850">
                  <c:v>0.24651689151713846</c:v>
                </c:pt>
                <c:pt idx="16851">
                  <c:v>0.24648763569262586</c:v>
                </c:pt>
                <c:pt idx="16852">
                  <c:v>0.24645838507578446</c:v>
                </c:pt>
                <c:pt idx="16853">
                  <c:v>0.24642913966537783</c:v>
                </c:pt>
                <c:pt idx="16854">
                  <c:v>0.24639989946016982</c:v>
                </c:pt>
                <c:pt idx="16855">
                  <c:v>0.24637066445892375</c:v>
                </c:pt>
                <c:pt idx="16856">
                  <c:v>0.24634143466041131</c:v>
                </c:pt>
                <c:pt idx="16857">
                  <c:v>0.24631221006338821</c:v>
                </c:pt>
                <c:pt idx="16858">
                  <c:v>0.24628299066662979</c:v>
                </c:pt>
                <c:pt idx="16859">
                  <c:v>0.2462537764688949</c:v>
                </c:pt>
                <c:pt idx="16860">
                  <c:v>0.24622456746895488</c:v>
                </c:pt>
                <c:pt idx="16861">
                  <c:v>0.2461953636655754</c:v>
                </c:pt>
                <c:pt idx="16862">
                  <c:v>0.24616616505752512</c:v>
                </c:pt>
                <c:pt idx="16863">
                  <c:v>0.24613697164356735</c:v>
                </c:pt>
                <c:pt idx="16864">
                  <c:v>0.24610778342247708</c:v>
                </c:pt>
                <c:pt idx="16865">
                  <c:v>0.2460786003930143</c:v>
                </c:pt>
                <c:pt idx="16866">
                  <c:v>0.24604942255395654</c:v>
                </c:pt>
                <c:pt idx="16867">
                  <c:v>0.24602024990406546</c:v>
                </c:pt>
                <c:pt idx="16868">
                  <c:v>0.24599108244211876</c:v>
                </c:pt>
                <c:pt idx="16869">
                  <c:v>0.24596192016687773</c:v>
                </c:pt>
                <c:pt idx="16870">
                  <c:v>0.24593276307711756</c:v>
                </c:pt>
                <c:pt idx="16871">
                  <c:v>0.24590361117160744</c:v>
                </c:pt>
                <c:pt idx="16872">
                  <c:v>0.2458744644491192</c:v>
                </c:pt>
                <c:pt idx="16873">
                  <c:v>0.24584532290842626</c:v>
                </c:pt>
                <c:pt idx="16874">
                  <c:v>0.24581618654829801</c:v>
                </c:pt>
                <c:pt idx="16875">
                  <c:v>0.24578705536750389</c:v>
                </c:pt>
                <c:pt idx="16876">
                  <c:v>0.24575792936481916</c:v>
                </c:pt>
                <c:pt idx="16877">
                  <c:v>0.24572880853901821</c:v>
                </c:pt>
                <c:pt idx="16878">
                  <c:v>0.24569969288887294</c:v>
                </c:pt>
                <c:pt idx="16879">
                  <c:v>0.24567058241315637</c:v>
                </c:pt>
                <c:pt idx="16880">
                  <c:v>0.24564147711064321</c:v>
                </c:pt>
                <c:pt idx="16881">
                  <c:v>0.24561237698010724</c:v>
                </c:pt>
                <c:pt idx="16882">
                  <c:v>0.2455832820203262</c:v>
                </c:pt>
                <c:pt idx="16883">
                  <c:v>0.24555419223006641</c:v>
                </c:pt>
                <c:pt idx="16884">
                  <c:v>0.24552510760811189</c:v>
                </c:pt>
                <c:pt idx="16885">
                  <c:v>0.24549602815323743</c:v>
                </c:pt>
                <c:pt idx="16886">
                  <c:v>0.24546695386421594</c:v>
                </c:pt>
                <c:pt idx="16887">
                  <c:v>0.24543788473982503</c:v>
                </c:pt>
                <c:pt idx="16888">
                  <c:v>0.24540882077883891</c:v>
                </c:pt>
                <c:pt idx="16889">
                  <c:v>0.24537976198004011</c:v>
                </c:pt>
                <c:pt idx="16890">
                  <c:v>0.24535070834220379</c:v>
                </c:pt>
                <c:pt idx="16891">
                  <c:v>0.24532165986410773</c:v>
                </c:pt>
                <c:pt idx="16892">
                  <c:v>0.24529261654453041</c:v>
                </c:pt>
                <c:pt idx="16893">
                  <c:v>0.24526357838225021</c:v>
                </c:pt>
                <c:pt idx="16894">
                  <c:v>0.24523454537604641</c:v>
                </c:pt>
                <c:pt idx="16895">
                  <c:v>0.24520551752469821</c:v>
                </c:pt>
                <c:pt idx="16896">
                  <c:v>0.24517649482698653</c:v>
                </c:pt>
                <c:pt idx="16897">
                  <c:v>0.24514747728168781</c:v>
                </c:pt>
                <c:pt idx="16898">
                  <c:v>0.24511846488758812</c:v>
                </c:pt>
                <c:pt idx="16899">
                  <c:v>0.24508945764346382</c:v>
                </c:pt>
                <c:pt idx="16900">
                  <c:v>0.24506045554809733</c:v>
                </c:pt>
                <c:pt idx="16901">
                  <c:v>0.24503145860026934</c:v>
                </c:pt>
                <c:pt idx="16902">
                  <c:v>0.24500246679876322</c:v>
                </c:pt>
                <c:pt idx="16903">
                  <c:v>0.24497348014236339</c:v>
                </c:pt>
                <c:pt idx="16904">
                  <c:v>0.24494449862984582</c:v>
                </c:pt>
                <c:pt idx="16905">
                  <c:v>0.24491552225999691</c:v>
                </c:pt>
                <c:pt idx="16906">
                  <c:v>0.24488655103160273</c:v>
                </c:pt>
                <c:pt idx="16907">
                  <c:v>0.24485758494344484</c:v>
                </c:pt>
                <c:pt idx="16908">
                  <c:v>0.24482862399430727</c:v>
                </c:pt>
                <c:pt idx="16909">
                  <c:v>0.24479966818297677</c:v>
                </c:pt>
                <c:pt idx="16910">
                  <c:v>0.24477071750823121</c:v>
                </c:pt>
                <c:pt idx="16911">
                  <c:v>0.24474177196886271</c:v>
                </c:pt>
                <c:pt idx="16912">
                  <c:v>0.24471283156365553</c:v>
                </c:pt>
                <c:pt idx="16913">
                  <c:v>0.24468389629139328</c:v>
                </c:pt>
                <c:pt idx="16914">
                  <c:v>0.24465496615086171</c:v>
                </c:pt>
                <c:pt idx="16915">
                  <c:v>0.24462604114085024</c:v>
                </c:pt>
                <c:pt idx="16916">
                  <c:v>0.24459712126014471</c:v>
                </c:pt>
                <c:pt idx="16917">
                  <c:v>0.24456820650753444</c:v>
                </c:pt>
                <c:pt idx="16918">
                  <c:v>0.24453929688180301</c:v>
                </c:pt>
                <c:pt idx="16919">
                  <c:v>0.24451039238173924</c:v>
                </c:pt>
                <c:pt idx="16920">
                  <c:v>0.2444814930061337</c:v>
                </c:pt>
                <c:pt idx="16921">
                  <c:v>0.24445259875377043</c:v>
                </c:pt>
                <c:pt idx="16922">
                  <c:v>0.24442370962344492</c:v>
                </c:pt>
                <c:pt idx="16923">
                  <c:v>0.24439482561394368</c:v>
                </c:pt>
                <c:pt idx="16924">
                  <c:v>0.2443659467240567</c:v>
                </c:pt>
                <c:pt idx="16925">
                  <c:v>0.24433707295257376</c:v>
                </c:pt>
                <c:pt idx="16926">
                  <c:v>0.2443082042982857</c:v>
                </c:pt>
                <c:pt idx="16927">
                  <c:v>0.24427934075998461</c:v>
                </c:pt>
                <c:pt idx="16928">
                  <c:v>0.24425048233645968</c:v>
                </c:pt>
                <c:pt idx="16929">
                  <c:v>0.24422162902650038</c:v>
                </c:pt>
                <c:pt idx="16930">
                  <c:v>0.24419278082890394</c:v>
                </c:pt>
                <c:pt idx="16931">
                  <c:v>0.24416393774246201</c:v>
                </c:pt>
                <c:pt idx="16932">
                  <c:v>0.24413509976596251</c:v>
                </c:pt>
                <c:pt idx="16933">
                  <c:v>0.24410626689820164</c:v>
                </c:pt>
                <c:pt idx="16934">
                  <c:v>0.24407743913797414</c:v>
                </c:pt>
                <c:pt idx="16935">
                  <c:v>0.24404861648406959</c:v>
                </c:pt>
                <c:pt idx="16936">
                  <c:v>0.24401979893528444</c:v>
                </c:pt>
                <c:pt idx="16937">
                  <c:v>0.24399098649041745</c:v>
                </c:pt>
                <c:pt idx="16938">
                  <c:v>0.24396217914825344</c:v>
                </c:pt>
                <c:pt idx="16939">
                  <c:v>0.24393337690759773</c:v>
                </c:pt>
                <c:pt idx="16940">
                  <c:v>0.24390457976723981</c:v>
                </c:pt>
                <c:pt idx="16941">
                  <c:v>0.24387578772597571</c:v>
                </c:pt>
                <c:pt idx="16942">
                  <c:v>0.24384700078260646</c:v>
                </c:pt>
                <c:pt idx="16943">
                  <c:v>0.24381821893592287</c:v>
                </c:pt>
                <c:pt idx="16944">
                  <c:v>0.24378944218472576</c:v>
                </c:pt>
                <c:pt idx="16945">
                  <c:v>0.24376067052780842</c:v>
                </c:pt>
                <c:pt idx="16946">
                  <c:v>0.24373190396397071</c:v>
                </c:pt>
                <c:pt idx="16947">
                  <c:v>0.24370314249201458</c:v>
                </c:pt>
                <c:pt idx="16948">
                  <c:v>0.24367438611073142</c:v>
                </c:pt>
                <c:pt idx="16949">
                  <c:v>0.24364563481892446</c:v>
                </c:pt>
                <c:pt idx="16950">
                  <c:v>0.24361688861538941</c:v>
                </c:pt>
                <c:pt idx="16951">
                  <c:v>0.24358814749893096</c:v>
                </c:pt>
                <c:pt idx="16952">
                  <c:v>0.24355941146834367</c:v>
                </c:pt>
                <c:pt idx="16953">
                  <c:v>0.24353068052243154</c:v>
                </c:pt>
                <c:pt idx="16954">
                  <c:v>0.24350195465998814</c:v>
                </c:pt>
                <c:pt idx="16955">
                  <c:v>0.24347323387982503</c:v>
                </c:pt>
                <c:pt idx="16956">
                  <c:v>0.24344451818073418</c:v>
                </c:pt>
                <c:pt idx="16957">
                  <c:v>0.24341580756152206</c:v>
                </c:pt>
                <c:pt idx="16958">
                  <c:v>0.24338710202098576</c:v>
                </c:pt>
                <c:pt idx="16959">
                  <c:v>0.24335840155793612</c:v>
                </c:pt>
                <c:pt idx="16960">
                  <c:v>0.24332970617116617</c:v>
                </c:pt>
                <c:pt idx="16961">
                  <c:v>0.24330101585948291</c:v>
                </c:pt>
                <c:pt idx="16962">
                  <c:v>0.24327233062169293</c:v>
                </c:pt>
                <c:pt idx="16963">
                  <c:v>0.24324365045659527</c:v>
                </c:pt>
                <c:pt idx="16964">
                  <c:v>0.24321497536299538</c:v>
                </c:pt>
                <c:pt idx="16965">
                  <c:v>0.24318630533969499</c:v>
                </c:pt>
                <c:pt idx="16966">
                  <c:v>0.24315764038550372</c:v>
                </c:pt>
                <c:pt idx="16967">
                  <c:v>0.24312898049922643</c:v>
                </c:pt>
                <c:pt idx="16968">
                  <c:v>0.24310032567966222</c:v>
                </c:pt>
                <c:pt idx="16969">
                  <c:v>0.24307167592562312</c:v>
                </c:pt>
                <c:pt idx="16970">
                  <c:v>0.24304303123591453</c:v>
                </c:pt>
                <c:pt idx="16971">
                  <c:v>0.24301439160934094</c:v>
                </c:pt>
                <c:pt idx="16972">
                  <c:v>0.2429857570447069</c:v>
                </c:pt>
                <c:pt idx="16973">
                  <c:v>0.24295712754082668</c:v>
                </c:pt>
                <c:pt idx="16974">
                  <c:v>0.24292850309650021</c:v>
                </c:pt>
                <c:pt idx="16975">
                  <c:v>0.24289988371053944</c:v>
                </c:pt>
                <c:pt idx="16976">
                  <c:v>0.24287126938175188</c:v>
                </c:pt>
                <c:pt idx="16977">
                  <c:v>0.2428426601089467</c:v>
                </c:pt>
                <c:pt idx="16978">
                  <c:v>0.24281405589093427</c:v>
                </c:pt>
                <c:pt idx="16979">
                  <c:v>0.24278545672651741</c:v>
                </c:pt>
                <c:pt idx="16980">
                  <c:v>0.24275686261451213</c:v>
                </c:pt>
                <c:pt idx="16981">
                  <c:v>0.24272827355372789</c:v>
                </c:pt>
                <c:pt idx="16982">
                  <c:v>0.24269968954297308</c:v>
                </c:pt>
                <c:pt idx="16983">
                  <c:v>0.24267111058105564</c:v>
                </c:pt>
                <c:pt idx="16984">
                  <c:v>0.24264253666679336</c:v>
                </c:pt>
                <c:pt idx="16985">
                  <c:v>0.24261396779899141</c:v>
                </c:pt>
                <c:pt idx="16986">
                  <c:v>0.24258540397646758</c:v>
                </c:pt>
                <c:pt idx="16987">
                  <c:v>0.24255684519802753</c:v>
                </c:pt>
                <c:pt idx="16988">
                  <c:v>0.24252829146248847</c:v>
                </c:pt>
                <c:pt idx="16989">
                  <c:v>0.24249974276865771</c:v>
                </c:pt>
                <c:pt idx="16990">
                  <c:v>0.24247119911535589</c:v>
                </c:pt>
                <c:pt idx="16991">
                  <c:v>0.24244266050139301</c:v>
                </c:pt>
                <c:pt idx="16992">
                  <c:v>0.24241412692557759</c:v>
                </c:pt>
                <c:pt idx="16993">
                  <c:v>0.2423855983867319</c:v>
                </c:pt>
                <c:pt idx="16994">
                  <c:v>0.24235707488366706</c:v>
                </c:pt>
                <c:pt idx="16995">
                  <c:v>0.24232855641519821</c:v>
                </c:pt>
                <c:pt idx="16996">
                  <c:v>0.24230004298014043</c:v>
                </c:pt>
                <c:pt idx="16997">
                  <c:v>0.24227153457731138</c:v>
                </c:pt>
                <c:pt idx="16998">
                  <c:v>0.24224303120552257</c:v>
                </c:pt>
                <c:pt idx="16999">
                  <c:v>0.24221453286359296</c:v>
                </c:pt>
                <c:pt idx="17000">
                  <c:v>0.24218603955033907</c:v>
                </c:pt>
                <c:pt idx="17001">
                  <c:v>0.24215755126457517</c:v>
                </c:pt>
                <c:pt idx="17002">
                  <c:v>0.24212906800512321</c:v>
                </c:pt>
                <c:pt idx="17003">
                  <c:v>0.2421005897707984</c:v>
                </c:pt>
                <c:pt idx="17004">
                  <c:v>0.24207211656041921</c:v>
                </c:pt>
                <c:pt idx="17005">
                  <c:v>0.24204364837280504</c:v>
                </c:pt>
                <c:pt idx="17006">
                  <c:v>0.24201518520677193</c:v>
                </c:pt>
                <c:pt idx="17007">
                  <c:v>0.24198672706113841</c:v>
                </c:pt>
                <c:pt idx="17008">
                  <c:v>0.24195827393472741</c:v>
                </c:pt>
                <c:pt idx="17009">
                  <c:v>0.24192982582635694</c:v>
                </c:pt>
                <c:pt idx="17010">
                  <c:v>0.24190138273484896</c:v>
                </c:pt>
                <c:pt idx="17011">
                  <c:v>0.24187294465901837</c:v>
                </c:pt>
                <c:pt idx="17012">
                  <c:v>0.24184451159769382</c:v>
                </c:pt>
                <c:pt idx="17013">
                  <c:v>0.24181608354968936</c:v>
                </c:pt>
                <c:pt idx="17014">
                  <c:v>0.24178766051382874</c:v>
                </c:pt>
                <c:pt idx="17015">
                  <c:v>0.24175924248893749</c:v>
                </c:pt>
                <c:pt idx="17016">
                  <c:v>0.24173082947383079</c:v>
                </c:pt>
                <c:pt idx="17017">
                  <c:v>0.24170242146733964</c:v>
                </c:pt>
                <c:pt idx="17018">
                  <c:v>0.2416740184682771</c:v>
                </c:pt>
                <c:pt idx="17019">
                  <c:v>0.24164562047547444</c:v>
                </c:pt>
                <c:pt idx="17020">
                  <c:v>0.24161722748775191</c:v>
                </c:pt>
                <c:pt idx="17021">
                  <c:v>0.24158883950393525</c:v>
                </c:pt>
                <c:pt idx="17022">
                  <c:v>0.24156045652284669</c:v>
                </c:pt>
                <c:pt idx="17023">
                  <c:v>0.24153207854330841</c:v>
                </c:pt>
                <c:pt idx="17024">
                  <c:v>0.24150370556415041</c:v>
                </c:pt>
                <c:pt idx="17025">
                  <c:v>0.24147533758419876</c:v>
                </c:pt>
                <c:pt idx="17026">
                  <c:v>0.24144697460227252</c:v>
                </c:pt>
                <c:pt idx="17027">
                  <c:v>0.24141861661720199</c:v>
                </c:pt>
                <c:pt idx="17028">
                  <c:v>0.24139026362781096</c:v>
                </c:pt>
                <c:pt idx="17029">
                  <c:v>0.24136191563292991</c:v>
                </c:pt>
                <c:pt idx="17030">
                  <c:v>0.24133357263138369</c:v>
                </c:pt>
                <c:pt idx="17031">
                  <c:v>0.24130523462200157</c:v>
                </c:pt>
                <c:pt idx="17032">
                  <c:v>0.24127690160360588</c:v>
                </c:pt>
                <c:pt idx="17033">
                  <c:v>0.24124857357503227</c:v>
                </c:pt>
                <c:pt idx="17034">
                  <c:v>0.24122025053510282</c:v>
                </c:pt>
                <c:pt idx="17035">
                  <c:v>0.24119193248264781</c:v>
                </c:pt>
                <c:pt idx="17036">
                  <c:v>0.24116361941649644</c:v>
                </c:pt>
                <c:pt idx="17037">
                  <c:v>0.24113531133547991</c:v>
                </c:pt>
                <c:pt idx="17038">
                  <c:v>0.24110700823842646</c:v>
                </c:pt>
                <c:pt idx="17039">
                  <c:v>0.24107871012416671</c:v>
                </c:pt>
                <c:pt idx="17040">
                  <c:v>0.24105041699153071</c:v>
                </c:pt>
                <c:pt idx="17041">
                  <c:v>0.2410221288393492</c:v>
                </c:pt>
                <c:pt idx="17042">
                  <c:v>0.24099384566645543</c:v>
                </c:pt>
                <c:pt idx="17043">
                  <c:v>0.24096556747167541</c:v>
                </c:pt>
                <c:pt idx="17044">
                  <c:v>0.24093729425384591</c:v>
                </c:pt>
                <c:pt idx="17045">
                  <c:v>0.24090902601179881</c:v>
                </c:pt>
                <c:pt idx="17046">
                  <c:v>0.24088076274436271</c:v>
                </c:pt>
                <c:pt idx="17047">
                  <c:v>0.24085250445037443</c:v>
                </c:pt>
                <c:pt idx="17048">
                  <c:v>0.2408242511286659</c:v>
                </c:pt>
                <c:pt idx="17049">
                  <c:v>0.24079600277807203</c:v>
                </c:pt>
                <c:pt idx="17050">
                  <c:v>0.24076775939742501</c:v>
                </c:pt>
                <c:pt idx="17051">
                  <c:v>0.24073952098555487</c:v>
                </c:pt>
                <c:pt idx="17052">
                  <c:v>0.24071128754130747</c:v>
                </c:pt>
                <c:pt idx="17053">
                  <c:v>0.24068305906350287</c:v>
                </c:pt>
                <c:pt idx="17054">
                  <c:v>0.24065483555098821</c:v>
                </c:pt>
                <c:pt idx="17055">
                  <c:v>0.24062661700259472</c:v>
                </c:pt>
                <c:pt idx="17056">
                  <c:v>0.24059840341716118</c:v>
                </c:pt>
                <c:pt idx="17057">
                  <c:v>0.24057019479351627</c:v>
                </c:pt>
                <c:pt idx="17058">
                  <c:v>0.24054199113050556</c:v>
                </c:pt>
                <c:pt idx="17059">
                  <c:v>0.24051379242695894</c:v>
                </c:pt>
                <c:pt idx="17060">
                  <c:v>0.24048559868171823</c:v>
                </c:pt>
                <c:pt idx="17061">
                  <c:v>0.24045740989361974</c:v>
                </c:pt>
                <c:pt idx="17062">
                  <c:v>0.24042922606150091</c:v>
                </c:pt>
                <c:pt idx="17063">
                  <c:v>0.24040104718420263</c:v>
                </c:pt>
                <c:pt idx="17064">
                  <c:v>0.24037287326055468</c:v>
                </c:pt>
                <c:pt idx="17065">
                  <c:v>0.24034470428940921</c:v>
                </c:pt>
                <c:pt idx="17066">
                  <c:v>0.2403165402695967</c:v>
                </c:pt>
                <c:pt idx="17067">
                  <c:v>0.2402883811999616</c:v>
                </c:pt>
                <c:pt idx="17068">
                  <c:v>0.24026022707933753</c:v>
                </c:pt>
                <c:pt idx="17069">
                  <c:v>0.24023207790656853</c:v>
                </c:pt>
                <c:pt idx="17070">
                  <c:v>0.2402039336804993</c:v>
                </c:pt>
                <c:pt idx="17071">
                  <c:v>0.24017579439996181</c:v>
                </c:pt>
                <c:pt idx="17072">
                  <c:v>0.24014766006380511</c:v>
                </c:pt>
                <c:pt idx="17073">
                  <c:v>0.24011953067086841</c:v>
                </c:pt>
                <c:pt idx="17074">
                  <c:v>0.24009140621999484</c:v>
                </c:pt>
                <c:pt idx="17075">
                  <c:v>0.24006328671002536</c:v>
                </c:pt>
                <c:pt idx="17076">
                  <c:v>0.24003517213979944</c:v>
                </c:pt>
                <c:pt idx="17077">
                  <c:v>0.24000706250816736</c:v>
                </c:pt>
                <c:pt idx="17078">
                  <c:v>0.23997895781396641</c:v>
                </c:pt>
                <c:pt idx="17079">
                  <c:v>0.23995085805604324</c:v>
                </c:pt>
                <c:pt idx="17080">
                  <c:v>0.23992276323324169</c:v>
                </c:pt>
                <c:pt idx="17081">
                  <c:v>0.23989467334440581</c:v>
                </c:pt>
                <c:pt idx="17082">
                  <c:v>0.2398665883883804</c:v>
                </c:pt>
                <c:pt idx="17083">
                  <c:v>0.23983850836401033</c:v>
                </c:pt>
                <c:pt idx="17084">
                  <c:v>0.23981043327014281</c:v>
                </c:pt>
                <c:pt idx="17085">
                  <c:v>0.23978236310561873</c:v>
                </c:pt>
                <c:pt idx="17086">
                  <c:v>0.23975429786929106</c:v>
                </c:pt>
                <c:pt idx="17087">
                  <c:v>0.23972623756000103</c:v>
                </c:pt>
                <c:pt idx="17088">
                  <c:v>0.23969818217659625</c:v>
                </c:pt>
                <c:pt idx="17089">
                  <c:v>0.23967013171792381</c:v>
                </c:pt>
                <c:pt idx="17090">
                  <c:v>0.23964208618283381</c:v>
                </c:pt>
                <c:pt idx="17091">
                  <c:v>0.23961404557017052</c:v>
                </c:pt>
                <c:pt idx="17092">
                  <c:v>0.23958600987878198</c:v>
                </c:pt>
                <c:pt idx="17093">
                  <c:v>0.23955797910752041</c:v>
                </c:pt>
                <c:pt idx="17094">
                  <c:v>0.23952995325523244</c:v>
                </c:pt>
                <c:pt idx="17095">
                  <c:v>0.23950193232076741</c:v>
                </c:pt>
                <c:pt idx="17096">
                  <c:v>0.23947391630297424</c:v>
                </c:pt>
                <c:pt idx="17097">
                  <c:v>0.23944590520070341</c:v>
                </c:pt>
                <c:pt idx="17098">
                  <c:v>0.23941789901280686</c:v>
                </c:pt>
                <c:pt idx="17099">
                  <c:v>0.23938989773812841</c:v>
                </c:pt>
                <c:pt idx="17100">
                  <c:v>0.23936190137552571</c:v>
                </c:pt>
                <c:pt idx="17101">
                  <c:v>0.23933390992384737</c:v>
                </c:pt>
                <c:pt idx="17102">
                  <c:v>0.2393059233819454</c:v>
                </c:pt>
                <c:pt idx="17103">
                  <c:v>0.2392779417486712</c:v>
                </c:pt>
                <c:pt idx="17104">
                  <c:v>0.23924996502287876</c:v>
                </c:pt>
                <c:pt idx="17105">
                  <c:v>0.23922199320341536</c:v>
                </c:pt>
                <c:pt idx="17106">
                  <c:v>0.23919402628913905</c:v>
                </c:pt>
                <c:pt idx="17107">
                  <c:v>0.23916606427890127</c:v>
                </c:pt>
                <c:pt idx="17108">
                  <c:v>0.23913810717155545</c:v>
                </c:pt>
                <c:pt idx="17109">
                  <c:v>0.2391101549659555</c:v>
                </c:pt>
                <c:pt idx="17110">
                  <c:v>0.2390822076609555</c:v>
                </c:pt>
                <c:pt idx="17111">
                  <c:v>0.23905426525541001</c:v>
                </c:pt>
                <c:pt idx="17112">
                  <c:v>0.23902632774817384</c:v>
                </c:pt>
                <c:pt idx="17113">
                  <c:v>0.23899839513810475</c:v>
                </c:pt>
                <c:pt idx="17114">
                  <c:v>0.23897046742405043</c:v>
                </c:pt>
                <c:pt idx="17115">
                  <c:v>0.23894254460487471</c:v>
                </c:pt>
                <c:pt idx="17116">
                  <c:v>0.23891462667943203</c:v>
                </c:pt>
                <c:pt idx="17117">
                  <c:v>0.23888671364657527</c:v>
                </c:pt>
                <c:pt idx="17118">
                  <c:v>0.23885880550516544</c:v>
                </c:pt>
                <c:pt idx="17119">
                  <c:v>0.23883090225405768</c:v>
                </c:pt>
                <c:pt idx="17120">
                  <c:v>0.23880300389211187</c:v>
                </c:pt>
                <c:pt idx="17121">
                  <c:v>0.23877511041818053</c:v>
                </c:pt>
                <c:pt idx="17122">
                  <c:v>0.23874722183112976</c:v>
                </c:pt>
                <c:pt idx="17123">
                  <c:v>0.23871933812981036</c:v>
                </c:pt>
                <c:pt idx="17124">
                  <c:v>0.23869145931308208</c:v>
                </c:pt>
                <c:pt idx="17125">
                  <c:v>0.23866358537980889</c:v>
                </c:pt>
                <c:pt idx="17126">
                  <c:v>0.23863571632884767</c:v>
                </c:pt>
                <c:pt idx="17127">
                  <c:v>0.23860785215905855</c:v>
                </c:pt>
                <c:pt idx="17128">
                  <c:v>0.23857999286930306</c:v>
                </c:pt>
                <c:pt idx="17129">
                  <c:v>0.23855213845843834</c:v>
                </c:pt>
                <c:pt idx="17130">
                  <c:v>0.23852428892532743</c:v>
                </c:pt>
                <c:pt idx="17131">
                  <c:v>0.23849644426883107</c:v>
                </c:pt>
                <c:pt idx="17132">
                  <c:v>0.23846860448781057</c:v>
                </c:pt>
                <c:pt idx="17133">
                  <c:v>0.23844076958112864</c:v>
                </c:pt>
                <c:pt idx="17134">
                  <c:v>0.23841293954764603</c:v>
                </c:pt>
                <c:pt idx="17135">
                  <c:v>0.23838511438622492</c:v>
                </c:pt>
                <c:pt idx="17136">
                  <c:v>0.23835729409573042</c:v>
                </c:pt>
                <c:pt idx="17137">
                  <c:v>0.23832947867502291</c:v>
                </c:pt>
                <c:pt idx="17138">
                  <c:v>0.23830166812296896</c:v>
                </c:pt>
                <c:pt idx="17139">
                  <c:v>0.23827386243843093</c:v>
                </c:pt>
                <c:pt idx="17140">
                  <c:v>0.23824606162027445</c:v>
                </c:pt>
                <c:pt idx="17141">
                  <c:v>0.23821826566736215</c:v>
                </c:pt>
                <c:pt idx="17142">
                  <c:v>0.23819047457855538</c:v>
                </c:pt>
                <c:pt idx="17143">
                  <c:v>0.23816268835272594</c:v>
                </c:pt>
                <c:pt idx="17144">
                  <c:v>0.23813490698873613</c:v>
                </c:pt>
                <c:pt idx="17145">
                  <c:v>0.23810713048545404</c:v>
                </c:pt>
                <c:pt idx="17146">
                  <c:v>0.23807935884174175</c:v>
                </c:pt>
                <c:pt idx="17147">
                  <c:v>0.23805159205646831</c:v>
                </c:pt>
                <c:pt idx="17148">
                  <c:v>0.23802383012850001</c:v>
                </c:pt>
                <c:pt idx="17149">
                  <c:v>0.23799607305670423</c:v>
                </c:pt>
                <c:pt idx="17150">
                  <c:v>0.23796832083994837</c:v>
                </c:pt>
                <c:pt idx="17151">
                  <c:v>0.23794057347710004</c:v>
                </c:pt>
                <c:pt idx="17152">
                  <c:v>0.23791283096702812</c:v>
                </c:pt>
                <c:pt idx="17153">
                  <c:v>0.23788509330859664</c:v>
                </c:pt>
                <c:pt idx="17154">
                  <c:v>0.23785736050068099</c:v>
                </c:pt>
                <c:pt idx="17155">
                  <c:v>0.23782963254214895</c:v>
                </c:pt>
                <c:pt idx="17156">
                  <c:v>0.23780190943186541</c:v>
                </c:pt>
                <c:pt idx="17157">
                  <c:v>0.23777419116870471</c:v>
                </c:pt>
                <c:pt idx="17158">
                  <c:v>0.23774647775153704</c:v>
                </c:pt>
                <c:pt idx="17159">
                  <c:v>0.23771876917922988</c:v>
                </c:pt>
                <c:pt idx="17160">
                  <c:v>0.23769106545065283</c:v>
                </c:pt>
                <c:pt idx="17161">
                  <c:v>0.23766336656468159</c:v>
                </c:pt>
                <c:pt idx="17162">
                  <c:v>0.23763567252018539</c:v>
                </c:pt>
                <c:pt idx="17163">
                  <c:v>0.23760798331603641</c:v>
                </c:pt>
                <c:pt idx="17164">
                  <c:v>0.23758029895110591</c:v>
                </c:pt>
                <c:pt idx="17165">
                  <c:v>0.23755261942426664</c:v>
                </c:pt>
                <c:pt idx="17166">
                  <c:v>0.23752494473439317</c:v>
                </c:pt>
                <c:pt idx="17167">
                  <c:v>0.23749727488035577</c:v>
                </c:pt>
                <c:pt idx="17168">
                  <c:v>0.23746960986102864</c:v>
                </c:pt>
                <c:pt idx="17169">
                  <c:v>0.23744194967528467</c:v>
                </c:pt>
                <c:pt idx="17170">
                  <c:v>0.23741429432200106</c:v>
                </c:pt>
                <c:pt idx="17171">
                  <c:v>0.23738664380004595</c:v>
                </c:pt>
                <c:pt idx="17172">
                  <c:v>0.23735899810830124</c:v>
                </c:pt>
                <c:pt idx="17173">
                  <c:v>0.23733135724563847</c:v>
                </c:pt>
                <c:pt idx="17174">
                  <c:v>0.23730372121093365</c:v>
                </c:pt>
                <c:pt idx="17175">
                  <c:v>0.23727609000306221</c:v>
                </c:pt>
                <c:pt idx="17176">
                  <c:v>0.23724846362090227</c:v>
                </c:pt>
                <c:pt idx="17177">
                  <c:v>0.23722084206332394</c:v>
                </c:pt>
                <c:pt idx="17178">
                  <c:v>0.23719322532921011</c:v>
                </c:pt>
                <c:pt idx="17179">
                  <c:v>0.23716561341743594</c:v>
                </c:pt>
                <c:pt idx="17180">
                  <c:v>0.23713800632687798</c:v>
                </c:pt>
                <c:pt idx="17181">
                  <c:v>0.23711040405641623</c:v>
                </c:pt>
                <c:pt idx="17182">
                  <c:v>0.2370828066049237</c:v>
                </c:pt>
                <c:pt idx="17183">
                  <c:v>0.2370552139712834</c:v>
                </c:pt>
                <c:pt idx="17184">
                  <c:v>0.23702762615437228</c:v>
                </c:pt>
                <c:pt idx="17185">
                  <c:v>0.23700004315306944</c:v>
                </c:pt>
                <c:pt idx="17186">
                  <c:v>0.23697246496625421</c:v>
                </c:pt>
                <c:pt idx="17187">
                  <c:v>0.2369448915928091</c:v>
                </c:pt>
                <c:pt idx="17188">
                  <c:v>0.23691732303160618</c:v>
                </c:pt>
                <c:pt idx="17189">
                  <c:v>0.23688975928153064</c:v>
                </c:pt>
                <c:pt idx="17190">
                  <c:v>0.23686220034146663</c:v>
                </c:pt>
                <c:pt idx="17191">
                  <c:v>0.23683464621028719</c:v>
                </c:pt>
                <c:pt idx="17192">
                  <c:v>0.23680709688688142</c:v>
                </c:pt>
                <c:pt idx="17193">
                  <c:v>0.23677955237012421</c:v>
                </c:pt>
                <c:pt idx="17194">
                  <c:v>0.23675201265890175</c:v>
                </c:pt>
                <c:pt idx="17195">
                  <c:v>0.23672447775209682</c:v>
                </c:pt>
                <c:pt idx="17196">
                  <c:v>0.23669694764858637</c:v>
                </c:pt>
                <c:pt idx="17197">
                  <c:v>0.23666942234725921</c:v>
                </c:pt>
                <c:pt idx="17198">
                  <c:v>0.23664190184699782</c:v>
                </c:pt>
                <c:pt idx="17199">
                  <c:v>0.23661438614668193</c:v>
                </c:pt>
                <c:pt idx="17200">
                  <c:v>0.23658687524519614</c:v>
                </c:pt>
                <c:pt idx="17201">
                  <c:v>0.2365593691414303</c:v>
                </c:pt>
                <c:pt idx="17202">
                  <c:v>0.23653186783425964</c:v>
                </c:pt>
                <c:pt idx="17203">
                  <c:v>0.23650437132257648</c:v>
                </c:pt>
                <c:pt idx="17204">
                  <c:v>0.23647687960526345</c:v>
                </c:pt>
                <c:pt idx="17205">
                  <c:v>0.23644939268120918</c:v>
                </c:pt>
                <c:pt idx="17206">
                  <c:v>0.23642191054928979</c:v>
                </c:pt>
                <c:pt idx="17207">
                  <c:v>0.23639443320840262</c:v>
                </c:pt>
                <c:pt idx="17208">
                  <c:v>0.23636696065742832</c:v>
                </c:pt>
                <c:pt idx="17209">
                  <c:v>0.23633949289525433</c:v>
                </c:pt>
                <c:pt idx="17210">
                  <c:v>0.23631202992076542</c:v>
                </c:pt>
                <c:pt idx="17211">
                  <c:v>0.23628457173285392</c:v>
                </c:pt>
                <c:pt idx="17212">
                  <c:v>0.23625711833040541</c:v>
                </c:pt>
                <c:pt idx="17213">
                  <c:v>0.23622966971230741</c:v>
                </c:pt>
                <c:pt idx="17214">
                  <c:v>0.23620222587745068</c:v>
                </c:pt>
                <c:pt idx="17215">
                  <c:v>0.23617478682471768</c:v>
                </c:pt>
                <c:pt idx="17216">
                  <c:v>0.23614735255300531</c:v>
                </c:pt>
                <c:pt idx="17217">
                  <c:v>0.23611992306119739</c:v>
                </c:pt>
                <c:pt idx="17218">
                  <c:v>0.23609249834818424</c:v>
                </c:pt>
                <c:pt idx="17219">
                  <c:v>0.23606507841285809</c:v>
                </c:pt>
                <c:pt idx="17220">
                  <c:v>0.23603766325410816</c:v>
                </c:pt>
                <c:pt idx="17221">
                  <c:v>0.23601025287082744</c:v>
                </c:pt>
                <c:pt idx="17222">
                  <c:v>0.23598284726189991</c:v>
                </c:pt>
                <c:pt idx="17223">
                  <c:v>0.23595544642622607</c:v>
                </c:pt>
                <c:pt idx="17224">
                  <c:v>0.23592805036268721</c:v>
                </c:pt>
                <c:pt idx="17225">
                  <c:v>0.23590065907018351</c:v>
                </c:pt>
                <c:pt idx="17226">
                  <c:v>0.23587327254760471</c:v>
                </c:pt>
                <c:pt idx="17227">
                  <c:v>0.23584589079384324</c:v>
                </c:pt>
                <c:pt idx="17228">
                  <c:v>0.23581851380779306</c:v>
                </c:pt>
                <c:pt idx="17229">
                  <c:v>0.23579114158834563</c:v>
                </c:pt>
                <c:pt idx="17230">
                  <c:v>0.23576377413439345</c:v>
                </c:pt>
                <c:pt idx="17231">
                  <c:v>0.23573641144483293</c:v>
                </c:pt>
                <c:pt idx="17232">
                  <c:v>0.2357090535185552</c:v>
                </c:pt>
                <c:pt idx="17233">
                  <c:v>0.23568170035445837</c:v>
                </c:pt>
                <c:pt idx="17234">
                  <c:v>0.23565435195143591</c:v>
                </c:pt>
                <c:pt idx="17235">
                  <c:v>0.23562700830838237</c:v>
                </c:pt>
                <c:pt idx="17236">
                  <c:v>0.23559966942419391</c:v>
                </c:pt>
                <c:pt idx="17237">
                  <c:v>0.23557233529776594</c:v>
                </c:pt>
                <c:pt idx="17238">
                  <c:v>0.23554500592799538</c:v>
                </c:pt>
                <c:pt idx="17239">
                  <c:v>0.23551768131377424</c:v>
                </c:pt>
                <c:pt idx="17240">
                  <c:v>0.23549036145400629</c:v>
                </c:pt>
                <c:pt idx="17241">
                  <c:v>0.23546304634758194</c:v>
                </c:pt>
                <c:pt idx="17242">
                  <c:v>0.23543573599340453</c:v>
                </c:pt>
                <c:pt idx="17243">
                  <c:v>0.2354084303903691</c:v>
                </c:pt>
                <c:pt idx="17244">
                  <c:v>0.23538112953736981</c:v>
                </c:pt>
                <c:pt idx="17245">
                  <c:v>0.23535383343330871</c:v>
                </c:pt>
                <c:pt idx="17246">
                  <c:v>0.23532654207708578</c:v>
                </c:pt>
                <c:pt idx="17247">
                  <c:v>0.23529925546760092</c:v>
                </c:pt>
                <c:pt idx="17248">
                  <c:v>0.23527197360374436</c:v>
                </c:pt>
                <c:pt idx="17249">
                  <c:v>0.23524469648443036</c:v>
                </c:pt>
                <c:pt idx="17250">
                  <c:v>0.23521742410854421</c:v>
                </c:pt>
                <c:pt idx="17251">
                  <c:v>0.23519015647499544</c:v>
                </c:pt>
                <c:pt idx="17252">
                  <c:v>0.23516289358268141</c:v>
                </c:pt>
                <c:pt idx="17253">
                  <c:v>0.23513563543050306</c:v>
                </c:pt>
                <c:pt idx="17254">
                  <c:v>0.23510838201736503</c:v>
                </c:pt>
                <c:pt idx="17255">
                  <c:v>0.23508113334216232</c:v>
                </c:pt>
                <c:pt idx="17256">
                  <c:v>0.23505388940379873</c:v>
                </c:pt>
                <c:pt idx="17257">
                  <c:v>0.23502665020117988</c:v>
                </c:pt>
                <c:pt idx="17258">
                  <c:v>0.23499941573320796</c:v>
                </c:pt>
                <c:pt idx="17259">
                  <c:v>0.23497218599878042</c:v>
                </c:pt>
                <c:pt idx="17260">
                  <c:v>0.23494496099680717</c:v>
                </c:pt>
                <c:pt idx="17261">
                  <c:v>0.23491774072618707</c:v>
                </c:pt>
                <c:pt idx="17262">
                  <c:v>0.23489052518582321</c:v>
                </c:pt>
                <c:pt idx="17263">
                  <c:v>0.23486331437462321</c:v>
                </c:pt>
                <c:pt idx="17264">
                  <c:v>0.23483610829148979</c:v>
                </c:pt>
                <c:pt idx="17265">
                  <c:v>0.23480890693532774</c:v>
                </c:pt>
                <c:pt idx="17266">
                  <c:v>0.2347817103050418</c:v>
                </c:pt>
                <c:pt idx="17267">
                  <c:v>0.23475451839953737</c:v>
                </c:pt>
                <c:pt idx="17268">
                  <c:v>0.23472733121772249</c:v>
                </c:pt>
                <c:pt idx="17269">
                  <c:v>0.23470014875849837</c:v>
                </c:pt>
                <c:pt idx="17270">
                  <c:v>0.23467297102077167</c:v>
                </c:pt>
                <c:pt idx="17271">
                  <c:v>0.2346457980034537</c:v>
                </c:pt>
                <c:pt idx="17272">
                  <c:v>0.2346186297054482</c:v>
                </c:pt>
                <c:pt idx="17273">
                  <c:v>0.23459146612566437</c:v>
                </c:pt>
                <c:pt idx="17274">
                  <c:v>0.2345643072630052</c:v>
                </c:pt>
                <c:pt idx="17275">
                  <c:v>0.23453715311638482</c:v>
                </c:pt>
                <c:pt idx="17276">
                  <c:v>0.23451000368470459</c:v>
                </c:pt>
                <c:pt idx="17277">
                  <c:v>0.23448285896687834</c:v>
                </c:pt>
                <c:pt idx="17278">
                  <c:v>0.23445571896181308</c:v>
                </c:pt>
                <c:pt idx="17279">
                  <c:v>0.2344285836684179</c:v>
                </c:pt>
                <c:pt idx="17280">
                  <c:v>0.23440145308560378</c:v>
                </c:pt>
                <c:pt idx="17281">
                  <c:v>0.23437432721227586</c:v>
                </c:pt>
                <c:pt idx="17282">
                  <c:v>0.23434720604735079</c:v>
                </c:pt>
                <c:pt idx="17283">
                  <c:v>0.23432008958973174</c:v>
                </c:pt>
                <c:pt idx="17284">
                  <c:v>0.23429297783833491</c:v>
                </c:pt>
                <c:pt idx="17285">
                  <c:v>0.23426587079207056</c:v>
                </c:pt>
                <c:pt idx="17286">
                  <c:v>0.23423876844984626</c:v>
                </c:pt>
                <c:pt idx="17287">
                  <c:v>0.23421167081057784</c:v>
                </c:pt>
                <c:pt idx="17288">
                  <c:v>0.23418457787317568</c:v>
                </c:pt>
                <c:pt idx="17289">
                  <c:v>0.2341574896365522</c:v>
                </c:pt>
                <c:pt idx="17290">
                  <c:v>0.23413040609961985</c:v>
                </c:pt>
                <c:pt idx="17291">
                  <c:v>0.23410332726129154</c:v>
                </c:pt>
                <c:pt idx="17292">
                  <c:v>0.23407625312048091</c:v>
                </c:pt>
                <c:pt idx="17293">
                  <c:v>0.23404918367610286</c:v>
                </c:pt>
                <c:pt idx="17294">
                  <c:v>0.2340221189270647</c:v>
                </c:pt>
                <c:pt idx="17295">
                  <c:v>0.23399505887229019</c:v>
                </c:pt>
                <c:pt idx="17296">
                  <c:v>0.23396800351068561</c:v>
                </c:pt>
                <c:pt idx="17297">
                  <c:v>0.23394095284117131</c:v>
                </c:pt>
                <c:pt idx="17298">
                  <c:v>0.23391390686265781</c:v>
                </c:pt>
                <c:pt idx="17299">
                  <c:v>0.23388686557406241</c:v>
                </c:pt>
                <c:pt idx="17300">
                  <c:v>0.23385982897430269</c:v>
                </c:pt>
                <c:pt idx="17301">
                  <c:v>0.23383279706229507</c:v>
                </c:pt>
                <c:pt idx="17302">
                  <c:v>0.23380576983695059</c:v>
                </c:pt>
                <c:pt idx="17303">
                  <c:v>0.23377874729719247</c:v>
                </c:pt>
                <c:pt idx="17304">
                  <c:v>0.2337517294419319</c:v>
                </c:pt>
                <c:pt idx="17305">
                  <c:v>0.2337247162700902</c:v>
                </c:pt>
                <c:pt idx="17306">
                  <c:v>0.23369770778058366</c:v>
                </c:pt>
                <c:pt idx="17307">
                  <c:v>0.2336707039723302</c:v>
                </c:pt>
                <c:pt idx="17308">
                  <c:v>0.23364370484424796</c:v>
                </c:pt>
                <c:pt idx="17309">
                  <c:v>0.23361671039525556</c:v>
                </c:pt>
                <c:pt idx="17310">
                  <c:v>0.2335897206242718</c:v>
                </c:pt>
                <c:pt idx="17311">
                  <c:v>0.23356273553021725</c:v>
                </c:pt>
                <c:pt idx="17312">
                  <c:v>0.23353575511200741</c:v>
                </c:pt>
                <c:pt idx="17313">
                  <c:v>0.23350877936856568</c:v>
                </c:pt>
                <c:pt idx="17314">
                  <c:v>0.23348180829881127</c:v>
                </c:pt>
                <c:pt idx="17315">
                  <c:v>0.23345484190166449</c:v>
                </c:pt>
                <c:pt idx="17316">
                  <c:v>0.23342788017604782</c:v>
                </c:pt>
                <c:pt idx="17317">
                  <c:v>0.23340092312087679</c:v>
                </c:pt>
                <c:pt idx="17318">
                  <c:v>0.23337397073507818</c:v>
                </c:pt>
                <c:pt idx="17319">
                  <c:v>0.23334702301757221</c:v>
                </c:pt>
                <c:pt idx="17320">
                  <c:v>0.23332007996728027</c:v>
                </c:pt>
                <c:pt idx="17321">
                  <c:v>0.23329314158312753</c:v>
                </c:pt>
                <c:pt idx="17322">
                  <c:v>0.23326620786403093</c:v>
                </c:pt>
                <c:pt idx="17323">
                  <c:v>0.23323927880891474</c:v>
                </c:pt>
                <c:pt idx="17324">
                  <c:v>0.23321235441670768</c:v>
                </c:pt>
                <c:pt idx="17325">
                  <c:v>0.23318543468632799</c:v>
                </c:pt>
                <c:pt idx="17326">
                  <c:v>0.23315851961669837</c:v>
                </c:pt>
                <c:pt idx="17327">
                  <c:v>0.23313160920674653</c:v>
                </c:pt>
                <c:pt idx="17328">
                  <c:v>0.23310470345539844</c:v>
                </c:pt>
                <c:pt idx="17329">
                  <c:v>0.23307780236157497</c:v>
                </c:pt>
                <c:pt idx="17330">
                  <c:v>0.23305090592420261</c:v>
                </c:pt>
                <c:pt idx="17331">
                  <c:v>0.23302401414220691</c:v>
                </c:pt>
                <c:pt idx="17332">
                  <c:v>0.23299712701451281</c:v>
                </c:pt>
                <c:pt idx="17333">
                  <c:v>0.23297024454004744</c:v>
                </c:pt>
                <c:pt idx="17334">
                  <c:v>0.23294336671773813</c:v>
                </c:pt>
                <c:pt idx="17335">
                  <c:v>0.23291649354650851</c:v>
                </c:pt>
                <c:pt idx="17336">
                  <c:v>0.23288962502528338</c:v>
                </c:pt>
                <c:pt idx="17337">
                  <c:v>0.23286276115299798</c:v>
                </c:pt>
                <c:pt idx="17338">
                  <c:v>0.23283590192857218</c:v>
                </c:pt>
                <c:pt idx="17339">
                  <c:v>0.23280904735093871</c:v>
                </c:pt>
                <c:pt idx="17340">
                  <c:v>0.2327821974190255</c:v>
                </c:pt>
                <c:pt idx="17341">
                  <c:v>0.23275535213175674</c:v>
                </c:pt>
                <c:pt idx="17342">
                  <c:v>0.2327285114880652</c:v>
                </c:pt>
                <c:pt idx="17343">
                  <c:v>0.23270167548687901</c:v>
                </c:pt>
                <c:pt idx="17344">
                  <c:v>0.23267484412712741</c:v>
                </c:pt>
                <c:pt idx="17345">
                  <c:v>0.23264801740774024</c:v>
                </c:pt>
                <c:pt idx="17346">
                  <c:v>0.23262119532764705</c:v>
                </c:pt>
                <c:pt idx="17347">
                  <c:v>0.23259437788577891</c:v>
                </c:pt>
                <c:pt idx="17348">
                  <c:v>0.23256756508106571</c:v>
                </c:pt>
                <c:pt idx="17349">
                  <c:v>0.23254075691243944</c:v>
                </c:pt>
                <c:pt idx="17350">
                  <c:v>0.23251395337882941</c:v>
                </c:pt>
                <c:pt idx="17351">
                  <c:v>0.23248715447917079</c:v>
                </c:pt>
                <c:pt idx="17352">
                  <c:v>0.23246036021238994</c:v>
                </c:pt>
                <c:pt idx="17353">
                  <c:v>0.23243357057742586</c:v>
                </c:pt>
                <c:pt idx="17354">
                  <c:v>0.23240678557320452</c:v>
                </c:pt>
                <c:pt idx="17355">
                  <c:v>0.23238000519866006</c:v>
                </c:pt>
                <c:pt idx="17356">
                  <c:v>0.23235322945272921</c:v>
                </c:pt>
                <c:pt idx="17357">
                  <c:v>0.23232645833434309</c:v>
                </c:pt>
                <c:pt idx="17358">
                  <c:v>0.23229969184243857</c:v>
                </c:pt>
                <c:pt idx="17359">
                  <c:v>0.23227292997594068</c:v>
                </c:pt>
                <c:pt idx="17360">
                  <c:v>0.23224617273379294</c:v>
                </c:pt>
                <c:pt idx="17361">
                  <c:v>0.23221942011492877</c:v>
                </c:pt>
                <c:pt idx="17362">
                  <c:v>0.23219267211827666</c:v>
                </c:pt>
                <c:pt idx="17363">
                  <c:v>0.23216592874277858</c:v>
                </c:pt>
                <c:pt idx="17364">
                  <c:v>0.23213918998736993</c:v>
                </c:pt>
                <c:pt idx="17365">
                  <c:v>0.23211245585098161</c:v>
                </c:pt>
                <c:pt idx="17366">
                  <c:v>0.23208572633255187</c:v>
                </c:pt>
                <c:pt idx="17367">
                  <c:v>0.23205900143101971</c:v>
                </c:pt>
                <c:pt idx="17368">
                  <c:v>0.23203228114532284</c:v>
                </c:pt>
                <c:pt idx="17369">
                  <c:v>0.23200556547438989</c:v>
                </c:pt>
                <c:pt idx="17370">
                  <c:v>0.23197885441716842</c:v>
                </c:pt>
                <c:pt idx="17371">
                  <c:v>0.2319521479725887</c:v>
                </c:pt>
                <c:pt idx="17372">
                  <c:v>0.23192544613959507</c:v>
                </c:pt>
                <c:pt idx="17373">
                  <c:v>0.23189874891711901</c:v>
                </c:pt>
                <c:pt idx="17374">
                  <c:v>0.23187205630410437</c:v>
                </c:pt>
                <c:pt idx="17375">
                  <c:v>0.23184536829948851</c:v>
                </c:pt>
                <c:pt idx="17376">
                  <c:v>0.23181868490221041</c:v>
                </c:pt>
                <c:pt idx="17377">
                  <c:v>0.23179200611121129</c:v>
                </c:pt>
                <c:pt idx="17378">
                  <c:v>0.23176533192542897</c:v>
                </c:pt>
                <c:pt idx="17379">
                  <c:v>0.23173866234380025</c:v>
                </c:pt>
                <c:pt idx="17380">
                  <c:v>0.23171199736527359</c:v>
                </c:pt>
                <c:pt idx="17381">
                  <c:v>0.23168533698878233</c:v>
                </c:pt>
                <c:pt idx="17382">
                  <c:v>0.23165868121327227</c:v>
                </c:pt>
                <c:pt idx="17383">
                  <c:v>0.23163203003768323</c:v>
                </c:pt>
                <c:pt idx="17384">
                  <c:v>0.23160538346095691</c:v>
                </c:pt>
                <c:pt idx="17385">
                  <c:v>0.23157874148203544</c:v>
                </c:pt>
                <c:pt idx="17386">
                  <c:v>0.23155210409986021</c:v>
                </c:pt>
                <c:pt idx="17387">
                  <c:v>0.23152547131337475</c:v>
                </c:pt>
                <c:pt idx="17388">
                  <c:v>0.23149884312152402</c:v>
                </c:pt>
                <c:pt idx="17389">
                  <c:v>0.2314722195232442</c:v>
                </c:pt>
                <c:pt idx="17390">
                  <c:v>0.23144560051748819</c:v>
                </c:pt>
                <c:pt idx="17391">
                  <c:v>0.23141898610319281</c:v>
                </c:pt>
                <c:pt idx="17392">
                  <c:v>0.23139237627930134</c:v>
                </c:pt>
                <c:pt idx="17393">
                  <c:v>0.23136577104476388</c:v>
                </c:pt>
                <c:pt idx="17394">
                  <c:v>0.23133917039852256</c:v>
                </c:pt>
                <c:pt idx="17395">
                  <c:v>0.23131257433952218</c:v>
                </c:pt>
                <c:pt idx="17396">
                  <c:v>0.23128598286670995</c:v>
                </c:pt>
                <c:pt idx="17397">
                  <c:v>0.23125939597902773</c:v>
                </c:pt>
                <c:pt idx="17398">
                  <c:v>0.23123281367542353</c:v>
                </c:pt>
                <c:pt idx="17399">
                  <c:v>0.23120623595484191</c:v>
                </c:pt>
                <c:pt idx="17400">
                  <c:v>0.23117966281623245</c:v>
                </c:pt>
                <c:pt idx="17401">
                  <c:v>0.23115309425853967</c:v>
                </c:pt>
                <c:pt idx="17402">
                  <c:v>0.23112653028071287</c:v>
                </c:pt>
                <c:pt idx="17403">
                  <c:v>0.23109997088169904</c:v>
                </c:pt>
                <c:pt idx="17404">
                  <c:v>0.23107341606044179</c:v>
                </c:pt>
                <c:pt idx="17405">
                  <c:v>0.23104686581589531</c:v>
                </c:pt>
                <c:pt idx="17406">
                  <c:v>0.23102032014700191</c:v>
                </c:pt>
                <c:pt idx="17407">
                  <c:v>0.23099377905271479</c:v>
                </c:pt>
                <c:pt idx="17408">
                  <c:v>0.23096724253198392</c:v>
                </c:pt>
                <c:pt idx="17409">
                  <c:v>0.23094071058375079</c:v>
                </c:pt>
                <c:pt idx="17410">
                  <c:v>0.23091418320697477</c:v>
                </c:pt>
                <c:pt idx="17411">
                  <c:v>0.23088766040059697</c:v>
                </c:pt>
                <c:pt idx="17412">
                  <c:v>0.2308611421635737</c:v>
                </c:pt>
                <c:pt idx="17413">
                  <c:v>0.23083462849485317</c:v>
                </c:pt>
                <c:pt idx="17414">
                  <c:v>0.23080811939338652</c:v>
                </c:pt>
                <c:pt idx="17415">
                  <c:v>0.23078161485812451</c:v>
                </c:pt>
                <c:pt idx="17416">
                  <c:v>0.23075511488801853</c:v>
                </c:pt>
                <c:pt idx="17417">
                  <c:v>0.23072861948202161</c:v>
                </c:pt>
                <c:pt idx="17418">
                  <c:v>0.23070212863908168</c:v>
                </c:pt>
                <c:pt idx="17419">
                  <c:v>0.23067564235815352</c:v>
                </c:pt>
                <c:pt idx="17420">
                  <c:v>0.23064916063819291</c:v>
                </c:pt>
                <c:pt idx="17421">
                  <c:v>0.23062268347814802</c:v>
                </c:pt>
                <c:pt idx="17422">
                  <c:v>0.23059621087697577</c:v>
                </c:pt>
                <c:pt idx="17423">
                  <c:v>0.23056974283362341</c:v>
                </c:pt>
                <c:pt idx="17424">
                  <c:v>0.23054327934705071</c:v>
                </c:pt>
                <c:pt idx="17425">
                  <c:v>0.23051682041620974</c:v>
                </c:pt>
                <c:pt idx="17426">
                  <c:v>0.23049036604005491</c:v>
                </c:pt>
                <c:pt idx="17427">
                  <c:v>0.23046391621754089</c:v>
                </c:pt>
                <c:pt idx="17428">
                  <c:v>0.23043747094762437</c:v>
                </c:pt>
                <c:pt idx="17429">
                  <c:v>0.23041103022925541</c:v>
                </c:pt>
                <c:pt idx="17430">
                  <c:v>0.23038459406139494</c:v>
                </c:pt>
                <c:pt idx="17431">
                  <c:v>0.23035816244299781</c:v>
                </c:pt>
                <c:pt idx="17432">
                  <c:v>0.23033173537301652</c:v>
                </c:pt>
                <c:pt idx="17433">
                  <c:v>0.23030531285041317</c:v>
                </c:pt>
                <c:pt idx="17434">
                  <c:v>0.23027889487413891</c:v>
                </c:pt>
                <c:pt idx="17435">
                  <c:v>0.23025248144315491</c:v>
                </c:pt>
                <c:pt idx="17436">
                  <c:v>0.23022607255641694</c:v>
                </c:pt>
                <c:pt idx="17437">
                  <c:v>0.23019966821288268</c:v>
                </c:pt>
                <c:pt idx="17438">
                  <c:v>0.23017326841151037</c:v>
                </c:pt>
                <c:pt idx="17439">
                  <c:v>0.23014687315125823</c:v>
                </c:pt>
                <c:pt idx="17440">
                  <c:v>0.23012048243108454</c:v>
                </c:pt>
                <c:pt idx="17441">
                  <c:v>0.23009409624994831</c:v>
                </c:pt>
                <c:pt idx="17442">
                  <c:v>0.23006771460680864</c:v>
                </c:pt>
                <c:pt idx="17443">
                  <c:v>0.23004133750062736</c:v>
                </c:pt>
                <c:pt idx="17444">
                  <c:v>0.23001496493035714</c:v>
                </c:pt>
                <c:pt idx="17445">
                  <c:v>0.22998859689496659</c:v>
                </c:pt>
                <c:pt idx="17446">
                  <c:v>0.22996223339341101</c:v>
                </c:pt>
                <c:pt idx="17447">
                  <c:v>0.22993587442464997</c:v>
                </c:pt>
                <c:pt idx="17448">
                  <c:v>0.22990951998764855</c:v>
                </c:pt>
                <c:pt idx="17449">
                  <c:v>0.22988317008136624</c:v>
                </c:pt>
                <c:pt idx="17450">
                  <c:v>0.22985682470476387</c:v>
                </c:pt>
                <c:pt idx="17451">
                  <c:v>0.22983048385680643</c:v>
                </c:pt>
                <c:pt idx="17452">
                  <c:v>0.22980414753645076</c:v>
                </c:pt>
                <c:pt idx="17453">
                  <c:v>0.22977781574266054</c:v>
                </c:pt>
                <c:pt idx="17454">
                  <c:v>0.22975148847440394</c:v>
                </c:pt>
                <c:pt idx="17455">
                  <c:v>0.22972516573063534</c:v>
                </c:pt>
                <c:pt idx="17456">
                  <c:v>0.22969884751032688</c:v>
                </c:pt>
                <c:pt idx="17457">
                  <c:v>0.22967253381243399</c:v>
                </c:pt>
                <c:pt idx="17458">
                  <c:v>0.22964622463592646</c:v>
                </c:pt>
                <c:pt idx="17459">
                  <c:v>0.22961991997976655</c:v>
                </c:pt>
                <c:pt idx="17460">
                  <c:v>0.22959361984291876</c:v>
                </c:pt>
                <c:pt idx="17461">
                  <c:v>0.22956732422434786</c:v>
                </c:pt>
                <c:pt idx="17462">
                  <c:v>0.22954103312301896</c:v>
                </c:pt>
                <c:pt idx="17463">
                  <c:v>0.22951474653789974</c:v>
                </c:pt>
                <c:pt idx="17464">
                  <c:v>0.22948846446795096</c:v>
                </c:pt>
                <c:pt idx="17465">
                  <c:v>0.22946218691214143</c:v>
                </c:pt>
                <c:pt idx="17466">
                  <c:v>0.22943591386943732</c:v>
                </c:pt>
                <c:pt idx="17467">
                  <c:v>0.2294096453388034</c:v>
                </c:pt>
                <c:pt idx="17468">
                  <c:v>0.22938338131920999</c:v>
                </c:pt>
                <c:pt idx="17469">
                  <c:v>0.22935712180962253</c:v>
                </c:pt>
                <c:pt idx="17470">
                  <c:v>0.22933086680900847</c:v>
                </c:pt>
                <c:pt idx="17471">
                  <c:v>0.22930461631633559</c:v>
                </c:pt>
                <c:pt idx="17472">
                  <c:v>0.22927837033057188</c:v>
                </c:pt>
                <c:pt idx="17473">
                  <c:v>0.22925212885068572</c:v>
                </c:pt>
                <c:pt idx="17474">
                  <c:v>0.22922589187564574</c:v>
                </c:pt>
                <c:pt idx="17475">
                  <c:v>0.22919965940442091</c:v>
                </c:pt>
                <c:pt idx="17476">
                  <c:v>0.2291734314359804</c:v>
                </c:pt>
                <c:pt idx="17477">
                  <c:v>0.22914720796929391</c:v>
                </c:pt>
                <c:pt idx="17478">
                  <c:v>0.22912098900333089</c:v>
                </c:pt>
                <c:pt idx="17479">
                  <c:v>0.22909477453706334</c:v>
                </c:pt>
                <c:pt idx="17480">
                  <c:v>0.22906856456945696</c:v>
                </c:pt>
                <c:pt idx="17481">
                  <c:v>0.22904235909948839</c:v>
                </c:pt>
                <c:pt idx="17482">
                  <c:v>0.22901615812612541</c:v>
                </c:pt>
                <c:pt idx="17483">
                  <c:v>0.22898996164833629</c:v>
                </c:pt>
                <c:pt idx="17484">
                  <c:v>0.2289637696650984</c:v>
                </c:pt>
                <c:pt idx="17485">
                  <c:v>0.22893758217538301</c:v>
                </c:pt>
                <c:pt idx="17486">
                  <c:v>0.22891139917815814</c:v>
                </c:pt>
                <c:pt idx="17487">
                  <c:v>0.22888522067239794</c:v>
                </c:pt>
                <c:pt idx="17488">
                  <c:v>0.22885904665707671</c:v>
                </c:pt>
                <c:pt idx="17489">
                  <c:v>0.2288328771311669</c:v>
                </c:pt>
                <c:pt idx="17490">
                  <c:v>0.22880671209364165</c:v>
                </c:pt>
                <c:pt idx="17491">
                  <c:v>0.22878055154347451</c:v>
                </c:pt>
                <c:pt idx="17492">
                  <c:v>0.22875439547963949</c:v>
                </c:pt>
                <c:pt idx="17493">
                  <c:v>0.22872824390111079</c:v>
                </c:pt>
                <c:pt idx="17494">
                  <c:v>0.22870209680686462</c:v>
                </c:pt>
                <c:pt idx="17495">
                  <c:v>0.2286759541958707</c:v>
                </c:pt>
                <c:pt idx="17496">
                  <c:v>0.22864981606710924</c:v>
                </c:pt>
                <c:pt idx="17497">
                  <c:v>0.22862368241955267</c:v>
                </c:pt>
                <c:pt idx="17498">
                  <c:v>0.22859755325218056</c:v>
                </c:pt>
                <c:pt idx="17499">
                  <c:v>0.22857142856396501</c:v>
                </c:pt>
                <c:pt idx="17500">
                  <c:v>0.22854530835388359</c:v>
                </c:pt>
                <c:pt idx="17501">
                  <c:v>0.22851919262091291</c:v>
                </c:pt>
                <c:pt idx="17502">
                  <c:v>0.22849308136403157</c:v>
                </c:pt>
                <c:pt idx="17503">
                  <c:v>0.22846697458221343</c:v>
                </c:pt>
                <c:pt idx="17504">
                  <c:v>0.22844087227443521</c:v>
                </c:pt>
                <c:pt idx="17505">
                  <c:v>0.22841477443967884</c:v>
                </c:pt>
                <c:pt idx="17506">
                  <c:v>0.22838868107692201</c:v>
                </c:pt>
                <c:pt idx="17507">
                  <c:v>0.22836259218513841</c:v>
                </c:pt>
                <c:pt idx="17508">
                  <c:v>0.22833650776331119</c:v>
                </c:pt>
                <c:pt idx="17509">
                  <c:v>0.22831042781041791</c:v>
                </c:pt>
                <c:pt idx="17510">
                  <c:v>0.22828435232543901</c:v>
                </c:pt>
                <c:pt idx="17511">
                  <c:v>0.22825828130735143</c:v>
                </c:pt>
                <c:pt idx="17512">
                  <c:v>0.22823221475513444</c:v>
                </c:pt>
                <c:pt idx="17513">
                  <c:v>0.22820615266777144</c:v>
                </c:pt>
                <c:pt idx="17514">
                  <c:v>0.22818009504424028</c:v>
                </c:pt>
                <c:pt idx="17515">
                  <c:v>0.2281540418835232</c:v>
                </c:pt>
                <c:pt idx="17516">
                  <c:v>0.22812799318460034</c:v>
                </c:pt>
                <c:pt idx="17517">
                  <c:v>0.22810194894645308</c:v>
                </c:pt>
                <c:pt idx="17518">
                  <c:v>0.22807590916806292</c:v>
                </c:pt>
                <c:pt idx="17519">
                  <c:v>0.22804987384841174</c:v>
                </c:pt>
                <c:pt idx="17520">
                  <c:v>0.22802384298648143</c:v>
                </c:pt>
                <c:pt idx="17521">
                  <c:v>0.22799781658125617</c:v>
                </c:pt>
                <c:pt idx="17522">
                  <c:v>0.22797179463171388</c:v>
                </c:pt>
                <c:pt idx="17523">
                  <c:v>0.22794577713684241</c:v>
                </c:pt>
                <c:pt idx="17524">
                  <c:v>0.22791976409562462</c:v>
                </c:pt>
                <c:pt idx="17525">
                  <c:v>0.22789375550703991</c:v>
                </c:pt>
                <c:pt idx="17526">
                  <c:v>0.22786775137007625</c:v>
                </c:pt>
                <c:pt idx="17527">
                  <c:v>0.22784175168371665</c:v>
                </c:pt>
                <c:pt idx="17528">
                  <c:v>0.22781575644694541</c:v>
                </c:pt>
                <c:pt idx="17529">
                  <c:v>0.22778976565874717</c:v>
                </c:pt>
                <c:pt idx="17530">
                  <c:v>0.22776377931810707</c:v>
                </c:pt>
                <c:pt idx="17531">
                  <c:v>0.2277377974240104</c:v>
                </c:pt>
                <c:pt idx="17532">
                  <c:v>0.22771181997544271</c:v>
                </c:pt>
                <c:pt idx="17533">
                  <c:v>0.22768584697138969</c:v>
                </c:pt>
                <c:pt idx="17534">
                  <c:v>0.22765987841083768</c:v>
                </c:pt>
                <c:pt idx="17535">
                  <c:v>0.22763391429277335</c:v>
                </c:pt>
                <c:pt idx="17536">
                  <c:v>0.22760795461618316</c:v>
                </c:pt>
                <c:pt idx="17537">
                  <c:v>0.22758199938005422</c:v>
                </c:pt>
                <c:pt idx="17538">
                  <c:v>0.22755604858337394</c:v>
                </c:pt>
                <c:pt idx="17539">
                  <c:v>0.2275301022251297</c:v>
                </c:pt>
                <c:pt idx="17540">
                  <c:v>0.22750416030430956</c:v>
                </c:pt>
                <c:pt idx="17541">
                  <c:v>0.22747822281990174</c:v>
                </c:pt>
                <c:pt idx="17542">
                  <c:v>0.22745228977089677</c:v>
                </c:pt>
                <c:pt idx="17543">
                  <c:v>0.22742636115627893</c:v>
                </c:pt>
                <c:pt idx="17544">
                  <c:v>0.22740043697503967</c:v>
                </c:pt>
                <c:pt idx="17545">
                  <c:v>0.22737451722616667</c:v>
                </c:pt>
                <c:pt idx="17546">
                  <c:v>0.22734860190865222</c:v>
                </c:pt>
                <c:pt idx="17547">
                  <c:v>0.22732269102148756</c:v>
                </c:pt>
                <c:pt idx="17548">
                  <c:v>0.2272967845636592</c:v>
                </c:pt>
                <c:pt idx="17549">
                  <c:v>0.22727088253415895</c:v>
                </c:pt>
                <c:pt idx="17550">
                  <c:v>0.22724498493197923</c:v>
                </c:pt>
                <c:pt idx="17551">
                  <c:v>0.22721909175610869</c:v>
                </c:pt>
                <c:pt idx="17552">
                  <c:v>0.2271932030055365</c:v>
                </c:pt>
                <c:pt idx="17553">
                  <c:v>0.22716731867925963</c:v>
                </c:pt>
                <c:pt idx="17554">
                  <c:v>0.22714143877626997</c:v>
                </c:pt>
                <c:pt idx="17555">
                  <c:v>0.22711556329555135</c:v>
                </c:pt>
                <c:pt idx="17556">
                  <c:v>0.22708969223610773</c:v>
                </c:pt>
                <c:pt idx="17557">
                  <c:v>0.22706382559692656</c:v>
                </c:pt>
                <c:pt idx="17558">
                  <c:v>0.22703796337699791</c:v>
                </c:pt>
                <c:pt idx="17559">
                  <c:v>0.2270121055753222</c:v>
                </c:pt>
                <c:pt idx="17560">
                  <c:v>0.22698625219088528</c:v>
                </c:pt>
                <c:pt idx="17561">
                  <c:v>0.22696040322268471</c:v>
                </c:pt>
                <c:pt idx="17562">
                  <c:v>0.22693455866971615</c:v>
                </c:pt>
                <c:pt idx="17563">
                  <c:v>0.22690871853097291</c:v>
                </c:pt>
                <c:pt idx="17564">
                  <c:v>0.22688288280544971</c:v>
                </c:pt>
                <c:pt idx="17565">
                  <c:v>0.22685705149214141</c:v>
                </c:pt>
                <c:pt idx="17566">
                  <c:v>0.22683122459004371</c:v>
                </c:pt>
                <c:pt idx="17567">
                  <c:v>0.22680540209815198</c:v>
                </c:pt>
                <c:pt idx="17568">
                  <c:v>0.22677958401546244</c:v>
                </c:pt>
                <c:pt idx="17569">
                  <c:v>0.22675377034097113</c:v>
                </c:pt>
                <c:pt idx="17570">
                  <c:v>0.22672796107367466</c:v>
                </c:pt>
                <c:pt idx="17571">
                  <c:v>0.22670215621256978</c:v>
                </c:pt>
                <c:pt idx="17572">
                  <c:v>0.22667635575665357</c:v>
                </c:pt>
                <c:pt idx="17573">
                  <c:v>0.22665055970492337</c:v>
                </c:pt>
                <c:pt idx="17574">
                  <c:v>0.22662476805637688</c:v>
                </c:pt>
                <c:pt idx="17575">
                  <c:v>0.22659898081001367</c:v>
                </c:pt>
                <c:pt idx="17576">
                  <c:v>0.22657319796482719</c:v>
                </c:pt>
                <c:pt idx="17577">
                  <c:v>0.22654741951982268</c:v>
                </c:pt>
                <c:pt idx="17578">
                  <c:v>0.2265216454739912</c:v>
                </c:pt>
                <c:pt idx="17579">
                  <c:v>0.22649587582633976</c:v>
                </c:pt>
                <c:pt idx="17580">
                  <c:v>0.22647011057586044</c:v>
                </c:pt>
                <c:pt idx="17581">
                  <c:v>0.22644434972155841</c:v>
                </c:pt>
                <c:pt idx="17582">
                  <c:v>0.22641859326243319</c:v>
                </c:pt>
                <c:pt idx="17583">
                  <c:v>0.22639284119748124</c:v>
                </c:pt>
                <c:pt idx="17584">
                  <c:v>0.22636709352570344</c:v>
                </c:pt>
                <c:pt idx="17585">
                  <c:v>0.22634135024610424</c:v>
                </c:pt>
                <c:pt idx="17586">
                  <c:v>0.22631561135768272</c:v>
                </c:pt>
                <c:pt idx="17587">
                  <c:v>0.22628987685944041</c:v>
                </c:pt>
                <c:pt idx="17588">
                  <c:v>0.22626414675038037</c:v>
                </c:pt>
                <c:pt idx="17589">
                  <c:v>0.22623842102950001</c:v>
                </c:pt>
                <c:pt idx="17590">
                  <c:v>0.2262126996958059</c:v>
                </c:pt>
                <c:pt idx="17591">
                  <c:v>0.22618698274829921</c:v>
                </c:pt>
                <c:pt idx="17592">
                  <c:v>0.22616127018598264</c:v>
                </c:pt>
                <c:pt idx="17593">
                  <c:v>0.22613556200785917</c:v>
                </c:pt>
                <c:pt idx="17594">
                  <c:v>0.22610985821293234</c:v>
                </c:pt>
                <c:pt idx="17595">
                  <c:v>0.22608415880020571</c:v>
                </c:pt>
                <c:pt idx="17596">
                  <c:v>0.22605846376868288</c:v>
                </c:pt>
                <c:pt idx="17597">
                  <c:v>0.22603277311736841</c:v>
                </c:pt>
                <c:pt idx="17598">
                  <c:v>0.22600708684526874</c:v>
                </c:pt>
                <c:pt idx="17599">
                  <c:v>0.22598140495138241</c:v>
                </c:pt>
                <c:pt idx="17600">
                  <c:v>0.22595572743472048</c:v>
                </c:pt>
                <c:pt idx="17601">
                  <c:v>0.22593005429428642</c:v>
                </c:pt>
                <c:pt idx="17602">
                  <c:v>0.22590438552908751</c:v>
                </c:pt>
                <c:pt idx="17603">
                  <c:v>0.22587872113812438</c:v>
                </c:pt>
                <c:pt idx="17604">
                  <c:v>0.22585306112040854</c:v>
                </c:pt>
                <c:pt idx="17605">
                  <c:v>0.22582740547494454</c:v>
                </c:pt>
                <c:pt idx="17606">
                  <c:v>0.22580175420073917</c:v>
                </c:pt>
                <c:pt idx="17607">
                  <c:v>0.22577610729679942</c:v>
                </c:pt>
                <c:pt idx="17608">
                  <c:v>0.22575046476213417</c:v>
                </c:pt>
                <c:pt idx="17609">
                  <c:v>0.22572482659574636</c:v>
                </c:pt>
                <c:pt idx="17610">
                  <c:v>0.22569919279664843</c:v>
                </c:pt>
                <c:pt idx="17611">
                  <c:v>0.22567356336384448</c:v>
                </c:pt>
                <c:pt idx="17612">
                  <c:v>0.22564793829635071</c:v>
                </c:pt>
                <c:pt idx="17613">
                  <c:v>0.2256223175931677</c:v>
                </c:pt>
                <c:pt idx="17614">
                  <c:v>0.22559670125330739</c:v>
                </c:pt>
                <c:pt idx="17615">
                  <c:v>0.22557108927577887</c:v>
                </c:pt>
                <c:pt idx="17616">
                  <c:v>0.22554548165959387</c:v>
                </c:pt>
                <c:pt idx="17617">
                  <c:v>0.22551987840375637</c:v>
                </c:pt>
                <c:pt idx="17618">
                  <c:v>0.22549427950728382</c:v>
                </c:pt>
                <c:pt idx="17619">
                  <c:v>0.22546868496917943</c:v>
                </c:pt>
                <c:pt idx="17620">
                  <c:v>0.22544309478846114</c:v>
                </c:pt>
                <c:pt idx="17621">
                  <c:v>0.22541750896413243</c:v>
                </c:pt>
                <c:pt idx="17622">
                  <c:v>0.2253919274952102</c:v>
                </c:pt>
                <c:pt idx="17623">
                  <c:v>0.22536635038070421</c:v>
                </c:pt>
                <c:pt idx="17624">
                  <c:v>0.22534077761962587</c:v>
                </c:pt>
                <c:pt idx="17625">
                  <c:v>0.22531520921098763</c:v>
                </c:pt>
                <c:pt idx="17626">
                  <c:v>0.2252896451538017</c:v>
                </c:pt>
                <c:pt idx="17627">
                  <c:v>0.22526408544708248</c:v>
                </c:pt>
                <c:pt idx="17628">
                  <c:v>0.22523853008983771</c:v>
                </c:pt>
                <c:pt idx="17629">
                  <c:v>0.22521297908108559</c:v>
                </c:pt>
                <c:pt idx="17630">
                  <c:v>0.22518743241983821</c:v>
                </c:pt>
                <c:pt idx="17631">
                  <c:v>0.22516189010510884</c:v>
                </c:pt>
                <c:pt idx="17632">
                  <c:v>0.22513635213591196</c:v>
                </c:pt>
                <c:pt idx="17633">
                  <c:v>0.22511081851126191</c:v>
                </c:pt>
                <c:pt idx="17634">
                  <c:v>0.22508528923017271</c:v>
                </c:pt>
                <c:pt idx="17635">
                  <c:v>0.22505976429165828</c:v>
                </c:pt>
                <c:pt idx="17636">
                  <c:v>0.2250342436947379</c:v>
                </c:pt>
                <c:pt idx="17637">
                  <c:v>0.2250087274384229</c:v>
                </c:pt>
                <c:pt idx="17638">
                  <c:v>0.22498321552173167</c:v>
                </c:pt>
                <c:pt idx="17639">
                  <c:v>0.22495770794367567</c:v>
                </c:pt>
                <c:pt idx="17640">
                  <c:v>0.22493220470327621</c:v>
                </c:pt>
                <c:pt idx="17641">
                  <c:v>0.22490670579954755</c:v>
                </c:pt>
                <c:pt idx="17642">
                  <c:v>0.22488121123150687</c:v>
                </c:pt>
                <c:pt idx="17643">
                  <c:v>0.22485572099817117</c:v>
                </c:pt>
                <c:pt idx="17644">
                  <c:v>0.2248302350985586</c:v>
                </c:pt>
                <c:pt idx="17645">
                  <c:v>0.22480475353168575</c:v>
                </c:pt>
                <c:pt idx="17646">
                  <c:v>0.22477927629657088</c:v>
                </c:pt>
                <c:pt idx="17647">
                  <c:v>0.22475380339223291</c:v>
                </c:pt>
                <c:pt idx="17648">
                  <c:v>0.22472833481769017</c:v>
                </c:pt>
                <c:pt idx="17649">
                  <c:v>0.22470287057195859</c:v>
                </c:pt>
                <c:pt idx="17650">
                  <c:v>0.22467741065406102</c:v>
                </c:pt>
                <c:pt idx="17651">
                  <c:v>0.22465195506301405</c:v>
                </c:pt>
                <c:pt idx="17652">
                  <c:v>0.22462650379784127</c:v>
                </c:pt>
                <c:pt idx="17653">
                  <c:v>0.22460105685755857</c:v>
                </c:pt>
                <c:pt idx="17654">
                  <c:v>0.22457561424118594</c:v>
                </c:pt>
                <c:pt idx="17655">
                  <c:v>0.22455017594774832</c:v>
                </c:pt>
                <c:pt idx="17656">
                  <c:v>0.22452474197626193</c:v>
                </c:pt>
                <c:pt idx="17657">
                  <c:v>0.22449931232574941</c:v>
                </c:pt>
                <c:pt idx="17658">
                  <c:v>0.22447388699523171</c:v>
                </c:pt>
                <c:pt idx="17659">
                  <c:v>0.22444846598373044</c:v>
                </c:pt>
                <c:pt idx="17660">
                  <c:v>0.22442304929026771</c:v>
                </c:pt>
                <c:pt idx="17661">
                  <c:v>0.22439763691386527</c:v>
                </c:pt>
                <c:pt idx="17662">
                  <c:v>0.22437222885354424</c:v>
                </c:pt>
                <c:pt idx="17663">
                  <c:v>0.22434682510833173</c:v>
                </c:pt>
                <c:pt idx="17664">
                  <c:v>0.22432142567724614</c:v>
                </c:pt>
                <c:pt idx="17665">
                  <c:v>0.22429603055931424</c:v>
                </c:pt>
                <c:pt idx="17666">
                  <c:v>0.22427063975355174</c:v>
                </c:pt>
                <c:pt idx="17667">
                  <c:v>0.22424525325899344</c:v>
                </c:pt>
                <c:pt idx="17668">
                  <c:v>0.22421987107465616</c:v>
                </c:pt>
                <c:pt idx="17669">
                  <c:v>0.22419449319956641</c:v>
                </c:pt>
                <c:pt idx="17670">
                  <c:v>0.22416911963274819</c:v>
                </c:pt>
                <c:pt idx="17671">
                  <c:v>0.22414375037322676</c:v>
                </c:pt>
                <c:pt idx="17672">
                  <c:v>0.22411838542002918</c:v>
                </c:pt>
                <c:pt idx="17673">
                  <c:v>0.22409302477217491</c:v>
                </c:pt>
                <c:pt idx="17674">
                  <c:v>0.2240676684286953</c:v>
                </c:pt>
                <c:pt idx="17675">
                  <c:v>0.22404231638861472</c:v>
                </c:pt>
                <c:pt idx="17676">
                  <c:v>0.22401696865095919</c:v>
                </c:pt>
                <c:pt idx="17677">
                  <c:v>0.22399162521475388</c:v>
                </c:pt>
                <c:pt idx="17678">
                  <c:v>0.22396628607903213</c:v>
                </c:pt>
                <c:pt idx="17679">
                  <c:v>0.22394095124281024</c:v>
                </c:pt>
                <c:pt idx="17680">
                  <c:v>0.22391562070512341</c:v>
                </c:pt>
                <c:pt idx="17681">
                  <c:v>0.22389029446499797</c:v>
                </c:pt>
                <c:pt idx="17682">
                  <c:v>0.2238649725214584</c:v>
                </c:pt>
                <c:pt idx="17683">
                  <c:v>0.22383965487353669</c:v>
                </c:pt>
                <c:pt idx="17684">
                  <c:v>0.22381434152026264</c:v>
                </c:pt>
                <c:pt idx="17685">
                  <c:v>0.22378903246065709</c:v>
                </c:pt>
                <c:pt idx="17686">
                  <c:v>0.22376372769375519</c:v>
                </c:pt>
                <c:pt idx="17687">
                  <c:v>0.22373842721858817</c:v>
                </c:pt>
                <c:pt idx="17688">
                  <c:v>0.22371313103418194</c:v>
                </c:pt>
                <c:pt idx="17689">
                  <c:v>0.22368783913956589</c:v>
                </c:pt>
                <c:pt idx="17690">
                  <c:v>0.22366255153377168</c:v>
                </c:pt>
                <c:pt idx="17691">
                  <c:v>0.22363726821582938</c:v>
                </c:pt>
                <c:pt idx="17692">
                  <c:v>0.22361198918476941</c:v>
                </c:pt>
                <c:pt idx="17693">
                  <c:v>0.22358671443962269</c:v>
                </c:pt>
                <c:pt idx="17694">
                  <c:v>0.22356144397942238</c:v>
                </c:pt>
                <c:pt idx="17695">
                  <c:v>0.22353617780319424</c:v>
                </c:pt>
                <c:pt idx="17696">
                  <c:v>0.22351091590997568</c:v>
                </c:pt>
                <c:pt idx="17697">
                  <c:v>0.22348565829879685</c:v>
                </c:pt>
                <c:pt idx="17698">
                  <c:v>0.22346040496868988</c:v>
                </c:pt>
                <c:pt idx="17699">
                  <c:v>0.22343515591868762</c:v>
                </c:pt>
                <c:pt idx="17700">
                  <c:v>0.22340991114782477</c:v>
                </c:pt>
                <c:pt idx="17701">
                  <c:v>0.22338467065512813</c:v>
                </c:pt>
                <c:pt idx="17702">
                  <c:v>0.22335943443963741</c:v>
                </c:pt>
                <c:pt idx="17703">
                  <c:v>0.22333420250038424</c:v>
                </c:pt>
                <c:pt idx="17704">
                  <c:v>0.22330897483640241</c:v>
                </c:pt>
                <c:pt idx="17705">
                  <c:v>0.22328375144672621</c:v>
                </c:pt>
                <c:pt idx="17706">
                  <c:v>0.22325853233038992</c:v>
                </c:pt>
                <c:pt idx="17707">
                  <c:v>0.22323331748643083</c:v>
                </c:pt>
                <c:pt idx="17708">
                  <c:v>0.22320810691387688</c:v>
                </c:pt>
                <c:pt idx="17709">
                  <c:v>0.22318290061177037</c:v>
                </c:pt>
                <c:pt idx="17710">
                  <c:v>0.2231576985791445</c:v>
                </c:pt>
                <c:pt idx="17711">
                  <c:v>0.22313250081503505</c:v>
                </c:pt>
                <c:pt idx="17712">
                  <c:v>0.22310730731847819</c:v>
                </c:pt>
                <c:pt idx="17713">
                  <c:v>0.22308211808851017</c:v>
                </c:pt>
                <c:pt idx="17714">
                  <c:v>0.22305693312416791</c:v>
                </c:pt>
                <c:pt idx="17715">
                  <c:v>0.22303175242448792</c:v>
                </c:pt>
                <c:pt idx="17716">
                  <c:v>0.22300657598850568</c:v>
                </c:pt>
                <c:pt idx="17717">
                  <c:v>0.22298140381526674</c:v>
                </c:pt>
                <c:pt idx="17718">
                  <c:v>0.22295623590379643</c:v>
                </c:pt>
                <c:pt idx="17719">
                  <c:v>0.22293107225314107</c:v>
                </c:pt>
                <c:pt idx="17720">
                  <c:v>0.22290591286233893</c:v>
                </c:pt>
                <c:pt idx="17721">
                  <c:v>0.22288075773042229</c:v>
                </c:pt>
                <c:pt idx="17722">
                  <c:v>0.22285560685643624</c:v>
                </c:pt>
                <c:pt idx="17723">
                  <c:v>0.22283046023941772</c:v>
                </c:pt>
                <c:pt idx="17724">
                  <c:v>0.22280531787840621</c:v>
                </c:pt>
                <c:pt idx="17725">
                  <c:v>0.22278017977244124</c:v>
                </c:pt>
                <c:pt idx="17726">
                  <c:v>0.22275504592056275</c:v>
                </c:pt>
                <c:pt idx="17727">
                  <c:v>0.22272991632181086</c:v>
                </c:pt>
                <c:pt idx="17728">
                  <c:v>0.22270479097522641</c:v>
                </c:pt>
                <c:pt idx="17729">
                  <c:v>0.22267966987984769</c:v>
                </c:pt>
                <c:pt idx="17730">
                  <c:v>0.22265455303472068</c:v>
                </c:pt>
                <c:pt idx="17731">
                  <c:v>0.22262944043888261</c:v>
                </c:pt>
                <c:pt idx="17732">
                  <c:v>0.22260433209137745</c:v>
                </c:pt>
                <c:pt idx="17733">
                  <c:v>0.22257922799124258</c:v>
                </c:pt>
                <c:pt idx="17734">
                  <c:v>0.2225541281375247</c:v>
                </c:pt>
                <c:pt idx="17735">
                  <c:v>0.22252903252926598</c:v>
                </c:pt>
                <c:pt idx="17736">
                  <c:v>0.22250394116550459</c:v>
                </c:pt>
                <c:pt idx="17737">
                  <c:v>0.22247885404528792</c:v>
                </c:pt>
                <c:pt idx="17738">
                  <c:v>0.2224537711676576</c:v>
                </c:pt>
                <c:pt idx="17739">
                  <c:v>0.22242869253165704</c:v>
                </c:pt>
                <c:pt idx="17740">
                  <c:v>0.22240361813632994</c:v>
                </c:pt>
                <c:pt idx="17741">
                  <c:v>0.22237854798072018</c:v>
                </c:pt>
                <c:pt idx="17742">
                  <c:v>0.2223534820638722</c:v>
                </c:pt>
                <c:pt idx="17743">
                  <c:v>0.22232842038483019</c:v>
                </c:pt>
                <c:pt idx="17744">
                  <c:v>0.22230336294263903</c:v>
                </c:pt>
                <c:pt idx="17745">
                  <c:v>0.22227830973634391</c:v>
                </c:pt>
                <c:pt idx="17746">
                  <c:v>0.22225326076498977</c:v>
                </c:pt>
                <c:pt idx="17747">
                  <c:v>0.22222821602762249</c:v>
                </c:pt>
                <c:pt idx="17748">
                  <c:v>0.22220317552328783</c:v>
                </c:pt>
                <c:pt idx="17749">
                  <c:v>0.22217813925103183</c:v>
                </c:pt>
                <c:pt idx="17750">
                  <c:v>0.22215310720990067</c:v>
                </c:pt>
                <c:pt idx="17751">
                  <c:v>0.22212807939894036</c:v>
                </c:pt>
                <c:pt idx="17752">
                  <c:v>0.22210305581720124</c:v>
                </c:pt>
                <c:pt idx="17753">
                  <c:v>0.2220780364637264</c:v>
                </c:pt>
                <c:pt idx="17754">
                  <c:v>0.22205302133756483</c:v>
                </c:pt>
                <c:pt idx="17755">
                  <c:v>0.22202801043776429</c:v>
                </c:pt>
                <c:pt idx="17756">
                  <c:v>0.2220030037633727</c:v>
                </c:pt>
                <c:pt idx="17757">
                  <c:v>0.2219780013134382</c:v>
                </c:pt>
                <c:pt idx="17758">
                  <c:v>0.22195300308700949</c:v>
                </c:pt>
                <c:pt idx="17759">
                  <c:v>0.22192800908313526</c:v>
                </c:pt>
                <c:pt idx="17760">
                  <c:v>0.22190301930086459</c:v>
                </c:pt>
                <c:pt idx="17761">
                  <c:v>0.22187803373924678</c:v>
                </c:pt>
                <c:pt idx="17762">
                  <c:v>0.22185305239733191</c:v>
                </c:pt>
                <c:pt idx="17763">
                  <c:v>0.22182807527416837</c:v>
                </c:pt>
                <c:pt idx="17764">
                  <c:v>0.22180310236880788</c:v>
                </c:pt>
                <c:pt idx="17765">
                  <c:v>0.22177813368030044</c:v>
                </c:pt>
                <c:pt idx="17766">
                  <c:v>0.221753169207696</c:v>
                </c:pt>
                <c:pt idx="17767">
                  <c:v>0.22172820895004622</c:v>
                </c:pt>
                <c:pt idx="17768">
                  <c:v>0.22170325290640241</c:v>
                </c:pt>
                <c:pt idx="17769">
                  <c:v>0.22167830107581488</c:v>
                </c:pt>
                <c:pt idx="17770">
                  <c:v>0.22165335345733694</c:v>
                </c:pt>
                <c:pt idx="17771">
                  <c:v>0.22162841005001918</c:v>
                </c:pt>
                <c:pt idx="17772">
                  <c:v>0.2216034708529149</c:v>
                </c:pt>
                <c:pt idx="17773">
                  <c:v>0.221578535865076</c:v>
                </c:pt>
                <c:pt idx="17774">
                  <c:v>0.22155360508555405</c:v>
                </c:pt>
                <c:pt idx="17775">
                  <c:v>0.2215286785134066</c:v>
                </c:pt>
                <c:pt idx="17776">
                  <c:v>0.22150375614768236</c:v>
                </c:pt>
                <c:pt idx="17777">
                  <c:v>0.22147883798743803</c:v>
                </c:pt>
                <c:pt idx="17778">
                  <c:v>0.2214539240317229</c:v>
                </c:pt>
                <c:pt idx="17779">
                  <c:v>0.2214290142795956</c:v>
                </c:pt>
                <c:pt idx="17780">
                  <c:v>0.22140410873010904</c:v>
                </c:pt>
                <c:pt idx="17781">
                  <c:v>0.22137920738231789</c:v>
                </c:pt>
                <c:pt idx="17782">
                  <c:v>0.22135431023527707</c:v>
                </c:pt>
                <c:pt idx="17783">
                  <c:v>0.22132941728804167</c:v>
                </c:pt>
                <c:pt idx="17784">
                  <c:v>0.22130452853966737</c:v>
                </c:pt>
                <c:pt idx="17785">
                  <c:v>0.22127964398920968</c:v>
                </c:pt>
                <c:pt idx="17786">
                  <c:v>0.22125476363572469</c:v>
                </c:pt>
                <c:pt idx="17787">
                  <c:v>0.22122988747826874</c:v>
                </c:pt>
                <c:pt idx="17788">
                  <c:v>0.22120501551589791</c:v>
                </c:pt>
                <c:pt idx="17789">
                  <c:v>0.22118014774766948</c:v>
                </c:pt>
                <c:pt idx="17790">
                  <c:v>0.22115528417264041</c:v>
                </c:pt>
                <c:pt idx="17791">
                  <c:v>0.22113042478986764</c:v>
                </c:pt>
                <c:pt idx="17792">
                  <c:v>0.22110556959840916</c:v>
                </c:pt>
                <c:pt idx="17793">
                  <c:v>0.22108071859732423</c:v>
                </c:pt>
                <c:pt idx="17794">
                  <c:v>0.22105587178566619</c:v>
                </c:pt>
                <c:pt idx="17795">
                  <c:v>0.22103102916249981</c:v>
                </c:pt>
                <c:pt idx="17796">
                  <c:v>0.22100619072687749</c:v>
                </c:pt>
                <c:pt idx="17797">
                  <c:v>0.22098135647786468</c:v>
                </c:pt>
                <c:pt idx="17798">
                  <c:v>0.22095652641451136</c:v>
                </c:pt>
                <c:pt idx="17799">
                  <c:v>0.22093170053588779</c:v>
                </c:pt>
                <c:pt idx="17800">
                  <c:v>0.22090687884104693</c:v>
                </c:pt>
                <c:pt idx="17801">
                  <c:v>0.22088206132905017</c:v>
                </c:pt>
                <c:pt idx="17802">
                  <c:v>0.22085724799895817</c:v>
                </c:pt>
                <c:pt idx="17803">
                  <c:v>0.22083243884983231</c:v>
                </c:pt>
                <c:pt idx="17804">
                  <c:v>0.22080763388072941</c:v>
                </c:pt>
                <c:pt idx="17805">
                  <c:v>0.22078283309071456</c:v>
                </c:pt>
                <c:pt idx="17806">
                  <c:v>0.2207580364788477</c:v>
                </c:pt>
                <c:pt idx="17807">
                  <c:v>0.22073324404419187</c:v>
                </c:pt>
                <c:pt idx="17808">
                  <c:v>0.22070845578580561</c:v>
                </c:pt>
                <c:pt idx="17809">
                  <c:v>0.22068367170275005</c:v>
                </c:pt>
                <c:pt idx="17810">
                  <c:v>0.2206588917940947</c:v>
                </c:pt>
                <c:pt idx="17811">
                  <c:v>0.22063411605889588</c:v>
                </c:pt>
                <c:pt idx="17812">
                  <c:v>0.22060934449621841</c:v>
                </c:pt>
                <c:pt idx="17813">
                  <c:v>0.22058457710512513</c:v>
                </c:pt>
                <c:pt idx="17814">
                  <c:v>0.22055981388467952</c:v>
                </c:pt>
                <c:pt idx="17815">
                  <c:v>0.2205350548339452</c:v>
                </c:pt>
                <c:pt idx="17816">
                  <c:v>0.22051029995198609</c:v>
                </c:pt>
                <c:pt idx="17817">
                  <c:v>0.22048554923786631</c:v>
                </c:pt>
                <c:pt idx="17818">
                  <c:v>0.22046080269065038</c:v>
                </c:pt>
                <c:pt idx="17819">
                  <c:v>0.22043606030940291</c:v>
                </c:pt>
                <c:pt idx="17820">
                  <c:v>0.22041132209318892</c:v>
                </c:pt>
                <c:pt idx="17821">
                  <c:v>0.22038658804107358</c:v>
                </c:pt>
                <c:pt idx="17822">
                  <c:v>0.22036185815212375</c:v>
                </c:pt>
                <c:pt idx="17823">
                  <c:v>0.22033713242540293</c:v>
                </c:pt>
                <c:pt idx="17824">
                  <c:v>0.22031241085997574</c:v>
                </c:pt>
                <c:pt idx="17825">
                  <c:v>0.2202876934549125</c:v>
                </c:pt>
                <c:pt idx="17826">
                  <c:v>0.22026298020927798</c:v>
                </c:pt>
                <c:pt idx="17827">
                  <c:v>0.22023827112214048</c:v>
                </c:pt>
                <c:pt idx="17828">
                  <c:v>0.22021356619256249</c:v>
                </c:pt>
                <c:pt idx="17829">
                  <c:v>0.22018886541961433</c:v>
                </c:pt>
                <c:pt idx="17830">
                  <c:v>0.22016416880236694</c:v>
                </c:pt>
                <c:pt idx="17831">
                  <c:v>0.22013947633988268</c:v>
                </c:pt>
                <c:pt idx="17832">
                  <c:v>0.22011478803123224</c:v>
                </c:pt>
                <c:pt idx="17833">
                  <c:v>0.22009010387548344</c:v>
                </c:pt>
                <c:pt idx="17834">
                  <c:v>0.22006542387170491</c:v>
                </c:pt>
                <c:pt idx="17835">
                  <c:v>0.22004074801896559</c:v>
                </c:pt>
                <c:pt idx="17836">
                  <c:v>0.22001607631633471</c:v>
                </c:pt>
                <c:pt idx="17837">
                  <c:v>0.21999140876288445</c:v>
                </c:pt>
                <c:pt idx="17838">
                  <c:v>0.21996674535767799</c:v>
                </c:pt>
                <c:pt idx="17839">
                  <c:v>0.21994208609978974</c:v>
                </c:pt>
                <c:pt idx="17840">
                  <c:v>0.21991743098828959</c:v>
                </c:pt>
                <c:pt idx="17841">
                  <c:v>0.21989278002224646</c:v>
                </c:pt>
                <c:pt idx="17842">
                  <c:v>0.21986813320073173</c:v>
                </c:pt>
                <c:pt idx="17843">
                  <c:v>0.21984349052281896</c:v>
                </c:pt>
                <c:pt idx="17844">
                  <c:v>0.21981885198757395</c:v>
                </c:pt>
                <c:pt idx="17845">
                  <c:v>0.21979421759407392</c:v>
                </c:pt>
                <c:pt idx="17846">
                  <c:v>0.21976958734138657</c:v>
                </c:pt>
                <c:pt idx="17847">
                  <c:v>0.21974496122858375</c:v>
                </c:pt>
                <c:pt idx="17848">
                  <c:v>0.21972033925474144</c:v>
                </c:pt>
                <c:pt idx="17849">
                  <c:v>0.21969572141893021</c:v>
                </c:pt>
                <c:pt idx="17850">
                  <c:v>0.21967110772022241</c:v>
                </c:pt>
                <c:pt idx="17851">
                  <c:v>0.21964649815769513</c:v>
                </c:pt>
                <c:pt idx="17852">
                  <c:v>0.21962189273041091</c:v>
                </c:pt>
                <c:pt idx="17853">
                  <c:v>0.21959729143745699</c:v>
                </c:pt>
                <c:pt idx="17854">
                  <c:v>0.21957269427789441</c:v>
                </c:pt>
                <c:pt idx="17855">
                  <c:v>0.21954810125080779</c:v>
                </c:pt>
                <c:pt idx="17856">
                  <c:v>0.21952351235526393</c:v>
                </c:pt>
                <c:pt idx="17857">
                  <c:v>0.2194989275903452</c:v>
                </c:pt>
                <c:pt idx="17858">
                  <c:v>0.21947434695511644</c:v>
                </c:pt>
                <c:pt idx="17859">
                  <c:v>0.21944977044866207</c:v>
                </c:pt>
                <c:pt idx="17860">
                  <c:v>0.21942519807005206</c:v>
                </c:pt>
                <c:pt idx="17861">
                  <c:v>0.21940062981836353</c:v>
                </c:pt>
                <c:pt idx="17862">
                  <c:v>0.2193760656926714</c:v>
                </c:pt>
                <c:pt idx="17863">
                  <c:v>0.21935150569205403</c:v>
                </c:pt>
                <c:pt idx="17864">
                  <c:v>0.2193269498155867</c:v>
                </c:pt>
                <c:pt idx="17865">
                  <c:v>0.21930239806234844</c:v>
                </c:pt>
                <c:pt idx="17866">
                  <c:v>0.21927785043141099</c:v>
                </c:pt>
                <c:pt idx="17867">
                  <c:v>0.21925330692185291</c:v>
                </c:pt>
                <c:pt idx="17868">
                  <c:v>0.21922876753275491</c:v>
                </c:pt>
                <c:pt idx="17869">
                  <c:v>0.21920423226319499</c:v>
                </c:pt>
                <c:pt idx="17870">
                  <c:v>0.21917970111224491</c:v>
                </c:pt>
                <c:pt idx="17871">
                  <c:v>0.21915517407898863</c:v>
                </c:pt>
                <c:pt idx="17872">
                  <c:v>0.21913065116250341</c:v>
                </c:pt>
                <c:pt idx="17873">
                  <c:v>0.21910613236186938</c:v>
                </c:pt>
                <c:pt idx="17874">
                  <c:v>0.21908161767615961</c:v>
                </c:pt>
                <c:pt idx="17875">
                  <c:v>0.21905710710445991</c:v>
                </c:pt>
                <c:pt idx="17876">
                  <c:v>0.2190326006458467</c:v>
                </c:pt>
                <c:pt idx="17877">
                  <c:v>0.21900809829940263</c:v>
                </c:pt>
                <c:pt idx="17878">
                  <c:v>0.21898360006420303</c:v>
                </c:pt>
                <c:pt idx="17879">
                  <c:v>0.21895910593933168</c:v>
                </c:pt>
                <c:pt idx="17880">
                  <c:v>0.21893461592386543</c:v>
                </c:pt>
                <c:pt idx="17881">
                  <c:v>0.21891013001689338</c:v>
                </c:pt>
                <c:pt idx="17882">
                  <c:v>0.21888564821748374</c:v>
                </c:pt>
                <c:pt idx="17883">
                  <c:v>0.21886117052473006</c:v>
                </c:pt>
                <c:pt idx="17884">
                  <c:v>0.21883669693770599</c:v>
                </c:pt>
                <c:pt idx="17885">
                  <c:v>0.21881222745549997</c:v>
                </c:pt>
                <c:pt idx="17886">
                  <c:v>0.21878776207718709</c:v>
                </c:pt>
                <c:pt idx="17887">
                  <c:v>0.21876330080185469</c:v>
                </c:pt>
                <c:pt idx="17888">
                  <c:v>0.21873884362858045</c:v>
                </c:pt>
                <c:pt idx="17889">
                  <c:v>0.21871439055645653</c:v>
                </c:pt>
                <c:pt idx="17890">
                  <c:v>0.21868994158455221</c:v>
                </c:pt>
                <c:pt idx="17891">
                  <c:v>0.21866549671196492</c:v>
                </c:pt>
                <c:pt idx="17892">
                  <c:v>0.21864105593776811</c:v>
                </c:pt>
                <c:pt idx="17893">
                  <c:v>0.21861661926104933</c:v>
                </c:pt>
                <c:pt idx="17894">
                  <c:v>0.21859218668089669</c:v>
                </c:pt>
                <c:pt idx="17895">
                  <c:v>0.21856775819638768</c:v>
                </c:pt>
                <c:pt idx="17896">
                  <c:v>0.21854333380661126</c:v>
                </c:pt>
                <c:pt idx="17897">
                  <c:v>0.21851891351064892</c:v>
                </c:pt>
                <c:pt idx="17898">
                  <c:v>0.21849449730758977</c:v>
                </c:pt>
                <c:pt idx="17899">
                  <c:v>0.21847008519651631</c:v>
                </c:pt>
                <c:pt idx="17900">
                  <c:v>0.21844567717651564</c:v>
                </c:pt>
                <c:pt idx="17901">
                  <c:v>0.21842127324667221</c:v>
                </c:pt>
                <c:pt idx="17902">
                  <c:v>0.21839687340607494</c:v>
                </c:pt>
                <c:pt idx="17903">
                  <c:v>0.21837247765380788</c:v>
                </c:pt>
                <c:pt idx="17904">
                  <c:v>0.21834808598895941</c:v>
                </c:pt>
                <c:pt idx="17905">
                  <c:v>0.21832369841061458</c:v>
                </c:pt>
                <c:pt idx="17906">
                  <c:v>0.21829931491786453</c:v>
                </c:pt>
                <c:pt idx="17907">
                  <c:v>0.21827493550978871</c:v>
                </c:pt>
                <c:pt idx="17908">
                  <c:v>0.21825056018548294</c:v>
                </c:pt>
                <c:pt idx="17909">
                  <c:v>0.21822618894403223</c:v>
                </c:pt>
                <c:pt idx="17910">
                  <c:v>0.21820182178452241</c:v>
                </c:pt>
                <c:pt idx="17911">
                  <c:v>0.21817745870604571</c:v>
                </c:pt>
                <c:pt idx="17912">
                  <c:v>0.21815309970768909</c:v>
                </c:pt>
                <c:pt idx="17913">
                  <c:v>0.21812874478854188</c:v>
                </c:pt>
                <c:pt idx="17914">
                  <c:v>0.21810439394769504</c:v>
                </c:pt>
                <c:pt idx="17915">
                  <c:v>0.21808004718423477</c:v>
                </c:pt>
                <c:pt idx="17916">
                  <c:v>0.21805570449725134</c:v>
                </c:pt>
                <c:pt idx="17917">
                  <c:v>0.21803136588583694</c:v>
                </c:pt>
                <c:pt idx="17918">
                  <c:v>0.21800703134907917</c:v>
                </c:pt>
                <c:pt idx="17919">
                  <c:v>0.21798270088607141</c:v>
                </c:pt>
                <c:pt idx="17920">
                  <c:v>0.21795837449590208</c:v>
                </c:pt>
                <c:pt idx="17921">
                  <c:v>0.21793405217766379</c:v>
                </c:pt>
                <c:pt idx="17922">
                  <c:v>0.21790973393044558</c:v>
                </c:pt>
                <c:pt idx="17923">
                  <c:v>0.21788541975333894</c:v>
                </c:pt>
                <c:pt idx="17924">
                  <c:v>0.21786110964544075</c:v>
                </c:pt>
                <c:pt idx="17925">
                  <c:v>0.21783680360583654</c:v>
                </c:pt>
                <c:pt idx="17926">
                  <c:v>0.21781250163362292</c:v>
                </c:pt>
                <c:pt idx="17927">
                  <c:v>0.21778820372789387</c:v>
                </c:pt>
                <c:pt idx="17928">
                  <c:v>0.21776390988773608</c:v>
                </c:pt>
                <c:pt idx="17929">
                  <c:v>0.21773962011224532</c:v>
                </c:pt>
                <c:pt idx="17930">
                  <c:v>0.21771533440051646</c:v>
                </c:pt>
                <c:pt idx="17931">
                  <c:v>0.21769105275163944</c:v>
                </c:pt>
                <c:pt idx="17932">
                  <c:v>0.21766677516471269</c:v>
                </c:pt>
                <c:pt idx="17933">
                  <c:v>0.21764250163882806</c:v>
                </c:pt>
                <c:pt idx="17934">
                  <c:v>0.21761823217308196</c:v>
                </c:pt>
                <c:pt idx="17935">
                  <c:v>0.21759396676656431</c:v>
                </c:pt>
                <c:pt idx="17936">
                  <c:v>0.21756970541837303</c:v>
                </c:pt>
                <c:pt idx="17937">
                  <c:v>0.21754544812760415</c:v>
                </c:pt>
                <c:pt idx="17938">
                  <c:v>0.21752119489334837</c:v>
                </c:pt>
                <c:pt idx="17939">
                  <c:v>0.21749694571470612</c:v>
                </c:pt>
                <c:pt idx="17940">
                  <c:v>0.21747270059077101</c:v>
                </c:pt>
                <c:pt idx="17941">
                  <c:v>0.21744845952064129</c:v>
                </c:pt>
                <c:pt idx="17942">
                  <c:v>0.21742422250340862</c:v>
                </c:pt>
                <c:pt idx="17943">
                  <c:v>0.21739998953817444</c:v>
                </c:pt>
                <c:pt idx="17944">
                  <c:v>0.21737576062403066</c:v>
                </c:pt>
                <c:pt idx="17945">
                  <c:v>0.21735153576007971</c:v>
                </c:pt>
                <c:pt idx="17946">
                  <c:v>0.21732731494541641</c:v>
                </c:pt>
                <c:pt idx="17947">
                  <c:v>0.21730309817913995</c:v>
                </c:pt>
                <c:pt idx="17948">
                  <c:v>0.21727888546034568</c:v>
                </c:pt>
                <c:pt idx="17949">
                  <c:v>0.21725467678812999</c:v>
                </c:pt>
                <c:pt idx="17950">
                  <c:v>0.21723047216159827</c:v>
                </c:pt>
                <c:pt idx="17951">
                  <c:v>0.21720627157984199</c:v>
                </c:pt>
                <c:pt idx="17952">
                  <c:v>0.21718207504196121</c:v>
                </c:pt>
                <c:pt idx="17953">
                  <c:v>0.21715788254705981</c:v>
                </c:pt>
                <c:pt idx="17954">
                  <c:v>0.21713369409423094</c:v>
                </c:pt>
                <c:pt idx="17955">
                  <c:v>0.21710950968257828</c:v>
                </c:pt>
                <c:pt idx="17956">
                  <c:v>0.21708532931120195</c:v>
                </c:pt>
                <c:pt idx="17957">
                  <c:v>0.21706115297919931</c:v>
                </c:pt>
                <c:pt idx="17958">
                  <c:v>0.21703698068567195</c:v>
                </c:pt>
                <c:pt idx="17959">
                  <c:v>0.21701281242971845</c:v>
                </c:pt>
                <c:pt idx="17960">
                  <c:v>0.21698864821044472</c:v>
                </c:pt>
                <c:pt idx="17961">
                  <c:v>0.2169644880269489</c:v>
                </c:pt>
                <c:pt idx="17962">
                  <c:v>0.21694033187833173</c:v>
                </c:pt>
                <c:pt idx="17963">
                  <c:v>0.21691617976369193</c:v>
                </c:pt>
                <c:pt idx="17964">
                  <c:v>0.21689203168213764</c:v>
                </c:pt>
                <c:pt idx="17965">
                  <c:v>0.21686788763276668</c:v>
                </c:pt>
                <c:pt idx="17966">
                  <c:v>0.21684374761468103</c:v>
                </c:pt>
                <c:pt idx="17967">
                  <c:v>0.21681961162698699</c:v>
                </c:pt>
                <c:pt idx="17968">
                  <c:v>0.2167954796687854</c:v>
                </c:pt>
                <c:pt idx="17969">
                  <c:v>0.21677135173917941</c:v>
                </c:pt>
                <c:pt idx="17970">
                  <c:v>0.2167472278372749</c:v>
                </c:pt>
                <c:pt idx="17971">
                  <c:v>0.21672310796216843</c:v>
                </c:pt>
                <c:pt idx="17972">
                  <c:v>0.21669899211297036</c:v>
                </c:pt>
                <c:pt idx="17973">
                  <c:v>0.21667488028877918</c:v>
                </c:pt>
                <c:pt idx="17974">
                  <c:v>0.21665077248870532</c:v>
                </c:pt>
                <c:pt idx="17975">
                  <c:v>0.2166266687118506</c:v>
                </c:pt>
                <c:pt idx="17976">
                  <c:v>0.21660256895731989</c:v>
                </c:pt>
                <c:pt idx="17977">
                  <c:v>0.21657847322421839</c:v>
                </c:pt>
                <c:pt idx="17978">
                  <c:v>0.21655438151165338</c:v>
                </c:pt>
                <c:pt idx="17979">
                  <c:v>0.21653029381872632</c:v>
                </c:pt>
                <c:pt idx="17980">
                  <c:v>0.21650621014454324</c:v>
                </c:pt>
                <c:pt idx="17981">
                  <c:v>0.21648213048821588</c:v>
                </c:pt>
                <c:pt idx="17982">
                  <c:v>0.21645805484884431</c:v>
                </c:pt>
                <c:pt idx="17983">
                  <c:v>0.21643398322553797</c:v>
                </c:pt>
                <c:pt idx="17984">
                  <c:v>0.21640991561740447</c:v>
                </c:pt>
                <c:pt idx="17985">
                  <c:v>0.21638585202354632</c:v>
                </c:pt>
                <c:pt idx="17986">
                  <c:v>0.21636179244307671</c:v>
                </c:pt>
                <c:pt idx="17987">
                  <c:v>0.21633773687510277</c:v>
                </c:pt>
                <c:pt idx="17988">
                  <c:v>0.21631368531872591</c:v>
                </c:pt>
                <c:pt idx="17989">
                  <c:v>0.21628963777306237</c:v>
                </c:pt>
                <c:pt idx="17990">
                  <c:v>0.21626559423721461</c:v>
                </c:pt>
                <c:pt idx="17991">
                  <c:v>0.21624155471029444</c:v>
                </c:pt>
                <c:pt idx="17992">
                  <c:v>0.21621751919140858</c:v>
                </c:pt>
                <c:pt idx="17993">
                  <c:v>0.21619348767966609</c:v>
                </c:pt>
                <c:pt idx="17994">
                  <c:v>0.21616946017417812</c:v>
                </c:pt>
                <c:pt idx="17995">
                  <c:v>0.21614543667405284</c:v>
                </c:pt>
                <c:pt idx="17996">
                  <c:v>0.21612141717839944</c:v>
                </c:pt>
                <c:pt idx="17997">
                  <c:v>0.21609740168633279</c:v>
                </c:pt>
                <c:pt idx="17998">
                  <c:v>0.21607339019695537</c:v>
                </c:pt>
                <c:pt idx="17999">
                  <c:v>0.21604938270938406</c:v>
                </c:pt>
                <c:pt idx="18000">
                  <c:v>0.21602537922272341</c:v>
                </c:pt>
                <c:pt idx="18001">
                  <c:v>0.21600137973609274</c:v>
                </c:pt>
                <c:pt idx="18002">
                  <c:v>0.21597738424859544</c:v>
                </c:pt>
                <c:pt idx="18003">
                  <c:v>0.21595339275935052</c:v>
                </c:pt>
                <c:pt idx="18004">
                  <c:v>0.2159294052674644</c:v>
                </c:pt>
                <c:pt idx="18005">
                  <c:v>0.21590542177204858</c:v>
                </c:pt>
                <c:pt idx="18006">
                  <c:v>0.21588144227221731</c:v>
                </c:pt>
                <c:pt idx="18007">
                  <c:v>0.21585746676708373</c:v>
                </c:pt>
                <c:pt idx="18008">
                  <c:v>0.21583349525575829</c:v>
                </c:pt>
                <c:pt idx="18009">
                  <c:v>0.21580952773735704</c:v>
                </c:pt>
                <c:pt idx="18010">
                  <c:v>0.21578556421099174</c:v>
                </c:pt>
                <c:pt idx="18011">
                  <c:v>0.2157616046757759</c:v>
                </c:pt>
                <c:pt idx="18012">
                  <c:v>0.21573764913082544</c:v>
                </c:pt>
                <c:pt idx="18013">
                  <c:v>0.21571369757524991</c:v>
                </c:pt>
                <c:pt idx="18014">
                  <c:v>0.2156897500081634</c:v>
                </c:pt>
                <c:pt idx="18015">
                  <c:v>0.2156658064286851</c:v>
                </c:pt>
                <c:pt idx="18016">
                  <c:v>0.21564186683592892</c:v>
                </c:pt>
                <c:pt idx="18017">
                  <c:v>0.21561793122900541</c:v>
                </c:pt>
                <c:pt idx="18018">
                  <c:v>0.21559399960703568</c:v>
                </c:pt>
                <c:pt idx="18019">
                  <c:v>0.21557007196912883</c:v>
                </c:pt>
                <c:pt idx="18020">
                  <c:v>0.21554614831440796</c:v>
                </c:pt>
                <c:pt idx="18021">
                  <c:v>0.21552222864198045</c:v>
                </c:pt>
                <c:pt idx="18022">
                  <c:v>0.21549831295097163</c:v>
                </c:pt>
                <c:pt idx="18023">
                  <c:v>0.21547440124048894</c:v>
                </c:pt>
                <c:pt idx="18024">
                  <c:v>0.21545049350965698</c:v>
                </c:pt>
                <c:pt idx="18025">
                  <c:v>0.21542658975758641</c:v>
                </c:pt>
                <c:pt idx="18026">
                  <c:v>0.21540268998340006</c:v>
                </c:pt>
                <c:pt idx="18027">
                  <c:v>0.21537879418621092</c:v>
                </c:pt>
                <c:pt idx="18028">
                  <c:v>0.21535490236513691</c:v>
                </c:pt>
                <c:pt idx="18029">
                  <c:v>0.21533101451930023</c:v>
                </c:pt>
                <c:pt idx="18030">
                  <c:v>0.21530713064781479</c:v>
                </c:pt>
                <c:pt idx="18031">
                  <c:v>0.21528325074979998</c:v>
                </c:pt>
                <c:pt idx="18032">
                  <c:v>0.21525937482437513</c:v>
                </c:pt>
                <c:pt idx="18033">
                  <c:v>0.21523550287065629</c:v>
                </c:pt>
                <c:pt idx="18034">
                  <c:v>0.21521163488777001</c:v>
                </c:pt>
                <c:pt idx="18035">
                  <c:v>0.21518777087482499</c:v>
                </c:pt>
                <c:pt idx="18036">
                  <c:v>0.21516391083094941</c:v>
                </c:pt>
                <c:pt idx="18037">
                  <c:v>0.21514005475526238</c:v>
                </c:pt>
                <c:pt idx="18038">
                  <c:v>0.21511620264687908</c:v>
                </c:pt>
                <c:pt idx="18039">
                  <c:v>0.21509235450492506</c:v>
                </c:pt>
                <c:pt idx="18040">
                  <c:v>0.2150685103285141</c:v>
                </c:pt>
                <c:pt idx="18041">
                  <c:v>0.21504467011677444</c:v>
                </c:pt>
                <c:pt idx="18042">
                  <c:v>0.21502083386882573</c:v>
                </c:pt>
                <c:pt idx="18043">
                  <c:v>0.21499700158378646</c:v>
                </c:pt>
                <c:pt idx="18044">
                  <c:v>0.21497317326077764</c:v>
                </c:pt>
                <c:pt idx="18045">
                  <c:v>0.21494934889892858</c:v>
                </c:pt>
                <c:pt idx="18046">
                  <c:v>0.21492552849734844</c:v>
                </c:pt>
                <c:pt idx="18047">
                  <c:v>0.21490171205517133</c:v>
                </c:pt>
                <c:pt idx="18048">
                  <c:v>0.21487789957151296</c:v>
                </c:pt>
                <c:pt idx="18049">
                  <c:v>0.21485409104550021</c:v>
                </c:pt>
                <c:pt idx="18050">
                  <c:v>0.21483028647625568</c:v>
                </c:pt>
                <c:pt idx="18051">
                  <c:v>0.21480648586290121</c:v>
                </c:pt>
                <c:pt idx="18052">
                  <c:v>0.21478268920455518</c:v>
                </c:pt>
                <c:pt idx="18053">
                  <c:v>0.21475889650035229</c:v>
                </c:pt>
                <c:pt idx="18054">
                  <c:v>0.21473510774940913</c:v>
                </c:pt>
                <c:pt idx="18055">
                  <c:v>0.21471132295084941</c:v>
                </c:pt>
                <c:pt idx="18056">
                  <c:v>0.21468754210380195</c:v>
                </c:pt>
                <c:pt idx="18057">
                  <c:v>0.21466376520738942</c:v>
                </c:pt>
                <c:pt idx="18058">
                  <c:v>0.21463999226073691</c:v>
                </c:pt>
                <c:pt idx="18059">
                  <c:v>0.21461622326297072</c:v>
                </c:pt>
                <c:pt idx="18060">
                  <c:v>0.21459245821321249</c:v>
                </c:pt>
                <c:pt idx="18061">
                  <c:v>0.21456869711059356</c:v>
                </c:pt>
                <c:pt idx="18062">
                  <c:v>0.21454493995423546</c:v>
                </c:pt>
                <c:pt idx="18063">
                  <c:v>0.21452118674326517</c:v>
                </c:pt>
                <c:pt idx="18064">
                  <c:v>0.21449743747681213</c:v>
                </c:pt>
                <c:pt idx="18065">
                  <c:v>0.21447369215399636</c:v>
                </c:pt>
                <c:pt idx="18066">
                  <c:v>0.21444995077395157</c:v>
                </c:pt>
                <c:pt idx="18067">
                  <c:v>0.21442621333580147</c:v>
                </c:pt>
                <c:pt idx="18068">
                  <c:v>0.21440247983867344</c:v>
                </c:pt>
                <c:pt idx="18069">
                  <c:v>0.21437875028169739</c:v>
                </c:pt>
                <c:pt idx="18070">
                  <c:v>0.2143550246639998</c:v>
                </c:pt>
                <c:pt idx="18071">
                  <c:v>0.21433130298470879</c:v>
                </c:pt>
                <c:pt idx="18072">
                  <c:v>0.21430758524295274</c:v>
                </c:pt>
                <c:pt idx="18073">
                  <c:v>0.21428387143786196</c:v>
                </c:pt>
                <c:pt idx="18074">
                  <c:v>0.21426016156856159</c:v>
                </c:pt>
                <c:pt idx="18075">
                  <c:v>0.21423645563418292</c:v>
                </c:pt>
                <c:pt idx="18076">
                  <c:v>0.2142127536338535</c:v>
                </c:pt>
                <c:pt idx="18077">
                  <c:v>0.21418905556670742</c:v>
                </c:pt>
                <c:pt idx="18078">
                  <c:v>0.21416536143187037</c:v>
                </c:pt>
                <c:pt idx="18079">
                  <c:v>0.21414167122847136</c:v>
                </c:pt>
                <c:pt idx="18080">
                  <c:v>0.21411798495564471</c:v>
                </c:pt>
                <c:pt idx="18081">
                  <c:v>0.21409430261251894</c:v>
                </c:pt>
                <c:pt idx="18082">
                  <c:v>0.21407062419822498</c:v>
                </c:pt>
                <c:pt idx="18083">
                  <c:v>0.21404694971189636</c:v>
                </c:pt>
                <c:pt idx="18084">
                  <c:v>0.2140232791526567</c:v>
                </c:pt>
                <c:pt idx="18085">
                  <c:v>0.21399961251964544</c:v>
                </c:pt>
                <c:pt idx="18086">
                  <c:v>0.21397594981199319</c:v>
                </c:pt>
                <c:pt idx="18087">
                  <c:v>0.21395229102882712</c:v>
                </c:pt>
                <c:pt idx="18088">
                  <c:v>0.21392863616928334</c:v>
                </c:pt>
                <c:pt idx="18089">
                  <c:v>0.21390498523249499</c:v>
                </c:pt>
                <c:pt idx="18090">
                  <c:v>0.21388133821758823</c:v>
                </c:pt>
                <c:pt idx="18091">
                  <c:v>0.21385769512370428</c:v>
                </c:pt>
                <c:pt idx="18092">
                  <c:v>0.21383405594997296</c:v>
                </c:pt>
                <c:pt idx="18093">
                  <c:v>0.21381042069552791</c:v>
                </c:pt>
                <c:pt idx="18094">
                  <c:v>0.21378678935950204</c:v>
                </c:pt>
                <c:pt idx="18095">
                  <c:v>0.21376316194103179</c:v>
                </c:pt>
                <c:pt idx="18096">
                  <c:v>0.21373953843924717</c:v>
                </c:pt>
                <c:pt idx="18097">
                  <c:v>0.21371591885328473</c:v>
                </c:pt>
                <c:pt idx="18098">
                  <c:v>0.21369230318227997</c:v>
                </c:pt>
                <c:pt idx="18099">
                  <c:v>0.21366869142536543</c:v>
                </c:pt>
                <c:pt idx="18100">
                  <c:v>0.21364508358167814</c:v>
                </c:pt>
                <c:pt idx="18101">
                  <c:v>0.21362147965035005</c:v>
                </c:pt>
                <c:pt idx="18102">
                  <c:v>0.21359787963052174</c:v>
                </c:pt>
                <c:pt idx="18103">
                  <c:v>0.21357428352132973</c:v>
                </c:pt>
                <c:pt idx="18104">
                  <c:v>0.21355069132190091</c:v>
                </c:pt>
                <c:pt idx="18105">
                  <c:v>0.21352710303138217</c:v>
                </c:pt>
                <c:pt idx="18106">
                  <c:v>0.21350351864890238</c:v>
                </c:pt>
                <c:pt idx="18107">
                  <c:v>0.21347993817360394</c:v>
                </c:pt>
                <c:pt idx="18108">
                  <c:v>0.21345636160461939</c:v>
                </c:pt>
                <c:pt idx="18109">
                  <c:v>0.21343278894108891</c:v>
                </c:pt>
                <c:pt idx="18110">
                  <c:v>0.21340922018215125</c:v>
                </c:pt>
                <c:pt idx="18111">
                  <c:v>0.21338565532693676</c:v>
                </c:pt>
                <c:pt idx="18112">
                  <c:v>0.21336209437459144</c:v>
                </c:pt>
                <c:pt idx="18113">
                  <c:v>0.21333853732424948</c:v>
                </c:pt>
                <c:pt idx="18114">
                  <c:v>0.21331498417505246</c:v>
                </c:pt>
                <c:pt idx="18115">
                  <c:v>0.21329143492613603</c:v>
                </c:pt>
                <c:pt idx="18116">
                  <c:v>0.21326788957663886</c:v>
                </c:pt>
                <c:pt idx="18117">
                  <c:v>0.21324434812570126</c:v>
                </c:pt>
                <c:pt idx="18118">
                  <c:v>0.21322081057246181</c:v>
                </c:pt>
                <c:pt idx="18119">
                  <c:v>0.21319727691605883</c:v>
                </c:pt>
                <c:pt idx="18120">
                  <c:v>0.21317374715563642</c:v>
                </c:pt>
                <c:pt idx="18121">
                  <c:v>0.21315022129033231</c:v>
                </c:pt>
                <c:pt idx="18122">
                  <c:v>0.21312669931928682</c:v>
                </c:pt>
                <c:pt idx="18123">
                  <c:v>0.21310318124164049</c:v>
                </c:pt>
                <c:pt idx="18124">
                  <c:v>0.21307966705653408</c:v>
                </c:pt>
                <c:pt idx="18125">
                  <c:v>0.21305615676310871</c:v>
                </c:pt>
                <c:pt idx="18126">
                  <c:v>0.21303265036050548</c:v>
                </c:pt>
                <c:pt idx="18127">
                  <c:v>0.21300914784786895</c:v>
                </c:pt>
                <c:pt idx="18128">
                  <c:v>0.21298564922433241</c:v>
                </c:pt>
                <c:pt idx="18129">
                  <c:v>0.21296215448904743</c:v>
                </c:pt>
                <c:pt idx="18130">
                  <c:v>0.21293866364114891</c:v>
                </c:pt>
                <c:pt idx="18131">
                  <c:v>0.21291517667978421</c:v>
                </c:pt>
                <c:pt idx="18132">
                  <c:v>0.21289169360409421</c:v>
                </c:pt>
                <c:pt idx="18133">
                  <c:v>0.21286821441322379</c:v>
                </c:pt>
                <c:pt idx="18134">
                  <c:v>0.21284473910631288</c:v>
                </c:pt>
                <c:pt idx="18135">
                  <c:v>0.2128212676825037</c:v>
                </c:pt>
                <c:pt idx="18136">
                  <c:v>0.21279780014094643</c:v>
                </c:pt>
                <c:pt idx="18137">
                  <c:v>0.21277433648077879</c:v>
                </c:pt>
                <c:pt idx="18138">
                  <c:v>0.21275087670114573</c:v>
                </c:pt>
                <c:pt idx="18139">
                  <c:v>0.21272742080119694</c:v>
                </c:pt>
                <c:pt idx="18140">
                  <c:v>0.21270396878006931</c:v>
                </c:pt>
                <c:pt idx="18141">
                  <c:v>0.21268052063691087</c:v>
                </c:pt>
                <c:pt idx="18142">
                  <c:v>0.21265707637086878</c:v>
                </c:pt>
                <c:pt idx="18143">
                  <c:v>0.21263363598108645</c:v>
                </c:pt>
                <c:pt idx="18144">
                  <c:v>0.21261019946671092</c:v>
                </c:pt>
                <c:pt idx="18145">
                  <c:v>0.21258676682688379</c:v>
                </c:pt>
                <c:pt idx="18146">
                  <c:v>0.21256333806075656</c:v>
                </c:pt>
                <c:pt idx="18147">
                  <c:v>0.21253991316747295</c:v>
                </c:pt>
                <c:pt idx="18148">
                  <c:v>0.21251649214617804</c:v>
                </c:pt>
                <c:pt idx="18149">
                  <c:v>0.21249307499601641</c:v>
                </c:pt>
                <c:pt idx="18150">
                  <c:v>0.21246966171614243</c:v>
                </c:pt>
                <c:pt idx="18151">
                  <c:v>0.2124462523056983</c:v>
                </c:pt>
                <c:pt idx="18152">
                  <c:v>0.21242284676382941</c:v>
                </c:pt>
                <c:pt idx="18153">
                  <c:v>0.21239944508968844</c:v>
                </c:pt>
                <c:pt idx="18154">
                  <c:v>0.21237604728242276</c:v>
                </c:pt>
                <c:pt idx="18155">
                  <c:v>0.21235265334117506</c:v>
                </c:pt>
                <c:pt idx="18156">
                  <c:v>0.21232926326509921</c:v>
                </c:pt>
                <c:pt idx="18157">
                  <c:v>0.21230587705334189</c:v>
                </c:pt>
                <c:pt idx="18158">
                  <c:v>0.21228249470505345</c:v>
                </c:pt>
                <c:pt idx="18159">
                  <c:v>0.2122591162193784</c:v>
                </c:pt>
                <c:pt idx="18160">
                  <c:v>0.21223574159547329</c:v>
                </c:pt>
                <c:pt idx="18161">
                  <c:v>0.21221237083248068</c:v>
                </c:pt>
                <c:pt idx="18162">
                  <c:v>0.21218900392954967</c:v>
                </c:pt>
                <c:pt idx="18163">
                  <c:v>0.21216564088583806</c:v>
                </c:pt>
                <c:pt idx="18164">
                  <c:v>0.21214228170049135</c:v>
                </c:pt>
                <c:pt idx="18165">
                  <c:v>0.21211892637265645</c:v>
                </c:pt>
                <c:pt idx="18166">
                  <c:v>0.21209557490149164</c:v>
                </c:pt>
                <c:pt idx="18167">
                  <c:v>0.21207222728614128</c:v>
                </c:pt>
                <c:pt idx="18168">
                  <c:v>0.2120488835257634</c:v>
                </c:pt>
                <c:pt idx="18169">
                  <c:v>0.21202554361949941</c:v>
                </c:pt>
                <c:pt idx="18170">
                  <c:v>0.21200220756651095</c:v>
                </c:pt>
                <c:pt idx="18171">
                  <c:v>0.21197887536594279</c:v>
                </c:pt>
                <c:pt idx="18172">
                  <c:v>0.21195554701695124</c:v>
                </c:pt>
                <c:pt idx="18173">
                  <c:v>0.21193222251868721</c:v>
                </c:pt>
                <c:pt idx="18174">
                  <c:v>0.211908901870306</c:v>
                </c:pt>
                <c:pt idx="18175">
                  <c:v>0.21188558507095195</c:v>
                </c:pt>
                <c:pt idx="18176">
                  <c:v>0.21186227211978659</c:v>
                </c:pt>
                <c:pt idx="18177">
                  <c:v>0.21183896301596164</c:v>
                </c:pt>
                <c:pt idx="18178">
                  <c:v>0.21181565775862671</c:v>
                </c:pt>
                <c:pt idx="18179">
                  <c:v>0.21179235634694119</c:v>
                </c:pt>
                <c:pt idx="18180">
                  <c:v>0.21176905878005337</c:v>
                </c:pt>
                <c:pt idx="18181">
                  <c:v>0.21174576505712095</c:v>
                </c:pt>
                <c:pt idx="18182">
                  <c:v>0.21172247517729764</c:v>
                </c:pt>
                <c:pt idx="18183">
                  <c:v>0.21169918913973598</c:v>
                </c:pt>
                <c:pt idx="18184">
                  <c:v>0.21167590694359187</c:v>
                </c:pt>
                <c:pt idx="18185">
                  <c:v>0.21165262858802297</c:v>
                </c:pt>
                <c:pt idx="18186">
                  <c:v>0.21162935407218411</c:v>
                </c:pt>
                <c:pt idx="18187">
                  <c:v>0.21160608339522899</c:v>
                </c:pt>
                <c:pt idx="18188">
                  <c:v>0.21158281655631253</c:v>
                </c:pt>
                <c:pt idx="18189">
                  <c:v>0.21155955355459174</c:v>
                </c:pt>
                <c:pt idx="18190">
                  <c:v>0.21153629438922691</c:v>
                </c:pt>
                <c:pt idx="18191">
                  <c:v>0.21151303905936847</c:v>
                </c:pt>
                <c:pt idx="18192">
                  <c:v>0.21148978756417594</c:v>
                </c:pt>
                <c:pt idx="18193">
                  <c:v>0.21146653990280517</c:v>
                </c:pt>
                <c:pt idx="18194">
                  <c:v>0.21144329607441631</c:v>
                </c:pt>
                <c:pt idx="18195">
                  <c:v>0.21142005607816144</c:v>
                </c:pt>
                <c:pt idx="18196">
                  <c:v>0.21139681991320242</c:v>
                </c:pt>
                <c:pt idx="18197">
                  <c:v>0.2113735875786972</c:v>
                </c:pt>
                <c:pt idx="18198">
                  <c:v>0.21135035907380276</c:v>
                </c:pt>
                <c:pt idx="18199">
                  <c:v>0.21132713439767897</c:v>
                </c:pt>
                <c:pt idx="18200">
                  <c:v>0.21130391354948044</c:v>
                </c:pt>
                <c:pt idx="18201">
                  <c:v>0.21128069652837109</c:v>
                </c:pt>
                <c:pt idx="18202">
                  <c:v>0.21125748333350491</c:v>
                </c:pt>
                <c:pt idx="18203">
                  <c:v>0.21123427396404454</c:v>
                </c:pt>
                <c:pt idx="18204">
                  <c:v>0.21121106841914894</c:v>
                </c:pt>
                <c:pt idx="18205">
                  <c:v>0.21118786669797754</c:v>
                </c:pt>
                <c:pt idx="18206">
                  <c:v>0.21116466879969031</c:v>
                </c:pt>
                <c:pt idx="18207">
                  <c:v>0.21114147472344746</c:v>
                </c:pt>
                <c:pt idx="18208">
                  <c:v>0.21111828446841169</c:v>
                </c:pt>
                <c:pt idx="18209">
                  <c:v>0.21109509803373691</c:v>
                </c:pt>
                <c:pt idx="18210">
                  <c:v>0.21107191541859047</c:v>
                </c:pt>
                <c:pt idx="18211">
                  <c:v>0.21104873662213414</c:v>
                </c:pt>
                <c:pt idx="18212">
                  <c:v>0.21102556164352165</c:v>
                </c:pt>
                <c:pt idx="18213">
                  <c:v>0.2110023904819251</c:v>
                </c:pt>
                <c:pt idx="18214">
                  <c:v>0.2109792231364972</c:v>
                </c:pt>
                <c:pt idx="18215">
                  <c:v>0.21095605960640318</c:v>
                </c:pt>
                <c:pt idx="18216">
                  <c:v>0.21093289989080688</c:v>
                </c:pt>
                <c:pt idx="18217">
                  <c:v>0.21090974398886744</c:v>
                </c:pt>
                <c:pt idx="18218">
                  <c:v>0.2108865918997512</c:v>
                </c:pt>
                <c:pt idx="18219">
                  <c:v>0.21086344362261999</c:v>
                </c:pt>
                <c:pt idx="18220">
                  <c:v>0.21084029915663877</c:v>
                </c:pt>
                <c:pt idx="18221">
                  <c:v>0.21081715850096697</c:v>
                </c:pt>
                <c:pt idx="18222">
                  <c:v>0.21079402165476771</c:v>
                </c:pt>
                <c:pt idx="18223">
                  <c:v>0.21077088861720944</c:v>
                </c:pt>
                <c:pt idx="18224">
                  <c:v>0.21074775938745627</c:v>
                </c:pt>
                <c:pt idx="18225">
                  <c:v>0.2107246339646662</c:v>
                </c:pt>
                <c:pt idx="18226">
                  <c:v>0.21070151234801007</c:v>
                </c:pt>
                <c:pt idx="18227">
                  <c:v>0.21067839453665071</c:v>
                </c:pt>
                <c:pt idx="18228">
                  <c:v>0.21065528052975291</c:v>
                </c:pt>
                <c:pt idx="18229">
                  <c:v>0.2106321703264819</c:v>
                </c:pt>
                <c:pt idx="18230">
                  <c:v>0.21060906392600343</c:v>
                </c:pt>
                <c:pt idx="18231">
                  <c:v>0.21058596132748394</c:v>
                </c:pt>
                <c:pt idx="18232">
                  <c:v>0.21056286253008674</c:v>
                </c:pt>
                <c:pt idx="18233">
                  <c:v>0.21053976753298223</c:v>
                </c:pt>
                <c:pt idx="18234">
                  <c:v>0.21051667633533144</c:v>
                </c:pt>
                <c:pt idx="18235">
                  <c:v>0.21049358893630679</c:v>
                </c:pt>
                <c:pt idx="18236">
                  <c:v>0.21047050533506889</c:v>
                </c:pt>
                <c:pt idx="18237">
                  <c:v>0.2104474255307931</c:v>
                </c:pt>
                <c:pt idx="18238">
                  <c:v>0.21042434952263814</c:v>
                </c:pt>
                <c:pt idx="18239">
                  <c:v>0.2104012773097732</c:v>
                </c:pt>
                <c:pt idx="18240">
                  <c:v>0.21037820889137254</c:v>
                </c:pt>
                <c:pt idx="18241">
                  <c:v>0.21035514426659579</c:v>
                </c:pt>
                <c:pt idx="18242">
                  <c:v>0.21033208343461704</c:v>
                </c:pt>
                <c:pt idx="18243">
                  <c:v>0.21030902639460275</c:v>
                </c:pt>
                <c:pt idx="18244">
                  <c:v>0.21028597314572317</c:v>
                </c:pt>
                <c:pt idx="18245">
                  <c:v>0.21026292368714294</c:v>
                </c:pt>
                <c:pt idx="18246">
                  <c:v>0.2102398780180347</c:v>
                </c:pt>
                <c:pt idx="18247">
                  <c:v>0.21021683613756992</c:v>
                </c:pt>
                <c:pt idx="18248">
                  <c:v>0.2101937980449102</c:v>
                </c:pt>
                <c:pt idx="18249">
                  <c:v>0.21017076373923288</c:v>
                </c:pt>
                <c:pt idx="18250">
                  <c:v>0.21014773321970581</c:v>
                </c:pt>
                <c:pt idx="18251">
                  <c:v>0.21012470648549891</c:v>
                </c:pt>
                <c:pt idx="18252">
                  <c:v>0.2101016835357829</c:v>
                </c:pt>
                <c:pt idx="18253">
                  <c:v>0.21007866436972822</c:v>
                </c:pt>
                <c:pt idx="18254">
                  <c:v>0.21005564898650608</c:v>
                </c:pt>
                <c:pt idx="18255">
                  <c:v>0.21003263738528771</c:v>
                </c:pt>
                <c:pt idx="18256">
                  <c:v>0.21000962956524424</c:v>
                </c:pt>
                <c:pt idx="18257">
                  <c:v>0.20998662552554742</c:v>
                </c:pt>
                <c:pt idx="18258">
                  <c:v>0.20996362526536924</c:v>
                </c:pt>
                <c:pt idx="18259">
                  <c:v>0.2099406287838817</c:v>
                </c:pt>
                <c:pt idx="18260">
                  <c:v>0.20991763608025893</c:v>
                </c:pt>
                <c:pt idx="18261">
                  <c:v>0.20989464715366801</c:v>
                </c:pt>
                <c:pt idx="18262">
                  <c:v>0.20987166200328586</c:v>
                </c:pt>
                <c:pt idx="18263">
                  <c:v>0.20984868062828771</c:v>
                </c:pt>
                <c:pt idx="18264">
                  <c:v>0.20982570302784256</c:v>
                </c:pt>
                <c:pt idx="18265">
                  <c:v>0.20980272920112542</c:v>
                </c:pt>
                <c:pt idx="18266">
                  <c:v>0.20977975914731142</c:v>
                </c:pt>
                <c:pt idx="18267">
                  <c:v>0.20975679286557122</c:v>
                </c:pt>
                <c:pt idx="18268">
                  <c:v>0.20973383035508084</c:v>
                </c:pt>
                <c:pt idx="18269">
                  <c:v>0.20971087161501306</c:v>
                </c:pt>
                <c:pt idx="18270">
                  <c:v>0.20968791664454517</c:v>
                </c:pt>
                <c:pt idx="18271">
                  <c:v>0.20966496544285071</c:v>
                </c:pt>
                <c:pt idx="18272">
                  <c:v>0.2096420180091047</c:v>
                </c:pt>
                <c:pt idx="18273">
                  <c:v>0.20961907434248353</c:v>
                </c:pt>
                <c:pt idx="18274">
                  <c:v>0.20959613444216163</c:v>
                </c:pt>
                <c:pt idx="18275">
                  <c:v>0.20957319830731044</c:v>
                </c:pt>
                <c:pt idx="18276">
                  <c:v>0.20955026593711271</c:v>
                </c:pt>
                <c:pt idx="18277">
                  <c:v>0.20952733733074194</c:v>
                </c:pt>
                <c:pt idx="18278">
                  <c:v>0.20950441248737708</c:v>
                </c:pt>
                <c:pt idx="18279">
                  <c:v>0.20948149140618902</c:v>
                </c:pt>
                <c:pt idx="18280">
                  <c:v>0.20945857408635621</c:v>
                </c:pt>
                <c:pt idx="18281">
                  <c:v>0.20943566052706103</c:v>
                </c:pt>
                <c:pt idx="18282">
                  <c:v>0.2094127507274762</c:v>
                </c:pt>
                <c:pt idx="18283">
                  <c:v>0.20938984468677621</c:v>
                </c:pt>
                <c:pt idx="18284">
                  <c:v>0.20936694240414541</c:v>
                </c:pt>
                <c:pt idx="18285">
                  <c:v>0.20934404387875849</c:v>
                </c:pt>
                <c:pt idx="18286">
                  <c:v>0.20932114910979441</c:v>
                </c:pt>
                <c:pt idx="18287">
                  <c:v>0.20929825809643429</c:v>
                </c:pt>
                <c:pt idx="18288">
                  <c:v>0.20927537083784867</c:v>
                </c:pt>
                <c:pt idx="18289">
                  <c:v>0.20925248733322402</c:v>
                </c:pt>
                <c:pt idx="18290">
                  <c:v>0.20922960758173556</c:v>
                </c:pt>
                <c:pt idx="18291">
                  <c:v>0.20920673158256559</c:v>
                </c:pt>
                <c:pt idx="18292">
                  <c:v>0.20918385933488787</c:v>
                </c:pt>
                <c:pt idx="18293">
                  <c:v>0.20916099083788944</c:v>
                </c:pt>
                <c:pt idx="18294">
                  <c:v>0.20913812609074645</c:v>
                </c:pt>
                <c:pt idx="18295">
                  <c:v>0.20911526509264125</c:v>
                </c:pt>
                <c:pt idx="18296">
                  <c:v>0.20909240784275204</c:v>
                </c:pt>
                <c:pt idx="18297">
                  <c:v>0.2090695543402574</c:v>
                </c:pt>
                <c:pt idx="18298">
                  <c:v>0.20904670458434502</c:v>
                </c:pt>
                <c:pt idx="18299">
                  <c:v>0.20902385857418784</c:v>
                </c:pt>
                <c:pt idx="18300">
                  <c:v>0.2090010163089733</c:v>
                </c:pt>
                <c:pt idx="18301">
                  <c:v>0.20897817778788091</c:v>
                </c:pt>
                <c:pt idx="18302">
                  <c:v>0.20895534301009469</c:v>
                </c:pt>
                <c:pt idx="18303">
                  <c:v>0.20893251197478985</c:v>
                </c:pt>
                <c:pt idx="18304">
                  <c:v>0.20890968468115695</c:v>
                </c:pt>
                <c:pt idx="18305">
                  <c:v>0.20888686112837151</c:v>
                </c:pt>
                <c:pt idx="18306">
                  <c:v>0.20886404131562222</c:v>
                </c:pt>
                <c:pt idx="18307">
                  <c:v>0.20884122524208631</c:v>
                </c:pt>
                <c:pt idx="18308">
                  <c:v>0.20881841290695141</c:v>
                </c:pt>
                <c:pt idx="18309">
                  <c:v>0.20879560430939956</c:v>
                </c:pt>
                <c:pt idx="18310">
                  <c:v>0.20877279944861157</c:v>
                </c:pt>
                <c:pt idx="18311">
                  <c:v>0.20874999832377494</c:v>
                </c:pt>
                <c:pt idx="18312">
                  <c:v>0.2087272009340719</c:v>
                </c:pt>
                <c:pt idx="18313">
                  <c:v>0.20870440727868711</c:v>
                </c:pt>
                <c:pt idx="18314">
                  <c:v>0.20868161735680488</c:v>
                </c:pt>
                <c:pt idx="18315">
                  <c:v>0.20865883116760994</c:v>
                </c:pt>
                <c:pt idx="18316">
                  <c:v>0.20863604871028701</c:v>
                </c:pt>
                <c:pt idx="18317">
                  <c:v>0.20861326998402141</c:v>
                </c:pt>
                <c:pt idx="18318">
                  <c:v>0.20859049498800047</c:v>
                </c:pt>
                <c:pt idx="18319">
                  <c:v>0.20856772372140467</c:v>
                </c:pt>
                <c:pt idx="18320">
                  <c:v>0.20854495618342486</c:v>
                </c:pt>
                <c:pt idx="18321">
                  <c:v>0.20852219237324121</c:v>
                </c:pt>
                <c:pt idx="18322">
                  <c:v>0.20849943229004864</c:v>
                </c:pt>
                <c:pt idx="18323">
                  <c:v>0.20847667593302377</c:v>
                </c:pt>
                <c:pt idx="18324">
                  <c:v>0.20845392330136217</c:v>
                </c:pt>
                <c:pt idx="18325">
                  <c:v>0.20843117439424391</c:v>
                </c:pt>
                <c:pt idx="18326">
                  <c:v>0.20840842921085984</c:v>
                </c:pt>
                <c:pt idx="18327">
                  <c:v>0.20838568775039823</c:v>
                </c:pt>
                <c:pt idx="18328">
                  <c:v>0.20836295001204191</c:v>
                </c:pt>
                <c:pt idx="18329">
                  <c:v>0.20834021599498256</c:v>
                </c:pt>
                <c:pt idx="18330">
                  <c:v>0.20831748569840969</c:v>
                </c:pt>
                <c:pt idx="18331">
                  <c:v>0.20829475912150441</c:v>
                </c:pt>
                <c:pt idx="18332">
                  <c:v>0.20827203626346241</c:v>
                </c:pt>
                <c:pt idx="18333">
                  <c:v>0.20824931712347136</c:v>
                </c:pt>
                <c:pt idx="18334">
                  <c:v>0.20822660170071378</c:v>
                </c:pt>
                <c:pt idx="18335">
                  <c:v>0.20820388999438599</c:v>
                </c:pt>
                <c:pt idx="18336">
                  <c:v>0.20818118200367478</c:v>
                </c:pt>
                <c:pt idx="18337">
                  <c:v>0.20815847772776971</c:v>
                </c:pt>
                <c:pt idx="18338">
                  <c:v>0.20813577716586051</c:v>
                </c:pt>
                <c:pt idx="18339">
                  <c:v>0.20811308031713927</c:v>
                </c:pt>
                <c:pt idx="18340">
                  <c:v>0.20809038718079276</c:v>
                </c:pt>
                <c:pt idx="18341">
                  <c:v>0.20806769775600994</c:v>
                </c:pt>
                <c:pt idx="18342">
                  <c:v>0.20804501204198594</c:v>
                </c:pt>
                <c:pt idx="18343">
                  <c:v>0.20802233003791201</c:v>
                </c:pt>
                <c:pt idx="18344">
                  <c:v>0.20799965174297624</c:v>
                </c:pt>
                <c:pt idx="18345">
                  <c:v>0.20797697715636962</c:v>
                </c:pt>
                <c:pt idx="18346">
                  <c:v>0.20795430627728573</c:v>
                </c:pt>
                <c:pt idx="18347">
                  <c:v>0.20793163910491441</c:v>
                </c:pt>
                <c:pt idx="18348">
                  <c:v>0.20790897563844971</c:v>
                </c:pt>
                <c:pt idx="18349">
                  <c:v>0.20788631587708473</c:v>
                </c:pt>
                <c:pt idx="18350">
                  <c:v>0.20786365982000701</c:v>
                </c:pt>
                <c:pt idx="18351">
                  <c:v>0.20784100746641557</c:v>
                </c:pt>
                <c:pt idx="18352">
                  <c:v>0.20781835881549934</c:v>
                </c:pt>
                <c:pt idx="18353">
                  <c:v>0.20779571386645002</c:v>
                </c:pt>
                <c:pt idx="18354">
                  <c:v>0.2077730726184617</c:v>
                </c:pt>
                <c:pt idx="18355">
                  <c:v>0.20775043507073299</c:v>
                </c:pt>
                <c:pt idx="18356">
                  <c:v>0.20772780122244999</c:v>
                </c:pt>
                <c:pt idx="18357">
                  <c:v>0.20770517107281244</c:v>
                </c:pt>
                <c:pt idx="18358">
                  <c:v>0.20768254462101207</c:v>
                </c:pt>
                <c:pt idx="18359">
                  <c:v>0.20765992186624391</c:v>
                </c:pt>
                <c:pt idx="18360">
                  <c:v>0.20763730280770398</c:v>
                </c:pt>
                <c:pt idx="18361">
                  <c:v>0.207614687444582</c:v>
                </c:pt>
                <c:pt idx="18362">
                  <c:v>0.20759207577607824</c:v>
                </c:pt>
                <c:pt idx="18363">
                  <c:v>0.20756946780138827</c:v>
                </c:pt>
                <c:pt idx="18364">
                  <c:v>0.20754686351970272</c:v>
                </c:pt>
                <c:pt idx="18365">
                  <c:v>0.20752426293021947</c:v>
                </c:pt>
                <c:pt idx="18366">
                  <c:v>0.20750166603213641</c:v>
                </c:pt>
                <c:pt idx="18367">
                  <c:v>0.20747907282464834</c:v>
                </c:pt>
                <c:pt idx="18368">
                  <c:v>0.20745648330695374</c:v>
                </c:pt>
                <c:pt idx="18369">
                  <c:v>0.20743389747824442</c:v>
                </c:pt>
                <c:pt idx="18370">
                  <c:v>0.20741131533772064</c:v>
                </c:pt>
                <c:pt idx="18371">
                  <c:v>0.20738873688457671</c:v>
                </c:pt>
                <c:pt idx="18372">
                  <c:v>0.2073661621180134</c:v>
                </c:pt>
                <c:pt idx="18373">
                  <c:v>0.20734359103722877</c:v>
                </c:pt>
                <c:pt idx="18374">
                  <c:v>0.20732102364141397</c:v>
                </c:pt>
                <c:pt idx="18375">
                  <c:v>0.20729845992977344</c:v>
                </c:pt>
                <c:pt idx="18376">
                  <c:v>0.20727589990150289</c:v>
                </c:pt>
                <c:pt idx="18377">
                  <c:v>0.20725334355580324</c:v>
                </c:pt>
                <c:pt idx="18378">
                  <c:v>0.20723079089186827</c:v>
                </c:pt>
                <c:pt idx="18379">
                  <c:v>0.20720824190889744</c:v>
                </c:pt>
                <c:pt idx="18380">
                  <c:v>0.20718569660609243</c:v>
                </c:pt>
                <c:pt idx="18381">
                  <c:v>0.207163154982652</c:v>
                </c:pt>
                <c:pt idx="18382">
                  <c:v>0.207140617037775</c:v>
                </c:pt>
                <c:pt idx="18383">
                  <c:v>0.20711808277066301</c:v>
                </c:pt>
                <c:pt idx="18384">
                  <c:v>0.20709555218050993</c:v>
                </c:pt>
                <c:pt idx="18385">
                  <c:v>0.20707302526652183</c:v>
                </c:pt>
                <c:pt idx="18386">
                  <c:v>0.20705050202789696</c:v>
                </c:pt>
                <c:pt idx="18387">
                  <c:v>0.20702798246383591</c:v>
                </c:pt>
                <c:pt idx="18388">
                  <c:v>0.20700546657353941</c:v>
                </c:pt>
                <c:pt idx="18389">
                  <c:v>0.20698295435620953</c:v>
                </c:pt>
                <c:pt idx="18390">
                  <c:v>0.20696044581104608</c:v>
                </c:pt>
                <c:pt idx="18391">
                  <c:v>0.20693794093724899</c:v>
                </c:pt>
                <c:pt idx="18392">
                  <c:v>0.20691543973402304</c:v>
                </c:pt>
                <c:pt idx="18393">
                  <c:v>0.20689294220056426</c:v>
                </c:pt>
                <c:pt idx="18394">
                  <c:v>0.20687044833608201</c:v>
                </c:pt>
                <c:pt idx="18395">
                  <c:v>0.20684795813977541</c:v>
                </c:pt>
                <c:pt idx="18396">
                  <c:v>0.20682547161084688</c:v>
                </c:pt>
                <c:pt idx="18397">
                  <c:v>0.20680298874850001</c:v>
                </c:pt>
                <c:pt idx="18398">
                  <c:v>0.20678050955193544</c:v>
                </c:pt>
                <c:pt idx="18399">
                  <c:v>0.20675803402035844</c:v>
                </c:pt>
                <c:pt idx="18400">
                  <c:v>0.20673556215297251</c:v>
                </c:pt>
                <c:pt idx="18401">
                  <c:v>0.20671309394897774</c:v>
                </c:pt>
                <c:pt idx="18402">
                  <c:v>0.20669062940758162</c:v>
                </c:pt>
                <c:pt idx="18403">
                  <c:v>0.20666816852798744</c:v>
                </c:pt>
                <c:pt idx="18404">
                  <c:v>0.20664571130939821</c:v>
                </c:pt>
                <c:pt idx="18405">
                  <c:v>0.2066232577510192</c:v>
                </c:pt>
                <c:pt idx="18406">
                  <c:v>0.20660080785205492</c:v>
                </c:pt>
                <c:pt idx="18407">
                  <c:v>0.20657836161171014</c:v>
                </c:pt>
                <c:pt idx="18408">
                  <c:v>0.20655591902918988</c:v>
                </c:pt>
                <c:pt idx="18409">
                  <c:v>0.20653348010370126</c:v>
                </c:pt>
                <c:pt idx="18410">
                  <c:v>0.20651104483444643</c:v>
                </c:pt>
                <c:pt idx="18411">
                  <c:v>0.20648861322063025</c:v>
                </c:pt>
                <c:pt idx="18412">
                  <c:v>0.20646618526146618</c:v>
                </c:pt>
                <c:pt idx="18413">
                  <c:v>0.20644376095614941</c:v>
                </c:pt>
                <c:pt idx="18414">
                  <c:v>0.20642134030389567</c:v>
                </c:pt>
                <c:pt idx="18415">
                  <c:v>0.20639892330390566</c:v>
                </c:pt>
                <c:pt idx="18416">
                  <c:v>0.20637650995538967</c:v>
                </c:pt>
                <c:pt idx="18417">
                  <c:v>0.20635410025755369</c:v>
                </c:pt>
                <c:pt idx="18418">
                  <c:v>0.20633169420960457</c:v>
                </c:pt>
                <c:pt idx="18419">
                  <c:v>0.20630929181075044</c:v>
                </c:pt>
                <c:pt idx="18420">
                  <c:v>0.20628689306019896</c:v>
                </c:pt>
                <c:pt idx="18421">
                  <c:v>0.20626449795715629</c:v>
                </c:pt>
                <c:pt idx="18422">
                  <c:v>0.20624210650083208</c:v>
                </c:pt>
                <c:pt idx="18423">
                  <c:v>0.20621971869043312</c:v>
                </c:pt>
                <c:pt idx="18424">
                  <c:v>0.20619733452517031</c:v>
                </c:pt>
                <c:pt idx="18425">
                  <c:v>0.20617495400424762</c:v>
                </c:pt>
                <c:pt idx="18426">
                  <c:v>0.20615257712687987</c:v>
                </c:pt>
                <c:pt idx="18427">
                  <c:v>0.20613020389227596</c:v>
                </c:pt>
                <c:pt idx="18428">
                  <c:v>0.20610783429963878</c:v>
                </c:pt>
                <c:pt idx="18429">
                  <c:v>0.2060854683481842</c:v>
                </c:pt>
                <c:pt idx="18430">
                  <c:v>0.20606310603711991</c:v>
                </c:pt>
                <c:pt idx="18431">
                  <c:v>0.206040747365656</c:v>
                </c:pt>
                <c:pt idx="18432">
                  <c:v>0.20601839233300417</c:v>
                </c:pt>
                <c:pt idx="18433">
                  <c:v>0.20599604093837198</c:v>
                </c:pt>
                <c:pt idx="18434">
                  <c:v>0.20597369318097083</c:v>
                </c:pt>
                <c:pt idx="18435">
                  <c:v>0.20595134906001256</c:v>
                </c:pt>
                <c:pt idx="18436">
                  <c:v>0.20592900857470792</c:v>
                </c:pt>
                <c:pt idx="18437">
                  <c:v>0.20590667172426674</c:v>
                </c:pt>
                <c:pt idx="18438">
                  <c:v>0.20588433850790558</c:v>
                </c:pt>
                <c:pt idx="18439">
                  <c:v>0.20586200892482795</c:v>
                </c:pt>
                <c:pt idx="18440">
                  <c:v>0.2058396829742527</c:v>
                </c:pt>
                <c:pt idx="18441">
                  <c:v>0.20581736065538991</c:v>
                </c:pt>
                <c:pt idx="18442">
                  <c:v>0.20579504196745294</c:v>
                </c:pt>
                <c:pt idx="18443">
                  <c:v>0.20577272690964757</c:v>
                </c:pt>
                <c:pt idx="18444">
                  <c:v>0.20575041548119974</c:v>
                </c:pt>
                <c:pt idx="18445">
                  <c:v>0.20572810768131028</c:v>
                </c:pt>
                <c:pt idx="18446">
                  <c:v>0.20570580350919801</c:v>
                </c:pt>
                <c:pt idx="18447">
                  <c:v>0.20568350296407312</c:v>
                </c:pt>
                <c:pt idx="18448">
                  <c:v>0.2056612060451532</c:v>
                </c:pt>
                <c:pt idx="18449">
                  <c:v>0.20563891275165022</c:v>
                </c:pt>
                <c:pt idx="18450">
                  <c:v>0.20561662308277834</c:v>
                </c:pt>
                <c:pt idx="18451">
                  <c:v>0.20559433703775357</c:v>
                </c:pt>
                <c:pt idx="18452">
                  <c:v>0.20557205461578518</c:v>
                </c:pt>
                <c:pt idx="18453">
                  <c:v>0.20554977581609518</c:v>
                </c:pt>
                <c:pt idx="18454">
                  <c:v>0.20552750063789049</c:v>
                </c:pt>
                <c:pt idx="18455">
                  <c:v>0.20550522908039404</c:v>
                </c:pt>
                <c:pt idx="18456">
                  <c:v>0.20548296114281578</c:v>
                </c:pt>
                <c:pt idx="18457">
                  <c:v>0.20546069682437357</c:v>
                </c:pt>
                <c:pt idx="18458">
                  <c:v>0.20543843612428325</c:v>
                </c:pt>
                <c:pt idx="18459">
                  <c:v>0.20541617904175671</c:v>
                </c:pt>
                <c:pt idx="18460">
                  <c:v>0.20539392557601593</c:v>
                </c:pt>
                <c:pt idx="18461">
                  <c:v>0.20537167572627518</c:v>
                </c:pt>
                <c:pt idx="18462">
                  <c:v>0.20534942949175194</c:v>
                </c:pt>
                <c:pt idx="18463">
                  <c:v>0.20532718687165991</c:v>
                </c:pt>
                <c:pt idx="18464">
                  <c:v>0.20530494786521924</c:v>
                </c:pt>
                <c:pt idx="18465">
                  <c:v>0.20528271247164614</c:v>
                </c:pt>
                <c:pt idx="18466">
                  <c:v>0.20526048069015962</c:v>
                </c:pt>
                <c:pt idx="18467">
                  <c:v>0.20523825251997488</c:v>
                </c:pt>
                <c:pt idx="18468">
                  <c:v>0.20521602796030824</c:v>
                </c:pt>
                <c:pt idx="18469">
                  <c:v>0.2051938070103822</c:v>
                </c:pt>
                <c:pt idx="18470">
                  <c:v>0.20517158966941315</c:v>
                </c:pt>
                <c:pt idx="18471">
                  <c:v>0.20514937593661975</c:v>
                </c:pt>
                <c:pt idx="18472">
                  <c:v>0.20512716581122217</c:v>
                </c:pt>
                <c:pt idx="18473">
                  <c:v>0.20510495929243491</c:v>
                </c:pt>
                <c:pt idx="18474">
                  <c:v>0.20508275637948123</c:v>
                </c:pt>
                <c:pt idx="18475">
                  <c:v>0.2050605570715795</c:v>
                </c:pt>
                <c:pt idx="18476">
                  <c:v>0.20503836136795062</c:v>
                </c:pt>
                <c:pt idx="18477">
                  <c:v>0.20501616926780991</c:v>
                </c:pt>
                <c:pt idx="18478">
                  <c:v>0.20499398077038425</c:v>
                </c:pt>
                <c:pt idx="18479">
                  <c:v>0.2049717958748849</c:v>
                </c:pt>
                <c:pt idx="18480">
                  <c:v>0.20494961458054137</c:v>
                </c:pt>
                <c:pt idx="18481">
                  <c:v>0.20492743688656986</c:v>
                </c:pt>
                <c:pt idx="18482">
                  <c:v>0.20490526279218957</c:v>
                </c:pt>
                <c:pt idx="18483">
                  <c:v>0.20488309229662291</c:v>
                </c:pt>
                <c:pt idx="18484">
                  <c:v>0.20486092539909329</c:v>
                </c:pt>
                <c:pt idx="18485">
                  <c:v>0.2048387620988209</c:v>
                </c:pt>
                <c:pt idx="18486">
                  <c:v>0.20481660239502741</c:v>
                </c:pt>
                <c:pt idx="18487">
                  <c:v>0.20479444628693638</c:v>
                </c:pt>
                <c:pt idx="18488">
                  <c:v>0.20477229377376391</c:v>
                </c:pt>
                <c:pt idx="18489">
                  <c:v>0.20475014485473891</c:v>
                </c:pt>
                <c:pt idx="18490">
                  <c:v>0.20472799952908091</c:v>
                </c:pt>
                <c:pt idx="18491">
                  <c:v>0.20470585779601391</c:v>
                </c:pt>
                <c:pt idx="18492">
                  <c:v>0.20468371965475762</c:v>
                </c:pt>
                <c:pt idx="18493">
                  <c:v>0.20466158510454208</c:v>
                </c:pt>
                <c:pt idx="18494">
                  <c:v>0.2046394541445844</c:v>
                </c:pt>
                <c:pt idx="18495">
                  <c:v>0.20461732677411004</c:v>
                </c:pt>
                <c:pt idx="18496">
                  <c:v>0.20459520299234499</c:v>
                </c:pt>
                <c:pt idx="18497">
                  <c:v>0.20457308279850703</c:v>
                </c:pt>
                <c:pt idx="18498">
                  <c:v>0.20455096619182694</c:v>
                </c:pt>
                <c:pt idx="18499">
                  <c:v>0.20452885317152594</c:v>
                </c:pt>
                <c:pt idx="18500">
                  <c:v>0.20450674373683109</c:v>
                </c:pt>
                <c:pt idx="18501">
                  <c:v>0.20448463788696519</c:v>
                </c:pt>
                <c:pt idx="18502">
                  <c:v>0.20446253562115024</c:v>
                </c:pt>
                <c:pt idx="18503">
                  <c:v>0.20444043693861721</c:v>
                </c:pt>
                <c:pt idx="18504">
                  <c:v>0.20441834183859126</c:v>
                </c:pt>
                <c:pt idx="18505">
                  <c:v>0.20439625032029402</c:v>
                </c:pt>
                <c:pt idx="18506">
                  <c:v>0.20437416238295139</c:v>
                </c:pt>
                <c:pt idx="18507">
                  <c:v>0.20435207802579358</c:v>
                </c:pt>
                <c:pt idx="18508">
                  <c:v>0.20432999724804468</c:v>
                </c:pt>
                <c:pt idx="18509">
                  <c:v>0.20430792004893153</c:v>
                </c:pt>
                <c:pt idx="18510">
                  <c:v>0.20428584642768091</c:v>
                </c:pt>
                <c:pt idx="18511">
                  <c:v>0.20426377638351867</c:v>
                </c:pt>
                <c:pt idx="18512">
                  <c:v>0.20424170991567325</c:v>
                </c:pt>
                <c:pt idx="18513">
                  <c:v>0.20421964702337281</c:v>
                </c:pt>
                <c:pt idx="18514">
                  <c:v>0.2041975877058409</c:v>
                </c:pt>
                <c:pt idx="18515">
                  <c:v>0.20417553196230934</c:v>
                </c:pt>
                <c:pt idx="18516">
                  <c:v>0.20415347979200479</c:v>
                </c:pt>
                <c:pt idx="18517">
                  <c:v>0.20413143119415544</c:v>
                </c:pt>
                <c:pt idx="18518">
                  <c:v>0.20410938616799215</c:v>
                </c:pt>
                <c:pt idx="18519">
                  <c:v>0.20408734471273751</c:v>
                </c:pt>
                <c:pt idx="18520">
                  <c:v>0.20406530682762547</c:v>
                </c:pt>
                <c:pt idx="18521">
                  <c:v>0.20404327251188173</c:v>
                </c:pt>
                <c:pt idx="18522">
                  <c:v>0.20402124176473671</c:v>
                </c:pt>
                <c:pt idx="18523">
                  <c:v>0.20399921458542547</c:v>
                </c:pt>
                <c:pt idx="18524">
                  <c:v>0.20397719097316491</c:v>
                </c:pt>
                <c:pt idx="18525">
                  <c:v>0.20395517092719784</c:v>
                </c:pt>
                <c:pt idx="18526">
                  <c:v>0.20393315444674742</c:v>
                </c:pt>
                <c:pt idx="18527">
                  <c:v>0.20391114153104653</c:v>
                </c:pt>
                <c:pt idx="18528">
                  <c:v>0.20388913217932336</c:v>
                </c:pt>
                <c:pt idx="18529">
                  <c:v>0.20386712639080726</c:v>
                </c:pt>
                <c:pt idx="18530">
                  <c:v>0.20384512416473421</c:v>
                </c:pt>
                <c:pt idx="18531">
                  <c:v>0.20382312550033271</c:v>
                </c:pt>
                <c:pt idx="18532">
                  <c:v>0.20380113039683556</c:v>
                </c:pt>
                <c:pt idx="18533">
                  <c:v>0.20377913885347168</c:v>
                </c:pt>
                <c:pt idx="18534">
                  <c:v>0.20375715086947369</c:v>
                </c:pt>
                <c:pt idx="18535">
                  <c:v>0.20373516644407141</c:v>
                </c:pt>
                <c:pt idx="18536">
                  <c:v>0.20371318557650397</c:v>
                </c:pt>
                <c:pt idx="18537">
                  <c:v>0.20369120826599391</c:v>
                </c:pt>
                <c:pt idx="18538">
                  <c:v>0.20366923451178295</c:v>
                </c:pt>
                <c:pt idx="18539">
                  <c:v>0.2036472643130964</c:v>
                </c:pt>
                <c:pt idx="18540">
                  <c:v>0.20362529766917234</c:v>
                </c:pt>
                <c:pt idx="18541">
                  <c:v>0.20360333457924393</c:v>
                </c:pt>
                <c:pt idx="18542">
                  <c:v>0.20358137504253923</c:v>
                </c:pt>
                <c:pt idx="18543">
                  <c:v>0.20355941905829741</c:v>
                </c:pt>
                <c:pt idx="18544">
                  <c:v>0.2035374666257497</c:v>
                </c:pt>
                <c:pt idx="18545">
                  <c:v>0.2035155177441309</c:v>
                </c:pt>
                <c:pt idx="18546">
                  <c:v>0.20349357241267491</c:v>
                </c:pt>
                <c:pt idx="18547">
                  <c:v>0.20347163063061602</c:v>
                </c:pt>
                <c:pt idx="18548">
                  <c:v>0.20344969239719177</c:v>
                </c:pt>
                <c:pt idx="18549">
                  <c:v>0.20342775771162874</c:v>
                </c:pt>
                <c:pt idx="18550">
                  <c:v>0.20340582657317041</c:v>
                </c:pt>
                <c:pt idx="18551">
                  <c:v>0.20338389898104831</c:v>
                </c:pt>
                <c:pt idx="18552">
                  <c:v>0.2033619749344989</c:v>
                </c:pt>
                <c:pt idx="18553">
                  <c:v>0.20334005443275741</c:v>
                </c:pt>
                <c:pt idx="18554">
                  <c:v>0.20331813747506214</c:v>
                </c:pt>
                <c:pt idx="18555">
                  <c:v>0.20329622406064204</c:v>
                </c:pt>
                <c:pt idx="18556">
                  <c:v>0.2032743141887404</c:v>
                </c:pt>
                <c:pt idx="18557">
                  <c:v>0.20325240785859144</c:v>
                </c:pt>
                <c:pt idx="18558">
                  <c:v>0.20323050506943174</c:v>
                </c:pt>
                <c:pt idx="18559">
                  <c:v>0.20320860582050004</c:v>
                </c:pt>
                <c:pt idx="18560">
                  <c:v>0.20318671011102771</c:v>
                </c:pt>
                <c:pt idx="18561">
                  <c:v>0.20316481794025767</c:v>
                </c:pt>
                <c:pt idx="18562">
                  <c:v>0.20314292930742694</c:v>
                </c:pt>
                <c:pt idx="18563">
                  <c:v>0.20312104421176982</c:v>
                </c:pt>
                <c:pt idx="18564">
                  <c:v>0.20309916265252873</c:v>
                </c:pt>
                <c:pt idx="18565">
                  <c:v>0.20307728462893651</c:v>
                </c:pt>
                <c:pt idx="18566">
                  <c:v>0.20305541014023726</c:v>
                </c:pt>
                <c:pt idx="18567">
                  <c:v>0.20303353918566391</c:v>
                </c:pt>
                <c:pt idx="18568">
                  <c:v>0.20301167176445858</c:v>
                </c:pt>
                <c:pt idx="18569">
                  <c:v>0.20298980787585991</c:v>
                </c:pt>
                <c:pt idx="18570">
                  <c:v>0.20296794751910852</c:v>
                </c:pt>
                <c:pt idx="18571">
                  <c:v>0.20294609069344002</c:v>
                </c:pt>
                <c:pt idx="18572">
                  <c:v>0.20292423739809487</c:v>
                </c:pt>
                <c:pt idx="18573">
                  <c:v>0.20290238763231502</c:v>
                </c:pt>
                <c:pt idx="18574">
                  <c:v>0.20288054139533621</c:v>
                </c:pt>
                <c:pt idx="18575">
                  <c:v>0.20285869868640374</c:v>
                </c:pt>
                <c:pt idx="18576">
                  <c:v>0.20283685950475552</c:v>
                </c:pt>
                <c:pt idx="18577">
                  <c:v>0.20281502384963246</c:v>
                </c:pt>
                <c:pt idx="18578">
                  <c:v>0.20279319172027727</c:v>
                </c:pt>
                <c:pt idx="18579">
                  <c:v>0.202771363115926</c:v>
                </c:pt>
                <c:pt idx="18580">
                  <c:v>0.20274953803582413</c:v>
                </c:pt>
                <c:pt idx="18581">
                  <c:v>0.20272771647920876</c:v>
                </c:pt>
                <c:pt idx="18582">
                  <c:v>0.20270589844532852</c:v>
                </c:pt>
                <c:pt idx="18583">
                  <c:v>0.20268408393341669</c:v>
                </c:pt>
                <c:pt idx="18584">
                  <c:v>0.20266227294272171</c:v>
                </c:pt>
                <c:pt idx="18585">
                  <c:v>0.20264046547248563</c:v>
                </c:pt>
                <c:pt idx="18586">
                  <c:v>0.20261866152194491</c:v>
                </c:pt>
                <c:pt idx="18587">
                  <c:v>0.20259686109034791</c:v>
                </c:pt>
                <c:pt idx="18588">
                  <c:v>0.20257506417693574</c:v>
                </c:pt>
                <c:pt idx="18589">
                  <c:v>0.20255327078095128</c:v>
                </c:pt>
                <c:pt idx="18590">
                  <c:v>0.20253148090163794</c:v>
                </c:pt>
                <c:pt idx="18591">
                  <c:v>0.20250969453823894</c:v>
                </c:pt>
                <c:pt idx="18592">
                  <c:v>0.20248791168999791</c:v>
                </c:pt>
                <c:pt idx="18593">
                  <c:v>0.20246613235615993</c:v>
                </c:pt>
                <c:pt idx="18594">
                  <c:v>0.20244435653596773</c:v>
                </c:pt>
                <c:pt idx="18595">
                  <c:v>0.20242258422866127</c:v>
                </c:pt>
                <c:pt idx="18596">
                  <c:v>0.20240081543349375</c:v>
                </c:pt>
                <c:pt idx="18597">
                  <c:v>0.2023790501497027</c:v>
                </c:pt>
                <c:pt idx="18598">
                  <c:v>0.20235728837653721</c:v>
                </c:pt>
                <c:pt idx="18599">
                  <c:v>0.2023355301132404</c:v>
                </c:pt>
                <c:pt idx="18600">
                  <c:v>0.20231377535905787</c:v>
                </c:pt>
                <c:pt idx="18601">
                  <c:v>0.20229202411323571</c:v>
                </c:pt>
                <c:pt idx="18602">
                  <c:v>0.20227027637501838</c:v>
                </c:pt>
                <c:pt idx="18603">
                  <c:v>0.20224853214365254</c:v>
                </c:pt>
                <c:pt idx="18604">
                  <c:v>0.20222679141838398</c:v>
                </c:pt>
                <c:pt idx="18605">
                  <c:v>0.20220505419845924</c:v>
                </c:pt>
                <c:pt idx="18606">
                  <c:v>0.20218332048312423</c:v>
                </c:pt>
                <c:pt idx="18607">
                  <c:v>0.20216159027162611</c:v>
                </c:pt>
                <c:pt idx="18608">
                  <c:v>0.2021398635632117</c:v>
                </c:pt>
                <c:pt idx="18609">
                  <c:v>0.20211814035713008</c:v>
                </c:pt>
                <c:pt idx="18610">
                  <c:v>0.20209642065262368</c:v>
                </c:pt>
                <c:pt idx="18611">
                  <c:v>0.20207470444894152</c:v>
                </c:pt>
                <c:pt idx="18612">
                  <c:v>0.20205299174533553</c:v>
                </c:pt>
                <c:pt idx="18613">
                  <c:v>0.20203128254104996</c:v>
                </c:pt>
                <c:pt idx="18614">
                  <c:v>0.20200957683533091</c:v>
                </c:pt>
                <c:pt idx="18615">
                  <c:v>0.20198787462743237</c:v>
                </c:pt>
                <c:pt idx="18616">
                  <c:v>0.20196617591659691</c:v>
                </c:pt>
                <c:pt idx="18617">
                  <c:v>0.2019444807020806</c:v>
                </c:pt>
                <c:pt idx="18618">
                  <c:v>0.20192278898312141</c:v>
                </c:pt>
                <c:pt idx="18619">
                  <c:v>0.20190110075897794</c:v>
                </c:pt>
                <c:pt idx="18620">
                  <c:v>0.20187941602889631</c:v>
                </c:pt>
                <c:pt idx="18621">
                  <c:v>0.20185773479212776</c:v>
                </c:pt>
                <c:pt idx="18622">
                  <c:v>0.20183605704791671</c:v>
                </c:pt>
                <c:pt idx="18623">
                  <c:v>0.20181438279551844</c:v>
                </c:pt>
                <c:pt idx="18624">
                  <c:v>0.201792712034181</c:v>
                </c:pt>
                <c:pt idx="18625">
                  <c:v>0.20177104476315497</c:v>
                </c:pt>
                <c:pt idx="18626">
                  <c:v>0.20174938098169379</c:v>
                </c:pt>
                <c:pt idx="18627">
                  <c:v>0.20172772068903919</c:v>
                </c:pt>
                <c:pt idx="18628">
                  <c:v>0.20170606388445236</c:v>
                </c:pt>
                <c:pt idx="18629">
                  <c:v>0.20168441056717887</c:v>
                </c:pt>
                <c:pt idx="18630">
                  <c:v>0.20166276073646974</c:v>
                </c:pt>
                <c:pt idx="18631">
                  <c:v>0.20164111439157914</c:v>
                </c:pt>
                <c:pt idx="18632">
                  <c:v>0.20161947153175791</c:v>
                </c:pt>
                <c:pt idx="18633">
                  <c:v>0.20159783215625912</c:v>
                </c:pt>
                <c:pt idx="18634">
                  <c:v>0.20157619626433021</c:v>
                </c:pt>
                <c:pt idx="18635">
                  <c:v>0.20155456385522841</c:v>
                </c:pt>
                <c:pt idx="18636">
                  <c:v>0.20153293492820434</c:v>
                </c:pt>
                <c:pt idx="18637">
                  <c:v>0.20151130948251239</c:v>
                </c:pt>
                <c:pt idx="18638">
                  <c:v>0.20148968751740412</c:v>
                </c:pt>
                <c:pt idx="18639">
                  <c:v>0.20146806903213044</c:v>
                </c:pt>
                <c:pt idx="18640">
                  <c:v>0.20144645402594724</c:v>
                </c:pt>
                <c:pt idx="18641">
                  <c:v>0.20142484249810541</c:v>
                </c:pt>
                <c:pt idx="18642">
                  <c:v>0.20140323444786581</c:v>
                </c:pt>
                <c:pt idx="18643">
                  <c:v>0.20138162987447164</c:v>
                </c:pt>
                <c:pt idx="18644">
                  <c:v>0.20136002877718556</c:v>
                </c:pt>
                <c:pt idx="18645">
                  <c:v>0.20133843115526129</c:v>
                </c:pt>
                <c:pt idx="18646">
                  <c:v>0.20131683700794792</c:v>
                </c:pt>
                <c:pt idx="18647">
                  <c:v>0.20129524633450291</c:v>
                </c:pt>
                <c:pt idx="18648">
                  <c:v>0.20127365913418283</c:v>
                </c:pt>
                <c:pt idx="18649">
                  <c:v>0.20125207540624171</c:v>
                </c:pt>
                <c:pt idx="18650">
                  <c:v>0.20123049514993663</c:v>
                </c:pt>
                <c:pt idx="18651">
                  <c:v>0.2012089183645171</c:v>
                </c:pt>
                <c:pt idx="18652">
                  <c:v>0.20118734504924499</c:v>
                </c:pt>
                <c:pt idx="18653">
                  <c:v>0.20116577520337367</c:v>
                </c:pt>
                <c:pt idx="18654">
                  <c:v>0.20114420882616274</c:v>
                </c:pt>
                <c:pt idx="18655">
                  <c:v>0.20112264591686083</c:v>
                </c:pt>
                <c:pt idx="18656">
                  <c:v>0.20110108647473121</c:v>
                </c:pt>
                <c:pt idx="18657">
                  <c:v>0.20107953049902871</c:v>
                </c:pt>
                <c:pt idx="18658">
                  <c:v>0.2010579779890096</c:v>
                </c:pt>
                <c:pt idx="18659">
                  <c:v>0.20103642894393164</c:v>
                </c:pt>
                <c:pt idx="18660">
                  <c:v>0.20101488336305184</c:v>
                </c:pt>
                <c:pt idx="18661">
                  <c:v>0.20099334124562948</c:v>
                </c:pt>
                <c:pt idx="18662">
                  <c:v>0.20097180259091724</c:v>
                </c:pt>
                <c:pt idx="18663">
                  <c:v>0.20095026739817798</c:v>
                </c:pt>
                <c:pt idx="18664">
                  <c:v>0.20092873566666841</c:v>
                </c:pt>
                <c:pt idx="18665">
                  <c:v>0.20090720739564621</c:v>
                </c:pt>
                <c:pt idx="18666">
                  <c:v>0.20088568258437178</c:v>
                </c:pt>
                <c:pt idx="18667">
                  <c:v>0.20086416123209941</c:v>
                </c:pt>
                <c:pt idx="18668">
                  <c:v>0.2008426433380924</c:v>
                </c:pt>
                <c:pt idx="18669">
                  <c:v>0.20082112890160767</c:v>
                </c:pt>
                <c:pt idx="18670">
                  <c:v>0.20079961792190634</c:v>
                </c:pt>
                <c:pt idx="18671">
                  <c:v>0.2007781103982462</c:v>
                </c:pt>
                <c:pt idx="18672">
                  <c:v>0.20075660632988737</c:v>
                </c:pt>
                <c:pt idx="18673">
                  <c:v>0.20073510571608999</c:v>
                </c:pt>
                <c:pt idx="18674">
                  <c:v>0.20071360855611531</c:v>
                </c:pt>
                <c:pt idx="18675">
                  <c:v>0.20069211484921956</c:v>
                </c:pt>
                <c:pt idx="18676">
                  <c:v>0.20067062459466717</c:v>
                </c:pt>
                <c:pt idx="18677">
                  <c:v>0.20064913779171928</c:v>
                </c:pt>
                <c:pt idx="18678">
                  <c:v>0.20062765443963218</c:v>
                </c:pt>
                <c:pt idx="18679">
                  <c:v>0.20060617453767141</c:v>
                </c:pt>
                <c:pt idx="18680">
                  <c:v>0.20058469808509671</c:v>
                </c:pt>
                <c:pt idx="18681">
                  <c:v>0.20056322508116944</c:v>
                </c:pt>
                <c:pt idx="18682">
                  <c:v>0.20054175552515124</c:v>
                </c:pt>
                <c:pt idx="18683">
                  <c:v>0.20052028941630576</c:v>
                </c:pt>
                <c:pt idx="18684">
                  <c:v>0.20049882675389041</c:v>
                </c:pt>
                <c:pt idx="18685">
                  <c:v>0.20047736753717399</c:v>
                </c:pt>
                <c:pt idx="18686">
                  <c:v>0.20045591176541144</c:v>
                </c:pt>
                <c:pt idx="18687">
                  <c:v>0.20043445943787364</c:v>
                </c:pt>
                <c:pt idx="18688">
                  <c:v>0.20041301055381491</c:v>
                </c:pt>
                <c:pt idx="18689">
                  <c:v>0.20039156511250436</c:v>
                </c:pt>
                <c:pt idx="18690">
                  <c:v>0.20037012311320368</c:v>
                </c:pt>
                <c:pt idx="18691">
                  <c:v>0.20034868455517807</c:v>
                </c:pt>
                <c:pt idx="18692">
                  <c:v>0.20032724943768571</c:v>
                </c:pt>
                <c:pt idx="18693">
                  <c:v>0.20030581775999556</c:v>
                </c:pt>
                <c:pt idx="18694">
                  <c:v>0.20028438952137301</c:v>
                </c:pt>
                <c:pt idx="18695">
                  <c:v>0.20026296472107374</c:v>
                </c:pt>
                <c:pt idx="18696">
                  <c:v>0.20024154335837041</c:v>
                </c:pt>
                <c:pt idx="18697">
                  <c:v>0.20022012543252496</c:v>
                </c:pt>
                <c:pt idx="18698">
                  <c:v>0.20019871094280239</c:v>
                </c:pt>
                <c:pt idx="18699">
                  <c:v>0.20017729988846791</c:v>
                </c:pt>
                <c:pt idx="18700">
                  <c:v>0.20015589226878444</c:v>
                </c:pt>
                <c:pt idx="18701">
                  <c:v>0.20013448808302389</c:v>
                </c:pt>
                <c:pt idx="18702">
                  <c:v>0.20011308733044433</c:v>
                </c:pt>
                <c:pt idx="18703">
                  <c:v>0.20009169001031343</c:v>
                </c:pt>
                <c:pt idx="18704">
                  <c:v>0.20007029612189994</c:v>
                </c:pt>
                <c:pt idx="18705">
                  <c:v>0.20004890566446948</c:v>
                </c:pt>
                <c:pt idx="18706">
                  <c:v>0.20002751863728466</c:v>
                </c:pt>
                <c:pt idx="18707">
                  <c:v>0.2000061350396164</c:v>
                </c:pt>
                <c:pt idx="18708">
                  <c:v>0.19998475487073117</c:v>
                </c:pt>
                <c:pt idx="18709">
                  <c:v>0.19996337812989393</c:v>
                </c:pt>
                <c:pt idx="18710">
                  <c:v>0.19994200481637314</c:v>
                </c:pt>
                <c:pt idx="18711">
                  <c:v>0.19992063492943191</c:v>
                </c:pt>
                <c:pt idx="18712">
                  <c:v>0.19989926846834441</c:v>
                </c:pt>
                <c:pt idx="18713">
                  <c:v>0.19987790543237544</c:v>
                </c:pt>
                <c:pt idx="18714">
                  <c:v>0.19985654582079321</c:v>
                </c:pt>
                <c:pt idx="18715">
                  <c:v>0.19983518963286723</c:v>
                </c:pt>
                <c:pt idx="18716">
                  <c:v>0.1998138368678638</c:v>
                </c:pt>
                <c:pt idx="18717">
                  <c:v>0.19979248752505094</c:v>
                </c:pt>
                <c:pt idx="18718">
                  <c:v>0.19977114160369636</c:v>
                </c:pt>
                <c:pt idx="18719">
                  <c:v>0.19974979910307394</c:v>
                </c:pt>
                <c:pt idx="18720">
                  <c:v>0.19972846002245087</c:v>
                </c:pt>
                <c:pt idx="18721">
                  <c:v>0.19970712436109384</c:v>
                </c:pt>
                <c:pt idx="18722">
                  <c:v>0.19968579211827325</c:v>
                </c:pt>
                <c:pt idx="18723">
                  <c:v>0.19966446329326121</c:v>
                </c:pt>
                <c:pt idx="18724">
                  <c:v>0.19964313788532864</c:v>
                </c:pt>
                <c:pt idx="18725">
                  <c:v>0.19962181589373768</c:v>
                </c:pt>
                <c:pt idx="18726">
                  <c:v>0.19960049731776724</c:v>
                </c:pt>
                <c:pt idx="18727">
                  <c:v>0.19957918215668424</c:v>
                </c:pt>
                <c:pt idx="18728">
                  <c:v>0.19955787040976003</c:v>
                </c:pt>
                <c:pt idx="18729">
                  <c:v>0.19953656207626524</c:v>
                </c:pt>
                <c:pt idx="18730">
                  <c:v>0.19951525715547336</c:v>
                </c:pt>
                <c:pt idx="18731">
                  <c:v>0.19949395564664871</c:v>
                </c:pt>
                <c:pt idx="18732">
                  <c:v>0.19947265754906959</c:v>
                </c:pt>
                <c:pt idx="18733">
                  <c:v>0.19945136286200738</c:v>
                </c:pt>
                <c:pt idx="18734">
                  <c:v>0.19943007158472953</c:v>
                </c:pt>
                <c:pt idx="18735">
                  <c:v>0.19940878371650991</c:v>
                </c:pt>
                <c:pt idx="18736">
                  <c:v>0.19938749925662291</c:v>
                </c:pt>
                <c:pt idx="18737">
                  <c:v>0.19936621820433884</c:v>
                </c:pt>
                <c:pt idx="18738">
                  <c:v>0.19934494055893304</c:v>
                </c:pt>
                <c:pt idx="18739">
                  <c:v>0.19932366631967136</c:v>
                </c:pt>
                <c:pt idx="18740">
                  <c:v>0.19930239548583792</c:v>
                </c:pt>
                <c:pt idx="18741">
                  <c:v>0.19928112805669548</c:v>
                </c:pt>
                <c:pt idx="18742">
                  <c:v>0.19925986403152321</c:v>
                </c:pt>
                <c:pt idx="18743">
                  <c:v>0.19923860340959304</c:v>
                </c:pt>
                <c:pt idx="18744">
                  <c:v>0.19921734619018164</c:v>
                </c:pt>
                <c:pt idx="18745">
                  <c:v>0.19919609237255523</c:v>
                </c:pt>
                <c:pt idx="18746">
                  <c:v>0.19917484195599566</c:v>
                </c:pt>
                <c:pt idx="18747">
                  <c:v>0.19915359493977344</c:v>
                </c:pt>
                <c:pt idx="18748">
                  <c:v>0.19913235132316714</c:v>
                </c:pt>
                <c:pt idx="18749">
                  <c:v>0.19911111110544771</c:v>
                </c:pt>
                <c:pt idx="18750">
                  <c:v>0.19908987428589089</c:v>
                </c:pt>
                <c:pt idx="18751">
                  <c:v>0.19906864086377241</c:v>
                </c:pt>
                <c:pt idx="18752">
                  <c:v>0.19904741083836963</c:v>
                </c:pt>
                <c:pt idx="18753">
                  <c:v>0.19902618420895132</c:v>
                </c:pt>
                <c:pt idx="18754">
                  <c:v>0.19900496097480008</c:v>
                </c:pt>
                <c:pt idx="18755">
                  <c:v>0.19898374113518971</c:v>
                </c:pt>
                <c:pt idx="18756">
                  <c:v>0.19896252468939576</c:v>
                </c:pt>
                <c:pt idx="18757">
                  <c:v>0.19894131163669693</c:v>
                </c:pt>
                <c:pt idx="18758">
                  <c:v>0.19892010197636567</c:v>
                </c:pt>
                <c:pt idx="18759">
                  <c:v>0.19889889570767946</c:v>
                </c:pt>
                <c:pt idx="18760">
                  <c:v>0.19887769282991802</c:v>
                </c:pt>
                <c:pt idx="18761">
                  <c:v>0.19885649334235694</c:v>
                </c:pt>
                <c:pt idx="18762">
                  <c:v>0.19883529724427329</c:v>
                </c:pt>
                <c:pt idx="18763">
                  <c:v>0.19881410453494491</c:v>
                </c:pt>
                <c:pt idx="18764">
                  <c:v>0.19879291521364867</c:v>
                </c:pt>
                <c:pt idx="18765">
                  <c:v>0.19877172927966233</c:v>
                </c:pt>
                <c:pt idx="18766">
                  <c:v>0.19875054673226741</c:v>
                </c:pt>
                <c:pt idx="18767">
                  <c:v>0.19872936757073875</c:v>
                </c:pt>
                <c:pt idx="18768">
                  <c:v>0.19870819179435445</c:v>
                </c:pt>
                <c:pt idx="18769">
                  <c:v>0.19868701940239294</c:v>
                </c:pt>
                <c:pt idx="18770">
                  <c:v>0.19866585039413456</c:v>
                </c:pt>
                <c:pt idx="18771">
                  <c:v>0.19864468476885838</c:v>
                </c:pt>
                <c:pt idx="18772">
                  <c:v>0.19862352252584337</c:v>
                </c:pt>
                <c:pt idx="18773">
                  <c:v>0.19860236366436856</c:v>
                </c:pt>
                <c:pt idx="18774">
                  <c:v>0.19858120818371369</c:v>
                </c:pt>
                <c:pt idx="18775">
                  <c:v>0.19856005608315838</c:v>
                </c:pt>
                <c:pt idx="18776">
                  <c:v>0.19853890736198296</c:v>
                </c:pt>
                <c:pt idx="18777">
                  <c:v>0.19851776201946741</c:v>
                </c:pt>
                <c:pt idx="18778">
                  <c:v>0.19849662005489171</c:v>
                </c:pt>
                <c:pt idx="18779">
                  <c:v>0.19847548146753896</c:v>
                </c:pt>
                <c:pt idx="18780">
                  <c:v>0.19845434625668354</c:v>
                </c:pt>
                <c:pt idx="18781">
                  <c:v>0.19843321442161271</c:v>
                </c:pt>
                <c:pt idx="18782">
                  <c:v>0.19841208596160659</c:v>
                </c:pt>
                <c:pt idx="18783">
                  <c:v>0.19839096087594241</c:v>
                </c:pt>
                <c:pt idx="18784">
                  <c:v>0.19836983916390599</c:v>
                </c:pt>
                <c:pt idx="18785">
                  <c:v>0.19834872082477759</c:v>
                </c:pt>
                <c:pt idx="18786">
                  <c:v>0.19832760585783921</c:v>
                </c:pt>
                <c:pt idx="18787">
                  <c:v>0.19830649426237429</c:v>
                </c:pt>
                <c:pt idx="18788">
                  <c:v>0.19828538603766244</c:v>
                </c:pt>
                <c:pt idx="18789">
                  <c:v>0.19826428118298708</c:v>
                </c:pt>
                <c:pt idx="18790">
                  <c:v>0.1982431796976295</c:v>
                </c:pt>
                <c:pt idx="18791">
                  <c:v>0.19822208158087554</c:v>
                </c:pt>
                <c:pt idx="18792">
                  <c:v>0.19820098683200693</c:v>
                </c:pt>
                <c:pt idx="18793">
                  <c:v>0.19817989545030434</c:v>
                </c:pt>
                <c:pt idx="18794">
                  <c:v>0.19815880743505537</c:v>
                </c:pt>
                <c:pt idx="18795">
                  <c:v>0.19813772278554212</c:v>
                </c:pt>
                <c:pt idx="18796">
                  <c:v>0.19811664150104794</c:v>
                </c:pt>
                <c:pt idx="18797">
                  <c:v>0.19809556358085692</c:v>
                </c:pt>
                <c:pt idx="18798">
                  <c:v>0.19807448902425329</c:v>
                </c:pt>
                <c:pt idx="18799">
                  <c:v>0.19805341783052141</c:v>
                </c:pt>
                <c:pt idx="18800">
                  <c:v>0.1980323499989457</c:v>
                </c:pt>
                <c:pt idx="18801">
                  <c:v>0.19801128552881245</c:v>
                </c:pt>
                <c:pt idx="18802">
                  <c:v>0.19799022441940392</c:v>
                </c:pt>
                <c:pt idx="18803">
                  <c:v>0.19796916667000491</c:v>
                </c:pt>
                <c:pt idx="18804">
                  <c:v>0.19794811227990394</c:v>
                </c:pt>
                <c:pt idx="18805">
                  <c:v>0.19792706124838413</c:v>
                </c:pt>
                <c:pt idx="18806">
                  <c:v>0.19790601357473372</c:v>
                </c:pt>
                <c:pt idx="18807">
                  <c:v>0.19788496925823387</c:v>
                </c:pt>
                <c:pt idx="18808">
                  <c:v>0.19786392829817517</c:v>
                </c:pt>
                <c:pt idx="18809">
                  <c:v>0.19784289069384228</c:v>
                </c:pt>
                <c:pt idx="18810">
                  <c:v>0.19782185644452155</c:v>
                </c:pt>
                <c:pt idx="18811">
                  <c:v>0.19780082554949971</c:v>
                </c:pt>
                <c:pt idx="18812">
                  <c:v>0.19777979800806358</c:v>
                </c:pt>
                <c:pt idx="18813">
                  <c:v>0.19775877381950022</c:v>
                </c:pt>
                <c:pt idx="18814">
                  <c:v>0.19773775298309684</c:v>
                </c:pt>
                <c:pt idx="18815">
                  <c:v>0.19771673549814225</c:v>
                </c:pt>
                <c:pt idx="18816">
                  <c:v>0.19769572136391828</c:v>
                </c:pt>
                <c:pt idx="18817">
                  <c:v>0.19767471057972122</c:v>
                </c:pt>
                <c:pt idx="18818">
                  <c:v>0.19765370314483352</c:v>
                </c:pt>
                <c:pt idx="18819">
                  <c:v>0.1976326990585433</c:v>
                </c:pt>
                <c:pt idx="18820">
                  <c:v>0.197611698320143</c:v>
                </c:pt>
                <c:pt idx="18821">
                  <c:v>0.19759070092891687</c:v>
                </c:pt>
                <c:pt idx="18822">
                  <c:v>0.19756970688415559</c:v>
                </c:pt>
                <c:pt idx="18823">
                  <c:v>0.19754871618514744</c:v>
                </c:pt>
                <c:pt idx="18824">
                  <c:v>0.1975277288311818</c:v>
                </c:pt>
                <c:pt idx="18825">
                  <c:v>0.1975067448215479</c:v>
                </c:pt>
                <c:pt idx="18826">
                  <c:v>0.19748576415553523</c:v>
                </c:pt>
                <c:pt idx="18827">
                  <c:v>0.19746478683243654</c:v>
                </c:pt>
                <c:pt idx="18828">
                  <c:v>0.19744381285153401</c:v>
                </c:pt>
                <c:pt idx="18829">
                  <c:v>0.19742284221212344</c:v>
                </c:pt>
                <c:pt idx="18830">
                  <c:v>0.1974018749134932</c:v>
                </c:pt>
                <c:pt idx="18831">
                  <c:v>0.19738091095493537</c:v>
                </c:pt>
                <c:pt idx="18832">
                  <c:v>0.19735995033573986</c:v>
                </c:pt>
                <c:pt idx="18833">
                  <c:v>0.1973389930551985</c:v>
                </c:pt>
                <c:pt idx="18834">
                  <c:v>0.19731803911260001</c:v>
                </c:pt>
                <c:pt idx="18835">
                  <c:v>0.19729708850723746</c:v>
                </c:pt>
                <c:pt idx="18836">
                  <c:v>0.19727614123839696</c:v>
                </c:pt>
                <c:pt idx="18837">
                  <c:v>0.19725519730537749</c:v>
                </c:pt>
                <c:pt idx="18838">
                  <c:v>0.19723425670746997</c:v>
                </c:pt>
                <c:pt idx="18839">
                  <c:v>0.19721331944395948</c:v>
                </c:pt>
                <c:pt idx="18840">
                  <c:v>0.19719238551414639</c:v>
                </c:pt>
                <c:pt idx="18841">
                  <c:v>0.19717145491731661</c:v>
                </c:pt>
                <c:pt idx="18842">
                  <c:v>0.19715052765276667</c:v>
                </c:pt>
                <c:pt idx="18843">
                  <c:v>0.19712960371978652</c:v>
                </c:pt>
                <c:pt idx="18844">
                  <c:v>0.19710868311767343</c:v>
                </c:pt>
                <c:pt idx="18845">
                  <c:v>0.19708776584571588</c:v>
                </c:pt>
                <c:pt idx="18846">
                  <c:v>0.19706685190320883</c:v>
                </c:pt>
                <c:pt idx="18847">
                  <c:v>0.19704594128944591</c:v>
                </c:pt>
                <c:pt idx="18848">
                  <c:v>0.1970250340037196</c:v>
                </c:pt>
                <c:pt idx="18849">
                  <c:v>0.19700413004532702</c:v>
                </c:pt>
                <c:pt idx="18850">
                  <c:v>0.19698322941355537</c:v>
                </c:pt>
                <c:pt idx="18851">
                  <c:v>0.19696233210770792</c:v>
                </c:pt>
                <c:pt idx="18852">
                  <c:v>0.19694143812707227</c:v>
                </c:pt>
                <c:pt idx="18853">
                  <c:v>0.19692054747094095</c:v>
                </c:pt>
                <c:pt idx="18854">
                  <c:v>0.19689966013861587</c:v>
                </c:pt>
                <c:pt idx="18855">
                  <c:v>0.19687877612938887</c:v>
                </c:pt>
                <c:pt idx="18856">
                  <c:v>0.19685789544255503</c:v>
                </c:pt>
                <c:pt idx="18857">
                  <c:v>0.19683701807740991</c:v>
                </c:pt>
                <c:pt idx="18858">
                  <c:v>0.19681614403324779</c:v>
                </c:pt>
                <c:pt idx="18859">
                  <c:v>0.19679527330936591</c:v>
                </c:pt>
                <c:pt idx="18860">
                  <c:v>0.19677440590505887</c:v>
                </c:pt>
                <c:pt idx="18861">
                  <c:v>0.19675354181962371</c:v>
                </c:pt>
                <c:pt idx="18862">
                  <c:v>0.19673268105235694</c:v>
                </c:pt>
                <c:pt idx="18863">
                  <c:v>0.19671182360255268</c:v>
                </c:pt>
                <c:pt idx="18864">
                  <c:v>0.19669096946950987</c:v>
                </c:pt>
                <c:pt idx="18865">
                  <c:v>0.19667011865252468</c:v>
                </c:pt>
                <c:pt idx="18866">
                  <c:v>0.19664927115089553</c:v>
                </c:pt>
                <c:pt idx="18867">
                  <c:v>0.19662842696391467</c:v>
                </c:pt>
                <c:pt idx="18868">
                  <c:v>0.19660758609088488</c:v>
                </c:pt>
                <c:pt idx="18869">
                  <c:v>0.19658674853110275</c:v>
                </c:pt>
                <c:pt idx="18870">
                  <c:v>0.19656591428386214</c:v>
                </c:pt>
                <c:pt idx="18871">
                  <c:v>0.19654508334846704</c:v>
                </c:pt>
                <c:pt idx="18872">
                  <c:v>0.19652425572420834</c:v>
                </c:pt>
                <c:pt idx="18873">
                  <c:v>0.19650343141039298</c:v>
                </c:pt>
                <c:pt idx="18874">
                  <c:v>0.19648261040630899</c:v>
                </c:pt>
                <c:pt idx="18875">
                  <c:v>0.19646179271126557</c:v>
                </c:pt>
                <c:pt idx="18876">
                  <c:v>0.19644097832455257</c:v>
                </c:pt>
                <c:pt idx="18877">
                  <c:v>0.1964201672454752</c:v>
                </c:pt>
                <c:pt idx="18878">
                  <c:v>0.19639935947333209</c:v>
                </c:pt>
                <c:pt idx="18879">
                  <c:v>0.1963785550074181</c:v>
                </c:pt>
                <c:pt idx="18880">
                  <c:v>0.19635775384703741</c:v>
                </c:pt>
                <c:pt idx="18881">
                  <c:v>0.1963369559914882</c:v>
                </c:pt>
                <c:pt idx="18882">
                  <c:v>0.19631616144007091</c:v>
                </c:pt>
                <c:pt idx="18883">
                  <c:v>0.19629537019208607</c:v>
                </c:pt>
                <c:pt idx="18884">
                  <c:v>0.1962745822468302</c:v>
                </c:pt>
                <c:pt idx="18885">
                  <c:v>0.19625379760360837</c:v>
                </c:pt>
                <c:pt idx="18886">
                  <c:v>0.19623301626171977</c:v>
                </c:pt>
                <c:pt idx="18887">
                  <c:v>0.19621223822046727</c:v>
                </c:pt>
                <c:pt idx="18888">
                  <c:v>0.19619146347914571</c:v>
                </c:pt>
                <c:pt idx="18889">
                  <c:v>0.1961706920370625</c:v>
                </c:pt>
                <c:pt idx="18890">
                  <c:v>0.1961499238935171</c:v>
                </c:pt>
                <c:pt idx="18891">
                  <c:v>0.19612915904781106</c:v>
                </c:pt>
                <c:pt idx="18892">
                  <c:v>0.19610839749924641</c:v>
                </c:pt>
                <c:pt idx="18893">
                  <c:v>0.19608763924712491</c:v>
                </c:pt>
                <c:pt idx="18894">
                  <c:v>0.19606688429074823</c:v>
                </c:pt>
                <c:pt idx="18895">
                  <c:v>0.19604613262941994</c:v>
                </c:pt>
                <c:pt idx="18896">
                  <c:v>0.19602538426244295</c:v>
                </c:pt>
                <c:pt idx="18897">
                  <c:v>0.1960046391891159</c:v>
                </c:pt>
                <c:pt idx="18898">
                  <c:v>0.19598389740874642</c:v>
                </c:pt>
                <c:pt idx="18899">
                  <c:v>0.19596315892063595</c:v>
                </c:pt>
                <c:pt idx="18900">
                  <c:v>0.19594242372408774</c:v>
                </c:pt>
                <c:pt idx="18901">
                  <c:v>0.19592169181840541</c:v>
                </c:pt>
                <c:pt idx="18902">
                  <c:v>0.19590096320289221</c:v>
                </c:pt>
                <c:pt idx="18903">
                  <c:v>0.19588023787685241</c:v>
                </c:pt>
                <c:pt idx="18904">
                  <c:v>0.19585951583958813</c:v>
                </c:pt>
                <c:pt idx="18905">
                  <c:v>0.19583879709040874</c:v>
                </c:pt>
                <c:pt idx="18906">
                  <c:v>0.19581808162861311</c:v>
                </c:pt>
                <c:pt idx="18907">
                  <c:v>0.1957973694535082</c:v>
                </c:pt>
                <c:pt idx="18908">
                  <c:v>0.19577666056439841</c:v>
                </c:pt>
                <c:pt idx="18909">
                  <c:v>0.19575595496058837</c:v>
                </c:pt>
                <c:pt idx="18910">
                  <c:v>0.19573525264138444</c:v>
                </c:pt>
                <c:pt idx="18911">
                  <c:v>0.19571455360609041</c:v>
                </c:pt>
                <c:pt idx="18912">
                  <c:v>0.195693857854012</c:v>
                </c:pt>
                <c:pt idx="18913">
                  <c:v>0.19567316538445562</c:v>
                </c:pt>
                <c:pt idx="18914">
                  <c:v>0.1956524761967269</c:v>
                </c:pt>
                <c:pt idx="18915">
                  <c:v>0.19563179029013156</c:v>
                </c:pt>
                <c:pt idx="18916">
                  <c:v>0.1956111076639761</c:v>
                </c:pt>
                <c:pt idx="18917">
                  <c:v>0.19559042831756684</c:v>
                </c:pt>
                <c:pt idx="18918">
                  <c:v>0.19556975225021034</c:v>
                </c:pt>
                <c:pt idx="18919">
                  <c:v>0.19554907946121344</c:v>
                </c:pt>
                <c:pt idx="18920">
                  <c:v>0.19552840994988302</c:v>
                </c:pt>
                <c:pt idx="18921">
                  <c:v>0.19550774371552626</c:v>
                </c:pt>
                <c:pt idx="18922">
                  <c:v>0.19548708075745286</c:v>
                </c:pt>
                <c:pt idx="18923">
                  <c:v>0.19546642107496467</c:v>
                </c:pt>
                <c:pt idx="18924">
                  <c:v>0.19544576466737379</c:v>
                </c:pt>
                <c:pt idx="18925">
                  <c:v>0.19542511153398492</c:v>
                </c:pt>
                <c:pt idx="18926">
                  <c:v>0.19540446167410991</c:v>
                </c:pt>
                <c:pt idx="18927">
                  <c:v>0.19538381508705518</c:v>
                </c:pt>
                <c:pt idx="18928">
                  <c:v>0.19536317177213061</c:v>
                </c:pt>
                <c:pt idx="18929">
                  <c:v>0.19534253172864069</c:v>
                </c:pt>
                <c:pt idx="18930">
                  <c:v>0.19532189495589822</c:v>
                </c:pt>
                <c:pt idx="18931">
                  <c:v>0.19530126145321086</c:v>
                </c:pt>
                <c:pt idx="18932">
                  <c:v>0.19528063121988767</c:v>
                </c:pt>
                <c:pt idx="18933">
                  <c:v>0.19526000425523823</c:v>
                </c:pt>
                <c:pt idx="18934">
                  <c:v>0.19523938055857354</c:v>
                </c:pt>
                <c:pt idx="18935">
                  <c:v>0.19521876012919959</c:v>
                </c:pt>
                <c:pt idx="18936">
                  <c:v>0.19519814296642896</c:v>
                </c:pt>
                <c:pt idx="18937">
                  <c:v>0.19517752906956679</c:v>
                </c:pt>
                <c:pt idx="18938">
                  <c:v>0.1951569184379337</c:v>
                </c:pt>
                <c:pt idx="18939">
                  <c:v>0.19513631107083179</c:v>
                </c:pt>
                <c:pt idx="18940">
                  <c:v>0.19511570696757388</c:v>
                </c:pt>
                <c:pt idx="18941">
                  <c:v>0.19509510612747313</c:v>
                </c:pt>
                <c:pt idx="18942">
                  <c:v>0.19507450854983358</c:v>
                </c:pt>
                <c:pt idx="18943">
                  <c:v>0.19505391423397317</c:v>
                </c:pt>
                <c:pt idx="18944">
                  <c:v>0.19503332317920141</c:v>
                </c:pt>
                <c:pt idx="18945">
                  <c:v>0.19501273538482874</c:v>
                </c:pt>
                <c:pt idx="18946">
                  <c:v>0.19499215085017008</c:v>
                </c:pt>
                <c:pt idx="18947">
                  <c:v>0.19497156957453027</c:v>
                </c:pt>
                <c:pt idx="18948">
                  <c:v>0.1949509915572307</c:v>
                </c:pt>
                <c:pt idx="18949">
                  <c:v>0.19493041679757503</c:v>
                </c:pt>
                <c:pt idx="18950">
                  <c:v>0.19490984529487926</c:v>
                </c:pt>
                <c:pt idx="18951">
                  <c:v>0.19488927704845752</c:v>
                </c:pt>
                <c:pt idx="18952">
                  <c:v>0.19486871205762141</c:v>
                </c:pt>
                <c:pt idx="18953">
                  <c:v>0.19484815032168348</c:v>
                </c:pt>
                <c:pt idx="18954">
                  <c:v>0.19482759183995718</c:v>
                </c:pt>
                <c:pt idx="18955">
                  <c:v>0.19480703661175597</c:v>
                </c:pt>
                <c:pt idx="18956">
                  <c:v>0.19478648463639564</c:v>
                </c:pt>
                <c:pt idx="18957">
                  <c:v>0.19476593591318236</c:v>
                </c:pt>
                <c:pt idx="18958">
                  <c:v>0.19474539044144076</c:v>
                </c:pt>
                <c:pt idx="18959">
                  <c:v>0.1947248482204729</c:v>
                </c:pt>
                <c:pt idx="18960">
                  <c:v>0.1947043092496025</c:v>
                </c:pt>
                <c:pt idx="18961">
                  <c:v>0.19468377352814067</c:v>
                </c:pt>
                <c:pt idx="18962">
                  <c:v>0.19466324105540375</c:v>
                </c:pt>
                <c:pt idx="18963">
                  <c:v>0.19464271183070206</c:v>
                </c:pt>
                <c:pt idx="18964">
                  <c:v>0.19462218585335475</c:v>
                </c:pt>
                <c:pt idx="18965">
                  <c:v>0.19460166312267566</c:v>
                </c:pt>
                <c:pt idx="18966">
                  <c:v>0.19458114363798004</c:v>
                </c:pt>
                <c:pt idx="18967">
                  <c:v>0.19456062739858165</c:v>
                </c:pt>
                <c:pt idx="18968">
                  <c:v>0.19454011440380148</c:v>
                </c:pt>
                <c:pt idx="18969">
                  <c:v>0.19451960465295021</c:v>
                </c:pt>
                <c:pt idx="18970">
                  <c:v>0.19449909814534758</c:v>
                </c:pt>
                <c:pt idx="18971">
                  <c:v>0.19447859488030458</c:v>
                </c:pt>
                <c:pt idx="18972">
                  <c:v>0.19445809485714274</c:v>
                </c:pt>
                <c:pt idx="18973">
                  <c:v>0.19443759807517341</c:v>
                </c:pt>
                <c:pt idx="18974">
                  <c:v>0.19441710453371891</c:v>
                </c:pt>
                <c:pt idx="18975">
                  <c:v>0.19439661423209392</c:v>
                </c:pt>
                <c:pt idx="18976">
                  <c:v>0.19437612716961467</c:v>
                </c:pt>
                <c:pt idx="18977">
                  <c:v>0.19435564334560107</c:v>
                </c:pt>
                <c:pt idx="18978">
                  <c:v>0.19433516275936799</c:v>
                </c:pt>
                <c:pt idx="18979">
                  <c:v>0.19431468541023444</c:v>
                </c:pt>
                <c:pt idx="18980">
                  <c:v>0.19429421129751689</c:v>
                </c:pt>
                <c:pt idx="18981">
                  <c:v>0.19427374042053466</c:v>
                </c:pt>
                <c:pt idx="18982">
                  <c:v>0.19425327277860557</c:v>
                </c:pt>
                <c:pt idx="18983">
                  <c:v>0.194232808371048</c:v>
                </c:pt>
                <c:pt idx="18984">
                  <c:v>0.19421234719718303</c:v>
                </c:pt>
                <c:pt idx="18985">
                  <c:v>0.19419188925632191</c:v>
                </c:pt>
                <c:pt idx="18986">
                  <c:v>0.19417143454779248</c:v>
                </c:pt>
                <c:pt idx="18987">
                  <c:v>0.19415098307090653</c:v>
                </c:pt>
                <c:pt idx="18988">
                  <c:v>0.19413053482498838</c:v>
                </c:pt>
                <c:pt idx="18989">
                  <c:v>0.1941100898093559</c:v>
                </c:pt>
                <c:pt idx="18990">
                  <c:v>0.19408964802332851</c:v>
                </c:pt>
                <c:pt idx="18991">
                  <c:v>0.19406920946622844</c:v>
                </c:pt>
                <c:pt idx="18992">
                  <c:v>0.19404877413737051</c:v>
                </c:pt>
                <c:pt idx="18993">
                  <c:v>0.19402834203607691</c:v>
                </c:pt>
                <c:pt idx="18994">
                  <c:v>0.1940079131616699</c:v>
                </c:pt>
                <c:pt idx="18995">
                  <c:v>0.19398748751347175</c:v>
                </c:pt>
                <c:pt idx="18996">
                  <c:v>0.19396706509079667</c:v>
                </c:pt>
                <c:pt idx="18997">
                  <c:v>0.19394664589297175</c:v>
                </c:pt>
                <c:pt idx="18998">
                  <c:v>0.19392622991931147</c:v>
                </c:pt>
                <c:pt idx="18999">
                  <c:v>0.1939058171691439</c:v>
                </c:pt>
                <c:pt idx="19000">
                  <c:v>0.19388540764178766</c:v>
                </c:pt>
                <c:pt idx="19001">
                  <c:v>0.19386500133656445</c:v>
                </c:pt>
                <c:pt idx="19002">
                  <c:v>0.19384459825279599</c:v>
                </c:pt>
                <c:pt idx="19003">
                  <c:v>0.19382419838980425</c:v>
                </c:pt>
                <c:pt idx="19004">
                  <c:v>0.19380380174691136</c:v>
                </c:pt>
                <c:pt idx="19005">
                  <c:v>0.19378340832343971</c:v>
                </c:pt>
                <c:pt idx="19006">
                  <c:v>0.19376301811871166</c:v>
                </c:pt>
                <c:pt idx="19007">
                  <c:v>0.19374263113205151</c:v>
                </c:pt>
                <c:pt idx="19008">
                  <c:v>0.19372224736277749</c:v>
                </c:pt>
                <c:pt idx="19009">
                  <c:v>0.19370186681021723</c:v>
                </c:pt>
                <c:pt idx="19010">
                  <c:v>0.1936814894736924</c:v>
                </c:pt>
                <c:pt idx="19011">
                  <c:v>0.19366111535252639</c:v>
                </c:pt>
                <c:pt idx="19012">
                  <c:v>0.19364074444604276</c:v>
                </c:pt>
                <c:pt idx="19013">
                  <c:v>0.19362037675356517</c:v>
                </c:pt>
                <c:pt idx="19014">
                  <c:v>0.19360001227441767</c:v>
                </c:pt>
                <c:pt idx="19015">
                  <c:v>0.19357965100792446</c:v>
                </c:pt>
                <c:pt idx="19016">
                  <c:v>0.19355929295340954</c:v>
                </c:pt>
                <c:pt idx="19017">
                  <c:v>0.19353893811019926</c:v>
                </c:pt>
                <c:pt idx="19018">
                  <c:v>0.19351858647761291</c:v>
                </c:pt>
                <c:pt idx="19019">
                  <c:v>0.19349823805498217</c:v>
                </c:pt>
                <c:pt idx="19020">
                  <c:v>0.193477892841627</c:v>
                </c:pt>
                <c:pt idx="19021">
                  <c:v>0.19345755083687324</c:v>
                </c:pt>
                <c:pt idx="19022">
                  <c:v>0.19343721204004841</c:v>
                </c:pt>
                <c:pt idx="19023">
                  <c:v>0.19341687645047834</c:v>
                </c:pt>
                <c:pt idx="19024">
                  <c:v>0.19339654406748444</c:v>
                </c:pt>
                <c:pt idx="19025">
                  <c:v>0.19337621489039691</c:v>
                </c:pt>
                <c:pt idx="19026">
                  <c:v>0.1933558889185388</c:v>
                </c:pt>
                <c:pt idx="19027">
                  <c:v>0.1933355661512407</c:v>
                </c:pt>
                <c:pt idx="19028">
                  <c:v>0.19331524658782751</c:v>
                </c:pt>
                <c:pt idx="19029">
                  <c:v>0.19329493022761873</c:v>
                </c:pt>
                <c:pt idx="19030">
                  <c:v>0.19327461706994967</c:v>
                </c:pt>
                <c:pt idx="19031">
                  <c:v>0.19325430711414451</c:v>
                </c:pt>
                <c:pt idx="19032">
                  <c:v>0.19323400035953026</c:v>
                </c:pt>
                <c:pt idx="19033">
                  <c:v>0.19321369680543599</c:v>
                </c:pt>
                <c:pt idx="19034">
                  <c:v>0.19319339645118391</c:v>
                </c:pt>
                <c:pt idx="19035">
                  <c:v>0.19317309929610668</c:v>
                </c:pt>
                <c:pt idx="19036">
                  <c:v>0.19315280533952967</c:v>
                </c:pt>
                <c:pt idx="19037">
                  <c:v>0.19313251458078382</c:v>
                </c:pt>
                <c:pt idx="19038">
                  <c:v>0.19311222701919428</c:v>
                </c:pt>
                <c:pt idx="19039">
                  <c:v>0.19309194265409041</c:v>
                </c:pt>
                <c:pt idx="19040">
                  <c:v>0.19307166148480057</c:v>
                </c:pt>
                <c:pt idx="19041">
                  <c:v>0.19305138351065371</c:v>
                </c:pt>
                <c:pt idx="19042">
                  <c:v>0.19303110873097848</c:v>
                </c:pt>
                <c:pt idx="19043">
                  <c:v>0.19301083714510542</c:v>
                </c:pt>
                <c:pt idx="19044">
                  <c:v>0.1929905687523597</c:v>
                </c:pt>
                <c:pt idx="19045">
                  <c:v>0.19297030355207623</c:v>
                </c:pt>
                <c:pt idx="19046">
                  <c:v>0.1929500415435787</c:v>
                </c:pt>
                <c:pt idx="19047">
                  <c:v>0.19292978272620298</c:v>
                </c:pt>
                <c:pt idx="19048">
                  <c:v>0.19290952709927284</c:v>
                </c:pt>
                <c:pt idx="19049">
                  <c:v>0.19288927466212324</c:v>
                </c:pt>
                <c:pt idx="19050">
                  <c:v>0.19286902541408232</c:v>
                </c:pt>
                <c:pt idx="19051">
                  <c:v>0.19284877935448111</c:v>
                </c:pt>
                <c:pt idx="19052">
                  <c:v>0.19282853648265008</c:v>
                </c:pt>
                <c:pt idx="19053">
                  <c:v>0.19280829679792236</c:v>
                </c:pt>
                <c:pt idx="19054">
                  <c:v>0.19278806029962189</c:v>
                </c:pt>
                <c:pt idx="19055">
                  <c:v>0.19276782698708689</c:v>
                </c:pt>
                <c:pt idx="19056">
                  <c:v>0.1927475968596464</c:v>
                </c:pt>
                <c:pt idx="19057">
                  <c:v>0.19272736991663178</c:v>
                </c:pt>
                <c:pt idx="19058">
                  <c:v>0.19270714615737713</c:v>
                </c:pt>
                <c:pt idx="19059">
                  <c:v>0.19268692558120745</c:v>
                </c:pt>
                <c:pt idx="19060">
                  <c:v>0.19266670818746331</c:v>
                </c:pt>
                <c:pt idx="19061">
                  <c:v>0.19264649397547126</c:v>
                </c:pt>
                <c:pt idx="19062">
                  <c:v>0.19262628294456355</c:v>
                </c:pt>
                <c:pt idx="19063">
                  <c:v>0.19260607509407635</c:v>
                </c:pt>
                <c:pt idx="19064">
                  <c:v>0.19258587042334058</c:v>
                </c:pt>
                <c:pt idx="19065">
                  <c:v>0.19256566893168917</c:v>
                </c:pt>
                <c:pt idx="19066">
                  <c:v>0.19254547061845526</c:v>
                </c:pt>
                <c:pt idx="19067">
                  <c:v>0.19252527548297221</c:v>
                </c:pt>
                <c:pt idx="19068">
                  <c:v>0.19250508352457321</c:v>
                </c:pt>
                <c:pt idx="19069">
                  <c:v>0.19248489474259325</c:v>
                </c:pt>
                <c:pt idx="19070">
                  <c:v>0.19246470913636413</c:v>
                </c:pt>
                <c:pt idx="19071">
                  <c:v>0.19244452670521783</c:v>
                </c:pt>
                <c:pt idx="19072">
                  <c:v>0.19242434744849524</c:v>
                </c:pt>
                <c:pt idx="19073">
                  <c:v>0.19240417136552274</c:v>
                </c:pt>
                <c:pt idx="19074">
                  <c:v>0.19238399845564064</c:v>
                </c:pt>
                <c:pt idx="19075">
                  <c:v>0.19236382871818117</c:v>
                </c:pt>
                <c:pt idx="19076">
                  <c:v>0.19234366215248094</c:v>
                </c:pt>
                <c:pt idx="19077">
                  <c:v>0.19232349875787291</c:v>
                </c:pt>
                <c:pt idx="19078">
                  <c:v>0.19230333853369291</c:v>
                </c:pt>
                <c:pt idx="19079">
                  <c:v>0.19228318147927773</c:v>
                </c:pt>
                <c:pt idx="19080">
                  <c:v>0.19226302759395877</c:v>
                </c:pt>
                <c:pt idx="19081">
                  <c:v>0.19224287687707747</c:v>
                </c:pt>
                <c:pt idx="19082">
                  <c:v>0.19222272932796408</c:v>
                </c:pt>
                <c:pt idx="19083">
                  <c:v>0.19220258494595868</c:v>
                </c:pt>
                <c:pt idx="19084">
                  <c:v>0.19218244373039758</c:v>
                </c:pt>
                <c:pt idx="19085">
                  <c:v>0.19216230568061307</c:v>
                </c:pt>
                <c:pt idx="19086">
                  <c:v>0.19214217079594578</c:v>
                </c:pt>
                <c:pt idx="19087">
                  <c:v>0.19212203907573111</c:v>
                </c:pt>
                <c:pt idx="19088">
                  <c:v>0.192101910519306</c:v>
                </c:pt>
                <c:pt idx="19089">
                  <c:v>0.19208178512600751</c:v>
                </c:pt>
                <c:pt idx="19090">
                  <c:v>0.19206166289517296</c:v>
                </c:pt>
                <c:pt idx="19091">
                  <c:v>0.19204154382613994</c:v>
                </c:pt>
                <c:pt idx="19092">
                  <c:v>0.19202142791824517</c:v>
                </c:pt>
                <c:pt idx="19093">
                  <c:v>0.19200131517082841</c:v>
                </c:pt>
                <c:pt idx="19094">
                  <c:v>0.19198120558322712</c:v>
                </c:pt>
                <c:pt idx="19095">
                  <c:v>0.19196109915477549</c:v>
                </c:pt>
                <c:pt idx="19096">
                  <c:v>0.19194099588481744</c:v>
                </c:pt>
                <c:pt idx="19097">
                  <c:v>0.19192089577268781</c:v>
                </c:pt>
                <c:pt idx="19098">
                  <c:v>0.19190079881772867</c:v>
                </c:pt>
                <c:pt idx="19099">
                  <c:v>0.19188070501927357</c:v>
                </c:pt>
                <c:pt idx="19100">
                  <c:v>0.19186061437666618</c:v>
                </c:pt>
                <c:pt idx="19101">
                  <c:v>0.19184052688924413</c:v>
                </c:pt>
                <c:pt idx="19102">
                  <c:v>0.19182044255634811</c:v>
                </c:pt>
                <c:pt idx="19103">
                  <c:v>0.19180036137731371</c:v>
                </c:pt>
                <c:pt idx="19104">
                  <c:v>0.19178028335148567</c:v>
                </c:pt>
                <c:pt idx="19105">
                  <c:v>0.19176020847819891</c:v>
                </c:pt>
                <c:pt idx="19106">
                  <c:v>0.19174013675679913</c:v>
                </c:pt>
                <c:pt idx="19107">
                  <c:v>0.19172006818661935</c:v>
                </c:pt>
                <c:pt idx="19108">
                  <c:v>0.19170000276700624</c:v>
                </c:pt>
                <c:pt idx="19109">
                  <c:v>0.19167994049729906</c:v>
                </c:pt>
                <c:pt idx="19110">
                  <c:v>0.19165988137683521</c:v>
                </c:pt>
                <c:pt idx="19111">
                  <c:v>0.19163982540495769</c:v>
                </c:pt>
                <c:pt idx="19112">
                  <c:v>0.19161977258101071</c:v>
                </c:pt>
                <c:pt idx="19113">
                  <c:v>0.19159972290433122</c:v>
                </c:pt>
                <c:pt idx="19114">
                  <c:v>0.19157967637426213</c:v>
                </c:pt>
                <c:pt idx="19115">
                  <c:v>0.19155963299014495</c:v>
                </c:pt>
                <c:pt idx="19116">
                  <c:v>0.19153959275132326</c:v>
                </c:pt>
                <c:pt idx="19117">
                  <c:v>0.19151955565713374</c:v>
                </c:pt>
                <c:pt idx="19118">
                  <c:v>0.19149952170692391</c:v>
                </c:pt>
                <c:pt idx="19119">
                  <c:v>0.19147949090003349</c:v>
                </c:pt>
                <c:pt idx="19120">
                  <c:v>0.1914594632358059</c:v>
                </c:pt>
                <c:pt idx="19121">
                  <c:v>0.19143943871358343</c:v>
                </c:pt>
                <c:pt idx="19122">
                  <c:v>0.19141941733271042</c:v>
                </c:pt>
                <c:pt idx="19123">
                  <c:v>0.19139939909252693</c:v>
                </c:pt>
                <c:pt idx="19124">
                  <c:v>0.19137938399237683</c:v>
                </c:pt>
                <c:pt idx="19125">
                  <c:v>0.19135937203160308</c:v>
                </c:pt>
                <c:pt idx="19126">
                  <c:v>0.19133936320955117</c:v>
                </c:pt>
                <c:pt idx="19127">
                  <c:v>0.19131935752556584</c:v>
                </c:pt>
                <c:pt idx="19128">
                  <c:v>0.1912993549789857</c:v>
                </c:pt>
                <c:pt idx="19129">
                  <c:v>0.1912793555691592</c:v>
                </c:pt>
                <c:pt idx="19130">
                  <c:v>0.1912593592954305</c:v>
                </c:pt>
                <c:pt idx="19131">
                  <c:v>0.19123936615714188</c:v>
                </c:pt>
                <c:pt idx="19132">
                  <c:v>0.19121937615363591</c:v>
                </c:pt>
                <c:pt idx="19133">
                  <c:v>0.19119938928426194</c:v>
                </c:pt>
                <c:pt idx="19134">
                  <c:v>0.19117940554836291</c:v>
                </c:pt>
                <c:pt idx="19135">
                  <c:v>0.19115942494528362</c:v>
                </c:pt>
                <c:pt idx="19136">
                  <c:v>0.19113944747437103</c:v>
                </c:pt>
                <c:pt idx="19137">
                  <c:v>0.19111947313496591</c:v>
                </c:pt>
                <c:pt idx="19138">
                  <c:v>0.19109950192641811</c:v>
                </c:pt>
                <c:pt idx="19139">
                  <c:v>0.19107953384807214</c:v>
                </c:pt>
                <c:pt idx="19140">
                  <c:v>0.1910595688992737</c:v>
                </c:pt>
                <c:pt idx="19141">
                  <c:v>0.19103960707936893</c:v>
                </c:pt>
                <c:pt idx="19142">
                  <c:v>0.19101964838770399</c:v>
                </c:pt>
                <c:pt idx="19143">
                  <c:v>0.19099969282362544</c:v>
                </c:pt>
                <c:pt idx="19144">
                  <c:v>0.19097974038647944</c:v>
                </c:pt>
                <c:pt idx="19145">
                  <c:v>0.19095979107561314</c:v>
                </c:pt>
                <c:pt idx="19146">
                  <c:v>0.19093984489037552</c:v>
                </c:pt>
                <c:pt idx="19147">
                  <c:v>0.19091990183010862</c:v>
                </c:pt>
                <c:pt idx="19148">
                  <c:v>0.19089996189416267</c:v>
                </c:pt>
                <c:pt idx="19149">
                  <c:v>0.19088002508188387</c:v>
                </c:pt>
                <c:pt idx="19150">
                  <c:v>0.19086009139262244</c:v>
                </c:pt>
                <c:pt idx="19151">
                  <c:v>0.19084016082572441</c:v>
                </c:pt>
                <c:pt idx="19152">
                  <c:v>0.1908202333805378</c:v>
                </c:pt>
                <c:pt idx="19153">
                  <c:v>0.19080030905641079</c:v>
                </c:pt>
                <c:pt idx="19154">
                  <c:v>0.19078038785269394</c:v>
                </c:pt>
                <c:pt idx="19155">
                  <c:v>0.19076046976872876</c:v>
                </c:pt>
                <c:pt idx="19156">
                  <c:v>0.19074055480387075</c:v>
                </c:pt>
                <c:pt idx="19157">
                  <c:v>0.19072064295746641</c:v>
                </c:pt>
                <c:pt idx="19158">
                  <c:v>0.19070073422886469</c:v>
                </c:pt>
                <c:pt idx="19159">
                  <c:v>0.19068082861741467</c:v>
                </c:pt>
                <c:pt idx="19160">
                  <c:v>0.19066092612246571</c:v>
                </c:pt>
                <c:pt idx="19161">
                  <c:v>0.19064102674336722</c:v>
                </c:pt>
                <c:pt idx="19162">
                  <c:v>0.19062113047946891</c:v>
                </c:pt>
                <c:pt idx="19163">
                  <c:v>0.19060123733012041</c:v>
                </c:pt>
                <c:pt idx="19164">
                  <c:v>0.19058134729467172</c:v>
                </c:pt>
                <c:pt idx="19165">
                  <c:v>0.19056146037247493</c:v>
                </c:pt>
                <c:pt idx="19166">
                  <c:v>0.1905415765628749</c:v>
                </c:pt>
                <c:pt idx="19167">
                  <c:v>0.19052169586522741</c:v>
                </c:pt>
                <c:pt idx="19168">
                  <c:v>0.19050181827887977</c:v>
                </c:pt>
                <c:pt idx="19169">
                  <c:v>0.19048194380318748</c:v>
                </c:pt>
                <c:pt idx="19170">
                  <c:v>0.19046207243749899</c:v>
                </c:pt>
                <c:pt idx="19171">
                  <c:v>0.19044220418116356</c:v>
                </c:pt>
                <c:pt idx="19172">
                  <c:v>0.19042233903353023</c:v>
                </c:pt>
                <c:pt idx="19173">
                  <c:v>0.19040247699395688</c:v>
                </c:pt>
                <c:pt idx="19174">
                  <c:v>0.19038261806179255</c:v>
                </c:pt>
                <c:pt idx="19175">
                  <c:v>0.19036276223638882</c:v>
                </c:pt>
                <c:pt idx="19176">
                  <c:v>0.19034290951709934</c:v>
                </c:pt>
                <c:pt idx="19177">
                  <c:v>0.19032305990327117</c:v>
                </c:pt>
                <c:pt idx="19178">
                  <c:v>0.1903032133942627</c:v>
                </c:pt>
                <c:pt idx="19179">
                  <c:v>0.19028336998942341</c:v>
                </c:pt>
                <c:pt idx="19180">
                  <c:v>0.19026352968810617</c:v>
                </c:pt>
                <c:pt idx="19181">
                  <c:v>0.19024369248966491</c:v>
                </c:pt>
                <c:pt idx="19182">
                  <c:v>0.19022385839345138</c:v>
                </c:pt>
                <c:pt idx="19183">
                  <c:v>0.19020402739881917</c:v>
                </c:pt>
                <c:pt idx="19184">
                  <c:v>0.19018419950512241</c:v>
                </c:pt>
                <c:pt idx="19185">
                  <c:v>0.19016437471171313</c:v>
                </c:pt>
                <c:pt idx="19186">
                  <c:v>0.19014455301794611</c:v>
                </c:pt>
                <c:pt idx="19187">
                  <c:v>0.19012473442317487</c:v>
                </c:pt>
                <c:pt idx="19188">
                  <c:v>0.19010491892675199</c:v>
                </c:pt>
                <c:pt idx="19189">
                  <c:v>0.1900851065280362</c:v>
                </c:pt>
                <c:pt idx="19190">
                  <c:v>0.19006529722637724</c:v>
                </c:pt>
                <c:pt idx="19191">
                  <c:v>0.19004549102113352</c:v>
                </c:pt>
                <c:pt idx="19192">
                  <c:v>0.19002568791165267</c:v>
                </c:pt>
                <c:pt idx="19193">
                  <c:v>0.19000588789729925</c:v>
                </c:pt>
                <c:pt idx="19194">
                  <c:v>0.18998609097742145</c:v>
                </c:pt>
                <c:pt idx="19195">
                  <c:v>0.18996629715137653</c:v>
                </c:pt>
                <c:pt idx="19196">
                  <c:v>0.18994650641851504</c:v>
                </c:pt>
                <c:pt idx="19197">
                  <c:v>0.18992671877820141</c:v>
                </c:pt>
                <c:pt idx="19198">
                  <c:v>0.18990693422978641</c:v>
                </c:pt>
                <c:pt idx="19199">
                  <c:v>0.18988715277262899</c:v>
                </c:pt>
                <c:pt idx="19200">
                  <c:v>0.18986737440608001</c:v>
                </c:pt>
                <c:pt idx="19201">
                  <c:v>0.18984759912950008</c:v>
                </c:pt>
                <c:pt idx="19202">
                  <c:v>0.18982782694224049</c:v>
                </c:pt>
                <c:pt idx="19203">
                  <c:v>0.18980805784366508</c:v>
                </c:pt>
                <c:pt idx="19204">
                  <c:v>0.18978829183312701</c:v>
                </c:pt>
                <c:pt idx="19205">
                  <c:v>0.18976852890997833</c:v>
                </c:pt>
                <c:pt idx="19206">
                  <c:v>0.18974876907358371</c:v>
                </c:pt>
                <c:pt idx="19207">
                  <c:v>0.18972901232329836</c:v>
                </c:pt>
                <c:pt idx="19208">
                  <c:v>0.18970925865847788</c:v>
                </c:pt>
                <c:pt idx="19209">
                  <c:v>0.18968950807847809</c:v>
                </c:pt>
                <c:pt idx="19210">
                  <c:v>0.18966976058266333</c:v>
                </c:pt>
                <c:pt idx="19211">
                  <c:v>0.18965001617038271</c:v>
                </c:pt>
                <c:pt idx="19212">
                  <c:v>0.18963027484100256</c:v>
                </c:pt>
                <c:pt idx="19213">
                  <c:v>0.18961053659387575</c:v>
                </c:pt>
                <c:pt idx="19214">
                  <c:v>0.18959080142836313</c:v>
                </c:pt>
                <c:pt idx="19215">
                  <c:v>0.18957106934381968</c:v>
                </c:pt>
                <c:pt idx="19216">
                  <c:v>0.18955134033960891</c:v>
                </c:pt>
                <c:pt idx="19217">
                  <c:v>0.1895316144150877</c:v>
                </c:pt>
                <c:pt idx="19218">
                  <c:v>0.18951189156961648</c:v>
                </c:pt>
                <c:pt idx="19219">
                  <c:v>0.18949217180255162</c:v>
                </c:pt>
                <c:pt idx="19220">
                  <c:v>0.18947245511325345</c:v>
                </c:pt>
                <c:pt idx="19221">
                  <c:v>0.18945274150108299</c:v>
                </c:pt>
                <c:pt idx="19222">
                  <c:v>0.18943303096539929</c:v>
                </c:pt>
                <c:pt idx="19223">
                  <c:v>0.18941332350555926</c:v>
                </c:pt>
                <c:pt idx="19224">
                  <c:v>0.18939361912092711</c:v>
                </c:pt>
                <c:pt idx="19225">
                  <c:v>0.18937391781086024</c:v>
                </c:pt>
                <c:pt idx="19226">
                  <c:v>0.18935421957472318</c:v>
                </c:pt>
                <c:pt idx="19227">
                  <c:v>0.1893345244118704</c:v>
                </c:pt>
                <c:pt idx="19228">
                  <c:v>0.18931483232166912</c:v>
                </c:pt>
                <c:pt idx="19229">
                  <c:v>0.18929514330347583</c:v>
                </c:pt>
                <c:pt idx="19230">
                  <c:v>0.18927545735664991</c:v>
                </c:pt>
                <c:pt idx="19231">
                  <c:v>0.18925577448055736</c:v>
                </c:pt>
                <c:pt idx="19232">
                  <c:v>0.18923609467455771</c:v>
                </c:pt>
                <c:pt idx="19233">
                  <c:v>0.18921641793801244</c:v>
                </c:pt>
                <c:pt idx="19234">
                  <c:v>0.18919674427028291</c:v>
                </c:pt>
                <c:pt idx="19235">
                  <c:v>0.18917707367073119</c:v>
                </c:pt>
                <c:pt idx="19236">
                  <c:v>0.18915740613871942</c:v>
                </c:pt>
                <c:pt idx="19237">
                  <c:v>0.1891377416736098</c:v>
                </c:pt>
                <c:pt idx="19238">
                  <c:v>0.18911808027476634</c:v>
                </c:pt>
                <c:pt idx="19239">
                  <c:v>0.18909842194154691</c:v>
                </c:pt>
                <c:pt idx="19240">
                  <c:v>0.18907876667331805</c:v>
                </c:pt>
                <c:pt idx="19241">
                  <c:v>0.18905911446944396</c:v>
                </c:pt>
                <c:pt idx="19242">
                  <c:v>0.18903946532928348</c:v>
                </c:pt>
                <c:pt idx="19243">
                  <c:v>0.18901981925220251</c:v>
                </c:pt>
                <c:pt idx="19244">
                  <c:v>0.18900017623756141</c:v>
                </c:pt>
                <c:pt idx="19245">
                  <c:v>0.18898053628472791</c:v>
                </c:pt>
                <c:pt idx="19246">
                  <c:v>0.18896089939306551</c:v>
                </c:pt>
                <c:pt idx="19247">
                  <c:v>0.1889412655619368</c:v>
                </c:pt>
                <c:pt idx="19248">
                  <c:v>0.18892163479070129</c:v>
                </c:pt>
                <c:pt idx="19249">
                  <c:v>0.18890200707872909</c:v>
                </c:pt>
                <c:pt idx="19250">
                  <c:v>0.18888238242538377</c:v>
                </c:pt>
                <c:pt idx="19251">
                  <c:v>0.18886276083002751</c:v>
                </c:pt>
                <c:pt idx="19252">
                  <c:v>0.188843142292028</c:v>
                </c:pt>
                <c:pt idx="19253">
                  <c:v>0.18882352681074438</c:v>
                </c:pt>
                <c:pt idx="19254">
                  <c:v>0.18880391438554869</c:v>
                </c:pt>
                <c:pt idx="19255">
                  <c:v>0.18878430501580487</c:v>
                </c:pt>
                <c:pt idx="19256">
                  <c:v>0.18876469870087448</c:v>
                </c:pt>
                <c:pt idx="19257">
                  <c:v>0.18874509544012744</c:v>
                </c:pt>
                <c:pt idx="19258">
                  <c:v>0.18872549523292426</c:v>
                </c:pt>
                <c:pt idx="19259">
                  <c:v>0.18870589807863244</c:v>
                </c:pt>
                <c:pt idx="19260">
                  <c:v>0.18868630397662156</c:v>
                </c:pt>
                <c:pt idx="19261">
                  <c:v>0.18866671292625331</c:v>
                </c:pt>
                <c:pt idx="19262">
                  <c:v>0.188647124926899</c:v>
                </c:pt>
                <c:pt idx="19263">
                  <c:v>0.18862753997791948</c:v>
                </c:pt>
                <c:pt idx="19264">
                  <c:v>0.18860795807868555</c:v>
                </c:pt>
                <c:pt idx="19265">
                  <c:v>0.18858837922856264</c:v>
                </c:pt>
                <c:pt idx="19266">
                  <c:v>0.18856880342691926</c:v>
                </c:pt>
                <c:pt idx="19267">
                  <c:v>0.18854923067312018</c:v>
                </c:pt>
                <c:pt idx="19268">
                  <c:v>0.18852966096653084</c:v>
                </c:pt>
                <c:pt idx="19269">
                  <c:v>0.18851009430652568</c:v>
                </c:pt>
                <c:pt idx="19270">
                  <c:v>0.18849053069246735</c:v>
                </c:pt>
                <c:pt idx="19271">
                  <c:v>0.18847097012371988</c:v>
                </c:pt>
                <c:pt idx="19272">
                  <c:v>0.18845141259966108</c:v>
                </c:pt>
                <c:pt idx="19273">
                  <c:v>0.18843185811965021</c:v>
                </c:pt>
                <c:pt idx="19274">
                  <c:v>0.18841230668306319</c:v>
                </c:pt>
                <c:pt idx="19275">
                  <c:v>0.18839275828926041</c:v>
                </c:pt>
                <c:pt idx="19276">
                  <c:v>0.18837321293761614</c:v>
                </c:pt>
                <c:pt idx="19277">
                  <c:v>0.18835367062749844</c:v>
                </c:pt>
                <c:pt idx="19278">
                  <c:v>0.18833413135827623</c:v>
                </c:pt>
                <c:pt idx="19279">
                  <c:v>0.18831459512931661</c:v>
                </c:pt>
                <c:pt idx="19280">
                  <c:v>0.18829506193998893</c:v>
                </c:pt>
                <c:pt idx="19281">
                  <c:v>0.18827553178966541</c:v>
                </c:pt>
                <c:pt idx="19282">
                  <c:v>0.18825600467771444</c:v>
                </c:pt>
                <c:pt idx="19283">
                  <c:v>0.18823648060350584</c:v>
                </c:pt>
                <c:pt idx="19284">
                  <c:v>0.18821695956641035</c:v>
                </c:pt>
                <c:pt idx="19285">
                  <c:v>0.18819744156579468</c:v>
                </c:pt>
                <c:pt idx="19286">
                  <c:v>0.18817792660102828</c:v>
                </c:pt>
                <c:pt idx="19287">
                  <c:v>0.18815841467148794</c:v>
                </c:pt>
                <c:pt idx="19288">
                  <c:v>0.18813890577654094</c:v>
                </c:pt>
                <c:pt idx="19289">
                  <c:v>0.18811939991555809</c:v>
                </c:pt>
                <c:pt idx="19290">
                  <c:v>0.18809989708791275</c:v>
                </c:pt>
                <c:pt idx="19291">
                  <c:v>0.18808039729297057</c:v>
                </c:pt>
                <c:pt idx="19292">
                  <c:v>0.18806090053010624</c:v>
                </c:pt>
                <c:pt idx="19293">
                  <c:v>0.18804140679868891</c:v>
                </c:pt>
                <c:pt idx="19294">
                  <c:v>0.18802191609809341</c:v>
                </c:pt>
                <c:pt idx="19295">
                  <c:v>0.18800242842769246</c:v>
                </c:pt>
                <c:pt idx="19296">
                  <c:v>0.18798294378685296</c:v>
                </c:pt>
                <c:pt idx="19297">
                  <c:v>0.18796346217495044</c:v>
                </c:pt>
                <c:pt idx="19298">
                  <c:v>0.18794398359135717</c:v>
                </c:pt>
                <c:pt idx="19299">
                  <c:v>0.18792450803544056</c:v>
                </c:pt>
                <c:pt idx="19300">
                  <c:v>0.18790503550658075</c:v>
                </c:pt>
                <c:pt idx="19301">
                  <c:v>0.18788556600414336</c:v>
                </c:pt>
                <c:pt idx="19302">
                  <c:v>0.18786609952750927</c:v>
                </c:pt>
                <c:pt idx="19303">
                  <c:v>0.18784663607604496</c:v>
                </c:pt>
                <c:pt idx="19304">
                  <c:v>0.18782717564912371</c:v>
                </c:pt>
                <c:pt idx="19305">
                  <c:v>0.18780771824612291</c:v>
                </c:pt>
                <c:pt idx="19306">
                  <c:v>0.1877882638664167</c:v>
                </c:pt>
                <c:pt idx="19307">
                  <c:v>0.18776881250937286</c:v>
                </c:pt>
                <c:pt idx="19308">
                  <c:v>0.18774936417437044</c:v>
                </c:pt>
                <c:pt idx="19309">
                  <c:v>0.18772991886077744</c:v>
                </c:pt>
                <c:pt idx="19310">
                  <c:v>0.18771047656797676</c:v>
                </c:pt>
                <c:pt idx="19311">
                  <c:v>0.18769103729533457</c:v>
                </c:pt>
                <c:pt idx="19312">
                  <c:v>0.18767160104222871</c:v>
                </c:pt>
                <c:pt idx="19313">
                  <c:v>0.18765216780803545</c:v>
                </c:pt>
                <c:pt idx="19314">
                  <c:v>0.1876327375921312</c:v>
                </c:pt>
                <c:pt idx="19315">
                  <c:v>0.18761331039388221</c:v>
                </c:pt>
                <c:pt idx="19316">
                  <c:v>0.18759388621267351</c:v>
                </c:pt>
                <c:pt idx="19317">
                  <c:v>0.18757446504787481</c:v>
                </c:pt>
                <c:pt idx="19318">
                  <c:v>0.18755504689886343</c:v>
                </c:pt>
                <c:pt idx="19319">
                  <c:v>0.18753563176501362</c:v>
                </c:pt>
                <c:pt idx="19320">
                  <c:v>0.18751621964570245</c:v>
                </c:pt>
                <c:pt idx="19321">
                  <c:v>0.18749681054030706</c:v>
                </c:pt>
                <c:pt idx="19322">
                  <c:v>0.18747740444819988</c:v>
                </c:pt>
                <c:pt idx="19323">
                  <c:v>0.1874580013687579</c:v>
                </c:pt>
                <c:pt idx="19324">
                  <c:v>0.18743860130136364</c:v>
                </c:pt>
                <c:pt idx="19325">
                  <c:v>0.1874192042453863</c:v>
                </c:pt>
                <c:pt idx="19326">
                  <c:v>0.18739981020020341</c:v>
                </c:pt>
                <c:pt idx="19327">
                  <c:v>0.18738041916519788</c:v>
                </c:pt>
                <c:pt idx="19328">
                  <c:v>0.18736103113974051</c:v>
                </c:pt>
                <c:pt idx="19329">
                  <c:v>0.18734164612320994</c:v>
                </c:pt>
                <c:pt idx="19330">
                  <c:v>0.18732226411498556</c:v>
                </c:pt>
                <c:pt idx="19331">
                  <c:v>0.18730288511444579</c:v>
                </c:pt>
                <c:pt idx="19332">
                  <c:v>0.18728350912096428</c:v>
                </c:pt>
                <c:pt idx="19333">
                  <c:v>0.18726413613392273</c:v>
                </c:pt>
                <c:pt idx="19334">
                  <c:v>0.18724476615269586</c:v>
                </c:pt>
                <c:pt idx="19335">
                  <c:v>0.18722539917666403</c:v>
                </c:pt>
                <c:pt idx="19336">
                  <c:v>0.18720603520520374</c:v>
                </c:pt>
                <c:pt idx="19337">
                  <c:v>0.18718667423769411</c:v>
                </c:pt>
                <c:pt idx="19338">
                  <c:v>0.18716731627351638</c:v>
                </c:pt>
                <c:pt idx="19339">
                  <c:v>0.18714796131204794</c:v>
                </c:pt>
                <c:pt idx="19340">
                  <c:v>0.18712860935266681</c:v>
                </c:pt>
                <c:pt idx="19341">
                  <c:v>0.1871092603947532</c:v>
                </c:pt>
                <c:pt idx="19342">
                  <c:v>0.18708991443768594</c:v>
                </c:pt>
                <c:pt idx="19343">
                  <c:v>0.18707057148084469</c:v>
                </c:pt>
                <c:pt idx="19344">
                  <c:v>0.18705123152361045</c:v>
                </c:pt>
                <c:pt idx="19345">
                  <c:v>0.18703189456536107</c:v>
                </c:pt>
                <c:pt idx="19346">
                  <c:v>0.18701256060547441</c:v>
                </c:pt>
                <c:pt idx="19347">
                  <c:v>0.18699322964333637</c:v>
                </c:pt>
                <c:pt idx="19348">
                  <c:v>0.18697390167832298</c:v>
                </c:pt>
                <c:pt idx="19349">
                  <c:v>0.18695457670981433</c:v>
                </c:pt>
                <c:pt idx="19350">
                  <c:v>0.18693525473719785</c:v>
                </c:pt>
                <c:pt idx="19351">
                  <c:v>0.18691593575984414</c:v>
                </c:pt>
                <c:pt idx="19352">
                  <c:v>0.18689661977713923</c:v>
                </c:pt>
                <c:pt idx="19353">
                  <c:v>0.18687730678846506</c:v>
                </c:pt>
                <c:pt idx="19354">
                  <c:v>0.18685799679320156</c:v>
                </c:pt>
                <c:pt idx="19355">
                  <c:v>0.18683868979073112</c:v>
                </c:pt>
                <c:pt idx="19356">
                  <c:v>0.18681938578043633</c:v>
                </c:pt>
                <c:pt idx="19357">
                  <c:v>0.18680008476169344</c:v>
                </c:pt>
                <c:pt idx="19358">
                  <c:v>0.1867807867338877</c:v>
                </c:pt>
                <c:pt idx="19359">
                  <c:v>0.18676149169640699</c:v>
                </c:pt>
                <c:pt idx="19360">
                  <c:v>0.18674219964862337</c:v>
                </c:pt>
                <c:pt idx="19361">
                  <c:v>0.18672291058992574</c:v>
                </c:pt>
                <c:pt idx="19362">
                  <c:v>0.18670362451969291</c:v>
                </c:pt>
                <c:pt idx="19363">
                  <c:v>0.18668434143731308</c:v>
                </c:pt>
                <c:pt idx="19364">
                  <c:v>0.18666506134216312</c:v>
                </c:pt>
                <c:pt idx="19365">
                  <c:v>0.18664578423362729</c:v>
                </c:pt>
                <c:pt idx="19366">
                  <c:v>0.18662651011109171</c:v>
                </c:pt>
                <c:pt idx="19367">
                  <c:v>0.18660723897393791</c:v>
                </c:pt>
                <c:pt idx="19368">
                  <c:v>0.1865879708215494</c:v>
                </c:pt>
                <c:pt idx="19369">
                  <c:v>0.18656870565330991</c:v>
                </c:pt>
                <c:pt idx="19370">
                  <c:v>0.18654944346860541</c:v>
                </c:pt>
                <c:pt idx="19371">
                  <c:v>0.18653018426681425</c:v>
                </c:pt>
                <c:pt idx="19372">
                  <c:v>0.18651092804732597</c:v>
                </c:pt>
                <c:pt idx="19373">
                  <c:v>0.1864916748095195</c:v>
                </c:pt>
                <c:pt idx="19374">
                  <c:v>0.18647242455278654</c:v>
                </c:pt>
                <c:pt idx="19375">
                  <c:v>0.18645317727650451</c:v>
                </c:pt>
                <c:pt idx="19376">
                  <c:v>0.18643393298006547</c:v>
                </c:pt>
                <c:pt idx="19377">
                  <c:v>0.18641469166284763</c:v>
                </c:pt>
                <c:pt idx="19378">
                  <c:v>0.18639545332423849</c:v>
                </c:pt>
                <c:pt idx="19379">
                  <c:v>0.18637621796362214</c:v>
                </c:pt>
                <c:pt idx="19380">
                  <c:v>0.18635698558038924</c:v>
                </c:pt>
                <c:pt idx="19381">
                  <c:v>0.18633775617391724</c:v>
                </c:pt>
                <c:pt idx="19382">
                  <c:v>0.18631852974359814</c:v>
                </c:pt>
                <c:pt idx="19383">
                  <c:v>0.18629930628881591</c:v>
                </c:pt>
                <c:pt idx="19384">
                  <c:v>0.18628008580895641</c:v>
                </c:pt>
                <c:pt idx="19385">
                  <c:v>0.18626086830340541</c:v>
                </c:pt>
                <c:pt idx="19386">
                  <c:v>0.18624165377154991</c:v>
                </c:pt>
                <c:pt idx="19387">
                  <c:v>0.18622244221277751</c:v>
                </c:pt>
                <c:pt idx="19388">
                  <c:v>0.18620323362647345</c:v>
                </c:pt>
                <c:pt idx="19389">
                  <c:v>0.18618402801202091</c:v>
                </c:pt>
                <c:pt idx="19390">
                  <c:v>0.18616482536881238</c:v>
                </c:pt>
                <c:pt idx="19391">
                  <c:v>0.18614562569623394</c:v>
                </c:pt>
                <c:pt idx="19392">
                  <c:v>0.18612642899367202</c:v>
                </c:pt>
                <c:pt idx="19393">
                  <c:v>0.1861072352605142</c:v>
                </c:pt>
                <c:pt idx="19394">
                  <c:v>0.18608804449615007</c:v>
                </c:pt>
                <c:pt idx="19395">
                  <c:v>0.18606885669996301</c:v>
                </c:pt>
                <c:pt idx="19396">
                  <c:v>0.18604967187134436</c:v>
                </c:pt>
                <c:pt idx="19397">
                  <c:v>0.18603049000967894</c:v>
                </c:pt>
                <c:pt idx="19398">
                  <c:v>0.18601131111435962</c:v>
                </c:pt>
                <c:pt idx="19399">
                  <c:v>0.18599213518477301</c:v>
                </c:pt>
                <c:pt idx="19400">
                  <c:v>0.18597296222030291</c:v>
                </c:pt>
                <c:pt idx="19401">
                  <c:v>0.18595379222034494</c:v>
                </c:pt>
                <c:pt idx="19402">
                  <c:v>0.18593462518428541</c:v>
                </c:pt>
                <c:pt idx="19403">
                  <c:v>0.18591546111151508</c:v>
                </c:pt>
                <c:pt idx="19404">
                  <c:v>0.18589630000141896</c:v>
                </c:pt>
                <c:pt idx="19405">
                  <c:v>0.18587714185338691</c:v>
                </c:pt>
                <c:pt idx="19406">
                  <c:v>0.18585798666681241</c:v>
                </c:pt>
                <c:pt idx="19407">
                  <c:v>0.18583883444108396</c:v>
                </c:pt>
                <c:pt idx="19408">
                  <c:v>0.18581968517558844</c:v>
                </c:pt>
                <c:pt idx="19409">
                  <c:v>0.18580053886971692</c:v>
                </c:pt>
                <c:pt idx="19410">
                  <c:v>0.18578139552286485</c:v>
                </c:pt>
                <c:pt idx="19411">
                  <c:v>0.18576225513441363</c:v>
                </c:pt>
                <c:pt idx="19412">
                  <c:v>0.18574311770375679</c:v>
                </c:pt>
                <c:pt idx="19413">
                  <c:v>0.18572398323028844</c:v>
                </c:pt>
                <c:pt idx="19414">
                  <c:v>0.18570485171339887</c:v>
                </c:pt>
                <c:pt idx="19415">
                  <c:v>0.18568572315247495</c:v>
                </c:pt>
                <c:pt idx="19416">
                  <c:v>0.18566659754691062</c:v>
                </c:pt>
                <c:pt idx="19417">
                  <c:v>0.18564747489609762</c:v>
                </c:pt>
                <c:pt idx="19418">
                  <c:v>0.18562835519942458</c:v>
                </c:pt>
                <c:pt idx="19419">
                  <c:v>0.18560923845628458</c:v>
                </c:pt>
                <c:pt idx="19420">
                  <c:v>0.18559012466606897</c:v>
                </c:pt>
                <c:pt idx="19421">
                  <c:v>0.18557101382816948</c:v>
                </c:pt>
                <c:pt idx="19422">
                  <c:v>0.18555190594198009</c:v>
                </c:pt>
                <c:pt idx="19423">
                  <c:v>0.18553280100689326</c:v>
                </c:pt>
                <c:pt idx="19424">
                  <c:v>0.18551369902229864</c:v>
                </c:pt>
                <c:pt idx="19425">
                  <c:v>0.18549459998758641</c:v>
                </c:pt>
                <c:pt idx="19426">
                  <c:v>0.18547550390215486</c:v>
                </c:pt>
                <c:pt idx="19427">
                  <c:v>0.18545641076539751</c:v>
                </c:pt>
                <c:pt idx="19428">
                  <c:v>0.18543732057670101</c:v>
                </c:pt>
                <c:pt idx="19429">
                  <c:v>0.18541823333546265</c:v>
                </c:pt>
                <c:pt idx="19430">
                  <c:v>0.18539914904107238</c:v>
                </c:pt>
                <c:pt idx="19431">
                  <c:v>0.18538006769292667</c:v>
                </c:pt>
                <c:pt idx="19432">
                  <c:v>0.18536098929041794</c:v>
                </c:pt>
                <c:pt idx="19433">
                  <c:v>0.18534191383294338</c:v>
                </c:pt>
                <c:pt idx="19434">
                  <c:v>0.18532284131988985</c:v>
                </c:pt>
                <c:pt idx="19435">
                  <c:v>0.18530377175065738</c:v>
                </c:pt>
                <c:pt idx="19436">
                  <c:v>0.1852847051246384</c:v>
                </c:pt>
                <c:pt idx="19437">
                  <c:v>0.18526564144122976</c:v>
                </c:pt>
                <c:pt idx="19438">
                  <c:v>0.18524658069981889</c:v>
                </c:pt>
                <c:pt idx="19439">
                  <c:v>0.18522752289980493</c:v>
                </c:pt>
                <c:pt idx="19440">
                  <c:v>0.18520846804058441</c:v>
                </c:pt>
                <c:pt idx="19441">
                  <c:v>0.18518941612154954</c:v>
                </c:pt>
                <c:pt idx="19442">
                  <c:v>0.18517036714209822</c:v>
                </c:pt>
                <c:pt idx="19443">
                  <c:v>0.18515132110162141</c:v>
                </c:pt>
                <c:pt idx="19444">
                  <c:v>0.18513227799951787</c:v>
                </c:pt>
                <c:pt idx="19445">
                  <c:v>0.18511323783518482</c:v>
                </c:pt>
                <c:pt idx="19446">
                  <c:v>0.18509420060801141</c:v>
                </c:pt>
                <c:pt idx="19447">
                  <c:v>0.18507516631740117</c:v>
                </c:pt>
                <c:pt idx="19448">
                  <c:v>0.18505613496274526</c:v>
                </c:pt>
                <c:pt idx="19449">
                  <c:v>0.18503710654344202</c:v>
                </c:pt>
                <c:pt idx="19450">
                  <c:v>0.18501808105888576</c:v>
                </c:pt>
                <c:pt idx="19451">
                  <c:v>0.18499905850847645</c:v>
                </c:pt>
                <c:pt idx="19452">
                  <c:v>0.1849800388916068</c:v>
                </c:pt>
                <c:pt idx="19453">
                  <c:v>0.18496102220767391</c:v>
                </c:pt>
                <c:pt idx="19454">
                  <c:v>0.18494200845608097</c:v>
                </c:pt>
                <c:pt idx="19455">
                  <c:v>0.18492299763621725</c:v>
                </c:pt>
                <c:pt idx="19456">
                  <c:v>0.18490398974748595</c:v>
                </c:pt>
                <c:pt idx="19457">
                  <c:v>0.18488498478927917</c:v>
                </c:pt>
                <c:pt idx="19458">
                  <c:v>0.18486598276099958</c:v>
                </c:pt>
                <c:pt idx="19459">
                  <c:v>0.18484698366204169</c:v>
                </c:pt>
                <c:pt idx="19460">
                  <c:v>0.18482798749180396</c:v>
                </c:pt>
                <c:pt idx="19461">
                  <c:v>0.18480899424968375</c:v>
                </c:pt>
                <c:pt idx="19462">
                  <c:v>0.18479000393508241</c:v>
                </c:pt>
                <c:pt idx="19463">
                  <c:v>0.18477101654739864</c:v>
                </c:pt>
                <c:pt idx="19464">
                  <c:v>0.18475203208602647</c:v>
                </c:pt>
                <c:pt idx="19465">
                  <c:v>0.18473305055036729</c:v>
                </c:pt>
                <c:pt idx="19466">
                  <c:v>0.18471407193981609</c:v>
                </c:pt>
                <c:pt idx="19467">
                  <c:v>0.18469509625377831</c:v>
                </c:pt>
                <c:pt idx="19468">
                  <c:v>0.18467612349165013</c:v>
                </c:pt>
                <c:pt idx="19469">
                  <c:v>0.18465715365283228</c:v>
                </c:pt>
                <c:pt idx="19470">
                  <c:v>0.18463818673672258</c:v>
                </c:pt>
                <c:pt idx="19471">
                  <c:v>0.18461922274271741</c:v>
                </c:pt>
                <c:pt idx="19472">
                  <c:v>0.18460026167022359</c:v>
                </c:pt>
                <c:pt idx="19473">
                  <c:v>0.18458130351863491</c:v>
                </c:pt>
                <c:pt idx="19474">
                  <c:v>0.18456234828735724</c:v>
                </c:pt>
                <c:pt idx="19475">
                  <c:v>0.18454339597578542</c:v>
                </c:pt>
                <c:pt idx="19476">
                  <c:v>0.1845244465833237</c:v>
                </c:pt>
                <c:pt idx="19477">
                  <c:v>0.18450550010936828</c:v>
                </c:pt>
                <c:pt idx="19478">
                  <c:v>0.18448655655332477</c:v>
                </c:pt>
                <c:pt idx="19479">
                  <c:v>0.18446761591458866</c:v>
                </c:pt>
                <c:pt idx="19480">
                  <c:v>0.18444867819256869</c:v>
                </c:pt>
                <c:pt idx="19481">
                  <c:v>0.18442974338665691</c:v>
                </c:pt>
                <c:pt idx="19482">
                  <c:v>0.18441081149626429</c:v>
                </c:pt>
                <c:pt idx="19483">
                  <c:v>0.18439188252078292</c:v>
                </c:pt>
                <c:pt idx="19484">
                  <c:v>0.18437295645961838</c:v>
                </c:pt>
                <c:pt idx="19485">
                  <c:v>0.18435403331217609</c:v>
                </c:pt>
                <c:pt idx="19486">
                  <c:v>0.18433511307785144</c:v>
                </c:pt>
                <c:pt idx="19487">
                  <c:v>0.18431619575605304</c:v>
                </c:pt>
                <c:pt idx="19488">
                  <c:v>0.18429728134617906</c:v>
                </c:pt>
                <c:pt idx="19489">
                  <c:v>0.18427836984763077</c:v>
                </c:pt>
                <c:pt idx="19490">
                  <c:v>0.18425946125981141</c:v>
                </c:pt>
                <c:pt idx="19491">
                  <c:v>0.18424055558212973</c:v>
                </c:pt>
                <c:pt idx="19492">
                  <c:v>0.1842216528139777</c:v>
                </c:pt>
                <c:pt idx="19493">
                  <c:v>0.1842027529547674</c:v>
                </c:pt>
                <c:pt idx="19494">
                  <c:v>0.1841838560038988</c:v>
                </c:pt>
                <c:pt idx="19495">
                  <c:v>0.18416496196077539</c:v>
                </c:pt>
                <c:pt idx="19496">
                  <c:v>0.18414607082480094</c:v>
                </c:pt>
                <c:pt idx="19497">
                  <c:v>0.18412718259538019</c:v>
                </c:pt>
                <c:pt idx="19498">
                  <c:v>0.18410829727191141</c:v>
                </c:pt>
                <c:pt idx="19499">
                  <c:v>0.18408941485380592</c:v>
                </c:pt>
                <c:pt idx="19500">
                  <c:v>0.18407053534046194</c:v>
                </c:pt>
                <c:pt idx="19501">
                  <c:v>0.18405165873128684</c:v>
                </c:pt>
                <c:pt idx="19502">
                  <c:v>0.18403278502568471</c:v>
                </c:pt>
                <c:pt idx="19503">
                  <c:v>0.18401391422305965</c:v>
                </c:pt>
                <c:pt idx="19504">
                  <c:v>0.18399504632281846</c:v>
                </c:pt>
                <c:pt idx="19505">
                  <c:v>0.18397618132435994</c:v>
                </c:pt>
                <c:pt idx="19506">
                  <c:v>0.18395731922709688</c:v>
                </c:pt>
                <c:pt idx="19507">
                  <c:v>0.18393846003042985</c:v>
                </c:pt>
                <c:pt idx="19508">
                  <c:v>0.18391960373376204</c:v>
                </c:pt>
                <c:pt idx="19509">
                  <c:v>0.18390075033650174</c:v>
                </c:pt>
                <c:pt idx="19510">
                  <c:v>0.18388189983805595</c:v>
                </c:pt>
                <c:pt idx="19511">
                  <c:v>0.18386305223783073</c:v>
                </c:pt>
                <c:pt idx="19512">
                  <c:v>0.18384420753523001</c:v>
                </c:pt>
                <c:pt idx="19513">
                  <c:v>0.18382536572965588</c:v>
                </c:pt>
                <c:pt idx="19514">
                  <c:v>0.18380652682052176</c:v>
                </c:pt>
                <c:pt idx="19515">
                  <c:v>0.18378769080723381</c:v>
                </c:pt>
                <c:pt idx="19516">
                  <c:v>0.18376885768919213</c:v>
                </c:pt>
                <c:pt idx="19517">
                  <c:v>0.18375002746580571</c:v>
                </c:pt>
                <c:pt idx="19518">
                  <c:v>0.18373120013648725</c:v>
                </c:pt>
                <c:pt idx="19519">
                  <c:v>0.18371237570063559</c:v>
                </c:pt>
                <c:pt idx="19520">
                  <c:v>0.18369355415766231</c:v>
                </c:pt>
                <c:pt idx="19521">
                  <c:v>0.18367473550697291</c:v>
                </c:pt>
                <c:pt idx="19522">
                  <c:v>0.18365591974797624</c:v>
                </c:pt>
                <c:pt idx="19523">
                  <c:v>0.18363710688008106</c:v>
                </c:pt>
                <c:pt idx="19524">
                  <c:v>0.18361829690269277</c:v>
                </c:pt>
                <c:pt idx="19525">
                  <c:v>0.18359948981521981</c:v>
                </c:pt>
                <c:pt idx="19526">
                  <c:v>0.18358068561706803</c:v>
                </c:pt>
                <c:pt idx="19527">
                  <c:v>0.18356188430764794</c:v>
                </c:pt>
                <c:pt idx="19528">
                  <c:v>0.18354308588637289</c:v>
                </c:pt>
                <c:pt idx="19529">
                  <c:v>0.18352429035264023</c:v>
                </c:pt>
                <c:pt idx="19530">
                  <c:v>0.18350549770586752</c:v>
                </c:pt>
                <c:pt idx="19531">
                  <c:v>0.18348670794545771</c:v>
                </c:pt>
                <c:pt idx="19532">
                  <c:v>0.18346792107082688</c:v>
                </c:pt>
                <c:pt idx="19533">
                  <c:v>0.18344913708137958</c:v>
                </c:pt>
                <c:pt idx="19534">
                  <c:v>0.18343035597651991</c:v>
                </c:pt>
                <c:pt idx="19535">
                  <c:v>0.18341157775566641</c:v>
                </c:pt>
                <c:pt idx="19536">
                  <c:v>0.18339280241822636</c:v>
                </c:pt>
                <c:pt idx="19537">
                  <c:v>0.183374029963604</c:v>
                </c:pt>
                <c:pt idx="19538">
                  <c:v>0.18335526039121741</c:v>
                </c:pt>
                <c:pt idx="19539">
                  <c:v>0.18333649370047331</c:v>
                </c:pt>
                <c:pt idx="19540">
                  <c:v>0.18331772989077591</c:v>
                </c:pt>
                <c:pt idx="19541">
                  <c:v>0.18329896896154321</c:v>
                </c:pt>
                <c:pt idx="19542">
                  <c:v>0.18328021091218274</c:v>
                </c:pt>
                <c:pt idx="19543">
                  <c:v>0.18326145574210831</c:v>
                </c:pt>
                <c:pt idx="19544">
                  <c:v>0.18324270345072433</c:v>
                </c:pt>
                <c:pt idx="19545">
                  <c:v>0.18322395403744512</c:v>
                </c:pt>
                <c:pt idx="19546">
                  <c:v>0.18320520750168223</c:v>
                </c:pt>
                <c:pt idx="19547">
                  <c:v>0.18318646384284623</c:v>
                </c:pt>
                <c:pt idx="19548">
                  <c:v>0.18316772306034695</c:v>
                </c:pt>
                <c:pt idx="19549">
                  <c:v>0.18314898515360076</c:v>
                </c:pt>
                <c:pt idx="19550">
                  <c:v>0.18313025012201453</c:v>
                </c:pt>
                <c:pt idx="19551">
                  <c:v>0.18311151796500011</c:v>
                </c:pt>
                <c:pt idx="19552">
                  <c:v>0.18309278868197423</c:v>
                </c:pt>
                <c:pt idx="19553">
                  <c:v>0.18307406227234221</c:v>
                </c:pt>
                <c:pt idx="19554">
                  <c:v>0.18305533873552368</c:v>
                </c:pt>
                <c:pt idx="19555">
                  <c:v>0.18303661807092436</c:v>
                </c:pt>
                <c:pt idx="19556">
                  <c:v>0.18301790027795944</c:v>
                </c:pt>
                <c:pt idx="19557">
                  <c:v>0.1829991853560452</c:v>
                </c:pt>
                <c:pt idx="19558">
                  <c:v>0.18298047330458586</c:v>
                </c:pt>
                <c:pt idx="19559">
                  <c:v>0.18296176412300291</c:v>
                </c:pt>
                <c:pt idx="19560">
                  <c:v>0.18294305781070788</c:v>
                </c:pt>
                <c:pt idx="19561">
                  <c:v>0.18292435436711046</c:v>
                </c:pt>
                <c:pt idx="19562">
                  <c:v>0.18290565379162607</c:v>
                </c:pt>
                <c:pt idx="19563">
                  <c:v>0.18288695608366648</c:v>
                </c:pt>
                <c:pt idx="19564">
                  <c:v>0.18286826124264943</c:v>
                </c:pt>
                <c:pt idx="19565">
                  <c:v>0.18284956926798679</c:v>
                </c:pt>
                <c:pt idx="19566">
                  <c:v>0.18283088015909468</c:v>
                </c:pt>
                <c:pt idx="19567">
                  <c:v>0.1828121939153825</c:v>
                </c:pt>
                <c:pt idx="19568">
                  <c:v>0.18279351053626874</c:v>
                </c:pt>
                <c:pt idx="19569">
                  <c:v>0.18277483002116512</c:v>
                </c:pt>
                <c:pt idx="19570">
                  <c:v>0.18275615236948783</c:v>
                </c:pt>
                <c:pt idx="19571">
                  <c:v>0.18273747758065209</c:v>
                </c:pt>
                <c:pt idx="19572">
                  <c:v>0.18271880565407198</c:v>
                </c:pt>
                <c:pt idx="19573">
                  <c:v>0.18270013658916451</c:v>
                </c:pt>
                <c:pt idx="19574">
                  <c:v>0.18268147038533941</c:v>
                </c:pt>
                <c:pt idx="19575">
                  <c:v>0.18266280704201804</c:v>
                </c:pt>
                <c:pt idx="19576">
                  <c:v>0.18264414655861441</c:v>
                </c:pt>
                <c:pt idx="19577">
                  <c:v>0.18262548893454356</c:v>
                </c:pt>
                <c:pt idx="19578">
                  <c:v>0.18260683416922377</c:v>
                </c:pt>
                <c:pt idx="19579">
                  <c:v>0.18258818226206674</c:v>
                </c:pt>
                <c:pt idx="19580">
                  <c:v>0.18256953321248975</c:v>
                </c:pt>
                <c:pt idx="19581">
                  <c:v>0.18255088701990926</c:v>
                </c:pt>
                <c:pt idx="19582">
                  <c:v>0.18253224368374404</c:v>
                </c:pt>
                <c:pt idx="19583">
                  <c:v>0.18251360320340906</c:v>
                </c:pt>
                <c:pt idx="19584">
                  <c:v>0.18249496557832401</c:v>
                </c:pt>
                <c:pt idx="19585">
                  <c:v>0.18247633080790049</c:v>
                </c:pt>
                <c:pt idx="19586">
                  <c:v>0.18245769889155444</c:v>
                </c:pt>
                <c:pt idx="19587">
                  <c:v>0.18243906982870944</c:v>
                </c:pt>
                <c:pt idx="19588">
                  <c:v>0.18242044361878001</c:v>
                </c:pt>
                <c:pt idx="19589">
                  <c:v>0.18240182026118373</c:v>
                </c:pt>
                <c:pt idx="19590">
                  <c:v>0.18238319975533976</c:v>
                </c:pt>
                <c:pt idx="19591">
                  <c:v>0.18236458210066234</c:v>
                </c:pt>
                <c:pt idx="19592">
                  <c:v>0.18234596729656999</c:v>
                </c:pt>
                <c:pt idx="19593">
                  <c:v>0.18232735534248526</c:v>
                </c:pt>
                <c:pt idx="19594">
                  <c:v>0.18230874623781984</c:v>
                </c:pt>
                <c:pt idx="19595">
                  <c:v>0.18229013998199975</c:v>
                </c:pt>
                <c:pt idx="19596">
                  <c:v>0.18227153657443593</c:v>
                </c:pt>
                <c:pt idx="19597">
                  <c:v>0.18225293601454931</c:v>
                </c:pt>
                <c:pt idx="19598">
                  <c:v>0.18223433830176419</c:v>
                </c:pt>
                <c:pt idx="19599">
                  <c:v>0.18221574343549335</c:v>
                </c:pt>
                <c:pt idx="19600">
                  <c:v>0.18219715141515391</c:v>
                </c:pt>
                <c:pt idx="19601">
                  <c:v>0.18217856224017165</c:v>
                </c:pt>
                <c:pt idx="19602">
                  <c:v>0.18215997590996358</c:v>
                </c:pt>
                <c:pt idx="19603">
                  <c:v>0.18214139242394944</c:v>
                </c:pt>
                <c:pt idx="19604">
                  <c:v>0.18212281178154752</c:v>
                </c:pt>
                <c:pt idx="19605">
                  <c:v>0.18210423398218067</c:v>
                </c:pt>
                <c:pt idx="19606">
                  <c:v>0.18208565902526391</c:v>
                </c:pt>
                <c:pt idx="19607">
                  <c:v>0.18206708691022391</c:v>
                </c:pt>
                <c:pt idx="19608">
                  <c:v>0.18204851763647445</c:v>
                </c:pt>
                <c:pt idx="19609">
                  <c:v>0.18202995120343823</c:v>
                </c:pt>
                <c:pt idx="19610">
                  <c:v>0.18201138761053967</c:v>
                </c:pt>
                <c:pt idx="19611">
                  <c:v>0.1819928268571962</c:v>
                </c:pt>
                <c:pt idx="19612">
                  <c:v>0.18197426894282623</c:v>
                </c:pt>
                <c:pt idx="19613">
                  <c:v>0.18195571386685341</c:v>
                </c:pt>
                <c:pt idx="19614">
                  <c:v>0.18193716162870049</c:v>
                </c:pt>
                <c:pt idx="19615">
                  <c:v>0.18191861222778741</c:v>
                </c:pt>
                <c:pt idx="19616">
                  <c:v>0.18190006566353564</c:v>
                </c:pt>
                <c:pt idx="19617">
                  <c:v>0.18188152193536672</c:v>
                </c:pt>
                <c:pt idx="19618">
                  <c:v>0.18186298104270432</c:v>
                </c:pt>
                <c:pt idx="19619">
                  <c:v>0.18184444298496713</c:v>
                </c:pt>
                <c:pt idx="19620">
                  <c:v>0.18182590776157614</c:v>
                </c:pt>
                <c:pt idx="19621">
                  <c:v>0.18180737537195821</c:v>
                </c:pt>
                <c:pt idx="19622">
                  <c:v>0.18178884581553517</c:v>
                </c:pt>
                <c:pt idx="19623">
                  <c:v>0.18177031909172614</c:v>
                </c:pt>
                <c:pt idx="19624">
                  <c:v>0.18175179519995471</c:v>
                </c:pt>
                <c:pt idx="19625">
                  <c:v>0.18173327413964571</c:v>
                </c:pt>
                <c:pt idx="19626">
                  <c:v>0.18171475591022263</c:v>
                </c:pt>
                <c:pt idx="19627">
                  <c:v>0.18169624051110597</c:v>
                </c:pt>
                <c:pt idx="19628">
                  <c:v>0.18167772794171516</c:v>
                </c:pt>
                <c:pt idx="19629">
                  <c:v>0.18165921820148398</c:v>
                </c:pt>
                <c:pt idx="19630">
                  <c:v>0.18164071128982884</c:v>
                </c:pt>
                <c:pt idx="19631">
                  <c:v>0.18162220720617497</c:v>
                </c:pt>
                <c:pt idx="19632">
                  <c:v>0.18160370594994618</c:v>
                </c:pt>
                <c:pt idx="19633">
                  <c:v>0.18158520752056806</c:v>
                </c:pt>
                <c:pt idx="19634">
                  <c:v>0.18156671191746213</c:v>
                </c:pt>
                <c:pt idx="19635">
                  <c:v>0.18154821914005273</c:v>
                </c:pt>
                <c:pt idx="19636">
                  <c:v>0.18152972918776444</c:v>
                </c:pt>
                <c:pt idx="19637">
                  <c:v>0.18151124206002636</c:v>
                </c:pt>
                <c:pt idx="19638">
                  <c:v>0.18149275775625612</c:v>
                </c:pt>
                <c:pt idx="19639">
                  <c:v>0.1814742762758815</c:v>
                </c:pt>
                <c:pt idx="19640">
                  <c:v>0.18145579761832994</c:v>
                </c:pt>
                <c:pt idx="19641">
                  <c:v>0.18143732178302593</c:v>
                </c:pt>
                <c:pt idx="19642">
                  <c:v>0.18141884876939277</c:v>
                </c:pt>
                <c:pt idx="19643">
                  <c:v>0.18140037857685443</c:v>
                </c:pt>
                <c:pt idx="19644">
                  <c:v>0.18138191120483818</c:v>
                </c:pt>
                <c:pt idx="19645">
                  <c:v>0.18136344665277396</c:v>
                </c:pt>
                <c:pt idx="19646">
                  <c:v>0.18134498492008044</c:v>
                </c:pt>
                <c:pt idx="19647">
                  <c:v>0.18132652600618887</c:v>
                </c:pt>
                <c:pt idx="19648">
                  <c:v>0.18130806991052409</c:v>
                </c:pt>
                <c:pt idx="19649">
                  <c:v>0.18128961663251197</c:v>
                </c:pt>
                <c:pt idx="19650">
                  <c:v>0.18127116617157921</c:v>
                </c:pt>
                <c:pt idx="19651">
                  <c:v>0.18125271852715241</c:v>
                </c:pt>
                <c:pt idx="19652">
                  <c:v>0.18123427369865813</c:v>
                </c:pt>
                <c:pt idx="19653">
                  <c:v>0.18121583168552569</c:v>
                </c:pt>
                <c:pt idx="19654">
                  <c:v>0.18119739248717856</c:v>
                </c:pt>
                <c:pt idx="19655">
                  <c:v>0.18117895610304163</c:v>
                </c:pt>
                <c:pt idx="19656">
                  <c:v>0.18116052253254883</c:v>
                </c:pt>
                <c:pt idx="19657">
                  <c:v>0.18114209177512702</c:v>
                </c:pt>
                <c:pt idx="19658">
                  <c:v>0.18112366383019704</c:v>
                </c:pt>
                <c:pt idx="19659">
                  <c:v>0.18110523869719591</c:v>
                </c:pt>
                <c:pt idx="19660">
                  <c:v>0.18108681637554197</c:v>
                </c:pt>
                <c:pt idx="19661">
                  <c:v>0.18106839686467294</c:v>
                </c:pt>
                <c:pt idx="19662">
                  <c:v>0.18104998016401025</c:v>
                </c:pt>
                <c:pt idx="19663">
                  <c:v>0.1810315662729815</c:v>
                </c:pt>
                <c:pt idx="19664">
                  <c:v>0.18101315519102365</c:v>
                </c:pt>
                <c:pt idx="19665">
                  <c:v>0.18099474691755371</c:v>
                </c:pt>
                <c:pt idx="19666">
                  <c:v>0.18097634145201164</c:v>
                </c:pt>
                <c:pt idx="19667">
                  <c:v>0.18095793879381691</c:v>
                </c:pt>
                <c:pt idx="19668">
                  <c:v>0.18093953894240725</c:v>
                </c:pt>
                <c:pt idx="19669">
                  <c:v>0.18092114189720623</c:v>
                </c:pt>
                <c:pt idx="19670">
                  <c:v>0.18090274765764094</c:v>
                </c:pt>
                <c:pt idx="19671">
                  <c:v>0.18088435622314736</c:v>
                </c:pt>
                <c:pt idx="19672">
                  <c:v>0.18086596759315254</c:v>
                </c:pt>
                <c:pt idx="19673">
                  <c:v>0.18084758176708793</c:v>
                </c:pt>
                <c:pt idx="19674">
                  <c:v>0.18082919874437844</c:v>
                </c:pt>
                <c:pt idx="19675">
                  <c:v>0.18081081852445871</c:v>
                </c:pt>
                <c:pt idx="19676">
                  <c:v>0.18079244110675996</c:v>
                </c:pt>
                <c:pt idx="19677">
                  <c:v>0.1807740664907064</c:v>
                </c:pt>
                <c:pt idx="19678">
                  <c:v>0.18075569467573449</c:v>
                </c:pt>
                <c:pt idx="19679">
                  <c:v>0.18073732566127479</c:v>
                </c:pt>
                <c:pt idx="19680">
                  <c:v>0.18071895944675431</c:v>
                </c:pt>
                <c:pt idx="19681">
                  <c:v>0.18070059603160479</c:v>
                </c:pt>
                <c:pt idx="19682">
                  <c:v>0.18068223541526218</c:v>
                </c:pt>
                <c:pt idx="19683">
                  <c:v>0.18066387759715041</c:v>
                </c:pt>
                <c:pt idx="19684">
                  <c:v>0.18064552257670591</c:v>
                </c:pt>
                <c:pt idx="19685">
                  <c:v>0.18062717035335937</c:v>
                </c:pt>
                <c:pt idx="19686">
                  <c:v>0.18060882092654218</c:v>
                </c:pt>
                <c:pt idx="19687">
                  <c:v>0.18059047429568603</c:v>
                </c:pt>
                <c:pt idx="19688">
                  <c:v>0.18057213046022533</c:v>
                </c:pt>
                <c:pt idx="19689">
                  <c:v>0.18055378941958525</c:v>
                </c:pt>
                <c:pt idx="19690">
                  <c:v>0.18053545117320702</c:v>
                </c:pt>
                <c:pt idx="19691">
                  <c:v>0.18051711572051471</c:v>
                </c:pt>
                <c:pt idx="19692">
                  <c:v>0.18049878306094899</c:v>
                </c:pt>
                <c:pt idx="19693">
                  <c:v>0.18048045319393627</c:v>
                </c:pt>
                <c:pt idx="19694">
                  <c:v>0.18046212611890974</c:v>
                </c:pt>
                <c:pt idx="19695">
                  <c:v>0.18044380183530903</c:v>
                </c:pt>
                <c:pt idx="19696">
                  <c:v>0.18042548034255851</c:v>
                </c:pt>
                <c:pt idx="19697">
                  <c:v>0.18040716164009693</c:v>
                </c:pt>
                <c:pt idx="19698">
                  <c:v>0.18038884572735561</c:v>
                </c:pt>
                <c:pt idx="19699">
                  <c:v>0.18037053260376787</c:v>
                </c:pt>
                <c:pt idx="19700">
                  <c:v>0.18035222226876968</c:v>
                </c:pt>
                <c:pt idx="19701">
                  <c:v>0.18033391472179391</c:v>
                </c:pt>
                <c:pt idx="19702">
                  <c:v>0.18031560996227394</c:v>
                </c:pt>
                <c:pt idx="19703">
                  <c:v>0.18029730798964441</c:v>
                </c:pt>
                <c:pt idx="19704">
                  <c:v>0.18027900880333891</c:v>
                </c:pt>
                <c:pt idx="19705">
                  <c:v>0.18026071240279423</c:v>
                </c:pt>
                <c:pt idx="19706">
                  <c:v>0.18024241878744299</c:v>
                </c:pt>
                <c:pt idx="19707">
                  <c:v>0.18022412795671522</c:v>
                </c:pt>
                <c:pt idx="19708">
                  <c:v>0.1802058399100539</c:v>
                </c:pt>
                <c:pt idx="19709">
                  <c:v>0.18018755464689071</c:v>
                </c:pt>
                <c:pt idx="19710">
                  <c:v>0.18016927216666231</c:v>
                </c:pt>
                <c:pt idx="19711">
                  <c:v>0.18015099246879931</c:v>
                </c:pt>
                <c:pt idx="19712">
                  <c:v>0.18013271555274196</c:v>
                </c:pt>
                <c:pt idx="19713">
                  <c:v>0.18011444141792726</c:v>
                </c:pt>
                <c:pt idx="19714">
                  <c:v>0.18009617006378181</c:v>
                </c:pt>
                <c:pt idx="19715">
                  <c:v>0.18007790148975059</c:v>
                </c:pt>
                <c:pt idx="19716">
                  <c:v>0.18005963569526809</c:v>
                </c:pt>
                <c:pt idx="19717">
                  <c:v>0.18004137267976594</c:v>
                </c:pt>
                <c:pt idx="19718">
                  <c:v>0.1800231124426849</c:v>
                </c:pt>
                <c:pt idx="19719">
                  <c:v>0.18000485498346044</c:v>
                </c:pt>
                <c:pt idx="19720">
                  <c:v>0.17998660030152791</c:v>
                </c:pt>
                <c:pt idx="19721">
                  <c:v>0.1799683483963288</c:v>
                </c:pt>
                <c:pt idx="19722">
                  <c:v>0.17995009926728844</c:v>
                </c:pt>
                <c:pt idx="19723">
                  <c:v>0.17993185291385519</c:v>
                </c:pt>
                <c:pt idx="19724">
                  <c:v>0.17991360933546452</c:v>
                </c:pt>
                <c:pt idx="19725">
                  <c:v>0.17989536853154744</c:v>
                </c:pt>
                <c:pt idx="19726">
                  <c:v>0.17987713050154744</c:v>
                </c:pt>
                <c:pt idx="19727">
                  <c:v>0.17985889524490031</c:v>
                </c:pt>
                <c:pt idx="19728">
                  <c:v>0.17984066276104371</c:v>
                </c:pt>
                <c:pt idx="19729">
                  <c:v>0.17982243304941675</c:v>
                </c:pt>
                <c:pt idx="19730">
                  <c:v>0.17980420610945391</c:v>
                </c:pt>
                <c:pt idx="19731">
                  <c:v>0.17978598194059744</c:v>
                </c:pt>
                <c:pt idx="19732">
                  <c:v>0.17976776054228377</c:v>
                </c:pt>
                <c:pt idx="19733">
                  <c:v>0.17974954191394821</c:v>
                </c:pt>
                <c:pt idx="19734">
                  <c:v>0.17973132605503594</c:v>
                </c:pt>
                <c:pt idx="19735">
                  <c:v>0.17971311296497974</c:v>
                </c:pt>
                <c:pt idx="19736">
                  <c:v>0.17969490264322224</c:v>
                </c:pt>
                <c:pt idx="19737">
                  <c:v>0.17967669508920089</c:v>
                </c:pt>
                <c:pt idx="19738">
                  <c:v>0.17965849030235681</c:v>
                </c:pt>
                <c:pt idx="19739">
                  <c:v>0.17964028828212703</c:v>
                </c:pt>
                <c:pt idx="19740">
                  <c:v>0.17962208902794821</c:v>
                </c:pt>
                <c:pt idx="19741">
                  <c:v>0.17960389253926701</c:v>
                </c:pt>
                <c:pt idx="19742">
                  <c:v>0.17958569881551648</c:v>
                </c:pt>
                <c:pt idx="19743">
                  <c:v>0.17956750785614242</c:v>
                </c:pt>
                <c:pt idx="19744">
                  <c:v>0.17954931966057874</c:v>
                </c:pt>
                <c:pt idx="19745">
                  <c:v>0.17953113422827024</c:v>
                </c:pt>
                <c:pt idx="19746">
                  <c:v>0.1795129515586554</c:v>
                </c:pt>
                <c:pt idx="19747">
                  <c:v>0.17949477165117494</c:v>
                </c:pt>
                <c:pt idx="19748">
                  <c:v>0.17947659450527095</c:v>
                </c:pt>
                <c:pt idx="19749">
                  <c:v>0.17945842012038127</c:v>
                </c:pt>
                <c:pt idx="19750">
                  <c:v>0.17944024849594808</c:v>
                </c:pt>
                <c:pt idx="19751">
                  <c:v>0.17942207963140941</c:v>
                </c:pt>
                <c:pt idx="19752">
                  <c:v>0.17940391352621363</c:v>
                </c:pt>
                <c:pt idx="19753">
                  <c:v>0.17938575017979391</c:v>
                </c:pt>
                <c:pt idx="19754">
                  <c:v>0.17936758959159868</c:v>
                </c:pt>
                <c:pt idx="19755">
                  <c:v>0.17934943176106644</c:v>
                </c:pt>
                <c:pt idx="19756">
                  <c:v>0.17933127668763341</c:v>
                </c:pt>
                <c:pt idx="19757">
                  <c:v>0.1793131243707502</c:v>
                </c:pt>
                <c:pt idx="19758">
                  <c:v>0.1792949748098554</c:v>
                </c:pt>
                <c:pt idx="19759">
                  <c:v>0.1792768280043909</c:v>
                </c:pt>
                <c:pt idx="19760">
                  <c:v>0.17925868395379901</c:v>
                </c:pt>
                <c:pt idx="19761">
                  <c:v>0.17924054265752404</c:v>
                </c:pt>
                <c:pt idx="19762">
                  <c:v>0.17922240411500473</c:v>
                </c:pt>
                <c:pt idx="19763">
                  <c:v>0.1792042683256844</c:v>
                </c:pt>
                <c:pt idx="19764">
                  <c:v>0.1791861352890087</c:v>
                </c:pt>
                <c:pt idx="19765">
                  <c:v>0.17916800500441921</c:v>
                </c:pt>
                <c:pt idx="19766">
                  <c:v>0.17914987747135891</c:v>
                </c:pt>
                <c:pt idx="19767">
                  <c:v>0.17913175268927092</c:v>
                </c:pt>
                <c:pt idx="19768">
                  <c:v>0.17911363065759894</c:v>
                </c:pt>
                <c:pt idx="19769">
                  <c:v>0.17909551137578625</c:v>
                </c:pt>
                <c:pt idx="19770">
                  <c:v>0.17907739484327817</c:v>
                </c:pt>
                <c:pt idx="19771">
                  <c:v>0.17905928105951394</c:v>
                </c:pt>
                <c:pt idx="19772">
                  <c:v>0.17904117002394204</c:v>
                </c:pt>
                <c:pt idx="19773">
                  <c:v>0.17902306173600521</c:v>
                </c:pt>
                <c:pt idx="19774">
                  <c:v>0.17900495619514858</c:v>
                </c:pt>
                <c:pt idx="19775">
                  <c:v>0.17898685340081294</c:v>
                </c:pt>
                <c:pt idx="19776">
                  <c:v>0.17896875335244897</c:v>
                </c:pt>
                <c:pt idx="19777">
                  <c:v>0.17895065604949467</c:v>
                </c:pt>
                <c:pt idx="19778">
                  <c:v>0.17893256149139938</c:v>
                </c:pt>
                <c:pt idx="19779">
                  <c:v>0.17891446967760558</c:v>
                </c:pt>
                <c:pt idx="19780">
                  <c:v>0.17889638060755741</c:v>
                </c:pt>
                <c:pt idx="19781">
                  <c:v>0.1788782942807039</c:v>
                </c:pt>
                <c:pt idx="19782">
                  <c:v>0.17886021069648891</c:v>
                </c:pt>
                <c:pt idx="19783">
                  <c:v>0.17884212985435691</c:v>
                </c:pt>
                <c:pt idx="19784">
                  <c:v>0.17882405175375432</c:v>
                </c:pt>
                <c:pt idx="19785">
                  <c:v>0.17880597639412679</c:v>
                </c:pt>
                <c:pt idx="19786">
                  <c:v>0.17878790377492196</c:v>
                </c:pt>
                <c:pt idx="19787">
                  <c:v>0.17876983389558243</c:v>
                </c:pt>
                <c:pt idx="19788">
                  <c:v>0.1787517667555541</c:v>
                </c:pt>
                <c:pt idx="19789">
                  <c:v>0.1787337023542872</c:v>
                </c:pt>
                <c:pt idx="19790">
                  <c:v>0.17871564069122869</c:v>
                </c:pt>
                <c:pt idx="19791">
                  <c:v>0.17869758176581779</c:v>
                </c:pt>
                <c:pt idx="19792">
                  <c:v>0.17867952557750877</c:v>
                </c:pt>
                <c:pt idx="19793">
                  <c:v>0.17866147212574601</c:v>
                </c:pt>
                <c:pt idx="19794">
                  <c:v>0.17864342140997674</c:v>
                </c:pt>
                <c:pt idx="19795">
                  <c:v>0.17862537342964752</c:v>
                </c:pt>
                <c:pt idx="19796">
                  <c:v>0.17860732818420641</c:v>
                </c:pt>
                <c:pt idx="19797">
                  <c:v>0.17858928567310192</c:v>
                </c:pt>
                <c:pt idx="19798">
                  <c:v>0.17857124589577741</c:v>
                </c:pt>
                <c:pt idx="19799">
                  <c:v>0.17855320885168471</c:v>
                </c:pt>
                <c:pt idx="19800">
                  <c:v>0.17853517454027237</c:v>
                </c:pt>
                <c:pt idx="19801">
                  <c:v>0.17851714296098445</c:v>
                </c:pt>
                <c:pt idx="19802">
                  <c:v>0.17849911411327196</c:v>
                </c:pt>
                <c:pt idx="19803">
                  <c:v>0.17848108799657991</c:v>
                </c:pt>
                <c:pt idx="19804">
                  <c:v>0.17846306461036296</c:v>
                </c:pt>
                <c:pt idx="19805">
                  <c:v>0.17844504395406427</c:v>
                </c:pt>
                <c:pt idx="19806">
                  <c:v>0.17842702602713328</c:v>
                </c:pt>
                <c:pt idx="19807">
                  <c:v>0.17840901082901894</c:v>
                </c:pt>
                <c:pt idx="19808">
                  <c:v>0.17839099835917271</c:v>
                </c:pt>
                <c:pt idx="19809">
                  <c:v>0.17837298861704179</c:v>
                </c:pt>
                <c:pt idx="19810">
                  <c:v>0.17835498160207591</c:v>
                </c:pt>
                <c:pt idx="19811">
                  <c:v>0.17833697731372414</c:v>
                </c:pt>
                <c:pt idx="19812">
                  <c:v>0.17831897575143801</c:v>
                </c:pt>
                <c:pt idx="19813">
                  <c:v>0.17830097691466185</c:v>
                </c:pt>
                <c:pt idx="19814">
                  <c:v>0.17828298080285257</c:v>
                </c:pt>
                <c:pt idx="19815">
                  <c:v>0.17826498741545493</c:v>
                </c:pt>
                <c:pt idx="19816">
                  <c:v>0.17824699675192068</c:v>
                </c:pt>
                <c:pt idx="19817">
                  <c:v>0.17822900881169901</c:v>
                </c:pt>
                <c:pt idx="19818">
                  <c:v>0.17821102359424232</c:v>
                </c:pt>
                <c:pt idx="19819">
                  <c:v>0.17819304109899844</c:v>
                </c:pt>
                <c:pt idx="19820">
                  <c:v>0.17817506132542091</c:v>
                </c:pt>
                <c:pt idx="19821">
                  <c:v>0.17815708427295948</c:v>
                </c:pt>
                <c:pt idx="19822">
                  <c:v>0.17813910994106524</c:v>
                </c:pt>
                <c:pt idx="19823">
                  <c:v>0.17812113832918847</c:v>
                </c:pt>
                <c:pt idx="19824">
                  <c:v>0.17810316943678109</c:v>
                </c:pt>
                <c:pt idx="19825">
                  <c:v>0.17808520326329424</c:v>
                </c:pt>
                <c:pt idx="19826">
                  <c:v>0.17806723980818101</c:v>
                </c:pt>
                <c:pt idx="19827">
                  <c:v>0.17804927907088799</c:v>
                </c:pt>
                <c:pt idx="19828">
                  <c:v>0.17803132105087199</c:v>
                </c:pt>
                <c:pt idx="19829">
                  <c:v>0.17801336574758464</c:v>
                </c:pt>
                <c:pt idx="19830">
                  <c:v>0.17799541316047698</c:v>
                </c:pt>
                <c:pt idx="19831">
                  <c:v>0.17797746328899641</c:v>
                </c:pt>
                <c:pt idx="19832">
                  <c:v>0.17795951613260191</c:v>
                </c:pt>
                <c:pt idx="19833">
                  <c:v>0.17794157169074404</c:v>
                </c:pt>
                <c:pt idx="19834">
                  <c:v>0.177923629962875</c:v>
                </c:pt>
                <c:pt idx="19835">
                  <c:v>0.17790569094844771</c:v>
                </c:pt>
                <c:pt idx="19836">
                  <c:v>0.17788775464691448</c:v>
                </c:pt>
                <c:pt idx="19837">
                  <c:v>0.17786982105772894</c:v>
                </c:pt>
                <c:pt idx="19838">
                  <c:v>0.17785189018034517</c:v>
                </c:pt>
                <c:pt idx="19839">
                  <c:v>0.17783396201421264</c:v>
                </c:pt>
                <c:pt idx="19840">
                  <c:v>0.17781603655878891</c:v>
                </c:pt>
                <c:pt idx="19841">
                  <c:v>0.17779811381352709</c:v>
                </c:pt>
                <c:pt idx="19842">
                  <c:v>0.17778019377787901</c:v>
                </c:pt>
                <c:pt idx="19843">
                  <c:v>0.17776227645129919</c:v>
                </c:pt>
                <c:pt idx="19844">
                  <c:v>0.17774436183324133</c:v>
                </c:pt>
                <c:pt idx="19845">
                  <c:v>0.17772644992315753</c:v>
                </c:pt>
                <c:pt idx="19846">
                  <c:v>0.17770854072050674</c:v>
                </c:pt>
                <c:pt idx="19847">
                  <c:v>0.17769063422474088</c:v>
                </c:pt>
                <c:pt idx="19848">
                  <c:v>0.17767273043531479</c:v>
                </c:pt>
                <c:pt idx="19849">
                  <c:v>0.17765482935168267</c:v>
                </c:pt>
                <c:pt idx="19850">
                  <c:v>0.17763693097329991</c:v>
                </c:pt>
                <c:pt idx="19851">
                  <c:v>0.17761903529962228</c:v>
                </c:pt>
                <c:pt idx="19852">
                  <c:v>0.17760114233010094</c:v>
                </c:pt>
                <c:pt idx="19853">
                  <c:v>0.17758325206419673</c:v>
                </c:pt>
                <c:pt idx="19854">
                  <c:v>0.17756536450136123</c:v>
                </c:pt>
                <c:pt idx="19855">
                  <c:v>0.17754747964104794</c:v>
                </c:pt>
                <c:pt idx="19856">
                  <c:v>0.17752959748271729</c:v>
                </c:pt>
                <c:pt idx="19857">
                  <c:v>0.17751171802582341</c:v>
                </c:pt>
                <c:pt idx="19858">
                  <c:v>0.17749384126982318</c:v>
                </c:pt>
                <c:pt idx="19859">
                  <c:v>0.17747596721416795</c:v>
                </c:pt>
                <c:pt idx="19860">
                  <c:v>0.17745809585832095</c:v>
                </c:pt>
                <c:pt idx="19861">
                  <c:v>0.17744022720173094</c:v>
                </c:pt>
                <c:pt idx="19862">
                  <c:v>0.17742236124385985</c:v>
                </c:pt>
                <c:pt idx="19863">
                  <c:v>0.17740449798416502</c:v>
                </c:pt>
                <c:pt idx="19864">
                  <c:v>0.17738663742209784</c:v>
                </c:pt>
                <c:pt idx="19865">
                  <c:v>0.17736877955711691</c:v>
                </c:pt>
                <c:pt idx="19866">
                  <c:v>0.17735092438868055</c:v>
                </c:pt>
                <c:pt idx="19867">
                  <c:v>0.17733307191624847</c:v>
                </c:pt>
                <c:pt idx="19868">
                  <c:v>0.17731522213927511</c:v>
                </c:pt>
                <c:pt idx="19869">
                  <c:v>0.17729737505721727</c:v>
                </c:pt>
                <c:pt idx="19870">
                  <c:v>0.17727953066953028</c:v>
                </c:pt>
                <c:pt idx="19871">
                  <c:v>0.17726168897567671</c:v>
                </c:pt>
                <c:pt idx="19872">
                  <c:v>0.17724384997511244</c:v>
                </c:pt>
                <c:pt idx="19873">
                  <c:v>0.17722601366729657</c:v>
                </c:pt>
                <c:pt idx="19874">
                  <c:v>0.17720818005168437</c:v>
                </c:pt>
                <c:pt idx="19875">
                  <c:v>0.17719034912773549</c:v>
                </c:pt>
                <c:pt idx="19876">
                  <c:v>0.17717252089490637</c:v>
                </c:pt>
                <c:pt idx="19877">
                  <c:v>0.17715469535265937</c:v>
                </c:pt>
                <c:pt idx="19878">
                  <c:v>0.1771368725004514</c:v>
                </c:pt>
                <c:pt idx="19879">
                  <c:v>0.17711905233774144</c:v>
                </c:pt>
                <c:pt idx="19880">
                  <c:v>0.17710123486398671</c:v>
                </c:pt>
                <c:pt idx="19881">
                  <c:v>0.17708342007864802</c:v>
                </c:pt>
                <c:pt idx="19882">
                  <c:v>0.17706560798118406</c:v>
                </c:pt>
                <c:pt idx="19883">
                  <c:v>0.17704779857105601</c:v>
                </c:pt>
                <c:pt idx="19884">
                  <c:v>0.17702999184771903</c:v>
                </c:pt>
                <c:pt idx="19885">
                  <c:v>0.17701218781063602</c:v>
                </c:pt>
                <c:pt idx="19886">
                  <c:v>0.17699438645926643</c:v>
                </c:pt>
                <c:pt idx="19887">
                  <c:v>0.17697658779306474</c:v>
                </c:pt>
                <c:pt idx="19888">
                  <c:v>0.17695879181150106</c:v>
                </c:pt>
                <c:pt idx="19889">
                  <c:v>0.17694099851402836</c:v>
                </c:pt>
                <c:pt idx="19890">
                  <c:v>0.17692320790010541</c:v>
                </c:pt>
                <c:pt idx="19891">
                  <c:v>0.17690541996919992</c:v>
                </c:pt>
                <c:pt idx="19892">
                  <c:v>0.17688763472076521</c:v>
                </c:pt>
                <c:pt idx="19893">
                  <c:v>0.17686985215426812</c:v>
                </c:pt>
                <c:pt idx="19894">
                  <c:v>0.176852072269163</c:v>
                </c:pt>
                <c:pt idx="19895">
                  <c:v>0.17683429506491571</c:v>
                </c:pt>
                <c:pt idx="19896">
                  <c:v>0.17681652054098571</c:v>
                </c:pt>
                <c:pt idx="19897">
                  <c:v>0.17679874869683593</c:v>
                </c:pt>
                <c:pt idx="19898">
                  <c:v>0.17678097953192412</c:v>
                </c:pt>
                <c:pt idx="19899">
                  <c:v>0.17676321304571191</c:v>
                </c:pt>
                <c:pt idx="19900">
                  <c:v>0.17674544923766658</c:v>
                </c:pt>
                <c:pt idx="19901">
                  <c:v>0.17672768810724312</c:v>
                </c:pt>
                <c:pt idx="19902">
                  <c:v>0.17670992965390483</c:v>
                </c:pt>
                <c:pt idx="19903">
                  <c:v>0.17669217387711691</c:v>
                </c:pt>
                <c:pt idx="19904">
                  <c:v>0.17667442077633971</c:v>
                </c:pt>
                <c:pt idx="19905">
                  <c:v>0.17665667035103527</c:v>
                </c:pt>
                <c:pt idx="19906">
                  <c:v>0.1766389226006663</c:v>
                </c:pt>
                <c:pt idx="19907">
                  <c:v>0.17662117752469525</c:v>
                </c:pt>
                <c:pt idx="19908">
                  <c:v>0.17660343512258544</c:v>
                </c:pt>
                <c:pt idx="19909">
                  <c:v>0.17658569539379781</c:v>
                </c:pt>
                <c:pt idx="19910">
                  <c:v>0.17656795833779873</c:v>
                </c:pt>
                <c:pt idx="19911">
                  <c:v>0.1765502239540461</c:v>
                </c:pt>
                <c:pt idx="19912">
                  <c:v>0.17653249224200934</c:v>
                </c:pt>
                <c:pt idx="19913">
                  <c:v>0.1765147632011454</c:v>
                </c:pt>
                <c:pt idx="19914">
                  <c:v>0.17649703683092605</c:v>
                </c:pt>
                <c:pt idx="19915">
                  <c:v>0.17647931313080467</c:v>
                </c:pt>
                <c:pt idx="19916">
                  <c:v>0.17646159210025195</c:v>
                </c:pt>
                <c:pt idx="19917">
                  <c:v>0.17644387373872894</c:v>
                </c:pt>
                <c:pt idx="19918">
                  <c:v>0.17642615804570241</c:v>
                </c:pt>
                <c:pt idx="19919">
                  <c:v>0.17640844502063663</c:v>
                </c:pt>
                <c:pt idx="19920">
                  <c:v>0.17639073466299238</c:v>
                </c:pt>
                <c:pt idx="19921">
                  <c:v>0.17637302697223384</c:v>
                </c:pt>
                <c:pt idx="19922">
                  <c:v>0.17635532194782991</c:v>
                </c:pt>
                <c:pt idx="19923">
                  <c:v>0.17633761958924293</c:v>
                </c:pt>
                <c:pt idx="19924">
                  <c:v>0.17631991989593959</c:v>
                </c:pt>
                <c:pt idx="19925">
                  <c:v>0.17630222286738156</c:v>
                </c:pt>
                <c:pt idx="19926">
                  <c:v>0.17628452850303405</c:v>
                </c:pt>
                <c:pt idx="19927">
                  <c:v>0.17626683680236868</c:v>
                </c:pt>
                <c:pt idx="19928">
                  <c:v>0.17624914776484149</c:v>
                </c:pt>
                <c:pt idx="19929">
                  <c:v>0.17623146138992374</c:v>
                </c:pt>
                <c:pt idx="19930">
                  <c:v>0.17621377767707774</c:v>
                </c:pt>
                <c:pt idx="19931">
                  <c:v>0.1761960966257734</c:v>
                </c:pt>
                <c:pt idx="19932">
                  <c:v>0.17617841823547456</c:v>
                </c:pt>
                <c:pt idx="19933">
                  <c:v>0.17616074250564739</c:v>
                </c:pt>
                <c:pt idx="19934">
                  <c:v>0.17614306943575792</c:v>
                </c:pt>
                <c:pt idx="19935">
                  <c:v>0.17612539902527274</c:v>
                </c:pt>
                <c:pt idx="19936">
                  <c:v>0.17610773127365767</c:v>
                </c:pt>
                <c:pt idx="19937">
                  <c:v>0.17609006618038167</c:v>
                </c:pt>
                <c:pt idx="19938">
                  <c:v>0.17607240374490629</c:v>
                </c:pt>
                <c:pt idx="19939">
                  <c:v>0.1760547439667032</c:v>
                </c:pt>
                <c:pt idx="19940">
                  <c:v>0.17603708684524025</c:v>
                </c:pt>
                <c:pt idx="19941">
                  <c:v>0.17601943237997941</c:v>
                </c:pt>
                <c:pt idx="19942">
                  <c:v>0.1760017805703904</c:v>
                </c:pt>
                <c:pt idx="19943">
                  <c:v>0.17598413141594149</c:v>
                </c:pt>
                <c:pt idx="19944">
                  <c:v>0.17596648491610006</c:v>
                </c:pt>
                <c:pt idx="19945">
                  <c:v>0.17594884107033273</c:v>
                </c:pt>
                <c:pt idx="19946">
                  <c:v>0.17593119987810651</c:v>
                </c:pt>
                <c:pt idx="19947">
                  <c:v>0.17591356133888975</c:v>
                </c:pt>
                <c:pt idx="19948">
                  <c:v>0.17589592545215341</c:v>
                </c:pt>
                <c:pt idx="19949">
                  <c:v>0.17587829221736503</c:v>
                </c:pt>
                <c:pt idx="19950">
                  <c:v>0.17586066163398817</c:v>
                </c:pt>
                <c:pt idx="19951">
                  <c:v>0.17584303370149981</c:v>
                </c:pt>
                <c:pt idx="19952">
                  <c:v>0.17582540841935734</c:v>
                </c:pt>
                <c:pt idx="19953">
                  <c:v>0.17580778578704012</c:v>
                </c:pt>
                <c:pt idx="19954">
                  <c:v>0.17579016580400891</c:v>
                </c:pt>
                <c:pt idx="19955">
                  <c:v>0.17577254846973792</c:v>
                </c:pt>
                <c:pt idx="19956">
                  <c:v>0.17575493378369494</c:v>
                </c:pt>
                <c:pt idx="19957">
                  <c:v>0.17573732174534967</c:v>
                </c:pt>
                <c:pt idx="19958">
                  <c:v>0.17571971235416844</c:v>
                </c:pt>
                <c:pt idx="19959">
                  <c:v>0.17570210560962354</c:v>
                </c:pt>
                <c:pt idx="19960">
                  <c:v>0.1756845015111845</c:v>
                </c:pt>
                <c:pt idx="19961">
                  <c:v>0.17566690005832206</c:v>
                </c:pt>
                <c:pt idx="19962">
                  <c:v>0.17564930125050221</c:v>
                </c:pt>
                <c:pt idx="19963">
                  <c:v>0.17563170508719891</c:v>
                </c:pt>
                <c:pt idx="19964">
                  <c:v>0.17561411156788218</c:v>
                </c:pt>
                <c:pt idx="19965">
                  <c:v>0.17559652069201814</c:v>
                </c:pt>
                <c:pt idx="19966">
                  <c:v>0.1755789324590819</c:v>
                </c:pt>
                <c:pt idx="19967">
                  <c:v>0.17556134686854241</c:v>
                </c:pt>
                <c:pt idx="19968">
                  <c:v>0.1755437639198702</c:v>
                </c:pt>
                <c:pt idx="19969">
                  <c:v>0.17552618361253641</c:v>
                </c:pt>
                <c:pt idx="19970">
                  <c:v>0.17550860594601173</c:v>
                </c:pt>
                <c:pt idx="19971">
                  <c:v>0.17549103091976892</c:v>
                </c:pt>
                <c:pt idx="19972">
                  <c:v>0.17547345853327637</c:v>
                </c:pt>
                <c:pt idx="19973">
                  <c:v>0.17545588878600696</c:v>
                </c:pt>
                <c:pt idx="19974">
                  <c:v>0.17543832167743287</c:v>
                </c:pt>
                <c:pt idx="19975">
                  <c:v>0.17542075720702099</c:v>
                </c:pt>
                <c:pt idx="19976">
                  <c:v>0.17540319537425117</c:v>
                </c:pt>
                <c:pt idx="19977">
                  <c:v>0.17538563617858838</c:v>
                </c:pt>
                <c:pt idx="19978">
                  <c:v>0.17536807961950887</c:v>
                </c:pt>
                <c:pt idx="19979">
                  <c:v>0.17535052569648352</c:v>
                </c:pt>
                <c:pt idx="19980">
                  <c:v>0.17533297440898435</c:v>
                </c:pt>
                <c:pt idx="19981">
                  <c:v>0.17531542575648568</c:v>
                </c:pt>
                <c:pt idx="19982">
                  <c:v>0.17529787973845481</c:v>
                </c:pt>
                <c:pt idx="19983">
                  <c:v>0.17528033635437146</c:v>
                </c:pt>
                <c:pt idx="19984">
                  <c:v>0.17526279560370145</c:v>
                </c:pt>
                <c:pt idx="19985">
                  <c:v>0.17524525748592584</c:v>
                </c:pt>
                <c:pt idx="19986">
                  <c:v>0.17522772200050737</c:v>
                </c:pt>
                <c:pt idx="19987">
                  <c:v>0.17521018914693096</c:v>
                </c:pt>
                <c:pt idx="19988">
                  <c:v>0.17519265892465644</c:v>
                </c:pt>
                <c:pt idx="19989">
                  <c:v>0.17517513133317095</c:v>
                </c:pt>
                <c:pt idx="19990">
                  <c:v>0.17515760637194053</c:v>
                </c:pt>
                <c:pt idx="19991">
                  <c:v>0.17514008404044212</c:v>
                </c:pt>
                <c:pt idx="19992">
                  <c:v>0.17512256433814294</c:v>
                </c:pt>
                <c:pt idx="19993">
                  <c:v>0.17510504726452683</c:v>
                </c:pt>
                <c:pt idx="19994">
                  <c:v>0.17508753281906289</c:v>
                </c:pt>
                <c:pt idx="19995">
                  <c:v>0.1750700210012229</c:v>
                </c:pt>
                <c:pt idx="19996">
                  <c:v>0.17505251181048531</c:v>
                </c:pt>
                <c:pt idx="19997">
                  <c:v>0.17503500524632506</c:v>
                </c:pt>
                <c:pt idx="19998">
                  <c:v>0.17501750130821164</c:v>
                </c:pt>
                <c:pt idx="19999">
                  <c:v>0.17499999999562701</c:v>
                </c:pt>
              </c:numCache>
            </c:numRef>
          </c:yVal>
        </c:ser>
        <c:axId val="117769728"/>
        <c:axId val="117847168"/>
      </c:scatterChart>
      <c:valAx>
        <c:axId val="117769728"/>
        <c:scaling>
          <c:logBase val="10"/>
          <c:orientation val="minMax"/>
          <c:max val="10000"/>
          <c:min val="1"/>
        </c:scaling>
        <c:axPos val="b"/>
        <c:majorGridlines>
          <c:spPr>
            <a:ln>
              <a:solidFill>
                <a:schemeClr val="bg1">
                  <a:lumMod val="85000"/>
                </a:schemeClr>
              </a:solidFill>
              <a:prstDash val="sysDot"/>
            </a:ln>
          </c:spPr>
        </c:majorGridlines>
        <c:title>
          <c:tx>
            <c:rich>
              <a:bodyPr/>
              <a:lstStyle/>
              <a:p>
                <a:pPr>
                  <a:defRPr/>
                </a:pPr>
                <a:r>
                  <a:rPr lang="en-US"/>
                  <a:t>Wavenumber</a:t>
                </a:r>
              </a:p>
            </c:rich>
          </c:tx>
          <c:layout/>
        </c:title>
        <c:numFmt formatCode="General" sourceLinked="1"/>
        <c:tickLblPos val="nextTo"/>
        <c:crossAx val="117847168"/>
        <c:crossesAt val="1.0000000000000041E-3"/>
        <c:crossBetween val="midCat"/>
      </c:valAx>
      <c:valAx>
        <c:axId val="117847168"/>
        <c:scaling>
          <c:logBase val="10"/>
          <c:orientation val="minMax"/>
          <c:max val="100000000"/>
          <c:min val="1"/>
        </c:scaling>
        <c:axPos val="l"/>
        <c:majorGridlines>
          <c:spPr>
            <a:ln>
              <a:solidFill>
                <a:schemeClr val="bg1">
                  <a:lumMod val="85000"/>
                </a:schemeClr>
              </a:solidFill>
              <a:prstDash val="sysDot"/>
            </a:ln>
          </c:spPr>
        </c:majorGridlines>
        <c:title>
          <c:tx>
            <c:rich>
              <a:bodyPr rot="-5400000" vert="horz"/>
              <a:lstStyle/>
              <a:p>
                <a:pPr>
                  <a:defRPr/>
                </a:pPr>
                <a:r>
                  <a:rPr lang="en-US"/>
                  <a:t>Power (a.u.)</a:t>
                </a:r>
              </a:p>
            </c:rich>
          </c:tx>
          <c:layout>
            <c:manualLayout>
              <c:xMode val="edge"/>
              <c:yMode val="edge"/>
              <c:x val="8.5561497326204581E-3"/>
              <c:y val="0.35568585990879398"/>
            </c:manualLayout>
          </c:layout>
        </c:title>
        <c:numFmt formatCode="0.E+00" sourceLinked="0"/>
        <c:tickLblPos val="nextTo"/>
        <c:crossAx val="117769728"/>
        <c:crosses val="autoZero"/>
        <c:crossBetween val="midCat"/>
      </c:valAx>
    </c:plotArea>
    <c:legend>
      <c:legendPos val="r"/>
      <c:layout>
        <c:manualLayout>
          <c:xMode val="edge"/>
          <c:yMode val="edge"/>
          <c:x val="0.62360441473858585"/>
          <c:y val="0.16540524539695831"/>
          <c:w val="0.31897992282105786"/>
          <c:h val="0.27759635308744612"/>
        </c:manualLayout>
      </c:layout>
    </c:legend>
    <c:plotVisOnly val="1"/>
  </c:chart>
  <c:spPr>
    <a:effectLst>
      <a:outerShdw blurRad="50800" dist="38100" dir="2700000" algn="tl" rotWithShape="0">
        <a:prstClr val="black">
          <a:alpha val="40000"/>
        </a:prstClr>
      </a:outerShdw>
    </a:effectLst>
  </c:spPr>
  <c:txPr>
    <a:bodyPr/>
    <a:lstStyle/>
    <a:p>
      <a:pPr>
        <a:defRPr sz="11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mulated wave</a:t>
            </a:r>
          </a:p>
        </c:rich>
      </c:tx>
      <c:layout>
        <c:manualLayout>
          <c:xMode val="edge"/>
          <c:yMode val="edge"/>
          <c:x val="0.34335181316621138"/>
          <c:y val="2.7592563749331313E-2"/>
        </c:manualLayout>
      </c:layout>
    </c:title>
    <c:plotArea>
      <c:layout>
        <c:manualLayout>
          <c:layoutTarget val="inner"/>
          <c:xMode val="edge"/>
          <c:yMode val="edge"/>
          <c:x val="0.13216883603835236"/>
          <c:y val="0.12895501069036194"/>
          <c:w val="0.80567893299052629"/>
          <c:h val="0.6635113303672977"/>
        </c:manualLayout>
      </c:layout>
      <c:scatterChart>
        <c:scatterStyle val="lineMarker"/>
        <c:ser>
          <c:idx val="0"/>
          <c:order val="0"/>
          <c:tx>
            <c:strRef>
              <c:f>Sheet1!$B$9</c:f>
              <c:strCache>
                <c:ptCount val="1"/>
                <c:pt idx="0">
                  <c:v>Autocorrelated spectrum</c:v>
                </c:pt>
              </c:strCache>
            </c:strRef>
          </c:tx>
          <c:spPr>
            <a:ln>
              <a:solidFill>
                <a:srgbClr val="FF0000"/>
              </a:solidFill>
            </a:ln>
          </c:spPr>
          <c:marker>
            <c:symbol val="none"/>
          </c:marker>
          <c:xVal>
            <c:numRef>
              <c:f>Sheet1!$A$10:$A$509</c:f>
              <c:numCache>
                <c:formatCode>General</c:formatCode>
                <c:ptCount val="500"/>
                <c:pt idx="0">
                  <c:v>1.0000000000000105E-4</c:v>
                </c:pt>
                <c:pt idx="1">
                  <c:v>1.0100000000000001E-2</c:v>
                </c:pt>
                <c:pt idx="2">
                  <c:v>2.01E-2</c:v>
                </c:pt>
                <c:pt idx="3">
                  <c:v>3.0100000000000002E-2</c:v>
                </c:pt>
                <c:pt idx="4">
                  <c:v>4.0100000000000004E-2</c:v>
                </c:pt>
                <c:pt idx="5">
                  <c:v>5.0100000000000013E-2</c:v>
                </c:pt>
                <c:pt idx="6">
                  <c:v>6.0100000000000021E-2</c:v>
                </c:pt>
                <c:pt idx="7">
                  <c:v>7.010000000000001E-2</c:v>
                </c:pt>
                <c:pt idx="8">
                  <c:v>8.0100000000000005E-2</c:v>
                </c:pt>
                <c:pt idx="9">
                  <c:v>9.0100000000000027E-2</c:v>
                </c:pt>
                <c:pt idx="10">
                  <c:v>0.10009999999999998</c:v>
                </c:pt>
                <c:pt idx="11">
                  <c:v>0.11009999999999998</c:v>
                </c:pt>
                <c:pt idx="12">
                  <c:v>0.12009999999999998</c:v>
                </c:pt>
                <c:pt idx="13">
                  <c:v>0.13009999999999999</c:v>
                </c:pt>
                <c:pt idx="14">
                  <c:v>0.1401</c:v>
                </c:pt>
                <c:pt idx="15">
                  <c:v>0.15010000000000001</c:v>
                </c:pt>
                <c:pt idx="16">
                  <c:v>0.16010000000000002</c:v>
                </c:pt>
                <c:pt idx="17">
                  <c:v>0.17010000000000003</c:v>
                </c:pt>
                <c:pt idx="18">
                  <c:v>0.18010000000000004</c:v>
                </c:pt>
                <c:pt idx="19">
                  <c:v>0.19010000000000005</c:v>
                </c:pt>
                <c:pt idx="20">
                  <c:v>0.20010000000000006</c:v>
                </c:pt>
                <c:pt idx="21">
                  <c:v>0.21010000000000006</c:v>
                </c:pt>
                <c:pt idx="22">
                  <c:v>0.22010000000000007</c:v>
                </c:pt>
                <c:pt idx="23">
                  <c:v>0.23010000000000008</c:v>
                </c:pt>
                <c:pt idx="24">
                  <c:v>0.24010000000000009</c:v>
                </c:pt>
                <c:pt idx="25">
                  <c:v>0.2501000000000001</c:v>
                </c:pt>
                <c:pt idx="26">
                  <c:v>0.26010000000000011</c:v>
                </c:pt>
                <c:pt idx="27">
                  <c:v>0.27010000000000012</c:v>
                </c:pt>
                <c:pt idx="28">
                  <c:v>0.28010000000000018</c:v>
                </c:pt>
                <c:pt idx="29">
                  <c:v>0.2901000000000003</c:v>
                </c:pt>
                <c:pt idx="30">
                  <c:v>0.30010000000000031</c:v>
                </c:pt>
                <c:pt idx="31">
                  <c:v>0.31010000000000032</c:v>
                </c:pt>
                <c:pt idx="32">
                  <c:v>0.32010000000000038</c:v>
                </c:pt>
                <c:pt idx="33">
                  <c:v>0.33010000000000261</c:v>
                </c:pt>
                <c:pt idx="34">
                  <c:v>0.34010000000000018</c:v>
                </c:pt>
                <c:pt idx="35">
                  <c:v>0.3501000000000003</c:v>
                </c:pt>
                <c:pt idx="36">
                  <c:v>0.36010000000000031</c:v>
                </c:pt>
                <c:pt idx="37">
                  <c:v>0.37010000000000032</c:v>
                </c:pt>
                <c:pt idx="38">
                  <c:v>0.38010000000000038</c:v>
                </c:pt>
                <c:pt idx="39">
                  <c:v>0.39010000000000244</c:v>
                </c:pt>
                <c:pt idx="40">
                  <c:v>0.40010000000000034</c:v>
                </c:pt>
                <c:pt idx="41">
                  <c:v>0.4101000000000003</c:v>
                </c:pt>
                <c:pt idx="42">
                  <c:v>0.42010000000000031</c:v>
                </c:pt>
                <c:pt idx="43">
                  <c:v>0.43010000000000032</c:v>
                </c:pt>
                <c:pt idx="44">
                  <c:v>0.44010000000000027</c:v>
                </c:pt>
                <c:pt idx="45">
                  <c:v>0.45010000000000028</c:v>
                </c:pt>
                <c:pt idx="46">
                  <c:v>0.46010000000000034</c:v>
                </c:pt>
                <c:pt idx="47">
                  <c:v>0.4701000000000003</c:v>
                </c:pt>
                <c:pt idx="48">
                  <c:v>0.4801000000000003</c:v>
                </c:pt>
                <c:pt idx="49">
                  <c:v>0.49010000000000031</c:v>
                </c:pt>
                <c:pt idx="50">
                  <c:v>0.50010000000000032</c:v>
                </c:pt>
                <c:pt idx="51">
                  <c:v>0.51010000000000033</c:v>
                </c:pt>
                <c:pt idx="52">
                  <c:v>0.52010000000000034</c:v>
                </c:pt>
                <c:pt idx="53">
                  <c:v>0.53010000000000035</c:v>
                </c:pt>
                <c:pt idx="54">
                  <c:v>0.54010000000000069</c:v>
                </c:pt>
                <c:pt idx="55">
                  <c:v>0.5501000000000007</c:v>
                </c:pt>
                <c:pt idx="56">
                  <c:v>0.5601000000000006</c:v>
                </c:pt>
                <c:pt idx="57">
                  <c:v>0.57010000000000061</c:v>
                </c:pt>
                <c:pt idx="58">
                  <c:v>0.58010000000000039</c:v>
                </c:pt>
                <c:pt idx="59">
                  <c:v>0.5901000000000004</c:v>
                </c:pt>
                <c:pt idx="60">
                  <c:v>0.60010000000000063</c:v>
                </c:pt>
                <c:pt idx="61">
                  <c:v>0.61010000000000064</c:v>
                </c:pt>
                <c:pt idx="62">
                  <c:v>0.62010000000000065</c:v>
                </c:pt>
                <c:pt idx="63">
                  <c:v>0.63010000000000488</c:v>
                </c:pt>
                <c:pt idx="64">
                  <c:v>0.64010000000000533</c:v>
                </c:pt>
                <c:pt idx="65">
                  <c:v>0.65010000000000545</c:v>
                </c:pt>
                <c:pt idx="66">
                  <c:v>0.66010000000000546</c:v>
                </c:pt>
                <c:pt idx="67">
                  <c:v>0.67010000000000614</c:v>
                </c:pt>
                <c:pt idx="68">
                  <c:v>0.6801000000000007</c:v>
                </c:pt>
                <c:pt idx="69">
                  <c:v>0.6901000000000006</c:v>
                </c:pt>
                <c:pt idx="70">
                  <c:v>0.70010000000000061</c:v>
                </c:pt>
                <c:pt idx="71">
                  <c:v>0.71010000000000062</c:v>
                </c:pt>
                <c:pt idx="72">
                  <c:v>0.72010000000000063</c:v>
                </c:pt>
                <c:pt idx="73">
                  <c:v>0.73010000000000064</c:v>
                </c:pt>
                <c:pt idx="74">
                  <c:v>0.74010000000000065</c:v>
                </c:pt>
                <c:pt idx="75">
                  <c:v>0.75010000000000165</c:v>
                </c:pt>
                <c:pt idx="76">
                  <c:v>0.76010000000000499</c:v>
                </c:pt>
                <c:pt idx="77">
                  <c:v>0.77010000000000556</c:v>
                </c:pt>
                <c:pt idx="78">
                  <c:v>0.78010000000000068</c:v>
                </c:pt>
                <c:pt idx="79">
                  <c:v>0.79010000000000069</c:v>
                </c:pt>
                <c:pt idx="80">
                  <c:v>0.8001000000000007</c:v>
                </c:pt>
                <c:pt idx="81">
                  <c:v>0.8101000000000006</c:v>
                </c:pt>
                <c:pt idx="82">
                  <c:v>0.82010000000000061</c:v>
                </c:pt>
                <c:pt idx="83">
                  <c:v>0.83010000000000062</c:v>
                </c:pt>
                <c:pt idx="84">
                  <c:v>0.84010000000000062</c:v>
                </c:pt>
                <c:pt idx="85">
                  <c:v>0.85010000000000063</c:v>
                </c:pt>
                <c:pt idx="86">
                  <c:v>0.86010000000000064</c:v>
                </c:pt>
                <c:pt idx="87">
                  <c:v>0.87010000000000065</c:v>
                </c:pt>
                <c:pt idx="88">
                  <c:v>0.88010000000000066</c:v>
                </c:pt>
                <c:pt idx="89">
                  <c:v>0.89010000000000067</c:v>
                </c:pt>
                <c:pt idx="90">
                  <c:v>0.90010000000000068</c:v>
                </c:pt>
                <c:pt idx="91">
                  <c:v>0.91010000000000069</c:v>
                </c:pt>
                <c:pt idx="92">
                  <c:v>0.9201000000000007</c:v>
                </c:pt>
                <c:pt idx="93">
                  <c:v>0.9301000000000007</c:v>
                </c:pt>
                <c:pt idx="94">
                  <c:v>0.94010000000000071</c:v>
                </c:pt>
                <c:pt idx="95">
                  <c:v>0.95010000000000072</c:v>
                </c:pt>
                <c:pt idx="96">
                  <c:v>0.96010000000000073</c:v>
                </c:pt>
                <c:pt idx="97">
                  <c:v>0.97010000000000074</c:v>
                </c:pt>
                <c:pt idx="98">
                  <c:v>0.98010000000000053</c:v>
                </c:pt>
                <c:pt idx="99">
                  <c:v>0.99010000000000076</c:v>
                </c:pt>
                <c:pt idx="100">
                  <c:v>1.0001000000000007</c:v>
                </c:pt>
                <c:pt idx="101">
                  <c:v>1.0101000000000007</c:v>
                </c:pt>
                <c:pt idx="102">
                  <c:v>1.0201000000000007</c:v>
                </c:pt>
                <c:pt idx="103">
                  <c:v>1.0301000000000007</c:v>
                </c:pt>
                <c:pt idx="104">
                  <c:v>1.0401000000000007</c:v>
                </c:pt>
                <c:pt idx="105">
                  <c:v>1.0501000000000007</c:v>
                </c:pt>
                <c:pt idx="106">
                  <c:v>1.0601000000000007</c:v>
                </c:pt>
                <c:pt idx="107">
                  <c:v>1.0701000000000007</c:v>
                </c:pt>
                <c:pt idx="108">
                  <c:v>1.0801000000000007</c:v>
                </c:pt>
                <c:pt idx="109">
                  <c:v>1.0901000000000007</c:v>
                </c:pt>
                <c:pt idx="110">
                  <c:v>1.1001000000000007</c:v>
                </c:pt>
                <c:pt idx="111">
                  <c:v>1.1101000000000021</c:v>
                </c:pt>
                <c:pt idx="112">
                  <c:v>1.1201000000000021</c:v>
                </c:pt>
                <c:pt idx="113">
                  <c:v>1.1301000000000021</c:v>
                </c:pt>
                <c:pt idx="114">
                  <c:v>1.1401000000000021</c:v>
                </c:pt>
                <c:pt idx="115">
                  <c:v>1.1501000000000021</c:v>
                </c:pt>
                <c:pt idx="116">
                  <c:v>1.1601000000000021</c:v>
                </c:pt>
                <c:pt idx="117">
                  <c:v>1.1701000000000021</c:v>
                </c:pt>
                <c:pt idx="118">
                  <c:v>1.1801000000000021</c:v>
                </c:pt>
                <c:pt idx="119">
                  <c:v>1.1901000000000097</c:v>
                </c:pt>
                <c:pt idx="120">
                  <c:v>1.2001000000000008</c:v>
                </c:pt>
                <c:pt idx="121">
                  <c:v>1.2101000000000008</c:v>
                </c:pt>
                <c:pt idx="122">
                  <c:v>1.2201000000000009</c:v>
                </c:pt>
                <c:pt idx="123">
                  <c:v>1.2301000000000009</c:v>
                </c:pt>
                <c:pt idx="124">
                  <c:v>1.2401000000000009</c:v>
                </c:pt>
                <c:pt idx="125">
                  <c:v>1.2501000000000009</c:v>
                </c:pt>
                <c:pt idx="126">
                  <c:v>1.2601000000000009</c:v>
                </c:pt>
                <c:pt idx="127">
                  <c:v>1.2701000000000009</c:v>
                </c:pt>
                <c:pt idx="128">
                  <c:v>1.2801000000000009</c:v>
                </c:pt>
                <c:pt idx="129">
                  <c:v>1.2901000000000009</c:v>
                </c:pt>
                <c:pt idx="130">
                  <c:v>1.3001000000000009</c:v>
                </c:pt>
                <c:pt idx="131">
                  <c:v>1.3101000000000009</c:v>
                </c:pt>
                <c:pt idx="132">
                  <c:v>1.3201000000000009</c:v>
                </c:pt>
                <c:pt idx="133">
                  <c:v>1.3301000000000009</c:v>
                </c:pt>
                <c:pt idx="134">
                  <c:v>1.3401000000000021</c:v>
                </c:pt>
                <c:pt idx="135">
                  <c:v>1.3501000000000021</c:v>
                </c:pt>
                <c:pt idx="136">
                  <c:v>1.3601000000000021</c:v>
                </c:pt>
                <c:pt idx="137">
                  <c:v>1.3701000000000021</c:v>
                </c:pt>
                <c:pt idx="138">
                  <c:v>1.3801000000000021</c:v>
                </c:pt>
                <c:pt idx="139">
                  <c:v>1.3901000000000021</c:v>
                </c:pt>
                <c:pt idx="140">
                  <c:v>1.400100000000001</c:v>
                </c:pt>
                <c:pt idx="141">
                  <c:v>1.410100000000001</c:v>
                </c:pt>
                <c:pt idx="142">
                  <c:v>1.420100000000001</c:v>
                </c:pt>
                <c:pt idx="143">
                  <c:v>1.430100000000001</c:v>
                </c:pt>
                <c:pt idx="144">
                  <c:v>1.440100000000001</c:v>
                </c:pt>
                <c:pt idx="145">
                  <c:v>1.4501000000000011</c:v>
                </c:pt>
                <c:pt idx="146">
                  <c:v>1.4601000000000011</c:v>
                </c:pt>
                <c:pt idx="147">
                  <c:v>1.4701000000000011</c:v>
                </c:pt>
                <c:pt idx="148">
                  <c:v>1.4801000000000011</c:v>
                </c:pt>
                <c:pt idx="149">
                  <c:v>1.4901000000000011</c:v>
                </c:pt>
                <c:pt idx="150">
                  <c:v>1.5001000000000011</c:v>
                </c:pt>
                <c:pt idx="151">
                  <c:v>1.5101000000000011</c:v>
                </c:pt>
                <c:pt idx="152">
                  <c:v>1.5201000000000011</c:v>
                </c:pt>
                <c:pt idx="153">
                  <c:v>1.5301000000000011</c:v>
                </c:pt>
                <c:pt idx="154">
                  <c:v>1.5401000000000011</c:v>
                </c:pt>
                <c:pt idx="155">
                  <c:v>1.5501000000000011</c:v>
                </c:pt>
                <c:pt idx="156">
                  <c:v>1.560100000000002</c:v>
                </c:pt>
                <c:pt idx="157">
                  <c:v>1.570100000000002</c:v>
                </c:pt>
                <c:pt idx="158">
                  <c:v>1.5801000000000021</c:v>
                </c:pt>
                <c:pt idx="159">
                  <c:v>1.5901000000000021</c:v>
                </c:pt>
                <c:pt idx="160">
                  <c:v>1.6001000000000021</c:v>
                </c:pt>
                <c:pt idx="161">
                  <c:v>1.6101000000000021</c:v>
                </c:pt>
                <c:pt idx="162">
                  <c:v>1.6201000000000021</c:v>
                </c:pt>
                <c:pt idx="163">
                  <c:v>1.6301000000000021</c:v>
                </c:pt>
                <c:pt idx="164">
                  <c:v>1.6401000000000021</c:v>
                </c:pt>
                <c:pt idx="165">
                  <c:v>1.6501000000000021</c:v>
                </c:pt>
                <c:pt idx="166">
                  <c:v>1.6601000000000021</c:v>
                </c:pt>
                <c:pt idx="167">
                  <c:v>1.6701000000000021</c:v>
                </c:pt>
                <c:pt idx="168">
                  <c:v>1.6801000000000021</c:v>
                </c:pt>
                <c:pt idx="169">
                  <c:v>1.6901000000000101</c:v>
                </c:pt>
                <c:pt idx="170">
                  <c:v>1.7001000000000013</c:v>
                </c:pt>
                <c:pt idx="171">
                  <c:v>1.7101000000000013</c:v>
                </c:pt>
                <c:pt idx="172">
                  <c:v>1.7201000000000013</c:v>
                </c:pt>
                <c:pt idx="173">
                  <c:v>1.7301000000000013</c:v>
                </c:pt>
                <c:pt idx="174">
                  <c:v>1.7401000000000013</c:v>
                </c:pt>
                <c:pt idx="175">
                  <c:v>1.7501000000000013</c:v>
                </c:pt>
                <c:pt idx="176">
                  <c:v>1.7601000000000013</c:v>
                </c:pt>
                <c:pt idx="177">
                  <c:v>1.7701000000000013</c:v>
                </c:pt>
                <c:pt idx="178">
                  <c:v>1.7801000000000013</c:v>
                </c:pt>
                <c:pt idx="179">
                  <c:v>1.790100000000002</c:v>
                </c:pt>
                <c:pt idx="180">
                  <c:v>1.800100000000002</c:v>
                </c:pt>
                <c:pt idx="181">
                  <c:v>1.810100000000002</c:v>
                </c:pt>
                <c:pt idx="182">
                  <c:v>1.820100000000002</c:v>
                </c:pt>
                <c:pt idx="183">
                  <c:v>1.8301000000000021</c:v>
                </c:pt>
                <c:pt idx="184">
                  <c:v>1.8401000000000021</c:v>
                </c:pt>
                <c:pt idx="185">
                  <c:v>1.8501000000000021</c:v>
                </c:pt>
                <c:pt idx="186">
                  <c:v>1.8601000000000021</c:v>
                </c:pt>
                <c:pt idx="187">
                  <c:v>1.8701000000000021</c:v>
                </c:pt>
                <c:pt idx="188">
                  <c:v>1.8801000000000021</c:v>
                </c:pt>
                <c:pt idx="189">
                  <c:v>1.8901000000000021</c:v>
                </c:pt>
                <c:pt idx="190">
                  <c:v>1.9001000000000021</c:v>
                </c:pt>
                <c:pt idx="191">
                  <c:v>1.9101000000000021</c:v>
                </c:pt>
                <c:pt idx="192">
                  <c:v>1.9201000000000021</c:v>
                </c:pt>
                <c:pt idx="193">
                  <c:v>1.9301000000000021</c:v>
                </c:pt>
                <c:pt idx="194">
                  <c:v>1.9401000000000101</c:v>
                </c:pt>
                <c:pt idx="195">
                  <c:v>1.9501000000000104</c:v>
                </c:pt>
                <c:pt idx="196">
                  <c:v>1.9601000000000104</c:v>
                </c:pt>
                <c:pt idx="197">
                  <c:v>1.9701000000000104</c:v>
                </c:pt>
                <c:pt idx="198">
                  <c:v>1.9801000000000104</c:v>
                </c:pt>
                <c:pt idx="199">
                  <c:v>1.9901000000000115</c:v>
                </c:pt>
                <c:pt idx="200">
                  <c:v>2.0001000000000015</c:v>
                </c:pt>
                <c:pt idx="201">
                  <c:v>2.0101000000000013</c:v>
                </c:pt>
                <c:pt idx="202">
                  <c:v>2.0201000000000011</c:v>
                </c:pt>
                <c:pt idx="203">
                  <c:v>2.0301000000000009</c:v>
                </c:pt>
                <c:pt idx="204">
                  <c:v>2.0401000000000011</c:v>
                </c:pt>
                <c:pt idx="205">
                  <c:v>2.0501000000000005</c:v>
                </c:pt>
                <c:pt idx="206">
                  <c:v>2.0601000000000012</c:v>
                </c:pt>
                <c:pt idx="207">
                  <c:v>2.0701000000000001</c:v>
                </c:pt>
                <c:pt idx="208">
                  <c:v>2.0800999999999998</c:v>
                </c:pt>
                <c:pt idx="209">
                  <c:v>2.0900999999999987</c:v>
                </c:pt>
                <c:pt idx="210">
                  <c:v>2.1000999999999994</c:v>
                </c:pt>
                <c:pt idx="211">
                  <c:v>2.1100999999999988</c:v>
                </c:pt>
                <c:pt idx="212">
                  <c:v>2.120099999999999</c:v>
                </c:pt>
                <c:pt idx="213">
                  <c:v>2.1300999999999988</c:v>
                </c:pt>
                <c:pt idx="214">
                  <c:v>2.1400999999999986</c:v>
                </c:pt>
                <c:pt idx="215">
                  <c:v>2.1500999999999983</c:v>
                </c:pt>
                <c:pt idx="216">
                  <c:v>2.1600999999999981</c:v>
                </c:pt>
                <c:pt idx="217">
                  <c:v>2.1700999999999979</c:v>
                </c:pt>
                <c:pt idx="218">
                  <c:v>2.1800999999999982</c:v>
                </c:pt>
                <c:pt idx="219">
                  <c:v>2.1900999999999975</c:v>
                </c:pt>
                <c:pt idx="220">
                  <c:v>2.2000999999999982</c:v>
                </c:pt>
                <c:pt idx="221">
                  <c:v>2.2100999999999971</c:v>
                </c:pt>
                <c:pt idx="222">
                  <c:v>2.2200999999999982</c:v>
                </c:pt>
                <c:pt idx="223">
                  <c:v>2.2300999999999966</c:v>
                </c:pt>
                <c:pt idx="224">
                  <c:v>2.2400999999999982</c:v>
                </c:pt>
                <c:pt idx="225">
                  <c:v>2.2500999999999962</c:v>
                </c:pt>
                <c:pt idx="226">
                  <c:v>2.2600999999999982</c:v>
                </c:pt>
                <c:pt idx="227">
                  <c:v>2.2700999999999958</c:v>
                </c:pt>
                <c:pt idx="228">
                  <c:v>2.2800999999999956</c:v>
                </c:pt>
                <c:pt idx="229">
                  <c:v>2.2900999999999954</c:v>
                </c:pt>
                <c:pt idx="230">
                  <c:v>2.3000999999999947</c:v>
                </c:pt>
                <c:pt idx="231">
                  <c:v>2.3100999999999927</c:v>
                </c:pt>
                <c:pt idx="232">
                  <c:v>2.3200999999999947</c:v>
                </c:pt>
                <c:pt idx="233">
                  <c:v>2.3300999999999927</c:v>
                </c:pt>
                <c:pt idx="234">
                  <c:v>2.3400999999999943</c:v>
                </c:pt>
                <c:pt idx="235">
                  <c:v>2.3500999999999928</c:v>
                </c:pt>
                <c:pt idx="236">
                  <c:v>2.3600999999999939</c:v>
                </c:pt>
                <c:pt idx="237">
                  <c:v>2.3700999999999937</c:v>
                </c:pt>
                <c:pt idx="238">
                  <c:v>2.3800999999999934</c:v>
                </c:pt>
                <c:pt idx="239">
                  <c:v>2.3900999999999928</c:v>
                </c:pt>
                <c:pt idx="240">
                  <c:v>2.400099999999993</c:v>
                </c:pt>
                <c:pt idx="241">
                  <c:v>2.4100999999999928</c:v>
                </c:pt>
                <c:pt idx="242">
                  <c:v>2.4200999999999926</c:v>
                </c:pt>
                <c:pt idx="243">
                  <c:v>2.4300999999999924</c:v>
                </c:pt>
                <c:pt idx="244">
                  <c:v>2.4400999999999922</c:v>
                </c:pt>
                <c:pt idx="245">
                  <c:v>2.450099999999992</c:v>
                </c:pt>
                <c:pt idx="246">
                  <c:v>2.4600999999999917</c:v>
                </c:pt>
                <c:pt idx="247">
                  <c:v>2.4700999999999778</c:v>
                </c:pt>
                <c:pt idx="248">
                  <c:v>2.4800999999999913</c:v>
                </c:pt>
                <c:pt idx="249">
                  <c:v>2.4900999999999907</c:v>
                </c:pt>
                <c:pt idx="250">
                  <c:v>2.5000999999999909</c:v>
                </c:pt>
                <c:pt idx="251">
                  <c:v>2.5100999999999907</c:v>
                </c:pt>
                <c:pt idx="252">
                  <c:v>2.5200999999999905</c:v>
                </c:pt>
                <c:pt idx="253">
                  <c:v>2.5300999999999867</c:v>
                </c:pt>
                <c:pt idx="254">
                  <c:v>2.54009999999999</c:v>
                </c:pt>
                <c:pt idx="255">
                  <c:v>2.5500999999999867</c:v>
                </c:pt>
                <c:pt idx="256">
                  <c:v>2.5600999999999887</c:v>
                </c:pt>
                <c:pt idx="257">
                  <c:v>2.5700999999999867</c:v>
                </c:pt>
                <c:pt idx="258">
                  <c:v>2.5800999999999887</c:v>
                </c:pt>
                <c:pt idx="259">
                  <c:v>2.5900999999999867</c:v>
                </c:pt>
                <c:pt idx="260">
                  <c:v>2.6000999999999888</c:v>
                </c:pt>
                <c:pt idx="261">
                  <c:v>2.6100999999999877</c:v>
                </c:pt>
                <c:pt idx="262">
                  <c:v>2.6200999999999883</c:v>
                </c:pt>
                <c:pt idx="263">
                  <c:v>2.6300999999999877</c:v>
                </c:pt>
                <c:pt idx="264">
                  <c:v>2.6400999999999879</c:v>
                </c:pt>
                <c:pt idx="265">
                  <c:v>2.6500999999999877</c:v>
                </c:pt>
                <c:pt idx="266">
                  <c:v>2.6600999999999875</c:v>
                </c:pt>
                <c:pt idx="267">
                  <c:v>2.6700999999999873</c:v>
                </c:pt>
                <c:pt idx="268">
                  <c:v>2.680099999999987</c:v>
                </c:pt>
                <c:pt idx="269">
                  <c:v>2.6900999999999868</c:v>
                </c:pt>
                <c:pt idx="270">
                  <c:v>2.7000999999999866</c:v>
                </c:pt>
                <c:pt idx="271">
                  <c:v>2.7100999999999864</c:v>
                </c:pt>
                <c:pt idx="272">
                  <c:v>2.7200999999999862</c:v>
                </c:pt>
                <c:pt idx="273">
                  <c:v>2.730099999999986</c:v>
                </c:pt>
                <c:pt idx="274">
                  <c:v>2.7400999999999858</c:v>
                </c:pt>
                <c:pt idx="275">
                  <c:v>2.7500999999999847</c:v>
                </c:pt>
                <c:pt idx="276">
                  <c:v>2.7600999999999853</c:v>
                </c:pt>
                <c:pt idx="277">
                  <c:v>2.7700999999999847</c:v>
                </c:pt>
                <c:pt idx="278">
                  <c:v>2.7800999999999849</c:v>
                </c:pt>
                <c:pt idx="279">
                  <c:v>2.7900999999999847</c:v>
                </c:pt>
                <c:pt idx="280">
                  <c:v>2.8000999999999827</c:v>
                </c:pt>
                <c:pt idx="281">
                  <c:v>2.8100999999999767</c:v>
                </c:pt>
                <c:pt idx="282">
                  <c:v>2.8200999999999827</c:v>
                </c:pt>
                <c:pt idx="283">
                  <c:v>2.8300999999999767</c:v>
                </c:pt>
                <c:pt idx="284">
                  <c:v>2.8400999999999827</c:v>
                </c:pt>
                <c:pt idx="285">
                  <c:v>2.8500999999999777</c:v>
                </c:pt>
                <c:pt idx="286">
                  <c:v>2.8600999999999828</c:v>
                </c:pt>
                <c:pt idx="287">
                  <c:v>2.8700999999999777</c:v>
                </c:pt>
                <c:pt idx="288">
                  <c:v>2.8800999999999828</c:v>
                </c:pt>
                <c:pt idx="289">
                  <c:v>2.8900999999999777</c:v>
                </c:pt>
                <c:pt idx="290">
                  <c:v>2.9000999999999824</c:v>
                </c:pt>
                <c:pt idx="291">
                  <c:v>2.9100999999999777</c:v>
                </c:pt>
                <c:pt idx="292">
                  <c:v>2.9200999999999797</c:v>
                </c:pt>
                <c:pt idx="293">
                  <c:v>2.9300999999999777</c:v>
                </c:pt>
                <c:pt idx="294">
                  <c:v>2.9400999999999797</c:v>
                </c:pt>
                <c:pt idx="295">
                  <c:v>2.9500999999999777</c:v>
                </c:pt>
                <c:pt idx="296">
                  <c:v>2.9600999999999797</c:v>
                </c:pt>
                <c:pt idx="297">
                  <c:v>2.9700999999999778</c:v>
                </c:pt>
                <c:pt idx="298">
                  <c:v>2.9800999999999807</c:v>
                </c:pt>
                <c:pt idx="299">
                  <c:v>2.9900999999999787</c:v>
                </c:pt>
                <c:pt idx="300">
                  <c:v>3.0000999999999798</c:v>
                </c:pt>
                <c:pt idx="301">
                  <c:v>3.0100999999999787</c:v>
                </c:pt>
                <c:pt idx="302">
                  <c:v>3.0200999999999798</c:v>
                </c:pt>
                <c:pt idx="303">
                  <c:v>3.0300999999999787</c:v>
                </c:pt>
                <c:pt idx="304">
                  <c:v>3.0400999999999794</c:v>
                </c:pt>
                <c:pt idx="305">
                  <c:v>3.0500999999999787</c:v>
                </c:pt>
                <c:pt idx="306">
                  <c:v>3.0600999999999789</c:v>
                </c:pt>
                <c:pt idx="307">
                  <c:v>3.0700999999999787</c:v>
                </c:pt>
                <c:pt idx="308">
                  <c:v>3.0800999999999785</c:v>
                </c:pt>
                <c:pt idx="309">
                  <c:v>3.0900999999999783</c:v>
                </c:pt>
                <c:pt idx="310">
                  <c:v>3.1000999999999781</c:v>
                </c:pt>
                <c:pt idx="311">
                  <c:v>3.1100999999999779</c:v>
                </c:pt>
                <c:pt idx="312">
                  <c:v>3.1200999999999781</c:v>
                </c:pt>
                <c:pt idx="313">
                  <c:v>3.1300999999999775</c:v>
                </c:pt>
                <c:pt idx="314">
                  <c:v>3.1400999999999772</c:v>
                </c:pt>
                <c:pt idx="315">
                  <c:v>3.150099999999977</c:v>
                </c:pt>
                <c:pt idx="316">
                  <c:v>3.1600999999999781</c:v>
                </c:pt>
                <c:pt idx="317">
                  <c:v>3.1700999999999766</c:v>
                </c:pt>
                <c:pt idx="318">
                  <c:v>3.1800999999999782</c:v>
                </c:pt>
                <c:pt idx="319">
                  <c:v>3.1900999999999762</c:v>
                </c:pt>
                <c:pt idx="320">
                  <c:v>3.2000999999999782</c:v>
                </c:pt>
                <c:pt idx="321">
                  <c:v>3.2100999999999758</c:v>
                </c:pt>
                <c:pt idx="322">
                  <c:v>3.2200999999999755</c:v>
                </c:pt>
                <c:pt idx="323">
                  <c:v>3.2300999999999753</c:v>
                </c:pt>
                <c:pt idx="324">
                  <c:v>3.2400999999999751</c:v>
                </c:pt>
                <c:pt idx="325">
                  <c:v>3.2500999999999749</c:v>
                </c:pt>
                <c:pt idx="326">
                  <c:v>3.2600999999999751</c:v>
                </c:pt>
                <c:pt idx="327">
                  <c:v>3.2700999999999745</c:v>
                </c:pt>
                <c:pt idx="328">
                  <c:v>3.2800999999999751</c:v>
                </c:pt>
                <c:pt idx="329">
                  <c:v>3.290099999999974</c:v>
                </c:pt>
                <c:pt idx="330">
                  <c:v>3.3000999999999738</c:v>
                </c:pt>
                <c:pt idx="331">
                  <c:v>3.3100999999999727</c:v>
                </c:pt>
                <c:pt idx="332">
                  <c:v>3.3200999999999734</c:v>
                </c:pt>
                <c:pt idx="333">
                  <c:v>3.3300999999999727</c:v>
                </c:pt>
                <c:pt idx="334">
                  <c:v>3.340099999999973</c:v>
                </c:pt>
                <c:pt idx="335">
                  <c:v>3.3500999999999728</c:v>
                </c:pt>
                <c:pt idx="336">
                  <c:v>3.3600999999999726</c:v>
                </c:pt>
                <c:pt idx="337">
                  <c:v>3.3700999999999723</c:v>
                </c:pt>
                <c:pt idx="338">
                  <c:v>3.3800999999999721</c:v>
                </c:pt>
                <c:pt idx="339">
                  <c:v>3.3900999999999577</c:v>
                </c:pt>
                <c:pt idx="340">
                  <c:v>3.4000999999999717</c:v>
                </c:pt>
                <c:pt idx="341">
                  <c:v>3.4100999999999577</c:v>
                </c:pt>
                <c:pt idx="342">
                  <c:v>3.4200999999999713</c:v>
                </c:pt>
                <c:pt idx="343">
                  <c:v>3.4300999999999577</c:v>
                </c:pt>
                <c:pt idx="344">
                  <c:v>3.4400999999999708</c:v>
                </c:pt>
                <c:pt idx="345">
                  <c:v>3.4500999999999578</c:v>
                </c:pt>
                <c:pt idx="346">
                  <c:v>3.4600999999999704</c:v>
                </c:pt>
                <c:pt idx="347">
                  <c:v>3.4700999999999667</c:v>
                </c:pt>
                <c:pt idx="348">
                  <c:v>3.48009999999997</c:v>
                </c:pt>
                <c:pt idx="349">
                  <c:v>3.4900999999999667</c:v>
                </c:pt>
                <c:pt idx="350">
                  <c:v>3.5000999999999687</c:v>
                </c:pt>
                <c:pt idx="351">
                  <c:v>3.5100999999999667</c:v>
                </c:pt>
                <c:pt idx="352">
                  <c:v>3.5200999999999687</c:v>
                </c:pt>
                <c:pt idx="353">
                  <c:v>3.5300999999999667</c:v>
                </c:pt>
                <c:pt idx="354">
                  <c:v>3.5400999999999687</c:v>
                </c:pt>
                <c:pt idx="355">
                  <c:v>3.5500999999999667</c:v>
                </c:pt>
                <c:pt idx="356">
                  <c:v>3.5600999999999683</c:v>
                </c:pt>
                <c:pt idx="357">
                  <c:v>3.5700999999999667</c:v>
                </c:pt>
                <c:pt idx="358">
                  <c:v>3.5800999999999679</c:v>
                </c:pt>
                <c:pt idx="359">
                  <c:v>3.5900999999999677</c:v>
                </c:pt>
                <c:pt idx="360">
                  <c:v>3.6000999999999674</c:v>
                </c:pt>
                <c:pt idx="361">
                  <c:v>3.6100999999999668</c:v>
                </c:pt>
                <c:pt idx="362">
                  <c:v>3.620099999999967</c:v>
                </c:pt>
                <c:pt idx="363">
                  <c:v>3.6300999999999668</c:v>
                </c:pt>
                <c:pt idx="364">
                  <c:v>3.6400999999999666</c:v>
                </c:pt>
                <c:pt idx="365">
                  <c:v>3.6500999999999664</c:v>
                </c:pt>
                <c:pt idx="366">
                  <c:v>3.6600999999999662</c:v>
                </c:pt>
                <c:pt idx="367">
                  <c:v>3.6700999999999637</c:v>
                </c:pt>
                <c:pt idx="368">
                  <c:v>3.6800999999999657</c:v>
                </c:pt>
                <c:pt idx="369">
                  <c:v>3.6900999999999637</c:v>
                </c:pt>
                <c:pt idx="370">
                  <c:v>3.7000999999999653</c:v>
                </c:pt>
                <c:pt idx="371">
                  <c:v>3.7100999999999638</c:v>
                </c:pt>
                <c:pt idx="372">
                  <c:v>3.7200999999999649</c:v>
                </c:pt>
                <c:pt idx="373">
                  <c:v>3.7300999999999647</c:v>
                </c:pt>
                <c:pt idx="374">
                  <c:v>3.7400999999999645</c:v>
                </c:pt>
                <c:pt idx="375">
                  <c:v>3.7500999999999638</c:v>
                </c:pt>
                <c:pt idx="376">
                  <c:v>3.760099999999964</c:v>
                </c:pt>
                <c:pt idx="377">
                  <c:v>3.7700999999999638</c:v>
                </c:pt>
                <c:pt idx="378">
                  <c:v>3.7800999999999636</c:v>
                </c:pt>
                <c:pt idx="379">
                  <c:v>3.7900999999999634</c:v>
                </c:pt>
                <c:pt idx="380">
                  <c:v>3.8000999999999627</c:v>
                </c:pt>
                <c:pt idx="381">
                  <c:v>3.8100999999999567</c:v>
                </c:pt>
                <c:pt idx="382">
                  <c:v>3.8200999999999627</c:v>
                </c:pt>
                <c:pt idx="383">
                  <c:v>3.8300999999999568</c:v>
                </c:pt>
                <c:pt idx="384">
                  <c:v>3.8400999999999623</c:v>
                </c:pt>
                <c:pt idx="385">
                  <c:v>3.8500999999999577</c:v>
                </c:pt>
                <c:pt idx="386">
                  <c:v>3.8600999999999597</c:v>
                </c:pt>
                <c:pt idx="387">
                  <c:v>3.8700999999999577</c:v>
                </c:pt>
                <c:pt idx="388">
                  <c:v>3.8800999999999597</c:v>
                </c:pt>
                <c:pt idx="389">
                  <c:v>3.8900999999999577</c:v>
                </c:pt>
                <c:pt idx="390">
                  <c:v>3.9000999999999597</c:v>
                </c:pt>
                <c:pt idx="391">
                  <c:v>3.9100999999999577</c:v>
                </c:pt>
                <c:pt idx="392">
                  <c:v>3.9200999999999597</c:v>
                </c:pt>
                <c:pt idx="393">
                  <c:v>3.9300999999999577</c:v>
                </c:pt>
                <c:pt idx="394">
                  <c:v>3.9400999999999597</c:v>
                </c:pt>
                <c:pt idx="395">
                  <c:v>3.9500999999999578</c:v>
                </c:pt>
                <c:pt idx="396">
                  <c:v>3.9600999999999598</c:v>
                </c:pt>
                <c:pt idx="397">
                  <c:v>3.9700999999999587</c:v>
                </c:pt>
                <c:pt idx="398">
                  <c:v>3.9800999999999593</c:v>
                </c:pt>
                <c:pt idx="399">
                  <c:v>3.9900999999999587</c:v>
                </c:pt>
                <c:pt idx="400">
                  <c:v>4.0000999999999589</c:v>
                </c:pt>
                <c:pt idx="401">
                  <c:v>4.0100999999999587</c:v>
                </c:pt>
                <c:pt idx="402">
                  <c:v>4.0200999999999585</c:v>
                </c:pt>
                <c:pt idx="403">
                  <c:v>4.0300999999999583</c:v>
                </c:pt>
                <c:pt idx="404">
                  <c:v>4.0400999999999581</c:v>
                </c:pt>
                <c:pt idx="405">
                  <c:v>4.0500999999999578</c:v>
                </c:pt>
                <c:pt idx="406">
                  <c:v>4.0600999999999576</c:v>
                </c:pt>
                <c:pt idx="407">
                  <c:v>4.0700999999999574</c:v>
                </c:pt>
                <c:pt idx="408">
                  <c:v>4.0800999999999572</c:v>
                </c:pt>
                <c:pt idx="409">
                  <c:v>4.090099999999957</c:v>
                </c:pt>
                <c:pt idx="410">
                  <c:v>4.1000999999999568</c:v>
                </c:pt>
                <c:pt idx="411">
                  <c:v>4.1100999999999566</c:v>
                </c:pt>
                <c:pt idx="412">
                  <c:v>4.1200999999999555</c:v>
                </c:pt>
                <c:pt idx="413">
                  <c:v>4.1300999999999561</c:v>
                </c:pt>
                <c:pt idx="414">
                  <c:v>4.1400999999999559</c:v>
                </c:pt>
                <c:pt idx="415">
                  <c:v>4.1500999999999557</c:v>
                </c:pt>
                <c:pt idx="416">
                  <c:v>4.1600999999999555</c:v>
                </c:pt>
                <c:pt idx="417">
                  <c:v>4.1700999999999553</c:v>
                </c:pt>
                <c:pt idx="418">
                  <c:v>4.1800999999999551</c:v>
                </c:pt>
                <c:pt idx="419">
                  <c:v>4.1900999999999549</c:v>
                </c:pt>
                <c:pt idx="420">
                  <c:v>4.2000999999999564</c:v>
                </c:pt>
                <c:pt idx="421">
                  <c:v>4.2100999999999544</c:v>
                </c:pt>
                <c:pt idx="422">
                  <c:v>4.2200999999999542</c:v>
                </c:pt>
                <c:pt idx="423">
                  <c:v>4.2300999999999584</c:v>
                </c:pt>
                <c:pt idx="424">
                  <c:v>4.2400999999999538</c:v>
                </c:pt>
                <c:pt idx="425">
                  <c:v>4.2500999999999536</c:v>
                </c:pt>
                <c:pt idx="426">
                  <c:v>4.2600999999999525</c:v>
                </c:pt>
                <c:pt idx="427">
                  <c:v>4.2700999999999532</c:v>
                </c:pt>
                <c:pt idx="428">
                  <c:v>4.2800999999999529</c:v>
                </c:pt>
                <c:pt idx="429">
                  <c:v>4.2900999999999527</c:v>
                </c:pt>
                <c:pt idx="430">
                  <c:v>4.3000999999999525</c:v>
                </c:pt>
                <c:pt idx="431">
                  <c:v>4.3100999999999505</c:v>
                </c:pt>
                <c:pt idx="432">
                  <c:v>4.3200999999999485</c:v>
                </c:pt>
                <c:pt idx="433">
                  <c:v>4.3300999999999519</c:v>
                </c:pt>
                <c:pt idx="434">
                  <c:v>4.3400999999999517</c:v>
                </c:pt>
                <c:pt idx="435">
                  <c:v>4.3500999999999515</c:v>
                </c:pt>
                <c:pt idx="436">
                  <c:v>4.3600999999999495</c:v>
                </c:pt>
                <c:pt idx="437">
                  <c:v>4.370099999999951</c:v>
                </c:pt>
                <c:pt idx="438">
                  <c:v>4.3800999999999508</c:v>
                </c:pt>
                <c:pt idx="439">
                  <c:v>4.3900999999999506</c:v>
                </c:pt>
                <c:pt idx="440">
                  <c:v>4.4000999999999504</c:v>
                </c:pt>
                <c:pt idx="441">
                  <c:v>4.4100999999999502</c:v>
                </c:pt>
                <c:pt idx="442">
                  <c:v>4.42009999999995</c:v>
                </c:pt>
                <c:pt idx="443">
                  <c:v>4.4300999999999524</c:v>
                </c:pt>
                <c:pt idx="444">
                  <c:v>4.4400999999999504</c:v>
                </c:pt>
                <c:pt idx="445">
                  <c:v>4.4500999999999493</c:v>
                </c:pt>
                <c:pt idx="446">
                  <c:v>4.4600999999999491</c:v>
                </c:pt>
                <c:pt idx="447">
                  <c:v>4.4700999999999524</c:v>
                </c:pt>
                <c:pt idx="448">
                  <c:v>4.4800999999999513</c:v>
                </c:pt>
                <c:pt idx="449">
                  <c:v>4.4900999999999494</c:v>
                </c:pt>
                <c:pt idx="450">
                  <c:v>4.5000999999999483</c:v>
                </c:pt>
                <c:pt idx="451">
                  <c:v>4.510099999999948</c:v>
                </c:pt>
                <c:pt idx="452">
                  <c:v>4.5200999999999478</c:v>
                </c:pt>
                <c:pt idx="453">
                  <c:v>4.5300999999999494</c:v>
                </c:pt>
                <c:pt idx="454">
                  <c:v>4.5400999999999474</c:v>
                </c:pt>
                <c:pt idx="455">
                  <c:v>4.5500999999999472</c:v>
                </c:pt>
                <c:pt idx="456">
                  <c:v>4.560099999999947</c:v>
                </c:pt>
                <c:pt idx="457">
                  <c:v>4.5700999999999494</c:v>
                </c:pt>
                <c:pt idx="458">
                  <c:v>4.5800999999999474</c:v>
                </c:pt>
                <c:pt idx="459">
                  <c:v>4.5900999999999463</c:v>
                </c:pt>
                <c:pt idx="460">
                  <c:v>4.6000999999999461</c:v>
                </c:pt>
                <c:pt idx="461">
                  <c:v>4.6100999999999459</c:v>
                </c:pt>
                <c:pt idx="462">
                  <c:v>4.6200999999999457</c:v>
                </c:pt>
                <c:pt idx="463">
                  <c:v>4.6300999999999464</c:v>
                </c:pt>
                <c:pt idx="464">
                  <c:v>4.6400999999999453</c:v>
                </c:pt>
                <c:pt idx="465">
                  <c:v>4.6500999999999451</c:v>
                </c:pt>
                <c:pt idx="466">
                  <c:v>4.6600999999999448</c:v>
                </c:pt>
                <c:pt idx="467">
                  <c:v>4.6700999999999464</c:v>
                </c:pt>
                <c:pt idx="468">
                  <c:v>4.6800999999999444</c:v>
                </c:pt>
                <c:pt idx="469">
                  <c:v>4.6900999999999442</c:v>
                </c:pt>
                <c:pt idx="470">
                  <c:v>4.7000999999999484</c:v>
                </c:pt>
                <c:pt idx="471">
                  <c:v>4.7100999999999438</c:v>
                </c:pt>
                <c:pt idx="472">
                  <c:v>4.7200999999999436</c:v>
                </c:pt>
                <c:pt idx="473">
                  <c:v>4.7300999999999433</c:v>
                </c:pt>
                <c:pt idx="474">
                  <c:v>4.7400999999999431</c:v>
                </c:pt>
                <c:pt idx="475">
                  <c:v>4.7500999999999429</c:v>
                </c:pt>
                <c:pt idx="476">
                  <c:v>4.7600999999999427</c:v>
                </c:pt>
                <c:pt idx="477">
                  <c:v>4.7700999999999434</c:v>
                </c:pt>
                <c:pt idx="478">
                  <c:v>4.7800999999999423</c:v>
                </c:pt>
                <c:pt idx="479">
                  <c:v>4.7900999999999421</c:v>
                </c:pt>
                <c:pt idx="480">
                  <c:v>4.8000999999999419</c:v>
                </c:pt>
                <c:pt idx="481">
                  <c:v>4.8100999999999416</c:v>
                </c:pt>
                <c:pt idx="482">
                  <c:v>4.8200999999999405</c:v>
                </c:pt>
                <c:pt idx="483">
                  <c:v>4.8300999999999412</c:v>
                </c:pt>
                <c:pt idx="484">
                  <c:v>4.840099999999941</c:v>
                </c:pt>
                <c:pt idx="485">
                  <c:v>4.8500999999999408</c:v>
                </c:pt>
                <c:pt idx="486">
                  <c:v>4.8600999999999406</c:v>
                </c:pt>
                <c:pt idx="487">
                  <c:v>4.8700999999999404</c:v>
                </c:pt>
                <c:pt idx="488">
                  <c:v>4.8800999999999402</c:v>
                </c:pt>
                <c:pt idx="489">
                  <c:v>4.8900999999999399</c:v>
                </c:pt>
                <c:pt idx="490">
                  <c:v>4.9000999999999424</c:v>
                </c:pt>
                <c:pt idx="491">
                  <c:v>4.9100999999999404</c:v>
                </c:pt>
                <c:pt idx="492">
                  <c:v>4.9200999999999393</c:v>
                </c:pt>
                <c:pt idx="493">
                  <c:v>4.9300999999999524</c:v>
                </c:pt>
                <c:pt idx="494">
                  <c:v>4.9400999999999424</c:v>
                </c:pt>
                <c:pt idx="495">
                  <c:v>4.9500999999999404</c:v>
                </c:pt>
                <c:pt idx="496">
                  <c:v>4.9600999999999384</c:v>
                </c:pt>
                <c:pt idx="497">
                  <c:v>4.9700999999999524</c:v>
                </c:pt>
                <c:pt idx="498">
                  <c:v>4.9800999999999433</c:v>
                </c:pt>
                <c:pt idx="499">
                  <c:v>4.9900999999999414</c:v>
                </c:pt>
              </c:numCache>
            </c:numRef>
          </c:xVal>
          <c:yVal>
            <c:numRef>
              <c:f>Sheet1!$B$10:$B$509</c:f>
              <c:numCache>
                <c:formatCode>General</c:formatCode>
                <c:ptCount val="500"/>
                <c:pt idx="1">
                  <c:v>0.34874417350562481</c:v>
                </c:pt>
                <c:pt idx="2">
                  <c:v>0.34900613407899178</c:v>
                </c:pt>
                <c:pt idx="3">
                  <c:v>0.34944230992297304</c:v>
                </c:pt>
                <c:pt idx="4">
                  <c:v>0.35005379711430018</c:v>
                </c:pt>
                <c:pt idx="5">
                  <c:v>0.35084213715352158</c:v>
                </c:pt>
                <c:pt idx="6">
                  <c:v>0.35180932578161217</c:v>
                </c:pt>
                <c:pt idx="7">
                  <c:v>0.35295782446051516</c:v>
                </c:pt>
                <c:pt idx="8">
                  <c:v>0.35429057463521368</c:v>
                </c:pt>
                <c:pt idx="9">
                  <c:v>0.35581101492417888</c:v>
                </c:pt>
                <c:pt idx="10">
                  <c:v>0.35752310141735832</c:v>
                </c:pt>
                <c:pt idx="11">
                  <c:v>0.35943133129585114</c:v>
                </c:pt>
                <c:pt idx="12">
                  <c:v>0.36154077002601231</c:v>
                </c:pt>
                <c:pt idx="13">
                  <c:v>0.36385708242370135</c:v>
                </c:pt>
                <c:pt idx="14">
                  <c:v>0.36638656793215535</c:v>
                </c:pt>
                <c:pt idx="15">
                  <c:v>0.36913620051112273</c:v>
                </c:pt>
                <c:pt idx="16">
                  <c:v>0.37211367359603997</c:v>
                </c:pt>
                <c:pt idx="17">
                  <c:v>0.375327450655214</c:v>
                </c:pt>
                <c:pt idx="18">
                  <c:v>0.37878682195297836</c:v>
                </c:pt>
                <c:pt idx="19">
                  <c:v>0.38250196821747318</c:v>
                </c:pt>
                <c:pt idx="20">
                  <c:v>0.38648403201699782</c:v>
                </c:pt>
                <c:pt idx="21">
                  <c:v>0.39074519777015831</c:v>
                </c:pt>
                <c:pt idx="22">
                  <c:v>0.39529878145576242</c:v>
                </c:pt>
                <c:pt idx="23">
                  <c:v>0.4001593312523094</c:v>
                </c:pt>
                <c:pt idx="24">
                  <c:v>0.40534274052795288</c:v>
                </c:pt>
                <c:pt idx="25">
                  <c:v>0.41086637482553712</c:v>
                </c:pt>
                <c:pt idx="26">
                  <c:v>0.41674921475020466</c:v>
                </c:pt>
                <c:pt idx="27">
                  <c:v>0.42301201697652296</c:v>
                </c:pt>
                <c:pt idx="28">
                  <c:v>0.42967749595774718</c:v>
                </c:pt>
                <c:pt idx="29">
                  <c:v>0.43677052935350452</c:v>
                </c:pt>
                <c:pt idx="30">
                  <c:v>0.44431839070775198</c:v>
                </c:pt>
                <c:pt idx="31">
                  <c:v>0.4523510135238808</c:v>
                </c:pt>
                <c:pt idx="32">
                  <c:v>0.46090129162068388</c:v>
                </c:pt>
                <c:pt idx="33">
                  <c:v>0.47000542153759228</c:v>
                </c:pt>
                <c:pt idx="34">
                  <c:v>0.47970329382500981</c:v>
                </c:pt>
                <c:pt idx="35">
                  <c:v>0.49003894134720444</c:v>
                </c:pt>
                <c:pt idx="36">
                  <c:v>0.501061054295037</c:v>
                </c:pt>
                <c:pt idx="37">
                  <c:v>0.51282357352121188</c:v>
                </c:pt>
                <c:pt idx="38">
                  <c:v>0.52538637615737316</c:v>
                </c:pt>
                <c:pt idx="39">
                  <c:v>0.53881607036087764</c:v>
                </c:pt>
                <c:pt idx="40">
                  <c:v>0.55318691960962052</c:v>
                </c:pt>
                <c:pt idx="41">
                  <c:v>0.56858192139915842</c:v>
                </c:pt>
                <c:pt idx="42">
                  <c:v>0.58509407073387365</c:v>
                </c:pt>
                <c:pt idx="43">
                  <c:v>0.60282784575313164</c:v>
                </c:pt>
                <c:pt idx="44">
                  <c:v>0.62190096160109265</c:v>
                </c:pt>
                <c:pt idx="45">
                  <c:v>0.64244644977398524</c:v>
                </c:pt>
                <c:pt idx="46">
                  <c:v>0.66461513437859121</c:v>
                </c:pt>
                <c:pt idx="47">
                  <c:v>0.68857859497255858</c:v>
                </c:pt>
                <c:pt idx="48">
                  <c:v>0.71453272923105726</c:v>
                </c:pt>
                <c:pt idx="49">
                  <c:v>0.74270205936199263</c:v>
                </c:pt>
                <c:pt idx="50">
                  <c:v>0.77334496640045614</c:v>
                </c:pt>
                <c:pt idx="51">
                  <c:v>0.80676008960021828</c:v>
                </c:pt>
                <c:pt idx="52">
                  <c:v>0.84329419877608913</c:v>
                </c:pt>
                <c:pt idx="53">
                  <c:v>0.8833519421944489</c:v>
                </c:pt>
                <c:pt idx="54">
                  <c:v>0.9274080007559321</c:v>
                </c:pt>
                <c:pt idx="55">
                  <c:v>0.97602235404970861</c:v>
                </c:pt>
                <c:pt idx="56">
                  <c:v>1.0298596045397579</c:v>
                </c:pt>
                <c:pt idx="57">
                  <c:v>1.0897136405213108</c:v>
                </c:pt>
                <c:pt idx="58">
                  <c:v>1.1565393873769452</c:v>
                </c:pt>
                <c:pt idx="59">
                  <c:v>1.2314940603091789</c:v>
                </c:pt>
                <c:pt idx="60">
                  <c:v>1.3159912795232398</c:v>
                </c:pt>
                <c:pt idx="61">
                  <c:v>1.4117727737960828</c:v>
                </c:pt>
                <c:pt idx="62">
                  <c:v>1.5210043780325984</c:v>
                </c:pt>
                <c:pt idx="63">
                  <c:v>1.6464059151183101</c:v>
                </c:pt>
                <c:pt idx="64">
                  <c:v>1.7914287579056809</c:v>
                </c:pt>
                <c:pt idx="65">
                  <c:v>1.9605009543593181</c:v>
                </c:pt>
                <c:pt idx="66">
                  <c:v>2.1593684189563849</c:v>
                </c:pt>
                <c:pt idx="67">
                  <c:v>2.3955722686506276</c:v>
                </c:pt>
                <c:pt idx="68">
                  <c:v>2.6791159638169959</c:v>
                </c:pt>
                <c:pt idx="69">
                  <c:v>3.0233856385622806</c:v>
                </c:pt>
                <c:pt idx="70">
                  <c:v>3.4463717699360692</c:v>
                </c:pt>
                <c:pt idx="71">
                  <c:v>3.9721352054254013</c:v>
                </c:pt>
                <c:pt idx="72">
                  <c:v>4.632082640550605</c:v>
                </c:pt>
                <c:pt idx="73">
                  <c:v>5.4644990020427144</c:v>
                </c:pt>
                <c:pt idx="74">
                  <c:v>6.5079476679831965</c:v>
                </c:pt>
                <c:pt idx="75">
                  <c:v>7.7785917934743019</c:v>
                </c:pt>
                <c:pt idx="76">
                  <c:v>9.2173483515512959</c:v>
                </c:pt>
                <c:pt idx="77">
                  <c:v>10.616015968918099</c:v>
                </c:pt>
                <c:pt idx="78">
                  <c:v>11.622689631918124</c:v>
                </c:pt>
                <c:pt idx="79">
                  <c:v>11.964835494009026</c:v>
                </c:pt>
                <c:pt idx="80">
                  <c:v>11.704098025876814</c:v>
                </c:pt>
                <c:pt idx="81">
                  <c:v>11.128676009604716</c:v>
                </c:pt>
                <c:pt idx="82">
                  <c:v>10.459487235620044</c:v>
                </c:pt>
                <c:pt idx="83">
                  <c:v>9.765744411009825</c:v>
                </c:pt>
                <c:pt idx="84">
                  <c:v>9.0516189982388351</c:v>
                </c:pt>
                <c:pt idx="85">
                  <c:v>8.3288532274470786</c:v>
                </c:pt>
                <c:pt idx="86">
                  <c:v>7.6237020122919548</c:v>
                </c:pt>
                <c:pt idx="87">
                  <c:v>6.9580780201861714</c:v>
                </c:pt>
                <c:pt idx="88">
                  <c:v>6.3406238105536534</c:v>
                </c:pt>
                <c:pt idx="89">
                  <c:v>5.7706942166714379</c:v>
                </c:pt>
                <c:pt idx="90">
                  <c:v>5.2450571726865975</c:v>
                </c:pt>
                <c:pt idx="91">
                  <c:v>4.7613064865838908</c:v>
                </c:pt>
                <c:pt idx="92">
                  <c:v>4.318047351297829</c:v>
                </c:pt>
                <c:pt idx="93">
                  <c:v>3.913976910599414</c:v>
                </c:pt>
                <c:pt idx="94">
                  <c:v>3.5472756907124032</c:v>
                </c:pt>
                <c:pt idx="95">
                  <c:v>3.2155775008239402</c:v>
                </c:pt>
                <c:pt idx="96">
                  <c:v>2.916236190322512</c:v>
                </c:pt>
                <c:pt idx="97">
                  <c:v>2.6465961145509205</c:v>
                </c:pt>
                <c:pt idx="98">
                  <c:v>2.4041425581024045</c:v>
                </c:pt>
                <c:pt idx="99">
                  <c:v>2.1865397920276224</c:v>
                </c:pt>
                <c:pt idx="100">
                  <c:v>1.9916109964306881</c:v>
                </c:pt>
                <c:pt idx="101">
                  <c:v>1.8173067628799118</c:v>
                </c:pt>
                <c:pt idx="102">
                  <c:v>1.6616852382281548</c:v>
                </c:pt>
                <c:pt idx="103">
                  <c:v>1.5229079873391658</c:v>
                </c:pt>
                <c:pt idx="104">
                  <c:v>1.3992464720853648</c:v>
                </c:pt>
                <c:pt idx="105">
                  <c:v>1.2890922550041246</c:v>
                </c:pt>
                <c:pt idx="106">
                  <c:v>1.1909657703325061</c:v>
                </c:pt>
                <c:pt idx="107">
                  <c:v>1.1035210185789619</c:v>
                </c:pt>
                <c:pt idx="108">
                  <c:v>1.0255455483831764</c:v>
                </c:pt>
                <c:pt idx="109">
                  <c:v>0.95595627965700014</c:v>
                </c:pt>
                <c:pt idx="110">
                  <c:v>0.89379222854258444</c:v>
                </c:pt>
                <c:pt idx="111">
                  <c:v>0.8382052653062545</c:v>
                </c:pt>
                <c:pt idx="112">
                  <c:v>0.7884498856320642</c:v>
                </c:pt>
                <c:pt idx="113">
                  <c:v>0.74387274676463511</c:v>
                </c:pt>
                <c:pt idx="114">
                  <c:v>0.7039024914425217</c:v>
                </c:pt>
                <c:pt idx="115">
                  <c:v>0.66804018965468093</c:v>
                </c:pt>
                <c:pt idx="116">
                  <c:v>0.63585058070415112</c:v>
                </c:pt>
                <c:pt idx="117">
                  <c:v>0.60695419312413046</c:v>
                </c:pt>
                <c:pt idx="118">
                  <c:v>0.58102035004887564</c:v>
                </c:pt>
                <c:pt idx="119">
                  <c:v>0.55776102422335594</c:v>
                </c:pt>
                <c:pt idx="120">
                  <c:v>0.5369254823926437</c:v>
                </c:pt>
                <c:pt idx="121">
                  <c:v>0.51829564731164701</c:v>
                </c:pt>
                <c:pt idx="122">
                  <c:v>0.50168210253892942</c:v>
                </c:pt>
                <c:pt idx="123">
                  <c:v>0.48692066730132211</c:v>
                </c:pt>
                <c:pt idx="124">
                  <c:v>0.47386947382267119</c:v>
                </c:pt>
                <c:pt idx="125">
                  <c:v>0.4624064861313153</c:v>
                </c:pt>
                <c:pt idx="126">
                  <c:v>0.45242740655754582</c:v>
                </c:pt>
                <c:pt idx="127">
                  <c:v>0.44384392333056188</c:v>
                </c:pt>
                <c:pt idx="128">
                  <c:v>0.43658225955340296</c:v>
                </c:pt>
                <c:pt idx="129">
                  <c:v>0.43058199019861143</c:v>
                </c:pt>
                <c:pt idx="130">
                  <c:v>0.42579509954677375</c:v>
                </c:pt>
                <c:pt idx="131">
                  <c:v>0.42218525665337903</c:v>
                </c:pt>
                <c:pt idx="132">
                  <c:v>0.41972729096304306</c:v>
                </c:pt>
                <c:pt idx="133">
                  <c:v>0.41840685407082634</c:v>
                </c:pt>
                <c:pt idx="134">
                  <c:v>0.41822025679877772</c:v>
                </c:pt>
                <c:pt idx="135">
                  <c:v>0.41917447308941991</c:v>
                </c:pt>
                <c:pt idx="136">
                  <c:v>0.42128730349318966</c:v>
                </c:pt>
                <c:pt idx="137">
                  <c:v>0.42458769087043063</c:v>
                </c:pt>
                <c:pt idx="138">
                  <c:v>0.42911617874491353</c:v>
                </c:pt>
                <c:pt idx="139">
                  <c:v>0.43492549761962018</c:v>
                </c:pt>
                <c:pt idx="140">
                  <c:v>0.44208125511364132</c:v>
                </c:pt>
                <c:pt idx="141">
                  <c:v>0.45066268995888653</c:v>
                </c:pt>
                <c:pt idx="142">
                  <c:v>0.46076342473256404</c:v>
                </c:pt>
                <c:pt idx="143">
                  <c:v>0.47249211345487402</c:v>
                </c:pt>
                <c:pt idx="144">
                  <c:v>0.48597282194245267</c:v>
                </c:pt>
                <c:pt idx="145">
                  <c:v>0.50134489312854946</c:v>
                </c:pt>
                <c:pt idx="146">
                  <c:v>0.51876192628637974</c:v>
                </c:pt>
                <c:pt idx="147">
                  <c:v>0.53838932636537562</c:v>
                </c:pt>
                <c:pt idx="148">
                  <c:v>0.56039964596130953</c:v>
                </c:pt>
                <c:pt idx="149">
                  <c:v>0.58496464190766451</c:v>
                </c:pt>
                <c:pt idx="150">
                  <c:v>0.61224261216936415</c:v>
                </c:pt>
                <c:pt idx="151">
                  <c:v>0.64235921623841286</c:v>
                </c:pt>
                <c:pt idx="152">
                  <c:v>0.67537973829611231</c:v>
                </c:pt>
                <c:pt idx="153">
                  <c:v>0.71127088026351448</c:v>
                </c:pt>
                <c:pt idx="154">
                  <c:v>0.74985111228390811</c:v>
                </c:pt>
                <c:pt idx="155">
                  <c:v>0.79073100940464702</c:v>
                </c:pt>
                <c:pt idx="156">
                  <c:v>0.83324959446375468</c:v>
                </c:pt>
                <c:pt idx="157">
                  <c:v>0.87641984404070261</c:v>
                </c:pt>
                <c:pt idx="158">
                  <c:v>0.91890522790971274</c:v>
                </c:pt>
                <c:pt idx="159">
                  <c:v>0.95905586673623577</c:v>
                </c:pt>
                <c:pt idx="160">
                  <c:v>0.99503086164591259</c:v>
                </c:pt>
                <c:pt idx="161">
                  <c:v>1.0250149416649239</c:v>
                </c:pt>
                <c:pt idx="162">
                  <c:v>1.0475009946341098</c:v>
                </c:pt>
                <c:pt idx="163">
                  <c:v>1.0615675075037971</c:v>
                </c:pt>
                <c:pt idx="164">
                  <c:v>1.0670576303873081</c:v>
                </c:pt>
                <c:pt idx="165">
                  <c:v>1.0645882060610381</c:v>
                </c:pt>
                <c:pt idx="166">
                  <c:v>1.0553801198005661</c:v>
                </c:pt>
                <c:pt idx="167">
                  <c:v>1.0409715146574858</c:v>
                </c:pt>
                <c:pt idx="168">
                  <c:v>1.0229120866913621</c:v>
                </c:pt>
                <c:pt idx="169">
                  <c:v>1.0025248730384604</c:v>
                </c:pt>
                <c:pt idx="170">
                  <c:v>0.98077903184655602</c:v>
                </c:pt>
                <c:pt idx="171">
                  <c:v>0.95827215065931282</c:v>
                </c:pt>
                <c:pt idx="172">
                  <c:v>0.93529228223874161</c:v>
                </c:pt>
                <c:pt idx="173">
                  <c:v>0.91192084600976464</c:v>
                </c:pt>
                <c:pt idx="174">
                  <c:v>0.8881414892697157</c:v>
                </c:pt>
                <c:pt idx="175">
                  <c:v>0.86392996069862338</c:v>
                </c:pt>
                <c:pt idx="176">
                  <c:v>0.83931157277800961</c:v>
                </c:pt>
                <c:pt idx="177">
                  <c:v>0.81438357626101754</c:v>
                </c:pt>
                <c:pt idx="178">
                  <c:v>0.78930820316375361</c:v>
                </c:pt>
                <c:pt idx="179">
                  <c:v>0.7642871135930478</c:v>
                </c:pt>
                <c:pt idx="180">
                  <c:v>0.73952911804991861</c:v>
                </c:pt>
                <c:pt idx="181">
                  <c:v>0.71522100042471282</c:v>
                </c:pt>
                <c:pt idx="182">
                  <c:v>0.69150747564511261</c:v>
                </c:pt>
                <c:pt idx="183">
                  <c:v>0.668482331918687</c:v>
                </c:pt>
                <c:pt idx="184">
                  <c:v>0.64618971584843365</c:v>
                </c:pt>
                <c:pt idx="185">
                  <c:v>0.62463273772732586</c:v>
                </c:pt>
                <c:pt idx="186">
                  <c:v>0.60378599962586266</c:v>
                </c:pt>
                <c:pt idx="187">
                  <c:v>0.5836089270691146</c:v>
                </c:pt>
                <c:pt idx="188">
                  <c:v>0.56405753546166859</c:v>
                </c:pt>
                <c:pt idx="189">
                  <c:v>0.54509318364425052</c:v>
                </c:pt>
                <c:pt idx="190">
                  <c:v>0.52668775498853371</c:v>
                </c:pt>
                <c:pt idx="191">
                  <c:v>0.50882543546128756</c:v>
                </c:pt>
                <c:pt idx="192">
                  <c:v>0.49150176071898632</c:v>
                </c:pt>
                <c:pt idx="193">
                  <c:v>0.47472086116485301</c:v>
                </c:pt>
                <c:pt idx="194">
                  <c:v>0.45849186745100462</c:v>
                </c:pt>
                <c:pt idx="195">
                  <c:v>0.44282530355012156</c:v>
                </c:pt>
                <c:pt idx="196">
                  <c:v>0.427730060996521</c:v>
                </c:pt>
                <c:pt idx="197">
                  <c:v>0.41321128560482467</c:v>
                </c:pt>
                <c:pt idx="198">
                  <c:v>0.39926927096661702</c:v>
                </c:pt>
                <c:pt idx="199">
                  <c:v>0.38589927336197238</c:v>
                </c:pt>
                <c:pt idx="200">
                  <c:v>0.37309205120027888</c:v>
                </c:pt>
                <c:pt idx="201">
                  <c:v>0.36083488376907069</c:v>
                </c:pt>
                <c:pt idx="202">
                  <c:v>0.34911282519315318</c:v>
                </c:pt>
                <c:pt idx="203">
                  <c:v>0.33790998358803587</c:v>
                </c:pt>
                <c:pt idx="204">
                  <c:v>0.32721066708643792</c:v>
                </c:pt>
                <c:pt idx="205">
                  <c:v>0.31700029544707142</c:v>
                </c:pt>
                <c:pt idx="206">
                  <c:v>0.30726602958807181</c:v>
                </c:pt>
                <c:pt idx="207">
                  <c:v>0.2979971161604183</c:v>
                </c:pt>
                <c:pt idx="208">
                  <c:v>0.28918497743554683</c:v>
                </c:pt>
                <c:pt idx="209">
                  <c:v>0.28082309769015251</c:v>
                </c:pt>
                <c:pt idx="210">
                  <c:v>0.27290676685451726</c:v>
                </c:pt>
                <c:pt idx="211">
                  <c:v>0.26543274241661474</c:v>
                </c:pt>
                <c:pt idx="212">
                  <c:v>0.2583988839677625</c:v>
                </c:pt>
                <c:pt idx="213">
                  <c:v>0.25180380397876018</c:v>
                </c:pt>
                <c:pt idx="214">
                  <c:v>0.24564656581514124</c:v>
                </c:pt>
                <c:pt idx="215">
                  <c:v>0.23992644756091192</c:v>
                </c:pt>
                <c:pt idx="216">
                  <c:v>0.23464277925431887</c:v>
                </c:pt>
                <c:pt idx="217">
                  <c:v>0.22979485238115671</c:v>
                </c:pt>
                <c:pt idx="218">
                  <c:v>0.22538189414607243</c:v>
                </c:pt>
                <c:pt idx="219">
                  <c:v>0.22140309499594771</c:v>
                </c:pt>
                <c:pt idx="220">
                  <c:v>0.21785767570888417</c:v>
                </c:pt>
                <c:pt idx="221">
                  <c:v>0.2147449795841927</c:v>
                </c:pt>
                <c:pt idx="222">
                  <c:v>0.21206457535289641</c:v>
                </c:pt>
                <c:pt idx="223">
                  <c:v>0.20981635690122769</c:v>
                </c:pt>
                <c:pt idx="224">
                  <c:v>0.20800062636592714</c:v>
                </c:pt>
                <c:pt idx="225">
                  <c:v>0.20661814731444444</c:v>
                </c:pt>
                <c:pt idx="226">
                  <c:v>0.20567015434581917</c:v>
                </c:pt>
                <c:pt idx="227">
                  <c:v>0.20515830440304383</c:v>
                </c:pt>
                <c:pt idx="228">
                  <c:v>0.20508455331814338</c:v>
                </c:pt>
                <c:pt idx="229">
                  <c:v>0.20545093865237024</c:v>
                </c:pt>
                <c:pt idx="230">
                  <c:v>0.20625924689895528</c:v>
                </c:pt>
                <c:pt idx="231">
                  <c:v>0.20751053990863189</c:v>
                </c:pt>
                <c:pt idx="232">
                  <c:v>0.20920451255191091</c:v>
                </c:pt>
                <c:pt idx="233">
                  <c:v>0.21133865208042649</c:v>
                </c:pt>
                <c:pt idx="234">
                  <c:v>0.21390717081974991</c:v>
                </c:pt>
                <c:pt idx="235">
                  <c:v>0.21689968977559218</c:v>
                </c:pt>
                <c:pt idx="236">
                  <c:v>0.22029966423876718</c:v>
                </c:pt>
                <c:pt idx="237">
                  <c:v>0.22408256696372975</c:v>
                </c:pt>
                <c:pt idx="238">
                  <c:v>0.22821388369276244</c:v>
                </c:pt>
                <c:pt idx="239">
                  <c:v>0.23264703282128507</c:v>
                </c:pt>
                <c:pt idx="240">
                  <c:v>0.23732139669543936</c:v>
                </c:pt>
                <c:pt idx="241">
                  <c:v>0.24216074240218874</c:v>
                </c:pt>
                <c:pt idx="242">
                  <c:v>0.24707240285313317</c:v>
                </c:pt>
                <c:pt idx="243">
                  <c:v>0.25194766128071638</c:v>
                </c:pt>
                <c:pt idx="244">
                  <c:v>0.25666379895968688</c:v>
                </c:pt>
                <c:pt idx="245">
                  <c:v>0.26108818476967416</c:v>
                </c:pt>
                <c:pt idx="246">
                  <c:v>0.26508456920461093</c:v>
                </c:pt>
                <c:pt idx="247">
                  <c:v>0.26852138388753038</c:v>
                </c:pt>
                <c:pt idx="248">
                  <c:v>0.27128137941959418</c:v>
                </c:pt>
                <c:pt idx="249">
                  <c:v>0.27327146083454906</c:v>
                </c:pt>
                <c:pt idx="250">
                  <c:v>0.27443125128798385</c:v>
                </c:pt>
                <c:pt idx="251">
                  <c:v>0.27473888184814438</c:v>
                </c:pt>
                <c:pt idx="252">
                  <c:v>0.27421284996517181</c:v>
                </c:pt>
                <c:pt idx="253">
                  <c:v>0.27290946665855537</c:v>
                </c:pt>
                <c:pt idx="254">
                  <c:v>0.27091624736495939</c:v>
                </c:pt>
                <c:pt idx="255">
                  <c:v>0.26834235030679471</c:v>
                </c:pt>
                <c:pt idx="256">
                  <c:v>0.26530761856882967</c:v>
                </c:pt>
                <c:pt idx="257">
                  <c:v>0.26193184390226842</c:v>
                </c:pt>
                <c:pt idx="258">
                  <c:v>0.25832558701857161</c:v>
                </c:pt>
                <c:pt idx="259">
                  <c:v>0.25458340312569466</c:v>
                </c:pt>
                <c:pt idx="260">
                  <c:v>0.25077979820309027</c:v>
                </c:pt>
                <c:pt idx="261">
                  <c:v>0.24696780693462891</c:v>
                </c:pt>
                <c:pt idx="262">
                  <c:v>0.24317979625125419</c:v>
                </c:pt>
                <c:pt idx="263">
                  <c:v>0.23942995792841443</c:v>
                </c:pt>
                <c:pt idx="264">
                  <c:v>0.23571792357035223</c:v>
                </c:pt>
                <c:pt idx="265">
                  <c:v>0.23203297095733424</c:v>
                </c:pt>
                <c:pt idx="266">
                  <c:v>0.22835835650079991</c:v>
                </c:pt>
                <c:pt idx="267">
                  <c:v>0.22467538444209331</c:v>
                </c:pt>
                <c:pt idx="268">
                  <c:v>0.22096690326500423</c:v>
                </c:pt>
                <c:pt idx="269">
                  <c:v>0.21722000502909841</c:v>
                </c:pt>
                <c:pt idx="270">
                  <c:v>0.2134277962066749</c:v>
                </c:pt>
                <c:pt idx="271">
                  <c:v>0.20959020726294494</c:v>
                </c:pt>
                <c:pt idx="272">
                  <c:v>0.20571390516509408</c:v>
                </c:pt>
                <c:pt idx="273">
                  <c:v>0.20181145688122556</c:v>
                </c:pt>
                <c:pt idx="274">
                  <c:v>0.1978999513280634</c:v>
                </c:pt>
                <c:pt idx="275">
                  <c:v>0.19399931468538748</c:v>
                </c:pt>
                <c:pt idx="276">
                  <c:v>0.19013054844303032</c:v>
                </c:pt>
                <c:pt idx="277">
                  <c:v>0.18631408636753577</c:v>
                </c:pt>
                <c:pt idx="278">
                  <c:v>0.18256841558854334</c:v>
                </c:pt>
                <c:pt idx="279">
                  <c:v>0.17890904942444769</c:v>
                </c:pt>
                <c:pt idx="280">
                  <c:v>0.17534788518232697</c:v>
                </c:pt>
                <c:pt idx="281">
                  <c:v>0.17189293559236579</c:v>
                </c:pt>
                <c:pt idx="282">
                  <c:v>0.16854839075733954</c:v>
                </c:pt>
                <c:pt idx="283">
                  <c:v>0.16531494845185571</c:v>
                </c:pt>
                <c:pt idx="284">
                  <c:v>0.16219034228955367</c:v>
                </c:pt>
                <c:pt idx="285">
                  <c:v>0.15916999688908248</c:v>
                </c:pt>
                <c:pt idx="286">
                  <c:v>0.15624774399505373</c:v>
                </c:pt>
                <c:pt idx="287">
                  <c:v>0.15341654140852867</c:v>
                </c:pt>
                <c:pt idx="288">
                  <c:v>0.15066914613018631</c:v>
                </c:pt>
                <c:pt idx="289">
                  <c:v>0.14799870350286148</c:v>
                </c:pt>
                <c:pt idx="290">
                  <c:v>0.14539922492065857</c:v>
                </c:pt>
                <c:pt idx="291">
                  <c:v>0.14286593754710242</c:v>
                </c:pt>
                <c:pt idx="292">
                  <c:v>0.14039550010960877</c:v>
                </c:pt>
                <c:pt idx="293">
                  <c:v>0.1379860887479023</c:v>
                </c:pt>
                <c:pt idx="294">
                  <c:v>0.13563736552899874</c:v>
                </c:pt>
                <c:pt idx="295">
                  <c:v>0.13335034904175255</c:v>
                </c:pt>
                <c:pt idx="296">
                  <c:v>0.13112721101167216</c:v>
                </c:pt>
                <c:pt idx="297">
                  <c:v>0.12897102492311152</c:v>
                </c:pt>
                <c:pt idx="298">
                  <c:v>0.1268854922706642</c:v>
                </c:pt>
                <c:pt idx="299">
                  <c:v>0.12487466962317292</c:v>
                </c:pt>
                <c:pt idx="300">
                  <c:v>0.12294271570933553</c:v>
                </c:pt>
                <c:pt idx="301">
                  <c:v>0.1210936728579112</c:v>
                </c:pt>
                <c:pt idx="302">
                  <c:v>0.11933129197411027</c:v>
                </c:pt>
                <c:pt idx="303">
                  <c:v>0.11765890533692661</c:v>
                </c:pt>
                <c:pt idx="304">
                  <c:v>0.11607934724201677</c:v>
                </c:pt>
                <c:pt idx="305">
                  <c:v>0.11459491910917133</c:v>
                </c:pt>
                <c:pt idx="306">
                  <c:v>0.11320739319049204</c:v>
                </c:pt>
                <c:pt idx="307">
                  <c:v>0.11191804740774958</c:v>
                </c:pt>
                <c:pt idx="308">
                  <c:v>0.11072772299352666</c:v>
                </c:pt>
                <c:pt idx="309">
                  <c:v>0.10963689635473299</c:v>
                </c:pt>
                <c:pt idx="310">
                  <c:v>0.10864575675949326</c:v>
                </c:pt>
                <c:pt idx="311">
                  <c:v>0.10775428192803857</c:v>
                </c:pt>
                <c:pt idx="312">
                  <c:v>0.10696230427193452</c:v>
                </c:pt>
                <c:pt idx="313">
                  <c:v>0.10626956129246375</c:v>
                </c:pt>
                <c:pt idx="314">
                  <c:v>0.1056757244665807</c:v>
                </c:pt>
                <c:pt idx="315">
                  <c:v>0.10518040179156657</c:v>
                </c:pt>
                <c:pt idx="316">
                  <c:v>0.10478311002375069</c:v>
                </c:pt>
                <c:pt idx="317">
                  <c:v>0.10448321354870239</c:v>
                </c:pt>
                <c:pt idx="318">
                  <c:v>0.10427982779811566</c:v>
                </c:pt>
                <c:pt idx="319">
                  <c:v>0.10417168624228912</c:v>
                </c:pt>
                <c:pt idx="320">
                  <c:v>0.10415697132363586</c:v>
                </c:pt>
                <c:pt idx="321">
                  <c:v>0.10423311136886262</c:v>
                </c:pt>
                <c:pt idx="322">
                  <c:v>0.10439654766000679</c:v>
                </c:pt>
                <c:pt idx="323">
                  <c:v>0.10464247859916631</c:v>
                </c:pt>
                <c:pt idx="324">
                  <c:v>0.10496459138826222</c:v>
                </c:pt>
                <c:pt idx="325">
                  <c:v>0.10535479591417711</c:v>
                </c:pt>
                <c:pt idx="326">
                  <c:v>0.10580298049504033</c:v>
                </c:pt>
                <c:pt idx="327">
                  <c:v>0.10629681449774196</c:v>
                </c:pt>
                <c:pt idx="328">
                  <c:v>0.10682162796224152</c:v>
                </c:pt>
                <c:pt idx="329">
                  <c:v>0.10736040226946847</c:v>
                </c:pt>
                <c:pt idx="330">
                  <c:v>0.10789390718998723</c:v>
                </c:pt>
                <c:pt idx="331">
                  <c:v>0.10840101670577008</c:v>
                </c:pt>
                <c:pt idx="332">
                  <c:v>0.10885922717900204</c:v>
                </c:pt>
                <c:pt idx="333">
                  <c:v>0.10924538560996851</c:v>
                </c:pt>
                <c:pt idx="334">
                  <c:v>0.10953661284584573</c:v>
                </c:pt>
                <c:pt idx="335">
                  <c:v>0.10971137834918776</c:v>
                </c:pt>
                <c:pt idx="336">
                  <c:v>0.10975065323840655</c:v>
                </c:pt>
                <c:pt idx="337">
                  <c:v>0.10963904234033429</c:v>
                </c:pt>
                <c:pt idx="338">
                  <c:v>0.10936578038190781</c:v>
                </c:pt>
                <c:pt idx="339">
                  <c:v>0.10892547783129818</c:v>
                </c:pt>
                <c:pt idx="340">
                  <c:v>0.10831852118712992</c:v>
                </c:pt>
                <c:pt idx="341">
                  <c:v>0.10755106940515972</c:v>
                </c:pt>
                <c:pt idx="342">
                  <c:v>0.10663463682338487</c:v>
                </c:pt>
                <c:pt idx="343">
                  <c:v>0.10558530426993792</c:v>
                </c:pt>
                <c:pt idx="344">
                  <c:v>0.10442264402086612</c:v>
                </c:pt>
                <c:pt idx="345">
                  <c:v>0.10316847286580152</c:v>
                </c:pt>
                <c:pt idx="346">
                  <c:v>0.10184555673806403</c:v>
                </c:pt>
                <c:pt idx="347">
                  <c:v>0.10047638089982235</c:v>
                </c:pt>
                <c:pt idx="348">
                  <c:v>9.9082076156467067E-2</c:v>
                </c:pt>
                <c:pt idx="349">
                  <c:v>9.7681560664274025E-2</c:v>
                </c:pt>
                <c:pt idx="350">
                  <c:v>9.6290925253238208E-2</c:v>
                </c:pt>
                <c:pt idx="351">
                  <c:v>9.4923062933024355E-2</c:v>
                </c:pt>
                <c:pt idx="352">
                  <c:v>9.3587523243524207E-2</c:v>
                </c:pt>
                <c:pt idx="353">
                  <c:v>9.2290560011679248E-2</c:v>
                </c:pt>
                <c:pt idx="354">
                  <c:v>9.1035335908257672E-2</c:v>
                </c:pt>
                <c:pt idx="355">
                  <c:v>8.9822247098979763E-2</c:v>
                </c:pt>
                <c:pt idx="356">
                  <c:v>8.8649334175837521E-2</c:v>
                </c:pt>
                <c:pt idx="357">
                  <c:v>8.7512749622876862E-2</c:v>
                </c:pt>
                <c:pt idx="358">
                  <c:v>8.6407256024128479E-2</c:v>
                </c:pt>
                <c:pt idx="359">
                  <c:v>8.5326732365248098E-2</c:v>
                </c:pt>
                <c:pt idx="360">
                  <c:v>8.4264667967793583E-2</c:v>
                </c:pt>
                <c:pt idx="361">
                  <c:v>8.3214625097082384E-2</c:v>
                </c:pt>
                <c:pt idx="362">
                  <c:v>8.2170652623832233E-2</c:v>
                </c:pt>
                <c:pt idx="363">
                  <c:v>8.1127634887646696E-2</c:v>
                </c:pt>
                <c:pt idx="364">
                  <c:v>8.0081562597068279E-2</c:v>
                </c:pt>
                <c:pt idx="365">
                  <c:v>7.9029716459819474E-2</c:v>
                </c:pt>
                <c:pt idx="366">
                  <c:v>7.7970759209004759E-2</c:v>
                </c:pt>
                <c:pt idx="367">
                  <c:v>7.6904737404767692E-2</c:v>
                </c:pt>
                <c:pt idx="368">
                  <c:v>7.5833000238082024E-2</c:v>
                </c:pt>
                <c:pt idx="369">
                  <c:v>7.4758047833087315E-2</c:v>
                </c:pt>
                <c:pt idx="370">
                  <c:v>7.3683325581070769E-2</c:v>
                </c:pt>
                <c:pt idx="371">
                  <c:v>7.2612983380858184E-2</c:v>
                </c:pt>
                <c:pt idx="372">
                  <c:v>7.1551619125214572E-2</c:v>
                </c:pt>
                <c:pt idx="373">
                  <c:v>7.050402447458412E-2</c:v>
                </c:pt>
                <c:pt idx="374">
                  <c:v>6.9474948256204108E-2</c:v>
                </c:pt>
                <c:pt idx="375">
                  <c:v>6.8468889225330634E-2</c:v>
                </c:pt>
                <c:pt idx="376">
                  <c:v>6.7489925971206913E-2</c:v>
                </c:pt>
                <c:pt idx="377">
                  <c:v>6.6541587930211324E-2</c:v>
                </c:pt>
                <c:pt idx="378">
                  <c:v>6.5626768145489109E-2</c:v>
                </c:pt>
                <c:pt idx="379">
                  <c:v>6.4747675798851614E-2</c:v>
                </c:pt>
                <c:pt idx="380">
                  <c:v>6.3905824705389219E-2</c:v>
                </c:pt>
                <c:pt idx="381">
                  <c:v>6.3102052857733931E-2</c:v>
                </c:pt>
                <c:pt idx="382">
                  <c:v>6.2336567613812267E-2</c:v>
                </c:pt>
                <c:pt idx="383">
                  <c:v>6.1609011082419625E-2</c:v>
                </c:pt>
                <c:pt idx="384">
                  <c:v>6.0918540515705014E-2</c:v>
                </c:pt>
                <c:pt idx="385">
                  <c:v>6.0263918928207913E-2</c:v>
                </c:pt>
                <c:pt idx="386">
                  <c:v>5.9643611623558593E-2</c:v>
                </c:pt>
                <c:pt idx="387">
                  <c:v>5.9055884755595513E-2</c:v>
                </c:pt>
                <c:pt idx="388">
                  <c:v>5.8498902449676912E-2</c:v>
                </c:pt>
                <c:pt idx="389">
                  <c:v>5.7970819361009056E-2</c:v>
                </c:pt>
                <c:pt idx="390">
                  <c:v>5.7469865869000172E-2</c:v>
                </c:pt>
                <c:pt idx="391">
                  <c:v>5.6994423429747046E-2</c:v>
                </c:pt>
                <c:pt idx="392">
                  <c:v>5.6543087963651054E-2</c:v>
                </c:pt>
                <c:pt idx="393">
                  <c:v>5.6114719565492348E-2</c:v>
                </c:pt>
                <c:pt idx="394">
                  <c:v>5.5708477300733313E-2</c:v>
                </c:pt>
                <c:pt idx="395">
                  <c:v>5.532383838897522E-2</c:v>
                </c:pt>
                <c:pt idx="396">
                  <c:v>5.4960601651792257E-2</c:v>
                </c:pt>
                <c:pt idx="397">
                  <c:v>5.4618875683380877E-2</c:v>
                </c:pt>
                <c:pt idx="398">
                  <c:v>5.4299052747111123E-2</c:v>
                </c:pt>
                <c:pt idx="399">
                  <c:v>5.4001769866991504E-2</c:v>
                </c:pt>
                <c:pt idx="400">
                  <c:v>5.3727858935203182E-2</c:v>
                </c:pt>
                <c:pt idx="401">
                  <c:v>5.3478287872038933E-2</c:v>
                </c:pt>
                <c:pt idx="402">
                  <c:v>5.3254094946243877E-2</c:v>
                </c:pt>
                <c:pt idx="403">
                  <c:v>5.3056318302378551E-2</c:v>
                </c:pt>
                <c:pt idx="404">
                  <c:v>5.2885922574050608E-2</c:v>
                </c:pt>
                <c:pt idx="405">
                  <c:v>5.2743724226796476E-2</c:v>
                </c:pt>
                <c:pt idx="406">
                  <c:v>5.2630317019368413E-2</c:v>
                </c:pt>
                <c:pt idx="407">
                  <c:v>5.2545998747106172E-2</c:v>
                </c:pt>
                <c:pt idx="408">
                  <c:v>5.2490700284032424E-2</c:v>
                </c:pt>
                <c:pt idx="409">
                  <c:v>5.2463917912779538E-2</c:v>
                </c:pt>
                <c:pt idx="410">
                  <c:v>5.2464650054248947E-2</c:v>
                </c:pt>
                <c:pt idx="411">
                  <c:v>5.2491339798612383E-2</c:v>
                </c:pt>
                <c:pt idx="412">
                  <c:v>5.2541825094007955E-2</c:v>
                </c:pt>
                <c:pt idx="413">
                  <c:v>5.2613299044306373E-2</c:v>
                </c:pt>
                <c:pt idx="414">
                  <c:v>5.2702283450268068E-2</c:v>
                </c:pt>
                <c:pt idx="415">
                  <c:v>5.2804619414557802E-2</c:v>
                </c:pt>
                <c:pt idx="416">
                  <c:v>5.2915479401140122E-2</c:v>
                </c:pt>
                <c:pt idx="417">
                  <c:v>5.3029405441381107E-2</c:v>
                </c:pt>
                <c:pt idx="418">
                  <c:v>5.314037803713776E-2</c:v>
                </c:pt>
                <c:pt idx="419">
                  <c:v>5.3241919546397065E-2</c:v>
                </c:pt>
                <c:pt idx="420">
                  <c:v>5.3327234300117994E-2</c:v>
                </c:pt>
                <c:pt idx="421">
                  <c:v>5.3389385313257785E-2</c:v>
                </c:pt>
                <c:pt idx="422">
                  <c:v>5.3421504264169445E-2</c:v>
                </c:pt>
                <c:pt idx="423">
                  <c:v>5.3417027634984113E-2</c:v>
                </c:pt>
                <c:pt idx="424">
                  <c:v>5.3369947926519903E-2</c:v>
                </c:pt>
                <c:pt idx="425">
                  <c:v>5.3275065244887745E-2</c:v>
                </c:pt>
                <c:pt idx="426">
                  <c:v>5.3128221957384494E-2</c:v>
                </c:pt>
                <c:pt idx="427">
                  <c:v>5.2926502159789383E-2</c:v>
                </c:pt>
                <c:pt idx="428">
                  <c:v>5.2668378836850792E-2</c:v>
                </c:pt>
                <c:pt idx="429">
                  <c:v>5.2353794967034413E-2</c:v>
                </c:pt>
                <c:pt idx="430">
                  <c:v>5.1984170154481722E-2</c:v>
                </c:pt>
                <c:pt idx="431">
                  <c:v>5.1562331004504032E-2</c:v>
                </c:pt>
                <c:pt idx="432">
                  <c:v>5.1092370450432134E-2</c:v>
                </c:pt>
                <c:pt idx="433">
                  <c:v>5.057944755682079E-2</c:v>
                </c:pt>
                <c:pt idx="434">
                  <c:v>5.0029544066185046E-2</c:v>
                </c:pt>
                <c:pt idx="435">
                  <c:v>4.9449196541137462E-2</c:v>
                </c:pt>
                <c:pt idx="436">
                  <c:v>4.8845223214836184E-2</c:v>
                </c:pt>
                <c:pt idx="437">
                  <c:v>4.8224462841283192E-2</c:v>
                </c:pt>
                <c:pt idx="438">
                  <c:v>4.7593539479964891E-2</c:v>
                </c:pt>
                <c:pt idx="439">
                  <c:v>4.6958662954572399E-2</c:v>
                </c:pt>
                <c:pt idx="440">
                  <c:v>4.6325470384854447E-2</c:v>
                </c:pt>
                <c:pt idx="441">
                  <c:v>4.5698910267727162E-2</c:v>
                </c:pt>
                <c:pt idx="442">
                  <c:v>4.5083167447968413E-2</c:v>
                </c:pt>
                <c:pt idx="443">
                  <c:v>4.4481625134391883E-2</c:v>
                </c:pt>
                <c:pt idx="444">
                  <c:v>4.3896858873842572E-2</c:v>
                </c:pt>
                <c:pt idx="445">
                  <c:v>4.3330656959769114E-2</c:v>
                </c:pt>
                <c:pt idx="446">
                  <c:v>4.2784061925172027E-2</c:v>
                </c:pt>
                <c:pt idx="447">
                  <c:v>4.225742833399742E-2</c:v>
                </c:pt>
                <c:pt idx="448">
                  <c:v>4.1750492838899027E-2</c:v>
                </c:pt>
                <c:pt idx="449">
                  <c:v>4.1262453251370082E-2</c:v>
                </c:pt>
                <c:pt idx="450">
                  <c:v>4.0792054051978256E-2</c:v>
                </c:pt>
                <c:pt idx="451">
                  <c:v>4.0337676278439934E-2</c:v>
                </c:pt>
                <c:pt idx="452">
                  <c:v>3.9897430034608307E-2</c:v>
                </c:pt>
                <c:pt idx="453">
                  <c:v>3.9469247966907296E-2</c:v>
                </c:pt>
                <c:pt idx="454">
                  <c:v>3.9050977989619179E-2</c:v>
                </c:pt>
                <c:pt idx="455">
                  <c:v>3.8640473362439198E-2</c:v>
                </c:pt>
                <c:pt idx="456">
                  <c:v>3.8235678004144256E-2</c:v>
                </c:pt>
                <c:pt idx="457">
                  <c:v>3.7834704742309412E-2</c:v>
                </c:pt>
                <c:pt idx="458">
                  <c:v>3.7435904124401377E-2</c:v>
                </c:pt>
                <c:pt idx="459">
                  <c:v>3.7037921509518644E-2</c:v>
                </c:pt>
                <c:pt idx="460">
                  <c:v>3.6639740458188477E-2</c:v>
                </c:pt>
                <c:pt idx="461">
                  <c:v>3.6240710944984836E-2</c:v>
                </c:pt>
                <c:pt idx="462">
                  <c:v>3.5840561607300182E-2</c:v>
                </c:pt>
                <c:pt idx="463">
                  <c:v>3.5439396055256492E-2</c:v>
                </c:pt>
                <c:pt idx="464">
                  <c:v>3.5037674122598152E-2</c:v>
                </c:pt>
                <c:pt idx="465">
                  <c:v>3.4636179747086555E-2</c:v>
                </c:pt>
                <c:pt idx="466">
                  <c:v>3.4235977846889601E-2</c:v>
                </c:pt>
                <c:pt idx="467">
                  <c:v>3.3838363039948575E-2</c:v>
                </c:pt>
                <c:pt idx="468">
                  <c:v>3.3444803296890827E-2</c:v>
                </c:pt>
                <c:pt idx="469">
                  <c:v>3.3056881616643989E-2</c:v>
                </c:pt>
                <c:pt idx="470">
                  <c:v>3.2676238589394641E-2</c:v>
                </c:pt>
                <c:pt idx="471">
                  <c:v>3.2304518309148919E-2</c:v>
                </c:pt>
                <c:pt idx="472">
                  <c:v>3.194331957753755E-2</c:v>
                </c:pt>
                <c:pt idx="473">
                  <c:v>3.1594153765184214E-2</c:v>
                </c:pt>
                <c:pt idx="474">
                  <c:v>3.1258410125833191E-2</c:v>
                </c:pt>
                <c:pt idx="475">
                  <c:v>3.0937328838711402E-2</c:v>
                </c:pt>
                <c:pt idx="476">
                  <c:v>3.0631981618987652E-2</c:v>
                </c:pt>
                <c:pt idx="477">
                  <c:v>3.0343259401589082E-2</c:v>
                </c:pt>
                <c:pt idx="478">
                  <c:v>3.0071866373343678E-2</c:v>
                </c:pt>
                <c:pt idx="479">
                  <c:v>2.9818319494761016E-2</c:v>
                </c:pt>
                <c:pt idx="480">
                  <c:v>2.9582952600897182E-2</c:v>
                </c:pt>
                <c:pt idx="481">
                  <c:v>2.9365924181939684E-2</c:v>
                </c:pt>
                <c:pt idx="482">
                  <c:v>2.9167227998877592E-2</c:v>
                </c:pt>
                <c:pt idx="483">
                  <c:v>2.8986705769525011E-2</c:v>
                </c:pt>
                <c:pt idx="484">
                  <c:v>2.8824061249696227E-2</c:v>
                </c:pt>
                <c:pt idx="485">
                  <c:v>2.8678875121330001E-2</c:v>
                </c:pt>
                <c:pt idx="486">
                  <c:v>2.8550620175430568E-2</c:v>
                </c:pt>
                <c:pt idx="487">
                  <c:v>2.8438676338107833E-2</c:v>
                </c:pt>
                <c:pt idx="488">
                  <c:v>2.8342345131312469E-2</c:v>
                </c:pt>
                <c:pt idx="489">
                  <c:v>2.8260863187742843E-2</c:v>
                </c:pt>
                <c:pt idx="490">
                  <c:v>2.8193414455789944E-2</c:v>
                </c:pt>
                <c:pt idx="491">
                  <c:v>2.8139140741390876E-2</c:v>
                </c:pt>
                <c:pt idx="492">
                  <c:v>2.8097150246649796E-2</c:v>
                </c:pt>
                <c:pt idx="493">
                  <c:v>2.8066523788268308E-2</c:v>
                </c:pt>
                <c:pt idx="494">
                  <c:v>2.8046318420497224E-2</c:v>
                </c:pt>
                <c:pt idx="495">
                  <c:v>2.803556825511648E-2</c:v>
                </c:pt>
                <c:pt idx="496">
                  <c:v>2.8033282371104334E-2</c:v>
                </c:pt>
                <c:pt idx="497">
                  <c:v>2.8038439843118764E-2</c:v>
                </c:pt>
                <c:pt idx="498">
                  <c:v>2.8049982091731207E-2</c:v>
                </c:pt>
                <c:pt idx="499">
                  <c:v>2.8066802966663092E-2</c:v>
                </c:pt>
              </c:numCache>
            </c:numRef>
          </c:yVal>
        </c:ser>
        <c:axId val="119408896"/>
        <c:axId val="119424128"/>
      </c:scatterChart>
      <c:valAx>
        <c:axId val="119408896"/>
        <c:scaling>
          <c:orientation val="minMax"/>
          <c:max val="5"/>
          <c:min val="0"/>
        </c:scaling>
        <c:axPos val="b"/>
        <c:title>
          <c:tx>
            <c:rich>
              <a:bodyPr/>
              <a:lstStyle/>
              <a:p>
                <a:pPr>
                  <a:defRPr/>
                </a:pPr>
                <a:r>
                  <a:rPr lang="en-US"/>
                  <a:t>f(Hz)</a:t>
                </a:r>
              </a:p>
            </c:rich>
          </c:tx>
          <c:layout/>
        </c:title>
        <c:numFmt formatCode="General" sourceLinked="1"/>
        <c:tickLblPos val="nextTo"/>
        <c:crossAx val="119424128"/>
        <c:crossesAt val="1.0000000000000005E-2"/>
        <c:crossBetween val="midCat"/>
      </c:valAx>
      <c:valAx>
        <c:axId val="119424128"/>
        <c:scaling>
          <c:logBase val="10"/>
          <c:orientation val="minMax"/>
          <c:max val="10"/>
          <c:min val="1.0000000000000005E-2"/>
        </c:scaling>
        <c:axPos val="l"/>
        <c:title>
          <c:tx>
            <c:rich>
              <a:bodyPr rot="-5400000" vert="horz"/>
              <a:lstStyle/>
              <a:p>
                <a:pPr>
                  <a:defRPr/>
                </a:pPr>
                <a:r>
                  <a:rPr lang="en-US"/>
                  <a:t>S(f)</a:t>
                </a:r>
              </a:p>
            </c:rich>
          </c:tx>
          <c:layout/>
        </c:title>
        <c:numFmt formatCode="General" sourceLinked="1"/>
        <c:tickLblPos val="nextTo"/>
        <c:crossAx val="119408896"/>
        <c:crossesAt val="0"/>
        <c:crossBetween val="midCat"/>
      </c:valAx>
      <c:spPr>
        <a:blipFill>
          <a:blip xmlns:r="http://schemas.openxmlformats.org/officeDocument/2006/relationships" r:embed="rId1"/>
          <a:stretch>
            <a:fillRect/>
          </a:stretch>
        </a:blipFill>
        <a:effectLst>
          <a:outerShdw blurRad="50800" dist="38100" dir="2700000" algn="tl" rotWithShape="0">
            <a:prstClr val="black">
              <a:alpha val="40000"/>
            </a:prstClr>
          </a:outerShdw>
        </a:effectLst>
      </c:spPr>
    </c:plotArea>
    <c:legend>
      <c:legendPos val="r"/>
      <c:layout>
        <c:manualLayout>
          <c:xMode val="edge"/>
          <c:yMode val="edge"/>
          <c:x val="0.17415266841644789"/>
          <c:y val="0.57903573374082962"/>
          <c:w val="0.49723622047244098"/>
          <c:h val="0.11612459900845727"/>
        </c:manualLayout>
      </c:layout>
    </c:legend>
    <c:plotVisOnly val="1"/>
  </c:chart>
  <c:spPr>
    <a:ln>
      <a:noFill/>
    </a:ln>
    <a:effectLst/>
  </c:spPr>
  <c:txPr>
    <a:bodyPr/>
    <a:lstStyle/>
    <a:p>
      <a:pPr>
        <a:defRPr sz="1100"/>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ubbleChart>
        <c:ser>
          <c:idx val="0"/>
          <c:order val="0"/>
          <c:tx>
            <c:strRef>
              <c:f>all_usa_maxent!$E$3</c:f>
              <c:strCache>
                <c:ptCount val="1"/>
                <c:pt idx="0">
                  <c:v>D</c:v>
                </c:pt>
              </c:strCache>
            </c:strRef>
          </c:tx>
          <c:xVal>
            <c:numRef>
              <c:f>all_usa_maxent!$C$4:$C$927</c:f>
              <c:numCache>
                <c:formatCode>General</c:formatCode>
                <c:ptCount val="924"/>
                <c:pt idx="0">
                  <c:v>-100</c:v>
                </c:pt>
                <c:pt idx="1">
                  <c:v>-99</c:v>
                </c:pt>
                <c:pt idx="2">
                  <c:v>-98</c:v>
                </c:pt>
                <c:pt idx="3">
                  <c:v>-97</c:v>
                </c:pt>
                <c:pt idx="4">
                  <c:v>-100</c:v>
                </c:pt>
                <c:pt idx="5">
                  <c:v>-99</c:v>
                </c:pt>
                <c:pt idx="6">
                  <c:v>-98</c:v>
                </c:pt>
                <c:pt idx="7">
                  <c:v>-98</c:v>
                </c:pt>
                <c:pt idx="8">
                  <c:v>-83</c:v>
                </c:pt>
                <c:pt idx="9">
                  <c:v>-82</c:v>
                </c:pt>
                <c:pt idx="10">
                  <c:v>-81</c:v>
                </c:pt>
                <c:pt idx="11">
                  <c:v>-83</c:v>
                </c:pt>
                <c:pt idx="12">
                  <c:v>-82</c:v>
                </c:pt>
                <c:pt idx="13">
                  <c:v>-81</c:v>
                </c:pt>
                <c:pt idx="14">
                  <c:v>-82</c:v>
                </c:pt>
                <c:pt idx="15">
                  <c:v>-81</c:v>
                </c:pt>
                <c:pt idx="16">
                  <c:v>-82</c:v>
                </c:pt>
                <c:pt idx="17">
                  <c:v>-81</c:v>
                </c:pt>
                <c:pt idx="18">
                  <c:v>-114</c:v>
                </c:pt>
                <c:pt idx="19">
                  <c:v>-113</c:v>
                </c:pt>
                <c:pt idx="20">
                  <c:v>-112</c:v>
                </c:pt>
                <c:pt idx="21">
                  <c:v>-111</c:v>
                </c:pt>
                <c:pt idx="22">
                  <c:v>-110</c:v>
                </c:pt>
                <c:pt idx="23">
                  <c:v>-109</c:v>
                </c:pt>
                <c:pt idx="24">
                  <c:v>-108</c:v>
                </c:pt>
                <c:pt idx="25">
                  <c:v>-107</c:v>
                </c:pt>
                <c:pt idx="26">
                  <c:v>-106</c:v>
                </c:pt>
                <c:pt idx="27">
                  <c:v>-105</c:v>
                </c:pt>
                <c:pt idx="28">
                  <c:v>-104</c:v>
                </c:pt>
                <c:pt idx="29">
                  <c:v>-103</c:v>
                </c:pt>
                <c:pt idx="30">
                  <c:v>-106</c:v>
                </c:pt>
                <c:pt idx="31">
                  <c:v>-105</c:v>
                </c:pt>
                <c:pt idx="32">
                  <c:v>-104</c:v>
                </c:pt>
                <c:pt idx="33">
                  <c:v>-103</c:v>
                </c:pt>
                <c:pt idx="34">
                  <c:v>-105</c:v>
                </c:pt>
                <c:pt idx="35">
                  <c:v>-104</c:v>
                </c:pt>
                <c:pt idx="36">
                  <c:v>-103</c:v>
                </c:pt>
                <c:pt idx="37">
                  <c:v>-102</c:v>
                </c:pt>
                <c:pt idx="38">
                  <c:v>-101</c:v>
                </c:pt>
                <c:pt idx="39">
                  <c:v>-100</c:v>
                </c:pt>
                <c:pt idx="40">
                  <c:v>-99</c:v>
                </c:pt>
                <c:pt idx="41">
                  <c:v>-98</c:v>
                </c:pt>
                <c:pt idx="42">
                  <c:v>-97</c:v>
                </c:pt>
                <c:pt idx="43">
                  <c:v>-102</c:v>
                </c:pt>
                <c:pt idx="44">
                  <c:v>-101</c:v>
                </c:pt>
                <c:pt idx="45">
                  <c:v>-100</c:v>
                </c:pt>
                <c:pt idx="46">
                  <c:v>-99</c:v>
                </c:pt>
                <c:pt idx="47">
                  <c:v>-98</c:v>
                </c:pt>
                <c:pt idx="48">
                  <c:v>-97</c:v>
                </c:pt>
                <c:pt idx="49">
                  <c:v>-102</c:v>
                </c:pt>
                <c:pt idx="50">
                  <c:v>-101</c:v>
                </c:pt>
                <c:pt idx="51">
                  <c:v>-100</c:v>
                </c:pt>
                <c:pt idx="52">
                  <c:v>-99</c:v>
                </c:pt>
                <c:pt idx="53">
                  <c:v>-98</c:v>
                </c:pt>
                <c:pt idx="54">
                  <c:v>-97</c:v>
                </c:pt>
                <c:pt idx="55">
                  <c:v>-101</c:v>
                </c:pt>
                <c:pt idx="56">
                  <c:v>-100</c:v>
                </c:pt>
                <c:pt idx="57">
                  <c:v>-99</c:v>
                </c:pt>
                <c:pt idx="58">
                  <c:v>-98</c:v>
                </c:pt>
                <c:pt idx="59">
                  <c:v>-97</c:v>
                </c:pt>
                <c:pt idx="60">
                  <c:v>-96</c:v>
                </c:pt>
                <c:pt idx="61">
                  <c:v>-95</c:v>
                </c:pt>
                <c:pt idx="62">
                  <c:v>-94</c:v>
                </c:pt>
                <c:pt idx="63">
                  <c:v>-93</c:v>
                </c:pt>
                <c:pt idx="64">
                  <c:v>-92</c:v>
                </c:pt>
                <c:pt idx="65">
                  <c:v>-91</c:v>
                </c:pt>
                <c:pt idx="66">
                  <c:v>-96</c:v>
                </c:pt>
                <c:pt idx="67">
                  <c:v>-95</c:v>
                </c:pt>
                <c:pt idx="68">
                  <c:v>-94</c:v>
                </c:pt>
                <c:pt idx="69">
                  <c:v>-93</c:v>
                </c:pt>
                <c:pt idx="70">
                  <c:v>-92</c:v>
                </c:pt>
                <c:pt idx="71">
                  <c:v>-91</c:v>
                </c:pt>
                <c:pt idx="72">
                  <c:v>-96</c:v>
                </c:pt>
                <c:pt idx="73">
                  <c:v>-95</c:v>
                </c:pt>
                <c:pt idx="74">
                  <c:v>-94</c:v>
                </c:pt>
                <c:pt idx="75">
                  <c:v>-93</c:v>
                </c:pt>
                <c:pt idx="76">
                  <c:v>-92</c:v>
                </c:pt>
                <c:pt idx="77">
                  <c:v>-91</c:v>
                </c:pt>
                <c:pt idx="78">
                  <c:v>-96</c:v>
                </c:pt>
                <c:pt idx="79">
                  <c:v>-90</c:v>
                </c:pt>
                <c:pt idx="80">
                  <c:v>-89</c:v>
                </c:pt>
                <c:pt idx="81">
                  <c:v>-88</c:v>
                </c:pt>
                <c:pt idx="82">
                  <c:v>-87</c:v>
                </c:pt>
                <c:pt idx="83">
                  <c:v>-86</c:v>
                </c:pt>
                <c:pt idx="84">
                  <c:v>-85</c:v>
                </c:pt>
                <c:pt idx="85">
                  <c:v>-90</c:v>
                </c:pt>
                <c:pt idx="86">
                  <c:v>-89</c:v>
                </c:pt>
                <c:pt idx="87">
                  <c:v>-88</c:v>
                </c:pt>
                <c:pt idx="88">
                  <c:v>-87</c:v>
                </c:pt>
                <c:pt idx="89">
                  <c:v>-86</c:v>
                </c:pt>
                <c:pt idx="90">
                  <c:v>-85</c:v>
                </c:pt>
                <c:pt idx="91">
                  <c:v>-90</c:v>
                </c:pt>
                <c:pt idx="92">
                  <c:v>-89</c:v>
                </c:pt>
                <c:pt idx="93">
                  <c:v>-86</c:v>
                </c:pt>
                <c:pt idx="94">
                  <c:v>-85</c:v>
                </c:pt>
                <c:pt idx="95">
                  <c:v>-84</c:v>
                </c:pt>
                <c:pt idx="96">
                  <c:v>-83</c:v>
                </c:pt>
                <c:pt idx="97">
                  <c:v>-82</c:v>
                </c:pt>
                <c:pt idx="98">
                  <c:v>-81</c:v>
                </c:pt>
                <c:pt idx="99">
                  <c:v>-84</c:v>
                </c:pt>
                <c:pt idx="100">
                  <c:v>-83</c:v>
                </c:pt>
                <c:pt idx="101">
                  <c:v>-82</c:v>
                </c:pt>
                <c:pt idx="102">
                  <c:v>-84</c:v>
                </c:pt>
                <c:pt idx="103">
                  <c:v>-83</c:v>
                </c:pt>
                <c:pt idx="104">
                  <c:v>-82</c:v>
                </c:pt>
                <c:pt idx="105">
                  <c:v>-81</c:v>
                </c:pt>
                <c:pt idx="106">
                  <c:v>-83</c:v>
                </c:pt>
                <c:pt idx="107">
                  <c:v>-82</c:v>
                </c:pt>
                <c:pt idx="108">
                  <c:v>-81</c:v>
                </c:pt>
                <c:pt idx="109">
                  <c:v>-122</c:v>
                </c:pt>
                <c:pt idx="110">
                  <c:v>-121</c:v>
                </c:pt>
                <c:pt idx="111">
                  <c:v>-121</c:v>
                </c:pt>
                <c:pt idx="112">
                  <c:v>-121</c:v>
                </c:pt>
                <c:pt idx="113">
                  <c:v>-120</c:v>
                </c:pt>
                <c:pt idx="114">
                  <c:v>-119</c:v>
                </c:pt>
                <c:pt idx="115">
                  <c:v>-118</c:v>
                </c:pt>
                <c:pt idx="116">
                  <c:v>-117</c:v>
                </c:pt>
                <c:pt idx="117">
                  <c:v>-116</c:v>
                </c:pt>
                <c:pt idx="118">
                  <c:v>-115</c:v>
                </c:pt>
                <c:pt idx="119">
                  <c:v>-120</c:v>
                </c:pt>
                <c:pt idx="120">
                  <c:v>-119</c:v>
                </c:pt>
                <c:pt idx="121">
                  <c:v>-118</c:v>
                </c:pt>
                <c:pt idx="122">
                  <c:v>-117</c:v>
                </c:pt>
                <c:pt idx="123">
                  <c:v>-116</c:v>
                </c:pt>
                <c:pt idx="124">
                  <c:v>-115</c:v>
                </c:pt>
                <c:pt idx="125">
                  <c:v>-120</c:v>
                </c:pt>
                <c:pt idx="126">
                  <c:v>-119</c:v>
                </c:pt>
                <c:pt idx="127">
                  <c:v>-118</c:v>
                </c:pt>
                <c:pt idx="128">
                  <c:v>-117</c:v>
                </c:pt>
                <c:pt idx="129">
                  <c:v>-116</c:v>
                </c:pt>
                <c:pt idx="130">
                  <c:v>-115</c:v>
                </c:pt>
                <c:pt idx="131">
                  <c:v>-119</c:v>
                </c:pt>
                <c:pt idx="132">
                  <c:v>-118</c:v>
                </c:pt>
                <c:pt idx="133">
                  <c:v>-117</c:v>
                </c:pt>
                <c:pt idx="134">
                  <c:v>-116</c:v>
                </c:pt>
                <c:pt idx="135">
                  <c:v>-115</c:v>
                </c:pt>
                <c:pt idx="136">
                  <c:v>-114</c:v>
                </c:pt>
                <c:pt idx="137">
                  <c:v>-113</c:v>
                </c:pt>
                <c:pt idx="138">
                  <c:v>-112</c:v>
                </c:pt>
                <c:pt idx="139">
                  <c:v>-111</c:v>
                </c:pt>
                <c:pt idx="140">
                  <c:v>-110</c:v>
                </c:pt>
                <c:pt idx="141">
                  <c:v>-109</c:v>
                </c:pt>
                <c:pt idx="142">
                  <c:v>-114</c:v>
                </c:pt>
                <c:pt idx="143">
                  <c:v>-113</c:v>
                </c:pt>
                <c:pt idx="144">
                  <c:v>-112</c:v>
                </c:pt>
                <c:pt idx="145">
                  <c:v>-111</c:v>
                </c:pt>
                <c:pt idx="146">
                  <c:v>-110</c:v>
                </c:pt>
                <c:pt idx="147">
                  <c:v>-109</c:v>
                </c:pt>
                <c:pt idx="148">
                  <c:v>-114</c:v>
                </c:pt>
                <c:pt idx="149">
                  <c:v>-113</c:v>
                </c:pt>
                <c:pt idx="150">
                  <c:v>-112</c:v>
                </c:pt>
                <c:pt idx="151">
                  <c:v>-111</c:v>
                </c:pt>
                <c:pt idx="152">
                  <c:v>-110</c:v>
                </c:pt>
                <c:pt idx="153">
                  <c:v>-109</c:v>
                </c:pt>
                <c:pt idx="154">
                  <c:v>-114</c:v>
                </c:pt>
                <c:pt idx="155">
                  <c:v>-113</c:v>
                </c:pt>
                <c:pt idx="156">
                  <c:v>-112</c:v>
                </c:pt>
                <c:pt idx="157">
                  <c:v>-111</c:v>
                </c:pt>
                <c:pt idx="158">
                  <c:v>-110</c:v>
                </c:pt>
                <c:pt idx="159">
                  <c:v>-109</c:v>
                </c:pt>
                <c:pt idx="160">
                  <c:v>-108</c:v>
                </c:pt>
                <c:pt idx="161">
                  <c:v>-107</c:v>
                </c:pt>
                <c:pt idx="162">
                  <c:v>-106</c:v>
                </c:pt>
                <c:pt idx="163">
                  <c:v>-105</c:v>
                </c:pt>
                <c:pt idx="164">
                  <c:v>-104</c:v>
                </c:pt>
                <c:pt idx="165">
                  <c:v>-103</c:v>
                </c:pt>
                <c:pt idx="166">
                  <c:v>-108</c:v>
                </c:pt>
                <c:pt idx="167">
                  <c:v>-107</c:v>
                </c:pt>
                <c:pt idx="168">
                  <c:v>-106</c:v>
                </c:pt>
                <c:pt idx="169">
                  <c:v>-105</c:v>
                </c:pt>
                <c:pt idx="170">
                  <c:v>-104</c:v>
                </c:pt>
                <c:pt idx="171">
                  <c:v>-103</c:v>
                </c:pt>
                <c:pt idx="172">
                  <c:v>-108</c:v>
                </c:pt>
                <c:pt idx="173">
                  <c:v>-107</c:v>
                </c:pt>
                <c:pt idx="174">
                  <c:v>-106</c:v>
                </c:pt>
                <c:pt idx="175">
                  <c:v>-105</c:v>
                </c:pt>
                <c:pt idx="176">
                  <c:v>-104</c:v>
                </c:pt>
                <c:pt idx="177">
                  <c:v>-103</c:v>
                </c:pt>
                <c:pt idx="178">
                  <c:v>-108</c:v>
                </c:pt>
                <c:pt idx="179">
                  <c:v>-107</c:v>
                </c:pt>
                <c:pt idx="180">
                  <c:v>-106</c:v>
                </c:pt>
                <c:pt idx="181">
                  <c:v>-105</c:v>
                </c:pt>
                <c:pt idx="182">
                  <c:v>-104</c:v>
                </c:pt>
                <c:pt idx="183">
                  <c:v>-103</c:v>
                </c:pt>
                <c:pt idx="184">
                  <c:v>-102</c:v>
                </c:pt>
                <c:pt idx="185">
                  <c:v>-101</c:v>
                </c:pt>
                <c:pt idx="186">
                  <c:v>-100</c:v>
                </c:pt>
                <c:pt idx="187">
                  <c:v>-99</c:v>
                </c:pt>
                <c:pt idx="188">
                  <c:v>-98</c:v>
                </c:pt>
                <c:pt idx="189">
                  <c:v>-97</c:v>
                </c:pt>
                <c:pt idx="190">
                  <c:v>-102</c:v>
                </c:pt>
                <c:pt idx="191">
                  <c:v>-101</c:v>
                </c:pt>
                <c:pt idx="192">
                  <c:v>-100</c:v>
                </c:pt>
                <c:pt idx="193">
                  <c:v>-99</c:v>
                </c:pt>
                <c:pt idx="194">
                  <c:v>-98</c:v>
                </c:pt>
                <c:pt idx="195">
                  <c:v>-97</c:v>
                </c:pt>
                <c:pt idx="196">
                  <c:v>-102</c:v>
                </c:pt>
                <c:pt idx="197">
                  <c:v>-101</c:v>
                </c:pt>
                <c:pt idx="198">
                  <c:v>-100</c:v>
                </c:pt>
                <c:pt idx="199">
                  <c:v>-99</c:v>
                </c:pt>
                <c:pt idx="200">
                  <c:v>-98</c:v>
                </c:pt>
                <c:pt idx="201">
                  <c:v>-97</c:v>
                </c:pt>
                <c:pt idx="202">
                  <c:v>-102</c:v>
                </c:pt>
                <c:pt idx="203">
                  <c:v>-101</c:v>
                </c:pt>
                <c:pt idx="204">
                  <c:v>-100</c:v>
                </c:pt>
                <c:pt idx="205">
                  <c:v>-99</c:v>
                </c:pt>
                <c:pt idx="206">
                  <c:v>-98</c:v>
                </c:pt>
                <c:pt idx="207">
                  <c:v>-97</c:v>
                </c:pt>
                <c:pt idx="208">
                  <c:v>-96</c:v>
                </c:pt>
                <c:pt idx="209">
                  <c:v>-95</c:v>
                </c:pt>
                <c:pt idx="210">
                  <c:v>-94</c:v>
                </c:pt>
                <c:pt idx="211">
                  <c:v>-93</c:v>
                </c:pt>
                <c:pt idx="212">
                  <c:v>-92</c:v>
                </c:pt>
                <c:pt idx="213">
                  <c:v>-91</c:v>
                </c:pt>
                <c:pt idx="214">
                  <c:v>-96</c:v>
                </c:pt>
                <c:pt idx="215">
                  <c:v>-95</c:v>
                </c:pt>
                <c:pt idx="216">
                  <c:v>-94</c:v>
                </c:pt>
                <c:pt idx="217">
                  <c:v>-93</c:v>
                </c:pt>
                <c:pt idx="218">
                  <c:v>-92</c:v>
                </c:pt>
                <c:pt idx="219">
                  <c:v>-91</c:v>
                </c:pt>
                <c:pt idx="220">
                  <c:v>-96</c:v>
                </c:pt>
                <c:pt idx="221">
                  <c:v>-95</c:v>
                </c:pt>
                <c:pt idx="222">
                  <c:v>-94</c:v>
                </c:pt>
                <c:pt idx="223">
                  <c:v>-93</c:v>
                </c:pt>
                <c:pt idx="224">
                  <c:v>-92</c:v>
                </c:pt>
                <c:pt idx="225">
                  <c:v>-91</c:v>
                </c:pt>
                <c:pt idx="226">
                  <c:v>-96</c:v>
                </c:pt>
                <c:pt idx="227">
                  <c:v>-95</c:v>
                </c:pt>
                <c:pt idx="228">
                  <c:v>-94</c:v>
                </c:pt>
                <c:pt idx="229">
                  <c:v>-93</c:v>
                </c:pt>
                <c:pt idx="230">
                  <c:v>-92</c:v>
                </c:pt>
                <c:pt idx="231">
                  <c:v>-91</c:v>
                </c:pt>
                <c:pt idx="232">
                  <c:v>-90</c:v>
                </c:pt>
                <c:pt idx="233">
                  <c:v>-89</c:v>
                </c:pt>
                <c:pt idx="234">
                  <c:v>-88</c:v>
                </c:pt>
                <c:pt idx="235">
                  <c:v>-87</c:v>
                </c:pt>
                <c:pt idx="236">
                  <c:v>-86</c:v>
                </c:pt>
                <c:pt idx="237">
                  <c:v>-85</c:v>
                </c:pt>
                <c:pt idx="238">
                  <c:v>-90</c:v>
                </c:pt>
                <c:pt idx="239">
                  <c:v>-89</c:v>
                </c:pt>
                <c:pt idx="240">
                  <c:v>-88</c:v>
                </c:pt>
                <c:pt idx="241">
                  <c:v>-87</c:v>
                </c:pt>
                <c:pt idx="242">
                  <c:v>-86</c:v>
                </c:pt>
                <c:pt idx="243">
                  <c:v>-85</c:v>
                </c:pt>
                <c:pt idx="244">
                  <c:v>-90</c:v>
                </c:pt>
                <c:pt idx="245">
                  <c:v>-89</c:v>
                </c:pt>
                <c:pt idx="246">
                  <c:v>-88</c:v>
                </c:pt>
                <c:pt idx="247">
                  <c:v>-87</c:v>
                </c:pt>
                <c:pt idx="248">
                  <c:v>-86</c:v>
                </c:pt>
                <c:pt idx="249">
                  <c:v>-85</c:v>
                </c:pt>
                <c:pt idx="250">
                  <c:v>-90</c:v>
                </c:pt>
                <c:pt idx="251">
                  <c:v>-89</c:v>
                </c:pt>
                <c:pt idx="252">
                  <c:v>-88</c:v>
                </c:pt>
                <c:pt idx="253">
                  <c:v>-87</c:v>
                </c:pt>
                <c:pt idx="254">
                  <c:v>-86</c:v>
                </c:pt>
                <c:pt idx="255">
                  <c:v>-85</c:v>
                </c:pt>
                <c:pt idx="256">
                  <c:v>-84</c:v>
                </c:pt>
                <c:pt idx="257">
                  <c:v>-83</c:v>
                </c:pt>
                <c:pt idx="258">
                  <c:v>-82</c:v>
                </c:pt>
                <c:pt idx="259">
                  <c:v>-81</c:v>
                </c:pt>
                <c:pt idx="260">
                  <c:v>-80</c:v>
                </c:pt>
                <c:pt idx="261">
                  <c:v>-79</c:v>
                </c:pt>
                <c:pt idx="262">
                  <c:v>-84</c:v>
                </c:pt>
                <c:pt idx="263">
                  <c:v>-83</c:v>
                </c:pt>
                <c:pt idx="264">
                  <c:v>-82</c:v>
                </c:pt>
                <c:pt idx="265">
                  <c:v>-81</c:v>
                </c:pt>
                <c:pt idx="266">
                  <c:v>-80</c:v>
                </c:pt>
                <c:pt idx="267">
                  <c:v>-79</c:v>
                </c:pt>
                <c:pt idx="268">
                  <c:v>-84</c:v>
                </c:pt>
                <c:pt idx="269">
                  <c:v>-83</c:v>
                </c:pt>
                <c:pt idx="270">
                  <c:v>-82</c:v>
                </c:pt>
                <c:pt idx="271">
                  <c:v>-81</c:v>
                </c:pt>
                <c:pt idx="272">
                  <c:v>-80</c:v>
                </c:pt>
                <c:pt idx="273">
                  <c:v>-79</c:v>
                </c:pt>
                <c:pt idx="274">
                  <c:v>-84</c:v>
                </c:pt>
                <c:pt idx="275">
                  <c:v>-83</c:v>
                </c:pt>
                <c:pt idx="276">
                  <c:v>-82</c:v>
                </c:pt>
                <c:pt idx="277">
                  <c:v>-81</c:v>
                </c:pt>
                <c:pt idx="278">
                  <c:v>-80</c:v>
                </c:pt>
                <c:pt idx="279">
                  <c:v>-78</c:v>
                </c:pt>
                <c:pt idx="280">
                  <c:v>-77</c:v>
                </c:pt>
                <c:pt idx="281">
                  <c:v>-76</c:v>
                </c:pt>
                <c:pt idx="282">
                  <c:v>-78</c:v>
                </c:pt>
                <c:pt idx="283">
                  <c:v>-77</c:v>
                </c:pt>
                <c:pt idx="284">
                  <c:v>-124</c:v>
                </c:pt>
                <c:pt idx="285">
                  <c:v>-123</c:v>
                </c:pt>
                <c:pt idx="286">
                  <c:v>-122</c:v>
                </c:pt>
                <c:pt idx="287">
                  <c:v>-121</c:v>
                </c:pt>
                <c:pt idx="288">
                  <c:v>-124</c:v>
                </c:pt>
                <c:pt idx="289">
                  <c:v>-123</c:v>
                </c:pt>
                <c:pt idx="290">
                  <c:v>-122</c:v>
                </c:pt>
                <c:pt idx="291">
                  <c:v>-121</c:v>
                </c:pt>
                <c:pt idx="292">
                  <c:v>-124</c:v>
                </c:pt>
                <c:pt idx="293">
                  <c:v>-123</c:v>
                </c:pt>
                <c:pt idx="294">
                  <c:v>-122</c:v>
                </c:pt>
                <c:pt idx="295">
                  <c:v>-121</c:v>
                </c:pt>
                <c:pt idx="296">
                  <c:v>-123</c:v>
                </c:pt>
                <c:pt idx="297">
                  <c:v>-122</c:v>
                </c:pt>
                <c:pt idx="298">
                  <c:v>-121</c:v>
                </c:pt>
                <c:pt idx="299">
                  <c:v>-120</c:v>
                </c:pt>
                <c:pt idx="300">
                  <c:v>-119</c:v>
                </c:pt>
                <c:pt idx="301">
                  <c:v>-118</c:v>
                </c:pt>
                <c:pt idx="302">
                  <c:v>-117</c:v>
                </c:pt>
                <c:pt idx="303">
                  <c:v>-116</c:v>
                </c:pt>
                <c:pt idx="304">
                  <c:v>-115</c:v>
                </c:pt>
                <c:pt idx="305">
                  <c:v>-120</c:v>
                </c:pt>
                <c:pt idx="306">
                  <c:v>-119</c:v>
                </c:pt>
                <c:pt idx="307">
                  <c:v>-118</c:v>
                </c:pt>
                <c:pt idx="308">
                  <c:v>-117</c:v>
                </c:pt>
                <c:pt idx="309">
                  <c:v>-116</c:v>
                </c:pt>
                <c:pt idx="310">
                  <c:v>-115</c:v>
                </c:pt>
                <c:pt idx="311">
                  <c:v>-120</c:v>
                </c:pt>
                <c:pt idx="312">
                  <c:v>-119</c:v>
                </c:pt>
                <c:pt idx="313">
                  <c:v>-118</c:v>
                </c:pt>
                <c:pt idx="314">
                  <c:v>-117</c:v>
                </c:pt>
                <c:pt idx="315">
                  <c:v>-116</c:v>
                </c:pt>
                <c:pt idx="316">
                  <c:v>-115</c:v>
                </c:pt>
                <c:pt idx="317">
                  <c:v>-120</c:v>
                </c:pt>
                <c:pt idx="318">
                  <c:v>-119</c:v>
                </c:pt>
                <c:pt idx="319">
                  <c:v>-118</c:v>
                </c:pt>
                <c:pt idx="320">
                  <c:v>-117</c:v>
                </c:pt>
                <c:pt idx="321">
                  <c:v>-116</c:v>
                </c:pt>
                <c:pt idx="322">
                  <c:v>-115</c:v>
                </c:pt>
                <c:pt idx="323">
                  <c:v>-114</c:v>
                </c:pt>
                <c:pt idx="324">
                  <c:v>-113</c:v>
                </c:pt>
                <c:pt idx="325">
                  <c:v>-112</c:v>
                </c:pt>
                <c:pt idx="326">
                  <c:v>-111</c:v>
                </c:pt>
                <c:pt idx="327">
                  <c:v>-110</c:v>
                </c:pt>
                <c:pt idx="328">
                  <c:v>-109</c:v>
                </c:pt>
                <c:pt idx="329">
                  <c:v>-114</c:v>
                </c:pt>
                <c:pt idx="330">
                  <c:v>-113</c:v>
                </c:pt>
                <c:pt idx="331">
                  <c:v>-112</c:v>
                </c:pt>
                <c:pt idx="332">
                  <c:v>-111</c:v>
                </c:pt>
                <c:pt idx="333">
                  <c:v>-110</c:v>
                </c:pt>
                <c:pt idx="334">
                  <c:v>-109</c:v>
                </c:pt>
                <c:pt idx="335">
                  <c:v>-114</c:v>
                </c:pt>
                <c:pt idx="336">
                  <c:v>-113</c:v>
                </c:pt>
                <c:pt idx="337">
                  <c:v>-112</c:v>
                </c:pt>
                <c:pt idx="338">
                  <c:v>-111</c:v>
                </c:pt>
                <c:pt idx="339">
                  <c:v>-110</c:v>
                </c:pt>
                <c:pt idx="340">
                  <c:v>-109</c:v>
                </c:pt>
                <c:pt idx="341">
                  <c:v>-114</c:v>
                </c:pt>
                <c:pt idx="342">
                  <c:v>-113</c:v>
                </c:pt>
                <c:pt idx="343">
                  <c:v>-112</c:v>
                </c:pt>
                <c:pt idx="344">
                  <c:v>-111</c:v>
                </c:pt>
                <c:pt idx="345">
                  <c:v>-110</c:v>
                </c:pt>
                <c:pt idx="346">
                  <c:v>-109</c:v>
                </c:pt>
                <c:pt idx="347">
                  <c:v>-108</c:v>
                </c:pt>
                <c:pt idx="348">
                  <c:v>-107</c:v>
                </c:pt>
                <c:pt idx="349">
                  <c:v>-106</c:v>
                </c:pt>
                <c:pt idx="350">
                  <c:v>-105</c:v>
                </c:pt>
                <c:pt idx="351">
                  <c:v>-104</c:v>
                </c:pt>
                <c:pt idx="352">
                  <c:v>-103</c:v>
                </c:pt>
                <c:pt idx="353">
                  <c:v>-108</c:v>
                </c:pt>
                <c:pt idx="354">
                  <c:v>-107</c:v>
                </c:pt>
                <c:pt idx="355">
                  <c:v>-106</c:v>
                </c:pt>
                <c:pt idx="356">
                  <c:v>-105</c:v>
                </c:pt>
                <c:pt idx="357">
                  <c:v>-104</c:v>
                </c:pt>
                <c:pt idx="358">
                  <c:v>-103</c:v>
                </c:pt>
                <c:pt idx="359">
                  <c:v>-108</c:v>
                </c:pt>
                <c:pt idx="360">
                  <c:v>-107</c:v>
                </c:pt>
                <c:pt idx="361">
                  <c:v>-106</c:v>
                </c:pt>
                <c:pt idx="362">
                  <c:v>-105</c:v>
                </c:pt>
                <c:pt idx="363">
                  <c:v>-104</c:v>
                </c:pt>
                <c:pt idx="364">
                  <c:v>-103</c:v>
                </c:pt>
                <c:pt idx="365">
                  <c:v>-108</c:v>
                </c:pt>
                <c:pt idx="366">
                  <c:v>-107</c:v>
                </c:pt>
                <c:pt idx="367">
                  <c:v>-106</c:v>
                </c:pt>
                <c:pt idx="368">
                  <c:v>-105</c:v>
                </c:pt>
                <c:pt idx="369">
                  <c:v>-104</c:v>
                </c:pt>
                <c:pt idx="370">
                  <c:v>-103</c:v>
                </c:pt>
                <c:pt idx="371">
                  <c:v>-102</c:v>
                </c:pt>
                <c:pt idx="372">
                  <c:v>-101</c:v>
                </c:pt>
                <c:pt idx="373">
                  <c:v>-100</c:v>
                </c:pt>
                <c:pt idx="374">
                  <c:v>-99</c:v>
                </c:pt>
                <c:pt idx="375">
                  <c:v>-98</c:v>
                </c:pt>
                <c:pt idx="376">
                  <c:v>-97</c:v>
                </c:pt>
                <c:pt idx="377">
                  <c:v>-102</c:v>
                </c:pt>
                <c:pt idx="378">
                  <c:v>-101</c:v>
                </c:pt>
                <c:pt idx="379">
                  <c:v>-100</c:v>
                </c:pt>
                <c:pt idx="380">
                  <c:v>-99</c:v>
                </c:pt>
                <c:pt idx="381">
                  <c:v>-98</c:v>
                </c:pt>
                <c:pt idx="382">
                  <c:v>-97</c:v>
                </c:pt>
                <c:pt idx="383">
                  <c:v>-102</c:v>
                </c:pt>
                <c:pt idx="384">
                  <c:v>-101</c:v>
                </c:pt>
                <c:pt idx="385">
                  <c:v>-100</c:v>
                </c:pt>
                <c:pt idx="386">
                  <c:v>-99</c:v>
                </c:pt>
                <c:pt idx="387">
                  <c:v>-98</c:v>
                </c:pt>
                <c:pt idx="388">
                  <c:v>-97</c:v>
                </c:pt>
                <c:pt idx="389">
                  <c:v>-102</c:v>
                </c:pt>
                <c:pt idx="390">
                  <c:v>-101</c:v>
                </c:pt>
                <c:pt idx="391">
                  <c:v>-100</c:v>
                </c:pt>
                <c:pt idx="392">
                  <c:v>-99</c:v>
                </c:pt>
                <c:pt idx="393">
                  <c:v>-98</c:v>
                </c:pt>
                <c:pt idx="394">
                  <c:v>-97</c:v>
                </c:pt>
                <c:pt idx="395">
                  <c:v>-96</c:v>
                </c:pt>
                <c:pt idx="396">
                  <c:v>-95</c:v>
                </c:pt>
                <c:pt idx="397">
                  <c:v>-94</c:v>
                </c:pt>
                <c:pt idx="398">
                  <c:v>-93</c:v>
                </c:pt>
                <c:pt idx="399">
                  <c:v>-92</c:v>
                </c:pt>
                <c:pt idx="400">
                  <c:v>-91</c:v>
                </c:pt>
                <c:pt idx="401">
                  <c:v>-96</c:v>
                </c:pt>
                <c:pt idx="402">
                  <c:v>-95</c:v>
                </c:pt>
                <c:pt idx="403">
                  <c:v>-94</c:v>
                </c:pt>
                <c:pt idx="404">
                  <c:v>-93</c:v>
                </c:pt>
                <c:pt idx="405">
                  <c:v>-92</c:v>
                </c:pt>
                <c:pt idx="406">
                  <c:v>-91</c:v>
                </c:pt>
                <c:pt idx="407">
                  <c:v>-96</c:v>
                </c:pt>
                <c:pt idx="408">
                  <c:v>-95</c:v>
                </c:pt>
                <c:pt idx="409">
                  <c:v>-94</c:v>
                </c:pt>
                <c:pt idx="410">
                  <c:v>-93</c:v>
                </c:pt>
                <c:pt idx="411">
                  <c:v>-92</c:v>
                </c:pt>
                <c:pt idx="412">
                  <c:v>-91</c:v>
                </c:pt>
                <c:pt idx="413">
                  <c:v>-96</c:v>
                </c:pt>
                <c:pt idx="414">
                  <c:v>-95</c:v>
                </c:pt>
                <c:pt idx="415">
                  <c:v>-94</c:v>
                </c:pt>
                <c:pt idx="416">
                  <c:v>-93</c:v>
                </c:pt>
                <c:pt idx="417">
                  <c:v>-92</c:v>
                </c:pt>
                <c:pt idx="418">
                  <c:v>-91</c:v>
                </c:pt>
                <c:pt idx="419">
                  <c:v>-90</c:v>
                </c:pt>
                <c:pt idx="420">
                  <c:v>-89</c:v>
                </c:pt>
                <c:pt idx="421">
                  <c:v>-88</c:v>
                </c:pt>
                <c:pt idx="422">
                  <c:v>-87</c:v>
                </c:pt>
                <c:pt idx="423">
                  <c:v>-86</c:v>
                </c:pt>
                <c:pt idx="424">
                  <c:v>-85</c:v>
                </c:pt>
                <c:pt idx="425">
                  <c:v>-90</c:v>
                </c:pt>
                <c:pt idx="426">
                  <c:v>-89</c:v>
                </c:pt>
                <c:pt idx="427">
                  <c:v>-88</c:v>
                </c:pt>
                <c:pt idx="428">
                  <c:v>-87</c:v>
                </c:pt>
                <c:pt idx="429">
                  <c:v>-86</c:v>
                </c:pt>
                <c:pt idx="430">
                  <c:v>-85</c:v>
                </c:pt>
                <c:pt idx="431">
                  <c:v>-90</c:v>
                </c:pt>
                <c:pt idx="432">
                  <c:v>-89</c:v>
                </c:pt>
                <c:pt idx="433">
                  <c:v>-88</c:v>
                </c:pt>
                <c:pt idx="434">
                  <c:v>-87</c:v>
                </c:pt>
                <c:pt idx="435">
                  <c:v>-86</c:v>
                </c:pt>
                <c:pt idx="436">
                  <c:v>-85</c:v>
                </c:pt>
                <c:pt idx="437">
                  <c:v>-90</c:v>
                </c:pt>
                <c:pt idx="438">
                  <c:v>-89</c:v>
                </c:pt>
                <c:pt idx="439">
                  <c:v>-88</c:v>
                </c:pt>
                <c:pt idx="440">
                  <c:v>-87</c:v>
                </c:pt>
                <c:pt idx="441">
                  <c:v>-86</c:v>
                </c:pt>
                <c:pt idx="442">
                  <c:v>-85</c:v>
                </c:pt>
                <c:pt idx="443">
                  <c:v>-84</c:v>
                </c:pt>
                <c:pt idx="444">
                  <c:v>-83</c:v>
                </c:pt>
                <c:pt idx="445">
                  <c:v>-82</c:v>
                </c:pt>
                <c:pt idx="446">
                  <c:v>-81</c:v>
                </c:pt>
                <c:pt idx="447">
                  <c:v>-80</c:v>
                </c:pt>
                <c:pt idx="448">
                  <c:v>-79</c:v>
                </c:pt>
                <c:pt idx="449">
                  <c:v>-84</c:v>
                </c:pt>
                <c:pt idx="450">
                  <c:v>-83</c:v>
                </c:pt>
                <c:pt idx="451">
                  <c:v>-82</c:v>
                </c:pt>
                <c:pt idx="452">
                  <c:v>-81</c:v>
                </c:pt>
                <c:pt idx="453">
                  <c:v>-80</c:v>
                </c:pt>
                <c:pt idx="454">
                  <c:v>-79</c:v>
                </c:pt>
                <c:pt idx="455">
                  <c:v>-84</c:v>
                </c:pt>
                <c:pt idx="456">
                  <c:v>-83</c:v>
                </c:pt>
                <c:pt idx="457">
                  <c:v>-82</c:v>
                </c:pt>
                <c:pt idx="458">
                  <c:v>-81</c:v>
                </c:pt>
                <c:pt idx="459">
                  <c:v>-80</c:v>
                </c:pt>
                <c:pt idx="460">
                  <c:v>-79</c:v>
                </c:pt>
                <c:pt idx="461">
                  <c:v>-84</c:v>
                </c:pt>
                <c:pt idx="462">
                  <c:v>-83</c:v>
                </c:pt>
                <c:pt idx="463">
                  <c:v>-82</c:v>
                </c:pt>
                <c:pt idx="464">
                  <c:v>-81</c:v>
                </c:pt>
                <c:pt idx="465">
                  <c:v>-80</c:v>
                </c:pt>
                <c:pt idx="466">
                  <c:v>-79</c:v>
                </c:pt>
                <c:pt idx="467">
                  <c:v>-78</c:v>
                </c:pt>
                <c:pt idx="468">
                  <c:v>-77</c:v>
                </c:pt>
                <c:pt idx="469">
                  <c:v>-76</c:v>
                </c:pt>
                <c:pt idx="470">
                  <c:v>-75</c:v>
                </c:pt>
                <c:pt idx="471">
                  <c:v>-78</c:v>
                </c:pt>
                <c:pt idx="472">
                  <c:v>-77</c:v>
                </c:pt>
                <c:pt idx="473">
                  <c:v>-76</c:v>
                </c:pt>
                <c:pt idx="474">
                  <c:v>-75</c:v>
                </c:pt>
                <c:pt idx="475">
                  <c:v>-78</c:v>
                </c:pt>
                <c:pt idx="476">
                  <c:v>-77</c:v>
                </c:pt>
                <c:pt idx="477">
                  <c:v>-76</c:v>
                </c:pt>
                <c:pt idx="478">
                  <c:v>-78</c:v>
                </c:pt>
                <c:pt idx="479">
                  <c:v>-77</c:v>
                </c:pt>
                <c:pt idx="480">
                  <c:v>-76</c:v>
                </c:pt>
                <c:pt idx="481">
                  <c:v>-125</c:v>
                </c:pt>
                <c:pt idx="482">
                  <c:v>-124</c:v>
                </c:pt>
                <c:pt idx="483">
                  <c:v>-123</c:v>
                </c:pt>
                <c:pt idx="484">
                  <c:v>-122</c:v>
                </c:pt>
                <c:pt idx="485">
                  <c:v>-121</c:v>
                </c:pt>
                <c:pt idx="486">
                  <c:v>-125</c:v>
                </c:pt>
                <c:pt idx="487">
                  <c:v>-124</c:v>
                </c:pt>
                <c:pt idx="488">
                  <c:v>-123</c:v>
                </c:pt>
                <c:pt idx="489">
                  <c:v>-122</c:v>
                </c:pt>
                <c:pt idx="490">
                  <c:v>-121</c:v>
                </c:pt>
                <c:pt idx="491">
                  <c:v>-125</c:v>
                </c:pt>
                <c:pt idx="492">
                  <c:v>-124</c:v>
                </c:pt>
                <c:pt idx="493">
                  <c:v>-123</c:v>
                </c:pt>
                <c:pt idx="494">
                  <c:v>-122</c:v>
                </c:pt>
                <c:pt idx="495">
                  <c:v>-121</c:v>
                </c:pt>
                <c:pt idx="496">
                  <c:v>-125</c:v>
                </c:pt>
                <c:pt idx="497">
                  <c:v>-124</c:v>
                </c:pt>
                <c:pt idx="498">
                  <c:v>-123</c:v>
                </c:pt>
                <c:pt idx="499">
                  <c:v>-122</c:v>
                </c:pt>
                <c:pt idx="500">
                  <c:v>-121</c:v>
                </c:pt>
                <c:pt idx="501">
                  <c:v>-120</c:v>
                </c:pt>
                <c:pt idx="502">
                  <c:v>-119</c:v>
                </c:pt>
                <c:pt idx="503">
                  <c:v>-118</c:v>
                </c:pt>
                <c:pt idx="504">
                  <c:v>-117</c:v>
                </c:pt>
                <c:pt idx="505">
                  <c:v>-116</c:v>
                </c:pt>
                <c:pt idx="506">
                  <c:v>-115</c:v>
                </c:pt>
                <c:pt idx="507">
                  <c:v>-120</c:v>
                </c:pt>
                <c:pt idx="508">
                  <c:v>-119</c:v>
                </c:pt>
                <c:pt idx="509">
                  <c:v>-118</c:v>
                </c:pt>
                <c:pt idx="510">
                  <c:v>-117</c:v>
                </c:pt>
                <c:pt idx="511">
                  <c:v>-116</c:v>
                </c:pt>
                <c:pt idx="512">
                  <c:v>-115</c:v>
                </c:pt>
                <c:pt idx="513">
                  <c:v>-120</c:v>
                </c:pt>
                <c:pt idx="514">
                  <c:v>-119</c:v>
                </c:pt>
                <c:pt idx="515">
                  <c:v>-118</c:v>
                </c:pt>
                <c:pt idx="516">
                  <c:v>-117</c:v>
                </c:pt>
                <c:pt idx="517">
                  <c:v>-116</c:v>
                </c:pt>
                <c:pt idx="518">
                  <c:v>-115</c:v>
                </c:pt>
                <c:pt idx="519">
                  <c:v>-120</c:v>
                </c:pt>
                <c:pt idx="520">
                  <c:v>-119</c:v>
                </c:pt>
                <c:pt idx="521">
                  <c:v>-118</c:v>
                </c:pt>
                <c:pt idx="522">
                  <c:v>-117</c:v>
                </c:pt>
                <c:pt idx="523">
                  <c:v>-116</c:v>
                </c:pt>
                <c:pt idx="524">
                  <c:v>-115</c:v>
                </c:pt>
                <c:pt idx="525">
                  <c:v>-114</c:v>
                </c:pt>
                <c:pt idx="526">
                  <c:v>-113</c:v>
                </c:pt>
                <c:pt idx="527">
                  <c:v>-112</c:v>
                </c:pt>
                <c:pt idx="528">
                  <c:v>-111</c:v>
                </c:pt>
                <c:pt idx="529">
                  <c:v>-110</c:v>
                </c:pt>
                <c:pt idx="530">
                  <c:v>-109</c:v>
                </c:pt>
                <c:pt idx="531">
                  <c:v>-114</c:v>
                </c:pt>
                <c:pt idx="532">
                  <c:v>-113</c:v>
                </c:pt>
                <c:pt idx="533">
                  <c:v>-112</c:v>
                </c:pt>
                <c:pt idx="534">
                  <c:v>-111</c:v>
                </c:pt>
                <c:pt idx="535">
                  <c:v>-110</c:v>
                </c:pt>
                <c:pt idx="536">
                  <c:v>-109</c:v>
                </c:pt>
                <c:pt idx="537">
                  <c:v>-114</c:v>
                </c:pt>
                <c:pt idx="538">
                  <c:v>-113</c:v>
                </c:pt>
                <c:pt idx="539">
                  <c:v>-112</c:v>
                </c:pt>
                <c:pt idx="540">
                  <c:v>-111</c:v>
                </c:pt>
                <c:pt idx="541">
                  <c:v>-110</c:v>
                </c:pt>
                <c:pt idx="542">
                  <c:v>-109</c:v>
                </c:pt>
                <c:pt idx="543">
                  <c:v>-114</c:v>
                </c:pt>
                <c:pt idx="544">
                  <c:v>-113</c:v>
                </c:pt>
                <c:pt idx="545">
                  <c:v>-112</c:v>
                </c:pt>
                <c:pt idx="546">
                  <c:v>-111</c:v>
                </c:pt>
                <c:pt idx="547">
                  <c:v>-110</c:v>
                </c:pt>
                <c:pt idx="548">
                  <c:v>-109</c:v>
                </c:pt>
                <c:pt idx="549">
                  <c:v>-108</c:v>
                </c:pt>
                <c:pt idx="550">
                  <c:v>-107</c:v>
                </c:pt>
                <c:pt idx="551">
                  <c:v>-106</c:v>
                </c:pt>
                <c:pt idx="552">
                  <c:v>-105</c:v>
                </c:pt>
                <c:pt idx="553">
                  <c:v>-104</c:v>
                </c:pt>
                <c:pt idx="554">
                  <c:v>-103</c:v>
                </c:pt>
                <c:pt idx="555">
                  <c:v>-108</c:v>
                </c:pt>
                <c:pt idx="556">
                  <c:v>-107</c:v>
                </c:pt>
                <c:pt idx="557">
                  <c:v>-106</c:v>
                </c:pt>
                <c:pt idx="558">
                  <c:v>-105</c:v>
                </c:pt>
                <c:pt idx="559">
                  <c:v>-104</c:v>
                </c:pt>
                <c:pt idx="560">
                  <c:v>-103</c:v>
                </c:pt>
                <c:pt idx="561">
                  <c:v>-108</c:v>
                </c:pt>
                <c:pt idx="562">
                  <c:v>-107</c:v>
                </c:pt>
                <c:pt idx="563">
                  <c:v>-106</c:v>
                </c:pt>
                <c:pt idx="564">
                  <c:v>-105</c:v>
                </c:pt>
                <c:pt idx="565">
                  <c:v>-104</c:v>
                </c:pt>
                <c:pt idx="566">
                  <c:v>-103</c:v>
                </c:pt>
                <c:pt idx="567">
                  <c:v>-108</c:v>
                </c:pt>
                <c:pt idx="568">
                  <c:v>-107</c:v>
                </c:pt>
                <c:pt idx="569">
                  <c:v>-106</c:v>
                </c:pt>
                <c:pt idx="570">
                  <c:v>-105</c:v>
                </c:pt>
                <c:pt idx="571">
                  <c:v>-104</c:v>
                </c:pt>
                <c:pt idx="572">
                  <c:v>-103</c:v>
                </c:pt>
                <c:pt idx="573">
                  <c:v>-102</c:v>
                </c:pt>
                <c:pt idx="574">
                  <c:v>-101</c:v>
                </c:pt>
                <c:pt idx="575">
                  <c:v>-100</c:v>
                </c:pt>
                <c:pt idx="576">
                  <c:v>-99</c:v>
                </c:pt>
                <c:pt idx="577">
                  <c:v>-98</c:v>
                </c:pt>
                <c:pt idx="578">
                  <c:v>-97</c:v>
                </c:pt>
                <c:pt idx="579">
                  <c:v>-102</c:v>
                </c:pt>
                <c:pt idx="580">
                  <c:v>-101</c:v>
                </c:pt>
                <c:pt idx="581">
                  <c:v>-100</c:v>
                </c:pt>
                <c:pt idx="582">
                  <c:v>-99</c:v>
                </c:pt>
                <c:pt idx="583">
                  <c:v>-98</c:v>
                </c:pt>
                <c:pt idx="584">
                  <c:v>-97</c:v>
                </c:pt>
                <c:pt idx="585">
                  <c:v>-102</c:v>
                </c:pt>
                <c:pt idx="586">
                  <c:v>-101</c:v>
                </c:pt>
                <c:pt idx="587">
                  <c:v>-100</c:v>
                </c:pt>
                <c:pt idx="588">
                  <c:v>-99</c:v>
                </c:pt>
                <c:pt idx="589">
                  <c:v>-98</c:v>
                </c:pt>
                <c:pt idx="590">
                  <c:v>-97</c:v>
                </c:pt>
                <c:pt idx="591">
                  <c:v>-102</c:v>
                </c:pt>
                <c:pt idx="592">
                  <c:v>-101</c:v>
                </c:pt>
                <c:pt idx="593">
                  <c:v>-100</c:v>
                </c:pt>
                <c:pt idx="594">
                  <c:v>-99</c:v>
                </c:pt>
                <c:pt idx="595">
                  <c:v>-98</c:v>
                </c:pt>
                <c:pt idx="596">
                  <c:v>-97</c:v>
                </c:pt>
                <c:pt idx="597">
                  <c:v>-96</c:v>
                </c:pt>
                <c:pt idx="598">
                  <c:v>-95</c:v>
                </c:pt>
                <c:pt idx="599">
                  <c:v>-94</c:v>
                </c:pt>
                <c:pt idx="600">
                  <c:v>-93</c:v>
                </c:pt>
                <c:pt idx="601">
                  <c:v>-92</c:v>
                </c:pt>
                <c:pt idx="602">
                  <c:v>-91</c:v>
                </c:pt>
                <c:pt idx="603">
                  <c:v>-96</c:v>
                </c:pt>
                <c:pt idx="604">
                  <c:v>-95</c:v>
                </c:pt>
                <c:pt idx="605">
                  <c:v>-94</c:v>
                </c:pt>
                <c:pt idx="606">
                  <c:v>-93</c:v>
                </c:pt>
                <c:pt idx="607">
                  <c:v>-92</c:v>
                </c:pt>
                <c:pt idx="608">
                  <c:v>-91</c:v>
                </c:pt>
                <c:pt idx="609">
                  <c:v>-96</c:v>
                </c:pt>
                <c:pt idx="610">
                  <c:v>-95</c:v>
                </c:pt>
                <c:pt idx="611">
                  <c:v>-94</c:v>
                </c:pt>
                <c:pt idx="612">
                  <c:v>-93</c:v>
                </c:pt>
                <c:pt idx="613">
                  <c:v>-92</c:v>
                </c:pt>
                <c:pt idx="614">
                  <c:v>-91</c:v>
                </c:pt>
                <c:pt idx="615">
                  <c:v>-96</c:v>
                </c:pt>
                <c:pt idx="616">
                  <c:v>-95</c:v>
                </c:pt>
                <c:pt idx="617">
                  <c:v>-94</c:v>
                </c:pt>
                <c:pt idx="618">
                  <c:v>-93</c:v>
                </c:pt>
                <c:pt idx="619">
                  <c:v>-92</c:v>
                </c:pt>
                <c:pt idx="620">
                  <c:v>-91</c:v>
                </c:pt>
                <c:pt idx="621">
                  <c:v>-90</c:v>
                </c:pt>
                <c:pt idx="622">
                  <c:v>-89</c:v>
                </c:pt>
                <c:pt idx="623">
                  <c:v>-88</c:v>
                </c:pt>
                <c:pt idx="624">
                  <c:v>-87</c:v>
                </c:pt>
                <c:pt idx="625">
                  <c:v>-86</c:v>
                </c:pt>
                <c:pt idx="626">
                  <c:v>-85</c:v>
                </c:pt>
                <c:pt idx="627">
                  <c:v>-90</c:v>
                </c:pt>
                <c:pt idx="628">
                  <c:v>-89</c:v>
                </c:pt>
                <c:pt idx="629">
                  <c:v>-88</c:v>
                </c:pt>
                <c:pt idx="630">
                  <c:v>-87</c:v>
                </c:pt>
                <c:pt idx="631">
                  <c:v>-86</c:v>
                </c:pt>
                <c:pt idx="632">
                  <c:v>-85</c:v>
                </c:pt>
                <c:pt idx="633">
                  <c:v>-90</c:v>
                </c:pt>
                <c:pt idx="634">
                  <c:v>-89</c:v>
                </c:pt>
                <c:pt idx="635">
                  <c:v>-88</c:v>
                </c:pt>
                <c:pt idx="636">
                  <c:v>-87</c:v>
                </c:pt>
                <c:pt idx="637">
                  <c:v>-86</c:v>
                </c:pt>
                <c:pt idx="638">
                  <c:v>-85</c:v>
                </c:pt>
                <c:pt idx="639">
                  <c:v>-90</c:v>
                </c:pt>
                <c:pt idx="640">
                  <c:v>-89</c:v>
                </c:pt>
                <c:pt idx="641">
                  <c:v>-88</c:v>
                </c:pt>
                <c:pt idx="642">
                  <c:v>-87</c:v>
                </c:pt>
                <c:pt idx="643">
                  <c:v>-86</c:v>
                </c:pt>
                <c:pt idx="644">
                  <c:v>-85</c:v>
                </c:pt>
                <c:pt idx="645">
                  <c:v>-84</c:v>
                </c:pt>
                <c:pt idx="646">
                  <c:v>-83</c:v>
                </c:pt>
                <c:pt idx="647">
                  <c:v>-80</c:v>
                </c:pt>
                <c:pt idx="648">
                  <c:v>-79</c:v>
                </c:pt>
                <c:pt idx="649">
                  <c:v>-84</c:v>
                </c:pt>
                <c:pt idx="650">
                  <c:v>-83</c:v>
                </c:pt>
                <c:pt idx="651">
                  <c:v>-82</c:v>
                </c:pt>
                <c:pt idx="652">
                  <c:v>-81</c:v>
                </c:pt>
                <c:pt idx="653">
                  <c:v>-80</c:v>
                </c:pt>
                <c:pt idx="654">
                  <c:v>-79</c:v>
                </c:pt>
                <c:pt idx="655">
                  <c:v>-84</c:v>
                </c:pt>
                <c:pt idx="656">
                  <c:v>-83</c:v>
                </c:pt>
                <c:pt idx="657">
                  <c:v>-82</c:v>
                </c:pt>
                <c:pt idx="658">
                  <c:v>-81</c:v>
                </c:pt>
                <c:pt idx="659">
                  <c:v>-80</c:v>
                </c:pt>
                <c:pt idx="660">
                  <c:v>-79</c:v>
                </c:pt>
                <c:pt idx="661">
                  <c:v>-84</c:v>
                </c:pt>
                <c:pt idx="662">
                  <c:v>-83</c:v>
                </c:pt>
                <c:pt idx="663">
                  <c:v>-82</c:v>
                </c:pt>
                <c:pt idx="664">
                  <c:v>-81</c:v>
                </c:pt>
                <c:pt idx="665">
                  <c:v>-80</c:v>
                </c:pt>
                <c:pt idx="666">
                  <c:v>-79</c:v>
                </c:pt>
                <c:pt idx="667">
                  <c:v>-78</c:v>
                </c:pt>
                <c:pt idx="668">
                  <c:v>-77</c:v>
                </c:pt>
                <c:pt idx="669">
                  <c:v>-76</c:v>
                </c:pt>
                <c:pt idx="670">
                  <c:v>-75</c:v>
                </c:pt>
                <c:pt idx="671">
                  <c:v>-74</c:v>
                </c:pt>
                <c:pt idx="672">
                  <c:v>-73</c:v>
                </c:pt>
                <c:pt idx="673">
                  <c:v>-78</c:v>
                </c:pt>
                <c:pt idx="674">
                  <c:v>-77</c:v>
                </c:pt>
                <c:pt idx="675">
                  <c:v>-76</c:v>
                </c:pt>
                <c:pt idx="676">
                  <c:v>-75</c:v>
                </c:pt>
                <c:pt idx="677">
                  <c:v>-74</c:v>
                </c:pt>
                <c:pt idx="678">
                  <c:v>-73</c:v>
                </c:pt>
                <c:pt idx="679">
                  <c:v>-78</c:v>
                </c:pt>
                <c:pt idx="680">
                  <c:v>-77</c:v>
                </c:pt>
                <c:pt idx="681">
                  <c:v>-76</c:v>
                </c:pt>
                <c:pt idx="682">
                  <c:v>-75</c:v>
                </c:pt>
                <c:pt idx="683">
                  <c:v>-74</c:v>
                </c:pt>
                <c:pt idx="684">
                  <c:v>-73</c:v>
                </c:pt>
                <c:pt idx="685">
                  <c:v>-78</c:v>
                </c:pt>
                <c:pt idx="686">
                  <c:v>-77</c:v>
                </c:pt>
                <c:pt idx="687">
                  <c:v>-76</c:v>
                </c:pt>
                <c:pt idx="688">
                  <c:v>-75</c:v>
                </c:pt>
                <c:pt idx="689">
                  <c:v>-74</c:v>
                </c:pt>
                <c:pt idx="690">
                  <c:v>-73</c:v>
                </c:pt>
                <c:pt idx="691">
                  <c:v>-72</c:v>
                </c:pt>
                <c:pt idx="692">
                  <c:v>-71</c:v>
                </c:pt>
                <c:pt idx="693">
                  <c:v>-70</c:v>
                </c:pt>
                <c:pt idx="694">
                  <c:v>-69</c:v>
                </c:pt>
                <c:pt idx="695">
                  <c:v>-72</c:v>
                </c:pt>
                <c:pt idx="696">
                  <c:v>-71</c:v>
                </c:pt>
                <c:pt idx="697">
                  <c:v>-72</c:v>
                </c:pt>
                <c:pt idx="698">
                  <c:v>-71</c:v>
                </c:pt>
                <c:pt idx="699">
                  <c:v>-70</c:v>
                </c:pt>
                <c:pt idx="700">
                  <c:v>-125</c:v>
                </c:pt>
                <c:pt idx="701">
                  <c:v>-124</c:v>
                </c:pt>
                <c:pt idx="702">
                  <c:v>-123</c:v>
                </c:pt>
                <c:pt idx="703">
                  <c:v>-122</c:v>
                </c:pt>
                <c:pt idx="704">
                  <c:v>-121</c:v>
                </c:pt>
                <c:pt idx="705">
                  <c:v>-125</c:v>
                </c:pt>
                <c:pt idx="706">
                  <c:v>-124</c:v>
                </c:pt>
                <c:pt idx="707">
                  <c:v>-123</c:v>
                </c:pt>
                <c:pt idx="708">
                  <c:v>-122</c:v>
                </c:pt>
                <c:pt idx="709">
                  <c:v>-121</c:v>
                </c:pt>
                <c:pt idx="710">
                  <c:v>-124</c:v>
                </c:pt>
                <c:pt idx="711">
                  <c:v>-123</c:v>
                </c:pt>
                <c:pt idx="712">
                  <c:v>-122</c:v>
                </c:pt>
                <c:pt idx="713">
                  <c:v>-121</c:v>
                </c:pt>
                <c:pt idx="714">
                  <c:v>-124</c:v>
                </c:pt>
                <c:pt idx="715">
                  <c:v>-123</c:v>
                </c:pt>
                <c:pt idx="716">
                  <c:v>-122</c:v>
                </c:pt>
                <c:pt idx="717">
                  <c:v>-121</c:v>
                </c:pt>
                <c:pt idx="718">
                  <c:v>-120</c:v>
                </c:pt>
                <c:pt idx="719">
                  <c:v>-119</c:v>
                </c:pt>
                <c:pt idx="720">
                  <c:v>-118</c:v>
                </c:pt>
                <c:pt idx="721">
                  <c:v>-117</c:v>
                </c:pt>
                <c:pt idx="722">
                  <c:v>-116</c:v>
                </c:pt>
                <c:pt idx="723">
                  <c:v>-115</c:v>
                </c:pt>
                <c:pt idx="724">
                  <c:v>-120</c:v>
                </c:pt>
                <c:pt idx="725">
                  <c:v>-119</c:v>
                </c:pt>
                <c:pt idx="726">
                  <c:v>-118</c:v>
                </c:pt>
                <c:pt idx="727">
                  <c:v>-117</c:v>
                </c:pt>
                <c:pt idx="728">
                  <c:v>-116</c:v>
                </c:pt>
                <c:pt idx="729">
                  <c:v>-115</c:v>
                </c:pt>
                <c:pt idx="730">
                  <c:v>-120</c:v>
                </c:pt>
                <c:pt idx="731">
                  <c:v>-119</c:v>
                </c:pt>
                <c:pt idx="732">
                  <c:v>-118</c:v>
                </c:pt>
                <c:pt idx="733">
                  <c:v>-117</c:v>
                </c:pt>
                <c:pt idx="734">
                  <c:v>-116</c:v>
                </c:pt>
                <c:pt idx="735">
                  <c:v>-115</c:v>
                </c:pt>
                <c:pt idx="736">
                  <c:v>-120</c:v>
                </c:pt>
                <c:pt idx="737">
                  <c:v>-119</c:v>
                </c:pt>
                <c:pt idx="738">
                  <c:v>-118</c:v>
                </c:pt>
                <c:pt idx="739">
                  <c:v>-117</c:v>
                </c:pt>
                <c:pt idx="740">
                  <c:v>-116</c:v>
                </c:pt>
                <c:pt idx="741">
                  <c:v>-115</c:v>
                </c:pt>
                <c:pt idx="742">
                  <c:v>-114</c:v>
                </c:pt>
                <c:pt idx="743">
                  <c:v>-113</c:v>
                </c:pt>
                <c:pt idx="744">
                  <c:v>-112</c:v>
                </c:pt>
                <c:pt idx="745">
                  <c:v>-111</c:v>
                </c:pt>
                <c:pt idx="746">
                  <c:v>-110</c:v>
                </c:pt>
                <c:pt idx="747">
                  <c:v>-109</c:v>
                </c:pt>
                <c:pt idx="748">
                  <c:v>-114</c:v>
                </c:pt>
                <c:pt idx="749">
                  <c:v>-113</c:v>
                </c:pt>
                <c:pt idx="750">
                  <c:v>-112</c:v>
                </c:pt>
                <c:pt idx="751">
                  <c:v>-111</c:v>
                </c:pt>
                <c:pt idx="752">
                  <c:v>-110</c:v>
                </c:pt>
                <c:pt idx="753">
                  <c:v>-109</c:v>
                </c:pt>
                <c:pt idx="754">
                  <c:v>-114</c:v>
                </c:pt>
                <c:pt idx="755">
                  <c:v>-113</c:v>
                </c:pt>
                <c:pt idx="756">
                  <c:v>-112</c:v>
                </c:pt>
                <c:pt idx="757">
                  <c:v>-111</c:v>
                </c:pt>
                <c:pt idx="758">
                  <c:v>-110</c:v>
                </c:pt>
                <c:pt idx="759">
                  <c:v>-109</c:v>
                </c:pt>
                <c:pt idx="760">
                  <c:v>-114</c:v>
                </c:pt>
                <c:pt idx="761">
                  <c:v>-113</c:v>
                </c:pt>
                <c:pt idx="762">
                  <c:v>-112</c:v>
                </c:pt>
                <c:pt idx="763">
                  <c:v>-111</c:v>
                </c:pt>
                <c:pt idx="764">
                  <c:v>-110</c:v>
                </c:pt>
                <c:pt idx="765">
                  <c:v>-109</c:v>
                </c:pt>
                <c:pt idx="766">
                  <c:v>-108</c:v>
                </c:pt>
                <c:pt idx="767">
                  <c:v>-107</c:v>
                </c:pt>
                <c:pt idx="768">
                  <c:v>-106</c:v>
                </c:pt>
                <c:pt idx="769">
                  <c:v>-105</c:v>
                </c:pt>
                <c:pt idx="770">
                  <c:v>-104</c:v>
                </c:pt>
                <c:pt idx="771">
                  <c:v>-103</c:v>
                </c:pt>
                <c:pt idx="772">
                  <c:v>-108</c:v>
                </c:pt>
                <c:pt idx="773">
                  <c:v>-107</c:v>
                </c:pt>
                <c:pt idx="774">
                  <c:v>-106</c:v>
                </c:pt>
                <c:pt idx="775">
                  <c:v>-105</c:v>
                </c:pt>
                <c:pt idx="776">
                  <c:v>-104</c:v>
                </c:pt>
                <c:pt idx="777">
                  <c:v>-103</c:v>
                </c:pt>
                <c:pt idx="778">
                  <c:v>-108</c:v>
                </c:pt>
                <c:pt idx="779">
                  <c:v>-107</c:v>
                </c:pt>
                <c:pt idx="780">
                  <c:v>-106</c:v>
                </c:pt>
                <c:pt idx="781">
                  <c:v>-105</c:v>
                </c:pt>
                <c:pt idx="782">
                  <c:v>-104</c:v>
                </c:pt>
                <c:pt idx="783">
                  <c:v>-103</c:v>
                </c:pt>
                <c:pt idx="784">
                  <c:v>-108</c:v>
                </c:pt>
                <c:pt idx="785">
                  <c:v>-107</c:v>
                </c:pt>
                <c:pt idx="786">
                  <c:v>-106</c:v>
                </c:pt>
                <c:pt idx="787">
                  <c:v>-105</c:v>
                </c:pt>
                <c:pt idx="788">
                  <c:v>-104</c:v>
                </c:pt>
                <c:pt idx="789">
                  <c:v>-103</c:v>
                </c:pt>
                <c:pt idx="790">
                  <c:v>-102</c:v>
                </c:pt>
                <c:pt idx="791">
                  <c:v>-101</c:v>
                </c:pt>
                <c:pt idx="792">
                  <c:v>-100</c:v>
                </c:pt>
                <c:pt idx="793">
                  <c:v>-99</c:v>
                </c:pt>
                <c:pt idx="794">
                  <c:v>-98</c:v>
                </c:pt>
                <c:pt idx="795">
                  <c:v>-97</c:v>
                </c:pt>
                <c:pt idx="796">
                  <c:v>-102</c:v>
                </c:pt>
                <c:pt idx="797">
                  <c:v>-101</c:v>
                </c:pt>
                <c:pt idx="798">
                  <c:v>-100</c:v>
                </c:pt>
                <c:pt idx="799">
                  <c:v>-99</c:v>
                </c:pt>
                <c:pt idx="800">
                  <c:v>-98</c:v>
                </c:pt>
                <c:pt idx="801">
                  <c:v>-97</c:v>
                </c:pt>
                <c:pt idx="802">
                  <c:v>-102</c:v>
                </c:pt>
                <c:pt idx="803">
                  <c:v>-101</c:v>
                </c:pt>
                <c:pt idx="804">
                  <c:v>-100</c:v>
                </c:pt>
                <c:pt idx="805">
                  <c:v>-99</c:v>
                </c:pt>
                <c:pt idx="806">
                  <c:v>-98</c:v>
                </c:pt>
                <c:pt idx="807">
                  <c:v>-97</c:v>
                </c:pt>
                <c:pt idx="808">
                  <c:v>-102</c:v>
                </c:pt>
                <c:pt idx="809">
                  <c:v>-101</c:v>
                </c:pt>
                <c:pt idx="810">
                  <c:v>-100</c:v>
                </c:pt>
                <c:pt idx="811">
                  <c:v>-99</c:v>
                </c:pt>
                <c:pt idx="812">
                  <c:v>-98</c:v>
                </c:pt>
                <c:pt idx="813">
                  <c:v>-97</c:v>
                </c:pt>
                <c:pt idx="814">
                  <c:v>-96</c:v>
                </c:pt>
                <c:pt idx="815">
                  <c:v>-95</c:v>
                </c:pt>
                <c:pt idx="816">
                  <c:v>-94</c:v>
                </c:pt>
                <c:pt idx="817">
                  <c:v>-93</c:v>
                </c:pt>
                <c:pt idx="818">
                  <c:v>-92</c:v>
                </c:pt>
                <c:pt idx="819">
                  <c:v>-91</c:v>
                </c:pt>
                <c:pt idx="820">
                  <c:v>-96</c:v>
                </c:pt>
                <c:pt idx="821">
                  <c:v>-95</c:v>
                </c:pt>
                <c:pt idx="822">
                  <c:v>-94</c:v>
                </c:pt>
                <c:pt idx="823">
                  <c:v>-93</c:v>
                </c:pt>
                <c:pt idx="824">
                  <c:v>-92</c:v>
                </c:pt>
                <c:pt idx="825">
                  <c:v>-91</c:v>
                </c:pt>
                <c:pt idx="826">
                  <c:v>-96</c:v>
                </c:pt>
                <c:pt idx="827">
                  <c:v>-95</c:v>
                </c:pt>
                <c:pt idx="828">
                  <c:v>-94</c:v>
                </c:pt>
                <c:pt idx="829">
                  <c:v>-93</c:v>
                </c:pt>
                <c:pt idx="830">
                  <c:v>-92</c:v>
                </c:pt>
                <c:pt idx="831">
                  <c:v>-91</c:v>
                </c:pt>
                <c:pt idx="832">
                  <c:v>-96</c:v>
                </c:pt>
                <c:pt idx="833">
                  <c:v>-95</c:v>
                </c:pt>
                <c:pt idx="834">
                  <c:v>-94</c:v>
                </c:pt>
                <c:pt idx="835">
                  <c:v>-93</c:v>
                </c:pt>
                <c:pt idx="836">
                  <c:v>-92</c:v>
                </c:pt>
                <c:pt idx="837">
                  <c:v>-91</c:v>
                </c:pt>
                <c:pt idx="838">
                  <c:v>-90</c:v>
                </c:pt>
                <c:pt idx="839">
                  <c:v>-89</c:v>
                </c:pt>
                <c:pt idx="840">
                  <c:v>-90</c:v>
                </c:pt>
                <c:pt idx="841">
                  <c:v>-89</c:v>
                </c:pt>
                <c:pt idx="842">
                  <c:v>-88</c:v>
                </c:pt>
                <c:pt idx="843">
                  <c:v>-87</c:v>
                </c:pt>
                <c:pt idx="844">
                  <c:v>-86</c:v>
                </c:pt>
                <c:pt idx="845">
                  <c:v>-85</c:v>
                </c:pt>
                <c:pt idx="846">
                  <c:v>-90</c:v>
                </c:pt>
                <c:pt idx="847">
                  <c:v>-89</c:v>
                </c:pt>
                <c:pt idx="848">
                  <c:v>-88</c:v>
                </c:pt>
                <c:pt idx="849">
                  <c:v>-87</c:v>
                </c:pt>
                <c:pt idx="850">
                  <c:v>-86</c:v>
                </c:pt>
                <c:pt idx="851">
                  <c:v>-85</c:v>
                </c:pt>
                <c:pt idx="852">
                  <c:v>-90</c:v>
                </c:pt>
                <c:pt idx="853">
                  <c:v>-89</c:v>
                </c:pt>
                <c:pt idx="854">
                  <c:v>-88</c:v>
                </c:pt>
                <c:pt idx="855">
                  <c:v>-87</c:v>
                </c:pt>
                <c:pt idx="856">
                  <c:v>-86</c:v>
                </c:pt>
                <c:pt idx="857">
                  <c:v>-85</c:v>
                </c:pt>
                <c:pt idx="858">
                  <c:v>-84</c:v>
                </c:pt>
                <c:pt idx="859">
                  <c:v>-84</c:v>
                </c:pt>
                <c:pt idx="860">
                  <c:v>-84</c:v>
                </c:pt>
                <c:pt idx="861">
                  <c:v>-83</c:v>
                </c:pt>
                <c:pt idx="862">
                  <c:v>-77</c:v>
                </c:pt>
                <c:pt idx="863">
                  <c:v>-76</c:v>
                </c:pt>
                <c:pt idx="864">
                  <c:v>-75</c:v>
                </c:pt>
                <c:pt idx="865">
                  <c:v>-74</c:v>
                </c:pt>
                <c:pt idx="866">
                  <c:v>-73</c:v>
                </c:pt>
                <c:pt idx="867">
                  <c:v>-70</c:v>
                </c:pt>
                <c:pt idx="868">
                  <c:v>-69</c:v>
                </c:pt>
                <c:pt idx="869">
                  <c:v>-68</c:v>
                </c:pt>
                <c:pt idx="870">
                  <c:v>-71</c:v>
                </c:pt>
                <c:pt idx="871">
                  <c:v>-70</c:v>
                </c:pt>
                <c:pt idx="872">
                  <c:v>-69</c:v>
                </c:pt>
                <c:pt idx="873">
                  <c:v>-68</c:v>
                </c:pt>
                <c:pt idx="874">
                  <c:v>-72</c:v>
                </c:pt>
                <c:pt idx="875">
                  <c:v>-71</c:v>
                </c:pt>
                <c:pt idx="876">
                  <c:v>-70</c:v>
                </c:pt>
                <c:pt idx="877">
                  <c:v>-69</c:v>
                </c:pt>
                <c:pt idx="878">
                  <c:v>-68</c:v>
                </c:pt>
                <c:pt idx="879">
                  <c:v>-72</c:v>
                </c:pt>
                <c:pt idx="880">
                  <c:v>-71</c:v>
                </c:pt>
                <c:pt idx="881">
                  <c:v>-70</c:v>
                </c:pt>
                <c:pt idx="882">
                  <c:v>-69</c:v>
                </c:pt>
                <c:pt idx="883">
                  <c:v>-68</c:v>
                </c:pt>
                <c:pt idx="884">
                  <c:v>-67</c:v>
                </c:pt>
                <c:pt idx="885">
                  <c:v>-125</c:v>
                </c:pt>
                <c:pt idx="886">
                  <c:v>-124</c:v>
                </c:pt>
                <c:pt idx="887">
                  <c:v>-123</c:v>
                </c:pt>
                <c:pt idx="888">
                  <c:v>-122</c:v>
                </c:pt>
                <c:pt idx="889">
                  <c:v>-121</c:v>
                </c:pt>
                <c:pt idx="890">
                  <c:v>-120</c:v>
                </c:pt>
                <c:pt idx="891">
                  <c:v>-119</c:v>
                </c:pt>
                <c:pt idx="892">
                  <c:v>-118</c:v>
                </c:pt>
                <c:pt idx="893">
                  <c:v>-117</c:v>
                </c:pt>
                <c:pt idx="894">
                  <c:v>-116</c:v>
                </c:pt>
                <c:pt idx="895">
                  <c:v>-115</c:v>
                </c:pt>
                <c:pt idx="896">
                  <c:v>-114</c:v>
                </c:pt>
                <c:pt idx="897">
                  <c:v>-113</c:v>
                </c:pt>
                <c:pt idx="898">
                  <c:v>-112</c:v>
                </c:pt>
                <c:pt idx="899">
                  <c:v>-111</c:v>
                </c:pt>
                <c:pt idx="900">
                  <c:v>-110</c:v>
                </c:pt>
                <c:pt idx="901">
                  <c:v>-109</c:v>
                </c:pt>
                <c:pt idx="902">
                  <c:v>-108</c:v>
                </c:pt>
                <c:pt idx="903">
                  <c:v>-107</c:v>
                </c:pt>
                <c:pt idx="904">
                  <c:v>-106</c:v>
                </c:pt>
                <c:pt idx="905">
                  <c:v>-105</c:v>
                </c:pt>
                <c:pt idx="906">
                  <c:v>-104</c:v>
                </c:pt>
                <c:pt idx="907">
                  <c:v>-103</c:v>
                </c:pt>
                <c:pt idx="908">
                  <c:v>-102</c:v>
                </c:pt>
                <c:pt idx="909">
                  <c:v>-101</c:v>
                </c:pt>
                <c:pt idx="910">
                  <c:v>-100</c:v>
                </c:pt>
                <c:pt idx="911">
                  <c:v>-99</c:v>
                </c:pt>
                <c:pt idx="912">
                  <c:v>-98</c:v>
                </c:pt>
                <c:pt idx="913">
                  <c:v>-97</c:v>
                </c:pt>
                <c:pt idx="914">
                  <c:v>-96</c:v>
                </c:pt>
                <c:pt idx="915">
                  <c:v>-95</c:v>
                </c:pt>
                <c:pt idx="916">
                  <c:v>-96</c:v>
                </c:pt>
                <c:pt idx="917">
                  <c:v>-95</c:v>
                </c:pt>
                <c:pt idx="918">
                  <c:v>-94</c:v>
                </c:pt>
                <c:pt idx="919">
                  <c:v>-93</c:v>
                </c:pt>
                <c:pt idx="920">
                  <c:v>-92</c:v>
                </c:pt>
                <c:pt idx="921">
                  <c:v>-91</c:v>
                </c:pt>
                <c:pt idx="922">
                  <c:v>-90</c:v>
                </c:pt>
                <c:pt idx="923">
                  <c:v>-89</c:v>
                </c:pt>
              </c:numCache>
            </c:numRef>
          </c:xVal>
          <c:yVal>
            <c:numRef>
              <c:f>all_usa_maxent!$B$4:$B$927</c:f>
              <c:numCache>
                <c:formatCode>General</c:formatCode>
                <c:ptCount val="924"/>
                <c:pt idx="0">
                  <c:v>27</c:v>
                </c:pt>
                <c:pt idx="1">
                  <c:v>27</c:v>
                </c:pt>
                <c:pt idx="2">
                  <c:v>27</c:v>
                </c:pt>
                <c:pt idx="3">
                  <c:v>27</c:v>
                </c:pt>
                <c:pt idx="4">
                  <c:v>26</c:v>
                </c:pt>
                <c:pt idx="5">
                  <c:v>26</c:v>
                </c:pt>
                <c:pt idx="6">
                  <c:v>26</c:v>
                </c:pt>
                <c:pt idx="7">
                  <c:v>25</c:v>
                </c:pt>
                <c:pt idx="8">
                  <c:v>27</c:v>
                </c:pt>
                <c:pt idx="9">
                  <c:v>27</c:v>
                </c:pt>
                <c:pt idx="10">
                  <c:v>27</c:v>
                </c:pt>
                <c:pt idx="11">
                  <c:v>26</c:v>
                </c:pt>
                <c:pt idx="12">
                  <c:v>26</c:v>
                </c:pt>
                <c:pt idx="13">
                  <c:v>26</c:v>
                </c:pt>
                <c:pt idx="14">
                  <c:v>25</c:v>
                </c:pt>
                <c:pt idx="15">
                  <c:v>25</c:v>
                </c:pt>
                <c:pt idx="16">
                  <c:v>24</c:v>
                </c:pt>
                <c:pt idx="17">
                  <c:v>24</c:v>
                </c:pt>
                <c:pt idx="18">
                  <c:v>31</c:v>
                </c:pt>
                <c:pt idx="19">
                  <c:v>31</c:v>
                </c:pt>
                <c:pt idx="20">
                  <c:v>31</c:v>
                </c:pt>
                <c:pt idx="21">
                  <c:v>31</c:v>
                </c:pt>
                <c:pt idx="22">
                  <c:v>31</c:v>
                </c:pt>
                <c:pt idx="23">
                  <c:v>31</c:v>
                </c:pt>
                <c:pt idx="24">
                  <c:v>31</c:v>
                </c:pt>
                <c:pt idx="25">
                  <c:v>31</c:v>
                </c:pt>
                <c:pt idx="26">
                  <c:v>31</c:v>
                </c:pt>
                <c:pt idx="27">
                  <c:v>31</c:v>
                </c:pt>
                <c:pt idx="28">
                  <c:v>31</c:v>
                </c:pt>
                <c:pt idx="29">
                  <c:v>31</c:v>
                </c:pt>
                <c:pt idx="30">
                  <c:v>30</c:v>
                </c:pt>
                <c:pt idx="31">
                  <c:v>30</c:v>
                </c:pt>
                <c:pt idx="32">
                  <c:v>30</c:v>
                </c:pt>
                <c:pt idx="33">
                  <c:v>30</c:v>
                </c:pt>
                <c:pt idx="34">
                  <c:v>29</c:v>
                </c:pt>
                <c:pt idx="35">
                  <c:v>29</c:v>
                </c:pt>
                <c:pt idx="36">
                  <c:v>29</c:v>
                </c:pt>
                <c:pt idx="37">
                  <c:v>31</c:v>
                </c:pt>
                <c:pt idx="38">
                  <c:v>31</c:v>
                </c:pt>
                <c:pt idx="39">
                  <c:v>31</c:v>
                </c:pt>
                <c:pt idx="40">
                  <c:v>31</c:v>
                </c:pt>
                <c:pt idx="41">
                  <c:v>31</c:v>
                </c:pt>
                <c:pt idx="42">
                  <c:v>31</c:v>
                </c:pt>
                <c:pt idx="43">
                  <c:v>30</c:v>
                </c:pt>
                <c:pt idx="44">
                  <c:v>30</c:v>
                </c:pt>
                <c:pt idx="45">
                  <c:v>30</c:v>
                </c:pt>
                <c:pt idx="46">
                  <c:v>30</c:v>
                </c:pt>
                <c:pt idx="47">
                  <c:v>30</c:v>
                </c:pt>
                <c:pt idx="48">
                  <c:v>30</c:v>
                </c:pt>
                <c:pt idx="49">
                  <c:v>29</c:v>
                </c:pt>
                <c:pt idx="50">
                  <c:v>29</c:v>
                </c:pt>
                <c:pt idx="51">
                  <c:v>29</c:v>
                </c:pt>
                <c:pt idx="52">
                  <c:v>29</c:v>
                </c:pt>
                <c:pt idx="53">
                  <c:v>29</c:v>
                </c:pt>
                <c:pt idx="54">
                  <c:v>29</c:v>
                </c:pt>
                <c:pt idx="55">
                  <c:v>28</c:v>
                </c:pt>
                <c:pt idx="56">
                  <c:v>28</c:v>
                </c:pt>
                <c:pt idx="57">
                  <c:v>28</c:v>
                </c:pt>
                <c:pt idx="58">
                  <c:v>28</c:v>
                </c:pt>
                <c:pt idx="59">
                  <c:v>28</c:v>
                </c:pt>
                <c:pt idx="60">
                  <c:v>31</c:v>
                </c:pt>
                <c:pt idx="61">
                  <c:v>31</c:v>
                </c:pt>
                <c:pt idx="62">
                  <c:v>31</c:v>
                </c:pt>
                <c:pt idx="63">
                  <c:v>31</c:v>
                </c:pt>
                <c:pt idx="64">
                  <c:v>31</c:v>
                </c:pt>
                <c:pt idx="65">
                  <c:v>31</c:v>
                </c:pt>
                <c:pt idx="66">
                  <c:v>30</c:v>
                </c:pt>
                <c:pt idx="67">
                  <c:v>30</c:v>
                </c:pt>
                <c:pt idx="68">
                  <c:v>30</c:v>
                </c:pt>
                <c:pt idx="69">
                  <c:v>30</c:v>
                </c:pt>
                <c:pt idx="70">
                  <c:v>30</c:v>
                </c:pt>
                <c:pt idx="71">
                  <c:v>30</c:v>
                </c:pt>
                <c:pt idx="72">
                  <c:v>29</c:v>
                </c:pt>
                <c:pt idx="73">
                  <c:v>29</c:v>
                </c:pt>
                <c:pt idx="74">
                  <c:v>29</c:v>
                </c:pt>
                <c:pt idx="75">
                  <c:v>29</c:v>
                </c:pt>
                <c:pt idx="76">
                  <c:v>29</c:v>
                </c:pt>
                <c:pt idx="77">
                  <c:v>29</c:v>
                </c:pt>
                <c:pt idx="78">
                  <c:v>28</c:v>
                </c:pt>
                <c:pt idx="79">
                  <c:v>31</c:v>
                </c:pt>
                <c:pt idx="80">
                  <c:v>31</c:v>
                </c:pt>
                <c:pt idx="81">
                  <c:v>31</c:v>
                </c:pt>
                <c:pt idx="82">
                  <c:v>31</c:v>
                </c:pt>
                <c:pt idx="83">
                  <c:v>31</c:v>
                </c:pt>
                <c:pt idx="84">
                  <c:v>31</c:v>
                </c:pt>
                <c:pt idx="85">
                  <c:v>30</c:v>
                </c:pt>
                <c:pt idx="86">
                  <c:v>30</c:v>
                </c:pt>
                <c:pt idx="87">
                  <c:v>30</c:v>
                </c:pt>
                <c:pt idx="88">
                  <c:v>30</c:v>
                </c:pt>
                <c:pt idx="89">
                  <c:v>30</c:v>
                </c:pt>
                <c:pt idx="90">
                  <c:v>30</c:v>
                </c:pt>
                <c:pt idx="91">
                  <c:v>29</c:v>
                </c:pt>
                <c:pt idx="92">
                  <c:v>29</c:v>
                </c:pt>
                <c:pt idx="93">
                  <c:v>29</c:v>
                </c:pt>
                <c:pt idx="94">
                  <c:v>29</c:v>
                </c:pt>
                <c:pt idx="95">
                  <c:v>31</c:v>
                </c:pt>
                <c:pt idx="96">
                  <c:v>31</c:v>
                </c:pt>
                <c:pt idx="97">
                  <c:v>31</c:v>
                </c:pt>
                <c:pt idx="98">
                  <c:v>31</c:v>
                </c:pt>
                <c:pt idx="99">
                  <c:v>30</c:v>
                </c:pt>
                <c:pt idx="100">
                  <c:v>30</c:v>
                </c:pt>
                <c:pt idx="101">
                  <c:v>30</c:v>
                </c:pt>
                <c:pt idx="102">
                  <c:v>29</c:v>
                </c:pt>
                <c:pt idx="103">
                  <c:v>29</c:v>
                </c:pt>
                <c:pt idx="104">
                  <c:v>29</c:v>
                </c:pt>
                <c:pt idx="105">
                  <c:v>29</c:v>
                </c:pt>
                <c:pt idx="106">
                  <c:v>28</c:v>
                </c:pt>
                <c:pt idx="107">
                  <c:v>28</c:v>
                </c:pt>
                <c:pt idx="108">
                  <c:v>28</c:v>
                </c:pt>
                <c:pt idx="109">
                  <c:v>35</c:v>
                </c:pt>
                <c:pt idx="110">
                  <c:v>35</c:v>
                </c:pt>
                <c:pt idx="111">
                  <c:v>34</c:v>
                </c:pt>
                <c:pt idx="112">
                  <c:v>33</c:v>
                </c:pt>
                <c:pt idx="113">
                  <c:v>35</c:v>
                </c:pt>
                <c:pt idx="114">
                  <c:v>35</c:v>
                </c:pt>
                <c:pt idx="115">
                  <c:v>35</c:v>
                </c:pt>
                <c:pt idx="116">
                  <c:v>35</c:v>
                </c:pt>
                <c:pt idx="117">
                  <c:v>35</c:v>
                </c:pt>
                <c:pt idx="118">
                  <c:v>35</c:v>
                </c:pt>
                <c:pt idx="119">
                  <c:v>34</c:v>
                </c:pt>
                <c:pt idx="120">
                  <c:v>34</c:v>
                </c:pt>
                <c:pt idx="121">
                  <c:v>34</c:v>
                </c:pt>
                <c:pt idx="122">
                  <c:v>34</c:v>
                </c:pt>
                <c:pt idx="123">
                  <c:v>34</c:v>
                </c:pt>
                <c:pt idx="124">
                  <c:v>34</c:v>
                </c:pt>
                <c:pt idx="125">
                  <c:v>33</c:v>
                </c:pt>
                <c:pt idx="126">
                  <c:v>33</c:v>
                </c:pt>
                <c:pt idx="127">
                  <c:v>33</c:v>
                </c:pt>
                <c:pt idx="128">
                  <c:v>33</c:v>
                </c:pt>
                <c:pt idx="129">
                  <c:v>33</c:v>
                </c:pt>
                <c:pt idx="130">
                  <c:v>33</c:v>
                </c:pt>
                <c:pt idx="131">
                  <c:v>32</c:v>
                </c:pt>
                <c:pt idx="132">
                  <c:v>32</c:v>
                </c:pt>
                <c:pt idx="133">
                  <c:v>32</c:v>
                </c:pt>
                <c:pt idx="134">
                  <c:v>32</c:v>
                </c:pt>
                <c:pt idx="135">
                  <c:v>32</c:v>
                </c:pt>
                <c:pt idx="136">
                  <c:v>35</c:v>
                </c:pt>
                <c:pt idx="137">
                  <c:v>35</c:v>
                </c:pt>
                <c:pt idx="138">
                  <c:v>35</c:v>
                </c:pt>
                <c:pt idx="139">
                  <c:v>35</c:v>
                </c:pt>
                <c:pt idx="140">
                  <c:v>35</c:v>
                </c:pt>
                <c:pt idx="141">
                  <c:v>35</c:v>
                </c:pt>
                <c:pt idx="142">
                  <c:v>34</c:v>
                </c:pt>
                <c:pt idx="143">
                  <c:v>34</c:v>
                </c:pt>
                <c:pt idx="144">
                  <c:v>34</c:v>
                </c:pt>
                <c:pt idx="145">
                  <c:v>34</c:v>
                </c:pt>
                <c:pt idx="146">
                  <c:v>34</c:v>
                </c:pt>
                <c:pt idx="147">
                  <c:v>34</c:v>
                </c:pt>
                <c:pt idx="148">
                  <c:v>33</c:v>
                </c:pt>
                <c:pt idx="149">
                  <c:v>33</c:v>
                </c:pt>
                <c:pt idx="150">
                  <c:v>33</c:v>
                </c:pt>
                <c:pt idx="151">
                  <c:v>33</c:v>
                </c:pt>
                <c:pt idx="152">
                  <c:v>33</c:v>
                </c:pt>
                <c:pt idx="153">
                  <c:v>33</c:v>
                </c:pt>
                <c:pt idx="154">
                  <c:v>32</c:v>
                </c:pt>
                <c:pt idx="155">
                  <c:v>32</c:v>
                </c:pt>
                <c:pt idx="156">
                  <c:v>32</c:v>
                </c:pt>
                <c:pt idx="157">
                  <c:v>32</c:v>
                </c:pt>
                <c:pt idx="158">
                  <c:v>32</c:v>
                </c:pt>
                <c:pt idx="159">
                  <c:v>32</c:v>
                </c:pt>
                <c:pt idx="160">
                  <c:v>35</c:v>
                </c:pt>
                <c:pt idx="161">
                  <c:v>35</c:v>
                </c:pt>
                <c:pt idx="162">
                  <c:v>35</c:v>
                </c:pt>
                <c:pt idx="163">
                  <c:v>35</c:v>
                </c:pt>
                <c:pt idx="164">
                  <c:v>35</c:v>
                </c:pt>
                <c:pt idx="165">
                  <c:v>35</c:v>
                </c:pt>
                <c:pt idx="166">
                  <c:v>34</c:v>
                </c:pt>
                <c:pt idx="167">
                  <c:v>34</c:v>
                </c:pt>
                <c:pt idx="168">
                  <c:v>34</c:v>
                </c:pt>
                <c:pt idx="169">
                  <c:v>34</c:v>
                </c:pt>
                <c:pt idx="170">
                  <c:v>34</c:v>
                </c:pt>
                <c:pt idx="171">
                  <c:v>34</c:v>
                </c:pt>
                <c:pt idx="172">
                  <c:v>33</c:v>
                </c:pt>
                <c:pt idx="173">
                  <c:v>33</c:v>
                </c:pt>
                <c:pt idx="174">
                  <c:v>33</c:v>
                </c:pt>
                <c:pt idx="175">
                  <c:v>33</c:v>
                </c:pt>
                <c:pt idx="176">
                  <c:v>33</c:v>
                </c:pt>
                <c:pt idx="177">
                  <c:v>33</c:v>
                </c:pt>
                <c:pt idx="178">
                  <c:v>32</c:v>
                </c:pt>
                <c:pt idx="179">
                  <c:v>32</c:v>
                </c:pt>
                <c:pt idx="180">
                  <c:v>32</c:v>
                </c:pt>
                <c:pt idx="181">
                  <c:v>32</c:v>
                </c:pt>
                <c:pt idx="182">
                  <c:v>32</c:v>
                </c:pt>
                <c:pt idx="183">
                  <c:v>32</c:v>
                </c:pt>
                <c:pt idx="184">
                  <c:v>35</c:v>
                </c:pt>
                <c:pt idx="185">
                  <c:v>35</c:v>
                </c:pt>
                <c:pt idx="186">
                  <c:v>35</c:v>
                </c:pt>
                <c:pt idx="187">
                  <c:v>35</c:v>
                </c:pt>
                <c:pt idx="188">
                  <c:v>35</c:v>
                </c:pt>
                <c:pt idx="189">
                  <c:v>35</c:v>
                </c:pt>
                <c:pt idx="190">
                  <c:v>34</c:v>
                </c:pt>
                <c:pt idx="191">
                  <c:v>34</c:v>
                </c:pt>
                <c:pt idx="192">
                  <c:v>34</c:v>
                </c:pt>
                <c:pt idx="193">
                  <c:v>34</c:v>
                </c:pt>
                <c:pt idx="194">
                  <c:v>34</c:v>
                </c:pt>
                <c:pt idx="195">
                  <c:v>34</c:v>
                </c:pt>
                <c:pt idx="196">
                  <c:v>33</c:v>
                </c:pt>
                <c:pt idx="197">
                  <c:v>33</c:v>
                </c:pt>
                <c:pt idx="198">
                  <c:v>33</c:v>
                </c:pt>
                <c:pt idx="199">
                  <c:v>33</c:v>
                </c:pt>
                <c:pt idx="200">
                  <c:v>33</c:v>
                </c:pt>
                <c:pt idx="201">
                  <c:v>33</c:v>
                </c:pt>
                <c:pt idx="202">
                  <c:v>32</c:v>
                </c:pt>
                <c:pt idx="203">
                  <c:v>32</c:v>
                </c:pt>
                <c:pt idx="204">
                  <c:v>32</c:v>
                </c:pt>
                <c:pt idx="205">
                  <c:v>32</c:v>
                </c:pt>
                <c:pt idx="206">
                  <c:v>32</c:v>
                </c:pt>
                <c:pt idx="207">
                  <c:v>32</c:v>
                </c:pt>
                <c:pt idx="208">
                  <c:v>35</c:v>
                </c:pt>
                <c:pt idx="209">
                  <c:v>35</c:v>
                </c:pt>
                <c:pt idx="210">
                  <c:v>35</c:v>
                </c:pt>
                <c:pt idx="211">
                  <c:v>35</c:v>
                </c:pt>
                <c:pt idx="212">
                  <c:v>35</c:v>
                </c:pt>
                <c:pt idx="213">
                  <c:v>35</c:v>
                </c:pt>
                <c:pt idx="214">
                  <c:v>34</c:v>
                </c:pt>
                <c:pt idx="215">
                  <c:v>34</c:v>
                </c:pt>
                <c:pt idx="216">
                  <c:v>34</c:v>
                </c:pt>
                <c:pt idx="217">
                  <c:v>34</c:v>
                </c:pt>
                <c:pt idx="218">
                  <c:v>34</c:v>
                </c:pt>
                <c:pt idx="219">
                  <c:v>34</c:v>
                </c:pt>
                <c:pt idx="220">
                  <c:v>33</c:v>
                </c:pt>
                <c:pt idx="221">
                  <c:v>33</c:v>
                </c:pt>
                <c:pt idx="222">
                  <c:v>33</c:v>
                </c:pt>
                <c:pt idx="223">
                  <c:v>33</c:v>
                </c:pt>
                <c:pt idx="224">
                  <c:v>33</c:v>
                </c:pt>
                <c:pt idx="225">
                  <c:v>33</c:v>
                </c:pt>
                <c:pt idx="226">
                  <c:v>32</c:v>
                </c:pt>
                <c:pt idx="227">
                  <c:v>32</c:v>
                </c:pt>
                <c:pt idx="228">
                  <c:v>32</c:v>
                </c:pt>
                <c:pt idx="229">
                  <c:v>32</c:v>
                </c:pt>
                <c:pt idx="230">
                  <c:v>32</c:v>
                </c:pt>
                <c:pt idx="231">
                  <c:v>32</c:v>
                </c:pt>
                <c:pt idx="232">
                  <c:v>35</c:v>
                </c:pt>
                <c:pt idx="233">
                  <c:v>35</c:v>
                </c:pt>
                <c:pt idx="234">
                  <c:v>35</c:v>
                </c:pt>
                <c:pt idx="235">
                  <c:v>35</c:v>
                </c:pt>
                <c:pt idx="236">
                  <c:v>35</c:v>
                </c:pt>
                <c:pt idx="237">
                  <c:v>35</c:v>
                </c:pt>
                <c:pt idx="238">
                  <c:v>34</c:v>
                </c:pt>
                <c:pt idx="239">
                  <c:v>34</c:v>
                </c:pt>
                <c:pt idx="240">
                  <c:v>34</c:v>
                </c:pt>
                <c:pt idx="241">
                  <c:v>34</c:v>
                </c:pt>
                <c:pt idx="242">
                  <c:v>34</c:v>
                </c:pt>
                <c:pt idx="243">
                  <c:v>34</c:v>
                </c:pt>
                <c:pt idx="244">
                  <c:v>33</c:v>
                </c:pt>
                <c:pt idx="245">
                  <c:v>33</c:v>
                </c:pt>
                <c:pt idx="246">
                  <c:v>33</c:v>
                </c:pt>
                <c:pt idx="247">
                  <c:v>33</c:v>
                </c:pt>
                <c:pt idx="248">
                  <c:v>33</c:v>
                </c:pt>
                <c:pt idx="249">
                  <c:v>33</c:v>
                </c:pt>
                <c:pt idx="250">
                  <c:v>32</c:v>
                </c:pt>
                <c:pt idx="251">
                  <c:v>32</c:v>
                </c:pt>
                <c:pt idx="252">
                  <c:v>32</c:v>
                </c:pt>
                <c:pt idx="253">
                  <c:v>32</c:v>
                </c:pt>
                <c:pt idx="254">
                  <c:v>32</c:v>
                </c:pt>
                <c:pt idx="255">
                  <c:v>32</c:v>
                </c:pt>
                <c:pt idx="256">
                  <c:v>35</c:v>
                </c:pt>
                <c:pt idx="257">
                  <c:v>35</c:v>
                </c:pt>
                <c:pt idx="258">
                  <c:v>35</c:v>
                </c:pt>
                <c:pt idx="259">
                  <c:v>35</c:v>
                </c:pt>
                <c:pt idx="260">
                  <c:v>35</c:v>
                </c:pt>
                <c:pt idx="261">
                  <c:v>35</c:v>
                </c:pt>
                <c:pt idx="262">
                  <c:v>34</c:v>
                </c:pt>
                <c:pt idx="263">
                  <c:v>34</c:v>
                </c:pt>
                <c:pt idx="264">
                  <c:v>34</c:v>
                </c:pt>
                <c:pt idx="265">
                  <c:v>34</c:v>
                </c:pt>
                <c:pt idx="266">
                  <c:v>34</c:v>
                </c:pt>
                <c:pt idx="267">
                  <c:v>34</c:v>
                </c:pt>
                <c:pt idx="268">
                  <c:v>33</c:v>
                </c:pt>
                <c:pt idx="269">
                  <c:v>33</c:v>
                </c:pt>
                <c:pt idx="270">
                  <c:v>33</c:v>
                </c:pt>
                <c:pt idx="271">
                  <c:v>33</c:v>
                </c:pt>
                <c:pt idx="272">
                  <c:v>33</c:v>
                </c:pt>
                <c:pt idx="273">
                  <c:v>33</c:v>
                </c:pt>
                <c:pt idx="274">
                  <c:v>32</c:v>
                </c:pt>
                <c:pt idx="275">
                  <c:v>32</c:v>
                </c:pt>
                <c:pt idx="276">
                  <c:v>32</c:v>
                </c:pt>
                <c:pt idx="277">
                  <c:v>32</c:v>
                </c:pt>
                <c:pt idx="278">
                  <c:v>32</c:v>
                </c:pt>
                <c:pt idx="279">
                  <c:v>35</c:v>
                </c:pt>
                <c:pt idx="280">
                  <c:v>35</c:v>
                </c:pt>
                <c:pt idx="281">
                  <c:v>35</c:v>
                </c:pt>
                <c:pt idx="282">
                  <c:v>34</c:v>
                </c:pt>
                <c:pt idx="283">
                  <c:v>34</c:v>
                </c:pt>
                <c:pt idx="284">
                  <c:v>39</c:v>
                </c:pt>
                <c:pt idx="285">
                  <c:v>39</c:v>
                </c:pt>
                <c:pt idx="286">
                  <c:v>39</c:v>
                </c:pt>
                <c:pt idx="287">
                  <c:v>39</c:v>
                </c:pt>
                <c:pt idx="288">
                  <c:v>38</c:v>
                </c:pt>
                <c:pt idx="289">
                  <c:v>38</c:v>
                </c:pt>
                <c:pt idx="290">
                  <c:v>38</c:v>
                </c:pt>
                <c:pt idx="291">
                  <c:v>38</c:v>
                </c:pt>
                <c:pt idx="292">
                  <c:v>37</c:v>
                </c:pt>
                <c:pt idx="293">
                  <c:v>37</c:v>
                </c:pt>
                <c:pt idx="294">
                  <c:v>37</c:v>
                </c:pt>
                <c:pt idx="295">
                  <c:v>37</c:v>
                </c:pt>
                <c:pt idx="296">
                  <c:v>36</c:v>
                </c:pt>
                <c:pt idx="297">
                  <c:v>36</c:v>
                </c:pt>
                <c:pt idx="298">
                  <c:v>36</c:v>
                </c:pt>
                <c:pt idx="299">
                  <c:v>39</c:v>
                </c:pt>
                <c:pt idx="300">
                  <c:v>39</c:v>
                </c:pt>
                <c:pt idx="301">
                  <c:v>39</c:v>
                </c:pt>
                <c:pt idx="302">
                  <c:v>39</c:v>
                </c:pt>
                <c:pt idx="303">
                  <c:v>39</c:v>
                </c:pt>
                <c:pt idx="304">
                  <c:v>39</c:v>
                </c:pt>
                <c:pt idx="305">
                  <c:v>38</c:v>
                </c:pt>
                <c:pt idx="306">
                  <c:v>38</c:v>
                </c:pt>
                <c:pt idx="307">
                  <c:v>38</c:v>
                </c:pt>
                <c:pt idx="308">
                  <c:v>38</c:v>
                </c:pt>
                <c:pt idx="309">
                  <c:v>38</c:v>
                </c:pt>
                <c:pt idx="310">
                  <c:v>38</c:v>
                </c:pt>
                <c:pt idx="311">
                  <c:v>37</c:v>
                </c:pt>
                <c:pt idx="312">
                  <c:v>37</c:v>
                </c:pt>
                <c:pt idx="313">
                  <c:v>37</c:v>
                </c:pt>
                <c:pt idx="314">
                  <c:v>37</c:v>
                </c:pt>
                <c:pt idx="315">
                  <c:v>37</c:v>
                </c:pt>
                <c:pt idx="316">
                  <c:v>37</c:v>
                </c:pt>
                <c:pt idx="317">
                  <c:v>36</c:v>
                </c:pt>
                <c:pt idx="318">
                  <c:v>36</c:v>
                </c:pt>
                <c:pt idx="319">
                  <c:v>36</c:v>
                </c:pt>
                <c:pt idx="320">
                  <c:v>36</c:v>
                </c:pt>
                <c:pt idx="321">
                  <c:v>36</c:v>
                </c:pt>
                <c:pt idx="322">
                  <c:v>36</c:v>
                </c:pt>
                <c:pt idx="323">
                  <c:v>39</c:v>
                </c:pt>
                <c:pt idx="324">
                  <c:v>39</c:v>
                </c:pt>
                <c:pt idx="325">
                  <c:v>39</c:v>
                </c:pt>
                <c:pt idx="326">
                  <c:v>39</c:v>
                </c:pt>
                <c:pt idx="327">
                  <c:v>39</c:v>
                </c:pt>
                <c:pt idx="328">
                  <c:v>39</c:v>
                </c:pt>
                <c:pt idx="329">
                  <c:v>38</c:v>
                </c:pt>
                <c:pt idx="330">
                  <c:v>38</c:v>
                </c:pt>
                <c:pt idx="331">
                  <c:v>38</c:v>
                </c:pt>
                <c:pt idx="332">
                  <c:v>38</c:v>
                </c:pt>
                <c:pt idx="333">
                  <c:v>38</c:v>
                </c:pt>
                <c:pt idx="334">
                  <c:v>38</c:v>
                </c:pt>
                <c:pt idx="335">
                  <c:v>37</c:v>
                </c:pt>
                <c:pt idx="336">
                  <c:v>37</c:v>
                </c:pt>
                <c:pt idx="337">
                  <c:v>37</c:v>
                </c:pt>
                <c:pt idx="338">
                  <c:v>37</c:v>
                </c:pt>
                <c:pt idx="339">
                  <c:v>37</c:v>
                </c:pt>
                <c:pt idx="340">
                  <c:v>37</c:v>
                </c:pt>
                <c:pt idx="341">
                  <c:v>36</c:v>
                </c:pt>
                <c:pt idx="342">
                  <c:v>36</c:v>
                </c:pt>
                <c:pt idx="343">
                  <c:v>36</c:v>
                </c:pt>
                <c:pt idx="344">
                  <c:v>36</c:v>
                </c:pt>
                <c:pt idx="345">
                  <c:v>36</c:v>
                </c:pt>
                <c:pt idx="346">
                  <c:v>36</c:v>
                </c:pt>
                <c:pt idx="347">
                  <c:v>39</c:v>
                </c:pt>
                <c:pt idx="348">
                  <c:v>39</c:v>
                </c:pt>
                <c:pt idx="349">
                  <c:v>39</c:v>
                </c:pt>
                <c:pt idx="350">
                  <c:v>39</c:v>
                </c:pt>
                <c:pt idx="351">
                  <c:v>39</c:v>
                </c:pt>
                <c:pt idx="352">
                  <c:v>39</c:v>
                </c:pt>
                <c:pt idx="353">
                  <c:v>38</c:v>
                </c:pt>
                <c:pt idx="354">
                  <c:v>38</c:v>
                </c:pt>
                <c:pt idx="355">
                  <c:v>38</c:v>
                </c:pt>
                <c:pt idx="356">
                  <c:v>38</c:v>
                </c:pt>
                <c:pt idx="357">
                  <c:v>38</c:v>
                </c:pt>
                <c:pt idx="358">
                  <c:v>38</c:v>
                </c:pt>
                <c:pt idx="359">
                  <c:v>37</c:v>
                </c:pt>
                <c:pt idx="360">
                  <c:v>37</c:v>
                </c:pt>
                <c:pt idx="361">
                  <c:v>37</c:v>
                </c:pt>
                <c:pt idx="362">
                  <c:v>37</c:v>
                </c:pt>
                <c:pt idx="363">
                  <c:v>37</c:v>
                </c:pt>
                <c:pt idx="364">
                  <c:v>37</c:v>
                </c:pt>
                <c:pt idx="365">
                  <c:v>36</c:v>
                </c:pt>
                <c:pt idx="366">
                  <c:v>36</c:v>
                </c:pt>
                <c:pt idx="367">
                  <c:v>36</c:v>
                </c:pt>
                <c:pt idx="368">
                  <c:v>36</c:v>
                </c:pt>
                <c:pt idx="369">
                  <c:v>36</c:v>
                </c:pt>
                <c:pt idx="370">
                  <c:v>36</c:v>
                </c:pt>
                <c:pt idx="371">
                  <c:v>39</c:v>
                </c:pt>
                <c:pt idx="372">
                  <c:v>39</c:v>
                </c:pt>
                <c:pt idx="373">
                  <c:v>39</c:v>
                </c:pt>
                <c:pt idx="374">
                  <c:v>39</c:v>
                </c:pt>
                <c:pt idx="375">
                  <c:v>39</c:v>
                </c:pt>
                <c:pt idx="376">
                  <c:v>39</c:v>
                </c:pt>
                <c:pt idx="377">
                  <c:v>38</c:v>
                </c:pt>
                <c:pt idx="378">
                  <c:v>38</c:v>
                </c:pt>
                <c:pt idx="379">
                  <c:v>38</c:v>
                </c:pt>
                <c:pt idx="380">
                  <c:v>38</c:v>
                </c:pt>
                <c:pt idx="381">
                  <c:v>38</c:v>
                </c:pt>
                <c:pt idx="382">
                  <c:v>38</c:v>
                </c:pt>
                <c:pt idx="383">
                  <c:v>37</c:v>
                </c:pt>
                <c:pt idx="384">
                  <c:v>37</c:v>
                </c:pt>
                <c:pt idx="385">
                  <c:v>37</c:v>
                </c:pt>
                <c:pt idx="386">
                  <c:v>37</c:v>
                </c:pt>
                <c:pt idx="387">
                  <c:v>37</c:v>
                </c:pt>
                <c:pt idx="388">
                  <c:v>37</c:v>
                </c:pt>
                <c:pt idx="389">
                  <c:v>36</c:v>
                </c:pt>
                <c:pt idx="390">
                  <c:v>36</c:v>
                </c:pt>
                <c:pt idx="391">
                  <c:v>36</c:v>
                </c:pt>
                <c:pt idx="392">
                  <c:v>36</c:v>
                </c:pt>
                <c:pt idx="393">
                  <c:v>36</c:v>
                </c:pt>
                <c:pt idx="394">
                  <c:v>36</c:v>
                </c:pt>
                <c:pt idx="395">
                  <c:v>39</c:v>
                </c:pt>
                <c:pt idx="396">
                  <c:v>39</c:v>
                </c:pt>
                <c:pt idx="397">
                  <c:v>39</c:v>
                </c:pt>
                <c:pt idx="398">
                  <c:v>39</c:v>
                </c:pt>
                <c:pt idx="399">
                  <c:v>39</c:v>
                </c:pt>
                <c:pt idx="400">
                  <c:v>39</c:v>
                </c:pt>
                <c:pt idx="401">
                  <c:v>38</c:v>
                </c:pt>
                <c:pt idx="402">
                  <c:v>38</c:v>
                </c:pt>
                <c:pt idx="403">
                  <c:v>38</c:v>
                </c:pt>
                <c:pt idx="404">
                  <c:v>38</c:v>
                </c:pt>
                <c:pt idx="405">
                  <c:v>38</c:v>
                </c:pt>
                <c:pt idx="406">
                  <c:v>38</c:v>
                </c:pt>
                <c:pt idx="407">
                  <c:v>37</c:v>
                </c:pt>
                <c:pt idx="408">
                  <c:v>37</c:v>
                </c:pt>
                <c:pt idx="409">
                  <c:v>37</c:v>
                </c:pt>
                <c:pt idx="410">
                  <c:v>37</c:v>
                </c:pt>
                <c:pt idx="411">
                  <c:v>37</c:v>
                </c:pt>
                <c:pt idx="412">
                  <c:v>37</c:v>
                </c:pt>
                <c:pt idx="413">
                  <c:v>36</c:v>
                </c:pt>
                <c:pt idx="414">
                  <c:v>36</c:v>
                </c:pt>
                <c:pt idx="415">
                  <c:v>36</c:v>
                </c:pt>
                <c:pt idx="416">
                  <c:v>36</c:v>
                </c:pt>
                <c:pt idx="417">
                  <c:v>36</c:v>
                </c:pt>
                <c:pt idx="418">
                  <c:v>36</c:v>
                </c:pt>
                <c:pt idx="419">
                  <c:v>39</c:v>
                </c:pt>
                <c:pt idx="420">
                  <c:v>39</c:v>
                </c:pt>
                <c:pt idx="421">
                  <c:v>39</c:v>
                </c:pt>
                <c:pt idx="422">
                  <c:v>39</c:v>
                </c:pt>
                <c:pt idx="423">
                  <c:v>39</c:v>
                </c:pt>
                <c:pt idx="424">
                  <c:v>39</c:v>
                </c:pt>
                <c:pt idx="425">
                  <c:v>38</c:v>
                </c:pt>
                <c:pt idx="426">
                  <c:v>38</c:v>
                </c:pt>
                <c:pt idx="427">
                  <c:v>38</c:v>
                </c:pt>
                <c:pt idx="428">
                  <c:v>38</c:v>
                </c:pt>
                <c:pt idx="429">
                  <c:v>38</c:v>
                </c:pt>
                <c:pt idx="430">
                  <c:v>38</c:v>
                </c:pt>
                <c:pt idx="431">
                  <c:v>37</c:v>
                </c:pt>
                <c:pt idx="432">
                  <c:v>37</c:v>
                </c:pt>
                <c:pt idx="433">
                  <c:v>37</c:v>
                </c:pt>
                <c:pt idx="434">
                  <c:v>37</c:v>
                </c:pt>
                <c:pt idx="435">
                  <c:v>37</c:v>
                </c:pt>
                <c:pt idx="436">
                  <c:v>37</c:v>
                </c:pt>
                <c:pt idx="437">
                  <c:v>36</c:v>
                </c:pt>
                <c:pt idx="438">
                  <c:v>36</c:v>
                </c:pt>
                <c:pt idx="439">
                  <c:v>36</c:v>
                </c:pt>
                <c:pt idx="440">
                  <c:v>36</c:v>
                </c:pt>
                <c:pt idx="441">
                  <c:v>36</c:v>
                </c:pt>
                <c:pt idx="442">
                  <c:v>36</c:v>
                </c:pt>
                <c:pt idx="443">
                  <c:v>39</c:v>
                </c:pt>
                <c:pt idx="444">
                  <c:v>39</c:v>
                </c:pt>
                <c:pt idx="445">
                  <c:v>39</c:v>
                </c:pt>
                <c:pt idx="446">
                  <c:v>39</c:v>
                </c:pt>
                <c:pt idx="447">
                  <c:v>39</c:v>
                </c:pt>
                <c:pt idx="448">
                  <c:v>39</c:v>
                </c:pt>
                <c:pt idx="449">
                  <c:v>38</c:v>
                </c:pt>
                <c:pt idx="450">
                  <c:v>38</c:v>
                </c:pt>
                <c:pt idx="451">
                  <c:v>38</c:v>
                </c:pt>
                <c:pt idx="452">
                  <c:v>38</c:v>
                </c:pt>
                <c:pt idx="453">
                  <c:v>38</c:v>
                </c:pt>
                <c:pt idx="454">
                  <c:v>38</c:v>
                </c:pt>
                <c:pt idx="455">
                  <c:v>37</c:v>
                </c:pt>
                <c:pt idx="456">
                  <c:v>37</c:v>
                </c:pt>
                <c:pt idx="457">
                  <c:v>37</c:v>
                </c:pt>
                <c:pt idx="458">
                  <c:v>37</c:v>
                </c:pt>
                <c:pt idx="459">
                  <c:v>37</c:v>
                </c:pt>
                <c:pt idx="460">
                  <c:v>37</c:v>
                </c:pt>
                <c:pt idx="461">
                  <c:v>36</c:v>
                </c:pt>
                <c:pt idx="462">
                  <c:v>36</c:v>
                </c:pt>
                <c:pt idx="463">
                  <c:v>36</c:v>
                </c:pt>
                <c:pt idx="464">
                  <c:v>36</c:v>
                </c:pt>
                <c:pt idx="465">
                  <c:v>36</c:v>
                </c:pt>
                <c:pt idx="466">
                  <c:v>36</c:v>
                </c:pt>
                <c:pt idx="467">
                  <c:v>39</c:v>
                </c:pt>
                <c:pt idx="468">
                  <c:v>39</c:v>
                </c:pt>
                <c:pt idx="469">
                  <c:v>39</c:v>
                </c:pt>
                <c:pt idx="470">
                  <c:v>39</c:v>
                </c:pt>
                <c:pt idx="471">
                  <c:v>38</c:v>
                </c:pt>
                <c:pt idx="472">
                  <c:v>38</c:v>
                </c:pt>
                <c:pt idx="473">
                  <c:v>38</c:v>
                </c:pt>
                <c:pt idx="474">
                  <c:v>38</c:v>
                </c:pt>
                <c:pt idx="475">
                  <c:v>37</c:v>
                </c:pt>
                <c:pt idx="476">
                  <c:v>37</c:v>
                </c:pt>
                <c:pt idx="477">
                  <c:v>37</c:v>
                </c:pt>
                <c:pt idx="478">
                  <c:v>36</c:v>
                </c:pt>
                <c:pt idx="479">
                  <c:v>36</c:v>
                </c:pt>
                <c:pt idx="480">
                  <c:v>36</c:v>
                </c:pt>
                <c:pt idx="481">
                  <c:v>43</c:v>
                </c:pt>
                <c:pt idx="482">
                  <c:v>43</c:v>
                </c:pt>
                <c:pt idx="483">
                  <c:v>43</c:v>
                </c:pt>
                <c:pt idx="484">
                  <c:v>43</c:v>
                </c:pt>
                <c:pt idx="485">
                  <c:v>43</c:v>
                </c:pt>
                <c:pt idx="486">
                  <c:v>42</c:v>
                </c:pt>
                <c:pt idx="487">
                  <c:v>42</c:v>
                </c:pt>
                <c:pt idx="488">
                  <c:v>42</c:v>
                </c:pt>
                <c:pt idx="489">
                  <c:v>42</c:v>
                </c:pt>
                <c:pt idx="490">
                  <c:v>42</c:v>
                </c:pt>
                <c:pt idx="491">
                  <c:v>41</c:v>
                </c:pt>
                <c:pt idx="492">
                  <c:v>41</c:v>
                </c:pt>
                <c:pt idx="493">
                  <c:v>41</c:v>
                </c:pt>
                <c:pt idx="494">
                  <c:v>41</c:v>
                </c:pt>
                <c:pt idx="495">
                  <c:v>41</c:v>
                </c:pt>
                <c:pt idx="496">
                  <c:v>40</c:v>
                </c:pt>
                <c:pt idx="497">
                  <c:v>40</c:v>
                </c:pt>
                <c:pt idx="498">
                  <c:v>40</c:v>
                </c:pt>
                <c:pt idx="499">
                  <c:v>40</c:v>
                </c:pt>
                <c:pt idx="500">
                  <c:v>40</c:v>
                </c:pt>
                <c:pt idx="501">
                  <c:v>43</c:v>
                </c:pt>
                <c:pt idx="502">
                  <c:v>43</c:v>
                </c:pt>
                <c:pt idx="503">
                  <c:v>43</c:v>
                </c:pt>
                <c:pt idx="504">
                  <c:v>43</c:v>
                </c:pt>
                <c:pt idx="505">
                  <c:v>43</c:v>
                </c:pt>
                <c:pt idx="506">
                  <c:v>43</c:v>
                </c:pt>
                <c:pt idx="507">
                  <c:v>42</c:v>
                </c:pt>
                <c:pt idx="508">
                  <c:v>42</c:v>
                </c:pt>
                <c:pt idx="509">
                  <c:v>42</c:v>
                </c:pt>
                <c:pt idx="510">
                  <c:v>42</c:v>
                </c:pt>
                <c:pt idx="511">
                  <c:v>42</c:v>
                </c:pt>
                <c:pt idx="512">
                  <c:v>42</c:v>
                </c:pt>
                <c:pt idx="513">
                  <c:v>41</c:v>
                </c:pt>
                <c:pt idx="514">
                  <c:v>41</c:v>
                </c:pt>
                <c:pt idx="515">
                  <c:v>41</c:v>
                </c:pt>
                <c:pt idx="516">
                  <c:v>41</c:v>
                </c:pt>
                <c:pt idx="517">
                  <c:v>41</c:v>
                </c:pt>
                <c:pt idx="518">
                  <c:v>41</c:v>
                </c:pt>
                <c:pt idx="519">
                  <c:v>40</c:v>
                </c:pt>
                <c:pt idx="520">
                  <c:v>40</c:v>
                </c:pt>
                <c:pt idx="521">
                  <c:v>40</c:v>
                </c:pt>
                <c:pt idx="522">
                  <c:v>40</c:v>
                </c:pt>
                <c:pt idx="523">
                  <c:v>40</c:v>
                </c:pt>
                <c:pt idx="524">
                  <c:v>40</c:v>
                </c:pt>
                <c:pt idx="525">
                  <c:v>43</c:v>
                </c:pt>
                <c:pt idx="526">
                  <c:v>43</c:v>
                </c:pt>
                <c:pt idx="527">
                  <c:v>43</c:v>
                </c:pt>
                <c:pt idx="528">
                  <c:v>43</c:v>
                </c:pt>
                <c:pt idx="529">
                  <c:v>43</c:v>
                </c:pt>
                <c:pt idx="530">
                  <c:v>43</c:v>
                </c:pt>
                <c:pt idx="531">
                  <c:v>42</c:v>
                </c:pt>
                <c:pt idx="532">
                  <c:v>42</c:v>
                </c:pt>
                <c:pt idx="533">
                  <c:v>42</c:v>
                </c:pt>
                <c:pt idx="534">
                  <c:v>42</c:v>
                </c:pt>
                <c:pt idx="535">
                  <c:v>42</c:v>
                </c:pt>
                <c:pt idx="536">
                  <c:v>42</c:v>
                </c:pt>
                <c:pt idx="537">
                  <c:v>41</c:v>
                </c:pt>
                <c:pt idx="538">
                  <c:v>41</c:v>
                </c:pt>
                <c:pt idx="539">
                  <c:v>41</c:v>
                </c:pt>
                <c:pt idx="540">
                  <c:v>41</c:v>
                </c:pt>
                <c:pt idx="541">
                  <c:v>41</c:v>
                </c:pt>
                <c:pt idx="542">
                  <c:v>41</c:v>
                </c:pt>
                <c:pt idx="543">
                  <c:v>40</c:v>
                </c:pt>
                <c:pt idx="544">
                  <c:v>40</c:v>
                </c:pt>
                <c:pt idx="545">
                  <c:v>40</c:v>
                </c:pt>
                <c:pt idx="546">
                  <c:v>40</c:v>
                </c:pt>
                <c:pt idx="547">
                  <c:v>40</c:v>
                </c:pt>
                <c:pt idx="548">
                  <c:v>40</c:v>
                </c:pt>
                <c:pt idx="549">
                  <c:v>43</c:v>
                </c:pt>
                <c:pt idx="550">
                  <c:v>43</c:v>
                </c:pt>
                <c:pt idx="551">
                  <c:v>43</c:v>
                </c:pt>
                <c:pt idx="552">
                  <c:v>43</c:v>
                </c:pt>
                <c:pt idx="553">
                  <c:v>43</c:v>
                </c:pt>
                <c:pt idx="554">
                  <c:v>43</c:v>
                </c:pt>
                <c:pt idx="555">
                  <c:v>42</c:v>
                </c:pt>
                <c:pt idx="556">
                  <c:v>42</c:v>
                </c:pt>
                <c:pt idx="557">
                  <c:v>42</c:v>
                </c:pt>
                <c:pt idx="558">
                  <c:v>42</c:v>
                </c:pt>
                <c:pt idx="559">
                  <c:v>42</c:v>
                </c:pt>
                <c:pt idx="560">
                  <c:v>42</c:v>
                </c:pt>
                <c:pt idx="561">
                  <c:v>41</c:v>
                </c:pt>
                <c:pt idx="562">
                  <c:v>41</c:v>
                </c:pt>
                <c:pt idx="563">
                  <c:v>41</c:v>
                </c:pt>
                <c:pt idx="564">
                  <c:v>41</c:v>
                </c:pt>
                <c:pt idx="565">
                  <c:v>41</c:v>
                </c:pt>
                <c:pt idx="566">
                  <c:v>41</c:v>
                </c:pt>
                <c:pt idx="567">
                  <c:v>40</c:v>
                </c:pt>
                <c:pt idx="568">
                  <c:v>40</c:v>
                </c:pt>
                <c:pt idx="569">
                  <c:v>40</c:v>
                </c:pt>
                <c:pt idx="570">
                  <c:v>40</c:v>
                </c:pt>
                <c:pt idx="571">
                  <c:v>40</c:v>
                </c:pt>
                <c:pt idx="572">
                  <c:v>40</c:v>
                </c:pt>
                <c:pt idx="573">
                  <c:v>43</c:v>
                </c:pt>
                <c:pt idx="574">
                  <c:v>43</c:v>
                </c:pt>
                <c:pt idx="575">
                  <c:v>43</c:v>
                </c:pt>
                <c:pt idx="576">
                  <c:v>43</c:v>
                </c:pt>
                <c:pt idx="577">
                  <c:v>43</c:v>
                </c:pt>
                <c:pt idx="578">
                  <c:v>43</c:v>
                </c:pt>
                <c:pt idx="579">
                  <c:v>42</c:v>
                </c:pt>
                <c:pt idx="580">
                  <c:v>42</c:v>
                </c:pt>
                <c:pt idx="581">
                  <c:v>42</c:v>
                </c:pt>
                <c:pt idx="582">
                  <c:v>42</c:v>
                </c:pt>
                <c:pt idx="583">
                  <c:v>42</c:v>
                </c:pt>
                <c:pt idx="584">
                  <c:v>42</c:v>
                </c:pt>
                <c:pt idx="585">
                  <c:v>41</c:v>
                </c:pt>
                <c:pt idx="586">
                  <c:v>41</c:v>
                </c:pt>
                <c:pt idx="587">
                  <c:v>41</c:v>
                </c:pt>
                <c:pt idx="588">
                  <c:v>41</c:v>
                </c:pt>
                <c:pt idx="589">
                  <c:v>41</c:v>
                </c:pt>
                <c:pt idx="590">
                  <c:v>41</c:v>
                </c:pt>
                <c:pt idx="591">
                  <c:v>40</c:v>
                </c:pt>
                <c:pt idx="592">
                  <c:v>40</c:v>
                </c:pt>
                <c:pt idx="593">
                  <c:v>40</c:v>
                </c:pt>
                <c:pt idx="594">
                  <c:v>40</c:v>
                </c:pt>
                <c:pt idx="595">
                  <c:v>40</c:v>
                </c:pt>
                <c:pt idx="596">
                  <c:v>40</c:v>
                </c:pt>
                <c:pt idx="597">
                  <c:v>43</c:v>
                </c:pt>
                <c:pt idx="598">
                  <c:v>43</c:v>
                </c:pt>
                <c:pt idx="599">
                  <c:v>43</c:v>
                </c:pt>
                <c:pt idx="600">
                  <c:v>43</c:v>
                </c:pt>
                <c:pt idx="601">
                  <c:v>43</c:v>
                </c:pt>
                <c:pt idx="602">
                  <c:v>43</c:v>
                </c:pt>
                <c:pt idx="603">
                  <c:v>42</c:v>
                </c:pt>
                <c:pt idx="604">
                  <c:v>42</c:v>
                </c:pt>
                <c:pt idx="605">
                  <c:v>42</c:v>
                </c:pt>
                <c:pt idx="606">
                  <c:v>42</c:v>
                </c:pt>
                <c:pt idx="607">
                  <c:v>42</c:v>
                </c:pt>
                <c:pt idx="608">
                  <c:v>42</c:v>
                </c:pt>
                <c:pt idx="609">
                  <c:v>41</c:v>
                </c:pt>
                <c:pt idx="610">
                  <c:v>41</c:v>
                </c:pt>
                <c:pt idx="611">
                  <c:v>41</c:v>
                </c:pt>
                <c:pt idx="612">
                  <c:v>41</c:v>
                </c:pt>
                <c:pt idx="613">
                  <c:v>41</c:v>
                </c:pt>
                <c:pt idx="614">
                  <c:v>41</c:v>
                </c:pt>
                <c:pt idx="615">
                  <c:v>40</c:v>
                </c:pt>
                <c:pt idx="616">
                  <c:v>40</c:v>
                </c:pt>
                <c:pt idx="617">
                  <c:v>40</c:v>
                </c:pt>
                <c:pt idx="618">
                  <c:v>40</c:v>
                </c:pt>
                <c:pt idx="619">
                  <c:v>40</c:v>
                </c:pt>
                <c:pt idx="620">
                  <c:v>40</c:v>
                </c:pt>
                <c:pt idx="621">
                  <c:v>43</c:v>
                </c:pt>
                <c:pt idx="622">
                  <c:v>43</c:v>
                </c:pt>
                <c:pt idx="623">
                  <c:v>43</c:v>
                </c:pt>
                <c:pt idx="624">
                  <c:v>43</c:v>
                </c:pt>
                <c:pt idx="625">
                  <c:v>43</c:v>
                </c:pt>
                <c:pt idx="626">
                  <c:v>43</c:v>
                </c:pt>
                <c:pt idx="627">
                  <c:v>42</c:v>
                </c:pt>
                <c:pt idx="628">
                  <c:v>42</c:v>
                </c:pt>
                <c:pt idx="629">
                  <c:v>42</c:v>
                </c:pt>
                <c:pt idx="630">
                  <c:v>42</c:v>
                </c:pt>
                <c:pt idx="631">
                  <c:v>42</c:v>
                </c:pt>
                <c:pt idx="632">
                  <c:v>42</c:v>
                </c:pt>
                <c:pt idx="633">
                  <c:v>41</c:v>
                </c:pt>
                <c:pt idx="634">
                  <c:v>41</c:v>
                </c:pt>
                <c:pt idx="635">
                  <c:v>41</c:v>
                </c:pt>
                <c:pt idx="636">
                  <c:v>41</c:v>
                </c:pt>
                <c:pt idx="637">
                  <c:v>41</c:v>
                </c:pt>
                <c:pt idx="638">
                  <c:v>41</c:v>
                </c:pt>
                <c:pt idx="639">
                  <c:v>40</c:v>
                </c:pt>
                <c:pt idx="640">
                  <c:v>40</c:v>
                </c:pt>
                <c:pt idx="641">
                  <c:v>40</c:v>
                </c:pt>
                <c:pt idx="642">
                  <c:v>40</c:v>
                </c:pt>
                <c:pt idx="643">
                  <c:v>40</c:v>
                </c:pt>
                <c:pt idx="644">
                  <c:v>40</c:v>
                </c:pt>
                <c:pt idx="645">
                  <c:v>43</c:v>
                </c:pt>
                <c:pt idx="646">
                  <c:v>43</c:v>
                </c:pt>
                <c:pt idx="647">
                  <c:v>43</c:v>
                </c:pt>
                <c:pt idx="648">
                  <c:v>43</c:v>
                </c:pt>
                <c:pt idx="649">
                  <c:v>42</c:v>
                </c:pt>
                <c:pt idx="650">
                  <c:v>42</c:v>
                </c:pt>
                <c:pt idx="651">
                  <c:v>42</c:v>
                </c:pt>
                <c:pt idx="652">
                  <c:v>42</c:v>
                </c:pt>
                <c:pt idx="653">
                  <c:v>42</c:v>
                </c:pt>
                <c:pt idx="654">
                  <c:v>42</c:v>
                </c:pt>
                <c:pt idx="655">
                  <c:v>41</c:v>
                </c:pt>
                <c:pt idx="656">
                  <c:v>41</c:v>
                </c:pt>
                <c:pt idx="657">
                  <c:v>41</c:v>
                </c:pt>
                <c:pt idx="658">
                  <c:v>41</c:v>
                </c:pt>
                <c:pt idx="659">
                  <c:v>41</c:v>
                </c:pt>
                <c:pt idx="660">
                  <c:v>41</c:v>
                </c:pt>
                <c:pt idx="661">
                  <c:v>40</c:v>
                </c:pt>
                <c:pt idx="662">
                  <c:v>40</c:v>
                </c:pt>
                <c:pt idx="663">
                  <c:v>40</c:v>
                </c:pt>
                <c:pt idx="664">
                  <c:v>40</c:v>
                </c:pt>
                <c:pt idx="665">
                  <c:v>40</c:v>
                </c:pt>
                <c:pt idx="666">
                  <c:v>40</c:v>
                </c:pt>
                <c:pt idx="667">
                  <c:v>43</c:v>
                </c:pt>
                <c:pt idx="668">
                  <c:v>43</c:v>
                </c:pt>
                <c:pt idx="669">
                  <c:v>43</c:v>
                </c:pt>
                <c:pt idx="670">
                  <c:v>43</c:v>
                </c:pt>
                <c:pt idx="671">
                  <c:v>43</c:v>
                </c:pt>
                <c:pt idx="672">
                  <c:v>43</c:v>
                </c:pt>
                <c:pt idx="673">
                  <c:v>42</c:v>
                </c:pt>
                <c:pt idx="674">
                  <c:v>42</c:v>
                </c:pt>
                <c:pt idx="675">
                  <c:v>42</c:v>
                </c:pt>
                <c:pt idx="676">
                  <c:v>42</c:v>
                </c:pt>
                <c:pt idx="677">
                  <c:v>42</c:v>
                </c:pt>
                <c:pt idx="678">
                  <c:v>42</c:v>
                </c:pt>
                <c:pt idx="679">
                  <c:v>41</c:v>
                </c:pt>
                <c:pt idx="680">
                  <c:v>41</c:v>
                </c:pt>
                <c:pt idx="681">
                  <c:v>41</c:v>
                </c:pt>
                <c:pt idx="682">
                  <c:v>41</c:v>
                </c:pt>
                <c:pt idx="683">
                  <c:v>41</c:v>
                </c:pt>
                <c:pt idx="684">
                  <c:v>41</c:v>
                </c:pt>
                <c:pt idx="685">
                  <c:v>40</c:v>
                </c:pt>
                <c:pt idx="686">
                  <c:v>40</c:v>
                </c:pt>
                <c:pt idx="687">
                  <c:v>40</c:v>
                </c:pt>
                <c:pt idx="688">
                  <c:v>40</c:v>
                </c:pt>
                <c:pt idx="689">
                  <c:v>40</c:v>
                </c:pt>
                <c:pt idx="690">
                  <c:v>40</c:v>
                </c:pt>
                <c:pt idx="691">
                  <c:v>43</c:v>
                </c:pt>
                <c:pt idx="692">
                  <c:v>43</c:v>
                </c:pt>
                <c:pt idx="693">
                  <c:v>43</c:v>
                </c:pt>
                <c:pt idx="694">
                  <c:v>43</c:v>
                </c:pt>
                <c:pt idx="695">
                  <c:v>42</c:v>
                </c:pt>
                <c:pt idx="696">
                  <c:v>42</c:v>
                </c:pt>
                <c:pt idx="697">
                  <c:v>41</c:v>
                </c:pt>
                <c:pt idx="698">
                  <c:v>41</c:v>
                </c:pt>
                <c:pt idx="699">
                  <c:v>41</c:v>
                </c:pt>
                <c:pt idx="700">
                  <c:v>47</c:v>
                </c:pt>
                <c:pt idx="701">
                  <c:v>47</c:v>
                </c:pt>
                <c:pt idx="702">
                  <c:v>47</c:v>
                </c:pt>
                <c:pt idx="703">
                  <c:v>47</c:v>
                </c:pt>
                <c:pt idx="704">
                  <c:v>47</c:v>
                </c:pt>
                <c:pt idx="705">
                  <c:v>46</c:v>
                </c:pt>
                <c:pt idx="706">
                  <c:v>46</c:v>
                </c:pt>
                <c:pt idx="707">
                  <c:v>46</c:v>
                </c:pt>
                <c:pt idx="708">
                  <c:v>46</c:v>
                </c:pt>
                <c:pt idx="709">
                  <c:v>46</c:v>
                </c:pt>
                <c:pt idx="710">
                  <c:v>45</c:v>
                </c:pt>
                <c:pt idx="711">
                  <c:v>45</c:v>
                </c:pt>
                <c:pt idx="712">
                  <c:v>45</c:v>
                </c:pt>
                <c:pt idx="713">
                  <c:v>45</c:v>
                </c:pt>
                <c:pt idx="714">
                  <c:v>44</c:v>
                </c:pt>
                <c:pt idx="715">
                  <c:v>44</c:v>
                </c:pt>
                <c:pt idx="716">
                  <c:v>44</c:v>
                </c:pt>
                <c:pt idx="717">
                  <c:v>44</c:v>
                </c:pt>
                <c:pt idx="718">
                  <c:v>47</c:v>
                </c:pt>
                <c:pt idx="719">
                  <c:v>47</c:v>
                </c:pt>
                <c:pt idx="720">
                  <c:v>47</c:v>
                </c:pt>
                <c:pt idx="721">
                  <c:v>47</c:v>
                </c:pt>
                <c:pt idx="722">
                  <c:v>47</c:v>
                </c:pt>
                <c:pt idx="723">
                  <c:v>47</c:v>
                </c:pt>
                <c:pt idx="724">
                  <c:v>46</c:v>
                </c:pt>
                <c:pt idx="725">
                  <c:v>46</c:v>
                </c:pt>
                <c:pt idx="726">
                  <c:v>46</c:v>
                </c:pt>
                <c:pt idx="727">
                  <c:v>46</c:v>
                </c:pt>
                <c:pt idx="728">
                  <c:v>46</c:v>
                </c:pt>
                <c:pt idx="729">
                  <c:v>46</c:v>
                </c:pt>
                <c:pt idx="730">
                  <c:v>45</c:v>
                </c:pt>
                <c:pt idx="731">
                  <c:v>45</c:v>
                </c:pt>
                <c:pt idx="732">
                  <c:v>45</c:v>
                </c:pt>
                <c:pt idx="733">
                  <c:v>45</c:v>
                </c:pt>
                <c:pt idx="734">
                  <c:v>45</c:v>
                </c:pt>
                <c:pt idx="735">
                  <c:v>45</c:v>
                </c:pt>
                <c:pt idx="736">
                  <c:v>44</c:v>
                </c:pt>
                <c:pt idx="737">
                  <c:v>44</c:v>
                </c:pt>
                <c:pt idx="738">
                  <c:v>44</c:v>
                </c:pt>
                <c:pt idx="739">
                  <c:v>44</c:v>
                </c:pt>
                <c:pt idx="740">
                  <c:v>44</c:v>
                </c:pt>
                <c:pt idx="741">
                  <c:v>44</c:v>
                </c:pt>
                <c:pt idx="742">
                  <c:v>47</c:v>
                </c:pt>
                <c:pt idx="743">
                  <c:v>47</c:v>
                </c:pt>
                <c:pt idx="744">
                  <c:v>47</c:v>
                </c:pt>
                <c:pt idx="745">
                  <c:v>47</c:v>
                </c:pt>
                <c:pt idx="746">
                  <c:v>47</c:v>
                </c:pt>
                <c:pt idx="747">
                  <c:v>47</c:v>
                </c:pt>
                <c:pt idx="748">
                  <c:v>46</c:v>
                </c:pt>
                <c:pt idx="749">
                  <c:v>46</c:v>
                </c:pt>
                <c:pt idx="750">
                  <c:v>46</c:v>
                </c:pt>
                <c:pt idx="751">
                  <c:v>46</c:v>
                </c:pt>
                <c:pt idx="752">
                  <c:v>46</c:v>
                </c:pt>
                <c:pt idx="753">
                  <c:v>46</c:v>
                </c:pt>
                <c:pt idx="754">
                  <c:v>45</c:v>
                </c:pt>
                <c:pt idx="755">
                  <c:v>45</c:v>
                </c:pt>
                <c:pt idx="756">
                  <c:v>45</c:v>
                </c:pt>
                <c:pt idx="757">
                  <c:v>45</c:v>
                </c:pt>
                <c:pt idx="758">
                  <c:v>45</c:v>
                </c:pt>
                <c:pt idx="759">
                  <c:v>45</c:v>
                </c:pt>
                <c:pt idx="760">
                  <c:v>44</c:v>
                </c:pt>
                <c:pt idx="761">
                  <c:v>44</c:v>
                </c:pt>
                <c:pt idx="762">
                  <c:v>44</c:v>
                </c:pt>
                <c:pt idx="763">
                  <c:v>44</c:v>
                </c:pt>
                <c:pt idx="764">
                  <c:v>44</c:v>
                </c:pt>
                <c:pt idx="765">
                  <c:v>44</c:v>
                </c:pt>
                <c:pt idx="766">
                  <c:v>47</c:v>
                </c:pt>
                <c:pt idx="767">
                  <c:v>47</c:v>
                </c:pt>
                <c:pt idx="768">
                  <c:v>47</c:v>
                </c:pt>
                <c:pt idx="769">
                  <c:v>47</c:v>
                </c:pt>
                <c:pt idx="770">
                  <c:v>47</c:v>
                </c:pt>
                <c:pt idx="771">
                  <c:v>47</c:v>
                </c:pt>
                <c:pt idx="772">
                  <c:v>46</c:v>
                </c:pt>
                <c:pt idx="773">
                  <c:v>46</c:v>
                </c:pt>
                <c:pt idx="774">
                  <c:v>46</c:v>
                </c:pt>
                <c:pt idx="775">
                  <c:v>46</c:v>
                </c:pt>
                <c:pt idx="776">
                  <c:v>46</c:v>
                </c:pt>
                <c:pt idx="777">
                  <c:v>46</c:v>
                </c:pt>
                <c:pt idx="778">
                  <c:v>45</c:v>
                </c:pt>
                <c:pt idx="779">
                  <c:v>45</c:v>
                </c:pt>
                <c:pt idx="780">
                  <c:v>45</c:v>
                </c:pt>
                <c:pt idx="781">
                  <c:v>45</c:v>
                </c:pt>
                <c:pt idx="782">
                  <c:v>45</c:v>
                </c:pt>
                <c:pt idx="783">
                  <c:v>45</c:v>
                </c:pt>
                <c:pt idx="784">
                  <c:v>44</c:v>
                </c:pt>
                <c:pt idx="785">
                  <c:v>44</c:v>
                </c:pt>
                <c:pt idx="786">
                  <c:v>44</c:v>
                </c:pt>
                <c:pt idx="787">
                  <c:v>44</c:v>
                </c:pt>
                <c:pt idx="788">
                  <c:v>44</c:v>
                </c:pt>
                <c:pt idx="789">
                  <c:v>44</c:v>
                </c:pt>
                <c:pt idx="790">
                  <c:v>47</c:v>
                </c:pt>
                <c:pt idx="791">
                  <c:v>47</c:v>
                </c:pt>
                <c:pt idx="792">
                  <c:v>47</c:v>
                </c:pt>
                <c:pt idx="793">
                  <c:v>47</c:v>
                </c:pt>
                <c:pt idx="794">
                  <c:v>47</c:v>
                </c:pt>
                <c:pt idx="795">
                  <c:v>47</c:v>
                </c:pt>
                <c:pt idx="796">
                  <c:v>46</c:v>
                </c:pt>
                <c:pt idx="797">
                  <c:v>46</c:v>
                </c:pt>
                <c:pt idx="798">
                  <c:v>46</c:v>
                </c:pt>
                <c:pt idx="799">
                  <c:v>46</c:v>
                </c:pt>
                <c:pt idx="800">
                  <c:v>46</c:v>
                </c:pt>
                <c:pt idx="801">
                  <c:v>46</c:v>
                </c:pt>
                <c:pt idx="802">
                  <c:v>45</c:v>
                </c:pt>
                <c:pt idx="803">
                  <c:v>45</c:v>
                </c:pt>
                <c:pt idx="804">
                  <c:v>45</c:v>
                </c:pt>
                <c:pt idx="805">
                  <c:v>45</c:v>
                </c:pt>
                <c:pt idx="806">
                  <c:v>45</c:v>
                </c:pt>
                <c:pt idx="807">
                  <c:v>45</c:v>
                </c:pt>
                <c:pt idx="808">
                  <c:v>44</c:v>
                </c:pt>
                <c:pt idx="809">
                  <c:v>44</c:v>
                </c:pt>
                <c:pt idx="810">
                  <c:v>44</c:v>
                </c:pt>
                <c:pt idx="811">
                  <c:v>44</c:v>
                </c:pt>
                <c:pt idx="812">
                  <c:v>44</c:v>
                </c:pt>
                <c:pt idx="813">
                  <c:v>44</c:v>
                </c:pt>
                <c:pt idx="814">
                  <c:v>47</c:v>
                </c:pt>
                <c:pt idx="815">
                  <c:v>47</c:v>
                </c:pt>
                <c:pt idx="816">
                  <c:v>47</c:v>
                </c:pt>
                <c:pt idx="817">
                  <c:v>47</c:v>
                </c:pt>
                <c:pt idx="818">
                  <c:v>47</c:v>
                </c:pt>
                <c:pt idx="819">
                  <c:v>47</c:v>
                </c:pt>
                <c:pt idx="820">
                  <c:v>46</c:v>
                </c:pt>
                <c:pt idx="821">
                  <c:v>46</c:v>
                </c:pt>
                <c:pt idx="822">
                  <c:v>46</c:v>
                </c:pt>
                <c:pt idx="823">
                  <c:v>46</c:v>
                </c:pt>
                <c:pt idx="824">
                  <c:v>46</c:v>
                </c:pt>
                <c:pt idx="825">
                  <c:v>46</c:v>
                </c:pt>
                <c:pt idx="826">
                  <c:v>45</c:v>
                </c:pt>
                <c:pt idx="827">
                  <c:v>45</c:v>
                </c:pt>
                <c:pt idx="828">
                  <c:v>45</c:v>
                </c:pt>
                <c:pt idx="829">
                  <c:v>45</c:v>
                </c:pt>
                <c:pt idx="830">
                  <c:v>45</c:v>
                </c:pt>
                <c:pt idx="831">
                  <c:v>45</c:v>
                </c:pt>
                <c:pt idx="832">
                  <c:v>44</c:v>
                </c:pt>
                <c:pt idx="833">
                  <c:v>44</c:v>
                </c:pt>
                <c:pt idx="834">
                  <c:v>44</c:v>
                </c:pt>
                <c:pt idx="835">
                  <c:v>44</c:v>
                </c:pt>
                <c:pt idx="836">
                  <c:v>44</c:v>
                </c:pt>
                <c:pt idx="837">
                  <c:v>44</c:v>
                </c:pt>
                <c:pt idx="838">
                  <c:v>47</c:v>
                </c:pt>
                <c:pt idx="839">
                  <c:v>47</c:v>
                </c:pt>
                <c:pt idx="840">
                  <c:v>46</c:v>
                </c:pt>
                <c:pt idx="841">
                  <c:v>46</c:v>
                </c:pt>
                <c:pt idx="842">
                  <c:v>46</c:v>
                </c:pt>
                <c:pt idx="843">
                  <c:v>46</c:v>
                </c:pt>
                <c:pt idx="844">
                  <c:v>46</c:v>
                </c:pt>
                <c:pt idx="845">
                  <c:v>46</c:v>
                </c:pt>
                <c:pt idx="846">
                  <c:v>45</c:v>
                </c:pt>
                <c:pt idx="847">
                  <c:v>45</c:v>
                </c:pt>
                <c:pt idx="848">
                  <c:v>45</c:v>
                </c:pt>
                <c:pt idx="849">
                  <c:v>45</c:v>
                </c:pt>
                <c:pt idx="850">
                  <c:v>45</c:v>
                </c:pt>
                <c:pt idx="851">
                  <c:v>45</c:v>
                </c:pt>
                <c:pt idx="852">
                  <c:v>44</c:v>
                </c:pt>
                <c:pt idx="853">
                  <c:v>44</c:v>
                </c:pt>
                <c:pt idx="854">
                  <c:v>44</c:v>
                </c:pt>
                <c:pt idx="855">
                  <c:v>44</c:v>
                </c:pt>
                <c:pt idx="856">
                  <c:v>44</c:v>
                </c:pt>
                <c:pt idx="857">
                  <c:v>44</c:v>
                </c:pt>
                <c:pt idx="858">
                  <c:v>46</c:v>
                </c:pt>
                <c:pt idx="859">
                  <c:v>45</c:v>
                </c:pt>
                <c:pt idx="860">
                  <c:v>44</c:v>
                </c:pt>
                <c:pt idx="861">
                  <c:v>44</c:v>
                </c:pt>
                <c:pt idx="862">
                  <c:v>44</c:v>
                </c:pt>
                <c:pt idx="863">
                  <c:v>44</c:v>
                </c:pt>
                <c:pt idx="864">
                  <c:v>44</c:v>
                </c:pt>
                <c:pt idx="865">
                  <c:v>44</c:v>
                </c:pt>
                <c:pt idx="866">
                  <c:v>44</c:v>
                </c:pt>
                <c:pt idx="867">
                  <c:v>47</c:v>
                </c:pt>
                <c:pt idx="868">
                  <c:v>47</c:v>
                </c:pt>
                <c:pt idx="869">
                  <c:v>47</c:v>
                </c:pt>
                <c:pt idx="870">
                  <c:v>46</c:v>
                </c:pt>
                <c:pt idx="871">
                  <c:v>46</c:v>
                </c:pt>
                <c:pt idx="872">
                  <c:v>46</c:v>
                </c:pt>
                <c:pt idx="873">
                  <c:v>46</c:v>
                </c:pt>
                <c:pt idx="874">
                  <c:v>45</c:v>
                </c:pt>
                <c:pt idx="875">
                  <c:v>45</c:v>
                </c:pt>
                <c:pt idx="876">
                  <c:v>45</c:v>
                </c:pt>
                <c:pt idx="877">
                  <c:v>45</c:v>
                </c:pt>
                <c:pt idx="878">
                  <c:v>45</c:v>
                </c:pt>
                <c:pt idx="879">
                  <c:v>44</c:v>
                </c:pt>
                <c:pt idx="880">
                  <c:v>44</c:v>
                </c:pt>
                <c:pt idx="881">
                  <c:v>44</c:v>
                </c:pt>
                <c:pt idx="882">
                  <c:v>44</c:v>
                </c:pt>
                <c:pt idx="883">
                  <c:v>44</c:v>
                </c:pt>
                <c:pt idx="884">
                  <c:v>44</c:v>
                </c:pt>
                <c:pt idx="885">
                  <c:v>48</c:v>
                </c:pt>
                <c:pt idx="886">
                  <c:v>48</c:v>
                </c:pt>
                <c:pt idx="887">
                  <c:v>48</c:v>
                </c:pt>
                <c:pt idx="888">
                  <c:v>48</c:v>
                </c:pt>
                <c:pt idx="889">
                  <c:v>48</c:v>
                </c:pt>
                <c:pt idx="890">
                  <c:v>48</c:v>
                </c:pt>
                <c:pt idx="891">
                  <c:v>48</c:v>
                </c:pt>
                <c:pt idx="892">
                  <c:v>48</c:v>
                </c:pt>
                <c:pt idx="893">
                  <c:v>48</c:v>
                </c:pt>
                <c:pt idx="894">
                  <c:v>48</c:v>
                </c:pt>
                <c:pt idx="895">
                  <c:v>48</c:v>
                </c:pt>
                <c:pt idx="896">
                  <c:v>48</c:v>
                </c:pt>
                <c:pt idx="897">
                  <c:v>48</c:v>
                </c:pt>
                <c:pt idx="898">
                  <c:v>48</c:v>
                </c:pt>
                <c:pt idx="899">
                  <c:v>48</c:v>
                </c:pt>
                <c:pt idx="900">
                  <c:v>48</c:v>
                </c:pt>
                <c:pt idx="901">
                  <c:v>48</c:v>
                </c:pt>
                <c:pt idx="902">
                  <c:v>48</c:v>
                </c:pt>
                <c:pt idx="903">
                  <c:v>48</c:v>
                </c:pt>
                <c:pt idx="904">
                  <c:v>48</c:v>
                </c:pt>
                <c:pt idx="905">
                  <c:v>48</c:v>
                </c:pt>
                <c:pt idx="906">
                  <c:v>48</c:v>
                </c:pt>
                <c:pt idx="907">
                  <c:v>48</c:v>
                </c:pt>
                <c:pt idx="908">
                  <c:v>48</c:v>
                </c:pt>
                <c:pt idx="909">
                  <c:v>48</c:v>
                </c:pt>
                <c:pt idx="910">
                  <c:v>48</c:v>
                </c:pt>
                <c:pt idx="911">
                  <c:v>48</c:v>
                </c:pt>
                <c:pt idx="912">
                  <c:v>48</c:v>
                </c:pt>
                <c:pt idx="913">
                  <c:v>48</c:v>
                </c:pt>
                <c:pt idx="914">
                  <c:v>49</c:v>
                </c:pt>
                <c:pt idx="915">
                  <c:v>49</c:v>
                </c:pt>
                <c:pt idx="916">
                  <c:v>48</c:v>
                </c:pt>
                <c:pt idx="917">
                  <c:v>48</c:v>
                </c:pt>
                <c:pt idx="918">
                  <c:v>48</c:v>
                </c:pt>
                <c:pt idx="919">
                  <c:v>48</c:v>
                </c:pt>
                <c:pt idx="920">
                  <c:v>48</c:v>
                </c:pt>
                <c:pt idx="921">
                  <c:v>48</c:v>
                </c:pt>
                <c:pt idx="922">
                  <c:v>48</c:v>
                </c:pt>
                <c:pt idx="923">
                  <c:v>48</c:v>
                </c:pt>
              </c:numCache>
            </c:numRef>
          </c:yVal>
          <c:bubbleSize>
            <c:numRef>
              <c:f>all_usa_maxent!$E$4:$E$927</c:f>
              <c:numCache>
                <c:formatCode>General</c:formatCode>
                <c:ptCount val="924"/>
                <c:pt idx="0">
                  <c:v>2</c:v>
                </c:pt>
                <c:pt idx="1">
                  <c:v>2</c:v>
                </c:pt>
                <c:pt idx="2">
                  <c:v>0.5</c:v>
                </c:pt>
                <c:pt idx="3">
                  <c:v>0</c:v>
                </c:pt>
                <c:pt idx="4">
                  <c:v>2</c:v>
                </c:pt>
                <c:pt idx="5">
                  <c:v>1</c:v>
                </c:pt>
                <c:pt idx="6">
                  <c:v>0.5</c:v>
                </c:pt>
                <c:pt idx="7">
                  <c:v>0.25</c:v>
                </c:pt>
                <c:pt idx="8">
                  <c:v>0.25</c:v>
                </c:pt>
                <c:pt idx="9">
                  <c:v>0.5</c:v>
                </c:pt>
                <c:pt idx="10">
                  <c:v>0.125</c:v>
                </c:pt>
                <c:pt idx="11">
                  <c:v>0</c:v>
                </c:pt>
                <c:pt idx="12">
                  <c:v>0.125</c:v>
                </c:pt>
                <c:pt idx="13">
                  <c:v>0.125</c:v>
                </c:pt>
                <c:pt idx="14">
                  <c:v>0</c:v>
                </c:pt>
                <c:pt idx="15">
                  <c:v>0</c:v>
                </c:pt>
                <c:pt idx="16">
                  <c:v>0</c:v>
                </c:pt>
                <c:pt idx="17">
                  <c:v>0</c:v>
                </c:pt>
                <c:pt idx="18">
                  <c:v>4</c:v>
                </c:pt>
                <c:pt idx="19">
                  <c:v>8</c:v>
                </c:pt>
                <c:pt idx="20">
                  <c:v>16</c:v>
                </c:pt>
                <c:pt idx="21">
                  <c:v>32</c:v>
                </c:pt>
                <c:pt idx="22">
                  <c:v>16</c:v>
                </c:pt>
                <c:pt idx="23">
                  <c:v>8</c:v>
                </c:pt>
                <c:pt idx="24">
                  <c:v>4</c:v>
                </c:pt>
                <c:pt idx="25">
                  <c:v>4</c:v>
                </c:pt>
                <c:pt idx="26">
                  <c:v>16</c:v>
                </c:pt>
                <c:pt idx="27">
                  <c:v>16</c:v>
                </c:pt>
                <c:pt idx="28">
                  <c:v>2</c:v>
                </c:pt>
                <c:pt idx="29">
                  <c:v>2</c:v>
                </c:pt>
                <c:pt idx="30">
                  <c:v>8</c:v>
                </c:pt>
                <c:pt idx="31">
                  <c:v>32</c:v>
                </c:pt>
                <c:pt idx="32">
                  <c:v>32</c:v>
                </c:pt>
                <c:pt idx="33">
                  <c:v>32</c:v>
                </c:pt>
                <c:pt idx="34">
                  <c:v>64</c:v>
                </c:pt>
                <c:pt idx="35">
                  <c:v>128</c:v>
                </c:pt>
                <c:pt idx="36">
                  <c:v>128</c:v>
                </c:pt>
                <c:pt idx="37">
                  <c:v>4</c:v>
                </c:pt>
                <c:pt idx="38">
                  <c:v>8</c:v>
                </c:pt>
                <c:pt idx="39">
                  <c:v>4</c:v>
                </c:pt>
                <c:pt idx="40">
                  <c:v>8</c:v>
                </c:pt>
                <c:pt idx="41">
                  <c:v>8</c:v>
                </c:pt>
                <c:pt idx="42">
                  <c:v>2</c:v>
                </c:pt>
                <c:pt idx="43">
                  <c:v>16</c:v>
                </c:pt>
                <c:pt idx="44">
                  <c:v>8</c:v>
                </c:pt>
                <c:pt idx="45">
                  <c:v>16</c:v>
                </c:pt>
                <c:pt idx="46">
                  <c:v>16</c:v>
                </c:pt>
                <c:pt idx="47">
                  <c:v>8</c:v>
                </c:pt>
                <c:pt idx="48">
                  <c:v>2</c:v>
                </c:pt>
                <c:pt idx="49">
                  <c:v>16</c:v>
                </c:pt>
                <c:pt idx="50">
                  <c:v>16</c:v>
                </c:pt>
                <c:pt idx="51">
                  <c:v>16</c:v>
                </c:pt>
                <c:pt idx="52">
                  <c:v>8</c:v>
                </c:pt>
                <c:pt idx="53">
                  <c:v>2</c:v>
                </c:pt>
                <c:pt idx="54">
                  <c:v>2</c:v>
                </c:pt>
                <c:pt idx="55">
                  <c:v>2</c:v>
                </c:pt>
                <c:pt idx="56">
                  <c:v>1</c:v>
                </c:pt>
                <c:pt idx="57">
                  <c:v>1</c:v>
                </c:pt>
                <c:pt idx="58">
                  <c:v>1</c:v>
                </c:pt>
                <c:pt idx="59">
                  <c:v>0.5</c:v>
                </c:pt>
                <c:pt idx="60">
                  <c:v>4</c:v>
                </c:pt>
                <c:pt idx="61">
                  <c:v>4</c:v>
                </c:pt>
                <c:pt idx="62">
                  <c:v>4</c:v>
                </c:pt>
                <c:pt idx="63">
                  <c:v>2</c:v>
                </c:pt>
                <c:pt idx="64">
                  <c:v>4</c:v>
                </c:pt>
                <c:pt idx="65">
                  <c:v>4</c:v>
                </c:pt>
                <c:pt idx="66">
                  <c:v>2</c:v>
                </c:pt>
                <c:pt idx="67">
                  <c:v>2</c:v>
                </c:pt>
                <c:pt idx="68">
                  <c:v>1</c:v>
                </c:pt>
                <c:pt idx="69">
                  <c:v>0.25</c:v>
                </c:pt>
                <c:pt idx="70">
                  <c:v>2</c:v>
                </c:pt>
                <c:pt idx="71">
                  <c:v>1</c:v>
                </c:pt>
                <c:pt idx="72">
                  <c:v>0.125</c:v>
                </c:pt>
                <c:pt idx="73">
                  <c:v>0.125</c:v>
                </c:pt>
                <c:pt idx="74">
                  <c:v>0</c:v>
                </c:pt>
                <c:pt idx="75">
                  <c:v>0</c:v>
                </c:pt>
                <c:pt idx="76">
                  <c:v>0</c:v>
                </c:pt>
                <c:pt idx="77">
                  <c:v>0</c:v>
                </c:pt>
                <c:pt idx="78">
                  <c:v>0</c:v>
                </c:pt>
                <c:pt idx="79">
                  <c:v>4</c:v>
                </c:pt>
                <c:pt idx="80">
                  <c:v>4</c:v>
                </c:pt>
                <c:pt idx="81">
                  <c:v>16</c:v>
                </c:pt>
                <c:pt idx="82">
                  <c:v>8</c:v>
                </c:pt>
                <c:pt idx="83">
                  <c:v>8</c:v>
                </c:pt>
                <c:pt idx="84">
                  <c:v>2</c:v>
                </c:pt>
                <c:pt idx="85">
                  <c:v>2</c:v>
                </c:pt>
                <c:pt idx="86">
                  <c:v>2</c:v>
                </c:pt>
                <c:pt idx="87">
                  <c:v>4</c:v>
                </c:pt>
                <c:pt idx="88">
                  <c:v>4</c:v>
                </c:pt>
                <c:pt idx="89">
                  <c:v>2</c:v>
                </c:pt>
                <c:pt idx="90">
                  <c:v>4</c:v>
                </c:pt>
                <c:pt idx="91">
                  <c:v>0</c:v>
                </c:pt>
                <c:pt idx="92">
                  <c:v>0</c:v>
                </c:pt>
                <c:pt idx="93">
                  <c:v>0</c:v>
                </c:pt>
                <c:pt idx="94">
                  <c:v>0</c:v>
                </c:pt>
                <c:pt idx="95">
                  <c:v>2</c:v>
                </c:pt>
                <c:pt idx="96">
                  <c:v>2</c:v>
                </c:pt>
                <c:pt idx="97">
                  <c:v>0.5</c:v>
                </c:pt>
                <c:pt idx="98">
                  <c:v>0</c:v>
                </c:pt>
                <c:pt idx="99">
                  <c:v>2</c:v>
                </c:pt>
                <c:pt idx="100">
                  <c:v>0.5</c:v>
                </c:pt>
                <c:pt idx="101">
                  <c:v>0.25</c:v>
                </c:pt>
                <c:pt idx="102">
                  <c:v>0.125</c:v>
                </c:pt>
                <c:pt idx="103">
                  <c:v>1</c:v>
                </c:pt>
                <c:pt idx="104">
                  <c:v>0.5</c:v>
                </c:pt>
                <c:pt idx="105">
                  <c:v>0</c:v>
                </c:pt>
                <c:pt idx="106">
                  <c:v>1</c:v>
                </c:pt>
                <c:pt idx="107">
                  <c:v>1</c:v>
                </c:pt>
                <c:pt idx="108">
                  <c:v>0.125</c:v>
                </c:pt>
                <c:pt idx="109">
                  <c:v>256</c:v>
                </c:pt>
                <c:pt idx="110">
                  <c:v>128</c:v>
                </c:pt>
                <c:pt idx="111">
                  <c:v>256</c:v>
                </c:pt>
                <c:pt idx="112">
                  <c:v>0</c:v>
                </c:pt>
                <c:pt idx="113">
                  <c:v>16</c:v>
                </c:pt>
                <c:pt idx="114">
                  <c:v>64</c:v>
                </c:pt>
                <c:pt idx="115">
                  <c:v>64</c:v>
                </c:pt>
                <c:pt idx="116">
                  <c:v>256</c:v>
                </c:pt>
                <c:pt idx="117">
                  <c:v>128</c:v>
                </c:pt>
                <c:pt idx="118">
                  <c:v>128</c:v>
                </c:pt>
                <c:pt idx="119">
                  <c:v>512</c:v>
                </c:pt>
                <c:pt idx="120">
                  <c:v>256</c:v>
                </c:pt>
                <c:pt idx="121">
                  <c:v>128</c:v>
                </c:pt>
                <c:pt idx="122">
                  <c:v>128</c:v>
                </c:pt>
                <c:pt idx="123">
                  <c:v>32</c:v>
                </c:pt>
                <c:pt idx="124">
                  <c:v>32</c:v>
                </c:pt>
                <c:pt idx="125">
                  <c:v>0</c:v>
                </c:pt>
                <c:pt idx="126">
                  <c:v>0</c:v>
                </c:pt>
                <c:pt idx="127">
                  <c:v>16</c:v>
                </c:pt>
                <c:pt idx="128">
                  <c:v>256</c:v>
                </c:pt>
                <c:pt idx="129">
                  <c:v>32</c:v>
                </c:pt>
                <c:pt idx="130">
                  <c:v>8</c:v>
                </c:pt>
                <c:pt idx="131">
                  <c:v>0</c:v>
                </c:pt>
                <c:pt idx="132">
                  <c:v>0</c:v>
                </c:pt>
                <c:pt idx="133">
                  <c:v>512</c:v>
                </c:pt>
                <c:pt idx="134">
                  <c:v>4</c:v>
                </c:pt>
                <c:pt idx="135">
                  <c:v>4</c:v>
                </c:pt>
                <c:pt idx="136">
                  <c:v>64</c:v>
                </c:pt>
                <c:pt idx="137">
                  <c:v>16</c:v>
                </c:pt>
                <c:pt idx="138">
                  <c:v>32</c:v>
                </c:pt>
                <c:pt idx="139">
                  <c:v>8</c:v>
                </c:pt>
                <c:pt idx="140">
                  <c:v>16</c:v>
                </c:pt>
                <c:pt idx="141">
                  <c:v>64</c:v>
                </c:pt>
                <c:pt idx="142">
                  <c:v>128</c:v>
                </c:pt>
                <c:pt idx="143">
                  <c:v>128</c:v>
                </c:pt>
                <c:pt idx="144">
                  <c:v>128</c:v>
                </c:pt>
                <c:pt idx="145">
                  <c:v>16</c:v>
                </c:pt>
                <c:pt idx="146">
                  <c:v>16</c:v>
                </c:pt>
                <c:pt idx="147">
                  <c:v>16</c:v>
                </c:pt>
                <c:pt idx="148">
                  <c:v>16</c:v>
                </c:pt>
                <c:pt idx="149">
                  <c:v>8</c:v>
                </c:pt>
                <c:pt idx="150">
                  <c:v>16</c:v>
                </c:pt>
                <c:pt idx="151">
                  <c:v>1024</c:v>
                </c:pt>
                <c:pt idx="152">
                  <c:v>512</c:v>
                </c:pt>
                <c:pt idx="153">
                  <c:v>256</c:v>
                </c:pt>
                <c:pt idx="154">
                  <c:v>4</c:v>
                </c:pt>
                <c:pt idx="155">
                  <c:v>8</c:v>
                </c:pt>
                <c:pt idx="156">
                  <c:v>4</c:v>
                </c:pt>
                <c:pt idx="157">
                  <c:v>64</c:v>
                </c:pt>
                <c:pt idx="158">
                  <c:v>16</c:v>
                </c:pt>
                <c:pt idx="159">
                  <c:v>16</c:v>
                </c:pt>
                <c:pt idx="160">
                  <c:v>32</c:v>
                </c:pt>
                <c:pt idx="161">
                  <c:v>32</c:v>
                </c:pt>
                <c:pt idx="162">
                  <c:v>64</c:v>
                </c:pt>
                <c:pt idx="163">
                  <c:v>16</c:v>
                </c:pt>
                <c:pt idx="164">
                  <c:v>16</c:v>
                </c:pt>
                <c:pt idx="165">
                  <c:v>4</c:v>
                </c:pt>
                <c:pt idx="166">
                  <c:v>32</c:v>
                </c:pt>
                <c:pt idx="167">
                  <c:v>8</c:v>
                </c:pt>
                <c:pt idx="168">
                  <c:v>8</c:v>
                </c:pt>
                <c:pt idx="169">
                  <c:v>8</c:v>
                </c:pt>
                <c:pt idx="170">
                  <c:v>4</c:v>
                </c:pt>
                <c:pt idx="171">
                  <c:v>4</c:v>
                </c:pt>
                <c:pt idx="172">
                  <c:v>32</c:v>
                </c:pt>
                <c:pt idx="173">
                  <c:v>16</c:v>
                </c:pt>
                <c:pt idx="174">
                  <c:v>64</c:v>
                </c:pt>
                <c:pt idx="175">
                  <c:v>4</c:v>
                </c:pt>
                <c:pt idx="176">
                  <c:v>1</c:v>
                </c:pt>
                <c:pt idx="177">
                  <c:v>1</c:v>
                </c:pt>
                <c:pt idx="178">
                  <c:v>8</c:v>
                </c:pt>
                <c:pt idx="179">
                  <c:v>4</c:v>
                </c:pt>
                <c:pt idx="180">
                  <c:v>32</c:v>
                </c:pt>
                <c:pt idx="181">
                  <c:v>8</c:v>
                </c:pt>
                <c:pt idx="182">
                  <c:v>2</c:v>
                </c:pt>
                <c:pt idx="183">
                  <c:v>0.5</c:v>
                </c:pt>
                <c:pt idx="184">
                  <c:v>8</c:v>
                </c:pt>
                <c:pt idx="185">
                  <c:v>8</c:v>
                </c:pt>
                <c:pt idx="186">
                  <c:v>4</c:v>
                </c:pt>
                <c:pt idx="187">
                  <c:v>4</c:v>
                </c:pt>
                <c:pt idx="188">
                  <c:v>4</c:v>
                </c:pt>
                <c:pt idx="189">
                  <c:v>8</c:v>
                </c:pt>
                <c:pt idx="190">
                  <c:v>8</c:v>
                </c:pt>
                <c:pt idx="191">
                  <c:v>8</c:v>
                </c:pt>
                <c:pt idx="192">
                  <c:v>2</c:v>
                </c:pt>
                <c:pt idx="193">
                  <c:v>4</c:v>
                </c:pt>
                <c:pt idx="194">
                  <c:v>4</c:v>
                </c:pt>
                <c:pt idx="195">
                  <c:v>8</c:v>
                </c:pt>
                <c:pt idx="196">
                  <c:v>4</c:v>
                </c:pt>
                <c:pt idx="197">
                  <c:v>4</c:v>
                </c:pt>
                <c:pt idx="198">
                  <c:v>4</c:v>
                </c:pt>
                <c:pt idx="199">
                  <c:v>4</c:v>
                </c:pt>
                <c:pt idx="200">
                  <c:v>4</c:v>
                </c:pt>
                <c:pt idx="201">
                  <c:v>2</c:v>
                </c:pt>
                <c:pt idx="202">
                  <c:v>4</c:v>
                </c:pt>
                <c:pt idx="203">
                  <c:v>8</c:v>
                </c:pt>
                <c:pt idx="204">
                  <c:v>4</c:v>
                </c:pt>
                <c:pt idx="205">
                  <c:v>8</c:v>
                </c:pt>
                <c:pt idx="206">
                  <c:v>8</c:v>
                </c:pt>
                <c:pt idx="207">
                  <c:v>2</c:v>
                </c:pt>
                <c:pt idx="208">
                  <c:v>8</c:v>
                </c:pt>
                <c:pt idx="209">
                  <c:v>32</c:v>
                </c:pt>
                <c:pt idx="210">
                  <c:v>128</c:v>
                </c:pt>
                <c:pt idx="211">
                  <c:v>64</c:v>
                </c:pt>
                <c:pt idx="212">
                  <c:v>16</c:v>
                </c:pt>
                <c:pt idx="213">
                  <c:v>2</c:v>
                </c:pt>
                <c:pt idx="214">
                  <c:v>32</c:v>
                </c:pt>
                <c:pt idx="215">
                  <c:v>64</c:v>
                </c:pt>
                <c:pt idx="216">
                  <c:v>32</c:v>
                </c:pt>
                <c:pt idx="217">
                  <c:v>4</c:v>
                </c:pt>
                <c:pt idx="218">
                  <c:v>0.25</c:v>
                </c:pt>
                <c:pt idx="219">
                  <c:v>1</c:v>
                </c:pt>
                <c:pt idx="220">
                  <c:v>2</c:v>
                </c:pt>
                <c:pt idx="221">
                  <c:v>2</c:v>
                </c:pt>
                <c:pt idx="222">
                  <c:v>2</c:v>
                </c:pt>
                <c:pt idx="223">
                  <c:v>2</c:v>
                </c:pt>
                <c:pt idx="224">
                  <c:v>1</c:v>
                </c:pt>
                <c:pt idx="225">
                  <c:v>8</c:v>
                </c:pt>
                <c:pt idx="226">
                  <c:v>4</c:v>
                </c:pt>
                <c:pt idx="227">
                  <c:v>4</c:v>
                </c:pt>
                <c:pt idx="228">
                  <c:v>2</c:v>
                </c:pt>
                <c:pt idx="229">
                  <c:v>4</c:v>
                </c:pt>
                <c:pt idx="230">
                  <c:v>1</c:v>
                </c:pt>
                <c:pt idx="231">
                  <c:v>4</c:v>
                </c:pt>
                <c:pt idx="232">
                  <c:v>2</c:v>
                </c:pt>
                <c:pt idx="233">
                  <c:v>8</c:v>
                </c:pt>
                <c:pt idx="234">
                  <c:v>32</c:v>
                </c:pt>
                <c:pt idx="235">
                  <c:v>16</c:v>
                </c:pt>
                <c:pt idx="236">
                  <c:v>32</c:v>
                </c:pt>
                <c:pt idx="237">
                  <c:v>64</c:v>
                </c:pt>
                <c:pt idx="238">
                  <c:v>4</c:v>
                </c:pt>
                <c:pt idx="239">
                  <c:v>8</c:v>
                </c:pt>
                <c:pt idx="240">
                  <c:v>8</c:v>
                </c:pt>
                <c:pt idx="241">
                  <c:v>8</c:v>
                </c:pt>
                <c:pt idx="242">
                  <c:v>16</c:v>
                </c:pt>
                <c:pt idx="243">
                  <c:v>32</c:v>
                </c:pt>
                <c:pt idx="244">
                  <c:v>4</c:v>
                </c:pt>
                <c:pt idx="245">
                  <c:v>4</c:v>
                </c:pt>
                <c:pt idx="246">
                  <c:v>16</c:v>
                </c:pt>
                <c:pt idx="247">
                  <c:v>16</c:v>
                </c:pt>
                <c:pt idx="248">
                  <c:v>32</c:v>
                </c:pt>
                <c:pt idx="249">
                  <c:v>8</c:v>
                </c:pt>
                <c:pt idx="250">
                  <c:v>2</c:v>
                </c:pt>
                <c:pt idx="251">
                  <c:v>4</c:v>
                </c:pt>
                <c:pt idx="252">
                  <c:v>8</c:v>
                </c:pt>
                <c:pt idx="253">
                  <c:v>8</c:v>
                </c:pt>
                <c:pt idx="254">
                  <c:v>8</c:v>
                </c:pt>
                <c:pt idx="255">
                  <c:v>8</c:v>
                </c:pt>
                <c:pt idx="256">
                  <c:v>256</c:v>
                </c:pt>
                <c:pt idx="257">
                  <c:v>256</c:v>
                </c:pt>
                <c:pt idx="258">
                  <c:v>32</c:v>
                </c:pt>
                <c:pt idx="259">
                  <c:v>8</c:v>
                </c:pt>
                <c:pt idx="260">
                  <c:v>8</c:v>
                </c:pt>
                <c:pt idx="261">
                  <c:v>2</c:v>
                </c:pt>
                <c:pt idx="262">
                  <c:v>32</c:v>
                </c:pt>
                <c:pt idx="263">
                  <c:v>16</c:v>
                </c:pt>
                <c:pt idx="264">
                  <c:v>8</c:v>
                </c:pt>
                <c:pt idx="265">
                  <c:v>4</c:v>
                </c:pt>
                <c:pt idx="266">
                  <c:v>1</c:v>
                </c:pt>
                <c:pt idx="267">
                  <c:v>1</c:v>
                </c:pt>
                <c:pt idx="268">
                  <c:v>8</c:v>
                </c:pt>
                <c:pt idx="269">
                  <c:v>8</c:v>
                </c:pt>
                <c:pt idx="270">
                  <c:v>4</c:v>
                </c:pt>
                <c:pt idx="271">
                  <c:v>1</c:v>
                </c:pt>
                <c:pt idx="272">
                  <c:v>0.25</c:v>
                </c:pt>
                <c:pt idx="273">
                  <c:v>0.25</c:v>
                </c:pt>
                <c:pt idx="274">
                  <c:v>4</c:v>
                </c:pt>
                <c:pt idx="275">
                  <c:v>4</c:v>
                </c:pt>
                <c:pt idx="276">
                  <c:v>1</c:v>
                </c:pt>
                <c:pt idx="277">
                  <c:v>0.5</c:v>
                </c:pt>
                <c:pt idx="278">
                  <c:v>0</c:v>
                </c:pt>
                <c:pt idx="279">
                  <c:v>0.5</c:v>
                </c:pt>
                <c:pt idx="280">
                  <c:v>0.125</c:v>
                </c:pt>
                <c:pt idx="281">
                  <c:v>0</c:v>
                </c:pt>
                <c:pt idx="282">
                  <c:v>0.125</c:v>
                </c:pt>
                <c:pt idx="283">
                  <c:v>0</c:v>
                </c:pt>
                <c:pt idx="284">
                  <c:v>1024</c:v>
                </c:pt>
                <c:pt idx="285">
                  <c:v>256</c:v>
                </c:pt>
                <c:pt idx="286">
                  <c:v>32</c:v>
                </c:pt>
                <c:pt idx="287">
                  <c:v>2048</c:v>
                </c:pt>
                <c:pt idx="288">
                  <c:v>2048</c:v>
                </c:pt>
                <c:pt idx="289">
                  <c:v>32</c:v>
                </c:pt>
                <c:pt idx="290">
                  <c:v>4</c:v>
                </c:pt>
                <c:pt idx="291">
                  <c:v>256</c:v>
                </c:pt>
                <c:pt idx="292">
                  <c:v>0</c:v>
                </c:pt>
                <c:pt idx="293">
                  <c:v>64</c:v>
                </c:pt>
                <c:pt idx="294">
                  <c:v>256</c:v>
                </c:pt>
                <c:pt idx="295">
                  <c:v>128</c:v>
                </c:pt>
                <c:pt idx="296">
                  <c:v>0</c:v>
                </c:pt>
                <c:pt idx="297">
                  <c:v>32</c:v>
                </c:pt>
                <c:pt idx="298">
                  <c:v>256</c:v>
                </c:pt>
                <c:pt idx="299">
                  <c:v>128</c:v>
                </c:pt>
                <c:pt idx="300">
                  <c:v>64</c:v>
                </c:pt>
                <c:pt idx="301">
                  <c:v>32</c:v>
                </c:pt>
                <c:pt idx="302">
                  <c:v>32</c:v>
                </c:pt>
                <c:pt idx="303">
                  <c:v>32</c:v>
                </c:pt>
                <c:pt idx="304">
                  <c:v>64</c:v>
                </c:pt>
                <c:pt idx="305">
                  <c:v>256</c:v>
                </c:pt>
                <c:pt idx="306">
                  <c:v>256</c:v>
                </c:pt>
                <c:pt idx="307">
                  <c:v>32</c:v>
                </c:pt>
                <c:pt idx="308">
                  <c:v>32</c:v>
                </c:pt>
                <c:pt idx="309">
                  <c:v>16</c:v>
                </c:pt>
                <c:pt idx="310">
                  <c:v>32</c:v>
                </c:pt>
                <c:pt idx="311">
                  <c:v>2048</c:v>
                </c:pt>
                <c:pt idx="312">
                  <c:v>256</c:v>
                </c:pt>
                <c:pt idx="313">
                  <c:v>256</c:v>
                </c:pt>
                <c:pt idx="314">
                  <c:v>64</c:v>
                </c:pt>
                <c:pt idx="315">
                  <c:v>64</c:v>
                </c:pt>
                <c:pt idx="316">
                  <c:v>64</c:v>
                </c:pt>
                <c:pt idx="317">
                  <c:v>64</c:v>
                </c:pt>
                <c:pt idx="318">
                  <c:v>1024</c:v>
                </c:pt>
                <c:pt idx="319">
                  <c:v>512</c:v>
                </c:pt>
                <c:pt idx="320">
                  <c:v>128</c:v>
                </c:pt>
                <c:pt idx="321">
                  <c:v>64</c:v>
                </c:pt>
                <c:pt idx="322">
                  <c:v>256</c:v>
                </c:pt>
                <c:pt idx="323">
                  <c:v>32</c:v>
                </c:pt>
                <c:pt idx="324">
                  <c:v>256</c:v>
                </c:pt>
                <c:pt idx="325">
                  <c:v>128</c:v>
                </c:pt>
                <c:pt idx="326">
                  <c:v>128</c:v>
                </c:pt>
                <c:pt idx="327">
                  <c:v>512</c:v>
                </c:pt>
                <c:pt idx="328">
                  <c:v>512</c:v>
                </c:pt>
                <c:pt idx="329">
                  <c:v>64</c:v>
                </c:pt>
                <c:pt idx="330">
                  <c:v>64</c:v>
                </c:pt>
                <c:pt idx="331">
                  <c:v>512</c:v>
                </c:pt>
                <c:pt idx="332">
                  <c:v>128</c:v>
                </c:pt>
                <c:pt idx="333">
                  <c:v>256</c:v>
                </c:pt>
                <c:pt idx="334">
                  <c:v>1024</c:v>
                </c:pt>
                <c:pt idx="335">
                  <c:v>64</c:v>
                </c:pt>
                <c:pt idx="336">
                  <c:v>256</c:v>
                </c:pt>
                <c:pt idx="337">
                  <c:v>512</c:v>
                </c:pt>
                <c:pt idx="338">
                  <c:v>256</c:v>
                </c:pt>
                <c:pt idx="339">
                  <c:v>64</c:v>
                </c:pt>
                <c:pt idx="340">
                  <c:v>256</c:v>
                </c:pt>
                <c:pt idx="341">
                  <c:v>128</c:v>
                </c:pt>
                <c:pt idx="342">
                  <c:v>64</c:v>
                </c:pt>
                <c:pt idx="343">
                  <c:v>32</c:v>
                </c:pt>
                <c:pt idx="344">
                  <c:v>128</c:v>
                </c:pt>
                <c:pt idx="345">
                  <c:v>32</c:v>
                </c:pt>
                <c:pt idx="346">
                  <c:v>16</c:v>
                </c:pt>
                <c:pt idx="347">
                  <c:v>2048</c:v>
                </c:pt>
                <c:pt idx="348">
                  <c:v>2048</c:v>
                </c:pt>
                <c:pt idx="349">
                  <c:v>256</c:v>
                </c:pt>
                <c:pt idx="350">
                  <c:v>8</c:v>
                </c:pt>
                <c:pt idx="351">
                  <c:v>4</c:v>
                </c:pt>
                <c:pt idx="352">
                  <c:v>4</c:v>
                </c:pt>
                <c:pt idx="353">
                  <c:v>1024</c:v>
                </c:pt>
                <c:pt idx="354">
                  <c:v>1024</c:v>
                </c:pt>
                <c:pt idx="355">
                  <c:v>512</c:v>
                </c:pt>
                <c:pt idx="356">
                  <c:v>16</c:v>
                </c:pt>
                <c:pt idx="357">
                  <c:v>2</c:v>
                </c:pt>
                <c:pt idx="358">
                  <c:v>1</c:v>
                </c:pt>
                <c:pt idx="359">
                  <c:v>1024</c:v>
                </c:pt>
                <c:pt idx="360">
                  <c:v>16</c:v>
                </c:pt>
                <c:pt idx="361">
                  <c:v>256</c:v>
                </c:pt>
                <c:pt idx="362">
                  <c:v>32</c:v>
                </c:pt>
                <c:pt idx="363">
                  <c:v>16</c:v>
                </c:pt>
                <c:pt idx="364">
                  <c:v>2</c:v>
                </c:pt>
                <c:pt idx="365">
                  <c:v>32</c:v>
                </c:pt>
                <c:pt idx="366">
                  <c:v>256</c:v>
                </c:pt>
                <c:pt idx="367">
                  <c:v>64</c:v>
                </c:pt>
                <c:pt idx="368">
                  <c:v>16</c:v>
                </c:pt>
                <c:pt idx="369">
                  <c:v>16</c:v>
                </c:pt>
                <c:pt idx="370">
                  <c:v>2</c:v>
                </c:pt>
                <c:pt idx="371">
                  <c:v>4</c:v>
                </c:pt>
                <c:pt idx="372">
                  <c:v>2</c:v>
                </c:pt>
                <c:pt idx="373">
                  <c:v>2</c:v>
                </c:pt>
                <c:pt idx="374">
                  <c:v>2</c:v>
                </c:pt>
                <c:pt idx="375">
                  <c:v>2</c:v>
                </c:pt>
                <c:pt idx="376">
                  <c:v>4</c:v>
                </c:pt>
                <c:pt idx="377">
                  <c:v>2</c:v>
                </c:pt>
                <c:pt idx="378">
                  <c:v>2</c:v>
                </c:pt>
                <c:pt idx="379">
                  <c:v>2</c:v>
                </c:pt>
                <c:pt idx="380">
                  <c:v>2</c:v>
                </c:pt>
                <c:pt idx="381">
                  <c:v>2</c:v>
                </c:pt>
                <c:pt idx="382">
                  <c:v>4</c:v>
                </c:pt>
                <c:pt idx="383">
                  <c:v>1</c:v>
                </c:pt>
                <c:pt idx="384">
                  <c:v>2</c:v>
                </c:pt>
                <c:pt idx="385">
                  <c:v>2</c:v>
                </c:pt>
                <c:pt idx="386">
                  <c:v>2</c:v>
                </c:pt>
                <c:pt idx="387">
                  <c:v>0.5</c:v>
                </c:pt>
                <c:pt idx="388">
                  <c:v>4</c:v>
                </c:pt>
                <c:pt idx="389">
                  <c:v>2</c:v>
                </c:pt>
                <c:pt idx="390">
                  <c:v>4</c:v>
                </c:pt>
                <c:pt idx="391">
                  <c:v>2</c:v>
                </c:pt>
                <c:pt idx="392">
                  <c:v>1</c:v>
                </c:pt>
                <c:pt idx="393">
                  <c:v>2</c:v>
                </c:pt>
                <c:pt idx="394">
                  <c:v>8</c:v>
                </c:pt>
                <c:pt idx="395">
                  <c:v>4</c:v>
                </c:pt>
                <c:pt idx="396">
                  <c:v>4</c:v>
                </c:pt>
                <c:pt idx="397">
                  <c:v>4</c:v>
                </c:pt>
                <c:pt idx="398">
                  <c:v>4</c:v>
                </c:pt>
                <c:pt idx="399">
                  <c:v>4</c:v>
                </c:pt>
                <c:pt idx="400">
                  <c:v>4</c:v>
                </c:pt>
                <c:pt idx="401">
                  <c:v>4</c:v>
                </c:pt>
                <c:pt idx="402">
                  <c:v>4</c:v>
                </c:pt>
                <c:pt idx="403">
                  <c:v>8</c:v>
                </c:pt>
                <c:pt idx="404">
                  <c:v>16</c:v>
                </c:pt>
                <c:pt idx="405">
                  <c:v>16</c:v>
                </c:pt>
                <c:pt idx="406">
                  <c:v>8</c:v>
                </c:pt>
                <c:pt idx="407">
                  <c:v>4</c:v>
                </c:pt>
                <c:pt idx="408">
                  <c:v>2</c:v>
                </c:pt>
                <c:pt idx="409">
                  <c:v>8</c:v>
                </c:pt>
                <c:pt idx="410">
                  <c:v>32</c:v>
                </c:pt>
                <c:pt idx="411">
                  <c:v>32</c:v>
                </c:pt>
                <c:pt idx="412">
                  <c:v>32</c:v>
                </c:pt>
                <c:pt idx="413">
                  <c:v>4</c:v>
                </c:pt>
                <c:pt idx="414">
                  <c:v>16</c:v>
                </c:pt>
                <c:pt idx="415">
                  <c:v>64</c:v>
                </c:pt>
                <c:pt idx="416">
                  <c:v>64</c:v>
                </c:pt>
                <c:pt idx="417">
                  <c:v>16</c:v>
                </c:pt>
                <c:pt idx="418">
                  <c:v>8</c:v>
                </c:pt>
                <c:pt idx="419">
                  <c:v>1</c:v>
                </c:pt>
                <c:pt idx="420">
                  <c:v>1</c:v>
                </c:pt>
                <c:pt idx="421">
                  <c:v>2</c:v>
                </c:pt>
                <c:pt idx="422">
                  <c:v>8</c:v>
                </c:pt>
                <c:pt idx="423">
                  <c:v>2</c:v>
                </c:pt>
                <c:pt idx="424">
                  <c:v>8</c:v>
                </c:pt>
                <c:pt idx="425">
                  <c:v>1</c:v>
                </c:pt>
                <c:pt idx="426">
                  <c:v>1</c:v>
                </c:pt>
                <c:pt idx="427">
                  <c:v>2</c:v>
                </c:pt>
                <c:pt idx="428">
                  <c:v>16</c:v>
                </c:pt>
                <c:pt idx="429">
                  <c:v>8</c:v>
                </c:pt>
                <c:pt idx="430">
                  <c:v>16</c:v>
                </c:pt>
                <c:pt idx="431">
                  <c:v>8</c:v>
                </c:pt>
                <c:pt idx="432">
                  <c:v>8</c:v>
                </c:pt>
                <c:pt idx="433">
                  <c:v>4</c:v>
                </c:pt>
                <c:pt idx="434">
                  <c:v>16</c:v>
                </c:pt>
                <c:pt idx="435">
                  <c:v>16</c:v>
                </c:pt>
                <c:pt idx="436">
                  <c:v>32</c:v>
                </c:pt>
                <c:pt idx="437">
                  <c:v>2</c:v>
                </c:pt>
                <c:pt idx="438">
                  <c:v>4</c:v>
                </c:pt>
                <c:pt idx="439">
                  <c:v>16</c:v>
                </c:pt>
                <c:pt idx="440">
                  <c:v>16</c:v>
                </c:pt>
                <c:pt idx="441">
                  <c:v>64</c:v>
                </c:pt>
                <c:pt idx="442">
                  <c:v>128</c:v>
                </c:pt>
                <c:pt idx="443">
                  <c:v>4</c:v>
                </c:pt>
                <c:pt idx="444">
                  <c:v>16</c:v>
                </c:pt>
                <c:pt idx="445">
                  <c:v>64</c:v>
                </c:pt>
                <c:pt idx="446">
                  <c:v>32</c:v>
                </c:pt>
                <c:pt idx="447">
                  <c:v>256</c:v>
                </c:pt>
                <c:pt idx="448">
                  <c:v>128</c:v>
                </c:pt>
                <c:pt idx="449">
                  <c:v>32</c:v>
                </c:pt>
                <c:pt idx="450">
                  <c:v>64</c:v>
                </c:pt>
                <c:pt idx="451">
                  <c:v>128</c:v>
                </c:pt>
                <c:pt idx="452">
                  <c:v>512</c:v>
                </c:pt>
                <c:pt idx="453">
                  <c:v>512</c:v>
                </c:pt>
                <c:pt idx="454">
                  <c:v>64</c:v>
                </c:pt>
                <c:pt idx="455">
                  <c:v>128</c:v>
                </c:pt>
                <c:pt idx="456">
                  <c:v>512</c:v>
                </c:pt>
                <c:pt idx="457">
                  <c:v>1024</c:v>
                </c:pt>
                <c:pt idx="458">
                  <c:v>512</c:v>
                </c:pt>
                <c:pt idx="459">
                  <c:v>128</c:v>
                </c:pt>
                <c:pt idx="460">
                  <c:v>32</c:v>
                </c:pt>
                <c:pt idx="461">
                  <c:v>128</c:v>
                </c:pt>
                <c:pt idx="462">
                  <c:v>256</c:v>
                </c:pt>
                <c:pt idx="463">
                  <c:v>512</c:v>
                </c:pt>
                <c:pt idx="464">
                  <c:v>64</c:v>
                </c:pt>
                <c:pt idx="465">
                  <c:v>16</c:v>
                </c:pt>
                <c:pt idx="466">
                  <c:v>4</c:v>
                </c:pt>
                <c:pt idx="467">
                  <c:v>16</c:v>
                </c:pt>
                <c:pt idx="468">
                  <c:v>16</c:v>
                </c:pt>
                <c:pt idx="469">
                  <c:v>4</c:v>
                </c:pt>
                <c:pt idx="470">
                  <c:v>0.5</c:v>
                </c:pt>
                <c:pt idx="471">
                  <c:v>8</c:v>
                </c:pt>
                <c:pt idx="472">
                  <c:v>4</c:v>
                </c:pt>
                <c:pt idx="473">
                  <c:v>0.25</c:v>
                </c:pt>
                <c:pt idx="474">
                  <c:v>0</c:v>
                </c:pt>
                <c:pt idx="475">
                  <c:v>2</c:v>
                </c:pt>
                <c:pt idx="476">
                  <c:v>1</c:v>
                </c:pt>
                <c:pt idx="477">
                  <c:v>0.25</c:v>
                </c:pt>
                <c:pt idx="478">
                  <c:v>2</c:v>
                </c:pt>
                <c:pt idx="479">
                  <c:v>0.125</c:v>
                </c:pt>
                <c:pt idx="480">
                  <c:v>0</c:v>
                </c:pt>
                <c:pt idx="481">
                  <c:v>64</c:v>
                </c:pt>
                <c:pt idx="482">
                  <c:v>256</c:v>
                </c:pt>
                <c:pt idx="483">
                  <c:v>2048</c:v>
                </c:pt>
                <c:pt idx="484">
                  <c:v>32</c:v>
                </c:pt>
                <c:pt idx="485">
                  <c:v>16</c:v>
                </c:pt>
                <c:pt idx="486">
                  <c:v>256</c:v>
                </c:pt>
                <c:pt idx="487">
                  <c:v>1024</c:v>
                </c:pt>
                <c:pt idx="488">
                  <c:v>1024</c:v>
                </c:pt>
                <c:pt idx="489">
                  <c:v>32</c:v>
                </c:pt>
                <c:pt idx="490">
                  <c:v>32</c:v>
                </c:pt>
                <c:pt idx="491">
                  <c:v>0</c:v>
                </c:pt>
                <c:pt idx="492">
                  <c:v>4096</c:v>
                </c:pt>
                <c:pt idx="493">
                  <c:v>512</c:v>
                </c:pt>
                <c:pt idx="494">
                  <c:v>16</c:v>
                </c:pt>
                <c:pt idx="495">
                  <c:v>16</c:v>
                </c:pt>
                <c:pt idx="496">
                  <c:v>128</c:v>
                </c:pt>
                <c:pt idx="497">
                  <c:v>4096</c:v>
                </c:pt>
                <c:pt idx="498">
                  <c:v>32</c:v>
                </c:pt>
                <c:pt idx="499">
                  <c:v>512</c:v>
                </c:pt>
                <c:pt idx="500">
                  <c:v>64</c:v>
                </c:pt>
                <c:pt idx="501">
                  <c:v>32</c:v>
                </c:pt>
                <c:pt idx="502">
                  <c:v>64</c:v>
                </c:pt>
                <c:pt idx="503">
                  <c:v>128</c:v>
                </c:pt>
                <c:pt idx="504">
                  <c:v>16</c:v>
                </c:pt>
                <c:pt idx="505">
                  <c:v>64</c:v>
                </c:pt>
                <c:pt idx="506">
                  <c:v>128</c:v>
                </c:pt>
                <c:pt idx="507">
                  <c:v>16</c:v>
                </c:pt>
                <c:pt idx="508">
                  <c:v>32</c:v>
                </c:pt>
                <c:pt idx="509">
                  <c:v>16</c:v>
                </c:pt>
                <c:pt idx="510">
                  <c:v>64</c:v>
                </c:pt>
                <c:pt idx="511">
                  <c:v>16</c:v>
                </c:pt>
                <c:pt idx="512">
                  <c:v>16</c:v>
                </c:pt>
                <c:pt idx="513">
                  <c:v>64</c:v>
                </c:pt>
                <c:pt idx="514">
                  <c:v>128</c:v>
                </c:pt>
                <c:pt idx="515">
                  <c:v>32</c:v>
                </c:pt>
                <c:pt idx="516">
                  <c:v>32</c:v>
                </c:pt>
                <c:pt idx="517">
                  <c:v>64</c:v>
                </c:pt>
                <c:pt idx="518">
                  <c:v>64</c:v>
                </c:pt>
                <c:pt idx="519">
                  <c:v>32</c:v>
                </c:pt>
                <c:pt idx="520">
                  <c:v>32</c:v>
                </c:pt>
                <c:pt idx="521">
                  <c:v>32</c:v>
                </c:pt>
                <c:pt idx="522">
                  <c:v>64</c:v>
                </c:pt>
                <c:pt idx="523">
                  <c:v>32</c:v>
                </c:pt>
                <c:pt idx="524">
                  <c:v>32</c:v>
                </c:pt>
                <c:pt idx="525">
                  <c:v>8</c:v>
                </c:pt>
                <c:pt idx="526">
                  <c:v>4</c:v>
                </c:pt>
                <c:pt idx="527">
                  <c:v>32</c:v>
                </c:pt>
                <c:pt idx="528">
                  <c:v>512</c:v>
                </c:pt>
                <c:pt idx="529">
                  <c:v>2048</c:v>
                </c:pt>
                <c:pt idx="530">
                  <c:v>64</c:v>
                </c:pt>
                <c:pt idx="531">
                  <c:v>8</c:v>
                </c:pt>
                <c:pt idx="532">
                  <c:v>64</c:v>
                </c:pt>
                <c:pt idx="533">
                  <c:v>32</c:v>
                </c:pt>
                <c:pt idx="534">
                  <c:v>64</c:v>
                </c:pt>
                <c:pt idx="535">
                  <c:v>16</c:v>
                </c:pt>
                <c:pt idx="536">
                  <c:v>32</c:v>
                </c:pt>
                <c:pt idx="537">
                  <c:v>128</c:v>
                </c:pt>
                <c:pt idx="538">
                  <c:v>128</c:v>
                </c:pt>
                <c:pt idx="539">
                  <c:v>32</c:v>
                </c:pt>
                <c:pt idx="540">
                  <c:v>32</c:v>
                </c:pt>
                <c:pt idx="541">
                  <c:v>16</c:v>
                </c:pt>
                <c:pt idx="542">
                  <c:v>16</c:v>
                </c:pt>
                <c:pt idx="543">
                  <c:v>2</c:v>
                </c:pt>
                <c:pt idx="544">
                  <c:v>16</c:v>
                </c:pt>
                <c:pt idx="545">
                  <c:v>32</c:v>
                </c:pt>
                <c:pt idx="546">
                  <c:v>1024</c:v>
                </c:pt>
                <c:pt idx="547">
                  <c:v>128</c:v>
                </c:pt>
                <c:pt idx="548">
                  <c:v>128</c:v>
                </c:pt>
                <c:pt idx="549">
                  <c:v>64</c:v>
                </c:pt>
                <c:pt idx="550">
                  <c:v>16</c:v>
                </c:pt>
                <c:pt idx="551">
                  <c:v>8</c:v>
                </c:pt>
                <c:pt idx="552">
                  <c:v>8</c:v>
                </c:pt>
                <c:pt idx="553">
                  <c:v>32</c:v>
                </c:pt>
                <c:pt idx="554">
                  <c:v>8</c:v>
                </c:pt>
                <c:pt idx="555">
                  <c:v>32</c:v>
                </c:pt>
                <c:pt idx="556">
                  <c:v>32</c:v>
                </c:pt>
                <c:pt idx="557">
                  <c:v>32</c:v>
                </c:pt>
                <c:pt idx="558">
                  <c:v>8</c:v>
                </c:pt>
                <c:pt idx="559">
                  <c:v>16</c:v>
                </c:pt>
                <c:pt idx="560">
                  <c:v>8</c:v>
                </c:pt>
                <c:pt idx="561">
                  <c:v>32</c:v>
                </c:pt>
                <c:pt idx="562">
                  <c:v>64</c:v>
                </c:pt>
                <c:pt idx="563">
                  <c:v>16</c:v>
                </c:pt>
                <c:pt idx="564">
                  <c:v>8</c:v>
                </c:pt>
                <c:pt idx="565">
                  <c:v>8</c:v>
                </c:pt>
                <c:pt idx="566">
                  <c:v>8</c:v>
                </c:pt>
                <c:pt idx="567">
                  <c:v>512</c:v>
                </c:pt>
                <c:pt idx="568">
                  <c:v>256</c:v>
                </c:pt>
                <c:pt idx="569">
                  <c:v>128</c:v>
                </c:pt>
                <c:pt idx="570">
                  <c:v>4</c:v>
                </c:pt>
                <c:pt idx="571">
                  <c:v>4</c:v>
                </c:pt>
                <c:pt idx="572">
                  <c:v>2</c:v>
                </c:pt>
                <c:pt idx="573">
                  <c:v>8</c:v>
                </c:pt>
                <c:pt idx="574">
                  <c:v>8</c:v>
                </c:pt>
                <c:pt idx="575">
                  <c:v>8</c:v>
                </c:pt>
                <c:pt idx="576">
                  <c:v>2</c:v>
                </c:pt>
                <c:pt idx="577">
                  <c:v>2</c:v>
                </c:pt>
                <c:pt idx="578">
                  <c:v>2</c:v>
                </c:pt>
                <c:pt idx="579">
                  <c:v>16</c:v>
                </c:pt>
                <c:pt idx="580">
                  <c:v>8</c:v>
                </c:pt>
                <c:pt idx="581">
                  <c:v>4</c:v>
                </c:pt>
                <c:pt idx="582">
                  <c:v>4</c:v>
                </c:pt>
                <c:pt idx="583">
                  <c:v>8</c:v>
                </c:pt>
                <c:pt idx="584">
                  <c:v>8</c:v>
                </c:pt>
                <c:pt idx="585">
                  <c:v>16</c:v>
                </c:pt>
                <c:pt idx="586">
                  <c:v>8</c:v>
                </c:pt>
                <c:pt idx="587">
                  <c:v>8</c:v>
                </c:pt>
                <c:pt idx="588">
                  <c:v>4</c:v>
                </c:pt>
                <c:pt idx="589">
                  <c:v>2</c:v>
                </c:pt>
                <c:pt idx="590">
                  <c:v>4</c:v>
                </c:pt>
                <c:pt idx="591">
                  <c:v>4</c:v>
                </c:pt>
                <c:pt idx="592">
                  <c:v>8</c:v>
                </c:pt>
                <c:pt idx="593">
                  <c:v>1</c:v>
                </c:pt>
                <c:pt idx="594">
                  <c:v>1</c:v>
                </c:pt>
                <c:pt idx="595">
                  <c:v>2</c:v>
                </c:pt>
                <c:pt idx="596">
                  <c:v>2</c:v>
                </c:pt>
                <c:pt idx="597">
                  <c:v>2</c:v>
                </c:pt>
                <c:pt idx="598">
                  <c:v>1</c:v>
                </c:pt>
                <c:pt idx="599">
                  <c:v>1</c:v>
                </c:pt>
                <c:pt idx="600">
                  <c:v>4</c:v>
                </c:pt>
                <c:pt idx="601">
                  <c:v>32</c:v>
                </c:pt>
                <c:pt idx="602">
                  <c:v>32</c:v>
                </c:pt>
                <c:pt idx="603">
                  <c:v>8</c:v>
                </c:pt>
                <c:pt idx="604">
                  <c:v>1</c:v>
                </c:pt>
                <c:pt idx="605">
                  <c:v>2</c:v>
                </c:pt>
                <c:pt idx="606">
                  <c:v>1</c:v>
                </c:pt>
                <c:pt idx="607">
                  <c:v>8</c:v>
                </c:pt>
                <c:pt idx="608">
                  <c:v>16</c:v>
                </c:pt>
                <c:pt idx="609">
                  <c:v>8</c:v>
                </c:pt>
                <c:pt idx="610">
                  <c:v>4</c:v>
                </c:pt>
                <c:pt idx="611">
                  <c:v>8</c:v>
                </c:pt>
                <c:pt idx="612">
                  <c:v>2</c:v>
                </c:pt>
                <c:pt idx="613">
                  <c:v>4</c:v>
                </c:pt>
                <c:pt idx="614">
                  <c:v>2</c:v>
                </c:pt>
                <c:pt idx="615">
                  <c:v>8</c:v>
                </c:pt>
                <c:pt idx="616">
                  <c:v>4</c:v>
                </c:pt>
                <c:pt idx="617">
                  <c:v>4</c:v>
                </c:pt>
                <c:pt idx="618">
                  <c:v>2</c:v>
                </c:pt>
                <c:pt idx="619">
                  <c:v>2</c:v>
                </c:pt>
                <c:pt idx="620">
                  <c:v>2</c:v>
                </c:pt>
                <c:pt idx="621">
                  <c:v>8</c:v>
                </c:pt>
                <c:pt idx="622">
                  <c:v>4</c:v>
                </c:pt>
                <c:pt idx="623">
                  <c:v>2</c:v>
                </c:pt>
                <c:pt idx="624">
                  <c:v>4</c:v>
                </c:pt>
                <c:pt idx="625">
                  <c:v>4</c:v>
                </c:pt>
                <c:pt idx="626">
                  <c:v>1</c:v>
                </c:pt>
                <c:pt idx="627">
                  <c:v>8</c:v>
                </c:pt>
                <c:pt idx="628">
                  <c:v>2</c:v>
                </c:pt>
                <c:pt idx="629">
                  <c:v>1</c:v>
                </c:pt>
                <c:pt idx="630">
                  <c:v>2</c:v>
                </c:pt>
                <c:pt idx="631">
                  <c:v>4</c:v>
                </c:pt>
                <c:pt idx="632">
                  <c:v>2</c:v>
                </c:pt>
                <c:pt idx="633">
                  <c:v>2</c:v>
                </c:pt>
                <c:pt idx="634">
                  <c:v>1</c:v>
                </c:pt>
                <c:pt idx="635">
                  <c:v>1</c:v>
                </c:pt>
                <c:pt idx="636">
                  <c:v>1</c:v>
                </c:pt>
                <c:pt idx="637">
                  <c:v>1</c:v>
                </c:pt>
                <c:pt idx="638">
                  <c:v>1</c:v>
                </c:pt>
                <c:pt idx="639">
                  <c:v>2</c:v>
                </c:pt>
                <c:pt idx="640">
                  <c:v>0.5</c:v>
                </c:pt>
                <c:pt idx="641">
                  <c:v>1</c:v>
                </c:pt>
                <c:pt idx="642">
                  <c:v>1</c:v>
                </c:pt>
                <c:pt idx="643">
                  <c:v>1</c:v>
                </c:pt>
                <c:pt idx="644">
                  <c:v>1</c:v>
                </c:pt>
                <c:pt idx="645">
                  <c:v>1</c:v>
                </c:pt>
                <c:pt idx="646">
                  <c:v>1</c:v>
                </c:pt>
                <c:pt idx="647">
                  <c:v>4</c:v>
                </c:pt>
                <c:pt idx="648">
                  <c:v>4</c:v>
                </c:pt>
                <c:pt idx="649">
                  <c:v>2</c:v>
                </c:pt>
                <c:pt idx="650">
                  <c:v>0.25</c:v>
                </c:pt>
                <c:pt idx="651">
                  <c:v>2</c:v>
                </c:pt>
                <c:pt idx="652">
                  <c:v>2</c:v>
                </c:pt>
                <c:pt idx="653">
                  <c:v>8</c:v>
                </c:pt>
                <c:pt idx="654">
                  <c:v>32</c:v>
                </c:pt>
                <c:pt idx="655">
                  <c:v>0.5</c:v>
                </c:pt>
                <c:pt idx="656">
                  <c:v>1</c:v>
                </c:pt>
                <c:pt idx="657">
                  <c:v>4</c:v>
                </c:pt>
                <c:pt idx="658">
                  <c:v>4</c:v>
                </c:pt>
                <c:pt idx="659">
                  <c:v>64</c:v>
                </c:pt>
                <c:pt idx="660">
                  <c:v>128</c:v>
                </c:pt>
                <c:pt idx="661">
                  <c:v>1</c:v>
                </c:pt>
                <c:pt idx="662">
                  <c:v>8</c:v>
                </c:pt>
                <c:pt idx="663">
                  <c:v>32</c:v>
                </c:pt>
                <c:pt idx="664">
                  <c:v>64</c:v>
                </c:pt>
                <c:pt idx="665">
                  <c:v>64</c:v>
                </c:pt>
                <c:pt idx="666">
                  <c:v>128</c:v>
                </c:pt>
                <c:pt idx="667">
                  <c:v>4</c:v>
                </c:pt>
                <c:pt idx="668">
                  <c:v>4</c:v>
                </c:pt>
                <c:pt idx="669">
                  <c:v>16</c:v>
                </c:pt>
                <c:pt idx="670">
                  <c:v>256</c:v>
                </c:pt>
                <c:pt idx="671">
                  <c:v>64</c:v>
                </c:pt>
                <c:pt idx="672">
                  <c:v>256</c:v>
                </c:pt>
                <c:pt idx="673">
                  <c:v>64</c:v>
                </c:pt>
                <c:pt idx="674">
                  <c:v>64</c:v>
                </c:pt>
                <c:pt idx="675">
                  <c:v>128</c:v>
                </c:pt>
                <c:pt idx="676">
                  <c:v>256</c:v>
                </c:pt>
                <c:pt idx="677">
                  <c:v>32</c:v>
                </c:pt>
                <c:pt idx="678">
                  <c:v>64</c:v>
                </c:pt>
                <c:pt idx="679">
                  <c:v>512</c:v>
                </c:pt>
                <c:pt idx="680">
                  <c:v>256</c:v>
                </c:pt>
                <c:pt idx="681">
                  <c:v>128</c:v>
                </c:pt>
                <c:pt idx="682">
                  <c:v>128</c:v>
                </c:pt>
                <c:pt idx="683">
                  <c:v>64</c:v>
                </c:pt>
                <c:pt idx="684">
                  <c:v>16</c:v>
                </c:pt>
                <c:pt idx="685">
                  <c:v>256</c:v>
                </c:pt>
                <c:pt idx="686">
                  <c:v>64</c:v>
                </c:pt>
                <c:pt idx="687">
                  <c:v>32</c:v>
                </c:pt>
                <c:pt idx="688">
                  <c:v>8</c:v>
                </c:pt>
                <c:pt idx="689">
                  <c:v>4</c:v>
                </c:pt>
                <c:pt idx="690">
                  <c:v>2</c:v>
                </c:pt>
                <c:pt idx="691">
                  <c:v>128</c:v>
                </c:pt>
                <c:pt idx="692">
                  <c:v>8</c:v>
                </c:pt>
                <c:pt idx="693">
                  <c:v>0</c:v>
                </c:pt>
                <c:pt idx="694">
                  <c:v>0</c:v>
                </c:pt>
                <c:pt idx="695">
                  <c:v>16</c:v>
                </c:pt>
                <c:pt idx="696">
                  <c:v>4</c:v>
                </c:pt>
                <c:pt idx="697">
                  <c:v>4</c:v>
                </c:pt>
                <c:pt idx="698">
                  <c:v>2</c:v>
                </c:pt>
                <c:pt idx="699">
                  <c:v>0</c:v>
                </c:pt>
                <c:pt idx="700">
                  <c:v>64</c:v>
                </c:pt>
                <c:pt idx="701">
                  <c:v>64</c:v>
                </c:pt>
                <c:pt idx="702">
                  <c:v>32</c:v>
                </c:pt>
                <c:pt idx="703">
                  <c:v>2048</c:v>
                </c:pt>
                <c:pt idx="704">
                  <c:v>2048</c:v>
                </c:pt>
                <c:pt idx="705">
                  <c:v>0</c:v>
                </c:pt>
                <c:pt idx="706">
                  <c:v>128</c:v>
                </c:pt>
                <c:pt idx="707">
                  <c:v>64</c:v>
                </c:pt>
                <c:pt idx="708">
                  <c:v>2048</c:v>
                </c:pt>
                <c:pt idx="709">
                  <c:v>128</c:v>
                </c:pt>
                <c:pt idx="710">
                  <c:v>32</c:v>
                </c:pt>
                <c:pt idx="711">
                  <c:v>32</c:v>
                </c:pt>
                <c:pt idx="712">
                  <c:v>512</c:v>
                </c:pt>
                <c:pt idx="713">
                  <c:v>256</c:v>
                </c:pt>
                <c:pt idx="714">
                  <c:v>512</c:v>
                </c:pt>
                <c:pt idx="715">
                  <c:v>64</c:v>
                </c:pt>
                <c:pt idx="716">
                  <c:v>64</c:v>
                </c:pt>
                <c:pt idx="717">
                  <c:v>512</c:v>
                </c:pt>
                <c:pt idx="718">
                  <c:v>16</c:v>
                </c:pt>
                <c:pt idx="719">
                  <c:v>16</c:v>
                </c:pt>
                <c:pt idx="720">
                  <c:v>32</c:v>
                </c:pt>
                <c:pt idx="721">
                  <c:v>128</c:v>
                </c:pt>
                <c:pt idx="722">
                  <c:v>4096</c:v>
                </c:pt>
                <c:pt idx="723">
                  <c:v>128</c:v>
                </c:pt>
                <c:pt idx="724">
                  <c:v>32</c:v>
                </c:pt>
                <c:pt idx="725">
                  <c:v>16</c:v>
                </c:pt>
                <c:pt idx="726">
                  <c:v>128</c:v>
                </c:pt>
                <c:pt idx="727">
                  <c:v>256</c:v>
                </c:pt>
                <c:pt idx="728">
                  <c:v>1024</c:v>
                </c:pt>
                <c:pt idx="729">
                  <c:v>128</c:v>
                </c:pt>
                <c:pt idx="730">
                  <c:v>64</c:v>
                </c:pt>
                <c:pt idx="731">
                  <c:v>256</c:v>
                </c:pt>
                <c:pt idx="732">
                  <c:v>1024</c:v>
                </c:pt>
                <c:pt idx="733">
                  <c:v>2048</c:v>
                </c:pt>
                <c:pt idx="734">
                  <c:v>1024</c:v>
                </c:pt>
                <c:pt idx="735">
                  <c:v>4096</c:v>
                </c:pt>
                <c:pt idx="736">
                  <c:v>1024</c:v>
                </c:pt>
                <c:pt idx="737">
                  <c:v>1024</c:v>
                </c:pt>
                <c:pt idx="738">
                  <c:v>512</c:v>
                </c:pt>
                <c:pt idx="739">
                  <c:v>128</c:v>
                </c:pt>
                <c:pt idx="740">
                  <c:v>1024</c:v>
                </c:pt>
                <c:pt idx="741">
                  <c:v>4096</c:v>
                </c:pt>
                <c:pt idx="742">
                  <c:v>2048</c:v>
                </c:pt>
                <c:pt idx="743">
                  <c:v>32</c:v>
                </c:pt>
                <c:pt idx="744">
                  <c:v>16</c:v>
                </c:pt>
                <c:pt idx="745">
                  <c:v>32</c:v>
                </c:pt>
                <c:pt idx="746">
                  <c:v>64</c:v>
                </c:pt>
                <c:pt idx="747">
                  <c:v>64</c:v>
                </c:pt>
                <c:pt idx="748">
                  <c:v>1024</c:v>
                </c:pt>
                <c:pt idx="749">
                  <c:v>128</c:v>
                </c:pt>
                <c:pt idx="750">
                  <c:v>256</c:v>
                </c:pt>
                <c:pt idx="751">
                  <c:v>512</c:v>
                </c:pt>
                <c:pt idx="752">
                  <c:v>32</c:v>
                </c:pt>
                <c:pt idx="753">
                  <c:v>16</c:v>
                </c:pt>
                <c:pt idx="754">
                  <c:v>256</c:v>
                </c:pt>
                <c:pt idx="755">
                  <c:v>128</c:v>
                </c:pt>
                <c:pt idx="756">
                  <c:v>128</c:v>
                </c:pt>
                <c:pt idx="757">
                  <c:v>1024</c:v>
                </c:pt>
                <c:pt idx="758">
                  <c:v>128</c:v>
                </c:pt>
                <c:pt idx="759">
                  <c:v>32</c:v>
                </c:pt>
                <c:pt idx="760">
                  <c:v>1024</c:v>
                </c:pt>
                <c:pt idx="761">
                  <c:v>512</c:v>
                </c:pt>
                <c:pt idx="762">
                  <c:v>64</c:v>
                </c:pt>
                <c:pt idx="763">
                  <c:v>512</c:v>
                </c:pt>
                <c:pt idx="764">
                  <c:v>2048</c:v>
                </c:pt>
                <c:pt idx="765">
                  <c:v>32</c:v>
                </c:pt>
                <c:pt idx="766">
                  <c:v>32</c:v>
                </c:pt>
                <c:pt idx="767">
                  <c:v>32</c:v>
                </c:pt>
                <c:pt idx="768">
                  <c:v>8</c:v>
                </c:pt>
                <c:pt idx="769">
                  <c:v>16</c:v>
                </c:pt>
                <c:pt idx="770">
                  <c:v>32</c:v>
                </c:pt>
                <c:pt idx="771">
                  <c:v>32</c:v>
                </c:pt>
                <c:pt idx="772">
                  <c:v>16</c:v>
                </c:pt>
                <c:pt idx="773">
                  <c:v>16</c:v>
                </c:pt>
                <c:pt idx="774">
                  <c:v>32</c:v>
                </c:pt>
                <c:pt idx="775">
                  <c:v>16</c:v>
                </c:pt>
                <c:pt idx="776">
                  <c:v>16</c:v>
                </c:pt>
                <c:pt idx="777">
                  <c:v>8</c:v>
                </c:pt>
                <c:pt idx="778">
                  <c:v>32</c:v>
                </c:pt>
                <c:pt idx="779">
                  <c:v>128</c:v>
                </c:pt>
                <c:pt idx="780">
                  <c:v>32</c:v>
                </c:pt>
                <c:pt idx="781">
                  <c:v>8</c:v>
                </c:pt>
                <c:pt idx="782">
                  <c:v>16</c:v>
                </c:pt>
                <c:pt idx="783">
                  <c:v>8</c:v>
                </c:pt>
                <c:pt idx="784">
                  <c:v>256</c:v>
                </c:pt>
                <c:pt idx="785">
                  <c:v>64</c:v>
                </c:pt>
                <c:pt idx="786">
                  <c:v>16</c:v>
                </c:pt>
                <c:pt idx="787">
                  <c:v>32</c:v>
                </c:pt>
                <c:pt idx="788">
                  <c:v>16</c:v>
                </c:pt>
                <c:pt idx="789">
                  <c:v>8</c:v>
                </c:pt>
                <c:pt idx="790">
                  <c:v>8</c:v>
                </c:pt>
                <c:pt idx="791">
                  <c:v>4</c:v>
                </c:pt>
                <c:pt idx="792">
                  <c:v>2</c:v>
                </c:pt>
                <c:pt idx="793">
                  <c:v>2</c:v>
                </c:pt>
                <c:pt idx="794">
                  <c:v>0.5</c:v>
                </c:pt>
                <c:pt idx="795">
                  <c:v>0.5</c:v>
                </c:pt>
                <c:pt idx="796">
                  <c:v>16</c:v>
                </c:pt>
                <c:pt idx="797">
                  <c:v>8</c:v>
                </c:pt>
                <c:pt idx="798">
                  <c:v>2</c:v>
                </c:pt>
                <c:pt idx="799">
                  <c:v>1</c:v>
                </c:pt>
                <c:pt idx="800">
                  <c:v>1</c:v>
                </c:pt>
                <c:pt idx="801">
                  <c:v>2</c:v>
                </c:pt>
                <c:pt idx="802">
                  <c:v>8</c:v>
                </c:pt>
                <c:pt idx="803">
                  <c:v>8</c:v>
                </c:pt>
                <c:pt idx="804">
                  <c:v>2</c:v>
                </c:pt>
                <c:pt idx="805">
                  <c:v>0.5</c:v>
                </c:pt>
                <c:pt idx="806">
                  <c:v>2</c:v>
                </c:pt>
                <c:pt idx="807">
                  <c:v>1</c:v>
                </c:pt>
                <c:pt idx="808">
                  <c:v>16</c:v>
                </c:pt>
                <c:pt idx="809">
                  <c:v>8</c:v>
                </c:pt>
                <c:pt idx="810">
                  <c:v>4</c:v>
                </c:pt>
                <c:pt idx="811">
                  <c:v>1</c:v>
                </c:pt>
                <c:pt idx="812">
                  <c:v>1</c:v>
                </c:pt>
                <c:pt idx="813">
                  <c:v>2</c:v>
                </c:pt>
                <c:pt idx="814">
                  <c:v>2</c:v>
                </c:pt>
                <c:pt idx="815">
                  <c:v>2</c:v>
                </c:pt>
                <c:pt idx="816">
                  <c:v>2</c:v>
                </c:pt>
                <c:pt idx="817">
                  <c:v>4</c:v>
                </c:pt>
                <c:pt idx="818">
                  <c:v>8</c:v>
                </c:pt>
                <c:pt idx="819">
                  <c:v>32</c:v>
                </c:pt>
                <c:pt idx="820">
                  <c:v>2</c:v>
                </c:pt>
                <c:pt idx="821">
                  <c:v>2</c:v>
                </c:pt>
                <c:pt idx="822">
                  <c:v>2</c:v>
                </c:pt>
                <c:pt idx="823">
                  <c:v>4</c:v>
                </c:pt>
                <c:pt idx="824">
                  <c:v>8</c:v>
                </c:pt>
                <c:pt idx="825">
                  <c:v>8</c:v>
                </c:pt>
                <c:pt idx="826">
                  <c:v>2</c:v>
                </c:pt>
                <c:pt idx="827">
                  <c:v>2</c:v>
                </c:pt>
                <c:pt idx="828">
                  <c:v>1</c:v>
                </c:pt>
                <c:pt idx="829">
                  <c:v>4</c:v>
                </c:pt>
                <c:pt idx="830">
                  <c:v>8</c:v>
                </c:pt>
                <c:pt idx="831">
                  <c:v>2</c:v>
                </c:pt>
                <c:pt idx="832">
                  <c:v>2</c:v>
                </c:pt>
                <c:pt idx="833">
                  <c:v>1</c:v>
                </c:pt>
                <c:pt idx="834">
                  <c:v>4</c:v>
                </c:pt>
                <c:pt idx="835">
                  <c:v>16</c:v>
                </c:pt>
                <c:pt idx="836">
                  <c:v>16</c:v>
                </c:pt>
                <c:pt idx="837">
                  <c:v>4</c:v>
                </c:pt>
                <c:pt idx="838">
                  <c:v>0</c:v>
                </c:pt>
                <c:pt idx="839">
                  <c:v>32</c:v>
                </c:pt>
                <c:pt idx="840">
                  <c:v>8</c:v>
                </c:pt>
                <c:pt idx="841">
                  <c:v>8</c:v>
                </c:pt>
                <c:pt idx="842">
                  <c:v>8</c:v>
                </c:pt>
                <c:pt idx="843">
                  <c:v>2</c:v>
                </c:pt>
                <c:pt idx="844">
                  <c:v>2</c:v>
                </c:pt>
                <c:pt idx="845">
                  <c:v>8</c:v>
                </c:pt>
                <c:pt idx="846">
                  <c:v>4</c:v>
                </c:pt>
                <c:pt idx="847">
                  <c:v>8</c:v>
                </c:pt>
                <c:pt idx="848">
                  <c:v>2</c:v>
                </c:pt>
                <c:pt idx="849">
                  <c:v>2</c:v>
                </c:pt>
                <c:pt idx="850">
                  <c:v>16</c:v>
                </c:pt>
                <c:pt idx="851">
                  <c:v>8</c:v>
                </c:pt>
                <c:pt idx="852">
                  <c:v>4</c:v>
                </c:pt>
                <c:pt idx="853">
                  <c:v>2</c:v>
                </c:pt>
                <c:pt idx="854">
                  <c:v>2</c:v>
                </c:pt>
                <c:pt idx="855">
                  <c:v>8</c:v>
                </c:pt>
                <c:pt idx="856">
                  <c:v>8</c:v>
                </c:pt>
                <c:pt idx="857">
                  <c:v>4</c:v>
                </c:pt>
                <c:pt idx="858">
                  <c:v>32</c:v>
                </c:pt>
                <c:pt idx="859">
                  <c:v>4</c:v>
                </c:pt>
                <c:pt idx="860">
                  <c:v>4</c:v>
                </c:pt>
                <c:pt idx="861">
                  <c:v>0</c:v>
                </c:pt>
                <c:pt idx="862">
                  <c:v>4</c:v>
                </c:pt>
                <c:pt idx="863">
                  <c:v>4</c:v>
                </c:pt>
                <c:pt idx="864">
                  <c:v>32</c:v>
                </c:pt>
                <c:pt idx="865">
                  <c:v>32</c:v>
                </c:pt>
                <c:pt idx="866">
                  <c:v>256</c:v>
                </c:pt>
                <c:pt idx="867">
                  <c:v>64</c:v>
                </c:pt>
                <c:pt idx="868">
                  <c:v>256</c:v>
                </c:pt>
                <c:pt idx="869">
                  <c:v>64</c:v>
                </c:pt>
                <c:pt idx="870">
                  <c:v>32</c:v>
                </c:pt>
                <c:pt idx="871">
                  <c:v>32</c:v>
                </c:pt>
                <c:pt idx="872">
                  <c:v>32</c:v>
                </c:pt>
                <c:pt idx="873">
                  <c:v>32</c:v>
                </c:pt>
                <c:pt idx="874">
                  <c:v>32</c:v>
                </c:pt>
                <c:pt idx="875">
                  <c:v>128</c:v>
                </c:pt>
                <c:pt idx="876">
                  <c:v>64</c:v>
                </c:pt>
                <c:pt idx="877">
                  <c:v>16</c:v>
                </c:pt>
                <c:pt idx="878">
                  <c:v>16</c:v>
                </c:pt>
                <c:pt idx="879">
                  <c:v>512</c:v>
                </c:pt>
                <c:pt idx="880">
                  <c:v>64</c:v>
                </c:pt>
                <c:pt idx="881">
                  <c:v>16</c:v>
                </c:pt>
                <c:pt idx="882">
                  <c:v>8</c:v>
                </c:pt>
                <c:pt idx="883">
                  <c:v>8</c:v>
                </c:pt>
                <c:pt idx="884">
                  <c:v>0</c:v>
                </c:pt>
                <c:pt idx="885">
                  <c:v>4096</c:v>
                </c:pt>
                <c:pt idx="886">
                  <c:v>512</c:v>
                </c:pt>
                <c:pt idx="887">
                  <c:v>32</c:v>
                </c:pt>
                <c:pt idx="888">
                  <c:v>4096</c:v>
                </c:pt>
                <c:pt idx="889">
                  <c:v>1024</c:v>
                </c:pt>
                <c:pt idx="890">
                  <c:v>1024</c:v>
                </c:pt>
                <c:pt idx="891">
                  <c:v>512</c:v>
                </c:pt>
                <c:pt idx="892">
                  <c:v>512</c:v>
                </c:pt>
                <c:pt idx="893">
                  <c:v>512</c:v>
                </c:pt>
                <c:pt idx="894">
                  <c:v>2048</c:v>
                </c:pt>
                <c:pt idx="895">
                  <c:v>64</c:v>
                </c:pt>
                <c:pt idx="896">
                  <c:v>512</c:v>
                </c:pt>
                <c:pt idx="897">
                  <c:v>16</c:v>
                </c:pt>
                <c:pt idx="898">
                  <c:v>8</c:v>
                </c:pt>
                <c:pt idx="899">
                  <c:v>4</c:v>
                </c:pt>
                <c:pt idx="900">
                  <c:v>16</c:v>
                </c:pt>
                <c:pt idx="901">
                  <c:v>8</c:v>
                </c:pt>
                <c:pt idx="902">
                  <c:v>8</c:v>
                </c:pt>
                <c:pt idx="903">
                  <c:v>8</c:v>
                </c:pt>
                <c:pt idx="904">
                  <c:v>8</c:v>
                </c:pt>
                <c:pt idx="905">
                  <c:v>8</c:v>
                </c:pt>
                <c:pt idx="906">
                  <c:v>8</c:v>
                </c:pt>
                <c:pt idx="907">
                  <c:v>4</c:v>
                </c:pt>
                <c:pt idx="908">
                  <c:v>2</c:v>
                </c:pt>
                <c:pt idx="909">
                  <c:v>1</c:v>
                </c:pt>
                <c:pt idx="910">
                  <c:v>1</c:v>
                </c:pt>
                <c:pt idx="911">
                  <c:v>1</c:v>
                </c:pt>
                <c:pt idx="912">
                  <c:v>1</c:v>
                </c:pt>
                <c:pt idx="913">
                  <c:v>0.125</c:v>
                </c:pt>
                <c:pt idx="914">
                  <c:v>1</c:v>
                </c:pt>
                <c:pt idx="915">
                  <c:v>16</c:v>
                </c:pt>
                <c:pt idx="916">
                  <c:v>0.25</c:v>
                </c:pt>
                <c:pt idx="917">
                  <c:v>0.5</c:v>
                </c:pt>
                <c:pt idx="918">
                  <c:v>4</c:v>
                </c:pt>
                <c:pt idx="919">
                  <c:v>16</c:v>
                </c:pt>
                <c:pt idx="920">
                  <c:v>16</c:v>
                </c:pt>
                <c:pt idx="921">
                  <c:v>16</c:v>
                </c:pt>
                <c:pt idx="922">
                  <c:v>32</c:v>
                </c:pt>
                <c:pt idx="923">
                  <c:v>16</c:v>
                </c:pt>
              </c:numCache>
            </c:numRef>
          </c:bubbleSize>
          <c:bubble3D val="1"/>
        </c:ser>
        <c:bubbleScale val="20"/>
        <c:axId val="119458816"/>
        <c:axId val="119461760"/>
      </c:bubbleChart>
      <c:valAx>
        <c:axId val="119458816"/>
        <c:scaling>
          <c:orientation val="minMax"/>
          <c:max val="-62"/>
          <c:min val="-126"/>
        </c:scaling>
        <c:axPos val="b"/>
        <c:numFmt formatCode="General" sourceLinked="1"/>
        <c:tickLblPos val="nextTo"/>
        <c:crossAx val="119461760"/>
        <c:crosses val="autoZero"/>
        <c:crossBetween val="midCat"/>
      </c:valAx>
      <c:valAx>
        <c:axId val="119461760"/>
        <c:scaling>
          <c:orientation val="minMax"/>
          <c:max val="53"/>
          <c:min val="24"/>
        </c:scaling>
        <c:axPos val="l"/>
        <c:numFmt formatCode="General" sourceLinked="1"/>
        <c:majorTickMark val="in"/>
        <c:tickLblPos val="high"/>
        <c:crossAx val="119458816"/>
        <c:crosses val="autoZero"/>
        <c:crossBetween val="midCat"/>
      </c:valAx>
      <c:spPr>
        <a:blipFill dpi="0" rotWithShape="1">
          <a:blip xmlns:r="http://schemas.openxmlformats.org/officeDocument/2006/relationships" r:embed="rId1">
            <a:alphaModFix amt="53000"/>
          </a:blip>
          <a:srcRect/>
          <a:stretch>
            <a:fillRect/>
          </a:stretch>
        </a:blipFill>
      </c:spPr>
    </c:plotArea>
    <c:legend>
      <c:legendPos val="r"/>
      <c:layout/>
    </c:legend>
    <c:plotVisOnly val="1"/>
  </c:chart>
  <c:spPr>
    <a:ln>
      <a:noFill/>
    </a:ln>
  </c:sp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tochastic Representation of Rough Road</a:t>
            </a:r>
          </a:p>
        </c:rich>
      </c:tx>
      <c:layout/>
      <c:overlay val="1"/>
    </c:title>
    <c:plotArea>
      <c:layout>
        <c:manualLayout>
          <c:layoutTarget val="inner"/>
          <c:xMode val="edge"/>
          <c:yMode val="edge"/>
          <c:x val="0.12764543541705811"/>
          <c:y val="0.18346021356858996"/>
          <c:w val="0.84343225619923134"/>
          <c:h val="0.59345385205902268"/>
        </c:manualLayout>
      </c:layout>
      <c:scatterChart>
        <c:scatterStyle val="lineMarker"/>
        <c:ser>
          <c:idx val="0"/>
          <c:order val="0"/>
          <c:tx>
            <c:strRef>
              <c:f>DetrendedData!$F$2</c:f>
              <c:strCache>
                <c:ptCount val="1"/>
                <c:pt idx="0">
                  <c:v>Simulated Semi-Markov Model</c:v>
                </c:pt>
              </c:strCache>
            </c:strRef>
          </c:tx>
          <c:spPr>
            <a:ln w="25400"/>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F$10002:$F$20002</c:f>
              <c:numCache>
                <c:formatCode>General</c:formatCode>
                <c:ptCount val="10001"/>
                <c:pt idx="0">
                  <c:v>1.6358000000000011E-2</c:v>
                </c:pt>
                <c:pt idx="1">
                  <c:v>1.6389665033247021E-2</c:v>
                </c:pt>
                <c:pt idx="2">
                  <c:v>1.6421329333016137E-2</c:v>
                </c:pt>
                <c:pt idx="3">
                  <c:v>1.6452992899348956E-2</c:v>
                </c:pt>
                <c:pt idx="4">
                  <c:v>1.6484655732287995E-2</c:v>
                </c:pt>
                <c:pt idx="5">
                  <c:v>1.6516317831874752E-2</c:v>
                </c:pt>
                <c:pt idx="6">
                  <c:v>1.6537979198151583E-2</c:v>
                </c:pt>
                <c:pt idx="7">
                  <c:v>1.6569639831160363E-2</c:v>
                </c:pt>
                <c:pt idx="8">
                  <c:v>1.6601299730943E-2</c:v>
                </c:pt>
                <c:pt idx="9">
                  <c:v>1.664295889754154E-2</c:v>
                </c:pt>
                <c:pt idx="10">
                  <c:v>1.6684617330998009E-2</c:v>
                </c:pt>
                <c:pt idx="11">
                  <c:v>1.6726275031354383E-2</c:v>
                </c:pt>
                <c:pt idx="12">
                  <c:v>1.6767931998652601E-2</c:v>
                </c:pt>
                <c:pt idx="13">
                  <c:v>1.6809588232934741E-2</c:v>
                </c:pt>
                <c:pt idx="14">
                  <c:v>1.685124373424253E-2</c:v>
                </c:pt>
                <c:pt idx="15">
                  <c:v>1.690289850261837E-2</c:v>
                </c:pt>
                <c:pt idx="16">
                  <c:v>1.6944552538103896E-2</c:v>
                </c:pt>
                <c:pt idx="17">
                  <c:v>1.6986205840741182E-2</c:v>
                </c:pt>
                <c:pt idx="18">
                  <c:v>1.7027858410572343E-2</c:v>
                </c:pt>
                <c:pt idx="19">
                  <c:v>1.7109510247639351E-2</c:v>
                </c:pt>
                <c:pt idx="20">
                  <c:v>1.7181161351984043E-2</c:v>
                </c:pt>
                <c:pt idx="21">
                  <c:v>1.7262811723648491E-2</c:v>
                </c:pt>
                <c:pt idx="22">
                  <c:v>1.7344461362674701E-2</c:v>
                </c:pt>
                <c:pt idx="23">
                  <c:v>1.7426110269104681E-2</c:v>
                </c:pt>
                <c:pt idx="24">
                  <c:v>1.7497758442980363E-2</c:v>
                </c:pt>
                <c:pt idx="25">
                  <c:v>1.757940588434374E-2</c:v>
                </c:pt>
                <c:pt idx="26">
                  <c:v>1.7661052593236831E-2</c:v>
                </c:pt>
                <c:pt idx="27">
                  <c:v>1.7732698569701624E-2</c:v>
                </c:pt>
                <c:pt idx="28">
                  <c:v>1.7814343813780123E-2</c:v>
                </c:pt>
                <c:pt idx="29">
                  <c:v>1.7835988325514224E-2</c:v>
                </c:pt>
                <c:pt idx="30">
                  <c:v>1.7857632104945988E-2</c:v>
                </c:pt>
                <c:pt idx="31">
                  <c:v>1.787927515211744E-2</c:v>
                </c:pt>
                <c:pt idx="32">
                  <c:v>1.7910917467070464E-2</c:v>
                </c:pt>
                <c:pt idx="33">
                  <c:v>1.793255904984728E-2</c:v>
                </c:pt>
                <c:pt idx="34">
                  <c:v>1.7954199900489395E-2</c:v>
                </c:pt>
                <c:pt idx="35">
                  <c:v>1.7975840019039263E-2</c:v>
                </c:pt>
                <c:pt idx="36">
                  <c:v>1.7997479405538794E-2</c:v>
                </c:pt>
                <c:pt idx="37">
                  <c:v>1.80291180600297E-2</c:v>
                </c:pt>
                <c:pt idx="38">
                  <c:v>1.8050755982554248E-2</c:v>
                </c:pt>
                <c:pt idx="39">
                  <c:v>1.8032393173154339E-2</c:v>
                </c:pt>
                <c:pt idx="40">
                  <c:v>1.8024029631872125E-2</c:v>
                </c:pt>
                <c:pt idx="41">
                  <c:v>1.8005665358749149E-2</c:v>
                </c:pt>
                <c:pt idx="42">
                  <c:v>1.7997300353827853E-2</c:v>
                </c:pt>
                <c:pt idx="43">
                  <c:v>1.7978934617150021E-2</c:v>
                </c:pt>
                <c:pt idx="44">
                  <c:v>1.7970568148757731E-2</c:v>
                </c:pt>
                <c:pt idx="45">
                  <c:v>1.7952200948692737E-2</c:v>
                </c:pt>
                <c:pt idx="46">
                  <c:v>1.7943833016997431E-2</c:v>
                </c:pt>
                <c:pt idx="47">
                  <c:v>1.7935464353713362E-2</c:v>
                </c:pt>
                <c:pt idx="48">
                  <c:v>1.7917094958882801E-2</c:v>
                </c:pt>
                <c:pt idx="49">
                  <c:v>1.7868724832547745E-2</c:v>
                </c:pt>
                <c:pt idx="50">
                  <c:v>1.7820353974750017E-2</c:v>
                </c:pt>
                <c:pt idx="51">
                  <c:v>1.7761982385531713E-2</c:v>
                </c:pt>
                <c:pt idx="52">
                  <c:v>1.7713610064934784E-2</c:v>
                </c:pt>
                <c:pt idx="53">
                  <c:v>1.7665237013001253E-2</c:v>
                </c:pt>
                <c:pt idx="54">
                  <c:v>1.7616863229773079E-2</c:v>
                </c:pt>
                <c:pt idx="55">
                  <c:v>1.7568488715292301E-2</c:v>
                </c:pt>
                <c:pt idx="56">
                  <c:v>1.7520113469600803E-2</c:v>
                </c:pt>
                <c:pt idx="57">
                  <c:v>1.7471737492740627E-2</c:v>
                </c:pt>
                <c:pt idx="58">
                  <c:v>1.7413360784753792E-2</c:v>
                </c:pt>
                <c:pt idx="59">
                  <c:v>1.7344983345682338E-2</c:v>
                </c:pt>
                <c:pt idx="60">
                  <c:v>1.7266605175568002E-2</c:v>
                </c:pt>
                <c:pt idx="61">
                  <c:v>1.7198226274453037E-2</c:v>
                </c:pt>
                <c:pt idx="62">
                  <c:v>1.7119846642379338E-2</c:v>
                </c:pt>
                <c:pt idx="63">
                  <c:v>1.7051466279388919E-2</c:v>
                </c:pt>
                <c:pt idx="64">
                  <c:v>1.6973085185523741E-2</c:v>
                </c:pt>
                <c:pt idx="65">
                  <c:v>1.6894703360825783E-2</c:v>
                </c:pt>
                <c:pt idx="66">
                  <c:v>1.6826320805337146E-2</c:v>
                </c:pt>
                <c:pt idx="67">
                  <c:v>1.674793751909948E-2</c:v>
                </c:pt>
                <c:pt idx="68">
                  <c:v>1.6689553502155181E-2</c:v>
                </c:pt>
                <c:pt idx="69">
                  <c:v>1.6661168754546023E-2</c:v>
                </c:pt>
                <c:pt idx="70">
                  <c:v>1.6642783276314098E-2</c:v>
                </c:pt>
                <c:pt idx="71">
                  <c:v>1.6624397067501205E-2</c:v>
                </c:pt>
                <c:pt idx="72">
                  <c:v>1.6606010128149523E-2</c:v>
                </c:pt>
                <c:pt idx="73">
                  <c:v>1.6587622458300963E-2</c:v>
                </c:pt>
                <c:pt idx="74">
                  <c:v>1.6569234057997553E-2</c:v>
                </c:pt>
                <c:pt idx="75">
                  <c:v>1.6550844927281247E-2</c:v>
                </c:pt>
                <c:pt idx="76">
                  <c:v>1.6532455066194041E-2</c:v>
                </c:pt>
                <c:pt idx="77">
                  <c:v>1.6514064474777941E-2</c:v>
                </c:pt>
                <c:pt idx="78">
                  <c:v>1.6505673153074912E-2</c:v>
                </c:pt>
                <c:pt idx="79">
                  <c:v>1.6527281101126917E-2</c:v>
                </c:pt>
                <c:pt idx="80">
                  <c:v>1.6548888318976128E-2</c:v>
                </c:pt>
                <c:pt idx="81">
                  <c:v>1.6570494806664129E-2</c:v>
                </c:pt>
                <c:pt idx="82">
                  <c:v>1.6592100564233301E-2</c:v>
                </c:pt>
                <c:pt idx="83">
                  <c:v>1.6623705591725522E-2</c:v>
                </c:pt>
                <c:pt idx="84">
                  <c:v>1.664530988918269E-2</c:v>
                </c:pt>
                <c:pt idx="85">
                  <c:v>1.6666913456646764E-2</c:v>
                </c:pt>
                <c:pt idx="86">
                  <c:v>1.6688516294159943E-2</c:v>
                </c:pt>
                <c:pt idx="87">
                  <c:v>1.6720118401764104E-2</c:v>
                </c:pt>
                <c:pt idx="88">
                  <c:v>1.6731719779501067E-2</c:v>
                </c:pt>
                <c:pt idx="89">
                  <c:v>1.6703320427413151E-2</c:v>
                </c:pt>
                <c:pt idx="90">
                  <c:v>1.6684920345542094E-2</c:v>
                </c:pt>
                <c:pt idx="91">
                  <c:v>1.6656519533929839E-2</c:v>
                </c:pt>
                <c:pt idx="92">
                  <c:v>1.6628117992618641E-2</c:v>
                </c:pt>
                <c:pt idx="93">
                  <c:v>1.6609715721650303E-2</c:v>
                </c:pt>
                <c:pt idx="94">
                  <c:v>1.6581312721066839E-2</c:v>
                </c:pt>
                <c:pt idx="95">
                  <c:v>1.6552908990910251E-2</c:v>
                </c:pt>
                <c:pt idx="96">
                  <c:v>1.6534504531222523E-2</c:v>
                </c:pt>
                <c:pt idx="97">
                  <c:v>1.6506099342045739E-2</c:v>
                </c:pt>
                <c:pt idx="98">
                  <c:v>1.6487693423421615E-2</c:v>
                </c:pt>
                <c:pt idx="99">
                  <c:v>1.6499286775392398E-2</c:v>
                </c:pt>
                <c:pt idx="100">
                  <c:v>1.6510879398000177E-2</c:v>
                </c:pt>
                <c:pt idx="101">
                  <c:v>1.6522471291286561E-2</c:v>
                </c:pt>
                <c:pt idx="102">
                  <c:v>1.6534062455293597E-2</c:v>
                </c:pt>
                <c:pt idx="103">
                  <c:v>1.6545652890063565E-2</c:v>
                </c:pt>
                <c:pt idx="104">
                  <c:v>1.6557242595638261E-2</c:v>
                </c:pt>
                <c:pt idx="105">
                  <c:v>1.6568831572059742E-2</c:v>
                </c:pt>
                <c:pt idx="106">
                  <c:v>1.6580419819370116E-2</c:v>
                </c:pt>
                <c:pt idx="107">
                  <c:v>1.6592007337611014E-2</c:v>
                </c:pt>
                <c:pt idx="108">
                  <c:v>1.6583594126824589E-2</c:v>
                </c:pt>
                <c:pt idx="109">
                  <c:v>1.6495180187052965E-2</c:v>
                </c:pt>
                <c:pt idx="110">
                  <c:v>1.6396765518338081E-2</c:v>
                </c:pt>
                <c:pt idx="111">
                  <c:v>1.6308350120721737E-2</c:v>
                </c:pt>
                <c:pt idx="112">
                  <c:v>1.6219933994246136E-2</c:v>
                </c:pt>
                <c:pt idx="113">
                  <c:v>1.6121517138953243E-2</c:v>
                </c:pt>
                <c:pt idx="114">
                  <c:v>1.6033099554884925E-2</c:v>
                </c:pt>
                <c:pt idx="115">
                  <c:v>1.5934681242083353E-2</c:v>
                </c:pt>
                <c:pt idx="116">
                  <c:v>1.5846262200590211E-2</c:v>
                </c:pt>
                <c:pt idx="117">
                  <c:v>1.5757842430447783E-2</c:v>
                </c:pt>
                <c:pt idx="118">
                  <c:v>1.5669421931697947E-2</c:v>
                </c:pt>
                <c:pt idx="119">
                  <c:v>1.5621000704382763E-2</c:v>
                </c:pt>
                <c:pt idx="120">
                  <c:v>1.5572578748544064E-2</c:v>
                </c:pt>
                <c:pt idx="121">
                  <c:v>1.5524156064223927E-2</c:v>
                </c:pt>
                <c:pt idx="122">
                  <c:v>1.5475732651464302E-2</c:v>
                </c:pt>
                <c:pt idx="123">
                  <c:v>1.5417308510307285E-2</c:v>
                </c:pt>
                <c:pt idx="124">
                  <c:v>1.5368883640794761E-2</c:v>
                </c:pt>
                <c:pt idx="125">
                  <c:v>1.5320458042968884E-2</c:v>
                </c:pt>
                <c:pt idx="126">
                  <c:v>1.527203171687126E-2</c:v>
                </c:pt>
                <c:pt idx="127">
                  <c:v>1.5223604662544231E-2</c:v>
                </c:pt>
                <c:pt idx="128">
                  <c:v>1.5185176880029724E-2</c:v>
                </c:pt>
                <c:pt idx="129">
                  <c:v>1.515674836936964E-2</c:v>
                </c:pt>
                <c:pt idx="130">
                  <c:v>1.5138319130606008E-2</c:v>
                </c:pt>
                <c:pt idx="131">
                  <c:v>1.5119889163780821E-2</c:v>
                </c:pt>
                <c:pt idx="132">
                  <c:v>1.5101458468936148E-2</c:v>
                </c:pt>
                <c:pt idx="133">
                  <c:v>1.5083027046113827E-2</c:v>
                </c:pt>
                <c:pt idx="134">
                  <c:v>1.5064594895355839E-2</c:v>
                </c:pt>
                <c:pt idx="135">
                  <c:v>1.5046162016704265E-2</c:v>
                </c:pt>
                <c:pt idx="136">
                  <c:v>1.5027728410201101E-2</c:v>
                </c:pt>
                <c:pt idx="137">
                  <c:v>1.5009294075888302E-2</c:v>
                </c:pt>
                <c:pt idx="138">
                  <c:v>1.5000859013808012E-2</c:v>
                </c:pt>
                <c:pt idx="139">
                  <c:v>1.5022423224001781E-2</c:v>
                </c:pt>
                <c:pt idx="140">
                  <c:v>1.5043986706511997E-2</c:v>
                </c:pt>
                <c:pt idx="141">
                  <c:v>1.5075549461380561E-2</c:v>
                </c:pt>
                <c:pt idx="142">
                  <c:v>1.5097111488649437E-2</c:v>
                </c:pt>
                <c:pt idx="143">
                  <c:v>1.51186727883606E-2</c:v>
                </c:pt>
                <c:pt idx="144">
                  <c:v>1.5140233360556051E-2</c:v>
                </c:pt>
                <c:pt idx="145">
                  <c:v>1.5171793205277761E-2</c:v>
                </c:pt>
                <c:pt idx="146">
                  <c:v>1.5193352322567721E-2</c:v>
                </c:pt>
                <c:pt idx="147">
                  <c:v>1.5214910712467961E-2</c:v>
                </c:pt>
                <c:pt idx="148">
                  <c:v>1.5236468375020419E-2</c:v>
                </c:pt>
                <c:pt idx="149">
                  <c:v>1.5248025310267243E-2</c:v>
                </c:pt>
                <c:pt idx="150">
                  <c:v>1.5259581518250041E-2</c:v>
                </c:pt>
                <c:pt idx="151">
                  <c:v>1.5271136999011121E-2</c:v>
                </c:pt>
                <c:pt idx="152">
                  <c:v>1.5282691752592401E-2</c:v>
                </c:pt>
                <c:pt idx="153">
                  <c:v>1.5294245779035848E-2</c:v>
                </c:pt>
                <c:pt idx="154">
                  <c:v>1.5305799078383487E-2</c:v>
                </c:pt>
                <c:pt idx="155">
                  <c:v>1.5317351650677265E-2</c:v>
                </c:pt>
                <c:pt idx="156">
                  <c:v>1.532890349595918E-2</c:v>
                </c:pt>
                <c:pt idx="157">
                  <c:v>1.5340454614271323E-2</c:v>
                </c:pt>
                <c:pt idx="158">
                  <c:v>1.5372005005655423E-2</c:v>
                </c:pt>
                <c:pt idx="159">
                  <c:v>1.5463554670153713E-2</c:v>
                </c:pt>
                <c:pt idx="160">
                  <c:v>1.5555103607808077E-2</c:v>
                </c:pt>
                <c:pt idx="161">
                  <c:v>1.5646651818660533E-2</c:v>
                </c:pt>
                <c:pt idx="162">
                  <c:v>1.5738199302752949E-2</c:v>
                </c:pt>
                <c:pt idx="163">
                  <c:v>1.5829746060127495E-2</c:v>
                </c:pt>
                <c:pt idx="164">
                  <c:v>1.5921292090826114E-2</c:v>
                </c:pt>
                <c:pt idx="165">
                  <c:v>1.6002837394890841E-2</c:v>
                </c:pt>
                <c:pt idx="166">
                  <c:v>1.6094381972363403E-2</c:v>
                </c:pt>
                <c:pt idx="167">
                  <c:v>1.6185925823286085E-2</c:v>
                </c:pt>
                <c:pt idx="168">
                  <c:v>1.6307468947700781E-2</c:v>
                </c:pt>
                <c:pt idx="169">
                  <c:v>1.6509011345649381E-2</c:v>
                </c:pt>
                <c:pt idx="170">
                  <c:v>1.6710553017174088E-2</c:v>
                </c:pt>
                <c:pt idx="171">
                  <c:v>1.6912093962316591E-2</c:v>
                </c:pt>
                <c:pt idx="172">
                  <c:v>1.7113634181119108E-2</c:v>
                </c:pt>
                <c:pt idx="173">
                  <c:v>1.7315173673623577E-2</c:v>
                </c:pt>
                <c:pt idx="174">
                  <c:v>1.7516712439871934E-2</c:v>
                </c:pt>
                <c:pt idx="175">
                  <c:v>1.7718250479906258E-2</c:v>
                </c:pt>
                <c:pt idx="176">
                  <c:v>1.7919787793768467E-2</c:v>
                </c:pt>
                <c:pt idx="177">
                  <c:v>1.8121324381500561E-2</c:v>
                </c:pt>
                <c:pt idx="178">
                  <c:v>1.8312860243144505E-2</c:v>
                </c:pt>
                <c:pt idx="179">
                  <c:v>1.8514395378742343E-2</c:v>
                </c:pt>
                <c:pt idx="180">
                  <c:v>1.8705929788336125E-2</c:v>
                </c:pt>
                <c:pt idx="181">
                  <c:v>1.8897463471967541E-2</c:v>
                </c:pt>
                <c:pt idx="182">
                  <c:v>1.9098996429678862E-2</c:v>
                </c:pt>
                <c:pt idx="183">
                  <c:v>1.9290528661512214E-2</c:v>
                </c:pt>
                <c:pt idx="184">
                  <c:v>1.9482060167509075E-2</c:v>
                </c:pt>
                <c:pt idx="185">
                  <c:v>1.9683590947711868E-2</c:v>
                </c:pt>
                <c:pt idx="186">
                  <c:v>1.9875121002162453E-2</c:v>
                </c:pt>
                <c:pt idx="187">
                  <c:v>2.0066650330902422E-2</c:v>
                </c:pt>
                <c:pt idx="188">
                  <c:v>2.0258178933974681E-2</c:v>
                </c:pt>
                <c:pt idx="189">
                  <c:v>2.0449706811420609E-2</c:v>
                </c:pt>
                <c:pt idx="190">
                  <c:v>2.0631233963282002E-2</c:v>
                </c:pt>
                <c:pt idx="191">
                  <c:v>2.0812760389601271E-2</c:v>
                </c:pt>
                <c:pt idx="192">
                  <c:v>2.0994286090420238E-2</c:v>
                </c:pt>
                <c:pt idx="193">
                  <c:v>2.117581106578089E-2</c:v>
                </c:pt>
                <c:pt idx="194">
                  <c:v>2.1357335315725395E-2</c:v>
                </c:pt>
                <c:pt idx="195">
                  <c:v>2.1538858840295258E-2</c:v>
                </c:pt>
                <c:pt idx="196">
                  <c:v>2.1720381639532927E-2</c:v>
                </c:pt>
                <c:pt idx="197">
                  <c:v>2.1901903713480296E-2</c:v>
                </c:pt>
                <c:pt idx="198">
                  <c:v>2.2053425062179381E-2</c:v>
                </c:pt>
                <c:pt idx="199">
                  <c:v>2.2114945685672037E-2</c:v>
                </c:pt>
                <c:pt idx="200">
                  <c:v>2.2176465584000146E-2</c:v>
                </c:pt>
                <c:pt idx="201">
                  <c:v>2.2237984757205852E-2</c:v>
                </c:pt>
                <c:pt idx="202">
                  <c:v>2.2289503205331202E-2</c:v>
                </c:pt>
                <c:pt idx="203">
                  <c:v>2.2351020928418192E-2</c:v>
                </c:pt>
                <c:pt idx="204">
                  <c:v>2.2412537926508682E-2</c:v>
                </c:pt>
                <c:pt idx="205">
                  <c:v>2.2474054199644742E-2</c:v>
                </c:pt>
                <c:pt idx="206">
                  <c:v>2.2535569747868356E-2</c:v>
                </c:pt>
                <c:pt idx="207">
                  <c:v>2.2597084571221556E-2</c:v>
                </c:pt>
                <c:pt idx="208">
                  <c:v>2.2628598669746192E-2</c:v>
                </c:pt>
                <c:pt idx="209">
                  <c:v>2.2600112043484513E-2</c:v>
                </c:pt>
                <c:pt idx="210">
                  <c:v>2.2561624692478008E-2</c:v>
                </c:pt>
                <c:pt idx="211">
                  <c:v>2.2533136616769422E-2</c:v>
                </c:pt>
                <c:pt idx="212">
                  <c:v>2.2504647816399895E-2</c:v>
                </c:pt>
                <c:pt idx="213">
                  <c:v>2.24761582914118E-2</c:v>
                </c:pt>
                <c:pt idx="214">
                  <c:v>2.2437668041847401E-2</c:v>
                </c:pt>
                <c:pt idx="215">
                  <c:v>2.2409177067748462E-2</c:v>
                </c:pt>
                <c:pt idx="216">
                  <c:v>2.2380685369156609E-2</c:v>
                </c:pt>
                <c:pt idx="217">
                  <c:v>2.2342192946114402E-2</c:v>
                </c:pt>
                <c:pt idx="218">
                  <c:v>2.2303699798663611E-2</c:v>
                </c:pt>
                <c:pt idx="219">
                  <c:v>2.2245205926846298E-2</c:v>
                </c:pt>
                <c:pt idx="220">
                  <c:v>2.2176711330704001E-2</c:v>
                </c:pt>
                <c:pt idx="221">
                  <c:v>2.2118216010279485E-2</c:v>
                </c:pt>
                <c:pt idx="222">
                  <c:v>2.2059719965614094E-2</c:v>
                </c:pt>
                <c:pt idx="223">
                  <c:v>2.1991223196749884E-2</c:v>
                </c:pt>
                <c:pt idx="224">
                  <c:v>2.1932725703729335E-2</c:v>
                </c:pt>
                <c:pt idx="225">
                  <c:v>2.1874227486594063E-2</c:v>
                </c:pt>
                <c:pt idx="226">
                  <c:v>2.1805728545385646E-2</c:v>
                </c:pt>
                <c:pt idx="227">
                  <c:v>2.1747228880146841E-2</c:v>
                </c:pt>
                <c:pt idx="228">
                  <c:v>2.1668728490919352E-2</c:v>
                </c:pt>
                <c:pt idx="229">
                  <c:v>2.1560227377745045E-2</c:v>
                </c:pt>
                <c:pt idx="230">
                  <c:v>2.1451725540666145E-2</c:v>
                </c:pt>
                <c:pt idx="231">
                  <c:v>2.1333222979724474E-2</c:v>
                </c:pt>
                <c:pt idx="232">
                  <c:v>2.1224719694961671E-2</c:v>
                </c:pt>
                <c:pt idx="233">
                  <c:v>2.1116215686420522E-2</c:v>
                </c:pt>
                <c:pt idx="234">
                  <c:v>2.1007710954142202E-2</c:v>
                </c:pt>
                <c:pt idx="235">
                  <c:v>2.0899205498169506E-2</c:v>
                </c:pt>
                <c:pt idx="236">
                  <c:v>2.0780699318543511E-2</c:v>
                </c:pt>
                <c:pt idx="237">
                  <c:v>2.0672192415307104E-2</c:v>
                </c:pt>
                <c:pt idx="238">
                  <c:v>2.0613684788501448E-2</c:v>
                </c:pt>
                <c:pt idx="239">
                  <c:v>2.0635176438169426E-2</c:v>
                </c:pt>
                <c:pt idx="240">
                  <c:v>2.0656667364352E-2</c:v>
                </c:pt>
                <c:pt idx="241">
                  <c:v>2.0678157567092011E-2</c:v>
                </c:pt>
                <c:pt idx="242">
                  <c:v>2.0709647046431051E-2</c:v>
                </c:pt>
                <c:pt idx="243">
                  <c:v>2.0731135802411319E-2</c:v>
                </c:pt>
                <c:pt idx="244">
                  <c:v>2.0752623835074438E-2</c:v>
                </c:pt>
                <c:pt idx="245">
                  <c:v>2.0774111144462759E-2</c:v>
                </c:pt>
                <c:pt idx="246">
                  <c:v>2.0795597730618141E-2</c:v>
                </c:pt>
                <c:pt idx="247">
                  <c:v>2.0827083593582547E-2</c:v>
                </c:pt>
                <c:pt idx="248">
                  <c:v>2.0808568733397998E-2</c:v>
                </c:pt>
                <c:pt idx="249">
                  <c:v>2.0710053150106517E-2</c:v>
                </c:pt>
                <c:pt idx="250">
                  <c:v>2.0621536843750007E-2</c:v>
                </c:pt>
                <c:pt idx="251">
                  <c:v>2.0523019814370592E-2</c:v>
                </c:pt>
                <c:pt idx="252">
                  <c:v>2.0434502062010119E-2</c:v>
                </c:pt>
                <c:pt idx="253">
                  <c:v>2.0345983586710595E-2</c:v>
                </c:pt>
                <c:pt idx="254">
                  <c:v>2.0247464388513891E-2</c:v>
                </c:pt>
                <c:pt idx="255">
                  <c:v>2.0158944467462251E-2</c:v>
                </c:pt>
                <c:pt idx="256">
                  <c:v>2.0070423823597555E-2</c:v>
                </c:pt>
                <c:pt idx="257">
                  <c:v>1.9971902456961815E-2</c:v>
                </c:pt>
                <c:pt idx="258">
                  <c:v>1.9893380367597129E-2</c:v>
                </c:pt>
                <c:pt idx="259">
                  <c:v>1.9844857555545124E-2</c:v>
                </c:pt>
                <c:pt idx="260">
                  <c:v>1.9796334020848003E-2</c:v>
                </c:pt>
                <c:pt idx="261">
                  <c:v>1.9747809763547973E-2</c:v>
                </c:pt>
                <c:pt idx="262">
                  <c:v>1.9699284783686547E-2</c:v>
                </c:pt>
                <c:pt idx="263">
                  <c:v>1.9650759081306191E-2</c:v>
                </c:pt>
                <c:pt idx="264">
                  <c:v>1.9602232656448549E-2</c:v>
                </c:pt>
                <c:pt idx="265">
                  <c:v>1.9553705509155837E-2</c:v>
                </c:pt>
                <c:pt idx="266">
                  <c:v>1.9495177639469955E-2</c:v>
                </c:pt>
                <c:pt idx="267">
                  <c:v>1.9446649047432808E-2</c:v>
                </c:pt>
                <c:pt idx="268">
                  <c:v>1.940811973308644E-2</c:v>
                </c:pt>
                <c:pt idx="269">
                  <c:v>1.9389589696472947E-2</c:v>
                </c:pt>
                <c:pt idx="270">
                  <c:v>1.9371058937634043E-2</c:v>
                </c:pt>
                <c:pt idx="271">
                  <c:v>1.9352527456612135E-2</c:v>
                </c:pt>
                <c:pt idx="272">
                  <c:v>1.9333995253448713E-2</c:v>
                </c:pt>
                <c:pt idx="273">
                  <c:v>1.9315462328186185E-2</c:v>
                </c:pt>
                <c:pt idx="274">
                  <c:v>1.9296928680866455E-2</c:v>
                </c:pt>
                <c:pt idx="275">
                  <c:v>1.9278394311531249E-2</c:v>
                </c:pt>
                <c:pt idx="276">
                  <c:v>1.9259859220222924E-2</c:v>
                </c:pt>
                <c:pt idx="277">
                  <c:v>1.9241323406983236E-2</c:v>
                </c:pt>
                <c:pt idx="278">
                  <c:v>1.9212786871854098E-2</c:v>
                </c:pt>
                <c:pt idx="279">
                  <c:v>1.9174249614877781E-2</c:v>
                </c:pt>
                <c:pt idx="280">
                  <c:v>1.9135711636096023E-2</c:v>
                </c:pt>
                <c:pt idx="281">
                  <c:v>1.9097172935550924E-2</c:v>
                </c:pt>
                <c:pt idx="282">
                  <c:v>1.9068633513284475E-2</c:v>
                </c:pt>
                <c:pt idx="283">
                  <c:v>1.903009336933871E-2</c:v>
                </c:pt>
                <c:pt idx="284">
                  <c:v>1.8991552503755407E-2</c:v>
                </c:pt>
                <c:pt idx="285">
                  <c:v>1.8953010916576765E-2</c:v>
                </c:pt>
                <c:pt idx="286">
                  <c:v>1.8914468607844709E-2</c:v>
                </c:pt>
                <c:pt idx="287">
                  <c:v>1.8875925577601205E-2</c:v>
                </c:pt>
                <c:pt idx="288">
                  <c:v>1.8807381825888359E-2</c:v>
                </c:pt>
                <c:pt idx="289">
                  <c:v>1.8688837352747865E-2</c:v>
                </c:pt>
                <c:pt idx="290">
                  <c:v>1.857029215822199E-2</c:v>
                </c:pt>
                <c:pt idx="291">
                  <c:v>1.8451746242352643E-2</c:v>
                </c:pt>
                <c:pt idx="292">
                  <c:v>1.834319960518193E-2</c:v>
                </c:pt>
                <c:pt idx="293">
                  <c:v>1.8224652246751561E-2</c:v>
                </c:pt>
                <c:pt idx="294">
                  <c:v>1.8106104167103641E-2</c:v>
                </c:pt>
                <c:pt idx="295">
                  <c:v>1.7987555366280425E-2</c:v>
                </c:pt>
                <c:pt idx="296">
                  <c:v>1.7869005844323341E-2</c:v>
                </c:pt>
                <c:pt idx="297">
                  <c:v>1.7750455601274851E-2</c:v>
                </c:pt>
                <c:pt idx="298">
                  <c:v>1.760190463717682E-2</c:v>
                </c:pt>
                <c:pt idx="299">
                  <c:v>1.740335295207121E-2</c:v>
                </c:pt>
                <c:pt idx="300">
                  <c:v>1.719480054600004E-2</c:v>
                </c:pt>
                <c:pt idx="301">
                  <c:v>1.6996247419005201E-2</c:v>
                </c:pt>
                <c:pt idx="302">
                  <c:v>1.6787693571128786E-2</c:v>
                </c:pt>
                <c:pt idx="303">
                  <c:v>1.6589139002412882E-2</c:v>
                </c:pt>
                <c:pt idx="304">
                  <c:v>1.6390583712899101E-2</c:v>
                </c:pt>
                <c:pt idx="305">
                  <c:v>1.6182027702629741E-2</c:v>
                </c:pt>
                <c:pt idx="306">
                  <c:v>1.5983470971646763E-2</c:v>
                </c:pt>
                <c:pt idx="307">
                  <c:v>1.577491351999212E-2</c:v>
                </c:pt>
                <c:pt idx="308">
                  <c:v>1.5576355347707876E-2</c:v>
                </c:pt>
                <c:pt idx="309">
                  <c:v>1.5377796454835752E-2</c:v>
                </c:pt>
                <c:pt idx="310">
                  <c:v>1.5169236841417993E-2</c:v>
                </c:pt>
                <c:pt idx="311">
                  <c:v>1.497067650749653E-2</c:v>
                </c:pt>
                <c:pt idx="312">
                  <c:v>1.4762115453113341E-2</c:v>
                </c:pt>
                <c:pt idx="313">
                  <c:v>1.4563553678310479E-2</c:v>
                </c:pt>
                <c:pt idx="314">
                  <c:v>1.4364991183129712E-2</c:v>
                </c:pt>
                <c:pt idx="315">
                  <c:v>1.415642796761326E-2</c:v>
                </c:pt>
                <c:pt idx="316">
                  <c:v>1.3957864031803041E-2</c:v>
                </c:pt>
                <c:pt idx="317">
                  <c:v>1.3759299375740958E-2</c:v>
                </c:pt>
                <c:pt idx="318">
                  <c:v>1.3560733999469225E-2</c:v>
                </c:pt>
                <c:pt idx="319">
                  <c:v>1.3382167903029471E-2</c:v>
                </c:pt>
                <c:pt idx="320">
                  <c:v>1.3203601086464001E-2</c:v>
                </c:pt>
                <c:pt idx="321">
                  <c:v>1.3025033549814723E-2</c:v>
                </c:pt>
                <c:pt idx="322">
                  <c:v>1.2846465293123588E-2</c:v>
                </c:pt>
                <c:pt idx="323">
                  <c:v>1.2677896316432485E-2</c:v>
                </c:pt>
                <c:pt idx="324">
                  <c:v>1.2499326619783549E-2</c:v>
                </c:pt>
                <c:pt idx="325">
                  <c:v>1.2320756203218831E-2</c:v>
                </c:pt>
                <c:pt idx="326">
                  <c:v>1.2142185066780135E-2</c:v>
                </c:pt>
                <c:pt idx="327">
                  <c:v>1.1963613210509441E-2</c:v>
                </c:pt>
                <c:pt idx="328">
                  <c:v>1.1905040634448905E-2</c:v>
                </c:pt>
                <c:pt idx="329">
                  <c:v>1.1976467338640441E-2</c:v>
                </c:pt>
                <c:pt idx="330">
                  <c:v>1.2047893323125999E-2</c:v>
                </c:pt>
                <c:pt idx="331">
                  <c:v>1.2119318587947618E-2</c:v>
                </c:pt>
                <c:pt idx="332">
                  <c:v>1.2190743133147259E-2</c:v>
                </c:pt>
                <c:pt idx="333">
                  <c:v>1.2262166958766932E-2</c:v>
                </c:pt>
                <c:pt idx="334">
                  <c:v>1.233359006484858E-2</c:v>
                </c:pt>
                <c:pt idx="335">
                  <c:v>1.2405012451434258E-2</c:v>
                </c:pt>
                <c:pt idx="336">
                  <c:v>1.2476434118565903E-2</c:v>
                </c:pt>
                <c:pt idx="337">
                  <c:v>1.255785506628556E-2</c:v>
                </c:pt>
                <c:pt idx="338">
                  <c:v>1.2739275294635144E-2</c:v>
                </c:pt>
                <c:pt idx="339">
                  <c:v>1.3060694803656557E-2</c:v>
                </c:pt>
                <c:pt idx="340">
                  <c:v>1.3382113593392003E-2</c:v>
                </c:pt>
                <c:pt idx="341">
                  <c:v>1.369353166388346E-2</c:v>
                </c:pt>
                <c:pt idx="342">
                  <c:v>1.401494901517264E-2</c:v>
                </c:pt>
                <c:pt idx="343">
                  <c:v>1.4326365647301801E-2</c:v>
                </c:pt>
                <c:pt idx="344">
                  <c:v>1.4647781560312883E-2</c:v>
                </c:pt>
                <c:pt idx="345">
                  <c:v>1.4959196754247756E-2</c:v>
                </c:pt>
                <c:pt idx="346">
                  <c:v>1.5280611229148543E-2</c:v>
                </c:pt>
                <c:pt idx="347">
                  <c:v>1.5592024985057181E-2</c:v>
                </c:pt>
                <c:pt idx="348">
                  <c:v>1.5903438022015704E-2</c:v>
                </c:pt>
                <c:pt idx="349">
                  <c:v>1.619485034006601E-2</c:v>
                </c:pt>
                <c:pt idx="350">
                  <c:v>1.648626193925002E-2</c:v>
                </c:pt>
                <c:pt idx="351">
                  <c:v>1.6777672819609915E-2</c:v>
                </c:pt>
                <c:pt idx="352">
                  <c:v>1.7069082981187589E-2</c:v>
                </c:pt>
                <c:pt idx="353">
                  <c:v>1.7360492424025056E-2</c:v>
                </c:pt>
                <c:pt idx="354">
                  <c:v>1.7651901148164281E-2</c:v>
                </c:pt>
                <c:pt idx="355">
                  <c:v>1.7953309153647248E-2</c:v>
                </c:pt>
                <c:pt idx="356">
                  <c:v>1.8244716440515965E-2</c:v>
                </c:pt>
                <c:pt idx="357">
                  <c:v>1.8536123008812529E-2</c:v>
                </c:pt>
                <c:pt idx="358">
                  <c:v>1.8787528858578692E-2</c:v>
                </c:pt>
                <c:pt idx="359">
                  <c:v>1.898893398985646E-2</c:v>
                </c:pt>
                <c:pt idx="360">
                  <c:v>1.9200338402688123E-2</c:v>
                </c:pt>
                <c:pt idx="361">
                  <c:v>1.9401742097115347E-2</c:v>
                </c:pt>
                <c:pt idx="362">
                  <c:v>1.9613145073180141E-2</c:v>
                </c:pt>
                <c:pt idx="363">
                  <c:v>1.9814547330924703E-2</c:v>
                </c:pt>
                <c:pt idx="364">
                  <c:v>2.0025948870391011E-2</c:v>
                </c:pt>
                <c:pt idx="365">
                  <c:v>2.0227349691620811E-2</c:v>
                </c:pt>
                <c:pt idx="366">
                  <c:v>2.0438749794656211E-2</c:v>
                </c:pt>
                <c:pt idx="367">
                  <c:v>2.0650149179539282E-2</c:v>
                </c:pt>
                <c:pt idx="368">
                  <c:v>2.0831547846312103E-2</c:v>
                </c:pt>
                <c:pt idx="369">
                  <c:v>2.1002945795016322E-2</c:v>
                </c:pt>
                <c:pt idx="370">
                  <c:v>2.1174343025694195E-2</c:v>
                </c:pt>
                <c:pt idx="371">
                  <c:v>2.1345739538387393E-2</c:v>
                </c:pt>
                <c:pt idx="372">
                  <c:v>2.1517135333138277E-2</c:v>
                </c:pt>
                <c:pt idx="373">
                  <c:v>2.168853040998879E-2</c:v>
                </c:pt>
                <c:pt idx="374">
                  <c:v>2.1859924768980792E-2</c:v>
                </c:pt>
                <c:pt idx="375">
                  <c:v>2.2021318410156521E-2</c:v>
                </c:pt>
                <c:pt idx="376">
                  <c:v>2.2192711333557227E-2</c:v>
                </c:pt>
                <c:pt idx="377">
                  <c:v>2.2364103539225792E-2</c:v>
                </c:pt>
                <c:pt idx="378">
                  <c:v>2.2525495027203812E-2</c:v>
                </c:pt>
                <c:pt idx="379">
                  <c:v>2.2686885797533248E-2</c:v>
                </c:pt>
                <c:pt idx="380">
                  <c:v>2.2848275850256176E-2</c:v>
                </c:pt>
                <c:pt idx="381">
                  <c:v>2.2999665185414499E-2</c:v>
                </c:pt>
                <c:pt idx="382">
                  <c:v>2.3161053803050037E-2</c:v>
                </c:pt>
                <c:pt idx="383">
                  <c:v>2.3322441703205223E-2</c:v>
                </c:pt>
                <c:pt idx="384">
                  <c:v>2.3473828885921935E-2</c:v>
                </c:pt>
                <c:pt idx="385">
                  <c:v>2.3635215351241811E-2</c:v>
                </c:pt>
                <c:pt idx="386">
                  <c:v>2.3796601099206977E-2</c:v>
                </c:pt>
                <c:pt idx="387">
                  <c:v>2.3947986129859811E-2</c:v>
                </c:pt>
                <c:pt idx="388">
                  <c:v>2.4049370443241999E-2</c:v>
                </c:pt>
                <c:pt idx="389">
                  <c:v>2.4110754039395128E-2</c:v>
                </c:pt>
                <c:pt idx="390">
                  <c:v>2.4162136918361988E-2</c:v>
                </c:pt>
                <c:pt idx="391">
                  <c:v>2.4213519080184091E-2</c:v>
                </c:pt>
                <c:pt idx="392">
                  <c:v>2.4274900524903654E-2</c:v>
                </c:pt>
                <c:pt idx="393">
                  <c:v>2.4326281252561963E-2</c:v>
                </c:pt>
                <c:pt idx="394">
                  <c:v>2.4377661263202038E-2</c:v>
                </c:pt>
                <c:pt idx="395">
                  <c:v>2.4429040556865417E-2</c:v>
                </c:pt>
                <c:pt idx="396">
                  <c:v>2.4490419133593736E-2</c:v>
                </c:pt>
                <c:pt idx="397">
                  <c:v>2.4541796993429454E-2</c:v>
                </c:pt>
                <c:pt idx="398">
                  <c:v>2.4573174136414442E-2</c:v>
                </c:pt>
                <c:pt idx="399">
                  <c:v>2.4594550562590588E-2</c:v>
                </c:pt>
                <c:pt idx="400">
                  <c:v>2.4605926272000051E-2</c:v>
                </c:pt>
                <c:pt idx="401">
                  <c:v>2.4627301264684601E-2</c:v>
                </c:pt>
                <c:pt idx="402">
                  <c:v>2.46486755406864E-2</c:v>
                </c:pt>
                <c:pt idx="403">
                  <c:v>2.4660049100047366E-2</c:v>
                </c:pt>
                <c:pt idx="404">
                  <c:v>2.4681421942809478E-2</c:v>
                </c:pt>
                <c:pt idx="405">
                  <c:v>2.4692794069014742E-2</c:v>
                </c:pt>
                <c:pt idx="406">
                  <c:v>2.4714165478705252E-2</c:v>
                </c:pt>
                <c:pt idx="407">
                  <c:v>2.4735536171922742E-2</c:v>
                </c:pt>
                <c:pt idx="408">
                  <c:v>2.4736906148709402E-2</c:v>
                </c:pt>
                <c:pt idx="409">
                  <c:v>2.4718275409107152E-2</c:v>
                </c:pt>
                <c:pt idx="410">
                  <c:v>2.4709643953158007E-2</c:v>
                </c:pt>
                <c:pt idx="411">
                  <c:v>2.4691011780904132E-2</c:v>
                </c:pt>
                <c:pt idx="412">
                  <c:v>2.468237889238695E-2</c:v>
                </c:pt>
                <c:pt idx="413">
                  <c:v>2.4663745287648992E-2</c:v>
                </c:pt>
                <c:pt idx="414">
                  <c:v>2.4655110966732192E-2</c:v>
                </c:pt>
                <c:pt idx="415">
                  <c:v>2.4636475929678398E-2</c:v>
                </c:pt>
                <c:pt idx="416">
                  <c:v>2.4627840176529657E-2</c:v>
                </c:pt>
                <c:pt idx="417">
                  <c:v>2.4619203707327612E-2</c:v>
                </c:pt>
                <c:pt idx="418">
                  <c:v>2.4590566522114752E-2</c:v>
                </c:pt>
                <c:pt idx="419">
                  <c:v>2.4571928620932881E-2</c:v>
                </c:pt>
                <c:pt idx="420">
                  <c:v>2.4543290003824148E-2</c:v>
                </c:pt>
                <c:pt idx="421">
                  <c:v>2.4514650670830078E-2</c:v>
                </c:pt>
                <c:pt idx="422">
                  <c:v>2.4496010621993282E-2</c:v>
                </c:pt>
                <c:pt idx="423">
                  <c:v>2.4467369857355082E-2</c:v>
                </c:pt>
                <c:pt idx="424">
                  <c:v>2.4438728376957958E-2</c:v>
                </c:pt>
                <c:pt idx="425">
                  <c:v>2.442008618084375E-2</c:v>
                </c:pt>
                <c:pt idx="426">
                  <c:v>2.4391443269054458E-2</c:v>
                </c:pt>
                <c:pt idx="427">
                  <c:v>2.4362799641631884E-2</c:v>
                </c:pt>
                <c:pt idx="428">
                  <c:v>2.4344155298618508E-2</c:v>
                </c:pt>
                <c:pt idx="429">
                  <c:v>2.4315510240055838E-2</c:v>
                </c:pt>
                <c:pt idx="430">
                  <c:v>2.4286864465986019E-2</c:v>
                </c:pt>
                <c:pt idx="431">
                  <c:v>2.4268217976451092E-2</c:v>
                </c:pt>
                <c:pt idx="432">
                  <c:v>2.4239570771492882E-2</c:v>
                </c:pt>
                <c:pt idx="433">
                  <c:v>2.4210922851153602E-2</c:v>
                </c:pt>
                <c:pt idx="434">
                  <c:v>2.4192274215474992E-2</c:v>
                </c:pt>
                <c:pt idx="435">
                  <c:v>2.4163624864499269E-2</c:v>
                </c:pt>
                <c:pt idx="436">
                  <c:v>2.4134974798268302E-2</c:v>
                </c:pt>
                <c:pt idx="437">
                  <c:v>2.4116324016824106E-2</c:v>
                </c:pt>
                <c:pt idx="438">
                  <c:v>2.4037672520208855E-2</c:v>
                </c:pt>
                <c:pt idx="439">
                  <c:v>2.3929020308463958E-2</c:v>
                </c:pt>
                <c:pt idx="440">
                  <c:v>2.3810367381632006E-2</c:v>
                </c:pt>
                <c:pt idx="441">
                  <c:v>2.3701713739754802E-2</c:v>
                </c:pt>
                <c:pt idx="442">
                  <c:v>2.3593059382874218E-2</c:v>
                </c:pt>
                <c:pt idx="443">
                  <c:v>2.3484404311032367E-2</c:v>
                </c:pt>
                <c:pt idx="444">
                  <c:v>2.3365748524271292E-2</c:v>
                </c:pt>
                <c:pt idx="445">
                  <c:v>2.3257092022632781E-2</c:v>
                </c:pt>
                <c:pt idx="446">
                  <c:v>2.3148434806158757E-2</c:v>
                </c:pt>
                <c:pt idx="447">
                  <c:v>2.3039776874891792E-2</c:v>
                </c:pt>
                <c:pt idx="448">
                  <c:v>2.2981118228873533E-2</c:v>
                </c:pt>
                <c:pt idx="449">
                  <c:v>2.2962458868145283E-2</c:v>
                </c:pt>
                <c:pt idx="450">
                  <c:v>2.2943798792750051E-2</c:v>
                </c:pt>
                <c:pt idx="451">
                  <c:v>2.2925138002729488E-2</c:v>
                </c:pt>
                <c:pt idx="452">
                  <c:v>2.2906476498125251E-2</c:v>
                </c:pt>
                <c:pt idx="453">
                  <c:v>2.2887814278979922E-2</c:v>
                </c:pt>
                <c:pt idx="454">
                  <c:v>2.2869151345334668E-2</c:v>
                </c:pt>
                <c:pt idx="455">
                  <c:v>2.2850487697232247E-2</c:v>
                </c:pt>
                <c:pt idx="456">
                  <c:v>2.2831823334714518E-2</c:v>
                </c:pt>
                <c:pt idx="457">
                  <c:v>2.2813158257823242E-2</c:v>
                </c:pt>
                <c:pt idx="458">
                  <c:v>2.2644492466600344E-2</c:v>
                </c:pt>
                <c:pt idx="459">
                  <c:v>2.2385825961087843E-2</c:v>
                </c:pt>
                <c:pt idx="460">
                  <c:v>2.2127158741328007E-2</c:v>
                </c:pt>
                <c:pt idx="461">
                  <c:v>2.1868490807362629E-2</c:v>
                </c:pt>
                <c:pt idx="462">
                  <c:v>2.1609822159233891E-2</c:v>
                </c:pt>
                <c:pt idx="463">
                  <c:v>2.1351152796983342E-2</c:v>
                </c:pt>
                <c:pt idx="464">
                  <c:v>2.1092482720653411E-2</c:v>
                </c:pt>
                <c:pt idx="465">
                  <c:v>2.08338119302858E-2</c:v>
                </c:pt>
                <c:pt idx="466">
                  <c:v>2.0575140425922844E-2</c:v>
                </c:pt>
                <c:pt idx="467">
                  <c:v>2.0326468207605867E-2</c:v>
                </c:pt>
                <c:pt idx="468">
                  <c:v>2.0077795275377699E-2</c:v>
                </c:pt>
                <c:pt idx="469">
                  <c:v>1.9839121629279664E-2</c:v>
                </c:pt>
                <c:pt idx="470">
                  <c:v>1.9600447269354105E-2</c:v>
                </c:pt>
                <c:pt idx="471">
                  <c:v>1.936177219564288E-2</c:v>
                </c:pt>
                <c:pt idx="472">
                  <c:v>1.912309640818799E-2</c:v>
                </c:pt>
                <c:pt idx="473">
                  <c:v>1.8884419907031401E-2</c:v>
                </c:pt>
                <c:pt idx="474">
                  <c:v>1.8635742692215167E-2</c:v>
                </c:pt>
                <c:pt idx="475">
                  <c:v>1.8397064763781265E-2</c:v>
                </c:pt>
                <c:pt idx="476">
                  <c:v>1.815838612177163E-2</c:v>
                </c:pt>
                <c:pt idx="477">
                  <c:v>1.7919706766228324E-2</c:v>
                </c:pt>
                <c:pt idx="478">
                  <c:v>1.7691026697193322E-2</c:v>
                </c:pt>
                <c:pt idx="479">
                  <c:v>1.7452345914708539E-2</c:v>
                </c:pt>
                <c:pt idx="480">
                  <c:v>1.7223664418816023E-2</c:v>
                </c:pt>
                <c:pt idx="481">
                  <c:v>1.6984982209557815E-2</c:v>
                </c:pt>
                <c:pt idx="482">
                  <c:v>1.6756299286975671E-2</c:v>
                </c:pt>
                <c:pt idx="483">
                  <c:v>1.651761565111182E-2</c:v>
                </c:pt>
                <c:pt idx="484">
                  <c:v>1.6288931302008241E-2</c:v>
                </c:pt>
                <c:pt idx="485">
                  <c:v>1.6060246239706741E-2</c:v>
                </c:pt>
                <c:pt idx="486">
                  <c:v>1.5821560464249505E-2</c:v>
                </c:pt>
                <c:pt idx="487">
                  <c:v>1.559287397567842E-2</c:v>
                </c:pt>
                <c:pt idx="488">
                  <c:v>1.5494186774035461E-2</c:v>
                </c:pt>
                <c:pt idx="489">
                  <c:v>1.5465498859362726E-2</c:v>
                </c:pt>
                <c:pt idx="490">
                  <c:v>1.5426810231702099E-2</c:v>
                </c:pt>
                <c:pt idx="491">
                  <c:v>1.5398120891095461E-2</c:v>
                </c:pt>
                <c:pt idx="492">
                  <c:v>1.536943083758509E-2</c:v>
                </c:pt>
                <c:pt idx="493">
                  <c:v>1.53307400712127E-2</c:v>
                </c:pt>
                <c:pt idx="494">
                  <c:v>1.5302048592020445E-2</c:v>
                </c:pt>
                <c:pt idx="495">
                  <c:v>1.5273356400050259E-2</c:v>
                </c:pt>
                <c:pt idx="496">
                  <c:v>1.5244663495344132E-2</c:v>
                </c:pt>
                <c:pt idx="497">
                  <c:v>1.5205969877944056E-2</c:v>
                </c:pt>
                <c:pt idx="498">
                  <c:v>1.5317275547892023E-2</c:v>
                </c:pt>
                <c:pt idx="499">
                  <c:v>1.5498580505229995E-2</c:v>
                </c:pt>
                <c:pt idx="500">
                  <c:v>1.5669884750000043E-2</c:v>
                </c:pt>
                <c:pt idx="501">
                  <c:v>1.5851188282244025E-2</c:v>
                </c:pt>
                <c:pt idx="502">
                  <c:v>1.6022491102003995E-2</c:v>
                </c:pt>
                <c:pt idx="503">
                  <c:v>1.6203793209321943E-2</c:v>
                </c:pt>
                <c:pt idx="504">
                  <c:v>1.6375094604239873E-2</c:v>
                </c:pt>
                <c:pt idx="505">
                  <c:v>1.6556395286799759E-2</c:v>
                </c:pt>
                <c:pt idx="506">
                  <c:v>1.6727695257043561E-2</c:v>
                </c:pt>
                <c:pt idx="507">
                  <c:v>1.6908994515013341E-2</c:v>
                </c:pt>
                <c:pt idx="508">
                  <c:v>1.7090293060750994E-2</c:v>
                </c:pt>
                <c:pt idx="509">
                  <c:v>1.7281590894298551E-2</c:v>
                </c:pt>
                <c:pt idx="510">
                  <c:v>1.7472888015698025E-2</c:v>
                </c:pt>
                <c:pt idx="511">
                  <c:v>1.7654184424991351E-2</c:v>
                </c:pt>
                <c:pt idx="512">
                  <c:v>1.784548012222054E-2</c:v>
                </c:pt>
                <c:pt idx="513">
                  <c:v>1.8036775107427641E-2</c:v>
                </c:pt>
                <c:pt idx="514">
                  <c:v>1.8228069380654535E-2</c:v>
                </c:pt>
                <c:pt idx="515">
                  <c:v>1.8409362941943258E-2</c:v>
                </c:pt>
                <c:pt idx="516">
                  <c:v>1.8600655791335959E-2</c:v>
                </c:pt>
                <c:pt idx="517">
                  <c:v>1.8791947928874186E-2</c:v>
                </c:pt>
                <c:pt idx="518">
                  <c:v>1.8943239354600419E-2</c:v>
                </c:pt>
                <c:pt idx="519">
                  <c:v>1.9074530068556368E-2</c:v>
                </c:pt>
                <c:pt idx="520">
                  <c:v>1.9205820070784075E-2</c:v>
                </c:pt>
                <c:pt idx="521">
                  <c:v>1.9337109361325606E-2</c:v>
                </c:pt>
                <c:pt idx="522">
                  <c:v>1.9468397940222731E-2</c:v>
                </c:pt>
                <c:pt idx="523">
                  <c:v>1.9609685807517829E-2</c:v>
                </c:pt>
                <c:pt idx="524">
                  <c:v>1.9740972963252452E-2</c:v>
                </c:pt>
                <c:pt idx="525">
                  <c:v>1.987225940746885E-2</c:v>
                </c:pt>
                <c:pt idx="526">
                  <c:v>2.000354514020887E-2</c:v>
                </c:pt>
                <c:pt idx="527">
                  <c:v>2.0144830161514641E-2</c:v>
                </c:pt>
                <c:pt idx="528">
                  <c:v>2.0246114471428257E-2</c:v>
                </c:pt>
                <c:pt idx="529">
                  <c:v>2.0347398069991241E-2</c:v>
                </c:pt>
                <c:pt idx="530">
                  <c:v>2.0438680957245998E-2</c:v>
                </c:pt>
                <c:pt idx="531">
                  <c:v>2.0539963133234418E-2</c:v>
                </c:pt>
                <c:pt idx="532">
                  <c:v>2.0631244597998491E-2</c:v>
                </c:pt>
                <c:pt idx="533">
                  <c:v>2.0732525351580138E-2</c:v>
                </c:pt>
                <c:pt idx="534">
                  <c:v>2.0823805394021396E-2</c:v>
                </c:pt>
                <c:pt idx="535">
                  <c:v>2.0925084725364241E-2</c:v>
                </c:pt>
                <c:pt idx="536">
                  <c:v>2.1026363345650688E-2</c:v>
                </c:pt>
                <c:pt idx="537">
                  <c:v>2.11176412549227E-2</c:v>
                </c:pt>
                <c:pt idx="538">
                  <c:v>2.1218918453222456E-2</c:v>
                </c:pt>
                <c:pt idx="539">
                  <c:v>2.1320194940591328E-2</c:v>
                </c:pt>
                <c:pt idx="540">
                  <c:v>2.1431470717072212E-2</c:v>
                </c:pt>
                <c:pt idx="541">
                  <c:v>2.1532745782706336E-2</c:v>
                </c:pt>
                <c:pt idx="542">
                  <c:v>2.163402013753582E-2</c:v>
                </c:pt>
                <c:pt idx="543">
                  <c:v>2.1735293781603254E-2</c:v>
                </c:pt>
                <c:pt idx="544">
                  <c:v>2.1836566714949646E-2</c:v>
                </c:pt>
                <c:pt idx="545">
                  <c:v>2.1937838937617801E-2</c:v>
                </c:pt>
                <c:pt idx="546">
                  <c:v>2.2049110449649599E-2</c:v>
                </c:pt>
                <c:pt idx="547">
                  <c:v>2.2150381251086357E-2</c:v>
                </c:pt>
                <c:pt idx="548">
                  <c:v>2.2181651341970803E-2</c:v>
                </c:pt>
                <c:pt idx="549">
                  <c:v>2.2202920722344862E-2</c:v>
                </c:pt>
                <c:pt idx="550">
                  <c:v>2.2224189392249988E-2</c:v>
                </c:pt>
                <c:pt idx="551">
                  <c:v>2.2235457351728712E-2</c:v>
                </c:pt>
                <c:pt idx="552">
                  <c:v>2.2256724600822786E-2</c:v>
                </c:pt>
                <c:pt idx="553">
                  <c:v>2.2267991139574252E-2</c:v>
                </c:pt>
                <c:pt idx="554">
                  <c:v>2.2289256968025254E-2</c:v>
                </c:pt>
                <c:pt idx="555">
                  <c:v>2.2310522086217255E-2</c:v>
                </c:pt>
                <c:pt idx="556">
                  <c:v>2.2321786494192766E-2</c:v>
                </c:pt>
                <c:pt idx="557">
                  <c:v>2.2343050191993636E-2</c:v>
                </c:pt>
                <c:pt idx="558">
                  <c:v>2.2344313179661953E-2</c:v>
                </c:pt>
                <c:pt idx="559">
                  <c:v>2.2335575457239465E-2</c:v>
                </c:pt>
                <c:pt idx="560">
                  <c:v>2.2326837024768016E-2</c:v>
                </c:pt>
                <c:pt idx="561">
                  <c:v>2.2318097882290042E-2</c:v>
                </c:pt>
                <c:pt idx="562">
                  <c:v>2.2309358029847452E-2</c:v>
                </c:pt>
                <c:pt idx="563">
                  <c:v>2.2300617467482044E-2</c:v>
                </c:pt>
                <c:pt idx="564">
                  <c:v>2.2301876195235742E-2</c:v>
                </c:pt>
                <c:pt idx="565">
                  <c:v>2.2293134213150802E-2</c:v>
                </c:pt>
                <c:pt idx="566">
                  <c:v>2.2284391521269258E-2</c:v>
                </c:pt>
                <c:pt idx="567">
                  <c:v>2.2275648119632639E-2</c:v>
                </c:pt>
                <c:pt idx="568">
                  <c:v>2.2286904008283252E-2</c:v>
                </c:pt>
                <c:pt idx="569">
                  <c:v>2.2298159187262991E-2</c:v>
                </c:pt>
                <c:pt idx="570">
                  <c:v>2.2309413656614156E-2</c:v>
                </c:pt>
                <c:pt idx="571">
                  <c:v>2.2320667416378212E-2</c:v>
                </c:pt>
                <c:pt idx="572">
                  <c:v>2.2331920466597686E-2</c:v>
                </c:pt>
                <c:pt idx="573">
                  <c:v>2.2343172807314213E-2</c:v>
                </c:pt>
                <c:pt idx="574">
                  <c:v>2.2354424438569553E-2</c:v>
                </c:pt>
                <c:pt idx="575">
                  <c:v>2.2365675360406252E-2</c:v>
                </c:pt>
                <c:pt idx="576">
                  <c:v>2.2376925572866226E-2</c:v>
                </c:pt>
                <c:pt idx="577">
                  <c:v>2.2388175075991012E-2</c:v>
                </c:pt>
                <c:pt idx="578">
                  <c:v>2.2359423869822898E-2</c:v>
                </c:pt>
                <c:pt idx="579">
                  <c:v>2.2320671954403945E-2</c:v>
                </c:pt>
                <c:pt idx="580">
                  <c:v>2.2281919329776276E-2</c:v>
                </c:pt>
                <c:pt idx="581">
                  <c:v>2.2243165995981192E-2</c:v>
                </c:pt>
                <c:pt idx="582">
                  <c:v>2.2204411953061262E-2</c:v>
                </c:pt>
                <c:pt idx="583">
                  <c:v>2.2165657201058425E-2</c:v>
                </c:pt>
                <c:pt idx="584">
                  <c:v>2.2126901740014582E-2</c:v>
                </c:pt>
                <c:pt idx="585">
                  <c:v>2.2098145569971982E-2</c:v>
                </c:pt>
                <c:pt idx="586">
                  <c:v>2.2059388690972011E-2</c:v>
                </c:pt>
                <c:pt idx="587">
                  <c:v>2.2020631103057003E-2</c:v>
                </c:pt>
                <c:pt idx="588">
                  <c:v>2.1971872806269336E-2</c:v>
                </c:pt>
                <c:pt idx="589">
                  <c:v>2.1933113800650238E-2</c:v>
                </c:pt>
                <c:pt idx="590">
                  <c:v>2.1884354086242012E-2</c:v>
                </c:pt>
                <c:pt idx="591">
                  <c:v>2.184559366308688E-2</c:v>
                </c:pt>
                <c:pt idx="592">
                  <c:v>2.1796832531226641E-2</c:v>
                </c:pt>
                <c:pt idx="593">
                  <c:v>2.1758070690703291E-2</c:v>
                </c:pt>
                <c:pt idx="594">
                  <c:v>2.1709308141558845E-2</c:v>
                </c:pt>
                <c:pt idx="595">
                  <c:v>2.1670544883835251E-2</c:v>
                </c:pt>
                <c:pt idx="596">
                  <c:v>2.1621780917574652E-2</c:v>
                </c:pt>
                <c:pt idx="597">
                  <c:v>2.1583016242818671E-2</c:v>
                </c:pt>
                <c:pt idx="598">
                  <c:v>2.1484250859609616E-2</c:v>
                </c:pt>
                <c:pt idx="599">
                  <c:v>2.1375484767989394E-2</c:v>
                </c:pt>
                <c:pt idx="600">
                  <c:v>2.1256717968000181E-2</c:v>
                </c:pt>
                <c:pt idx="601">
                  <c:v>2.1147950459683526E-2</c:v>
                </c:pt>
                <c:pt idx="602">
                  <c:v>2.10391822430816E-2</c:v>
                </c:pt>
                <c:pt idx="603">
                  <c:v>2.093041331823655E-2</c:v>
                </c:pt>
                <c:pt idx="604">
                  <c:v>2.0821643685190433E-2</c:v>
                </c:pt>
                <c:pt idx="605">
                  <c:v>2.070287334398474E-2</c:v>
                </c:pt>
                <c:pt idx="606">
                  <c:v>2.0594102294661971E-2</c:v>
                </c:pt>
                <c:pt idx="607">
                  <c:v>2.0485330537264174E-2</c:v>
                </c:pt>
                <c:pt idx="608">
                  <c:v>2.0376558071832578E-2</c:v>
                </c:pt>
                <c:pt idx="609">
                  <c:v>2.0277784898409951E-2</c:v>
                </c:pt>
                <c:pt idx="610">
                  <c:v>2.0169011017037997E-2</c:v>
                </c:pt>
                <c:pt idx="611">
                  <c:v>2.0060236427758792E-2</c:v>
                </c:pt>
                <c:pt idx="612">
                  <c:v>1.9961461130614245E-2</c:v>
                </c:pt>
                <c:pt idx="613">
                  <c:v>1.98526851256462E-2</c:v>
                </c:pt>
                <c:pt idx="614">
                  <c:v>1.9753908412896929E-2</c:v>
                </c:pt>
                <c:pt idx="615">
                  <c:v>1.9645130992408378E-2</c:v>
                </c:pt>
                <c:pt idx="616">
                  <c:v>1.9536352864222242E-2</c:v>
                </c:pt>
                <c:pt idx="617">
                  <c:v>1.9437574028380887E-2</c:v>
                </c:pt>
                <c:pt idx="618">
                  <c:v>1.9278794484925935E-2</c:v>
                </c:pt>
                <c:pt idx="619">
                  <c:v>1.9120014233899741E-2</c:v>
                </c:pt>
                <c:pt idx="620">
                  <c:v>1.8961233275343995E-2</c:v>
                </c:pt>
                <c:pt idx="621">
                  <c:v>1.8802451609301041E-2</c:v>
                </c:pt>
                <c:pt idx="622">
                  <c:v>1.8643669235812465E-2</c:v>
                </c:pt>
                <c:pt idx="623">
                  <c:v>1.8484886154920291E-2</c:v>
                </c:pt>
                <c:pt idx="624">
                  <c:v>1.8326102366666801E-2</c:v>
                </c:pt>
                <c:pt idx="625">
                  <c:v>1.8167317871093738E-2</c:v>
                </c:pt>
                <c:pt idx="626">
                  <c:v>1.8008532668243267E-2</c:v>
                </c:pt>
                <c:pt idx="627">
                  <c:v>1.7839746758157235E-2</c:v>
                </c:pt>
                <c:pt idx="628">
                  <c:v>1.7600960140877669E-2</c:v>
                </c:pt>
                <c:pt idx="629">
                  <c:v>1.7352172816446635E-2</c:v>
                </c:pt>
                <c:pt idx="630">
                  <c:v>1.7103384784906021E-2</c:v>
                </c:pt>
                <c:pt idx="631">
                  <c:v>1.6854596046297843E-2</c:v>
                </c:pt>
                <c:pt idx="632">
                  <c:v>1.6595806600664103E-2</c:v>
                </c:pt>
                <c:pt idx="633">
                  <c:v>1.6347016448046717E-2</c:v>
                </c:pt>
                <c:pt idx="634">
                  <c:v>1.6098225588487811E-2</c:v>
                </c:pt>
                <c:pt idx="635">
                  <c:v>1.5839434022029239E-2</c:v>
                </c:pt>
                <c:pt idx="636">
                  <c:v>1.5590641748713189E-2</c:v>
                </c:pt>
                <c:pt idx="637">
                  <c:v>1.5341848768581369E-2</c:v>
                </c:pt>
                <c:pt idx="638">
                  <c:v>1.5073055081675881E-2</c:v>
                </c:pt>
                <c:pt idx="639">
                  <c:v>1.4804260688038771E-2</c:v>
                </c:pt>
                <c:pt idx="640">
                  <c:v>1.4535465587712001E-2</c:v>
                </c:pt>
                <c:pt idx="641">
                  <c:v>1.4266669780737561E-2</c:v>
                </c:pt>
                <c:pt idx="642">
                  <c:v>1.3997873267157554E-2</c:v>
                </c:pt>
                <c:pt idx="643">
                  <c:v>1.3719076047013662E-2</c:v>
                </c:pt>
                <c:pt idx="644">
                  <c:v>1.3450278120348033E-2</c:v>
                </c:pt>
                <c:pt idx="645">
                  <c:v>1.3181479487202878E-2</c:v>
                </c:pt>
                <c:pt idx="646">
                  <c:v>1.2912680147619747E-2</c:v>
                </c:pt>
                <c:pt idx="647">
                  <c:v>1.2643880101640959E-2</c:v>
                </c:pt>
                <c:pt idx="648">
                  <c:v>1.2565079349308532E-2</c:v>
                </c:pt>
                <c:pt idx="649">
                  <c:v>1.2506277890664101E-2</c:v>
                </c:pt>
                <c:pt idx="650">
                  <c:v>1.24474757257501E-2</c:v>
                </c:pt>
                <c:pt idx="651">
                  <c:v>1.2398672854608106E-2</c:v>
                </c:pt>
                <c:pt idx="652">
                  <c:v>1.2339869277280421E-2</c:v>
                </c:pt>
                <c:pt idx="653">
                  <c:v>1.2281064993808863E-2</c:v>
                </c:pt>
                <c:pt idx="654">
                  <c:v>1.2232260004235468E-2</c:v>
                </c:pt>
                <c:pt idx="655">
                  <c:v>1.2173454308602241E-2</c:v>
                </c:pt>
                <c:pt idx="656">
                  <c:v>1.2114647906951081E-2</c:v>
                </c:pt>
                <c:pt idx="657">
                  <c:v>1.205584079932423E-2</c:v>
                </c:pt>
                <c:pt idx="658">
                  <c:v>1.2217032985763394E-2</c:v>
                </c:pt>
                <c:pt idx="659">
                  <c:v>1.2388224466310663E-2</c:v>
                </c:pt>
                <c:pt idx="660">
                  <c:v>1.2569415241008087E-2</c:v>
                </c:pt>
                <c:pt idx="661">
                  <c:v>1.2740605309897506E-2</c:v>
                </c:pt>
                <c:pt idx="662">
                  <c:v>1.2921794673020945E-2</c:v>
                </c:pt>
                <c:pt idx="663">
                  <c:v>1.3092983330420499E-2</c:v>
                </c:pt>
                <c:pt idx="664">
                  <c:v>1.3274171282138253E-2</c:v>
                </c:pt>
                <c:pt idx="665">
                  <c:v>1.3445358528215828E-2</c:v>
                </c:pt>
                <c:pt idx="666">
                  <c:v>1.3626545068695496E-2</c:v>
                </c:pt>
                <c:pt idx="667">
                  <c:v>1.3797730903619097E-2</c:v>
                </c:pt>
                <c:pt idx="668">
                  <c:v>1.3958916033028734E-2</c:v>
                </c:pt>
                <c:pt idx="669">
                  <c:v>1.4130100456966391E-2</c:v>
                </c:pt>
                <c:pt idx="670">
                  <c:v>1.4291284175473932E-2</c:v>
                </c:pt>
                <c:pt idx="671">
                  <c:v>1.4452467188593558E-2</c:v>
                </c:pt>
                <c:pt idx="672">
                  <c:v>1.4623649496367198E-2</c:v>
                </c:pt>
                <c:pt idx="673">
                  <c:v>1.4784831098836663E-2</c:v>
                </c:pt>
                <c:pt idx="674">
                  <c:v>1.4946011996043959E-2</c:v>
                </c:pt>
                <c:pt idx="675">
                  <c:v>1.5107192188031259E-2</c:v>
                </c:pt>
                <c:pt idx="676">
                  <c:v>1.5278371674840446E-2</c:v>
                </c:pt>
                <c:pt idx="677">
                  <c:v>1.5439550456513561E-2</c:v>
                </c:pt>
                <c:pt idx="678">
                  <c:v>1.5580728533092555E-2</c:v>
                </c:pt>
                <c:pt idx="679">
                  <c:v>1.5721905904619343E-2</c:v>
                </c:pt>
                <c:pt idx="680">
                  <c:v>1.5863082571136014E-2</c:v>
                </c:pt>
                <c:pt idx="681">
                  <c:v>1.5994258532684533E-2</c:v>
                </c:pt>
                <c:pt idx="682">
                  <c:v>1.6135433789306881E-2</c:v>
                </c:pt>
                <c:pt idx="683">
                  <c:v>1.6276608341045027E-2</c:v>
                </c:pt>
                <c:pt idx="684">
                  <c:v>1.6417782187940988E-2</c:v>
                </c:pt>
                <c:pt idx="685">
                  <c:v>1.6558955330036741E-2</c:v>
                </c:pt>
                <c:pt idx="686">
                  <c:v>1.6700127767374413E-2</c:v>
                </c:pt>
                <c:pt idx="687">
                  <c:v>1.6831299499995629E-2</c:v>
                </c:pt>
                <c:pt idx="688">
                  <c:v>1.6872470527942669E-2</c:v>
                </c:pt>
                <c:pt idx="689">
                  <c:v>1.6903640851257465E-2</c:v>
                </c:pt>
                <c:pt idx="690">
                  <c:v>1.6934810469982114E-2</c:v>
                </c:pt>
                <c:pt idx="691">
                  <c:v>1.695597938415835E-2</c:v>
                </c:pt>
                <c:pt idx="692">
                  <c:v>1.6987147593828227E-2</c:v>
                </c:pt>
                <c:pt idx="693">
                  <c:v>1.7018315099033912E-2</c:v>
                </c:pt>
                <c:pt idx="694">
                  <c:v>1.7049481899817354E-2</c:v>
                </c:pt>
                <c:pt idx="695">
                  <c:v>1.708064799622026E-2</c:v>
                </c:pt>
                <c:pt idx="696">
                  <c:v>1.7111813388284922E-2</c:v>
                </c:pt>
                <c:pt idx="697">
                  <c:v>1.7132978076053268E-2</c:v>
                </c:pt>
                <c:pt idx="698">
                  <c:v>1.7204142059567207E-2</c:v>
                </c:pt>
                <c:pt idx="699">
                  <c:v>1.7275305338868823E-2</c:v>
                </c:pt>
                <c:pt idx="700">
                  <c:v>1.7356467914000001E-2</c:v>
                </c:pt>
                <c:pt idx="701">
                  <c:v>1.7427629785002847E-2</c:v>
                </c:pt>
                <c:pt idx="702">
                  <c:v>1.7498790951919179E-2</c:v>
                </c:pt>
                <c:pt idx="703">
                  <c:v>1.7569951414791146E-2</c:v>
                </c:pt>
                <c:pt idx="704">
                  <c:v>1.7641111173660691E-2</c:v>
                </c:pt>
                <c:pt idx="705">
                  <c:v>1.7712270228569763E-2</c:v>
                </c:pt>
                <c:pt idx="706">
                  <c:v>1.7783428579560445E-2</c:v>
                </c:pt>
                <c:pt idx="707">
                  <c:v>1.7854586226674532E-2</c:v>
                </c:pt>
                <c:pt idx="708">
                  <c:v>1.7855743169954211E-2</c:v>
                </c:pt>
                <c:pt idx="709">
                  <c:v>1.7846899409441355E-2</c:v>
                </c:pt>
                <c:pt idx="710">
                  <c:v>1.7838054945177997E-2</c:v>
                </c:pt>
                <c:pt idx="711">
                  <c:v>1.7829209777206131E-2</c:v>
                </c:pt>
                <c:pt idx="712">
                  <c:v>1.7820363905567741E-2</c:v>
                </c:pt>
                <c:pt idx="713">
                  <c:v>1.7821517330304806E-2</c:v>
                </c:pt>
                <c:pt idx="714">
                  <c:v>1.7812670051459326E-2</c:v>
                </c:pt>
                <c:pt idx="715">
                  <c:v>1.7803822069073261E-2</c:v>
                </c:pt>
                <c:pt idx="716">
                  <c:v>1.7794973383188625E-2</c:v>
                </c:pt>
                <c:pt idx="717">
                  <c:v>1.7786123993847401E-2</c:v>
                </c:pt>
                <c:pt idx="718">
                  <c:v>1.7777273901091514E-2</c:v>
                </c:pt>
                <c:pt idx="719">
                  <c:v>1.7778423104963095E-2</c:v>
                </c:pt>
                <c:pt idx="720">
                  <c:v>1.7769571605504096E-2</c:v>
                </c:pt>
                <c:pt idx="721">
                  <c:v>1.7760719402756267E-2</c:v>
                </c:pt>
                <c:pt idx="722">
                  <c:v>1.7751866496761921E-2</c:v>
                </c:pt>
                <c:pt idx="723">
                  <c:v>1.7743012887562887E-2</c:v>
                </c:pt>
                <c:pt idx="724">
                  <c:v>1.7734158575201164E-2</c:v>
                </c:pt>
                <c:pt idx="725">
                  <c:v>1.7735303559718751E-2</c:v>
                </c:pt>
                <c:pt idx="726">
                  <c:v>1.7726447841157643E-2</c:v>
                </c:pt>
                <c:pt idx="727">
                  <c:v>1.7717591419559843E-2</c:v>
                </c:pt>
                <c:pt idx="728">
                  <c:v>1.7698734294967398E-2</c:v>
                </c:pt>
                <c:pt idx="729">
                  <c:v>1.7679876467422043E-2</c:v>
                </c:pt>
                <c:pt idx="730">
                  <c:v>1.7661017936966009E-2</c:v>
                </c:pt>
                <c:pt idx="731">
                  <c:v>1.7642158703641223E-2</c:v>
                </c:pt>
                <c:pt idx="732">
                  <c:v>1.7623298767489682E-2</c:v>
                </c:pt>
                <c:pt idx="733">
                  <c:v>1.7604438128553321E-2</c:v>
                </c:pt>
                <c:pt idx="734">
                  <c:v>1.7585576786874203E-2</c:v>
                </c:pt>
                <c:pt idx="735">
                  <c:v>1.7566714742494244E-2</c:v>
                </c:pt>
                <c:pt idx="736">
                  <c:v>1.7537851995455503E-2</c:v>
                </c:pt>
                <c:pt idx="737">
                  <c:v>1.7518988545799891E-2</c:v>
                </c:pt>
                <c:pt idx="738">
                  <c:v>1.7490124393569558E-2</c:v>
                </c:pt>
                <c:pt idx="739">
                  <c:v>1.746125953880618E-2</c:v>
                </c:pt>
                <c:pt idx="740">
                  <c:v>1.7432393981552011E-2</c:v>
                </c:pt>
                <c:pt idx="741">
                  <c:v>1.7393527721848948E-2</c:v>
                </c:pt>
                <c:pt idx="742">
                  <c:v>1.7364660759739015E-2</c:v>
                </c:pt>
                <c:pt idx="743">
                  <c:v>1.7335793095264201E-2</c:v>
                </c:pt>
                <c:pt idx="744">
                  <c:v>1.7296924728466445E-2</c:v>
                </c:pt>
                <c:pt idx="745">
                  <c:v>1.7268055659387861E-2</c:v>
                </c:pt>
                <c:pt idx="746">
                  <c:v>1.7239185888070135E-2</c:v>
                </c:pt>
                <c:pt idx="747">
                  <c:v>1.721031541455556E-2</c:v>
                </c:pt>
                <c:pt idx="748">
                  <c:v>1.7181444238886082E-2</c:v>
                </c:pt>
                <c:pt idx="749">
                  <c:v>1.7152572361103503E-2</c:v>
                </c:pt>
                <c:pt idx="750">
                  <c:v>1.7133699781250011E-2</c:v>
                </c:pt>
                <c:pt idx="751">
                  <c:v>1.7104826499367627E-2</c:v>
                </c:pt>
                <c:pt idx="752">
                  <c:v>1.707595251549798E-2</c:v>
                </c:pt>
                <c:pt idx="753">
                  <c:v>1.7057077829683451E-2</c:v>
                </c:pt>
                <c:pt idx="754">
                  <c:v>1.7028202441965873E-2</c:v>
                </c:pt>
                <c:pt idx="755">
                  <c:v>1.6999326352387281E-2</c:v>
                </c:pt>
                <c:pt idx="756">
                  <c:v>1.6980449560989652E-2</c:v>
                </c:pt>
                <c:pt idx="757">
                  <c:v>1.6951572067814929E-2</c:v>
                </c:pt>
                <c:pt idx="758">
                  <c:v>1.6892693872904999E-2</c:v>
                </c:pt>
                <c:pt idx="759">
                  <c:v>1.6833814976302045E-2</c:v>
                </c:pt>
                <c:pt idx="760">
                  <c:v>1.6784935378048021E-2</c:v>
                </c:pt>
                <c:pt idx="761">
                  <c:v>1.6726055078184841E-2</c:v>
                </c:pt>
                <c:pt idx="762">
                  <c:v>1.6667174076754561E-2</c:v>
                </c:pt>
                <c:pt idx="763">
                  <c:v>1.6618292373799096E-2</c:v>
                </c:pt>
                <c:pt idx="764">
                  <c:v>1.6559409969360606E-2</c:v>
                </c:pt>
                <c:pt idx="765">
                  <c:v>1.6500526863480865E-2</c:v>
                </c:pt>
                <c:pt idx="766">
                  <c:v>1.6441643056201813E-2</c:v>
                </c:pt>
                <c:pt idx="767">
                  <c:v>1.6392758547565771E-2</c:v>
                </c:pt>
                <c:pt idx="768">
                  <c:v>1.6343873337614483E-2</c:v>
                </c:pt>
                <c:pt idx="769">
                  <c:v>1.6284987426389785E-2</c:v>
                </c:pt>
                <c:pt idx="770">
                  <c:v>1.6236100813934003E-2</c:v>
                </c:pt>
                <c:pt idx="771">
                  <c:v>1.6187213500288969E-2</c:v>
                </c:pt>
                <c:pt idx="772">
                  <c:v>1.6138325485496721E-2</c:v>
                </c:pt>
                <c:pt idx="773">
                  <c:v>1.6089436769599182E-2</c:v>
                </c:pt>
                <c:pt idx="774">
                  <c:v>1.6040547352638438E-2</c:v>
                </c:pt>
                <c:pt idx="775">
                  <c:v>1.5991657234656263E-2</c:v>
                </c:pt>
                <c:pt idx="776">
                  <c:v>1.5942766415694851E-2</c:v>
                </c:pt>
                <c:pt idx="777">
                  <c:v>1.5883874895796214E-2</c:v>
                </c:pt>
                <c:pt idx="778">
                  <c:v>1.5824982675002083E-2</c:v>
                </c:pt>
                <c:pt idx="779">
                  <c:v>1.576608975335474E-2</c:v>
                </c:pt>
                <c:pt idx="780">
                  <c:v>1.5697196130896013E-2</c:v>
                </c:pt>
                <c:pt idx="781">
                  <c:v>1.5638301807667929E-2</c:v>
                </c:pt>
                <c:pt idx="782">
                  <c:v>1.5579406783712481E-2</c:v>
                </c:pt>
                <c:pt idx="783">
                  <c:v>1.5510511059071641E-2</c:v>
                </c:pt>
                <c:pt idx="784">
                  <c:v>1.5451614633787461E-2</c:v>
                </c:pt>
                <c:pt idx="785">
                  <c:v>1.5392717507901738E-2</c:v>
                </c:pt>
                <c:pt idx="786">
                  <c:v>1.5323819681456777E-2</c:v>
                </c:pt>
                <c:pt idx="787">
                  <c:v>1.526492115449421E-2</c:v>
                </c:pt>
                <c:pt idx="788">
                  <c:v>1.5156021927056257E-2</c:v>
                </c:pt>
                <c:pt idx="789">
                  <c:v>1.5057121999184873E-2</c:v>
                </c:pt>
                <c:pt idx="790">
                  <c:v>1.4948221370921999E-2</c:v>
                </c:pt>
                <c:pt idx="791">
                  <c:v>1.4839320042309645E-2</c:v>
                </c:pt>
                <c:pt idx="792">
                  <c:v>1.4740418013389841E-2</c:v>
                </c:pt>
                <c:pt idx="793">
                  <c:v>1.4631515284204505E-2</c:v>
                </c:pt>
                <c:pt idx="794">
                  <c:v>1.4532611854795638E-2</c:v>
                </c:pt>
                <c:pt idx="795">
                  <c:v>1.4423707725205265E-2</c:v>
                </c:pt>
                <c:pt idx="796">
                  <c:v>1.431480289547532E-2</c:v>
                </c:pt>
                <c:pt idx="797">
                  <c:v>1.421589736564785E-2</c:v>
                </c:pt>
                <c:pt idx="798">
                  <c:v>1.4116991135764798E-2</c:v>
                </c:pt>
                <c:pt idx="799">
                  <c:v>1.4018084205868201E-2</c:v>
                </c:pt>
                <c:pt idx="800">
                  <c:v>1.3919176576000003E-2</c:v>
                </c:pt>
                <c:pt idx="801">
                  <c:v>1.3820268246202329E-2</c:v>
                </c:pt>
                <c:pt idx="802">
                  <c:v>1.3721359216516949E-2</c:v>
                </c:pt>
                <c:pt idx="803">
                  <c:v>1.3622449486985846E-2</c:v>
                </c:pt>
                <c:pt idx="804">
                  <c:v>1.3523539057651166E-2</c:v>
                </c:pt>
                <c:pt idx="805">
                  <c:v>1.3424627928554755E-2</c:v>
                </c:pt>
                <c:pt idx="806">
                  <c:v>1.3325716099738781E-2</c:v>
                </c:pt>
                <c:pt idx="807">
                  <c:v>1.3226803571245102E-2</c:v>
                </c:pt>
                <c:pt idx="808">
                  <c:v>1.3177890343115851E-2</c:v>
                </c:pt>
                <c:pt idx="809">
                  <c:v>1.3128976415392762E-2</c:v>
                </c:pt>
                <c:pt idx="810">
                  <c:v>1.3080061788118111E-2</c:v>
                </c:pt>
                <c:pt idx="811">
                  <c:v>1.3031146461333548E-2</c:v>
                </c:pt>
                <c:pt idx="812">
                  <c:v>1.2982230435081343E-2</c:v>
                </c:pt>
                <c:pt idx="813">
                  <c:v>1.2933313709403399E-2</c:v>
                </c:pt>
                <c:pt idx="814">
                  <c:v>1.2874396284341698E-2</c:v>
                </c:pt>
                <c:pt idx="815">
                  <c:v>1.2825478159938354E-2</c:v>
                </c:pt>
                <c:pt idx="816">
                  <c:v>1.2776559336235133E-2</c:v>
                </c:pt>
                <c:pt idx="817">
                  <c:v>1.273763981327398E-2</c:v>
                </c:pt>
                <c:pt idx="818">
                  <c:v>1.2748719591097149E-2</c:v>
                </c:pt>
                <c:pt idx="819">
                  <c:v>1.2759798669746482E-2</c:v>
                </c:pt>
                <c:pt idx="820">
                  <c:v>1.2770877049264093E-2</c:v>
                </c:pt>
                <c:pt idx="821">
                  <c:v>1.2781954729691666E-2</c:v>
                </c:pt>
                <c:pt idx="822">
                  <c:v>1.2793031711071517E-2</c:v>
                </c:pt>
                <c:pt idx="823">
                  <c:v>1.2804107993445489E-2</c:v>
                </c:pt>
                <c:pt idx="824">
                  <c:v>1.2815183576855571E-2</c:v>
                </c:pt>
                <c:pt idx="825">
                  <c:v>1.2826258461343762E-2</c:v>
                </c:pt>
                <c:pt idx="826">
                  <c:v>1.2837332646952047E-2</c:v>
                </c:pt>
                <c:pt idx="827">
                  <c:v>1.2848406133722443E-2</c:v>
                </c:pt>
                <c:pt idx="828">
                  <c:v>1.285947892169689E-2</c:v>
                </c:pt>
                <c:pt idx="829">
                  <c:v>1.2880551010917587E-2</c:v>
                </c:pt>
                <c:pt idx="830">
                  <c:v>1.2901622401426005E-2</c:v>
                </c:pt>
                <c:pt idx="831">
                  <c:v>1.2912693093264635E-2</c:v>
                </c:pt>
                <c:pt idx="832">
                  <c:v>1.2933763086475277E-2</c:v>
                </c:pt>
                <c:pt idx="833">
                  <c:v>1.2954832381099918E-2</c:v>
                </c:pt>
                <c:pt idx="834">
                  <c:v>1.2965900977180589E-2</c:v>
                </c:pt>
                <c:pt idx="835">
                  <c:v>1.2986968874759239E-2</c:v>
                </c:pt>
                <c:pt idx="836">
                  <c:v>1.2998036073877894E-2</c:v>
                </c:pt>
                <c:pt idx="837">
                  <c:v>1.3019102574578494E-2</c:v>
                </c:pt>
                <c:pt idx="838">
                  <c:v>1.3070168376903061E-2</c:v>
                </c:pt>
                <c:pt idx="839">
                  <c:v>1.3121233480893578E-2</c:v>
                </c:pt>
                <c:pt idx="840">
                  <c:v>1.3162297886591972E-2</c:v>
                </c:pt>
                <c:pt idx="841">
                  <c:v>1.3213361594040351E-2</c:v>
                </c:pt>
                <c:pt idx="842">
                  <c:v>1.3264424603280721E-2</c:v>
                </c:pt>
                <c:pt idx="843">
                  <c:v>1.3305486914354793E-2</c:v>
                </c:pt>
                <c:pt idx="844">
                  <c:v>1.3356548527304838E-2</c:v>
                </c:pt>
                <c:pt idx="845">
                  <c:v>1.3407609442172827E-2</c:v>
                </c:pt>
                <c:pt idx="846">
                  <c:v>1.3448669659000581E-2</c:v>
                </c:pt>
                <c:pt idx="847">
                  <c:v>1.3499729177830161E-2</c:v>
                </c:pt>
                <c:pt idx="848">
                  <c:v>1.3580787998703679E-2</c:v>
                </c:pt>
                <c:pt idx="849">
                  <c:v>1.3651846121662897E-2</c:v>
                </c:pt>
                <c:pt idx="850">
                  <c:v>1.3722903546750063E-2</c:v>
                </c:pt>
                <c:pt idx="851">
                  <c:v>1.3793960274006922E-2</c:v>
                </c:pt>
                <c:pt idx="852">
                  <c:v>1.3865016303475589E-2</c:v>
                </c:pt>
                <c:pt idx="853">
                  <c:v>1.3936071635198163E-2</c:v>
                </c:pt>
                <c:pt idx="854">
                  <c:v>1.4007126269216349E-2</c:v>
                </c:pt>
                <c:pt idx="855">
                  <c:v>1.4078180205572249E-2</c:v>
                </c:pt>
                <c:pt idx="856">
                  <c:v>1.4149233444307963E-2</c:v>
                </c:pt>
                <c:pt idx="857">
                  <c:v>1.4230285985465413E-2</c:v>
                </c:pt>
                <c:pt idx="858">
                  <c:v>1.4301337829086588E-2</c:v>
                </c:pt>
                <c:pt idx="859">
                  <c:v>1.438238897521346E-2</c:v>
                </c:pt>
                <c:pt idx="860">
                  <c:v>1.4463439423888023E-2</c:v>
                </c:pt>
                <c:pt idx="861">
                  <c:v>1.4544489175152261E-2</c:v>
                </c:pt>
                <c:pt idx="862">
                  <c:v>1.4615538229048161E-2</c:v>
                </c:pt>
                <c:pt idx="863">
                  <c:v>1.4696586585617701E-2</c:v>
                </c:pt>
                <c:pt idx="864">
                  <c:v>1.4777634244902901E-2</c:v>
                </c:pt>
                <c:pt idx="865">
                  <c:v>1.4848681206945781E-2</c:v>
                </c:pt>
                <c:pt idx="866">
                  <c:v>1.4929727471788223E-2</c:v>
                </c:pt>
                <c:pt idx="867">
                  <c:v>1.5000773039472353E-2</c:v>
                </c:pt>
                <c:pt idx="868">
                  <c:v>1.505181791003994E-2</c:v>
                </c:pt>
                <c:pt idx="869">
                  <c:v>1.5102862083533201E-2</c:v>
                </c:pt>
                <c:pt idx="870">
                  <c:v>1.5143905559994009E-2</c:v>
                </c:pt>
                <c:pt idx="871">
                  <c:v>1.5194948339464359E-2</c:v>
                </c:pt>
                <c:pt idx="872">
                  <c:v>1.5245990421986322E-2</c:v>
                </c:pt>
                <c:pt idx="873">
                  <c:v>1.5287031807601785E-2</c:v>
                </c:pt>
                <c:pt idx="874">
                  <c:v>1.5338072496352781E-2</c:v>
                </c:pt>
                <c:pt idx="875">
                  <c:v>1.5389112488281259E-2</c:v>
                </c:pt>
                <c:pt idx="876">
                  <c:v>1.5430151783429265E-2</c:v>
                </c:pt>
                <c:pt idx="877">
                  <c:v>1.5471190381838723E-2</c:v>
                </c:pt>
                <c:pt idx="878">
                  <c:v>1.5482228283551705E-2</c:v>
                </c:pt>
                <c:pt idx="879">
                  <c:v>1.5493265488610141E-2</c:v>
                </c:pt>
                <c:pt idx="880">
                  <c:v>1.5504301997056043E-2</c:v>
                </c:pt>
                <c:pt idx="881">
                  <c:v>1.5515337808931315E-2</c:v>
                </c:pt>
                <c:pt idx="882">
                  <c:v>1.5526372924278053E-2</c:v>
                </c:pt>
                <c:pt idx="883">
                  <c:v>1.5537407343138293E-2</c:v>
                </c:pt>
                <c:pt idx="884">
                  <c:v>1.5548441065553781E-2</c:v>
                </c:pt>
                <c:pt idx="885">
                  <c:v>1.5559474091566808E-2</c:v>
                </c:pt>
                <c:pt idx="886">
                  <c:v>1.5570506421219085E-2</c:v>
                </c:pt>
                <c:pt idx="887">
                  <c:v>1.558153805455288E-2</c:v>
                </c:pt>
                <c:pt idx="888">
                  <c:v>1.5562568991609883E-2</c:v>
                </c:pt>
                <c:pt idx="889">
                  <c:v>1.5543599232432417E-2</c:v>
                </c:pt>
                <c:pt idx="890">
                  <c:v>1.5524628777062103E-2</c:v>
                </c:pt>
                <c:pt idx="891">
                  <c:v>1.5495657625541072E-2</c:v>
                </c:pt>
                <c:pt idx="892">
                  <c:v>1.547668577791142E-2</c:v>
                </c:pt>
                <c:pt idx="893">
                  <c:v>1.5457713234215143E-2</c:v>
                </c:pt>
                <c:pt idx="894">
                  <c:v>1.543873999449405E-2</c:v>
                </c:pt>
                <c:pt idx="895">
                  <c:v>1.5419766058790278E-2</c:v>
                </c:pt>
                <c:pt idx="896">
                  <c:v>1.5400791427145741E-2</c:v>
                </c:pt>
                <c:pt idx="897">
                  <c:v>1.5381816099602532E-2</c:v>
                </c:pt>
                <c:pt idx="898">
                  <c:v>1.5352840076202415E-2</c:v>
                </c:pt>
                <c:pt idx="899">
                  <c:v>1.5333863356987621E-2</c:v>
                </c:pt>
                <c:pt idx="900">
                  <c:v>1.5304885942000083E-2</c:v>
                </c:pt>
                <c:pt idx="901">
                  <c:v>1.5275907831281632E-2</c:v>
                </c:pt>
                <c:pt idx="902">
                  <c:v>1.5256929024874397E-2</c:v>
                </c:pt>
                <c:pt idx="903">
                  <c:v>1.5227949522820338E-2</c:v>
                </c:pt>
                <c:pt idx="904">
                  <c:v>1.5198969325161477E-2</c:v>
                </c:pt>
                <c:pt idx="905">
                  <c:v>1.517998843193975E-2</c:v>
                </c:pt>
                <c:pt idx="906">
                  <c:v>1.5151006843197173E-2</c:v>
                </c:pt>
                <c:pt idx="907">
                  <c:v>1.5132024558975707E-2</c:v>
                </c:pt>
                <c:pt idx="908">
                  <c:v>1.5123041579317403E-2</c:v>
                </c:pt>
                <c:pt idx="909">
                  <c:v>1.5114057904264164E-2</c:v>
                </c:pt>
                <c:pt idx="910">
                  <c:v>1.5105073533858041E-2</c:v>
                </c:pt>
                <c:pt idx="911">
                  <c:v>1.509608846814095E-2</c:v>
                </c:pt>
                <c:pt idx="912">
                  <c:v>1.5097102707154928E-2</c:v>
                </c:pt>
                <c:pt idx="913">
                  <c:v>1.5088116250942021E-2</c:v>
                </c:pt>
                <c:pt idx="914">
                  <c:v>1.5079129099544107E-2</c:v>
                </c:pt>
                <c:pt idx="915">
                  <c:v>1.5070141253003285E-2</c:v>
                </c:pt>
                <c:pt idx="916">
                  <c:v>1.5061152711361502E-2</c:v>
                </c:pt>
                <c:pt idx="917">
                  <c:v>1.5062163474660601E-2</c:v>
                </c:pt>
                <c:pt idx="918">
                  <c:v>1.5063173542942806E-2</c:v>
                </c:pt>
                <c:pt idx="919">
                  <c:v>1.507418291624987E-2</c:v>
                </c:pt>
                <c:pt idx="920">
                  <c:v>1.5075191594623991E-2</c:v>
                </c:pt>
                <c:pt idx="921">
                  <c:v>1.5076199578107083E-2</c:v>
                </c:pt>
                <c:pt idx="922">
                  <c:v>1.5087206866741119E-2</c:v>
                </c:pt>
                <c:pt idx="923">
                  <c:v>1.5088213460568073E-2</c:v>
                </c:pt>
                <c:pt idx="924">
                  <c:v>1.5089219359629966E-2</c:v>
                </c:pt>
                <c:pt idx="925">
                  <c:v>1.5100224563968803E-2</c:v>
                </c:pt>
                <c:pt idx="926">
                  <c:v>1.5101229073626449E-2</c:v>
                </c:pt>
                <c:pt idx="927">
                  <c:v>1.5102232888645026E-2</c:v>
                </c:pt>
                <c:pt idx="928">
                  <c:v>1.509323600906648E-2</c:v>
                </c:pt>
                <c:pt idx="929">
                  <c:v>1.5094238434932837E-2</c:v>
                </c:pt>
                <c:pt idx="930">
                  <c:v>1.5085240166286E-2</c:v>
                </c:pt>
                <c:pt idx="931">
                  <c:v>1.507624120316804E-2</c:v>
                </c:pt>
                <c:pt idx="932">
                  <c:v>1.506724154562086E-2</c:v>
                </c:pt>
                <c:pt idx="933">
                  <c:v>1.5058241193686518E-2</c:v>
                </c:pt>
                <c:pt idx="934">
                  <c:v>1.5049240147406979E-2</c:v>
                </c:pt>
                <c:pt idx="935">
                  <c:v>1.5050238406824238E-2</c:v>
                </c:pt>
                <c:pt idx="936">
                  <c:v>1.5041235971980302E-2</c:v>
                </c:pt>
                <c:pt idx="937">
                  <c:v>1.5022232842917121E-2</c:v>
                </c:pt>
                <c:pt idx="938">
                  <c:v>1.4993229019676649E-2</c:v>
                </c:pt>
                <c:pt idx="939">
                  <c:v>1.4964224502300959E-2</c:v>
                </c:pt>
                <c:pt idx="940">
                  <c:v>1.4925219290832095E-2</c:v>
                </c:pt>
                <c:pt idx="941">
                  <c:v>1.4896213385311758E-2</c:v>
                </c:pt>
                <c:pt idx="942">
                  <c:v>1.4867206785782225E-2</c:v>
                </c:pt>
                <c:pt idx="943">
                  <c:v>1.4838199492285403E-2</c:v>
                </c:pt>
                <c:pt idx="944">
                  <c:v>1.4799191504863253E-2</c:v>
                </c:pt>
                <c:pt idx="945">
                  <c:v>1.477018282355776E-2</c:v>
                </c:pt>
                <c:pt idx="946">
                  <c:v>1.4741173448411036E-2</c:v>
                </c:pt>
                <c:pt idx="947">
                  <c:v>1.4682163379464763E-2</c:v>
                </c:pt>
                <c:pt idx="948">
                  <c:v>1.4573152616761243E-2</c:v>
                </c:pt>
                <c:pt idx="949">
                  <c:v>1.4464141160342281E-2</c:v>
                </c:pt>
                <c:pt idx="950">
                  <c:v>1.4355129010250062E-2</c:v>
                </c:pt>
                <c:pt idx="951">
                  <c:v>1.4236116166526298E-2</c:v>
                </c:pt>
                <c:pt idx="952">
                  <c:v>1.4127102629213201E-2</c:v>
                </c:pt>
                <c:pt idx="953">
                  <c:v>1.4018088398352661E-2</c:v>
                </c:pt>
                <c:pt idx="954">
                  <c:v>1.3909073473986681E-2</c:v>
                </c:pt>
                <c:pt idx="955">
                  <c:v>1.3800057856157332E-2</c:v>
                </c:pt>
                <c:pt idx="956">
                  <c:v>1.3681041544906418E-2</c:v>
                </c:pt>
                <c:pt idx="957">
                  <c:v>1.3582024540276082E-2</c:v>
                </c:pt>
                <c:pt idx="958">
                  <c:v>1.3493006842308201E-2</c:v>
                </c:pt>
                <c:pt idx="959">
                  <c:v>1.3403988451044874E-2</c:v>
                </c:pt>
                <c:pt idx="960">
                  <c:v>1.3314969366528021E-2</c:v>
                </c:pt>
                <c:pt idx="961">
                  <c:v>1.3235949588799638E-2</c:v>
                </c:pt>
                <c:pt idx="962">
                  <c:v>1.3146929117901747E-2</c:v>
                </c:pt>
                <c:pt idx="963">
                  <c:v>1.305790795387626E-2</c:v>
                </c:pt>
                <c:pt idx="964">
                  <c:v>1.2968886096765395E-2</c:v>
                </c:pt>
                <c:pt idx="965">
                  <c:v>1.2889863546610801E-2</c:v>
                </c:pt>
                <c:pt idx="966">
                  <c:v>1.2800840303454641E-2</c:v>
                </c:pt>
                <c:pt idx="967">
                  <c:v>1.2681816367338923E-2</c:v>
                </c:pt>
                <c:pt idx="968">
                  <c:v>1.2502791738305617E-2</c:v>
                </c:pt>
                <c:pt idx="969">
                  <c:v>1.2313766416396574E-2</c:v>
                </c:pt>
                <c:pt idx="970">
                  <c:v>1.2124740401653997E-2</c:v>
                </c:pt>
                <c:pt idx="971">
                  <c:v>1.1945713694119843E-2</c:v>
                </c:pt>
                <c:pt idx="972">
                  <c:v>1.1756686293835961E-2</c:v>
                </c:pt>
                <c:pt idx="973">
                  <c:v>1.1577658200844373E-2</c:v>
                </c:pt>
                <c:pt idx="974">
                  <c:v>1.1388629415187286E-2</c:v>
                </c:pt>
                <c:pt idx="975">
                  <c:v>1.1209599936906263E-2</c:v>
                </c:pt>
                <c:pt idx="976">
                  <c:v>1.1020569766043736E-2</c:v>
                </c:pt>
                <c:pt idx="977">
                  <c:v>1.0811538902641346E-2</c:v>
                </c:pt>
                <c:pt idx="978">
                  <c:v>1.0552507346741303E-2</c:v>
                </c:pt>
                <c:pt idx="979">
                  <c:v>1.0293475098385624E-2</c:v>
                </c:pt>
                <c:pt idx="980">
                  <c:v>1.004444215761602E-2</c:v>
                </c:pt>
                <c:pt idx="981">
                  <c:v>9.7854085244747768E-3</c:v>
                </c:pt>
                <c:pt idx="982">
                  <c:v>9.5263741990036666E-3</c:v>
                </c:pt>
                <c:pt idx="983">
                  <c:v>9.2673391812448398E-3</c:v>
                </c:pt>
                <c:pt idx="984">
                  <c:v>9.0083034712401949E-3</c:v>
                </c:pt>
                <c:pt idx="985">
                  <c:v>8.7492670690317506E-3</c:v>
                </c:pt>
                <c:pt idx="986">
                  <c:v>8.4902299746615062E-3</c:v>
                </c:pt>
                <c:pt idx="987">
                  <c:v>8.2511921881714134E-3</c:v>
                </c:pt>
                <c:pt idx="988">
                  <c:v>8.0621537096034705E-3</c:v>
                </c:pt>
                <c:pt idx="989">
                  <c:v>7.8631145389996826E-3</c:v>
                </c:pt>
                <c:pt idx="990">
                  <c:v>7.6640746764020055E-3</c:v>
                </c:pt>
                <c:pt idx="991">
                  <c:v>7.4650341218524714E-3</c:v>
                </c:pt>
                <c:pt idx="992">
                  <c:v>7.2659928753930434E-3</c:v>
                </c:pt>
                <c:pt idx="993">
                  <c:v>7.0769509370656814E-3</c:v>
                </c:pt>
                <c:pt idx="994">
                  <c:v>6.8779083069124419E-3</c:v>
                </c:pt>
                <c:pt idx="995">
                  <c:v>6.6788649849752824E-3</c:v>
                </c:pt>
                <c:pt idx="996">
                  <c:v>6.4798209712961788E-3</c:v>
                </c:pt>
                <c:pt idx="997">
                  <c:v>6.3307762659170494E-3</c:v>
                </c:pt>
                <c:pt idx="998">
                  <c:v>6.2617308688800166E-3</c:v>
                </c:pt>
                <c:pt idx="999">
                  <c:v>6.1926847802270119E-3</c:v>
                </c:pt>
                <c:pt idx="1000">
                  <c:v>6.1236380000000024E-3</c:v>
                </c:pt>
                <c:pt idx="1001">
                  <c:v>6.0545905282410051E-3</c:v>
                </c:pt>
                <c:pt idx="1002">
                  <c:v>5.9855423649920487E-3</c:v>
                </c:pt>
                <c:pt idx="1003">
                  <c:v>5.9164935102950017E-3</c:v>
                </c:pt>
                <c:pt idx="1004">
                  <c:v>5.8474439641919007E-3</c:v>
                </c:pt>
                <c:pt idx="1005">
                  <c:v>5.7783937267247955E-3</c:v>
                </c:pt>
                <c:pt idx="1006">
                  <c:v>5.7093427979356074E-3</c:v>
                </c:pt>
                <c:pt idx="1007">
                  <c:v>5.7202911778663134E-3</c:v>
                </c:pt>
                <c:pt idx="1008">
                  <c:v>5.8612388665589855E-3</c:v>
                </c:pt>
                <c:pt idx="1009">
                  <c:v>6.0021858640555365E-3</c:v>
                </c:pt>
                <c:pt idx="1010">
                  <c:v>6.1331321703980164E-3</c:v>
                </c:pt>
                <c:pt idx="1011">
                  <c:v>6.2740777856283942E-3</c:v>
                </c:pt>
                <c:pt idx="1012">
                  <c:v>6.4150227097885711E-3</c:v>
                </c:pt>
                <c:pt idx="1013">
                  <c:v>6.5559669429206416E-3</c:v>
                </c:pt>
                <c:pt idx="1014">
                  <c:v>6.6969104850665134E-3</c:v>
                </c:pt>
                <c:pt idx="1015">
                  <c:v>6.8378533362682724E-3</c:v>
                </c:pt>
                <c:pt idx="1016">
                  <c:v>6.9687954965678509E-3</c:v>
                </c:pt>
                <c:pt idx="1017">
                  <c:v>7.1697369660071956E-3</c:v>
                </c:pt>
                <c:pt idx="1018">
                  <c:v>7.4806777446284082E-3</c:v>
                </c:pt>
                <c:pt idx="1019">
                  <c:v>7.7816178324733136E-3</c:v>
                </c:pt>
                <c:pt idx="1020">
                  <c:v>8.0825572295841093E-3</c:v>
                </c:pt>
                <c:pt idx="1021">
                  <c:v>8.3934959360025627E-3</c:v>
                </c:pt>
                <c:pt idx="1022">
                  <c:v>8.6944339517707227E-3</c:v>
                </c:pt>
                <c:pt idx="1023">
                  <c:v>8.9953712769307026E-3</c:v>
                </c:pt>
                <c:pt idx="1024">
                  <c:v>9.3063079115244304E-3</c:v>
                </c:pt>
                <c:pt idx="1025">
                  <c:v>9.60724385559375E-3</c:v>
                </c:pt>
                <c:pt idx="1026">
                  <c:v>9.9081791091808497E-3</c:v>
                </c:pt>
                <c:pt idx="1027">
                  <c:v>1.0209113672327619E-2</c:v>
                </c:pt>
                <c:pt idx="1028">
                  <c:v>1.0490047545076099E-2</c:v>
                </c:pt>
                <c:pt idx="1029">
                  <c:v>1.0760980727468306E-2</c:v>
                </c:pt>
                <c:pt idx="1030">
                  <c:v>1.1041913219546021E-2</c:v>
                </c:pt>
                <c:pt idx="1031">
                  <c:v>1.132284502135142E-2</c:v>
                </c:pt>
                <c:pt idx="1032">
                  <c:v>1.1603776132926485E-2</c:v>
                </c:pt>
                <c:pt idx="1033">
                  <c:v>1.1884706554313123E-2</c:v>
                </c:pt>
                <c:pt idx="1034">
                  <c:v>1.2165636285553397E-2</c:v>
                </c:pt>
                <c:pt idx="1035">
                  <c:v>1.2446565326689281E-2</c:v>
                </c:pt>
                <c:pt idx="1036">
                  <c:v>1.2727493677762701E-2</c:v>
                </c:pt>
                <c:pt idx="1037">
                  <c:v>1.29584213388158E-2</c:v>
                </c:pt>
                <c:pt idx="1038">
                  <c:v>1.3109348309890261E-2</c:v>
                </c:pt>
                <c:pt idx="1039">
                  <c:v>1.3260274591028381E-2</c:v>
                </c:pt>
                <c:pt idx="1040">
                  <c:v>1.3411200182271998E-2</c:v>
                </c:pt>
                <c:pt idx="1041">
                  <c:v>1.3562125083663284E-2</c:v>
                </c:pt>
                <c:pt idx="1042">
                  <c:v>1.3713049295243827E-2</c:v>
                </c:pt>
                <c:pt idx="1043">
                  <c:v>1.3863972817056001E-2</c:v>
                </c:pt>
                <c:pt idx="1044">
                  <c:v>1.401489564914166E-2</c:v>
                </c:pt>
                <c:pt idx="1045">
                  <c:v>1.4165817791542745E-2</c:v>
                </c:pt>
                <c:pt idx="1046">
                  <c:v>1.4316739244301329E-2</c:v>
                </c:pt>
                <c:pt idx="1047">
                  <c:v>1.4447660007459355E-2</c:v>
                </c:pt>
                <c:pt idx="1048">
                  <c:v>1.4538580081058822E-2</c:v>
                </c:pt>
                <c:pt idx="1049">
                  <c:v>1.4639499465141698E-2</c:v>
                </c:pt>
                <c:pt idx="1050">
                  <c:v>1.4740418159749996E-2</c:v>
                </c:pt>
                <c:pt idx="1051">
                  <c:v>1.4831336164925712E-2</c:v>
                </c:pt>
                <c:pt idx="1052">
                  <c:v>1.4932253480710797E-2</c:v>
                </c:pt>
                <c:pt idx="1053">
                  <c:v>1.5023170107147328E-2</c:v>
                </c:pt>
                <c:pt idx="1054">
                  <c:v>1.5124086044277145E-2</c:v>
                </c:pt>
                <c:pt idx="1055">
                  <c:v>1.5215001292142281E-2</c:v>
                </c:pt>
                <c:pt idx="1056">
                  <c:v>1.5315915850784758E-2</c:v>
                </c:pt>
                <c:pt idx="1057">
                  <c:v>1.5416829720246605E-2</c:v>
                </c:pt>
                <c:pt idx="1058">
                  <c:v>1.5527742900569796E-2</c:v>
                </c:pt>
                <c:pt idx="1059">
                  <c:v>1.5628655391796253E-2</c:v>
                </c:pt>
                <c:pt idx="1060">
                  <c:v>1.5739567193968025E-2</c:v>
                </c:pt>
                <c:pt idx="1061">
                  <c:v>1.5850478307127169E-2</c:v>
                </c:pt>
                <c:pt idx="1062">
                  <c:v>1.5961388731315463E-2</c:v>
                </c:pt>
                <c:pt idx="1063">
                  <c:v>1.6072298466574902E-2</c:v>
                </c:pt>
                <c:pt idx="1064">
                  <c:v>1.6173207512947693E-2</c:v>
                </c:pt>
                <c:pt idx="1065">
                  <c:v>1.628411587047578E-2</c:v>
                </c:pt>
                <c:pt idx="1066">
                  <c:v>1.6395023539201029E-2</c:v>
                </c:pt>
                <c:pt idx="1067">
                  <c:v>1.6455930519165485E-2</c:v>
                </c:pt>
                <c:pt idx="1068">
                  <c:v>1.6446836810411161E-2</c:v>
                </c:pt>
                <c:pt idx="1069">
                  <c:v>1.6437742412980003E-2</c:v>
                </c:pt>
                <c:pt idx="1070">
                  <c:v>1.6428647326914E-2</c:v>
                </c:pt>
                <c:pt idx="1071">
                  <c:v>1.6419551552255201E-2</c:v>
                </c:pt>
                <c:pt idx="1072">
                  <c:v>1.6410455089045612E-2</c:v>
                </c:pt>
                <c:pt idx="1073">
                  <c:v>1.6411357937326995E-2</c:v>
                </c:pt>
                <c:pt idx="1074">
                  <c:v>1.6402260097141561E-2</c:v>
                </c:pt>
                <c:pt idx="1075">
                  <c:v>1.6393161568531281E-2</c:v>
                </c:pt>
                <c:pt idx="1076">
                  <c:v>1.638406235153806E-2</c:v>
                </c:pt>
                <c:pt idx="1077">
                  <c:v>1.6364962446203935E-2</c:v>
                </c:pt>
                <c:pt idx="1078">
                  <c:v>1.6315861852570904E-2</c:v>
                </c:pt>
                <c:pt idx="1079">
                  <c:v>1.6276760570680934E-2</c:v>
                </c:pt>
                <c:pt idx="1080">
                  <c:v>1.6227658600576025E-2</c:v>
                </c:pt>
                <c:pt idx="1081">
                  <c:v>1.6188555942298229E-2</c:v>
                </c:pt>
                <c:pt idx="1082">
                  <c:v>1.6139452595889267E-2</c:v>
                </c:pt>
                <c:pt idx="1083">
                  <c:v>1.6100348561391434E-2</c:v>
                </c:pt>
                <c:pt idx="1084">
                  <c:v>1.6051243838846596E-2</c:v>
                </c:pt>
                <c:pt idx="1085">
                  <c:v>1.6012138428296754E-2</c:v>
                </c:pt>
                <c:pt idx="1086">
                  <c:v>1.5963032329783869E-2</c:v>
                </c:pt>
                <c:pt idx="1087">
                  <c:v>1.5913925543350041E-2</c:v>
                </c:pt>
                <c:pt idx="1088">
                  <c:v>1.5854818069037178E-2</c:v>
                </c:pt>
                <c:pt idx="1089">
                  <c:v>1.5805709906887167E-2</c:v>
                </c:pt>
                <c:pt idx="1090">
                  <c:v>1.5746601056942009E-2</c:v>
                </c:pt>
                <c:pt idx="1091">
                  <c:v>1.5687491519243861E-2</c:v>
                </c:pt>
                <c:pt idx="1092">
                  <c:v>1.5638381293834623E-2</c:v>
                </c:pt>
                <c:pt idx="1093">
                  <c:v>1.5579270380756266E-2</c:v>
                </c:pt>
                <c:pt idx="1094">
                  <c:v>1.5520158780050914E-2</c:v>
                </c:pt>
                <c:pt idx="1095">
                  <c:v>1.5461046491760265E-2</c:v>
                </c:pt>
                <c:pt idx="1096">
                  <c:v>1.5411933515926539E-2</c:v>
                </c:pt>
                <c:pt idx="1097">
                  <c:v>1.5362819852591653E-2</c:v>
                </c:pt>
                <c:pt idx="1098">
                  <c:v>1.5343705501797623E-2</c:v>
                </c:pt>
                <c:pt idx="1099">
                  <c:v>1.531459046358642E-2</c:v>
                </c:pt>
                <c:pt idx="1100">
                  <c:v>1.5285474738000107E-2</c:v>
                </c:pt>
                <c:pt idx="1101">
                  <c:v>1.5266358325080423E-2</c:v>
                </c:pt>
                <c:pt idx="1102">
                  <c:v>1.5237241224869608E-2</c:v>
                </c:pt>
                <c:pt idx="1103">
                  <c:v>1.5208123437409567E-2</c:v>
                </c:pt>
                <c:pt idx="1104">
                  <c:v>1.5189004962742267E-2</c:v>
                </c:pt>
                <c:pt idx="1105">
                  <c:v>1.5159885800909739E-2</c:v>
                </c:pt>
                <c:pt idx="1106">
                  <c:v>1.5130765951953959E-2</c:v>
                </c:pt>
                <c:pt idx="1107">
                  <c:v>1.5091645415916901E-2</c:v>
                </c:pt>
                <c:pt idx="1108">
                  <c:v>1.5032524192840601E-2</c:v>
                </c:pt>
                <c:pt idx="1109">
                  <c:v>1.4983402282766983E-2</c:v>
                </c:pt>
                <c:pt idx="1110">
                  <c:v>1.4924279685738125E-2</c:v>
                </c:pt>
                <c:pt idx="1111">
                  <c:v>1.4865156401795757E-2</c:v>
                </c:pt>
                <c:pt idx="1112">
                  <c:v>1.4816032430982146E-2</c:v>
                </c:pt>
                <c:pt idx="1113">
                  <c:v>1.4756907773339198E-2</c:v>
                </c:pt>
                <c:pt idx="1114">
                  <c:v>1.4697782428908896E-2</c:v>
                </c:pt>
                <c:pt idx="1115">
                  <c:v>1.4638656397733249E-2</c:v>
                </c:pt>
                <c:pt idx="1116">
                  <c:v>1.4589529679854284E-2</c:v>
                </c:pt>
                <c:pt idx="1117">
                  <c:v>1.4540402275313781E-2</c:v>
                </c:pt>
                <c:pt idx="1118">
                  <c:v>1.4491274184153939E-2</c:v>
                </c:pt>
                <c:pt idx="1119">
                  <c:v>1.4452145406416681E-2</c:v>
                </c:pt>
                <c:pt idx="1120">
                  <c:v>1.4403015942143993E-2</c:v>
                </c:pt>
                <c:pt idx="1121">
                  <c:v>1.4363885791377953E-2</c:v>
                </c:pt>
                <c:pt idx="1122">
                  <c:v>1.4314754954160319E-2</c:v>
                </c:pt>
                <c:pt idx="1123">
                  <c:v>1.4275623430533291E-2</c:v>
                </c:pt>
                <c:pt idx="1124">
                  <c:v>1.4226491220538763E-2</c:v>
                </c:pt>
                <c:pt idx="1125">
                  <c:v>1.4187358324218751E-2</c:v>
                </c:pt>
                <c:pt idx="1126">
                  <c:v>1.4138224741615251E-2</c:v>
                </c:pt>
                <c:pt idx="1127">
                  <c:v>1.4069090472770236E-2</c:v>
                </c:pt>
                <c:pt idx="1128">
                  <c:v>1.3969955517725764E-2</c:v>
                </c:pt>
                <c:pt idx="1129">
                  <c:v>1.3870819876523641E-2</c:v>
                </c:pt>
                <c:pt idx="1130">
                  <c:v>1.3771683549206021E-2</c:v>
                </c:pt>
                <c:pt idx="1131">
                  <c:v>1.3672546535814817E-2</c:v>
                </c:pt>
                <c:pt idx="1132">
                  <c:v>1.3573408836392065E-2</c:v>
                </c:pt>
                <c:pt idx="1133">
                  <c:v>1.3474270450979719E-2</c:v>
                </c:pt>
                <c:pt idx="1134">
                  <c:v>1.3375131379619785E-2</c:v>
                </c:pt>
                <c:pt idx="1135">
                  <c:v>1.3275991622354252E-2</c:v>
                </c:pt>
                <c:pt idx="1136">
                  <c:v>1.3176851179225089E-2</c:v>
                </c:pt>
                <c:pt idx="1137">
                  <c:v>1.3027710050274319E-2</c:v>
                </c:pt>
                <c:pt idx="1138">
                  <c:v>1.2828568235543883E-2</c:v>
                </c:pt>
                <c:pt idx="1139">
                  <c:v>1.2629425735075833E-2</c:v>
                </c:pt>
                <c:pt idx="1140">
                  <c:v>1.2430282548912021E-2</c:v>
                </c:pt>
                <c:pt idx="1141">
                  <c:v>1.2241138677094573E-2</c:v>
                </c:pt>
                <c:pt idx="1142">
                  <c:v>1.2041994119665425E-2</c:v>
                </c:pt>
                <c:pt idx="1143">
                  <c:v>1.1842848876666603E-2</c:v>
                </c:pt>
                <c:pt idx="1144">
                  <c:v>1.1643702948140065E-2</c:v>
                </c:pt>
                <c:pt idx="1145">
                  <c:v>1.1444556334127857E-2</c:v>
                </c:pt>
                <c:pt idx="1146">
                  <c:v>1.1255409034671721E-2</c:v>
                </c:pt>
                <c:pt idx="1147">
                  <c:v>1.1016261049813961E-2</c:v>
                </c:pt>
                <c:pt idx="1148">
                  <c:v>1.0757112379596378E-2</c:v>
                </c:pt>
                <c:pt idx="1149">
                  <c:v>1.0487963024061088E-2</c:v>
                </c:pt>
                <c:pt idx="1150">
                  <c:v>1.0228812983249928E-2</c:v>
                </c:pt>
                <c:pt idx="1151">
                  <c:v>9.9596622572052356E-3</c:v>
                </c:pt>
                <c:pt idx="1152">
                  <c:v>9.7005108459684228E-3</c:v>
                </c:pt>
                <c:pt idx="1153">
                  <c:v>9.4313587495818418E-3</c:v>
                </c:pt>
                <c:pt idx="1154">
                  <c:v>9.1722059680875226E-3</c:v>
                </c:pt>
                <c:pt idx="1155">
                  <c:v>8.9030525015273455E-3</c:v>
                </c:pt>
                <c:pt idx="1156">
                  <c:v>8.6438983499431549E-3</c:v>
                </c:pt>
                <c:pt idx="1157">
                  <c:v>8.4347435133772745E-3</c:v>
                </c:pt>
                <c:pt idx="1158">
                  <c:v>8.2855879918714691E-3</c:v>
                </c:pt>
                <c:pt idx="1159">
                  <c:v>8.1264317854677047E-3</c:v>
                </c:pt>
                <c:pt idx="1160">
                  <c:v>7.9772748942080491E-3</c:v>
                </c:pt>
                <c:pt idx="1161">
                  <c:v>7.8181173181344349E-3</c:v>
                </c:pt>
                <c:pt idx="1162">
                  <c:v>7.6689590572889465E-3</c:v>
                </c:pt>
                <c:pt idx="1163">
                  <c:v>7.5098001117135452E-3</c:v>
                </c:pt>
                <c:pt idx="1164">
                  <c:v>7.3606404814501609E-3</c:v>
                </c:pt>
                <c:pt idx="1165">
                  <c:v>7.2014801665407878E-3</c:v>
                </c:pt>
                <c:pt idx="1166">
                  <c:v>7.052319167027421E-3</c:v>
                </c:pt>
                <c:pt idx="1167">
                  <c:v>6.9831574829521516E-3</c:v>
                </c:pt>
                <c:pt idx="1168">
                  <c:v>6.9739951143567821E-3</c:v>
                </c:pt>
                <c:pt idx="1169">
                  <c:v>6.9648320612833913E-3</c:v>
                </c:pt>
                <c:pt idx="1170">
                  <c:v>6.9556683237740752E-3</c:v>
                </c:pt>
                <c:pt idx="1171">
                  <c:v>6.9465039018706516E-3</c:v>
                </c:pt>
                <c:pt idx="1172">
                  <c:v>6.9373387956151635E-3</c:v>
                </c:pt>
                <c:pt idx="1173">
                  <c:v>6.9381730050496549E-3</c:v>
                </c:pt>
                <c:pt idx="1174">
                  <c:v>6.9290065302159559E-3</c:v>
                </c:pt>
                <c:pt idx="1175">
                  <c:v>6.9198393711562833E-3</c:v>
                </c:pt>
                <c:pt idx="1176">
                  <c:v>6.9106715279124665E-3</c:v>
                </c:pt>
                <c:pt idx="1177">
                  <c:v>7.0015030005265502E-3</c:v>
                </c:pt>
                <c:pt idx="1178">
                  <c:v>7.1523337890404834E-3</c:v>
                </c:pt>
                <c:pt idx="1179">
                  <c:v>7.3131638934963413E-3</c:v>
                </c:pt>
                <c:pt idx="1180">
                  <c:v>7.4739933139360655E-3</c:v>
                </c:pt>
                <c:pt idx="1181">
                  <c:v>7.6248220504015196E-3</c:v>
                </c:pt>
                <c:pt idx="1182">
                  <c:v>7.7856501029349235E-3</c:v>
                </c:pt>
                <c:pt idx="1183">
                  <c:v>7.9464774715780895E-3</c:v>
                </c:pt>
                <c:pt idx="1184">
                  <c:v>8.0973041563730027E-3</c:v>
                </c:pt>
                <c:pt idx="1185">
                  <c:v>8.2581301573617667E-3</c:v>
                </c:pt>
                <c:pt idx="1186">
                  <c:v>8.4189554745862788E-3</c:v>
                </c:pt>
                <c:pt idx="1187">
                  <c:v>8.5597801080887163E-3</c:v>
                </c:pt>
                <c:pt idx="1188">
                  <c:v>8.6906040579107068E-3</c:v>
                </c:pt>
                <c:pt idx="1189">
                  <c:v>8.8214273240944663E-3</c:v>
                </c:pt>
                <c:pt idx="1190">
                  <c:v>8.9622499066820873E-3</c:v>
                </c:pt>
                <c:pt idx="1191">
                  <c:v>9.0930718057152526E-3</c:v>
                </c:pt>
                <c:pt idx="1192">
                  <c:v>9.2238930212362197E-3</c:v>
                </c:pt>
                <c:pt idx="1193">
                  <c:v>9.3547135532869898E-3</c:v>
                </c:pt>
                <c:pt idx="1194">
                  <c:v>9.4855334019093625E-3</c:v>
                </c:pt>
                <c:pt idx="1195">
                  <c:v>9.6263525671452747E-3</c:v>
                </c:pt>
                <c:pt idx="1196">
                  <c:v>9.7571710490369223E-3</c:v>
                </c:pt>
                <c:pt idx="1197">
                  <c:v>9.8679888476263487E-3</c:v>
                </c:pt>
                <c:pt idx="1198">
                  <c:v>9.9688059629552267E-3</c:v>
                </c:pt>
                <c:pt idx="1199">
                  <c:v>1.0059622395065793E-2</c:v>
                </c:pt>
                <c:pt idx="1200">
                  <c:v>1.0160438144000082E-2</c:v>
                </c:pt>
                <c:pt idx="1201">
                  <c:v>1.0251253209799818E-2</c:v>
                </c:pt>
                <c:pt idx="1202">
                  <c:v>1.0352067592507203E-2</c:v>
                </c:pt>
                <c:pt idx="1203">
                  <c:v>1.0442881292164275E-2</c:v>
                </c:pt>
                <c:pt idx="1204">
                  <c:v>1.0543694308812725E-2</c:v>
                </c:pt>
                <c:pt idx="1205">
                  <c:v>1.063450664249474E-2</c:v>
                </c:pt>
                <c:pt idx="1206">
                  <c:v>1.0735318293252381E-2</c:v>
                </c:pt>
                <c:pt idx="1207">
                  <c:v>1.0836129261127606E-2</c:v>
                </c:pt>
                <c:pt idx="1208">
                  <c:v>1.0936939546162259E-2</c:v>
                </c:pt>
                <c:pt idx="1209">
                  <c:v>1.103774914839834E-2</c:v>
                </c:pt>
                <c:pt idx="1210">
                  <c:v>1.1138558067878083E-2</c:v>
                </c:pt>
                <c:pt idx="1211">
                  <c:v>1.1249366304643139E-2</c:v>
                </c:pt>
                <c:pt idx="1212">
                  <c:v>1.135017385873581E-2</c:v>
                </c:pt>
                <c:pt idx="1213">
                  <c:v>1.145098073019782E-2</c:v>
                </c:pt>
                <c:pt idx="1214">
                  <c:v>1.1551786919071313E-2</c:v>
                </c:pt>
                <c:pt idx="1215">
                  <c:v>1.1652592425398275E-2</c:v>
                </c:pt>
                <c:pt idx="1216">
                  <c:v>1.1753397249220641E-2</c:v>
                </c:pt>
                <c:pt idx="1217">
                  <c:v>1.1864201390580477E-2</c:v>
                </c:pt>
                <c:pt idx="1218">
                  <c:v>1.1975004849519629E-2</c:v>
                </c:pt>
                <c:pt idx="1219">
                  <c:v>1.2085807626080101E-2</c:v>
                </c:pt>
                <c:pt idx="1220">
                  <c:v>1.2186609720304E-2</c:v>
                </c:pt>
                <c:pt idx="1221">
                  <c:v>1.2297411132233274E-2</c:v>
                </c:pt>
                <c:pt idx="1222">
                  <c:v>1.2408211861909935E-2</c:v>
                </c:pt>
                <c:pt idx="1223">
                  <c:v>1.2519011909375877E-2</c:v>
                </c:pt>
                <c:pt idx="1224">
                  <c:v>1.2619811274673157E-2</c:v>
                </c:pt>
                <c:pt idx="1225">
                  <c:v>1.2730609957843758E-2</c:v>
                </c:pt>
                <c:pt idx="1226">
                  <c:v>1.2841407958929657E-2</c:v>
                </c:pt>
                <c:pt idx="1227">
                  <c:v>1.2902205277972841E-2</c:v>
                </c:pt>
                <c:pt idx="1228">
                  <c:v>1.2933001915015362E-2</c:v>
                </c:pt>
                <c:pt idx="1229">
                  <c:v>1.2973797870098943E-2</c:v>
                </c:pt>
                <c:pt idx="1230">
                  <c:v>1.3004593143266074E-2</c:v>
                </c:pt>
                <c:pt idx="1231">
                  <c:v>1.3045387734558241E-2</c:v>
                </c:pt>
                <c:pt idx="1232">
                  <c:v>1.3076181644017821E-2</c:v>
                </c:pt>
                <c:pt idx="1233">
                  <c:v>1.3116974871686324E-2</c:v>
                </c:pt>
                <c:pt idx="1234">
                  <c:v>1.3147767417606209E-2</c:v>
                </c:pt>
                <c:pt idx="1235">
                  <c:v>1.3188559281819374E-2</c:v>
                </c:pt>
                <c:pt idx="1236">
                  <c:v>1.3219350464367481E-2</c:v>
                </c:pt>
                <c:pt idx="1237">
                  <c:v>1.3230140965292903E-2</c:v>
                </c:pt>
                <c:pt idx="1238">
                  <c:v>1.3230930784637461E-2</c:v>
                </c:pt>
                <c:pt idx="1239">
                  <c:v>1.3231719922443179E-2</c:v>
                </c:pt>
                <c:pt idx="1240">
                  <c:v>1.3222508378752123E-2</c:v>
                </c:pt>
                <c:pt idx="1241">
                  <c:v>1.3223296153605957E-2</c:v>
                </c:pt>
                <c:pt idx="1242">
                  <c:v>1.3224083247047127E-2</c:v>
                </c:pt>
                <c:pt idx="1243">
                  <c:v>1.3224869659117346E-2</c:v>
                </c:pt>
                <c:pt idx="1244">
                  <c:v>1.3225655389858539E-2</c:v>
                </c:pt>
                <c:pt idx="1245">
                  <c:v>1.3216440439312785E-2</c:v>
                </c:pt>
                <c:pt idx="1246">
                  <c:v>1.3217224807522137E-2</c:v>
                </c:pt>
                <c:pt idx="1247">
                  <c:v>1.3218008494528581E-2</c:v>
                </c:pt>
                <c:pt idx="1248">
                  <c:v>1.3228791500374024E-2</c:v>
                </c:pt>
                <c:pt idx="1249">
                  <c:v>1.3229573825100501E-2</c:v>
                </c:pt>
                <c:pt idx="1250">
                  <c:v>1.3230355468749982E-2</c:v>
                </c:pt>
                <c:pt idx="1251">
                  <c:v>1.3241136431364521E-2</c:v>
                </c:pt>
                <c:pt idx="1252">
                  <c:v>1.3241916712986013E-2</c:v>
                </c:pt>
                <c:pt idx="1253">
                  <c:v>1.325269631365646E-2</c:v>
                </c:pt>
                <c:pt idx="1254">
                  <c:v>1.3253475233418023E-2</c:v>
                </c:pt>
                <c:pt idx="1255">
                  <c:v>1.325425347231224E-2</c:v>
                </c:pt>
                <c:pt idx="1256">
                  <c:v>1.3265031030381581E-2</c:v>
                </c:pt>
                <c:pt idx="1257">
                  <c:v>1.3255807907667843E-2</c:v>
                </c:pt>
                <c:pt idx="1258">
                  <c:v>1.3246584104213073E-2</c:v>
                </c:pt>
                <c:pt idx="1259">
                  <c:v>1.3247359620059063E-2</c:v>
                </c:pt>
                <c:pt idx="1260">
                  <c:v>1.3238134455248005E-2</c:v>
                </c:pt>
                <c:pt idx="1261">
                  <c:v>1.3228908609821829E-2</c:v>
                </c:pt>
                <c:pt idx="1262">
                  <c:v>1.3219682083822539E-2</c:v>
                </c:pt>
                <c:pt idx="1263">
                  <c:v>1.3210454877292121E-2</c:v>
                </c:pt>
                <c:pt idx="1264">
                  <c:v>1.3201226990272501E-2</c:v>
                </c:pt>
                <c:pt idx="1265">
                  <c:v>1.3201998422805783E-2</c:v>
                </c:pt>
                <c:pt idx="1266">
                  <c:v>1.3192769174933824E-2</c:v>
                </c:pt>
                <c:pt idx="1267">
                  <c:v>1.318353924669882E-2</c:v>
                </c:pt>
                <c:pt idx="1268">
                  <c:v>1.3164308638142422E-2</c:v>
                </c:pt>
                <c:pt idx="1269">
                  <c:v>1.3155077349306854E-2</c:v>
                </c:pt>
                <c:pt idx="1270">
                  <c:v>1.3135845380234009E-2</c:v>
                </c:pt>
                <c:pt idx="1271">
                  <c:v>1.3126612730965964E-2</c:v>
                </c:pt>
                <c:pt idx="1272">
                  <c:v>1.3107379401544689E-2</c:v>
                </c:pt>
                <c:pt idx="1273">
                  <c:v>1.3098145392012286E-2</c:v>
                </c:pt>
                <c:pt idx="1274">
                  <c:v>1.3078910702410379E-2</c:v>
                </c:pt>
                <c:pt idx="1275">
                  <c:v>1.306967533278133E-2</c:v>
                </c:pt>
                <c:pt idx="1276">
                  <c:v>1.306043928316695E-2</c:v>
                </c:pt>
                <c:pt idx="1277">
                  <c:v>1.3051202553609136E-2</c:v>
                </c:pt>
                <c:pt idx="1278">
                  <c:v>1.3061965144150148E-2</c:v>
                </c:pt>
                <c:pt idx="1279">
                  <c:v>1.306272705483172E-2</c:v>
                </c:pt>
                <c:pt idx="1280">
                  <c:v>1.3073488285696041E-2</c:v>
                </c:pt>
                <c:pt idx="1281">
                  <c:v>1.307424883678493E-2</c:v>
                </c:pt>
                <c:pt idx="1282">
                  <c:v>1.3075008708140462E-2</c:v>
                </c:pt>
                <c:pt idx="1283">
                  <c:v>1.308576789980462E-2</c:v>
                </c:pt>
                <c:pt idx="1284">
                  <c:v>1.3086526411819488E-2</c:v>
                </c:pt>
                <c:pt idx="1285">
                  <c:v>1.3097284244226761E-2</c:v>
                </c:pt>
                <c:pt idx="1286">
                  <c:v>1.3098041397068721E-2</c:v>
                </c:pt>
                <c:pt idx="1287">
                  <c:v>1.3098797870387202E-2</c:v>
                </c:pt>
                <c:pt idx="1288">
                  <c:v>1.3109553664224312E-2</c:v>
                </c:pt>
                <c:pt idx="1289">
                  <c:v>1.3110308778621859E-2</c:v>
                </c:pt>
                <c:pt idx="1290">
                  <c:v>1.3111063213621987E-2</c:v>
                </c:pt>
                <c:pt idx="1291">
                  <c:v>1.312181696926668E-2</c:v>
                </c:pt>
                <c:pt idx="1292">
                  <c:v>1.312257004559794E-2</c:v>
                </c:pt>
                <c:pt idx="1293">
                  <c:v>1.3133322442657505E-2</c:v>
                </c:pt>
                <c:pt idx="1294">
                  <c:v>1.3134074160487702E-2</c:v>
                </c:pt>
                <c:pt idx="1295">
                  <c:v>1.3134825199130357E-2</c:v>
                </c:pt>
                <c:pt idx="1296">
                  <c:v>1.3145575558627443E-2</c:v>
                </c:pt>
                <c:pt idx="1297">
                  <c:v>1.3136325239020911E-2</c:v>
                </c:pt>
                <c:pt idx="1298">
                  <c:v>1.3117074240352911E-2</c:v>
                </c:pt>
                <c:pt idx="1299">
                  <c:v>1.3107822562665267E-2</c:v>
                </c:pt>
                <c:pt idx="1300">
                  <c:v>1.3088570206000124E-2</c:v>
                </c:pt>
                <c:pt idx="1301">
                  <c:v>1.3079317170399127E-2</c:v>
                </c:pt>
                <c:pt idx="1302">
                  <c:v>1.3070063455904798E-2</c:v>
                </c:pt>
                <c:pt idx="1303">
                  <c:v>1.3050809062558833E-2</c:v>
                </c:pt>
                <c:pt idx="1304">
                  <c:v>1.3041553990403121E-2</c:v>
                </c:pt>
                <c:pt idx="1305">
                  <c:v>1.3022298239479761E-2</c:v>
                </c:pt>
                <c:pt idx="1306">
                  <c:v>1.3013041809830747E-2</c:v>
                </c:pt>
                <c:pt idx="1307">
                  <c:v>1.2973784701498113E-2</c:v>
                </c:pt>
                <c:pt idx="1308">
                  <c:v>1.2924526914523801E-2</c:v>
                </c:pt>
                <c:pt idx="1309">
                  <c:v>1.2865268448949753E-2</c:v>
                </c:pt>
                <c:pt idx="1310">
                  <c:v>1.281600930481808E-2</c:v>
                </c:pt>
                <c:pt idx="1311">
                  <c:v>1.276674948217056E-2</c:v>
                </c:pt>
                <c:pt idx="1312">
                  <c:v>1.2717488981049338E-2</c:v>
                </c:pt>
                <c:pt idx="1313">
                  <c:v>1.2668227801496398E-2</c:v>
                </c:pt>
                <c:pt idx="1314">
                  <c:v>1.2618965943553717E-2</c:v>
                </c:pt>
                <c:pt idx="1315">
                  <c:v>1.2569703407263271E-2</c:v>
                </c:pt>
                <c:pt idx="1316">
                  <c:v>1.252044019266711E-2</c:v>
                </c:pt>
                <c:pt idx="1317">
                  <c:v>1.2491176299807054E-2</c:v>
                </c:pt>
                <c:pt idx="1318">
                  <c:v>1.247191172872514E-2</c:v>
                </c:pt>
                <c:pt idx="1319">
                  <c:v>1.2452646479463474E-2</c:v>
                </c:pt>
                <c:pt idx="1320">
                  <c:v>1.2433380552064E-2</c:v>
                </c:pt>
                <c:pt idx="1321">
                  <c:v>1.2414113946568661E-2</c:v>
                </c:pt>
                <c:pt idx="1322">
                  <c:v>1.2394846663019489E-2</c:v>
                </c:pt>
                <c:pt idx="1323">
                  <c:v>1.2375578701458521E-2</c:v>
                </c:pt>
                <c:pt idx="1324">
                  <c:v>1.234631006192756E-2</c:v>
                </c:pt>
                <c:pt idx="1325">
                  <c:v>1.2327040744468765E-2</c:v>
                </c:pt>
                <c:pt idx="1326">
                  <c:v>1.2307770749124081E-2</c:v>
                </c:pt>
                <c:pt idx="1327">
                  <c:v>1.2268500075935445E-2</c:v>
                </c:pt>
                <c:pt idx="1328">
                  <c:v>1.2229228724944896E-2</c:v>
                </c:pt>
                <c:pt idx="1329">
                  <c:v>1.2179956696194412E-2</c:v>
                </c:pt>
                <c:pt idx="1330">
                  <c:v>1.2140683989726019E-2</c:v>
                </c:pt>
                <c:pt idx="1331">
                  <c:v>1.2091410605581622E-2</c:v>
                </c:pt>
                <c:pt idx="1332">
                  <c:v>1.2052136543803257E-2</c:v>
                </c:pt>
                <c:pt idx="1333">
                  <c:v>1.2002861804432961E-2</c:v>
                </c:pt>
                <c:pt idx="1334">
                  <c:v>1.1963586387512718E-2</c:v>
                </c:pt>
                <c:pt idx="1335">
                  <c:v>1.1914310293084261E-2</c:v>
                </c:pt>
                <c:pt idx="1336">
                  <c:v>1.187503352118989E-2</c:v>
                </c:pt>
                <c:pt idx="1337">
                  <c:v>1.1805756071871508E-2</c:v>
                </c:pt>
                <c:pt idx="1338">
                  <c:v>1.1746477945171139E-2</c:v>
                </c:pt>
                <c:pt idx="1339">
                  <c:v>1.1677199141130627E-2</c:v>
                </c:pt>
                <c:pt idx="1340">
                  <c:v>1.1607919659792069E-2</c:v>
                </c:pt>
                <c:pt idx="1341">
                  <c:v>1.1538639501197365E-2</c:v>
                </c:pt>
                <c:pt idx="1342">
                  <c:v>1.1469358665388724E-2</c:v>
                </c:pt>
                <c:pt idx="1343">
                  <c:v>1.1400077152407866E-2</c:v>
                </c:pt>
                <c:pt idx="1344">
                  <c:v>1.1330794962296858E-2</c:v>
                </c:pt>
                <c:pt idx="1345">
                  <c:v>1.1261512095097827E-2</c:v>
                </c:pt>
                <c:pt idx="1346">
                  <c:v>1.1192228550852543E-2</c:v>
                </c:pt>
                <c:pt idx="1347">
                  <c:v>1.112294432960316E-2</c:v>
                </c:pt>
                <c:pt idx="1348">
                  <c:v>1.1043659431391633E-2</c:v>
                </c:pt>
                <c:pt idx="1349">
                  <c:v>1.0964373856259901E-2</c:v>
                </c:pt>
                <c:pt idx="1350">
                  <c:v>1.0895087604250021E-2</c:v>
                </c:pt>
                <c:pt idx="1351">
                  <c:v>1.0815800675403921E-2</c:v>
                </c:pt>
                <c:pt idx="1352">
                  <c:v>1.0746513069763666E-2</c:v>
                </c:pt>
                <c:pt idx="1353">
                  <c:v>1.0667224787371081E-2</c:v>
                </c:pt>
                <c:pt idx="1354">
                  <c:v>1.0597935828268262E-2</c:v>
                </c:pt>
                <c:pt idx="1355">
                  <c:v>1.0518646192497238E-2</c:v>
                </c:pt>
                <c:pt idx="1356">
                  <c:v>1.0449355880099973E-2</c:v>
                </c:pt>
                <c:pt idx="1357">
                  <c:v>1.0390064891118407E-2</c:v>
                </c:pt>
                <c:pt idx="1358">
                  <c:v>1.0340773225594601E-2</c:v>
                </c:pt>
                <c:pt idx="1359">
                  <c:v>1.029148088357046E-2</c:v>
                </c:pt>
                <c:pt idx="1360">
                  <c:v>1.0242187865088103E-2</c:v>
                </c:pt>
                <c:pt idx="1361">
                  <c:v>1.0192894170189246E-2</c:v>
                </c:pt>
                <c:pt idx="1362">
                  <c:v>1.0133599798916227E-2</c:v>
                </c:pt>
                <c:pt idx="1363">
                  <c:v>1.0084304751310703E-2</c:v>
                </c:pt>
                <c:pt idx="1364">
                  <c:v>1.0035009027414899E-2</c:v>
                </c:pt>
                <c:pt idx="1365">
                  <c:v>9.9857126272707708E-3</c:v>
                </c:pt>
                <c:pt idx="1366">
                  <c:v>9.936415550920303E-3</c:v>
                </c:pt>
                <c:pt idx="1367">
                  <c:v>9.9071177984053228E-3</c:v>
                </c:pt>
                <c:pt idx="1368">
                  <c:v>9.877819369768023E-3</c:v>
                </c:pt>
                <c:pt idx="1369">
                  <c:v>9.8585202650501736E-3</c:v>
                </c:pt>
                <c:pt idx="1370">
                  <c:v>9.8292204842940004E-3</c:v>
                </c:pt>
                <c:pt idx="1371">
                  <c:v>9.7999200275413704E-3</c:v>
                </c:pt>
                <c:pt idx="1372">
                  <c:v>9.7806188948343208E-3</c:v>
                </c:pt>
                <c:pt idx="1373">
                  <c:v>9.7513170862147669E-3</c:v>
                </c:pt>
                <c:pt idx="1374">
                  <c:v>9.7220146017248047E-3</c:v>
                </c:pt>
                <c:pt idx="1375">
                  <c:v>9.7027114414062667E-3</c:v>
                </c:pt>
                <c:pt idx="1376">
                  <c:v>9.6734076053013318E-3</c:v>
                </c:pt>
                <c:pt idx="1377">
                  <c:v>9.6441030934517474E-3</c:v>
                </c:pt>
                <c:pt idx="1378">
                  <c:v>9.6047979058997007E-3</c:v>
                </c:pt>
                <c:pt idx="1379">
                  <c:v>9.5754920426871972E-3</c:v>
                </c:pt>
                <c:pt idx="1380">
                  <c:v>9.5461855038560268E-3</c:v>
                </c:pt>
                <c:pt idx="1381">
                  <c:v>9.5168782894483727E-3</c:v>
                </c:pt>
                <c:pt idx="1382">
                  <c:v>9.4775703995061394E-3</c:v>
                </c:pt>
                <c:pt idx="1383">
                  <c:v>9.4482618340712421E-3</c:v>
                </c:pt>
                <c:pt idx="1384">
                  <c:v>9.4189525931858246E-3</c:v>
                </c:pt>
                <c:pt idx="1385">
                  <c:v>9.3796426768918365E-3</c:v>
                </c:pt>
                <c:pt idx="1386">
                  <c:v>9.3503320852310768E-3</c:v>
                </c:pt>
                <c:pt idx="1387">
                  <c:v>9.3410208182458567E-3</c:v>
                </c:pt>
                <c:pt idx="1388">
                  <c:v>9.3317088759778746E-3</c:v>
                </c:pt>
                <c:pt idx="1389">
                  <c:v>9.3223962584694006E-3</c:v>
                </c:pt>
                <c:pt idx="1390">
                  <c:v>9.3130829657620817E-3</c:v>
                </c:pt>
                <c:pt idx="1391">
                  <c:v>9.3137689978980767E-3</c:v>
                </c:pt>
                <c:pt idx="1392">
                  <c:v>9.3044543549195106E-3</c:v>
                </c:pt>
                <c:pt idx="1393">
                  <c:v>9.2951390368681639E-3</c:v>
                </c:pt>
                <c:pt idx="1394">
                  <c:v>9.2858230437860567E-3</c:v>
                </c:pt>
                <c:pt idx="1395">
                  <c:v>9.2765063757153342E-3</c:v>
                </c:pt>
                <c:pt idx="1396">
                  <c:v>9.2671890326978066E-3</c:v>
                </c:pt>
                <c:pt idx="1397">
                  <c:v>9.2878710147754617E-3</c:v>
                </c:pt>
                <c:pt idx="1398">
                  <c:v>9.2985523219904186E-3</c:v>
                </c:pt>
                <c:pt idx="1399">
                  <c:v>9.3192329543847034E-3</c:v>
                </c:pt>
                <c:pt idx="1400">
                  <c:v>9.3399129120000247E-3</c:v>
                </c:pt>
                <c:pt idx="1401">
                  <c:v>9.3505921948787239E-3</c:v>
                </c:pt>
                <c:pt idx="1402">
                  <c:v>9.3712708030623867E-3</c:v>
                </c:pt>
                <c:pt idx="1403">
                  <c:v>9.3819487365933707E-3</c:v>
                </c:pt>
                <c:pt idx="1404">
                  <c:v>9.4026259955135028E-3</c:v>
                </c:pt>
                <c:pt idx="1405">
                  <c:v>9.4233025798648035E-3</c:v>
                </c:pt>
                <c:pt idx="1406">
                  <c:v>9.4339784896891599E-3</c:v>
                </c:pt>
                <c:pt idx="1407">
                  <c:v>9.4546537250287267E-3</c:v>
                </c:pt>
                <c:pt idx="1408">
                  <c:v>9.4853282859254026E-3</c:v>
                </c:pt>
                <c:pt idx="1409">
                  <c:v>9.5060021724211567E-3</c:v>
                </c:pt>
                <c:pt idx="1410">
                  <c:v>9.5266753845580209E-3</c:v>
                </c:pt>
                <c:pt idx="1411">
                  <c:v>9.5473479223779356E-3</c:v>
                </c:pt>
                <c:pt idx="1412">
                  <c:v>9.5780197859229727E-3</c:v>
                </c:pt>
                <c:pt idx="1413">
                  <c:v>9.5986909752350247E-3</c:v>
                </c:pt>
                <c:pt idx="1414">
                  <c:v>9.6193614903560959E-3</c:v>
                </c:pt>
                <c:pt idx="1415">
                  <c:v>9.6400313313282568E-3</c:v>
                </c:pt>
                <c:pt idx="1416">
                  <c:v>9.6607004981934547E-3</c:v>
                </c:pt>
                <c:pt idx="1417">
                  <c:v>9.6813689909935659E-3</c:v>
                </c:pt>
                <c:pt idx="1418">
                  <c:v>9.6920368097708279E-3</c:v>
                </c:pt>
                <c:pt idx="1419">
                  <c:v>9.7027039545669568E-3</c:v>
                </c:pt>
                <c:pt idx="1420">
                  <c:v>9.7133704254239849E-3</c:v>
                </c:pt>
                <c:pt idx="1421">
                  <c:v>9.7240362223840748E-3</c:v>
                </c:pt>
                <c:pt idx="1422">
                  <c:v>9.7347013454891079E-3</c:v>
                </c:pt>
                <c:pt idx="1423">
                  <c:v>9.745365794781094E-3</c:v>
                </c:pt>
                <c:pt idx="1424">
                  <c:v>9.7560295703020255E-3</c:v>
                </c:pt>
                <c:pt idx="1425">
                  <c:v>9.766692672093796E-3</c:v>
                </c:pt>
                <c:pt idx="1426">
                  <c:v>9.7773551001984482E-3</c:v>
                </c:pt>
                <c:pt idx="1427">
                  <c:v>9.7580168546580748E-3</c:v>
                </c:pt>
                <c:pt idx="1428">
                  <c:v>9.748677935514493E-3</c:v>
                </c:pt>
                <c:pt idx="1429">
                  <c:v>9.729338342809821E-3</c:v>
                </c:pt>
                <c:pt idx="1430">
                  <c:v>9.7199980765860228E-3</c:v>
                </c:pt>
                <c:pt idx="1431">
                  <c:v>9.7106571368850546E-3</c:v>
                </c:pt>
                <c:pt idx="1432">
                  <c:v>9.6913155237488835E-3</c:v>
                </c:pt>
                <c:pt idx="1433">
                  <c:v>9.6819732372195461E-3</c:v>
                </c:pt>
                <c:pt idx="1434">
                  <c:v>9.6626302773390876E-3</c:v>
                </c:pt>
                <c:pt idx="1435">
                  <c:v>9.6532866441493576E-3</c:v>
                </c:pt>
                <c:pt idx="1436">
                  <c:v>9.6339423376922868E-3</c:v>
                </c:pt>
                <c:pt idx="1437">
                  <c:v>9.6245973580101063E-3</c:v>
                </c:pt>
                <c:pt idx="1438">
                  <c:v>9.6252517051446801E-3</c:v>
                </c:pt>
                <c:pt idx="1439">
                  <c:v>9.6159053791380258E-3</c:v>
                </c:pt>
                <c:pt idx="1440">
                  <c:v>9.6065583800319966E-3</c:v>
                </c:pt>
                <c:pt idx="1441">
                  <c:v>9.5972107078687724E-3</c:v>
                </c:pt>
                <c:pt idx="1442">
                  <c:v>9.5878623626902276E-3</c:v>
                </c:pt>
                <c:pt idx="1443">
                  <c:v>9.5785133445383808E-3</c:v>
                </c:pt>
                <c:pt idx="1444">
                  <c:v>9.5791636534552568E-3</c:v>
                </c:pt>
                <c:pt idx="1445">
                  <c:v>9.5698132894827728E-3</c:v>
                </c:pt>
                <c:pt idx="1446">
                  <c:v>9.5604622526630559E-3</c:v>
                </c:pt>
                <c:pt idx="1447">
                  <c:v>9.5311105430377491E-3</c:v>
                </c:pt>
                <c:pt idx="1448">
                  <c:v>9.5017581606492204E-3</c:v>
                </c:pt>
                <c:pt idx="1449">
                  <c:v>9.462405105539376E-3</c:v>
                </c:pt>
                <c:pt idx="1450">
                  <c:v>9.4330513777500027E-3</c:v>
                </c:pt>
                <c:pt idx="1451">
                  <c:v>9.4036969773234197E-3</c:v>
                </c:pt>
                <c:pt idx="1452">
                  <c:v>9.3643419043012068E-3</c:v>
                </c:pt>
                <c:pt idx="1453">
                  <c:v>9.3349861587257461E-3</c:v>
                </c:pt>
                <c:pt idx="1454">
                  <c:v>9.3056297406386868E-3</c:v>
                </c:pt>
                <c:pt idx="1455">
                  <c:v>9.2762726500822262E-3</c:v>
                </c:pt>
                <c:pt idx="1456">
                  <c:v>9.2369148870983658E-3</c:v>
                </c:pt>
                <c:pt idx="1457">
                  <c:v>9.1875564517290842E-3</c:v>
                </c:pt>
                <c:pt idx="1458">
                  <c:v>9.1281973440161483E-3</c:v>
                </c:pt>
                <c:pt idx="1459">
                  <c:v>9.0688375640018727E-3</c:v>
                </c:pt>
                <c:pt idx="1460">
                  <c:v>9.0194771117280761E-3</c:v>
                </c:pt>
                <c:pt idx="1461">
                  <c:v>8.9601159872366668E-3</c:v>
                </c:pt>
                <c:pt idx="1462">
                  <c:v>8.9007541905697964E-3</c:v>
                </c:pt>
                <c:pt idx="1463">
                  <c:v>8.8413917217693011E-3</c:v>
                </c:pt>
                <c:pt idx="1464">
                  <c:v>8.7920285808773136E-3</c:v>
                </c:pt>
                <c:pt idx="1465">
                  <c:v>8.7326647679357456E-3</c:v>
                </c:pt>
                <c:pt idx="1466">
                  <c:v>8.6733002829866568E-3</c:v>
                </c:pt>
                <c:pt idx="1467">
                  <c:v>8.6239351260719022E-3</c:v>
                </c:pt>
                <c:pt idx="1468">
                  <c:v>8.5745692972335526E-3</c:v>
                </c:pt>
                <c:pt idx="1469">
                  <c:v>8.5252027965135851E-3</c:v>
                </c:pt>
                <c:pt idx="1470">
                  <c:v>8.4758356239540873E-3</c:v>
                </c:pt>
                <c:pt idx="1471">
                  <c:v>8.4264677795968228E-3</c:v>
                </c:pt>
                <c:pt idx="1472">
                  <c:v>8.3770992634839732E-3</c:v>
                </c:pt>
                <c:pt idx="1473">
                  <c:v>8.3177300756574341E-3</c:v>
                </c:pt>
                <c:pt idx="1474">
                  <c:v>8.2683602161591901E-3</c:v>
                </c:pt>
                <c:pt idx="1475">
                  <c:v>8.218989685031269E-3</c:v>
                </c:pt>
                <c:pt idx="1476">
                  <c:v>8.1696184823156666E-3</c:v>
                </c:pt>
                <c:pt idx="1477">
                  <c:v>8.1302466080543246E-3</c:v>
                </c:pt>
                <c:pt idx="1478">
                  <c:v>8.0808740622893248E-3</c:v>
                </c:pt>
                <c:pt idx="1479">
                  <c:v>8.0415008450625148E-3</c:v>
                </c:pt>
                <c:pt idx="1480">
                  <c:v>7.9921269564160041E-3</c:v>
                </c:pt>
                <c:pt idx="1481">
                  <c:v>7.9527523963917532E-3</c:v>
                </c:pt>
                <c:pt idx="1482">
                  <c:v>7.9033771650317448E-3</c:v>
                </c:pt>
                <c:pt idx="1483">
                  <c:v>7.8640012623778371E-3</c:v>
                </c:pt>
                <c:pt idx="1484">
                  <c:v>7.814624688472202E-3</c:v>
                </c:pt>
                <c:pt idx="1485">
                  <c:v>7.7752474433568208E-3</c:v>
                </c:pt>
                <c:pt idx="1486">
                  <c:v>7.7258695270734914E-3</c:v>
                </c:pt>
                <c:pt idx="1487">
                  <c:v>7.6964909396644021E-3</c:v>
                </c:pt>
                <c:pt idx="1488">
                  <c:v>7.6671116811714707E-3</c:v>
                </c:pt>
                <c:pt idx="1489">
                  <c:v>7.6277317516366683E-3</c:v>
                </c:pt>
                <c:pt idx="1490">
                  <c:v>7.5983511511020499E-3</c:v>
                </c:pt>
                <c:pt idx="1491">
                  <c:v>7.5689698796094773E-3</c:v>
                </c:pt>
                <c:pt idx="1492">
                  <c:v>7.5295879372010164E-3</c:v>
                </c:pt>
                <c:pt idx="1493">
                  <c:v>7.5002053239187237E-3</c:v>
                </c:pt>
                <c:pt idx="1494">
                  <c:v>7.4708220398044872E-3</c:v>
                </c:pt>
                <c:pt idx="1495">
                  <c:v>7.4414380849003436E-3</c:v>
                </c:pt>
                <c:pt idx="1496">
                  <c:v>7.4020534592481963E-3</c:v>
                </c:pt>
                <c:pt idx="1497">
                  <c:v>7.3326681628901316E-3</c:v>
                </c:pt>
                <c:pt idx="1498">
                  <c:v>7.2632821958680703E-3</c:v>
                </c:pt>
                <c:pt idx="1499">
                  <c:v>7.1938955582239866E-3</c:v>
                </c:pt>
                <c:pt idx="1500">
                  <c:v>7.1345082500000054E-3</c:v>
                </c:pt>
                <c:pt idx="1501">
                  <c:v>7.0651202712380115E-3</c:v>
                </c:pt>
                <c:pt idx="1502">
                  <c:v>6.9957316219800133E-3</c:v>
                </c:pt>
                <c:pt idx="1503">
                  <c:v>6.926342302268E-3</c:v>
                </c:pt>
                <c:pt idx="1504">
                  <c:v>6.8569523121439057E-3</c:v>
                </c:pt>
                <c:pt idx="1505">
                  <c:v>6.7875616516497534E-3</c:v>
                </c:pt>
                <c:pt idx="1506">
                  <c:v>6.7181703208275814E-3</c:v>
                </c:pt>
                <c:pt idx="1507">
                  <c:v>6.7087783197193416E-3</c:v>
                </c:pt>
                <c:pt idx="1508">
                  <c:v>6.6993856483669725E-3</c:v>
                </c:pt>
                <c:pt idx="1509">
                  <c:v>6.6899923068125923E-3</c:v>
                </c:pt>
                <c:pt idx="1510">
                  <c:v>6.6905982950980483E-3</c:v>
                </c:pt>
                <c:pt idx="1511">
                  <c:v>6.6812036132653848E-3</c:v>
                </c:pt>
                <c:pt idx="1512">
                  <c:v>6.6718082613565714E-3</c:v>
                </c:pt>
                <c:pt idx="1513">
                  <c:v>6.6624122394136074E-3</c:v>
                </c:pt>
                <c:pt idx="1514">
                  <c:v>6.6530155474784905E-3</c:v>
                </c:pt>
                <c:pt idx="1515">
                  <c:v>6.6436181855932972E-3</c:v>
                </c:pt>
                <c:pt idx="1516">
                  <c:v>6.6342201537998823E-3</c:v>
                </c:pt>
                <c:pt idx="1517">
                  <c:v>6.4448214521402114E-3</c:v>
                </c:pt>
                <c:pt idx="1518">
                  <c:v>6.2554220806563792E-3</c:v>
                </c:pt>
                <c:pt idx="1519">
                  <c:v>6.0660220393903034E-3</c:v>
                </c:pt>
                <c:pt idx="1520">
                  <c:v>5.8766213283840216E-3</c:v>
                </c:pt>
                <c:pt idx="1521">
                  <c:v>5.6772199476794565E-3</c:v>
                </c:pt>
                <c:pt idx="1522">
                  <c:v>5.4878178973186984E-3</c:v>
                </c:pt>
                <c:pt idx="1523">
                  <c:v>5.2984151773437004E-3</c:v>
                </c:pt>
                <c:pt idx="1524">
                  <c:v>5.1090117877963734E-3</c:v>
                </c:pt>
                <c:pt idx="1525">
                  <c:v>4.9196077287187922E-3</c:v>
                </c:pt>
                <c:pt idx="1526">
                  <c:v>4.730203000152906E-3</c:v>
                </c:pt>
                <c:pt idx="1527">
                  <c:v>4.5607976021406534E-3</c:v>
                </c:pt>
                <c:pt idx="1528">
                  <c:v>4.3913915347241301E-3</c:v>
                </c:pt>
                <c:pt idx="1529">
                  <c:v>4.2219847979451941E-3</c:v>
                </c:pt>
                <c:pt idx="1530">
                  <c:v>4.0625773918460117E-3</c:v>
                </c:pt>
                <c:pt idx="1531">
                  <c:v>3.8931693164684492E-3</c:v>
                </c:pt>
                <c:pt idx="1532">
                  <c:v>3.7237605718545073E-3</c:v>
                </c:pt>
                <c:pt idx="1533">
                  <c:v>3.5643511580461533E-3</c:v>
                </c:pt>
                <c:pt idx="1534">
                  <c:v>3.3949410750854052E-3</c:v>
                </c:pt>
                <c:pt idx="1535">
                  <c:v>3.2255303230142402E-3</c:v>
                </c:pt>
                <c:pt idx="1536">
                  <c:v>3.0561189018746826E-3</c:v>
                </c:pt>
                <c:pt idx="1537">
                  <c:v>2.8967068117087269E-3</c:v>
                </c:pt>
                <c:pt idx="1538">
                  <c:v>2.7372940525582853E-3</c:v>
                </c:pt>
                <c:pt idx="1539">
                  <c:v>2.5778806244653812E-3</c:v>
                </c:pt>
                <c:pt idx="1540">
                  <c:v>2.4184665274719912E-3</c:v>
                </c:pt>
                <c:pt idx="1541">
                  <c:v>2.259051761620156E-3</c:v>
                </c:pt>
                <c:pt idx="1542">
                  <c:v>2.0996363269518425E-3</c:v>
                </c:pt>
                <c:pt idx="1543">
                  <c:v>1.9402202235089909E-3</c:v>
                </c:pt>
                <c:pt idx="1544">
                  <c:v>1.7808034513336686E-3</c:v>
                </c:pt>
                <c:pt idx="1545">
                  <c:v>1.6113860104677601E-3</c:v>
                </c:pt>
                <c:pt idx="1546">
                  <c:v>1.4619679009533501E-3</c:v>
                </c:pt>
                <c:pt idx="1547">
                  <c:v>1.4425491228323721E-3</c:v>
                </c:pt>
                <c:pt idx="1548">
                  <c:v>1.4231296761468004E-3</c:v>
                </c:pt>
                <c:pt idx="1549">
                  <c:v>1.403709560938688E-3</c:v>
                </c:pt>
                <c:pt idx="1550">
                  <c:v>1.3842887772499701E-3</c:v>
                </c:pt>
                <c:pt idx="1551">
                  <c:v>1.3648673251226721E-3</c:v>
                </c:pt>
                <c:pt idx="1552">
                  <c:v>1.3454452045988197E-3</c:v>
                </c:pt>
                <c:pt idx="1553">
                  <c:v>1.3260224157202781E-3</c:v>
                </c:pt>
                <c:pt idx="1554">
                  <c:v>1.306598958529082E-3</c:v>
                </c:pt>
                <c:pt idx="1555">
                  <c:v>1.2871748330672561E-3</c:v>
                </c:pt>
                <c:pt idx="1556">
                  <c:v>1.2677500393767753E-3</c:v>
                </c:pt>
                <c:pt idx="1557">
                  <c:v>1.37832457749959E-3</c:v>
                </c:pt>
                <c:pt idx="1558">
                  <c:v>1.488898447477766E-3</c:v>
                </c:pt>
                <c:pt idx="1559">
                  <c:v>1.5994716493532581E-3</c:v>
                </c:pt>
                <c:pt idx="1560">
                  <c:v>1.71004418316801E-3</c:v>
                </c:pt>
                <c:pt idx="1561">
                  <c:v>1.8106160489640489E-3</c:v>
                </c:pt>
                <c:pt idx="1562">
                  <c:v>1.9211872467833752E-3</c:v>
                </c:pt>
                <c:pt idx="1563">
                  <c:v>2.0317577766679417E-3</c:v>
                </c:pt>
                <c:pt idx="1564">
                  <c:v>2.1423276386597092E-3</c:v>
                </c:pt>
                <c:pt idx="1565">
                  <c:v>2.2428968328007401E-3</c:v>
                </c:pt>
                <c:pt idx="1566">
                  <c:v>2.3534653591330227E-3</c:v>
                </c:pt>
                <c:pt idx="1567">
                  <c:v>2.4540332176984652E-3</c:v>
                </c:pt>
                <c:pt idx="1568">
                  <c:v>2.5446004085391272E-3</c:v>
                </c:pt>
                <c:pt idx="1569">
                  <c:v>2.64516693169699E-3</c:v>
                </c:pt>
                <c:pt idx="1570">
                  <c:v>2.7357327872139982E-3</c:v>
                </c:pt>
                <c:pt idx="1571">
                  <c:v>2.8362979751321848E-3</c:v>
                </c:pt>
                <c:pt idx="1572">
                  <c:v>2.9268624954934767E-3</c:v>
                </c:pt>
                <c:pt idx="1573">
                  <c:v>3.0274263483400241E-3</c:v>
                </c:pt>
                <c:pt idx="1574">
                  <c:v>3.1279895337135845E-3</c:v>
                </c:pt>
                <c:pt idx="1575">
                  <c:v>3.2185520516562812E-3</c:v>
                </c:pt>
                <c:pt idx="1576">
                  <c:v>3.3191139022100691E-3</c:v>
                </c:pt>
                <c:pt idx="1577">
                  <c:v>3.3896750854169352E-3</c:v>
                </c:pt>
                <c:pt idx="1578">
                  <c:v>3.4702356013188995E-3</c:v>
                </c:pt>
                <c:pt idx="1579">
                  <c:v>3.5507954499579197E-3</c:v>
                </c:pt>
                <c:pt idx="1580">
                  <c:v>3.621354631376019E-3</c:v>
                </c:pt>
                <c:pt idx="1581">
                  <c:v>3.7019131456151543E-3</c:v>
                </c:pt>
                <c:pt idx="1582">
                  <c:v>3.7824709927172955E-3</c:v>
                </c:pt>
                <c:pt idx="1583">
                  <c:v>3.8630281727244807E-3</c:v>
                </c:pt>
                <c:pt idx="1584">
                  <c:v>3.9335846856785872E-3</c:v>
                </c:pt>
                <c:pt idx="1585">
                  <c:v>4.014140531621746E-3</c:v>
                </c:pt>
                <c:pt idx="1586">
                  <c:v>4.0946957105958814E-3</c:v>
                </c:pt>
                <c:pt idx="1587">
                  <c:v>4.1752502226430309E-3</c:v>
                </c:pt>
                <c:pt idx="1588">
                  <c:v>4.2658040678050756E-3</c:v>
                </c:pt>
                <c:pt idx="1589">
                  <c:v>4.3463572461240893E-3</c:v>
                </c:pt>
                <c:pt idx="1590">
                  <c:v>4.4269097576420113E-3</c:v>
                </c:pt>
                <c:pt idx="1591">
                  <c:v>4.5174616024008752E-3</c:v>
                </c:pt>
                <c:pt idx="1592">
                  <c:v>4.5980127804426812E-3</c:v>
                </c:pt>
                <c:pt idx="1593">
                  <c:v>4.6785632918093286E-3</c:v>
                </c:pt>
                <c:pt idx="1594">
                  <c:v>4.7691131365428414E-3</c:v>
                </c:pt>
                <c:pt idx="1595">
                  <c:v>4.8496623146853206E-3</c:v>
                </c:pt>
                <c:pt idx="1596">
                  <c:v>4.9302108262785404E-3</c:v>
                </c:pt>
                <c:pt idx="1597">
                  <c:v>4.9707586713646995E-3</c:v>
                </c:pt>
                <c:pt idx="1598">
                  <c:v>5.0213058499856411E-3</c:v>
                </c:pt>
                <c:pt idx="1599">
                  <c:v>5.0718523621834134E-3</c:v>
                </c:pt>
                <c:pt idx="1600">
                  <c:v>5.1123982079999955E-3</c:v>
                </c:pt>
                <c:pt idx="1601">
                  <c:v>5.1629433874774075E-3</c:v>
                </c:pt>
                <c:pt idx="1602">
                  <c:v>5.2134879006575929E-3</c:v>
                </c:pt>
                <c:pt idx="1603">
                  <c:v>5.2540317475825438E-3</c:v>
                </c:pt>
                <c:pt idx="1604">
                  <c:v>5.3045749282942785E-3</c:v>
                </c:pt>
                <c:pt idx="1605">
                  <c:v>5.3551174428347614E-3</c:v>
                </c:pt>
                <c:pt idx="1606">
                  <c:v>5.3956592912459723E-3</c:v>
                </c:pt>
                <c:pt idx="1607">
                  <c:v>5.3862004735699444E-3</c:v>
                </c:pt>
                <c:pt idx="1608">
                  <c:v>5.3767409898486289E-3</c:v>
                </c:pt>
                <c:pt idx="1609">
                  <c:v>5.3672808401239447E-3</c:v>
                </c:pt>
                <c:pt idx="1610">
                  <c:v>5.3578200244379925E-3</c:v>
                </c:pt>
                <c:pt idx="1611">
                  <c:v>5.3483585428327493E-3</c:v>
                </c:pt>
                <c:pt idx="1612">
                  <c:v>5.3488963953502028E-3</c:v>
                </c:pt>
                <c:pt idx="1613">
                  <c:v>5.3394335820322473E-3</c:v>
                </c:pt>
                <c:pt idx="1614">
                  <c:v>5.3299701029209112E-3</c:v>
                </c:pt>
                <c:pt idx="1615">
                  <c:v>5.3205059580582236E-3</c:v>
                </c:pt>
                <c:pt idx="1616">
                  <c:v>5.3110411474862384E-3</c:v>
                </c:pt>
                <c:pt idx="1617">
                  <c:v>5.301575671246811E-3</c:v>
                </c:pt>
                <c:pt idx="1618">
                  <c:v>5.2821095293819724E-3</c:v>
                </c:pt>
                <c:pt idx="1619">
                  <c:v>5.2726427219337594E-3</c:v>
                </c:pt>
                <c:pt idx="1620">
                  <c:v>5.2531752489440031E-3</c:v>
                </c:pt>
                <c:pt idx="1621">
                  <c:v>5.2437071104549041E-3</c:v>
                </c:pt>
                <c:pt idx="1622">
                  <c:v>5.2342383065082931E-3</c:v>
                </c:pt>
                <c:pt idx="1623">
                  <c:v>5.2147688371463052E-3</c:v>
                </c:pt>
                <c:pt idx="1624">
                  <c:v>5.205298702410815E-3</c:v>
                </c:pt>
                <c:pt idx="1625">
                  <c:v>5.1858279023437592E-3</c:v>
                </c:pt>
                <c:pt idx="1626">
                  <c:v>5.1663564369872628E-3</c:v>
                </c:pt>
                <c:pt idx="1627">
                  <c:v>5.1368843063832326E-3</c:v>
                </c:pt>
                <c:pt idx="1628">
                  <c:v>5.1074115105737006E-3</c:v>
                </c:pt>
                <c:pt idx="1629">
                  <c:v>5.0779380496006063E-3</c:v>
                </c:pt>
                <c:pt idx="1630">
                  <c:v>5.0384639235060511E-3</c:v>
                </c:pt>
                <c:pt idx="1631">
                  <c:v>5.0089891323318834E-3</c:v>
                </c:pt>
                <c:pt idx="1632">
                  <c:v>4.9795136761200814E-3</c:v>
                </c:pt>
                <c:pt idx="1633">
                  <c:v>4.9500375549127174E-3</c:v>
                </c:pt>
                <c:pt idx="1634">
                  <c:v>4.9105607687517927E-3</c:v>
                </c:pt>
                <c:pt idx="1635">
                  <c:v>4.8810833176792523E-3</c:v>
                </c:pt>
                <c:pt idx="1636">
                  <c:v>4.8416052017370981E-3</c:v>
                </c:pt>
                <c:pt idx="1637">
                  <c:v>4.7921264209673424E-3</c:v>
                </c:pt>
                <c:pt idx="1638">
                  <c:v>4.7426469754119089E-3</c:v>
                </c:pt>
                <c:pt idx="1639">
                  <c:v>4.6931668651127578E-3</c:v>
                </c:pt>
                <c:pt idx="1640">
                  <c:v>4.6436860901120317E-3</c:v>
                </c:pt>
                <c:pt idx="1641">
                  <c:v>4.5942046504515444E-3</c:v>
                </c:pt>
                <c:pt idx="1642">
                  <c:v>4.5447225461734105E-3</c:v>
                </c:pt>
                <c:pt idx="1643">
                  <c:v>4.4952397773195913E-3</c:v>
                </c:pt>
                <c:pt idx="1644">
                  <c:v>4.4357563439320407E-3</c:v>
                </c:pt>
                <c:pt idx="1645">
                  <c:v>4.3862722460527581E-3</c:v>
                </c:pt>
                <c:pt idx="1646">
                  <c:v>4.3467874837237888E-3</c:v>
                </c:pt>
                <c:pt idx="1647">
                  <c:v>4.3373020569869546E-3</c:v>
                </c:pt>
                <c:pt idx="1648">
                  <c:v>4.3278159658844345E-3</c:v>
                </c:pt>
                <c:pt idx="1649">
                  <c:v>4.3283292104581194E-3</c:v>
                </c:pt>
                <c:pt idx="1650">
                  <c:v>4.3188417907500413E-3</c:v>
                </c:pt>
                <c:pt idx="1651">
                  <c:v>4.3093537068021066E-3</c:v>
                </c:pt>
                <c:pt idx="1652">
                  <c:v>4.2998649586563908E-3</c:v>
                </c:pt>
                <c:pt idx="1653">
                  <c:v>4.2903755463548632E-3</c:v>
                </c:pt>
                <c:pt idx="1654">
                  <c:v>4.2808854699394865E-3</c:v>
                </c:pt>
                <c:pt idx="1655">
                  <c:v>4.2813947294522989E-3</c:v>
                </c:pt>
                <c:pt idx="1656">
                  <c:v>4.2719033249352147E-3</c:v>
                </c:pt>
                <c:pt idx="1657">
                  <c:v>4.2524112564302045E-3</c:v>
                </c:pt>
                <c:pt idx="1658">
                  <c:v>4.2429185239793443E-3</c:v>
                </c:pt>
                <c:pt idx="1659">
                  <c:v>4.2234251276246524E-3</c:v>
                </c:pt>
                <c:pt idx="1660">
                  <c:v>4.2139310674079765E-3</c:v>
                </c:pt>
                <c:pt idx="1661">
                  <c:v>4.1944363433714365E-3</c:v>
                </c:pt>
                <c:pt idx="1662">
                  <c:v>4.184940955556965E-3</c:v>
                </c:pt>
                <c:pt idx="1663">
                  <c:v>4.1654449040064946E-3</c:v>
                </c:pt>
                <c:pt idx="1664">
                  <c:v>4.1559481887621427E-3</c:v>
                </c:pt>
                <c:pt idx="1665">
                  <c:v>4.1464508098657486E-3</c:v>
                </c:pt>
                <c:pt idx="1666">
                  <c:v>4.1269527673594266E-3</c:v>
                </c:pt>
                <c:pt idx="1667">
                  <c:v>4.0874540612850785E-3</c:v>
                </c:pt>
                <c:pt idx="1668">
                  <c:v>4.0579546916847398E-3</c:v>
                </c:pt>
                <c:pt idx="1669">
                  <c:v>4.0284546586003755E-3</c:v>
                </c:pt>
                <c:pt idx="1670">
                  <c:v>3.9989539620740042E-3</c:v>
                </c:pt>
                <c:pt idx="1671">
                  <c:v>3.959452602147584E-3</c:v>
                </c:pt>
                <c:pt idx="1672">
                  <c:v>3.9299505788630892E-3</c:v>
                </c:pt>
                <c:pt idx="1673">
                  <c:v>3.9004478922625894E-3</c:v>
                </c:pt>
                <c:pt idx="1674">
                  <c:v>3.8709445423880063E-3</c:v>
                </c:pt>
                <c:pt idx="1675">
                  <c:v>3.831440529281277E-3</c:v>
                </c:pt>
                <c:pt idx="1676">
                  <c:v>3.8119358529844936E-3</c:v>
                </c:pt>
                <c:pt idx="1677">
                  <c:v>3.8424305135395251E-3</c:v>
                </c:pt>
                <c:pt idx="1678">
                  <c:v>3.872924510988487E-3</c:v>
                </c:pt>
                <c:pt idx="1679">
                  <c:v>3.9034178453733743E-3</c:v>
                </c:pt>
                <c:pt idx="1680">
                  <c:v>3.9339105167360494E-3</c:v>
                </c:pt>
                <c:pt idx="1681">
                  <c:v>3.9644025251185152E-3</c:v>
                </c:pt>
                <c:pt idx="1682">
                  <c:v>3.9848938705629115E-3</c:v>
                </c:pt>
                <c:pt idx="1683">
                  <c:v>4.0153845531110365E-3</c:v>
                </c:pt>
                <c:pt idx="1684">
                  <c:v>4.0458745728049975E-3</c:v>
                </c:pt>
                <c:pt idx="1685">
                  <c:v>4.0763639296867776E-3</c:v>
                </c:pt>
                <c:pt idx="1686">
                  <c:v>4.1068526237982884E-3</c:v>
                </c:pt>
                <c:pt idx="1687">
                  <c:v>4.1673406551815733E-3</c:v>
                </c:pt>
                <c:pt idx="1688">
                  <c:v>4.2278280238786823E-3</c:v>
                </c:pt>
                <c:pt idx="1689">
                  <c:v>4.2883147299314917E-3</c:v>
                </c:pt>
                <c:pt idx="1690">
                  <c:v>4.3488007733820111E-3</c:v>
                </c:pt>
                <c:pt idx="1691">
                  <c:v>4.4092861542723129E-3</c:v>
                </c:pt>
                <c:pt idx="1692">
                  <c:v>4.4697708726442334E-3</c:v>
                </c:pt>
                <c:pt idx="1693">
                  <c:v>4.5302549285398813E-3</c:v>
                </c:pt>
                <c:pt idx="1694">
                  <c:v>4.5907383220012334E-3</c:v>
                </c:pt>
                <c:pt idx="1695">
                  <c:v>4.6412210530702991E-3</c:v>
                </c:pt>
                <c:pt idx="1696">
                  <c:v>4.7017031217889528E-3</c:v>
                </c:pt>
                <c:pt idx="1697">
                  <c:v>4.7521845281992547E-3</c:v>
                </c:pt>
                <c:pt idx="1698">
                  <c:v>4.8126652723432294E-3</c:v>
                </c:pt>
                <c:pt idx="1699">
                  <c:v>4.8631453542627989E-3</c:v>
                </c:pt>
                <c:pt idx="1700">
                  <c:v>4.9136247739999814E-3</c:v>
                </c:pt>
                <c:pt idx="1701">
                  <c:v>4.9741035315967784E-3</c:v>
                </c:pt>
                <c:pt idx="1702">
                  <c:v>5.0245816270951789E-3</c:v>
                </c:pt>
                <c:pt idx="1703">
                  <c:v>5.0750590605371524E-3</c:v>
                </c:pt>
                <c:pt idx="1704">
                  <c:v>5.1255358319646765E-3</c:v>
                </c:pt>
                <c:pt idx="1705">
                  <c:v>5.1860119414197381E-3</c:v>
                </c:pt>
                <c:pt idx="1706">
                  <c:v>5.2364873889444059E-3</c:v>
                </c:pt>
                <c:pt idx="1707">
                  <c:v>5.2969621745805459E-3</c:v>
                </c:pt>
                <c:pt idx="1708">
                  <c:v>5.3574362983701829E-3</c:v>
                </c:pt>
                <c:pt idx="1709">
                  <c:v>5.4179097603553423E-3</c:v>
                </c:pt>
                <c:pt idx="1710">
                  <c:v>5.4783825605780514E-3</c:v>
                </c:pt>
                <c:pt idx="1711">
                  <c:v>5.5388546990801524E-3</c:v>
                </c:pt>
                <c:pt idx="1712">
                  <c:v>5.5893261759037936E-3</c:v>
                </c:pt>
                <c:pt idx="1713">
                  <c:v>5.6497969910908443E-3</c:v>
                </c:pt>
                <c:pt idx="1714">
                  <c:v>5.7102671446833814E-3</c:v>
                </c:pt>
                <c:pt idx="1715">
                  <c:v>5.7707366367232733E-3</c:v>
                </c:pt>
                <c:pt idx="1716">
                  <c:v>5.8412054672526787E-3</c:v>
                </c:pt>
                <c:pt idx="1717">
                  <c:v>5.9416736363134444E-3</c:v>
                </c:pt>
                <c:pt idx="1718">
                  <c:v>6.0321411439475973E-3</c:v>
                </c:pt>
                <c:pt idx="1719">
                  <c:v>6.1326079901971005E-3</c:v>
                </c:pt>
                <c:pt idx="1720">
                  <c:v>6.2230741751039924E-3</c:v>
                </c:pt>
                <c:pt idx="1721">
                  <c:v>6.3235396987102732E-3</c:v>
                </c:pt>
                <c:pt idx="1722">
                  <c:v>6.4140045610578955E-3</c:v>
                </c:pt>
                <c:pt idx="1723">
                  <c:v>6.5144687621888934E-3</c:v>
                </c:pt>
                <c:pt idx="1724">
                  <c:v>6.6049323021451778E-3</c:v>
                </c:pt>
                <c:pt idx="1725">
                  <c:v>6.7053951809688149E-3</c:v>
                </c:pt>
                <c:pt idx="1726">
                  <c:v>6.7958573987016825E-3</c:v>
                </c:pt>
                <c:pt idx="1727">
                  <c:v>6.8863189553858561E-3</c:v>
                </c:pt>
                <c:pt idx="1728">
                  <c:v>6.966779851063332E-3</c:v>
                </c:pt>
                <c:pt idx="1729">
                  <c:v>7.0472400857760588E-3</c:v>
                </c:pt>
                <c:pt idx="1730">
                  <c:v>7.1376996595660424E-3</c:v>
                </c:pt>
                <c:pt idx="1731">
                  <c:v>7.2181585724752362E-3</c:v>
                </c:pt>
                <c:pt idx="1732">
                  <c:v>7.2986168245456834E-3</c:v>
                </c:pt>
                <c:pt idx="1733">
                  <c:v>7.3890744158193822E-3</c:v>
                </c:pt>
                <c:pt idx="1734">
                  <c:v>7.4695313463382096E-3</c:v>
                </c:pt>
                <c:pt idx="1735">
                  <c:v>7.5499876161442834E-3</c:v>
                </c:pt>
                <c:pt idx="1736">
                  <c:v>7.6304432252795058E-3</c:v>
                </c:pt>
                <c:pt idx="1737">
                  <c:v>7.6808981737859034E-3</c:v>
                </c:pt>
                <c:pt idx="1738">
                  <c:v>7.7313524617055153E-3</c:v>
                </c:pt>
                <c:pt idx="1739">
                  <c:v>7.781806089080222E-3</c:v>
                </c:pt>
                <c:pt idx="1740">
                  <c:v>7.8422590559520441E-3</c:v>
                </c:pt>
                <c:pt idx="1741">
                  <c:v>7.8927113623629714E-3</c:v>
                </c:pt>
                <c:pt idx="1742">
                  <c:v>7.9431630083550853E-3</c:v>
                </c:pt>
                <c:pt idx="1743">
                  <c:v>8.003613993970175E-3</c:v>
                </c:pt>
                <c:pt idx="1744">
                  <c:v>8.0540643192504226E-3</c:v>
                </c:pt>
                <c:pt idx="1745">
                  <c:v>8.104513984237751E-3</c:v>
                </c:pt>
                <c:pt idx="1746">
                  <c:v>8.1449629889741339E-3</c:v>
                </c:pt>
                <c:pt idx="1747">
                  <c:v>8.1754113335015723E-3</c:v>
                </c:pt>
                <c:pt idx="1748">
                  <c:v>8.1958590178620953E-3</c:v>
                </c:pt>
                <c:pt idx="1749">
                  <c:v>8.2163060420975126E-3</c:v>
                </c:pt>
                <c:pt idx="1750">
                  <c:v>8.2367524062499989E-3</c:v>
                </c:pt>
                <c:pt idx="1751">
                  <c:v>8.2671981103614872E-3</c:v>
                </c:pt>
                <c:pt idx="1752">
                  <c:v>8.2876431544740004E-3</c:v>
                </c:pt>
                <c:pt idx="1753">
                  <c:v>8.3080875386295563E-3</c:v>
                </c:pt>
                <c:pt idx="1754">
                  <c:v>8.3285312628699343E-3</c:v>
                </c:pt>
                <c:pt idx="1755">
                  <c:v>8.3489743272372463E-3</c:v>
                </c:pt>
                <c:pt idx="1756">
                  <c:v>8.3694167317735768E-3</c:v>
                </c:pt>
                <c:pt idx="1757">
                  <c:v>8.3698584765208028E-3</c:v>
                </c:pt>
                <c:pt idx="1758">
                  <c:v>8.3602995615210569E-3</c:v>
                </c:pt>
                <c:pt idx="1759">
                  <c:v>8.3607399868161243E-3</c:v>
                </c:pt>
                <c:pt idx="1760">
                  <c:v>8.3611797524480568E-3</c:v>
                </c:pt>
                <c:pt idx="1761">
                  <c:v>8.3616188584588746E-3</c:v>
                </c:pt>
                <c:pt idx="1762">
                  <c:v>8.3620573048905546E-3</c:v>
                </c:pt>
                <c:pt idx="1763">
                  <c:v>8.3524950917852128E-3</c:v>
                </c:pt>
                <c:pt idx="1764">
                  <c:v>8.3529322191846795E-3</c:v>
                </c:pt>
                <c:pt idx="1765">
                  <c:v>8.353368687130755E-3</c:v>
                </c:pt>
                <c:pt idx="1766">
                  <c:v>8.3538044956659105E-3</c:v>
                </c:pt>
                <c:pt idx="1767">
                  <c:v>8.3442396448316948E-3</c:v>
                </c:pt>
                <c:pt idx="1768">
                  <c:v>8.3446741346703546E-3</c:v>
                </c:pt>
                <c:pt idx="1769">
                  <c:v>8.3451079652238028E-3</c:v>
                </c:pt>
                <c:pt idx="1770">
                  <c:v>8.345541136534072E-3</c:v>
                </c:pt>
                <c:pt idx="1771">
                  <c:v>8.3459736486429792E-3</c:v>
                </c:pt>
                <c:pt idx="1772">
                  <c:v>8.3364055015927568E-3</c:v>
                </c:pt>
                <c:pt idx="1773">
                  <c:v>8.3368366954253131E-3</c:v>
                </c:pt>
                <c:pt idx="1774">
                  <c:v>8.3372672301824068E-3</c:v>
                </c:pt>
                <c:pt idx="1775">
                  <c:v>8.3376971059063235E-3</c:v>
                </c:pt>
                <c:pt idx="1776">
                  <c:v>8.3381263226388475E-3</c:v>
                </c:pt>
                <c:pt idx="1777">
                  <c:v>8.3585548804221768E-3</c:v>
                </c:pt>
                <c:pt idx="1778">
                  <c:v>8.3689827792981248E-3</c:v>
                </c:pt>
                <c:pt idx="1779">
                  <c:v>8.3894100193088357E-3</c:v>
                </c:pt>
                <c:pt idx="1780">
                  <c:v>8.4098366004960734E-3</c:v>
                </c:pt>
                <c:pt idx="1781">
                  <c:v>8.4202625229019747E-3</c:v>
                </c:pt>
                <c:pt idx="1782">
                  <c:v>8.4406877865684793E-3</c:v>
                </c:pt>
                <c:pt idx="1783">
                  <c:v>8.4511123915376567E-3</c:v>
                </c:pt>
                <c:pt idx="1784">
                  <c:v>8.4715363378514673E-3</c:v>
                </c:pt>
                <c:pt idx="1785">
                  <c:v>8.4919596255517427E-3</c:v>
                </c:pt>
                <c:pt idx="1786">
                  <c:v>8.5023822546807775E-3</c:v>
                </c:pt>
                <c:pt idx="1787">
                  <c:v>8.5128042252802898E-3</c:v>
                </c:pt>
                <c:pt idx="1788">
                  <c:v>8.5232255373922667E-3</c:v>
                </c:pt>
                <c:pt idx="1789">
                  <c:v>8.5336461910588707E-3</c:v>
                </c:pt>
                <c:pt idx="1790">
                  <c:v>8.5440661863220024E-3</c:v>
                </c:pt>
                <c:pt idx="1791">
                  <c:v>8.5544855232237531E-3</c:v>
                </c:pt>
                <c:pt idx="1792">
                  <c:v>8.5649042018058567E-3</c:v>
                </c:pt>
                <c:pt idx="1793">
                  <c:v>8.5753222221104704E-3</c:v>
                </c:pt>
                <c:pt idx="1794">
                  <c:v>8.5857395841797239E-3</c:v>
                </c:pt>
                <c:pt idx="1795">
                  <c:v>8.5961562880553267E-3</c:v>
                </c:pt>
                <c:pt idx="1796">
                  <c:v>8.5965723337793568E-3</c:v>
                </c:pt>
                <c:pt idx="1797">
                  <c:v>8.5969877213938617E-3</c:v>
                </c:pt>
                <c:pt idx="1798">
                  <c:v>8.5974024509408546E-3</c:v>
                </c:pt>
                <c:pt idx="1799">
                  <c:v>8.5978165224622691E-3</c:v>
                </c:pt>
                <c:pt idx="1800">
                  <c:v>8.5982299360000125E-3</c:v>
                </c:pt>
                <c:pt idx="1801">
                  <c:v>8.5886426915962408E-3</c:v>
                </c:pt>
                <c:pt idx="1802">
                  <c:v>8.5890547892928104E-3</c:v>
                </c:pt>
                <c:pt idx="1803">
                  <c:v>8.5894662291318164E-3</c:v>
                </c:pt>
                <c:pt idx="1804">
                  <c:v>8.5898770111550726E-3</c:v>
                </c:pt>
                <c:pt idx="1805">
                  <c:v>8.5802871354047766E-3</c:v>
                </c:pt>
                <c:pt idx="1806">
                  <c:v>8.5806966019228541E-3</c:v>
                </c:pt>
                <c:pt idx="1807">
                  <c:v>8.5611054107511148E-3</c:v>
                </c:pt>
                <c:pt idx="1808">
                  <c:v>8.5515135619317548E-3</c:v>
                </c:pt>
                <c:pt idx="1809">
                  <c:v>8.5319210555067637E-3</c:v>
                </c:pt>
                <c:pt idx="1810">
                  <c:v>8.5223278915180205E-3</c:v>
                </c:pt>
                <c:pt idx="1811">
                  <c:v>8.5127340700076395E-3</c:v>
                </c:pt>
                <c:pt idx="1812">
                  <c:v>8.493139591017421E-3</c:v>
                </c:pt>
                <c:pt idx="1813">
                  <c:v>8.4835444545895006E-3</c:v>
                </c:pt>
                <c:pt idx="1814">
                  <c:v>8.4639486607657206E-3</c:v>
                </c:pt>
                <c:pt idx="1815">
                  <c:v>8.4543522095883311E-3</c:v>
                </c:pt>
                <c:pt idx="1816">
                  <c:v>8.434755101099034E-3</c:v>
                </c:pt>
                <c:pt idx="1817">
                  <c:v>8.4151573353400608E-3</c:v>
                </c:pt>
                <c:pt idx="1818">
                  <c:v>8.3955589123531748E-3</c:v>
                </c:pt>
                <c:pt idx="1819">
                  <c:v>8.3759598321805732E-3</c:v>
                </c:pt>
                <c:pt idx="1820">
                  <c:v>8.3563600948640768E-3</c:v>
                </c:pt>
                <c:pt idx="1821">
                  <c:v>8.3367597004456867E-3</c:v>
                </c:pt>
                <c:pt idx="1822">
                  <c:v>8.3171586489675028E-3</c:v>
                </c:pt>
                <c:pt idx="1823">
                  <c:v>8.2975569404714709E-3</c:v>
                </c:pt>
                <c:pt idx="1824">
                  <c:v>8.2779545749995728E-3</c:v>
                </c:pt>
                <c:pt idx="1825">
                  <c:v>8.2583515525937509E-3</c:v>
                </c:pt>
                <c:pt idx="1826">
                  <c:v>8.2287478732960551E-3</c:v>
                </c:pt>
                <c:pt idx="1827">
                  <c:v>8.1991435371485052E-3</c:v>
                </c:pt>
                <c:pt idx="1828">
                  <c:v>8.1595385441929642E-3</c:v>
                </c:pt>
                <c:pt idx="1829">
                  <c:v>8.1299328944714061E-3</c:v>
                </c:pt>
                <c:pt idx="1830">
                  <c:v>8.1003265880260026E-3</c:v>
                </c:pt>
                <c:pt idx="1831">
                  <c:v>8.0707196248986247E-3</c:v>
                </c:pt>
                <c:pt idx="1832">
                  <c:v>8.0311120051312773E-3</c:v>
                </c:pt>
                <c:pt idx="1833">
                  <c:v>8.0015037287659296E-3</c:v>
                </c:pt>
                <c:pt idx="1834">
                  <c:v>7.9718947958446942E-3</c:v>
                </c:pt>
                <c:pt idx="1835">
                  <c:v>7.9422852064092442E-3</c:v>
                </c:pt>
                <c:pt idx="1836">
                  <c:v>7.9026749605019004E-3</c:v>
                </c:pt>
                <c:pt idx="1837">
                  <c:v>7.8830640581644823E-3</c:v>
                </c:pt>
                <c:pt idx="1838">
                  <c:v>7.8534524994390981E-3</c:v>
                </c:pt>
                <c:pt idx="1839">
                  <c:v>7.8238402843675923E-3</c:v>
                </c:pt>
                <c:pt idx="1840">
                  <c:v>7.8042274129920741E-3</c:v>
                </c:pt>
                <c:pt idx="1841">
                  <c:v>7.7746138853544188E-3</c:v>
                </c:pt>
                <c:pt idx="1842">
                  <c:v>7.7449997014966531E-3</c:v>
                </c:pt>
                <c:pt idx="1843">
                  <c:v>7.7253848614607865E-3</c:v>
                </c:pt>
                <c:pt idx="1844">
                  <c:v>7.6957693652888563E-3</c:v>
                </c:pt>
                <c:pt idx="1845">
                  <c:v>7.6661532130227524E-3</c:v>
                </c:pt>
                <c:pt idx="1846">
                  <c:v>7.6365364047045877E-3</c:v>
                </c:pt>
                <c:pt idx="1847">
                  <c:v>7.5969189403761739E-3</c:v>
                </c:pt>
                <c:pt idx="1848">
                  <c:v>7.5473008200796334E-3</c:v>
                </c:pt>
                <c:pt idx="1849">
                  <c:v>7.4976820438569123E-3</c:v>
                </c:pt>
                <c:pt idx="1850">
                  <c:v>7.4580626117500487E-3</c:v>
                </c:pt>
                <c:pt idx="1851">
                  <c:v>7.4084425238009231E-3</c:v>
                </c:pt>
                <c:pt idx="1852">
                  <c:v>7.3688217800516138E-3</c:v>
                </c:pt>
                <c:pt idx="1853">
                  <c:v>7.3192003805440942E-3</c:v>
                </c:pt>
                <c:pt idx="1854">
                  <c:v>7.2795783253202994E-3</c:v>
                </c:pt>
                <c:pt idx="1855">
                  <c:v>7.2299556144222194E-3</c:v>
                </c:pt>
                <c:pt idx="1856">
                  <c:v>7.2003322478919884E-3</c:v>
                </c:pt>
                <c:pt idx="1857">
                  <c:v>7.1607082257714484E-3</c:v>
                </c:pt>
                <c:pt idx="1858">
                  <c:v>7.1310835481026534E-3</c:v>
                </c:pt>
                <c:pt idx="1859">
                  <c:v>7.1014582149274714E-3</c:v>
                </c:pt>
                <c:pt idx="1860">
                  <c:v>7.0618322262880374E-3</c:v>
                </c:pt>
                <c:pt idx="1861">
                  <c:v>7.0322055822262816E-3</c:v>
                </c:pt>
                <c:pt idx="1862">
                  <c:v>7.0025782827841856E-3</c:v>
                </c:pt>
                <c:pt idx="1863">
                  <c:v>6.9729503280037131E-3</c:v>
                </c:pt>
                <c:pt idx="1864">
                  <c:v>6.9333217179269472E-3</c:v>
                </c:pt>
                <c:pt idx="1865">
                  <c:v>6.9036924525958049E-3</c:v>
                </c:pt>
                <c:pt idx="1866">
                  <c:v>6.8740625320522124E-3</c:v>
                </c:pt>
                <c:pt idx="1867">
                  <c:v>6.8444319563382375E-3</c:v>
                </c:pt>
                <c:pt idx="1868">
                  <c:v>6.8048007254959131E-3</c:v>
                </c:pt>
                <c:pt idx="1869">
                  <c:v>6.7751688395671934E-3</c:v>
                </c:pt>
                <c:pt idx="1870">
                  <c:v>6.7455362985940504E-3</c:v>
                </c:pt>
                <c:pt idx="1871">
                  <c:v>6.7059031026184312E-3</c:v>
                </c:pt>
                <c:pt idx="1872">
                  <c:v>6.6762692516823853E-3</c:v>
                </c:pt>
                <c:pt idx="1873">
                  <c:v>6.646634745827832E-3</c:v>
                </c:pt>
                <c:pt idx="1874">
                  <c:v>6.616999585096788E-3</c:v>
                </c:pt>
                <c:pt idx="1875">
                  <c:v>6.5773637695313138E-3</c:v>
                </c:pt>
                <c:pt idx="1876">
                  <c:v>6.5577272991732584E-3</c:v>
                </c:pt>
                <c:pt idx="1877">
                  <c:v>6.538090174064779E-3</c:v>
                </c:pt>
                <c:pt idx="1878">
                  <c:v>6.5284523942477114E-3</c:v>
                </c:pt>
                <c:pt idx="1879">
                  <c:v>6.5188139597641397E-3</c:v>
                </c:pt>
                <c:pt idx="1880">
                  <c:v>6.499174870656016E-3</c:v>
                </c:pt>
                <c:pt idx="1881">
                  <c:v>6.4895351269653404E-3</c:v>
                </c:pt>
                <c:pt idx="1882">
                  <c:v>6.4698947287340543E-3</c:v>
                </c:pt>
                <c:pt idx="1883">
                  <c:v>6.4602536760042517E-3</c:v>
                </c:pt>
                <c:pt idx="1884">
                  <c:v>6.4406119688178174E-3</c:v>
                </c:pt>
                <c:pt idx="1885">
                  <c:v>6.4309696072167924E-3</c:v>
                </c:pt>
                <c:pt idx="1886">
                  <c:v>6.4213265912431731E-3</c:v>
                </c:pt>
                <c:pt idx="1887">
                  <c:v>6.411682920938841E-3</c:v>
                </c:pt>
                <c:pt idx="1888">
                  <c:v>6.4020385963458734E-3</c:v>
                </c:pt>
                <c:pt idx="1889">
                  <c:v>6.3923936175062724E-3</c:v>
                </c:pt>
                <c:pt idx="1890">
                  <c:v>6.3827479844620833E-3</c:v>
                </c:pt>
                <c:pt idx="1891">
                  <c:v>6.3831016972550614E-3</c:v>
                </c:pt>
                <c:pt idx="1892">
                  <c:v>6.3734547559274324E-3</c:v>
                </c:pt>
                <c:pt idx="1893">
                  <c:v>6.3638071605210834E-3</c:v>
                </c:pt>
                <c:pt idx="1894">
                  <c:v>6.354158911078045E-3</c:v>
                </c:pt>
                <c:pt idx="1895">
                  <c:v>6.3445100076402455E-3</c:v>
                </c:pt>
                <c:pt idx="1896">
                  <c:v>6.3748604502497103E-3</c:v>
                </c:pt>
                <c:pt idx="1897">
                  <c:v>6.4252102389484545E-3</c:v>
                </c:pt>
                <c:pt idx="1898">
                  <c:v>6.4755593737784124E-3</c:v>
                </c:pt>
                <c:pt idx="1899">
                  <c:v>6.5259078547816414E-3</c:v>
                </c:pt>
                <c:pt idx="1900">
                  <c:v>6.5862556820000737E-3</c:v>
                </c:pt>
                <c:pt idx="1901">
                  <c:v>6.6366028554756366E-3</c:v>
                </c:pt>
                <c:pt idx="1902">
                  <c:v>6.6869493752504134E-3</c:v>
                </c:pt>
                <c:pt idx="1903">
                  <c:v>6.7472952413663734E-3</c:v>
                </c:pt>
                <c:pt idx="1904">
                  <c:v>6.7976404538655178E-3</c:v>
                </c:pt>
                <c:pt idx="1905">
                  <c:v>6.8479850127897415E-3</c:v>
                </c:pt>
                <c:pt idx="1906">
                  <c:v>6.9283289181812117E-3</c:v>
                </c:pt>
                <c:pt idx="1907">
                  <c:v>7.0286721700817704E-3</c:v>
                </c:pt>
                <c:pt idx="1908">
                  <c:v>7.1290147685333684E-3</c:v>
                </c:pt>
                <c:pt idx="1909">
                  <c:v>7.2293567135781811E-3</c:v>
                </c:pt>
                <c:pt idx="1910">
                  <c:v>7.3396980052580227E-3</c:v>
                </c:pt>
                <c:pt idx="1911">
                  <c:v>7.4400386436149629E-3</c:v>
                </c:pt>
                <c:pt idx="1912">
                  <c:v>7.5403786286909434E-3</c:v>
                </c:pt>
                <c:pt idx="1913">
                  <c:v>7.6407179605280373E-3</c:v>
                </c:pt>
                <c:pt idx="1914">
                  <c:v>7.7410566391681937E-3</c:v>
                </c:pt>
                <c:pt idx="1915">
                  <c:v>7.8413946646532524E-3</c:v>
                </c:pt>
                <c:pt idx="1916">
                  <c:v>7.9617320370254097E-3</c:v>
                </c:pt>
                <c:pt idx="1917">
                  <c:v>8.0920687563265925E-3</c:v>
                </c:pt>
                <c:pt idx="1918">
                  <c:v>8.2124048225987768E-3</c:v>
                </c:pt>
                <c:pt idx="1919">
                  <c:v>8.3427402358839959E-3</c:v>
                </c:pt>
                <c:pt idx="1920">
                  <c:v>8.4630749962240782E-3</c:v>
                </c:pt>
                <c:pt idx="1921">
                  <c:v>8.5934091036610708E-3</c:v>
                </c:pt>
                <c:pt idx="1922">
                  <c:v>8.7237425582371228E-3</c:v>
                </c:pt>
                <c:pt idx="1923">
                  <c:v>8.8440753599940448E-3</c:v>
                </c:pt>
                <c:pt idx="1924">
                  <c:v>8.9744075089740419E-3</c:v>
                </c:pt>
                <c:pt idx="1925">
                  <c:v>9.0947390052187708E-3</c:v>
                </c:pt>
                <c:pt idx="1926">
                  <c:v>9.2050698487704252E-3</c:v>
                </c:pt>
                <c:pt idx="1927">
                  <c:v>9.3054000396711641E-3</c:v>
                </c:pt>
                <c:pt idx="1928">
                  <c:v>9.3957295779626242E-3</c:v>
                </c:pt>
                <c:pt idx="1929">
                  <c:v>9.4960584636868406E-3</c:v>
                </c:pt>
                <c:pt idx="1930">
                  <c:v>9.5963866968861045E-3</c:v>
                </c:pt>
                <c:pt idx="1931">
                  <c:v>9.6867142776021035E-3</c:v>
                </c:pt>
                <c:pt idx="1932">
                  <c:v>9.7870412058768813E-3</c:v>
                </c:pt>
                <c:pt idx="1933">
                  <c:v>9.8773674817525109E-3</c:v>
                </c:pt>
                <c:pt idx="1934">
                  <c:v>9.9776931052710204E-3</c:v>
                </c:pt>
                <c:pt idx="1935">
                  <c:v>1.0068018076474238E-2</c:v>
                </c:pt>
                <c:pt idx="1936">
                  <c:v>1.016834239540429E-2</c:v>
                </c:pt>
                <c:pt idx="1937">
                  <c:v>1.0258666062103078E-2</c:v>
                </c:pt>
                <c:pt idx="1938">
                  <c:v>1.0338989076612655E-2</c:v>
                </c:pt>
                <c:pt idx="1939">
                  <c:v>1.0429311438974959E-2</c:v>
                </c:pt>
                <c:pt idx="1940">
                  <c:v>1.0519633149231978E-2</c:v>
                </c:pt>
                <c:pt idx="1941">
                  <c:v>1.0609954207425725E-2</c:v>
                </c:pt>
                <c:pt idx="1942">
                  <c:v>1.0700274613598331E-2</c:v>
                </c:pt>
                <c:pt idx="1943">
                  <c:v>1.0790594367791409E-2</c:v>
                </c:pt>
                <c:pt idx="1944">
                  <c:v>1.0880913470047257E-2</c:v>
                </c:pt>
                <c:pt idx="1945">
                  <c:v>1.0971231920407762E-2</c:v>
                </c:pt>
                <c:pt idx="1946">
                  <c:v>1.1031549718915049E-2</c:v>
                </c:pt>
                <c:pt idx="1947">
                  <c:v>1.1071866865610801E-2</c:v>
                </c:pt>
                <c:pt idx="1948">
                  <c:v>1.1112183360537315E-2</c:v>
                </c:pt>
                <c:pt idx="1949">
                  <c:v>1.1152499203736371E-2</c:v>
                </c:pt>
                <c:pt idx="1950">
                  <c:v>1.1192814395250083E-2</c:v>
                </c:pt>
                <c:pt idx="1951">
                  <c:v>1.1233128935120285E-2</c:v>
                </c:pt>
                <c:pt idx="1952">
                  <c:v>1.1283442823389164E-2</c:v>
                </c:pt>
                <c:pt idx="1953">
                  <c:v>1.132375606009864E-2</c:v>
                </c:pt>
                <c:pt idx="1954">
                  <c:v>1.1364068645290727E-2</c:v>
                </c:pt>
                <c:pt idx="1955">
                  <c:v>1.1404380579007261E-2</c:v>
                </c:pt>
                <c:pt idx="1956">
                  <c:v>1.1444691861290393E-2</c:v>
                </c:pt>
                <c:pt idx="1957">
                  <c:v>1.1485002492182097E-2</c:v>
                </c:pt>
                <c:pt idx="1958">
                  <c:v>1.1525312471724196E-2</c:v>
                </c:pt>
                <c:pt idx="1959">
                  <c:v>1.1565621799958967E-2</c:v>
                </c:pt>
                <c:pt idx="1960">
                  <c:v>1.1605930476928025E-2</c:v>
                </c:pt>
                <c:pt idx="1961">
                  <c:v>1.164623850267367E-2</c:v>
                </c:pt>
                <c:pt idx="1962">
                  <c:v>1.1686545877237827E-2</c:v>
                </c:pt>
                <c:pt idx="1963">
                  <c:v>1.1726852600662427E-2</c:v>
                </c:pt>
                <c:pt idx="1964">
                  <c:v>1.1767158672989384E-2</c:v>
                </c:pt>
                <c:pt idx="1965">
                  <c:v>1.1807464094260853E-2</c:v>
                </c:pt>
                <c:pt idx="1966">
                  <c:v>1.1877768864518669E-2</c:v>
                </c:pt>
                <c:pt idx="1967">
                  <c:v>1.1958072983804868E-2</c:v>
                </c:pt>
                <c:pt idx="1968">
                  <c:v>1.2048376452161516E-2</c:v>
                </c:pt>
                <c:pt idx="1969">
                  <c:v>1.2128679269630661E-2</c:v>
                </c:pt>
                <c:pt idx="1970">
                  <c:v>1.2208981436254027E-2</c:v>
                </c:pt>
                <c:pt idx="1971">
                  <c:v>1.2299282952073675E-2</c:v>
                </c:pt>
                <c:pt idx="1972">
                  <c:v>1.2379583817131945E-2</c:v>
                </c:pt>
                <c:pt idx="1973">
                  <c:v>1.2459884031470372E-2</c:v>
                </c:pt>
                <c:pt idx="1974">
                  <c:v>1.2550183595131173E-2</c:v>
                </c:pt>
                <c:pt idx="1975">
                  <c:v>1.2630482508156264E-2</c:v>
                </c:pt>
                <c:pt idx="1976">
                  <c:v>1.2690780770587665E-2</c:v>
                </c:pt>
                <c:pt idx="1977">
                  <c:v>1.2741078382467482E-2</c:v>
                </c:pt>
                <c:pt idx="1978">
                  <c:v>1.2781375343837446E-2</c:v>
                </c:pt>
                <c:pt idx="1979">
                  <c:v>1.2831671654739503E-2</c:v>
                </c:pt>
                <c:pt idx="1980">
                  <c:v>1.2881967315216082E-2</c:v>
                </c:pt>
                <c:pt idx="1981">
                  <c:v>1.2922262325308699E-2</c:v>
                </c:pt>
                <c:pt idx="1982">
                  <c:v>1.2972556685059661E-2</c:v>
                </c:pt>
                <c:pt idx="1983">
                  <c:v>1.3022850394510933E-2</c:v>
                </c:pt>
                <c:pt idx="1984">
                  <c:v>1.306314345370424E-2</c:v>
                </c:pt>
                <c:pt idx="1985">
                  <c:v>1.3113435862681783E-2</c:v>
                </c:pt>
                <c:pt idx="1986">
                  <c:v>1.3143727621485584E-2</c:v>
                </c:pt>
                <c:pt idx="1987">
                  <c:v>1.3164018730157474E-2</c:v>
                </c:pt>
                <c:pt idx="1988">
                  <c:v>1.3194309188739473E-2</c:v>
                </c:pt>
                <c:pt idx="1989">
                  <c:v>1.321459899727368E-2</c:v>
                </c:pt>
                <c:pt idx="1990">
                  <c:v>1.3234888155802043E-2</c:v>
                </c:pt>
                <c:pt idx="1991">
                  <c:v>1.325517666436655E-2</c:v>
                </c:pt>
                <c:pt idx="1992">
                  <c:v>1.327546452300904E-2</c:v>
                </c:pt>
                <c:pt idx="1993">
                  <c:v>1.3305751731771703E-2</c:v>
                </c:pt>
                <c:pt idx="1994">
                  <c:v>1.3326038290696425E-2</c:v>
                </c:pt>
                <c:pt idx="1995">
                  <c:v>1.3346324199825321E-2</c:v>
                </c:pt>
                <c:pt idx="1996">
                  <c:v>1.3326609459200101E-2</c:v>
                </c:pt>
                <c:pt idx="1997">
                  <c:v>1.3286894068863127E-2</c:v>
                </c:pt>
                <c:pt idx="1998">
                  <c:v>1.3257178028856021E-2</c:v>
                </c:pt>
                <c:pt idx="1999">
                  <c:v>1.3217461339221061E-2</c:v>
                </c:pt>
                <c:pt idx="2000">
                  <c:v>1.3177744000000033E-2</c:v>
                </c:pt>
                <c:pt idx="2001">
                  <c:v>1.3138026011235027E-2</c:v>
                </c:pt>
                <c:pt idx="2002">
                  <c:v>1.3098307372967993E-2</c:v>
                </c:pt>
                <c:pt idx="2003">
                  <c:v>1.3058588085240963E-2</c:v>
                </c:pt>
                <c:pt idx="2004">
                  <c:v>1.3018868148095887E-2</c:v>
                </c:pt>
                <c:pt idx="2005">
                  <c:v>1.2979147561574674E-2</c:v>
                </c:pt>
                <c:pt idx="2006">
                  <c:v>1.284942632571958E-2</c:v>
                </c:pt>
                <c:pt idx="2007">
                  <c:v>1.2669704440572341E-2</c:v>
                </c:pt>
                <c:pt idx="2008">
                  <c:v>1.2489981906174952E-2</c:v>
                </c:pt>
                <c:pt idx="2009">
                  <c:v>1.2310258722569523E-2</c:v>
                </c:pt>
                <c:pt idx="2010">
                  <c:v>1.2130534889797985E-2</c:v>
                </c:pt>
                <c:pt idx="2011">
                  <c:v>1.1950810407902402E-2</c:v>
                </c:pt>
                <c:pt idx="2012">
                  <c:v>1.1781085276924588E-2</c:v>
                </c:pt>
                <c:pt idx="2013">
                  <c:v>1.1601359496906737E-2</c:v>
                </c:pt>
                <c:pt idx="2014">
                  <c:v>1.1421633067890541E-2</c:v>
                </c:pt>
                <c:pt idx="2015">
                  <c:v>1.1241905989918356E-2</c:v>
                </c:pt>
                <c:pt idx="2016">
                  <c:v>1.1062178263031928E-2</c:v>
                </c:pt>
                <c:pt idx="2017">
                  <c:v>1.08924498872732E-2</c:v>
                </c:pt>
                <c:pt idx="2018">
                  <c:v>1.0722720862684361E-2</c:v>
                </c:pt>
                <c:pt idx="2019">
                  <c:v>1.0542991189307281E-2</c:v>
                </c:pt>
                <c:pt idx="2020">
                  <c:v>1.037326086718398E-2</c:v>
                </c:pt>
                <c:pt idx="2021">
                  <c:v>1.0203529896356587E-2</c:v>
                </c:pt>
                <c:pt idx="2022">
                  <c:v>1.0023798276866721E-2</c:v>
                </c:pt>
                <c:pt idx="2023">
                  <c:v>9.8540660087567296E-3</c:v>
                </c:pt>
                <c:pt idx="2024">
                  <c:v>9.6743330920683705E-3</c:v>
                </c:pt>
                <c:pt idx="2025">
                  <c:v>9.5045995268438176E-3</c:v>
                </c:pt>
                <c:pt idx="2026">
                  <c:v>9.3448653131248168E-3</c:v>
                </c:pt>
                <c:pt idx="2027">
                  <c:v>9.2051304509536708E-3</c:v>
                </c:pt>
                <c:pt idx="2028">
                  <c:v>9.0553949403721096E-3</c:v>
                </c:pt>
                <c:pt idx="2029">
                  <c:v>8.9056587814222727E-3</c:v>
                </c:pt>
                <c:pt idx="2030">
                  <c:v>8.7559219741460224E-3</c:v>
                </c:pt>
                <c:pt idx="2031">
                  <c:v>8.6061845185855315E-3</c:v>
                </c:pt>
                <c:pt idx="2032">
                  <c:v>8.4564464147826035E-3</c:v>
                </c:pt>
                <c:pt idx="2033">
                  <c:v>8.3067076627791527E-3</c:v>
                </c:pt>
                <c:pt idx="2034">
                  <c:v>8.1569682626173867E-3</c:v>
                </c:pt>
                <c:pt idx="2035">
                  <c:v>8.0072282143392737E-3</c:v>
                </c:pt>
                <c:pt idx="2036">
                  <c:v>7.8574875179866985E-3</c:v>
                </c:pt>
                <c:pt idx="2037">
                  <c:v>7.7077461736017178E-3</c:v>
                </c:pt>
                <c:pt idx="2038">
                  <c:v>7.5480041812262524E-3</c:v>
                </c:pt>
                <c:pt idx="2039">
                  <c:v>7.3982615409023799E-3</c:v>
                </c:pt>
                <c:pt idx="2040">
                  <c:v>7.2385182526719704E-3</c:v>
                </c:pt>
                <c:pt idx="2041">
                  <c:v>7.0887743165771334E-3</c:v>
                </c:pt>
                <c:pt idx="2042">
                  <c:v>6.9290297326599047E-3</c:v>
                </c:pt>
                <c:pt idx="2043">
                  <c:v>6.7792845009620557E-3</c:v>
                </c:pt>
                <c:pt idx="2044">
                  <c:v>6.6195386215256464E-3</c:v>
                </c:pt>
                <c:pt idx="2045">
                  <c:v>6.4697920943928436E-3</c:v>
                </c:pt>
                <c:pt idx="2046">
                  <c:v>6.310044919605351E-3</c:v>
                </c:pt>
                <c:pt idx="2047">
                  <c:v>6.1502970972053539E-3</c:v>
                </c:pt>
                <c:pt idx="2048">
                  <c:v>5.9905486272348422E-3</c:v>
                </c:pt>
                <c:pt idx="2049">
                  <c:v>5.8207995097357135E-3</c:v>
                </c:pt>
                <c:pt idx="2050">
                  <c:v>5.6610497447499904E-3</c:v>
                </c:pt>
                <c:pt idx="2051">
                  <c:v>5.5012993323197337E-3</c:v>
                </c:pt>
                <c:pt idx="2052">
                  <c:v>5.3415482724867864E-3</c:v>
                </c:pt>
                <c:pt idx="2053">
                  <c:v>5.1817965652932174E-3</c:v>
                </c:pt>
                <c:pt idx="2054">
                  <c:v>5.0220442107810626E-3</c:v>
                </c:pt>
                <c:pt idx="2055">
                  <c:v>4.8622912089922588E-3</c:v>
                </c:pt>
                <c:pt idx="2056">
                  <c:v>4.7825375599687865E-3</c:v>
                </c:pt>
                <c:pt idx="2057">
                  <c:v>4.7427832637526876E-3</c:v>
                </c:pt>
                <c:pt idx="2058">
                  <c:v>4.693028320385817E-3</c:v>
                </c:pt>
                <c:pt idx="2059">
                  <c:v>4.6532727299102884E-3</c:v>
                </c:pt>
                <c:pt idx="2060">
                  <c:v>4.6035164923680424E-3</c:v>
                </c:pt>
                <c:pt idx="2061">
                  <c:v>4.5637596078010323E-3</c:v>
                </c:pt>
                <c:pt idx="2062">
                  <c:v>4.5140020762513555E-3</c:v>
                </c:pt>
                <c:pt idx="2063">
                  <c:v>4.4742438977609439E-3</c:v>
                </c:pt>
                <c:pt idx="2064">
                  <c:v>4.4244850723717264E-3</c:v>
                </c:pt>
                <c:pt idx="2065">
                  <c:v>4.3847256001257606E-3</c:v>
                </c:pt>
                <c:pt idx="2066">
                  <c:v>4.4549654810649994E-3</c:v>
                </c:pt>
                <c:pt idx="2067">
                  <c:v>4.5652047152314823E-3</c:v>
                </c:pt>
                <c:pt idx="2068">
                  <c:v>4.6754433026671531E-3</c:v>
                </c:pt>
                <c:pt idx="2069">
                  <c:v>4.7956812434139804E-3</c:v>
                </c:pt>
                <c:pt idx="2070">
                  <c:v>4.9059185375140164E-3</c:v>
                </c:pt>
                <c:pt idx="2071">
                  <c:v>5.0261551850092328E-3</c:v>
                </c:pt>
                <c:pt idx="2072">
                  <c:v>5.1363911859415978E-3</c:v>
                </c:pt>
                <c:pt idx="2073">
                  <c:v>5.2466265403529914E-3</c:v>
                </c:pt>
                <c:pt idx="2074">
                  <c:v>5.3668612482855585E-3</c:v>
                </c:pt>
                <c:pt idx="2075">
                  <c:v>5.4770953097812904E-3</c:v>
                </c:pt>
                <c:pt idx="2076">
                  <c:v>5.6573287248820915E-3</c:v>
                </c:pt>
                <c:pt idx="2077">
                  <c:v>5.8675614936299523E-3</c:v>
                </c:pt>
                <c:pt idx="2078">
                  <c:v>6.0777936160668934E-3</c:v>
                </c:pt>
                <c:pt idx="2079">
                  <c:v>6.2780250922349571E-3</c:v>
                </c:pt>
                <c:pt idx="2080">
                  <c:v>6.4882559221760274E-3</c:v>
                </c:pt>
                <c:pt idx="2081">
                  <c:v>6.6884861059321593E-3</c:v>
                </c:pt>
                <c:pt idx="2082">
                  <c:v>6.8987156435452454E-3</c:v>
                </c:pt>
                <c:pt idx="2083">
                  <c:v>7.0989445350573832E-3</c:v>
                </c:pt>
                <c:pt idx="2084">
                  <c:v>7.309172780510631E-3</c:v>
                </c:pt>
                <c:pt idx="2085">
                  <c:v>7.5094003799467714E-3</c:v>
                </c:pt>
                <c:pt idx="2086">
                  <c:v>7.7196273334079572E-3</c:v>
                </c:pt>
                <c:pt idx="2087">
                  <c:v>7.9298536409360132E-3</c:v>
                </c:pt>
                <c:pt idx="2088">
                  <c:v>8.13007930257309E-3</c:v>
                </c:pt>
                <c:pt idx="2089">
                  <c:v>8.3403043183611358E-3</c:v>
                </c:pt>
                <c:pt idx="2090">
                  <c:v>8.540528688342014E-3</c:v>
                </c:pt>
                <c:pt idx="2091">
                  <c:v>8.7507524125578773E-3</c:v>
                </c:pt>
                <c:pt idx="2092">
                  <c:v>8.9509754910506445E-3</c:v>
                </c:pt>
                <c:pt idx="2093">
                  <c:v>9.1611979238623228E-3</c:v>
                </c:pt>
                <c:pt idx="2094">
                  <c:v>9.3614197110348726E-3</c:v>
                </c:pt>
                <c:pt idx="2095">
                  <c:v>9.5716408526102768E-3</c:v>
                </c:pt>
                <c:pt idx="2096">
                  <c:v>9.6818613486305185E-3</c:v>
                </c:pt>
                <c:pt idx="2097">
                  <c:v>9.7620811991376878E-3</c:v>
                </c:pt>
                <c:pt idx="2098">
                  <c:v>9.8523004041736455E-3</c:v>
                </c:pt>
                <c:pt idx="2099">
                  <c:v>9.9325189637804508E-3</c:v>
                </c:pt>
                <c:pt idx="2100">
                  <c:v>1.0012736878000018E-2</c:v>
                </c:pt>
                <c:pt idx="2101">
                  <c:v>1.0102954146874427E-2</c:v>
                </c:pt>
                <c:pt idx="2102">
                  <c:v>1.0183170770445589E-2</c:v>
                </c:pt>
                <c:pt idx="2103">
                  <c:v>1.0263386748755581E-2</c:v>
                </c:pt>
                <c:pt idx="2104">
                  <c:v>1.0353602081846278E-2</c:v>
                </c:pt>
                <c:pt idx="2105">
                  <c:v>1.0433816769759768E-2</c:v>
                </c:pt>
                <c:pt idx="2106">
                  <c:v>1.0474030812537985E-2</c:v>
                </c:pt>
                <c:pt idx="2107">
                  <c:v>1.0504244210222901E-2</c:v>
                </c:pt>
                <c:pt idx="2108">
                  <c:v>1.053445696285657E-2</c:v>
                </c:pt>
                <c:pt idx="2109">
                  <c:v>1.0564669070480924E-2</c:v>
                </c:pt>
                <c:pt idx="2110">
                  <c:v>1.0584880533138066E-2</c:v>
                </c:pt>
                <c:pt idx="2111">
                  <c:v>1.061509135086974E-2</c:v>
                </c:pt>
                <c:pt idx="2112">
                  <c:v>1.0645301523718141E-2</c:v>
                </c:pt>
                <c:pt idx="2113">
                  <c:v>1.0675511051725241E-2</c:v>
                </c:pt>
                <c:pt idx="2114">
                  <c:v>1.0705719934932941E-2</c:v>
                </c:pt>
                <c:pt idx="2115">
                  <c:v>1.0735928173383286E-2</c:v>
                </c:pt>
                <c:pt idx="2116">
                  <c:v>1.0766135767118346E-2</c:v>
                </c:pt>
                <c:pt idx="2117">
                  <c:v>1.0806342716179779E-2</c:v>
                </c:pt>
                <c:pt idx="2118">
                  <c:v>1.0856549020609979E-2</c:v>
                </c:pt>
                <c:pt idx="2119">
                  <c:v>1.0896754680450701E-2</c:v>
                </c:pt>
                <c:pt idx="2120">
                  <c:v>1.0936959695744E-2</c:v>
                </c:pt>
                <c:pt idx="2121">
                  <c:v>1.0977164066531889E-2</c:v>
                </c:pt>
                <c:pt idx="2122">
                  <c:v>1.1017367792856322E-2</c:v>
                </c:pt>
                <c:pt idx="2123">
                  <c:v>1.1057570874759269E-2</c:v>
                </c:pt>
                <c:pt idx="2124">
                  <c:v>1.1097773312282823E-2</c:v>
                </c:pt>
                <c:pt idx="2125">
                  <c:v>1.1137975105468741E-2</c:v>
                </c:pt>
                <c:pt idx="2126">
                  <c:v>1.1148176254359307E-2</c:v>
                </c:pt>
                <c:pt idx="2127">
                  <c:v>1.1148376758996201E-2</c:v>
                </c:pt>
                <c:pt idx="2128">
                  <c:v>1.1158576619421741E-2</c:v>
                </c:pt>
                <c:pt idx="2129">
                  <c:v>1.1158775835677712E-2</c:v>
                </c:pt>
                <c:pt idx="2130">
                  <c:v>1.1168974407806023E-2</c:v>
                </c:pt>
                <c:pt idx="2131">
                  <c:v>1.1169172335848843E-2</c:v>
                </c:pt>
                <c:pt idx="2132">
                  <c:v>1.1169369619848175E-2</c:v>
                </c:pt>
                <c:pt idx="2133">
                  <c:v>1.1179566259845744E-2</c:v>
                </c:pt>
                <c:pt idx="2134">
                  <c:v>1.11797622558838E-2</c:v>
                </c:pt>
                <c:pt idx="2135">
                  <c:v>1.118995760800426E-2</c:v>
                </c:pt>
                <c:pt idx="2136">
                  <c:v>1.1200152316249169E-2</c:v>
                </c:pt>
                <c:pt idx="2137">
                  <c:v>1.1230346380660297E-2</c:v>
                </c:pt>
                <c:pt idx="2138">
                  <c:v>1.1250539801279861E-2</c:v>
                </c:pt>
                <c:pt idx="2139">
                  <c:v>1.1270732578149718E-2</c:v>
                </c:pt>
                <c:pt idx="2140">
                  <c:v>1.1290924711312078E-2</c:v>
                </c:pt>
                <c:pt idx="2141">
                  <c:v>1.1321116200808602E-2</c:v>
                </c:pt>
                <c:pt idx="2142">
                  <c:v>1.1341307046681527E-2</c:v>
                </c:pt>
                <c:pt idx="2143">
                  <c:v>1.136149724897271E-2</c:v>
                </c:pt>
                <c:pt idx="2144">
                  <c:v>1.1381686807724042E-2</c:v>
                </c:pt>
                <c:pt idx="2145">
                  <c:v>1.1401875722977888E-2</c:v>
                </c:pt>
                <c:pt idx="2146">
                  <c:v>1.1402063994775741E-2</c:v>
                </c:pt>
                <c:pt idx="2147">
                  <c:v>1.1382251623159981E-2</c:v>
                </c:pt>
                <c:pt idx="2148">
                  <c:v>1.1372438608172494E-2</c:v>
                </c:pt>
                <c:pt idx="2149">
                  <c:v>1.1352624949855171E-2</c:v>
                </c:pt>
                <c:pt idx="2150">
                  <c:v>1.134281064825011E-2</c:v>
                </c:pt>
                <c:pt idx="2151">
                  <c:v>1.1322995703399091E-2</c:v>
                </c:pt>
                <c:pt idx="2152">
                  <c:v>1.1313180115344381E-2</c:v>
                </c:pt>
                <c:pt idx="2153">
                  <c:v>1.1293363884127824E-2</c:v>
                </c:pt>
                <c:pt idx="2154">
                  <c:v>1.1283547009791464E-2</c:v>
                </c:pt>
                <c:pt idx="2155">
                  <c:v>1.1273729492377349E-2</c:v>
                </c:pt>
                <c:pt idx="2156">
                  <c:v>1.126391133192726E-2</c:v>
                </c:pt>
                <c:pt idx="2157">
                  <c:v>1.1264092528483247E-2</c:v>
                </c:pt>
                <c:pt idx="2158">
                  <c:v>1.1264273082087484E-2</c:v>
                </c:pt>
                <c:pt idx="2159">
                  <c:v>1.1254452992781674E-2</c:v>
                </c:pt>
                <c:pt idx="2160">
                  <c:v>1.1254632260608025E-2</c:v>
                </c:pt>
                <c:pt idx="2161">
                  <c:v>1.1254810885608453E-2</c:v>
                </c:pt>
                <c:pt idx="2162">
                  <c:v>1.1254988867824958E-2</c:v>
                </c:pt>
                <c:pt idx="2163">
                  <c:v>1.1255166207299522E-2</c:v>
                </c:pt>
                <c:pt idx="2164">
                  <c:v>1.1245342904074094E-2</c:v>
                </c:pt>
                <c:pt idx="2165">
                  <c:v>1.1245518958190731E-2</c:v>
                </c:pt>
                <c:pt idx="2166">
                  <c:v>1.1195694369691395E-2</c:v>
                </c:pt>
                <c:pt idx="2167">
                  <c:v>1.1125869138618162E-2</c:v>
                </c:pt>
                <c:pt idx="2168">
                  <c:v>1.1066043265012808E-2</c:v>
                </c:pt>
                <c:pt idx="2169">
                  <c:v>1.1006216748917427E-2</c:v>
                </c:pt>
                <c:pt idx="2170">
                  <c:v>1.0936389590374046E-2</c:v>
                </c:pt>
                <c:pt idx="2171">
                  <c:v>1.0876561789424621E-2</c:v>
                </c:pt>
                <c:pt idx="2172">
                  <c:v>1.0816733346111143E-2</c:v>
                </c:pt>
                <c:pt idx="2173">
                  <c:v>1.0746904260475601E-2</c:v>
                </c:pt>
                <c:pt idx="2174">
                  <c:v>1.0687074532559961E-2</c:v>
                </c:pt>
                <c:pt idx="2175">
                  <c:v>1.0627244162406258E-2</c:v>
                </c:pt>
                <c:pt idx="2176">
                  <c:v>1.0577413150056418E-2</c:v>
                </c:pt>
                <c:pt idx="2177">
                  <c:v>1.0527581495552628E-2</c:v>
                </c:pt>
                <c:pt idx="2178">
                  <c:v>1.0487749198936505E-2</c:v>
                </c:pt>
                <c:pt idx="2179">
                  <c:v>1.0437916260250308E-2</c:v>
                </c:pt>
                <c:pt idx="2180">
                  <c:v>1.0398082679535986E-2</c:v>
                </c:pt>
                <c:pt idx="2181">
                  <c:v>1.034824845683552E-2</c:v>
                </c:pt>
                <c:pt idx="2182">
                  <c:v>1.0308413592190858E-2</c:v>
                </c:pt>
                <c:pt idx="2183">
                  <c:v>1.0258578085644015E-2</c:v>
                </c:pt>
                <c:pt idx="2184">
                  <c:v>1.0218741937236979E-2</c:v>
                </c:pt>
                <c:pt idx="2185">
                  <c:v>1.0168905147011771E-2</c:v>
                </c:pt>
                <c:pt idx="2186">
                  <c:v>1.0069067715010321E-2</c:v>
                </c:pt>
                <c:pt idx="2187">
                  <c:v>9.9592296412746046E-3</c:v>
                </c:pt>
                <c:pt idx="2188">
                  <c:v>9.839390925846736E-3</c:v>
                </c:pt>
                <c:pt idx="2189">
                  <c:v>9.7295515687684797E-3</c:v>
                </c:pt>
                <c:pt idx="2190">
                  <c:v>9.6197115700820228E-3</c:v>
                </c:pt>
                <c:pt idx="2191">
                  <c:v>9.5098709298293248E-3</c:v>
                </c:pt>
                <c:pt idx="2192">
                  <c:v>9.4000296480522567E-3</c:v>
                </c:pt>
                <c:pt idx="2193">
                  <c:v>9.2801877247928859E-3</c:v>
                </c:pt>
                <c:pt idx="2194">
                  <c:v>9.1703451600932146E-3</c:v>
                </c:pt>
                <c:pt idx="2195">
                  <c:v>9.0605019539953084E-3</c:v>
                </c:pt>
                <c:pt idx="2196">
                  <c:v>8.8606581065409744E-3</c:v>
                </c:pt>
                <c:pt idx="2197">
                  <c:v>8.6608136177722568E-3</c:v>
                </c:pt>
                <c:pt idx="2198">
                  <c:v>8.460968487731169E-3</c:v>
                </c:pt>
                <c:pt idx="2199">
                  <c:v>8.2511227164598355E-3</c:v>
                </c:pt>
                <c:pt idx="2200">
                  <c:v>8.0512763040000504E-3</c:v>
                </c:pt>
                <c:pt idx="2201">
                  <c:v>7.841429250393878E-3</c:v>
                </c:pt>
                <c:pt idx="2202">
                  <c:v>7.6415815556832023E-3</c:v>
                </c:pt>
                <c:pt idx="2203">
                  <c:v>7.4417332199102036E-3</c:v>
                </c:pt>
                <c:pt idx="2204">
                  <c:v>7.2318842431167004E-3</c:v>
                </c:pt>
                <c:pt idx="2205">
                  <c:v>7.0320346253447434E-3</c:v>
                </c:pt>
                <c:pt idx="2206">
                  <c:v>6.7321843666363615E-3</c:v>
                </c:pt>
                <c:pt idx="2207">
                  <c:v>6.432333467033576E-3</c:v>
                </c:pt>
                <c:pt idx="2208">
                  <c:v>6.1324819265781714E-3</c:v>
                </c:pt>
                <c:pt idx="2209">
                  <c:v>5.8326297453123802E-3</c:v>
                </c:pt>
                <c:pt idx="2210">
                  <c:v>5.5327769232779989E-3</c:v>
                </c:pt>
                <c:pt idx="2211">
                  <c:v>5.232923460517157E-3</c:v>
                </c:pt>
                <c:pt idx="2212">
                  <c:v>4.9230693570717424E-3</c:v>
                </c:pt>
                <c:pt idx="2213">
                  <c:v>4.623214612983817E-3</c:v>
                </c:pt>
                <c:pt idx="2214">
                  <c:v>4.3233592282953294E-3</c:v>
                </c:pt>
                <c:pt idx="2215">
                  <c:v>4.0235032030482842E-3</c:v>
                </c:pt>
                <c:pt idx="2216">
                  <c:v>3.8536465372846218E-3</c:v>
                </c:pt>
                <c:pt idx="2217">
                  <c:v>3.6937892310464067E-3</c:v>
                </c:pt>
                <c:pt idx="2218">
                  <c:v>3.5339312843755666E-3</c:v>
                </c:pt>
                <c:pt idx="2219">
                  <c:v>3.3740726973140742E-3</c:v>
                </c:pt>
                <c:pt idx="2220">
                  <c:v>3.2042134699040202E-3</c:v>
                </c:pt>
                <c:pt idx="2221">
                  <c:v>3.0443536021872884E-3</c:v>
                </c:pt>
                <c:pt idx="2222">
                  <c:v>2.8844930942059218E-3</c:v>
                </c:pt>
                <c:pt idx="2223">
                  <c:v>2.7246319460018883E-3</c:v>
                </c:pt>
                <c:pt idx="2224">
                  <c:v>2.5647701576171598E-3</c:v>
                </c:pt>
                <c:pt idx="2225">
                  <c:v>2.4049077290937693E-3</c:v>
                </c:pt>
                <c:pt idx="2226">
                  <c:v>2.4550446604736376E-3</c:v>
                </c:pt>
                <c:pt idx="2227">
                  <c:v>2.5251809517988252E-3</c:v>
                </c:pt>
                <c:pt idx="2228">
                  <c:v>2.5853166031113307E-3</c:v>
                </c:pt>
                <c:pt idx="2229">
                  <c:v>2.6554516144530467E-3</c:v>
                </c:pt>
                <c:pt idx="2230">
                  <c:v>2.7155859858660212E-3</c:v>
                </c:pt>
                <c:pt idx="2231">
                  <c:v>2.7857197173922475E-3</c:v>
                </c:pt>
                <c:pt idx="2232">
                  <c:v>2.8458528090736777E-3</c:v>
                </c:pt>
                <c:pt idx="2233">
                  <c:v>2.9159852609523438E-3</c:v>
                </c:pt>
                <c:pt idx="2234">
                  <c:v>2.9761170730701891E-3</c:v>
                </c:pt>
                <c:pt idx="2235">
                  <c:v>3.0462482454692592E-3</c:v>
                </c:pt>
                <c:pt idx="2236">
                  <c:v>3.2263787781915128E-3</c:v>
                </c:pt>
                <c:pt idx="2237">
                  <c:v>3.4265086712788884E-3</c:v>
                </c:pt>
                <c:pt idx="2238">
                  <c:v>3.6166379247734581E-3</c:v>
                </c:pt>
                <c:pt idx="2239">
                  <c:v>3.806766538717159E-3</c:v>
                </c:pt>
                <c:pt idx="2240">
                  <c:v>4.0068945131519814E-3</c:v>
                </c:pt>
                <c:pt idx="2241">
                  <c:v>4.1970218481199445E-3</c:v>
                </c:pt>
                <c:pt idx="2242">
                  <c:v>4.3871485436630733E-3</c:v>
                </c:pt>
                <c:pt idx="2243">
                  <c:v>4.5872745998231934E-3</c:v>
                </c:pt>
                <c:pt idx="2244">
                  <c:v>4.7774000166424515E-3</c:v>
                </c:pt>
                <c:pt idx="2245">
                  <c:v>4.9675247941627833E-3</c:v>
                </c:pt>
                <c:pt idx="2246">
                  <c:v>5.157648932426151E-3</c:v>
                </c:pt>
                <c:pt idx="2247">
                  <c:v>5.3377724314746071E-3</c:v>
                </c:pt>
                <c:pt idx="2248">
                  <c:v>5.5178952913500501E-3</c:v>
                </c:pt>
                <c:pt idx="2249">
                  <c:v>5.6980175120945054E-3</c:v>
                </c:pt>
                <c:pt idx="2250">
                  <c:v>5.8781390937500165E-3</c:v>
                </c:pt>
                <c:pt idx="2251">
                  <c:v>6.0582600363584824E-3</c:v>
                </c:pt>
                <c:pt idx="2252">
                  <c:v>6.2383803399619934E-3</c:v>
                </c:pt>
                <c:pt idx="2253">
                  <c:v>6.4185000046024536E-3</c:v>
                </c:pt>
                <c:pt idx="2254">
                  <c:v>6.5986190303218917E-3</c:v>
                </c:pt>
                <c:pt idx="2255">
                  <c:v>6.788737417162267E-3</c:v>
                </c:pt>
                <c:pt idx="2256">
                  <c:v>6.8888551651656114E-3</c:v>
                </c:pt>
                <c:pt idx="2257">
                  <c:v>6.998972274373883E-3</c:v>
                </c:pt>
                <c:pt idx="2258">
                  <c:v>7.1090887448289914E-3</c:v>
                </c:pt>
                <c:pt idx="2259">
                  <c:v>7.2192045765730514E-3</c:v>
                </c:pt>
                <c:pt idx="2260">
                  <c:v>7.3293197696480128E-3</c:v>
                </c:pt>
                <c:pt idx="2261">
                  <c:v>7.4294343240958504E-3</c:v>
                </c:pt>
                <c:pt idx="2262">
                  <c:v>7.5395482399585939E-3</c:v>
                </c:pt>
                <c:pt idx="2263">
                  <c:v>7.6496615172781503E-3</c:v>
                </c:pt>
                <c:pt idx="2264">
                  <c:v>7.7597741560965433E-3</c:v>
                </c:pt>
                <c:pt idx="2265">
                  <c:v>7.8598861564557476E-3</c:v>
                </c:pt>
                <c:pt idx="2266">
                  <c:v>7.9399975183978132E-3</c:v>
                </c:pt>
                <c:pt idx="2267">
                  <c:v>8.0101082419646863E-3</c:v>
                </c:pt>
                <c:pt idx="2268">
                  <c:v>8.0802183271983536E-3</c:v>
                </c:pt>
                <c:pt idx="2269">
                  <c:v>8.150327774140792E-3</c:v>
                </c:pt>
                <c:pt idx="2270">
                  <c:v>8.2204365828339766E-3</c:v>
                </c:pt>
                <c:pt idx="2271">
                  <c:v>8.2905447533200248E-3</c:v>
                </c:pt>
                <c:pt idx="2272">
                  <c:v>8.3606522856408075E-3</c:v>
                </c:pt>
                <c:pt idx="2273">
                  <c:v>8.4307591798382375E-3</c:v>
                </c:pt>
                <c:pt idx="2274">
                  <c:v>8.5108654359543623E-3</c:v>
                </c:pt>
                <c:pt idx="2275">
                  <c:v>8.5809710540312722E-3</c:v>
                </c:pt>
                <c:pt idx="2276">
                  <c:v>8.6110760341108501E-3</c:v>
                </c:pt>
                <c:pt idx="2277">
                  <c:v>8.641180376235149E-3</c:v>
                </c:pt>
                <c:pt idx="2278">
                  <c:v>8.6812840804461056E-3</c:v>
                </c:pt>
                <c:pt idx="2279">
                  <c:v>8.7113871467857373E-3</c:v>
                </c:pt>
                <c:pt idx="2280">
                  <c:v>8.7514895752960932E-3</c:v>
                </c:pt>
                <c:pt idx="2281">
                  <c:v>8.7815913660189166E-3</c:v>
                </c:pt>
                <c:pt idx="2282">
                  <c:v>8.8216925189965253E-3</c:v>
                </c:pt>
                <c:pt idx="2283">
                  <c:v>8.8517930342706767E-3</c:v>
                </c:pt>
                <c:pt idx="2284">
                  <c:v>8.8918929118834249E-3</c:v>
                </c:pt>
                <c:pt idx="2285">
                  <c:v>8.9219921518768029E-3</c:v>
                </c:pt>
                <c:pt idx="2286">
                  <c:v>8.9220907542927348E-3</c:v>
                </c:pt>
                <c:pt idx="2287">
                  <c:v>8.9221887191732793E-3</c:v>
                </c:pt>
                <c:pt idx="2288">
                  <c:v>8.9122860465603651E-3</c:v>
                </c:pt>
                <c:pt idx="2289">
                  <c:v>8.9123827364958746E-3</c:v>
                </c:pt>
                <c:pt idx="2290">
                  <c:v>8.9124787890220228E-3</c:v>
                </c:pt>
                <c:pt idx="2291">
                  <c:v>8.9125742041807395E-3</c:v>
                </c:pt>
                <c:pt idx="2292">
                  <c:v>8.9026689820138338E-3</c:v>
                </c:pt>
                <c:pt idx="2293">
                  <c:v>8.9027631225634708E-3</c:v>
                </c:pt>
                <c:pt idx="2294">
                  <c:v>8.902856625871711E-3</c:v>
                </c:pt>
                <c:pt idx="2295">
                  <c:v>8.902949491980304E-3</c:v>
                </c:pt>
                <c:pt idx="2296">
                  <c:v>8.8930417209313328E-3</c:v>
                </c:pt>
                <c:pt idx="2297">
                  <c:v>8.883133312766904E-3</c:v>
                </c:pt>
                <c:pt idx="2298">
                  <c:v>8.8732242675288609E-3</c:v>
                </c:pt>
                <c:pt idx="2299">
                  <c:v>8.8633145852593173E-3</c:v>
                </c:pt>
                <c:pt idx="2300">
                  <c:v>8.8634042660001282E-3</c:v>
                </c:pt>
                <c:pt idx="2301">
                  <c:v>8.8534933097933338E-3</c:v>
                </c:pt>
                <c:pt idx="2302">
                  <c:v>8.8435817166808567E-3</c:v>
                </c:pt>
                <c:pt idx="2303">
                  <c:v>8.8336694867047708E-3</c:v>
                </c:pt>
                <c:pt idx="2304">
                  <c:v>8.8237566199071936E-3</c:v>
                </c:pt>
                <c:pt idx="2305">
                  <c:v>8.8138431163298277E-3</c:v>
                </c:pt>
                <c:pt idx="2306">
                  <c:v>8.7439289760147809E-3</c:v>
                </c:pt>
                <c:pt idx="2307">
                  <c:v>8.6740141990041247E-3</c:v>
                </c:pt>
                <c:pt idx="2308">
                  <c:v>8.6040987853397699E-3</c:v>
                </c:pt>
                <c:pt idx="2309">
                  <c:v>8.5341827350637368E-3</c:v>
                </c:pt>
                <c:pt idx="2310">
                  <c:v>8.4642660482180266E-3</c:v>
                </c:pt>
                <c:pt idx="2311">
                  <c:v>8.3943487248445137E-3</c:v>
                </c:pt>
                <c:pt idx="2312">
                  <c:v>8.3244307649854073E-3</c:v>
                </c:pt>
                <c:pt idx="2313">
                  <c:v>8.2645121686823753E-3</c:v>
                </c:pt>
                <c:pt idx="2314">
                  <c:v>8.1945929359777767E-3</c:v>
                </c:pt>
                <c:pt idx="2315">
                  <c:v>8.1246730669132759E-3</c:v>
                </c:pt>
                <c:pt idx="2316">
                  <c:v>8.0647525615310522E-3</c:v>
                </c:pt>
                <c:pt idx="2317">
                  <c:v>8.0048314198730066E-3</c:v>
                </c:pt>
                <c:pt idx="2318">
                  <c:v>7.9549096419811813E-3</c:v>
                </c:pt>
                <c:pt idx="2319">
                  <c:v>7.8949872278974865E-3</c:v>
                </c:pt>
                <c:pt idx="2320">
                  <c:v>7.8350641776639973E-3</c:v>
                </c:pt>
                <c:pt idx="2321">
                  <c:v>7.7751404913227514E-3</c:v>
                </c:pt>
                <c:pt idx="2322">
                  <c:v>7.7252161689154997E-3</c:v>
                </c:pt>
                <c:pt idx="2323">
                  <c:v>7.6652912104844834E-3</c:v>
                </c:pt>
                <c:pt idx="2324">
                  <c:v>7.6053656160715594E-3</c:v>
                </c:pt>
                <c:pt idx="2325">
                  <c:v>7.5554393857187692E-3</c:v>
                </c:pt>
                <c:pt idx="2326">
                  <c:v>7.5255125194680361E-3</c:v>
                </c:pt>
                <c:pt idx="2327">
                  <c:v>7.4955850173613892E-3</c:v>
                </c:pt>
                <c:pt idx="2328">
                  <c:v>7.4756568794409504E-3</c:v>
                </c:pt>
                <c:pt idx="2329">
                  <c:v>7.4457281057485362E-3</c:v>
                </c:pt>
                <c:pt idx="2330">
                  <c:v>7.4157986963260588E-3</c:v>
                </c:pt>
                <c:pt idx="2331">
                  <c:v>7.3958686512156533E-3</c:v>
                </c:pt>
                <c:pt idx="2332">
                  <c:v>7.3659379704592845E-3</c:v>
                </c:pt>
                <c:pt idx="2333">
                  <c:v>7.3360066540989494E-3</c:v>
                </c:pt>
                <c:pt idx="2334">
                  <c:v>7.3160747021766134E-3</c:v>
                </c:pt>
                <c:pt idx="2335">
                  <c:v>7.2861421147343459E-3</c:v>
                </c:pt>
                <c:pt idx="2336">
                  <c:v>7.2262088918139348E-3</c:v>
                </c:pt>
                <c:pt idx="2337">
                  <c:v>7.1662750334575333E-3</c:v>
                </c:pt>
                <c:pt idx="2338">
                  <c:v>7.1163405397070573E-3</c:v>
                </c:pt>
                <c:pt idx="2339">
                  <c:v>7.0564054106045737E-3</c:v>
                </c:pt>
                <c:pt idx="2340">
                  <c:v>6.9964696461920321E-3</c:v>
                </c:pt>
                <c:pt idx="2341">
                  <c:v>6.9365332465113642E-3</c:v>
                </c:pt>
                <c:pt idx="2342">
                  <c:v>6.8865962116047034E-3</c:v>
                </c:pt>
                <c:pt idx="2343">
                  <c:v>6.8266585415138505E-3</c:v>
                </c:pt>
                <c:pt idx="2344">
                  <c:v>6.7667202362808893E-3</c:v>
                </c:pt>
                <c:pt idx="2345">
                  <c:v>6.7167812959478389E-3</c:v>
                </c:pt>
                <c:pt idx="2346">
                  <c:v>6.6568417205565434E-3</c:v>
                </c:pt>
                <c:pt idx="2347">
                  <c:v>6.5969015101491734E-3</c:v>
                </c:pt>
                <c:pt idx="2348">
                  <c:v>6.5369606647676494E-3</c:v>
                </c:pt>
                <c:pt idx="2349">
                  <c:v>6.4870191844539887E-3</c:v>
                </c:pt>
                <c:pt idx="2350">
                  <c:v>6.4270770692499979E-3</c:v>
                </c:pt>
                <c:pt idx="2351">
                  <c:v>6.367134319197886E-3</c:v>
                </c:pt>
                <c:pt idx="2352">
                  <c:v>6.3071909343395734E-3</c:v>
                </c:pt>
                <c:pt idx="2353">
                  <c:v>6.2572469147170792E-3</c:v>
                </c:pt>
                <c:pt idx="2354">
                  <c:v>6.1973022603722672E-3</c:v>
                </c:pt>
                <c:pt idx="2355">
                  <c:v>6.1473569713472445E-3</c:v>
                </c:pt>
                <c:pt idx="2356">
                  <c:v>6.1474110476839846E-3</c:v>
                </c:pt>
                <c:pt idx="2357">
                  <c:v>6.1574644894244494E-3</c:v>
                </c:pt>
                <c:pt idx="2358">
                  <c:v>6.1575172966105846E-3</c:v>
                </c:pt>
                <c:pt idx="2359">
                  <c:v>6.1675694692844884E-3</c:v>
                </c:pt>
                <c:pt idx="2360">
                  <c:v>6.16762100748805E-3</c:v>
                </c:pt>
                <c:pt idx="2361">
                  <c:v>6.1676719112632172E-3</c:v>
                </c:pt>
                <c:pt idx="2362">
                  <c:v>6.1777221806521903E-3</c:v>
                </c:pt>
                <c:pt idx="2363">
                  <c:v>6.1777718156967414E-3</c:v>
                </c:pt>
                <c:pt idx="2364">
                  <c:v>6.187820816438927E-3</c:v>
                </c:pt>
                <c:pt idx="2365">
                  <c:v>6.1878691829207674E-3</c:v>
                </c:pt>
                <c:pt idx="2366">
                  <c:v>6.2279169151842062E-3</c:v>
                </c:pt>
                <c:pt idx="2367">
                  <c:v>6.2679640132712634E-3</c:v>
                </c:pt>
                <c:pt idx="2368">
                  <c:v>6.3180104772239398E-3</c:v>
                </c:pt>
                <c:pt idx="2369">
                  <c:v>6.3580563070841914E-3</c:v>
                </c:pt>
                <c:pt idx="2370">
                  <c:v>6.3981015028939823E-3</c:v>
                </c:pt>
                <c:pt idx="2371">
                  <c:v>6.4381460646954465E-3</c:v>
                </c:pt>
                <c:pt idx="2372">
                  <c:v>6.4781899925303839E-3</c:v>
                </c:pt>
                <c:pt idx="2373">
                  <c:v>6.5182332864407834E-3</c:v>
                </c:pt>
                <c:pt idx="2374">
                  <c:v>6.5582759464687954E-3</c:v>
                </c:pt>
                <c:pt idx="2375">
                  <c:v>6.5983179726562795E-3</c:v>
                </c:pt>
                <c:pt idx="2376">
                  <c:v>6.6183593650452899E-3</c:v>
                </c:pt>
                <c:pt idx="2377">
                  <c:v>6.6384001236777781E-3</c:v>
                </c:pt>
                <c:pt idx="2378">
                  <c:v>6.6584402485956873E-3</c:v>
                </c:pt>
                <c:pt idx="2379">
                  <c:v>6.6884797398411395E-3</c:v>
                </c:pt>
                <c:pt idx="2380">
                  <c:v>6.7085185974559945E-3</c:v>
                </c:pt>
                <c:pt idx="2381">
                  <c:v>6.7285568214822964E-3</c:v>
                </c:pt>
                <c:pt idx="2382">
                  <c:v>6.74859441196208E-3</c:v>
                </c:pt>
                <c:pt idx="2383">
                  <c:v>6.768631368937239E-3</c:v>
                </c:pt>
                <c:pt idx="2384">
                  <c:v>6.7986676924498297E-3</c:v>
                </c:pt>
                <c:pt idx="2385">
                  <c:v>6.8287033825418456E-3</c:v>
                </c:pt>
                <c:pt idx="2386">
                  <c:v>6.8987384392551424E-3</c:v>
                </c:pt>
                <c:pt idx="2387">
                  <c:v>6.978772862631869E-3</c:v>
                </c:pt>
                <c:pt idx="2388">
                  <c:v>7.0588066527138924E-3</c:v>
                </c:pt>
                <c:pt idx="2389">
                  <c:v>7.1388398095433292E-3</c:v>
                </c:pt>
                <c:pt idx="2390">
                  <c:v>7.2088723331620499E-3</c:v>
                </c:pt>
                <c:pt idx="2391">
                  <c:v>7.2889042236120903E-3</c:v>
                </c:pt>
                <c:pt idx="2392">
                  <c:v>7.3689354809354235E-3</c:v>
                </c:pt>
                <c:pt idx="2393">
                  <c:v>7.4489661051741676E-3</c:v>
                </c:pt>
                <c:pt idx="2394">
                  <c:v>7.5189960963700404E-3</c:v>
                </c:pt>
                <c:pt idx="2395">
                  <c:v>7.6090254545652814E-3</c:v>
                </c:pt>
                <c:pt idx="2396">
                  <c:v>7.7590541798017174E-3</c:v>
                </c:pt>
                <c:pt idx="2397">
                  <c:v>7.8990822721214382E-3</c:v>
                </c:pt>
                <c:pt idx="2398">
                  <c:v>8.0391097315663795E-3</c:v>
                </c:pt>
                <c:pt idx="2399">
                  <c:v>8.1891365581787355E-3</c:v>
                </c:pt>
                <c:pt idx="2400">
                  <c:v>8.3291627520000727E-3</c:v>
                </c:pt>
                <c:pt idx="2401">
                  <c:v>8.4791883130727105E-3</c:v>
                </c:pt>
                <c:pt idx="2402">
                  <c:v>8.6192132414384115E-3</c:v>
                </c:pt>
                <c:pt idx="2403">
                  <c:v>8.7692375371394536E-3</c:v>
                </c:pt>
                <c:pt idx="2404">
                  <c:v>8.9092612002174831E-3</c:v>
                </c:pt>
                <c:pt idx="2405">
                  <c:v>9.0492842307147766E-3</c:v>
                </c:pt>
                <c:pt idx="2406">
                  <c:v>9.1893066286732675E-3</c:v>
                </c:pt>
                <c:pt idx="2407">
                  <c:v>9.3193283941347127E-3</c:v>
                </c:pt>
                <c:pt idx="2408">
                  <c:v>9.4493495271414391E-3</c:v>
                </c:pt>
                <c:pt idx="2409">
                  <c:v>9.5793700277351512E-3</c:v>
                </c:pt>
                <c:pt idx="2410">
                  <c:v>9.7093898959580479E-3</c:v>
                </c:pt>
                <c:pt idx="2411">
                  <c:v>9.8494091318519911E-3</c:v>
                </c:pt>
                <c:pt idx="2412">
                  <c:v>9.9794277354589862E-3</c:v>
                </c:pt>
                <c:pt idx="2413">
                  <c:v>1.0109445706821013E-2</c:v>
                </c:pt>
                <c:pt idx="2414">
                  <c:v>1.0239463045980141E-2</c:v>
                </c:pt>
                <c:pt idx="2415">
                  <c:v>1.0369479752978347E-2</c:v>
                </c:pt>
                <c:pt idx="2416">
                  <c:v>1.0469495827857427E-2</c:v>
                </c:pt>
                <c:pt idx="2417">
                  <c:v>1.0569511270659609E-2</c:v>
                </c:pt>
                <c:pt idx="2418">
                  <c:v>1.0669526081426741E-2</c:v>
                </c:pt>
                <c:pt idx="2419">
                  <c:v>1.0779540260200865E-2</c:v>
                </c:pt>
                <c:pt idx="2420">
                  <c:v>1.0879553807024017E-2</c:v>
                </c:pt>
                <c:pt idx="2421">
                  <c:v>1.0979566721938089E-2</c:v>
                </c:pt>
                <c:pt idx="2422">
                  <c:v>1.1079579004985209E-2</c:v>
                </c:pt>
                <c:pt idx="2423">
                  <c:v>1.1179590656207125E-2</c:v>
                </c:pt>
                <c:pt idx="2424">
                  <c:v>1.127960167564596E-2</c:v>
                </c:pt>
                <c:pt idx="2425">
                  <c:v>1.1379612063343696E-2</c:v>
                </c:pt>
                <c:pt idx="2426">
                  <c:v>1.1479621819342405E-2</c:v>
                </c:pt>
                <c:pt idx="2427">
                  <c:v>1.1579630943683999E-2</c:v>
                </c:pt>
                <c:pt idx="2428">
                  <c:v>1.1669639436410608E-2</c:v>
                </c:pt>
                <c:pt idx="2429">
                  <c:v>1.1769647297563921E-2</c:v>
                </c:pt>
                <c:pt idx="2430">
                  <c:v>1.1859654527186042E-2</c:v>
                </c:pt>
                <c:pt idx="2431">
                  <c:v>1.1959661125319042E-2</c:v>
                </c:pt>
                <c:pt idx="2432">
                  <c:v>1.2049667092004859E-2</c:v>
                </c:pt>
                <c:pt idx="2433">
                  <c:v>1.2149672427285513E-2</c:v>
                </c:pt>
                <c:pt idx="2434">
                  <c:v>1.2249677131203007E-2</c:v>
                </c:pt>
                <c:pt idx="2435">
                  <c:v>1.2339681203799246E-2</c:v>
                </c:pt>
                <c:pt idx="2436">
                  <c:v>1.2439684645116281E-2</c:v>
                </c:pt>
                <c:pt idx="2437">
                  <c:v>1.2549687455196079E-2</c:v>
                </c:pt>
                <c:pt idx="2438">
                  <c:v>1.2649689634080702E-2</c:v>
                </c:pt>
                <c:pt idx="2439">
                  <c:v>1.2749691181811934E-2</c:v>
                </c:pt>
                <c:pt idx="2440">
                  <c:v>1.2849692098431979E-2</c:v>
                </c:pt>
                <c:pt idx="2441">
                  <c:v>1.2949692383982747E-2</c:v>
                </c:pt>
                <c:pt idx="2442">
                  <c:v>1.3049692038506255E-2</c:v>
                </c:pt>
                <c:pt idx="2443">
                  <c:v>1.3159691062044399E-2</c:v>
                </c:pt>
                <c:pt idx="2444">
                  <c:v>1.3259689454639262E-2</c:v>
                </c:pt>
                <c:pt idx="2445">
                  <c:v>1.3339687216332803E-2</c:v>
                </c:pt>
                <c:pt idx="2446">
                  <c:v>1.3359684347166965E-2</c:v>
                </c:pt>
                <c:pt idx="2447">
                  <c:v>1.3379680847183781E-2</c:v>
                </c:pt>
                <c:pt idx="2448">
                  <c:v>1.3409676716425263E-2</c:v>
                </c:pt>
                <c:pt idx="2449">
                  <c:v>1.3429671954933341E-2</c:v>
                </c:pt>
                <c:pt idx="2450">
                  <c:v>1.3449666562750012E-2</c:v>
                </c:pt>
                <c:pt idx="2451">
                  <c:v>1.3469660539917362E-2</c:v>
                </c:pt>
                <c:pt idx="2452">
                  <c:v>1.3499653886477201E-2</c:v>
                </c:pt>
                <c:pt idx="2453">
                  <c:v>1.3519646602471593E-2</c:v>
                </c:pt>
                <c:pt idx="2454">
                  <c:v>1.353963868794264E-2</c:v>
                </c:pt>
                <c:pt idx="2455">
                  <c:v>1.3549630142932291E-2</c:v>
                </c:pt>
                <c:pt idx="2456">
                  <c:v>1.3529620967482402E-2</c:v>
                </c:pt>
                <c:pt idx="2457">
                  <c:v>1.3509611161635083E-2</c:v>
                </c:pt>
                <c:pt idx="2458">
                  <c:v>1.3489600725432241E-2</c:v>
                </c:pt>
                <c:pt idx="2459">
                  <c:v>1.3469589658916013E-2</c:v>
                </c:pt>
                <c:pt idx="2460">
                  <c:v>1.3449577962128105E-2</c:v>
                </c:pt>
                <c:pt idx="2461">
                  <c:v>1.3429565635110784E-2</c:v>
                </c:pt>
                <c:pt idx="2462">
                  <c:v>1.3409552677905811E-2</c:v>
                </c:pt>
                <c:pt idx="2463">
                  <c:v>1.3389539090555427E-2</c:v>
                </c:pt>
                <c:pt idx="2464">
                  <c:v>1.3369524873101307E-2</c:v>
                </c:pt>
                <c:pt idx="2465">
                  <c:v>1.3339510025585782E-2</c:v>
                </c:pt>
                <c:pt idx="2466">
                  <c:v>1.3269494548050587E-2</c:v>
                </c:pt>
                <c:pt idx="2467">
                  <c:v>1.3209478440537997E-2</c:v>
                </c:pt>
                <c:pt idx="2468">
                  <c:v>1.3149461703089525E-2</c:v>
                </c:pt>
                <c:pt idx="2469">
                  <c:v>1.3079444335747564E-2</c:v>
                </c:pt>
                <c:pt idx="2470">
                  <c:v>1.3019426338553963E-2</c:v>
                </c:pt>
                <c:pt idx="2471">
                  <c:v>1.2959407711550824E-2</c:v>
                </c:pt>
                <c:pt idx="2472">
                  <c:v>1.288938845477991E-2</c:v>
                </c:pt>
                <c:pt idx="2473">
                  <c:v>1.28293685682834E-2</c:v>
                </c:pt>
                <c:pt idx="2474">
                  <c:v>1.2769348052103169E-2</c:v>
                </c:pt>
                <c:pt idx="2475">
                  <c:v>1.2709326906281264E-2</c:v>
                </c:pt>
                <c:pt idx="2476">
                  <c:v>1.2679305130859658E-2</c:v>
                </c:pt>
                <c:pt idx="2477">
                  <c:v>1.263928272588033E-2</c:v>
                </c:pt>
                <c:pt idx="2478">
                  <c:v>1.2609259691385403E-2</c:v>
                </c:pt>
                <c:pt idx="2479">
                  <c:v>1.2579236027416518E-2</c:v>
                </c:pt>
                <c:pt idx="2480">
                  <c:v>1.2549211734015991E-2</c:v>
                </c:pt>
                <c:pt idx="2481">
                  <c:v>1.2509186811225703E-2</c:v>
                </c:pt>
                <c:pt idx="2482">
                  <c:v>1.2479161259087723E-2</c:v>
                </c:pt>
                <c:pt idx="2483">
                  <c:v>1.244913507764378E-2</c:v>
                </c:pt>
                <c:pt idx="2484">
                  <c:v>1.2419108266936181E-2</c:v>
                </c:pt>
                <c:pt idx="2485">
                  <c:v>1.2389080827006764E-2</c:v>
                </c:pt>
                <c:pt idx="2486">
                  <c:v>1.2369052757897542E-2</c:v>
                </c:pt>
                <c:pt idx="2487">
                  <c:v>1.235902405965042E-2</c:v>
                </c:pt>
                <c:pt idx="2488">
                  <c:v>1.2338994732307484E-2</c:v>
                </c:pt>
                <c:pt idx="2489">
                  <c:v>1.2328964775910695E-2</c:v>
                </c:pt>
                <c:pt idx="2490">
                  <c:v>1.2318934190502007E-2</c:v>
                </c:pt>
                <c:pt idx="2491">
                  <c:v>1.2298902976123351E-2</c:v>
                </c:pt>
                <c:pt idx="2492">
                  <c:v>1.2288871132817158E-2</c:v>
                </c:pt>
                <c:pt idx="2493">
                  <c:v>1.22688386606247E-2</c:v>
                </c:pt>
                <c:pt idx="2494">
                  <c:v>1.225880555958842E-2</c:v>
                </c:pt>
                <c:pt idx="2495">
                  <c:v>1.2258771829750242E-2</c:v>
                </c:pt>
                <c:pt idx="2496">
                  <c:v>1.2278737471152126E-2</c:v>
                </c:pt>
                <c:pt idx="2497">
                  <c:v>1.2308702483836059E-2</c:v>
                </c:pt>
                <c:pt idx="2498">
                  <c:v>1.233866686784389E-2</c:v>
                </c:pt>
                <c:pt idx="2499">
                  <c:v>1.2368630623218003E-2</c:v>
                </c:pt>
                <c:pt idx="2500">
                  <c:v>1.2398593750000048E-2</c:v>
                </c:pt>
                <c:pt idx="2501">
                  <c:v>1.242855624823215E-2</c:v>
                </c:pt>
                <c:pt idx="2502">
                  <c:v>1.2448518117956001E-2</c:v>
                </c:pt>
                <c:pt idx="2503">
                  <c:v>1.2478479359214015E-2</c:v>
                </c:pt>
                <c:pt idx="2504">
                  <c:v>1.2508439972047869E-2</c:v>
                </c:pt>
                <c:pt idx="2505">
                  <c:v>1.2518399956499685E-2</c:v>
                </c:pt>
                <c:pt idx="2506">
                  <c:v>1.2468359312611652E-2</c:v>
                </c:pt>
                <c:pt idx="2507">
                  <c:v>1.2428318040425297E-2</c:v>
                </c:pt>
                <c:pt idx="2508">
                  <c:v>1.2378276139982991E-2</c:v>
                </c:pt>
                <c:pt idx="2509">
                  <c:v>1.2338233611326518E-2</c:v>
                </c:pt>
                <c:pt idx="2510">
                  <c:v>1.2288190454497999E-2</c:v>
                </c:pt>
                <c:pt idx="2511">
                  <c:v>1.2248146669539333E-2</c:v>
                </c:pt>
                <c:pt idx="2512">
                  <c:v>1.219810225649254E-2</c:v>
                </c:pt>
                <c:pt idx="2513">
                  <c:v>1.2158057215399559E-2</c:v>
                </c:pt>
                <c:pt idx="2514">
                  <c:v>1.2108011546302543E-2</c:v>
                </c:pt>
                <c:pt idx="2515">
                  <c:v>1.20879652492433E-2</c:v>
                </c:pt>
                <c:pt idx="2516">
                  <c:v>1.2127918324263826E-2</c:v>
                </c:pt>
                <c:pt idx="2517">
                  <c:v>1.2157870771406204E-2</c:v>
                </c:pt>
                <c:pt idx="2518">
                  <c:v>1.2197822590712365E-2</c:v>
                </c:pt>
                <c:pt idx="2519">
                  <c:v>1.2227773782224283E-2</c:v>
                </c:pt>
                <c:pt idx="2520">
                  <c:v>1.2257724345984001E-2</c:v>
                </c:pt>
                <c:pt idx="2521">
                  <c:v>1.22976742820335E-2</c:v>
                </c:pt>
                <c:pt idx="2522">
                  <c:v>1.2327623590414699E-2</c:v>
                </c:pt>
                <c:pt idx="2523">
                  <c:v>1.2367572271169641E-2</c:v>
                </c:pt>
                <c:pt idx="2524">
                  <c:v>1.2397520324340355E-2</c:v>
                </c:pt>
                <c:pt idx="2525">
                  <c:v>1.2407467749968829E-2</c:v>
                </c:pt>
                <c:pt idx="2526">
                  <c:v>1.2357414548096857E-2</c:v>
                </c:pt>
                <c:pt idx="2527">
                  <c:v>1.2307360718766603E-2</c:v>
                </c:pt>
                <c:pt idx="2528">
                  <c:v>1.2247306262020141E-2</c:v>
                </c:pt>
                <c:pt idx="2529">
                  <c:v>1.2197251177899202E-2</c:v>
                </c:pt>
                <c:pt idx="2530">
                  <c:v>1.2147195466446051E-2</c:v>
                </c:pt>
                <c:pt idx="2531">
                  <c:v>1.209713912770244E-2</c:v>
                </c:pt>
                <c:pt idx="2532">
                  <c:v>1.2047082161710493E-2</c:v>
                </c:pt>
                <c:pt idx="2533">
                  <c:v>1.1997024568512218E-2</c:v>
                </c:pt>
                <c:pt idx="2534">
                  <c:v>1.1946966348149375E-2</c:v>
                </c:pt>
                <c:pt idx="2535">
                  <c:v>1.1886907500664262E-2</c:v>
                </c:pt>
                <c:pt idx="2536">
                  <c:v>1.1826848026098681E-2</c:v>
                </c:pt>
                <c:pt idx="2537">
                  <c:v>1.1766787924494676E-2</c:v>
                </c:pt>
                <c:pt idx="2538">
                  <c:v>1.169672719589426E-2</c:v>
                </c:pt>
                <c:pt idx="2539">
                  <c:v>1.1636665840339349E-2</c:v>
                </c:pt>
                <c:pt idx="2540">
                  <c:v>1.1576603857871978E-2</c:v>
                </c:pt>
                <c:pt idx="2541">
                  <c:v>1.1506541248534268E-2</c:v>
                </c:pt>
                <c:pt idx="2542">
                  <c:v>1.1446478012367992E-2</c:v>
                </c:pt>
                <c:pt idx="2543">
                  <c:v>1.1386414149415127E-2</c:v>
                </c:pt>
                <c:pt idx="2544">
                  <c:v>1.1316349659717725E-2</c:v>
                </c:pt>
                <c:pt idx="2545">
                  <c:v>1.1226284543317831E-2</c:v>
                </c:pt>
                <c:pt idx="2546">
                  <c:v>1.107621880025733E-2</c:v>
                </c:pt>
                <c:pt idx="2547">
                  <c:v>1.0926152430578383E-2</c:v>
                </c:pt>
                <c:pt idx="2548">
                  <c:v>1.0776085434322851E-2</c:v>
                </c:pt>
                <c:pt idx="2549">
                  <c:v>1.0626017811532691E-2</c:v>
                </c:pt>
                <c:pt idx="2550">
                  <c:v>1.0475949562250004E-2</c:v>
                </c:pt>
                <c:pt idx="2551">
                  <c:v>1.0325880686516799E-2</c:v>
                </c:pt>
                <c:pt idx="2552">
                  <c:v>1.0185811184374779E-2</c:v>
                </c:pt>
                <c:pt idx="2553">
                  <c:v>1.003574105586624E-2</c:v>
                </c:pt>
                <c:pt idx="2554">
                  <c:v>9.8856703010330726E-3</c:v>
                </c:pt>
                <c:pt idx="2555">
                  <c:v>9.6855989199173126E-3</c:v>
                </c:pt>
                <c:pt idx="2556">
                  <c:v>9.4155269125608641E-3</c:v>
                </c:pt>
                <c:pt idx="2557">
                  <c:v>9.1454542790057602E-3</c:v>
                </c:pt>
                <c:pt idx="2558">
                  <c:v>8.8753810192938268E-3</c:v>
                </c:pt>
                <c:pt idx="2559">
                  <c:v>8.6053071334673114E-3</c:v>
                </c:pt>
                <c:pt idx="2560">
                  <c:v>8.3352326215680884E-3</c:v>
                </c:pt>
                <c:pt idx="2561">
                  <c:v>8.0651574836380704E-3</c:v>
                </c:pt>
                <c:pt idx="2562">
                  <c:v>7.7950817197193914E-3</c:v>
                </c:pt>
                <c:pt idx="2563">
                  <c:v>7.5150053298539132E-3</c:v>
                </c:pt>
                <c:pt idx="2564">
                  <c:v>7.2449283140837775E-3</c:v>
                </c:pt>
                <c:pt idx="2565">
                  <c:v>6.9848506724507504E-3</c:v>
                </c:pt>
                <c:pt idx="2566">
                  <c:v>6.7247724049970259E-3</c:v>
                </c:pt>
                <c:pt idx="2567">
                  <c:v>6.4646935117644898E-3</c:v>
                </c:pt>
                <c:pt idx="2568">
                  <c:v>6.2046139927951832E-3</c:v>
                </c:pt>
                <c:pt idx="2569">
                  <c:v>5.9445338481309545E-3</c:v>
                </c:pt>
                <c:pt idx="2570">
                  <c:v>5.6844530778139835E-3</c:v>
                </c:pt>
                <c:pt idx="2571">
                  <c:v>5.4243716818862314E-3</c:v>
                </c:pt>
                <c:pt idx="2572">
                  <c:v>5.1642896603895372E-3</c:v>
                </c:pt>
                <c:pt idx="2573">
                  <c:v>4.9142070133659814E-3</c:v>
                </c:pt>
                <c:pt idx="2574">
                  <c:v>4.6541237408575797E-3</c:v>
                </c:pt>
                <c:pt idx="2575">
                  <c:v>4.4240398429062616E-3</c:v>
                </c:pt>
                <c:pt idx="2576">
                  <c:v>4.2339553195540804E-3</c:v>
                </c:pt>
                <c:pt idx="2577">
                  <c:v>4.0538701708429103E-3</c:v>
                </c:pt>
                <c:pt idx="2578">
                  <c:v>3.8637843968148855E-3</c:v>
                </c:pt>
                <c:pt idx="2579">
                  <c:v>3.6836979975119507E-3</c:v>
                </c:pt>
                <c:pt idx="2580">
                  <c:v>3.4936109729760312E-3</c:v>
                </c:pt>
                <c:pt idx="2581">
                  <c:v>3.3035233232491011E-3</c:v>
                </c:pt>
                <c:pt idx="2582">
                  <c:v>3.1234350483733101E-3</c:v>
                </c:pt>
                <c:pt idx="2583">
                  <c:v>2.9333461483904326E-3</c:v>
                </c:pt>
                <c:pt idx="2584">
                  <c:v>2.7532566233425815E-3</c:v>
                </c:pt>
                <c:pt idx="2585">
                  <c:v>2.6731664732717892E-3</c:v>
                </c:pt>
                <c:pt idx="2586">
                  <c:v>2.76307569821995E-3</c:v>
                </c:pt>
                <c:pt idx="2587">
                  <c:v>2.8429842982290073E-3</c:v>
                </c:pt>
                <c:pt idx="2588">
                  <c:v>2.9228922733410831E-3</c:v>
                </c:pt>
                <c:pt idx="2589">
                  <c:v>3.0127996235980725E-3</c:v>
                </c:pt>
                <c:pt idx="2590">
                  <c:v>3.0927063490420589E-3</c:v>
                </c:pt>
                <c:pt idx="2591">
                  <c:v>3.1726124497148947E-3</c:v>
                </c:pt>
                <c:pt idx="2592">
                  <c:v>3.2625179256586612E-3</c:v>
                </c:pt>
                <c:pt idx="2593">
                  <c:v>3.3424227769153054E-3</c:v>
                </c:pt>
                <c:pt idx="2594">
                  <c:v>3.4223270035268292E-3</c:v>
                </c:pt>
                <c:pt idx="2595">
                  <c:v>3.4922306055352459E-3</c:v>
                </c:pt>
                <c:pt idx="2596">
                  <c:v>3.5521335829825367E-3</c:v>
                </c:pt>
                <c:pt idx="2597">
                  <c:v>3.6020359359106601E-3</c:v>
                </c:pt>
                <c:pt idx="2598">
                  <c:v>3.6519376643616356E-3</c:v>
                </c:pt>
                <c:pt idx="2599">
                  <c:v>3.7018387683774401E-3</c:v>
                </c:pt>
                <c:pt idx="2600">
                  <c:v>3.7617392480000628E-3</c:v>
                </c:pt>
                <c:pt idx="2601">
                  <c:v>3.8116391032714542E-3</c:v>
                </c:pt>
                <c:pt idx="2602">
                  <c:v>3.8615383342336111E-3</c:v>
                </c:pt>
                <c:pt idx="2603">
                  <c:v>3.9214369409285611E-3</c:v>
                </c:pt>
                <c:pt idx="2604">
                  <c:v>3.9713349233982953E-3</c:v>
                </c:pt>
                <c:pt idx="2605">
                  <c:v>4.0412322816848131E-3</c:v>
                </c:pt>
                <c:pt idx="2606">
                  <c:v>4.1411290158299904E-3</c:v>
                </c:pt>
                <c:pt idx="2607">
                  <c:v>4.2310251258759809E-3</c:v>
                </c:pt>
                <c:pt idx="2608">
                  <c:v>4.3309206118645914E-3</c:v>
                </c:pt>
                <c:pt idx="2609">
                  <c:v>4.4208154738379357E-3</c:v>
                </c:pt>
                <c:pt idx="2610">
                  <c:v>4.5207097118379891E-3</c:v>
                </c:pt>
                <c:pt idx="2611">
                  <c:v>4.6106033259067326E-3</c:v>
                </c:pt>
                <c:pt idx="2612">
                  <c:v>4.7104963160861102E-3</c:v>
                </c:pt>
                <c:pt idx="2613">
                  <c:v>4.8003886824181993E-3</c:v>
                </c:pt>
                <c:pt idx="2614">
                  <c:v>4.9002804249449906E-3</c:v>
                </c:pt>
                <c:pt idx="2615">
                  <c:v>4.9801715437082514E-3</c:v>
                </c:pt>
                <c:pt idx="2616">
                  <c:v>5.0600620387502571E-3</c:v>
                </c:pt>
                <c:pt idx="2617">
                  <c:v>5.1299519101127844E-3</c:v>
                </c:pt>
                <c:pt idx="2618">
                  <c:v>5.1998411578379478E-3</c:v>
                </c:pt>
                <c:pt idx="2619">
                  <c:v>5.269729781967737E-3</c:v>
                </c:pt>
                <c:pt idx="2620">
                  <c:v>5.3396177825440526E-3</c:v>
                </c:pt>
                <c:pt idx="2621">
                  <c:v>5.4095051596088914E-3</c:v>
                </c:pt>
                <c:pt idx="2622">
                  <c:v>5.4793919132043916E-3</c:v>
                </c:pt>
                <c:pt idx="2623">
                  <c:v>5.5492780433723174E-3</c:v>
                </c:pt>
                <c:pt idx="2624">
                  <c:v>5.6191635501547906E-3</c:v>
                </c:pt>
                <c:pt idx="2625">
                  <c:v>5.6790484335938213E-3</c:v>
                </c:pt>
                <c:pt idx="2626">
                  <c:v>5.7089326937312694E-3</c:v>
                </c:pt>
                <c:pt idx="2627">
                  <c:v>5.7488163306091983E-3</c:v>
                </c:pt>
                <c:pt idx="2628">
                  <c:v>5.7786993442697767E-3</c:v>
                </c:pt>
                <c:pt idx="2629">
                  <c:v>5.8185817347546631E-3</c:v>
                </c:pt>
                <c:pt idx="2630">
                  <c:v>5.8484635021060424E-3</c:v>
                </c:pt>
                <c:pt idx="2631">
                  <c:v>5.8883446463658118E-3</c:v>
                </c:pt>
                <c:pt idx="2632">
                  <c:v>5.9182251675760911E-3</c:v>
                </c:pt>
                <c:pt idx="2633">
                  <c:v>5.9481050657787752E-3</c:v>
                </c:pt>
                <c:pt idx="2634">
                  <c:v>5.9879843410158007E-3</c:v>
                </c:pt>
                <c:pt idx="2635">
                  <c:v>5.9978629933292848E-3</c:v>
                </c:pt>
                <c:pt idx="2636">
                  <c:v>5.987741022761138E-3</c:v>
                </c:pt>
                <c:pt idx="2637">
                  <c:v>5.987618429353349E-3</c:v>
                </c:pt>
                <c:pt idx="2638">
                  <c:v>5.9774952131479014E-3</c:v>
                </c:pt>
                <c:pt idx="2639">
                  <c:v>5.9673713741867094E-3</c:v>
                </c:pt>
                <c:pt idx="2640">
                  <c:v>5.9572469125119924E-3</c:v>
                </c:pt>
                <c:pt idx="2641">
                  <c:v>5.9471218281655384E-3</c:v>
                </c:pt>
                <c:pt idx="2642">
                  <c:v>5.9369961211894534E-3</c:v>
                </c:pt>
                <c:pt idx="2643">
                  <c:v>5.9368697916257103E-3</c:v>
                </c:pt>
                <c:pt idx="2644">
                  <c:v>5.9267428395160734E-3</c:v>
                </c:pt>
                <c:pt idx="2645">
                  <c:v>5.8866152649027824E-3</c:v>
                </c:pt>
                <c:pt idx="2646">
                  <c:v>5.8064870678277702E-3</c:v>
                </c:pt>
                <c:pt idx="2647">
                  <c:v>5.7263582483329523E-3</c:v>
                </c:pt>
                <c:pt idx="2648">
                  <c:v>5.6562288064604394E-3</c:v>
                </c:pt>
                <c:pt idx="2649">
                  <c:v>5.5760987422521831E-3</c:v>
                </c:pt>
                <c:pt idx="2650">
                  <c:v>5.505968055750046E-3</c:v>
                </c:pt>
                <c:pt idx="2651">
                  <c:v>5.4258367469961211E-3</c:v>
                </c:pt>
                <c:pt idx="2652">
                  <c:v>5.3557048160323703E-3</c:v>
                </c:pt>
                <c:pt idx="2653">
                  <c:v>5.2755722629008513E-3</c:v>
                </c:pt>
                <c:pt idx="2654">
                  <c:v>5.2054390876434924E-3</c:v>
                </c:pt>
                <c:pt idx="2655">
                  <c:v>5.1353052903022334E-3</c:v>
                </c:pt>
                <c:pt idx="2656">
                  <c:v>5.0651708709191475E-3</c:v>
                </c:pt>
                <c:pt idx="2657">
                  <c:v>5.0050358295362345E-3</c:v>
                </c:pt>
                <c:pt idx="2658">
                  <c:v>4.9449001661954206E-3</c:v>
                </c:pt>
                <c:pt idx="2659">
                  <c:v>4.8747638809387012E-3</c:v>
                </c:pt>
                <c:pt idx="2660">
                  <c:v>4.814626973807995E-3</c:v>
                </c:pt>
                <c:pt idx="2661">
                  <c:v>4.7544894448454684E-3</c:v>
                </c:pt>
                <c:pt idx="2662">
                  <c:v>4.6843512940929824E-3</c:v>
                </c:pt>
                <c:pt idx="2663">
                  <c:v>4.6242125215925078E-3</c:v>
                </c:pt>
                <c:pt idx="2664">
                  <c:v>4.5640731273861035E-3</c:v>
                </c:pt>
                <c:pt idx="2665">
                  <c:v>4.4939331115157804E-3</c:v>
                </c:pt>
                <c:pt idx="2666">
                  <c:v>4.4137924740234452E-3</c:v>
                </c:pt>
                <c:pt idx="2667">
                  <c:v>4.3436512149511173E-3</c:v>
                </c:pt>
                <c:pt idx="2668">
                  <c:v>4.2635093343407334E-3</c:v>
                </c:pt>
                <c:pt idx="2669">
                  <c:v>4.183366832234389E-3</c:v>
                </c:pt>
                <c:pt idx="2670">
                  <c:v>4.1132237086740093E-3</c:v>
                </c:pt>
                <c:pt idx="2671">
                  <c:v>4.0330799637016161E-3</c:v>
                </c:pt>
                <c:pt idx="2672">
                  <c:v>3.9629355973591412E-3</c:v>
                </c:pt>
                <c:pt idx="2673">
                  <c:v>3.8827906096886022E-3</c:v>
                </c:pt>
                <c:pt idx="2674">
                  <c:v>3.8126450007319457E-3</c:v>
                </c:pt>
                <c:pt idx="2675">
                  <c:v>3.7524987705313192E-3</c:v>
                </c:pt>
                <c:pt idx="2676">
                  <c:v>3.7123519191284752E-3</c:v>
                </c:pt>
                <c:pt idx="2677">
                  <c:v>3.672204446565562E-3</c:v>
                </c:pt>
                <c:pt idx="2678">
                  <c:v>3.6320563528844784E-3</c:v>
                </c:pt>
                <c:pt idx="2679">
                  <c:v>3.6019076381273727E-3</c:v>
                </c:pt>
                <c:pt idx="2680">
                  <c:v>3.5617583023360043E-3</c:v>
                </c:pt>
                <c:pt idx="2681">
                  <c:v>3.5216083455525292E-3</c:v>
                </c:pt>
                <c:pt idx="2682">
                  <c:v>3.4814577678188652E-3</c:v>
                </c:pt>
                <c:pt idx="2683">
                  <c:v>3.4413065691770357E-3</c:v>
                </c:pt>
                <c:pt idx="2684">
                  <c:v>3.4011547496690048E-3</c:v>
                </c:pt>
                <c:pt idx="2685">
                  <c:v>3.3610023093367247E-3</c:v>
                </c:pt>
                <c:pt idx="2686">
                  <c:v>3.3108492482223557E-3</c:v>
                </c:pt>
                <c:pt idx="2687">
                  <c:v>3.2706955663676586E-3</c:v>
                </c:pt>
                <c:pt idx="2688">
                  <c:v>3.2205412638147066E-3</c:v>
                </c:pt>
                <c:pt idx="2689">
                  <c:v>3.1803863406055254E-3</c:v>
                </c:pt>
                <c:pt idx="2690">
                  <c:v>3.13023079678204E-3</c:v>
                </c:pt>
                <c:pt idx="2691">
                  <c:v>3.0900746323862852E-3</c:v>
                </c:pt>
                <c:pt idx="2692">
                  <c:v>3.039917847460263E-3</c:v>
                </c:pt>
                <c:pt idx="2693">
                  <c:v>2.9997604420459326E-3</c:v>
                </c:pt>
                <c:pt idx="2694">
                  <c:v>2.9496024161852208E-3</c:v>
                </c:pt>
                <c:pt idx="2695">
                  <c:v>2.9394437699202247E-3</c:v>
                </c:pt>
                <c:pt idx="2696">
                  <c:v>2.9492845032929238E-3</c:v>
                </c:pt>
                <c:pt idx="2697">
                  <c:v>2.9591246163452392E-3</c:v>
                </c:pt>
                <c:pt idx="2698">
                  <c:v>2.9689641091192051E-3</c:v>
                </c:pt>
                <c:pt idx="2699">
                  <c:v>2.9788029816567871E-3</c:v>
                </c:pt>
                <c:pt idx="2700">
                  <c:v>2.9886412340000292E-3</c:v>
                </c:pt>
                <c:pt idx="2701">
                  <c:v>2.9984788661908401E-3</c:v>
                </c:pt>
                <c:pt idx="2702">
                  <c:v>3.008315878271212E-3</c:v>
                </c:pt>
                <c:pt idx="2703">
                  <c:v>3.0181522702831592E-3</c:v>
                </c:pt>
                <c:pt idx="2704">
                  <c:v>3.0279880422686644E-3</c:v>
                </c:pt>
                <c:pt idx="2705">
                  <c:v>2.9678231942697475E-3</c:v>
                </c:pt>
                <c:pt idx="2706">
                  <c:v>2.8676577263283959E-3</c:v>
                </c:pt>
                <c:pt idx="2707">
                  <c:v>2.7574916384865396E-3</c:v>
                </c:pt>
                <c:pt idx="2708">
                  <c:v>2.6473249307861985E-3</c:v>
                </c:pt>
                <c:pt idx="2709">
                  <c:v>2.5471576032693351E-3</c:v>
                </c:pt>
                <c:pt idx="2710">
                  <c:v>2.4369896559780003E-3</c:v>
                </c:pt>
                <c:pt idx="2711">
                  <c:v>2.3368210889541385E-3</c:v>
                </c:pt>
                <c:pt idx="2712">
                  <c:v>2.2266519022397235E-3</c:v>
                </c:pt>
                <c:pt idx="2713">
                  <c:v>2.1164820958767807E-3</c:v>
                </c:pt>
                <c:pt idx="2714">
                  <c:v>2.0163116699073607E-3</c:v>
                </c:pt>
                <c:pt idx="2715">
                  <c:v>1.8961406243733102E-3</c:v>
                </c:pt>
                <c:pt idx="2716">
                  <c:v>1.7859689593166261E-3</c:v>
                </c:pt>
                <c:pt idx="2717">
                  <c:v>1.6657966747793962E-3</c:v>
                </c:pt>
                <c:pt idx="2718">
                  <c:v>1.5456237708035561E-3</c:v>
                </c:pt>
                <c:pt idx="2719">
                  <c:v>1.4254502474310704E-3</c:v>
                </c:pt>
                <c:pt idx="2720">
                  <c:v>1.3052761047039941E-3</c:v>
                </c:pt>
                <c:pt idx="2721">
                  <c:v>1.18510134266428E-3</c:v>
                </c:pt>
                <c:pt idx="2722">
                  <c:v>1.0749259613539259E-3</c:v>
                </c:pt>
                <c:pt idx="2723">
                  <c:v>9.5474996081485592E-4</c:v>
                </c:pt>
                <c:pt idx="2724">
                  <c:v>8.3457334108916767E-4</c:v>
                </c:pt>
                <c:pt idx="2725">
                  <c:v>7.343961022187363E-4</c:v>
                </c:pt>
                <c:pt idx="2726">
                  <c:v>6.542182442456385E-4</c:v>
                </c:pt>
                <c:pt idx="2727">
                  <c:v>5.7403976721184823E-4</c:v>
                </c:pt>
                <c:pt idx="2728">
                  <c:v>4.9386067115928585E-4</c:v>
                </c:pt>
                <c:pt idx="2729">
                  <c:v>4.1368095613003824E-4</c:v>
                </c:pt>
                <c:pt idx="2730">
                  <c:v>3.2350062216604747E-4</c:v>
                </c:pt>
                <c:pt idx="2731">
                  <c:v>2.4331966930924047E-4</c:v>
                </c:pt>
                <c:pt idx="2732">
                  <c:v>1.6313809760168548E-4</c:v>
                </c:pt>
                <c:pt idx="2733">
                  <c:v>8.2955907085347557E-5</c:v>
                </c:pt>
                <c:pt idx="2734">
                  <c:v>2.7730978021667618E-6</c:v>
                </c:pt>
                <c:pt idx="2735">
                  <c:v>2.5896697942451456E-6</c:v>
                </c:pt>
                <c:pt idx="2736">
                  <c:v>5.2405623103463545E-5</c:v>
                </c:pt>
                <c:pt idx="2737">
                  <c:v>1.0222095777187665E-4</c:v>
                </c:pt>
                <c:pt idx="2738">
                  <c:v>1.6203567384143297E-4</c:v>
                </c:pt>
                <c:pt idx="2739">
                  <c:v>2.1184977135416282E-4</c:v>
                </c:pt>
                <c:pt idx="2740">
                  <c:v>2.616632503519844E-4</c:v>
                </c:pt>
                <c:pt idx="2741">
                  <c:v>3.1147611087692552E-4</c:v>
                </c:pt>
                <c:pt idx="2742">
                  <c:v>3.7128835297101152E-4</c:v>
                </c:pt>
                <c:pt idx="2743">
                  <c:v>4.2109997667622023E-4</c:v>
                </c:pt>
                <c:pt idx="2744">
                  <c:v>4.7091098203444785E-4</c:v>
                </c:pt>
                <c:pt idx="2745">
                  <c:v>5.6072136908774802E-4</c:v>
                </c:pt>
                <c:pt idx="2746">
                  <c:v>6.8053113787816533E-4</c:v>
                </c:pt>
                <c:pt idx="2747">
                  <c:v>7.9034028844757751E-4</c:v>
                </c:pt>
                <c:pt idx="2748">
                  <c:v>9.1014882083804277E-4</c:v>
                </c:pt>
                <c:pt idx="2749">
                  <c:v>1.0199567350915061E-3</c:v>
                </c:pt>
                <c:pt idx="2750">
                  <c:v>1.1297640312500361E-3</c:v>
                </c:pt>
                <c:pt idx="2751">
                  <c:v>1.2495707093554687E-3</c:v>
                </c:pt>
                <c:pt idx="2752">
                  <c:v>1.3593767694500061E-3</c:v>
                </c:pt>
                <c:pt idx="2753">
                  <c:v>1.479182211575448E-3</c:v>
                </c:pt>
                <c:pt idx="2754">
                  <c:v>1.588987035773883E-3</c:v>
                </c:pt>
                <c:pt idx="2755">
                  <c:v>1.7387912420872558E-3</c:v>
                </c:pt>
                <c:pt idx="2756">
                  <c:v>1.9085948305575331E-3</c:v>
                </c:pt>
                <c:pt idx="2757">
                  <c:v>2.0783978012268852E-3</c:v>
                </c:pt>
                <c:pt idx="2758">
                  <c:v>2.2382001541370092E-3</c:v>
                </c:pt>
                <c:pt idx="2759">
                  <c:v>2.4080018893300492E-3</c:v>
                </c:pt>
                <c:pt idx="2760">
                  <c:v>2.5778030068480152E-3</c:v>
                </c:pt>
                <c:pt idx="2761">
                  <c:v>2.7476035067328609E-3</c:v>
                </c:pt>
                <c:pt idx="2762">
                  <c:v>2.9174033890265482E-3</c:v>
                </c:pt>
                <c:pt idx="2763">
                  <c:v>3.0872026537711052E-3</c:v>
                </c:pt>
                <c:pt idx="2764">
                  <c:v>3.2570013010085512E-3</c:v>
                </c:pt>
                <c:pt idx="2765">
                  <c:v>3.4367993307807551E-3</c:v>
                </c:pt>
                <c:pt idx="2766">
                  <c:v>3.626596743129836E-3</c:v>
                </c:pt>
                <c:pt idx="2767">
                  <c:v>3.80639353809769E-3</c:v>
                </c:pt>
                <c:pt idx="2768">
                  <c:v>3.9961897157263712E-3</c:v>
                </c:pt>
                <c:pt idx="2769">
                  <c:v>4.1859852760577458E-3</c:v>
                </c:pt>
                <c:pt idx="2770">
                  <c:v>4.3657802191339745E-3</c:v>
                </c:pt>
                <c:pt idx="2771">
                  <c:v>4.5555745449969865E-3</c:v>
                </c:pt>
                <c:pt idx="2772">
                  <c:v>4.7453682536887833E-3</c:v>
                </c:pt>
                <c:pt idx="2773">
                  <c:v>4.9351613452512247E-3</c:v>
                </c:pt>
                <c:pt idx="2774">
                  <c:v>5.1149538197263755E-3</c:v>
                </c:pt>
                <c:pt idx="2775">
                  <c:v>5.2447456771562706E-3</c:v>
                </c:pt>
                <c:pt idx="2776">
                  <c:v>5.3345369175828716E-3</c:v>
                </c:pt>
                <c:pt idx="2777">
                  <c:v>5.4243275410481304E-3</c:v>
                </c:pt>
                <c:pt idx="2778">
                  <c:v>5.504117547594084E-3</c:v>
                </c:pt>
                <c:pt idx="2779">
                  <c:v>5.5939069372627492E-3</c:v>
                </c:pt>
                <c:pt idx="2780">
                  <c:v>5.6836957100959984E-3</c:v>
                </c:pt>
                <c:pt idx="2781">
                  <c:v>5.7734838661359367E-3</c:v>
                </c:pt>
                <c:pt idx="2782">
                  <c:v>5.8632714054245192E-3</c:v>
                </c:pt>
                <c:pt idx="2783">
                  <c:v>5.9530583280036475E-3</c:v>
                </c:pt>
                <c:pt idx="2784">
                  <c:v>6.0428446339153884E-3</c:v>
                </c:pt>
                <c:pt idx="2785">
                  <c:v>6.0926303232017413E-3</c:v>
                </c:pt>
                <c:pt idx="2786">
                  <c:v>6.1124153959047104E-3</c:v>
                </c:pt>
                <c:pt idx="2787">
                  <c:v>6.1321998520662557E-3</c:v>
                </c:pt>
                <c:pt idx="2788">
                  <c:v>6.1519836917282864E-3</c:v>
                </c:pt>
                <c:pt idx="2789">
                  <c:v>6.171766914932925E-3</c:v>
                </c:pt>
                <c:pt idx="2790">
                  <c:v>6.2015495217219996E-3</c:v>
                </c:pt>
                <c:pt idx="2791">
                  <c:v>6.22133151213769E-3</c:v>
                </c:pt>
                <c:pt idx="2792">
                  <c:v>6.2411128862218676E-3</c:v>
                </c:pt>
                <c:pt idx="2793">
                  <c:v>6.2608936440164964E-3</c:v>
                </c:pt>
                <c:pt idx="2794">
                  <c:v>6.2906737855637209E-3</c:v>
                </c:pt>
                <c:pt idx="2795">
                  <c:v>6.3304533109052414E-3</c:v>
                </c:pt>
                <c:pt idx="2796">
                  <c:v>6.3802322200832984E-3</c:v>
                </c:pt>
                <c:pt idx="2797">
                  <c:v>6.4300105131398534E-3</c:v>
                </c:pt>
                <c:pt idx="2798">
                  <c:v>6.4897881901168335E-3</c:v>
                </c:pt>
                <c:pt idx="2799">
                  <c:v>6.5395652510561834E-3</c:v>
                </c:pt>
                <c:pt idx="2800">
                  <c:v>6.5893416960000513E-3</c:v>
                </c:pt>
                <c:pt idx="2801">
                  <c:v>6.6491175249902314E-3</c:v>
                </c:pt>
                <c:pt idx="2802">
                  <c:v>6.6988927380688124E-3</c:v>
                </c:pt>
                <c:pt idx="2803">
                  <c:v>6.7486673352778141E-3</c:v>
                </c:pt>
                <c:pt idx="2804">
                  <c:v>6.7984413166590823E-3</c:v>
                </c:pt>
                <c:pt idx="2805">
                  <c:v>6.7782146822548068E-3</c:v>
                </c:pt>
                <c:pt idx="2806">
                  <c:v>6.7179874321067774E-3</c:v>
                </c:pt>
                <c:pt idx="2807">
                  <c:v>6.6677595662571476E-3</c:v>
                </c:pt>
                <c:pt idx="2808">
                  <c:v>6.6075310847477919E-3</c:v>
                </c:pt>
                <c:pt idx="2809">
                  <c:v>6.5473019876207926E-3</c:v>
                </c:pt>
                <c:pt idx="2810">
                  <c:v>6.4870722749179894E-3</c:v>
                </c:pt>
                <c:pt idx="2811">
                  <c:v>6.4368419466815496E-3</c:v>
                </c:pt>
                <c:pt idx="2812">
                  <c:v>6.3766110029533909E-3</c:v>
                </c:pt>
                <c:pt idx="2813">
                  <c:v>6.3163794437753971E-3</c:v>
                </c:pt>
                <c:pt idx="2814">
                  <c:v>6.2561472691897713E-3</c:v>
                </c:pt>
                <c:pt idx="2815">
                  <c:v>6.2159144792382675E-3</c:v>
                </c:pt>
                <c:pt idx="2816">
                  <c:v>6.1756810739630524E-3</c:v>
                </c:pt>
                <c:pt idx="2817">
                  <c:v>6.1354470534059902E-3</c:v>
                </c:pt>
                <c:pt idx="2818">
                  <c:v>6.0952124176091894E-3</c:v>
                </c:pt>
                <c:pt idx="2819">
                  <c:v>6.0549771666145169E-3</c:v>
                </c:pt>
                <c:pt idx="2820">
                  <c:v>6.0247413004640184E-3</c:v>
                </c:pt>
                <c:pt idx="2821">
                  <c:v>5.9845048191996819E-3</c:v>
                </c:pt>
                <c:pt idx="2822">
                  <c:v>5.9442677228635811E-3</c:v>
                </c:pt>
                <c:pt idx="2823">
                  <c:v>5.9040300114974794E-3</c:v>
                </c:pt>
                <c:pt idx="2824">
                  <c:v>5.8637916851436104E-3</c:v>
                </c:pt>
                <c:pt idx="2825">
                  <c:v>5.7935527438437752E-3</c:v>
                </c:pt>
                <c:pt idx="2826">
                  <c:v>5.7033131876400769E-3</c:v>
                </c:pt>
                <c:pt idx="2827">
                  <c:v>5.6130730165744333E-3</c:v>
                </c:pt>
                <c:pt idx="2828">
                  <c:v>5.5228322306888622E-3</c:v>
                </c:pt>
                <c:pt idx="2829">
                  <c:v>5.4325908300254496E-3</c:v>
                </c:pt>
                <c:pt idx="2830">
                  <c:v>5.3523488146260513E-3</c:v>
                </c:pt>
                <c:pt idx="2831">
                  <c:v>5.2621061845326703E-3</c:v>
                </c:pt>
                <c:pt idx="2832">
                  <c:v>5.1718629397872924E-3</c:v>
                </c:pt>
                <c:pt idx="2833">
                  <c:v>5.0816190804319691E-3</c:v>
                </c:pt>
                <c:pt idx="2834">
                  <c:v>5.0013746065085962E-3</c:v>
                </c:pt>
                <c:pt idx="2835">
                  <c:v>4.9811295180592534E-3</c:v>
                </c:pt>
                <c:pt idx="2836">
                  <c:v>4.9808838151259313E-3</c:v>
                </c:pt>
                <c:pt idx="2837">
                  <c:v>4.9806374977505608E-3</c:v>
                </c:pt>
                <c:pt idx="2838">
                  <c:v>4.9903905659750584E-3</c:v>
                </c:pt>
                <c:pt idx="2839">
                  <c:v>4.9901430198415831E-3</c:v>
                </c:pt>
                <c:pt idx="2840">
                  <c:v>4.9998948593919495E-3</c:v>
                </c:pt>
                <c:pt idx="2841">
                  <c:v>4.999646084668392E-3</c:v>
                </c:pt>
                <c:pt idx="2842">
                  <c:v>4.9993966957126565E-3</c:v>
                </c:pt>
                <c:pt idx="2843">
                  <c:v>5.0091466925668631E-3</c:v>
                </c:pt>
                <c:pt idx="2844">
                  <c:v>5.0088960752728891E-3</c:v>
                </c:pt>
                <c:pt idx="2845">
                  <c:v>4.9786448438728153E-3</c:v>
                </c:pt>
                <c:pt idx="2846">
                  <c:v>4.938392998408609E-3</c:v>
                </c:pt>
                <c:pt idx="2847">
                  <c:v>4.8981405389221522E-3</c:v>
                </c:pt>
                <c:pt idx="2848">
                  <c:v>4.8678874654556337E-3</c:v>
                </c:pt>
                <c:pt idx="2849">
                  <c:v>4.8276337780509271E-3</c:v>
                </c:pt>
                <c:pt idx="2850">
                  <c:v>4.7873794767500514E-3</c:v>
                </c:pt>
                <c:pt idx="2851">
                  <c:v>4.7471245615949009E-3</c:v>
                </c:pt>
                <c:pt idx="2852">
                  <c:v>4.7068690326276443E-3</c:v>
                </c:pt>
                <c:pt idx="2853">
                  <c:v>4.6666128898900424E-3</c:v>
                </c:pt>
                <c:pt idx="2854">
                  <c:v>4.6263561334242724E-3</c:v>
                </c:pt>
                <c:pt idx="2855">
                  <c:v>4.5960987632722534E-3</c:v>
                </c:pt>
                <c:pt idx="2856">
                  <c:v>4.5658407794759706E-3</c:v>
                </c:pt>
                <c:pt idx="2857">
                  <c:v>4.5255821820774384E-3</c:v>
                </c:pt>
                <c:pt idx="2858">
                  <c:v>4.4953229711185982E-3</c:v>
                </c:pt>
                <c:pt idx="2859">
                  <c:v>4.4650631466414724E-3</c:v>
                </c:pt>
                <c:pt idx="2860">
                  <c:v>4.4248027086880026E-3</c:v>
                </c:pt>
                <c:pt idx="2861">
                  <c:v>4.3945416573002855E-3</c:v>
                </c:pt>
                <c:pt idx="2862">
                  <c:v>4.3642799925201524E-3</c:v>
                </c:pt>
                <c:pt idx="2863">
                  <c:v>4.3340177143896914E-3</c:v>
                </c:pt>
                <c:pt idx="2864">
                  <c:v>4.2937548229509404E-3</c:v>
                </c:pt>
                <c:pt idx="2865">
                  <c:v>4.2334913182457724E-3</c:v>
                </c:pt>
                <c:pt idx="2866">
                  <c:v>4.1532272003162174E-3</c:v>
                </c:pt>
                <c:pt idx="2867">
                  <c:v>4.0829624692042934E-3</c:v>
                </c:pt>
                <c:pt idx="2868">
                  <c:v>4.0026971249519424E-3</c:v>
                </c:pt>
                <c:pt idx="2869">
                  <c:v>3.9324311676012056E-3</c:v>
                </c:pt>
                <c:pt idx="2870">
                  <c:v>3.8521645971939852E-3</c:v>
                </c:pt>
                <c:pt idx="2871">
                  <c:v>3.7718974137723638E-3</c:v>
                </c:pt>
                <c:pt idx="2872">
                  <c:v>3.701629617378346E-3</c:v>
                </c:pt>
                <c:pt idx="2873">
                  <c:v>3.6213612080538363E-3</c:v>
                </c:pt>
                <c:pt idx="2874">
                  <c:v>3.5510921858407647E-3</c:v>
                </c:pt>
                <c:pt idx="2875">
                  <c:v>3.4308225507812657E-3</c:v>
                </c:pt>
                <c:pt idx="2876">
                  <c:v>3.3005523029172612E-3</c:v>
                </c:pt>
                <c:pt idx="2877">
                  <c:v>3.1702814422907744E-3</c:v>
                </c:pt>
                <c:pt idx="2878">
                  <c:v>3.0400099689436985E-3</c:v>
                </c:pt>
                <c:pt idx="2879">
                  <c:v>2.9097378829181148E-3</c:v>
                </c:pt>
                <c:pt idx="2880">
                  <c:v>2.7794651842559803E-3</c:v>
                </c:pt>
                <c:pt idx="2881">
                  <c:v>2.6391918729993537E-3</c:v>
                </c:pt>
                <c:pt idx="2882">
                  <c:v>2.5089179491900727E-3</c:v>
                </c:pt>
                <c:pt idx="2883">
                  <c:v>2.3786434128702178E-3</c:v>
                </c:pt>
                <c:pt idx="2884">
                  <c:v>2.2483682640817701E-3</c:v>
                </c:pt>
                <c:pt idx="2885">
                  <c:v>2.1180925028667754E-3</c:v>
                </c:pt>
                <c:pt idx="2886">
                  <c:v>1.977816129267129E-3</c:v>
                </c:pt>
                <c:pt idx="2887">
                  <c:v>1.8375391433248511E-3</c:v>
                </c:pt>
                <c:pt idx="2888">
                  <c:v>1.707261545081884E-3</c:v>
                </c:pt>
                <c:pt idx="2889">
                  <c:v>1.5669833345802852E-3</c:v>
                </c:pt>
                <c:pt idx="2890">
                  <c:v>1.4267045118620261E-3</c:v>
                </c:pt>
                <c:pt idx="2891">
                  <c:v>1.2964250769690621E-3</c:v>
                </c:pt>
                <c:pt idx="2892">
                  <c:v>1.156145029943448E-3</c:v>
                </c:pt>
                <c:pt idx="2893">
                  <c:v>1.0158643708270678E-3</c:v>
                </c:pt>
                <c:pt idx="2894">
                  <c:v>8.8558309966206377E-4</c:v>
                </c:pt>
                <c:pt idx="2895">
                  <c:v>8.0530121649025066E-4</c:v>
                </c:pt>
                <c:pt idx="2896">
                  <c:v>7.3501872135373091E-4</c:v>
                </c:pt>
                <c:pt idx="2897">
                  <c:v>6.6473561429444914E-4</c:v>
                </c:pt>
                <c:pt idx="2898">
                  <c:v>5.9445189535439801E-4</c:v>
                </c:pt>
                <c:pt idx="2899">
                  <c:v>5.2416756457557615E-4</c:v>
                </c:pt>
                <c:pt idx="2900">
                  <c:v>4.5388262200002404E-4</c:v>
                </c:pt>
                <c:pt idx="2901">
                  <c:v>3.8359706766963536E-4</c:v>
                </c:pt>
                <c:pt idx="2902">
                  <c:v>3.1331090162642496E-4</c:v>
                </c:pt>
                <c:pt idx="2903">
                  <c:v>2.4302412391238867E-4</c:v>
                </c:pt>
                <c:pt idx="2904">
                  <c:v>1.7273673456949523E-4</c:v>
                </c:pt>
                <c:pt idx="2905">
                  <c:v>1.8244873363979105E-4</c:v>
                </c:pt>
                <c:pt idx="2906">
                  <c:v>2.0216012116516962E-4</c:v>
                </c:pt>
                <c:pt idx="2907">
                  <c:v>2.2187089718772612E-4</c:v>
                </c:pt>
                <c:pt idx="2908">
                  <c:v>2.4158106174937408E-4</c:v>
                </c:pt>
                <c:pt idx="2909">
                  <c:v>2.7129061489214711E-4</c:v>
                </c:pt>
                <c:pt idx="2910">
                  <c:v>2.9099955665801331E-4</c:v>
                </c:pt>
                <c:pt idx="2911">
                  <c:v>3.1070788708892496E-4</c:v>
                </c:pt>
                <c:pt idx="2912">
                  <c:v>3.3041560622693283E-4</c:v>
                </c:pt>
                <c:pt idx="2913">
                  <c:v>3.6012271411398295E-4</c:v>
                </c:pt>
                <c:pt idx="2914">
                  <c:v>3.798292107921069E-4</c:v>
                </c:pt>
                <c:pt idx="2915">
                  <c:v>4.9953509630329439E-4</c:v>
                </c:pt>
                <c:pt idx="2916">
                  <c:v>6.3924037068944042E-4</c:v>
                </c:pt>
                <c:pt idx="2917">
                  <c:v>7.6894503399263514E-4</c:v>
                </c:pt>
                <c:pt idx="2918">
                  <c:v>9.0864908625474638E-4</c:v>
                </c:pt>
                <c:pt idx="2919">
                  <c:v>1.0483525275178757E-3</c:v>
                </c:pt>
                <c:pt idx="2920">
                  <c:v>1.1880553578240201E-3</c:v>
                </c:pt>
                <c:pt idx="2921">
                  <c:v>1.3277575772150723E-3</c:v>
                </c:pt>
                <c:pt idx="2922">
                  <c:v>1.467459185733128E-3</c:v>
                </c:pt>
                <c:pt idx="2923">
                  <c:v>1.5971601834200721E-3</c:v>
                </c:pt>
                <c:pt idx="2924">
                  <c:v>1.7368605703179385E-3</c:v>
                </c:pt>
                <c:pt idx="2925">
                  <c:v>1.8865603464687645E-3</c:v>
                </c:pt>
                <c:pt idx="2926">
                  <c:v>2.03625951191444E-3</c:v>
                </c:pt>
                <c:pt idx="2927">
                  <c:v>2.1859580666970394E-3</c:v>
                </c:pt>
                <c:pt idx="2928">
                  <c:v>2.3356560108584723E-3</c:v>
                </c:pt>
                <c:pt idx="2929">
                  <c:v>2.4853533444408604E-3</c:v>
                </c:pt>
                <c:pt idx="2930">
                  <c:v>2.6350500674860292E-3</c:v>
                </c:pt>
                <c:pt idx="2931">
                  <c:v>2.7847461800360605E-3</c:v>
                </c:pt>
                <c:pt idx="2932">
                  <c:v>2.9444416821329186E-3</c:v>
                </c:pt>
                <c:pt idx="2933">
                  <c:v>3.0941365738185876E-3</c:v>
                </c:pt>
                <c:pt idx="2934">
                  <c:v>3.2438308551350241E-3</c:v>
                </c:pt>
                <c:pt idx="2935">
                  <c:v>3.4335245261242612E-3</c:v>
                </c:pt>
                <c:pt idx="2936">
                  <c:v>3.6432175868283431E-3</c:v>
                </c:pt>
                <c:pt idx="2937">
                  <c:v>3.8529100372891312E-3</c:v>
                </c:pt>
                <c:pt idx="2938">
                  <c:v>4.0526018775486339E-3</c:v>
                </c:pt>
                <c:pt idx="2939">
                  <c:v>4.2622931076489734E-3</c:v>
                </c:pt>
                <c:pt idx="2940">
                  <c:v>4.4619837276319903E-3</c:v>
                </c:pt>
                <c:pt idx="2941">
                  <c:v>4.6716737375397934E-3</c:v>
                </c:pt>
                <c:pt idx="2942">
                  <c:v>4.8713631374142918E-3</c:v>
                </c:pt>
                <c:pt idx="2943">
                  <c:v>5.0810519272974086E-3</c:v>
                </c:pt>
                <c:pt idx="2944">
                  <c:v>5.2907401072312971E-3</c:v>
                </c:pt>
                <c:pt idx="2945">
                  <c:v>5.3704276772577886E-3</c:v>
                </c:pt>
                <c:pt idx="2946">
                  <c:v>5.4401146374189469E-3</c:v>
                </c:pt>
                <c:pt idx="2947">
                  <c:v>5.5098009877567813E-3</c:v>
                </c:pt>
                <c:pt idx="2948">
                  <c:v>5.5894867283132494E-3</c:v>
                </c:pt>
                <c:pt idx="2949">
                  <c:v>5.6591718591303105E-3</c:v>
                </c:pt>
                <c:pt idx="2950">
                  <c:v>5.7288563802500424E-3</c:v>
                </c:pt>
                <c:pt idx="2951">
                  <c:v>5.7985402917143129E-3</c:v>
                </c:pt>
                <c:pt idx="2952">
                  <c:v>5.8682235935652079E-3</c:v>
                </c:pt>
                <c:pt idx="2953">
                  <c:v>5.9379062858447009E-3</c:v>
                </c:pt>
                <c:pt idx="2954">
                  <c:v>6.0075883685946734E-3</c:v>
                </c:pt>
                <c:pt idx="2955">
                  <c:v>6.0472698418572524E-3</c:v>
                </c:pt>
                <c:pt idx="2956">
                  <c:v>6.0769507056744046E-3</c:v>
                </c:pt>
                <c:pt idx="2957">
                  <c:v>6.1166309600880486E-3</c:v>
                </c:pt>
                <c:pt idx="2958">
                  <c:v>6.1463106051402134E-3</c:v>
                </c:pt>
                <c:pt idx="2959">
                  <c:v>6.1859896408728594E-3</c:v>
                </c:pt>
                <c:pt idx="2960">
                  <c:v>6.2156680673280378E-3</c:v>
                </c:pt>
                <c:pt idx="2961">
                  <c:v>6.2553458845476919E-3</c:v>
                </c:pt>
                <c:pt idx="2962">
                  <c:v>6.2850230925738469E-3</c:v>
                </c:pt>
                <c:pt idx="2963">
                  <c:v>6.3246996914483617E-3</c:v>
                </c:pt>
                <c:pt idx="2964">
                  <c:v>6.3543756812133572E-3</c:v>
                </c:pt>
                <c:pt idx="2965">
                  <c:v>6.3340510619107624E-3</c:v>
                </c:pt>
                <c:pt idx="2966">
                  <c:v>6.30372583358266E-3</c:v>
                </c:pt>
                <c:pt idx="2967">
                  <c:v>6.2833999962709133E-3</c:v>
                </c:pt>
                <c:pt idx="2968">
                  <c:v>6.2530735500175424E-3</c:v>
                </c:pt>
                <c:pt idx="2969">
                  <c:v>6.2227464948646227E-3</c:v>
                </c:pt>
                <c:pt idx="2970">
                  <c:v>6.2024188308539884E-3</c:v>
                </c:pt>
                <c:pt idx="2971">
                  <c:v>6.1720905580277775E-3</c:v>
                </c:pt>
                <c:pt idx="2972">
                  <c:v>6.1417616764279093E-3</c:v>
                </c:pt>
                <c:pt idx="2973">
                  <c:v>6.1214321860963983E-3</c:v>
                </c:pt>
                <c:pt idx="2974">
                  <c:v>6.0911020870752014E-3</c:v>
                </c:pt>
                <c:pt idx="2975">
                  <c:v>6.0507713794062693E-3</c:v>
                </c:pt>
                <c:pt idx="2976">
                  <c:v>6.000440063131717E-3</c:v>
                </c:pt>
                <c:pt idx="2977">
                  <c:v>5.9601081382933989E-3</c:v>
                </c:pt>
                <c:pt idx="2978">
                  <c:v>5.9097756049333637E-3</c:v>
                </c:pt>
                <c:pt idx="2979">
                  <c:v>5.8694424630935738E-3</c:v>
                </c:pt>
                <c:pt idx="2980">
                  <c:v>5.8191087128160414E-3</c:v>
                </c:pt>
                <c:pt idx="2981">
                  <c:v>5.7787743541427589E-3</c:v>
                </c:pt>
                <c:pt idx="2982">
                  <c:v>5.7284393871156834E-3</c:v>
                </c:pt>
                <c:pt idx="2983">
                  <c:v>5.6881038117768123E-3</c:v>
                </c:pt>
                <c:pt idx="2984">
                  <c:v>5.6377676281681834E-3</c:v>
                </c:pt>
                <c:pt idx="2985">
                  <c:v>5.6074308363317045E-3</c:v>
                </c:pt>
                <c:pt idx="2986">
                  <c:v>5.5670934363095392E-3</c:v>
                </c:pt>
                <c:pt idx="2987">
                  <c:v>5.5367554281434434E-3</c:v>
                </c:pt>
                <c:pt idx="2988">
                  <c:v>5.5064168118754697E-3</c:v>
                </c:pt>
                <c:pt idx="2989">
                  <c:v>5.476077587547732E-3</c:v>
                </c:pt>
                <c:pt idx="2990">
                  <c:v>5.4357377552020818E-3</c:v>
                </c:pt>
                <c:pt idx="2991">
                  <c:v>5.4053973148805315E-3</c:v>
                </c:pt>
                <c:pt idx="2992">
                  <c:v>5.3750562666250445E-3</c:v>
                </c:pt>
                <c:pt idx="2993">
                  <c:v>5.3347146104777065E-3</c:v>
                </c:pt>
                <c:pt idx="2994">
                  <c:v>5.3043723464804293E-3</c:v>
                </c:pt>
                <c:pt idx="2995">
                  <c:v>5.2840294746752513E-3</c:v>
                </c:pt>
                <c:pt idx="2996">
                  <c:v>5.2636859951041767E-3</c:v>
                </c:pt>
                <c:pt idx="2997">
                  <c:v>5.243341907809067E-3</c:v>
                </c:pt>
                <c:pt idx="2998">
                  <c:v>5.222997212832009E-3</c:v>
                </c:pt>
                <c:pt idx="2999">
                  <c:v>5.2026519102150171E-3</c:v>
                </c:pt>
                <c:pt idx="3000">
                  <c:v>5.1823060000000531E-3</c:v>
                </c:pt>
                <c:pt idx="3001">
                  <c:v>5.1619594822290534E-3</c:v>
                </c:pt>
                <c:pt idx="3002">
                  <c:v>5.1416123569440414E-3</c:v>
                </c:pt>
                <c:pt idx="3003">
                  <c:v>5.1212646241869941E-3</c:v>
                </c:pt>
                <c:pt idx="3004">
                  <c:v>5.1009162839999178E-3</c:v>
                </c:pt>
                <c:pt idx="3005">
                  <c:v>5.0905673364247724E-3</c:v>
                </c:pt>
                <c:pt idx="3006">
                  <c:v>5.0902177815036103E-3</c:v>
                </c:pt>
                <c:pt idx="3007">
                  <c:v>5.0898676192783583E-3</c:v>
                </c:pt>
                <c:pt idx="3008">
                  <c:v>5.089516849790976E-3</c:v>
                </c:pt>
                <c:pt idx="3009">
                  <c:v>5.079165473083614E-3</c:v>
                </c:pt>
                <c:pt idx="3010">
                  <c:v>5.0788134891980004E-3</c:v>
                </c:pt>
                <c:pt idx="3011">
                  <c:v>5.0784608981763457E-3</c:v>
                </c:pt>
                <c:pt idx="3012">
                  <c:v>5.0781077000605634E-3</c:v>
                </c:pt>
                <c:pt idx="3013">
                  <c:v>5.0777538948926434E-3</c:v>
                </c:pt>
                <c:pt idx="3014">
                  <c:v>5.0673994827145205E-3</c:v>
                </c:pt>
                <c:pt idx="3015">
                  <c:v>5.0970444635682621E-3</c:v>
                </c:pt>
                <c:pt idx="3016">
                  <c:v>5.1266888374958105E-3</c:v>
                </c:pt>
                <c:pt idx="3017">
                  <c:v>5.1563326045392134E-3</c:v>
                </c:pt>
                <c:pt idx="3018">
                  <c:v>5.1859757647403394E-3</c:v>
                </c:pt>
                <c:pt idx="3019">
                  <c:v>5.2056183181412924E-3</c:v>
                </c:pt>
                <c:pt idx="3020">
                  <c:v>5.2352602647840422E-3</c:v>
                </c:pt>
                <c:pt idx="3021">
                  <c:v>5.2649016047104915E-3</c:v>
                </c:pt>
                <c:pt idx="3022">
                  <c:v>5.2945423379627014E-3</c:v>
                </c:pt>
                <c:pt idx="3023">
                  <c:v>5.3241824645826894E-3</c:v>
                </c:pt>
                <c:pt idx="3024">
                  <c:v>5.3538219846124089E-3</c:v>
                </c:pt>
                <c:pt idx="3025">
                  <c:v>5.3934608980937574E-3</c:v>
                </c:pt>
                <c:pt idx="3026">
                  <c:v>5.4330992050688988E-3</c:v>
                </c:pt>
                <c:pt idx="3027">
                  <c:v>5.4727369055796631E-3</c:v>
                </c:pt>
                <c:pt idx="3028">
                  <c:v>5.5123739996680923E-3</c:v>
                </c:pt>
                <c:pt idx="3029">
                  <c:v>5.5520104873762483E-3</c:v>
                </c:pt>
                <c:pt idx="3030">
                  <c:v>5.5916463687460134E-3</c:v>
                </c:pt>
                <c:pt idx="3031">
                  <c:v>5.6312816438194814E-3</c:v>
                </c:pt>
                <c:pt idx="3032">
                  <c:v>5.6709163126384965E-3</c:v>
                </c:pt>
                <c:pt idx="3033">
                  <c:v>5.7105503752451214E-3</c:v>
                </c:pt>
                <c:pt idx="3034">
                  <c:v>5.7501838316814102E-3</c:v>
                </c:pt>
                <c:pt idx="3035">
                  <c:v>5.7598166819892924E-3</c:v>
                </c:pt>
                <c:pt idx="3036">
                  <c:v>5.7694489262107114E-3</c:v>
                </c:pt>
                <c:pt idx="3037">
                  <c:v>5.7790805643877004E-3</c:v>
                </c:pt>
                <c:pt idx="3038">
                  <c:v>5.7887115965622503E-3</c:v>
                </c:pt>
                <c:pt idx="3039">
                  <c:v>5.7983420227763907E-3</c:v>
                </c:pt>
                <c:pt idx="3040">
                  <c:v>5.8079718430719945E-3</c:v>
                </c:pt>
                <c:pt idx="3041">
                  <c:v>5.8176010574911424E-3</c:v>
                </c:pt>
                <c:pt idx="3042">
                  <c:v>5.8272296660758227E-3</c:v>
                </c:pt>
                <c:pt idx="3043">
                  <c:v>5.8368576688680503E-3</c:v>
                </c:pt>
                <c:pt idx="3044">
                  <c:v>5.8464850659096512E-3</c:v>
                </c:pt>
                <c:pt idx="3045">
                  <c:v>5.8261118572427275E-3</c:v>
                </c:pt>
                <c:pt idx="3046">
                  <c:v>5.8057380429093718E-3</c:v>
                </c:pt>
                <c:pt idx="3047">
                  <c:v>5.785363622951423E-3</c:v>
                </c:pt>
                <c:pt idx="3048">
                  <c:v>5.7649885974108417E-3</c:v>
                </c:pt>
                <c:pt idx="3049">
                  <c:v>5.744612966329693E-3</c:v>
                </c:pt>
                <c:pt idx="3050">
                  <c:v>5.7242367297500084E-3</c:v>
                </c:pt>
                <c:pt idx="3051">
                  <c:v>5.7038598877137475E-3</c:v>
                </c:pt>
                <c:pt idx="3052">
                  <c:v>5.6834824402627934E-3</c:v>
                </c:pt>
                <c:pt idx="3053">
                  <c:v>5.6631043874392495E-3</c:v>
                </c:pt>
                <c:pt idx="3054">
                  <c:v>5.6327257292850541E-3</c:v>
                </c:pt>
                <c:pt idx="3055">
                  <c:v>5.6123464658422405E-3</c:v>
                </c:pt>
                <c:pt idx="3056">
                  <c:v>5.5819665971527923E-3</c:v>
                </c:pt>
                <c:pt idx="3057">
                  <c:v>5.5515861232585994E-3</c:v>
                </c:pt>
                <c:pt idx="3058">
                  <c:v>5.5312050442018401E-3</c:v>
                </c:pt>
                <c:pt idx="3059">
                  <c:v>5.5008233600243031E-3</c:v>
                </c:pt>
                <c:pt idx="3060">
                  <c:v>5.4704410707680541E-3</c:v>
                </c:pt>
                <c:pt idx="3061">
                  <c:v>5.4500581764750384E-3</c:v>
                </c:pt>
                <c:pt idx="3062">
                  <c:v>5.4196746771873784E-3</c:v>
                </c:pt>
                <c:pt idx="3063">
                  <c:v>5.3892905729469032E-3</c:v>
                </c:pt>
                <c:pt idx="3064">
                  <c:v>5.3689058637957131E-3</c:v>
                </c:pt>
                <c:pt idx="3065">
                  <c:v>5.3085205497757455E-3</c:v>
                </c:pt>
                <c:pt idx="3066">
                  <c:v>5.2481346309290189E-3</c:v>
                </c:pt>
                <c:pt idx="3067">
                  <c:v>5.1977481072974794E-3</c:v>
                </c:pt>
                <c:pt idx="3068">
                  <c:v>5.1373609789231514E-3</c:v>
                </c:pt>
                <c:pt idx="3069">
                  <c:v>5.0769732458479724E-3</c:v>
                </c:pt>
                <c:pt idx="3070">
                  <c:v>5.0165849081139895E-3</c:v>
                </c:pt>
                <c:pt idx="3071">
                  <c:v>4.9661959657632E-3</c:v>
                </c:pt>
                <c:pt idx="3072">
                  <c:v>4.9058064188375813E-3</c:v>
                </c:pt>
                <c:pt idx="3073">
                  <c:v>4.8454162673789679E-3</c:v>
                </c:pt>
                <c:pt idx="3074">
                  <c:v>4.7850255114295914E-3</c:v>
                </c:pt>
                <c:pt idx="3075">
                  <c:v>4.6946341510312696E-3</c:v>
                </c:pt>
                <c:pt idx="3076">
                  <c:v>4.5942421862260824E-3</c:v>
                </c:pt>
                <c:pt idx="3077">
                  <c:v>4.5038496170559383E-3</c:v>
                </c:pt>
                <c:pt idx="3078">
                  <c:v>4.4134564435629161E-3</c:v>
                </c:pt>
                <c:pt idx="3079">
                  <c:v>4.3130626657889434E-3</c:v>
                </c:pt>
                <c:pt idx="3080">
                  <c:v>4.2226682837759894E-3</c:v>
                </c:pt>
                <c:pt idx="3081">
                  <c:v>4.1322732975661424E-3</c:v>
                </c:pt>
                <c:pt idx="3082">
                  <c:v>4.0318777072013137E-3</c:v>
                </c:pt>
                <c:pt idx="3083">
                  <c:v>3.9414815127234099E-3</c:v>
                </c:pt>
                <c:pt idx="3084">
                  <c:v>3.8410847141745852E-3</c:v>
                </c:pt>
                <c:pt idx="3085">
                  <c:v>3.7406873115967392E-3</c:v>
                </c:pt>
                <c:pt idx="3086">
                  <c:v>3.6402893050319299E-3</c:v>
                </c:pt>
                <c:pt idx="3087">
                  <c:v>3.5398906945220202E-3</c:v>
                </c:pt>
                <c:pt idx="3088">
                  <c:v>3.4394914801091081E-3</c:v>
                </c:pt>
                <c:pt idx="3089">
                  <c:v>3.3390916618351051E-3</c:v>
                </c:pt>
                <c:pt idx="3090">
                  <c:v>3.2386912397420397E-3</c:v>
                </c:pt>
                <c:pt idx="3091">
                  <c:v>3.1382902138718852E-3</c:v>
                </c:pt>
                <c:pt idx="3092">
                  <c:v>3.0378885842666592E-3</c:v>
                </c:pt>
                <c:pt idx="3093">
                  <c:v>2.9374863509683412E-3</c:v>
                </c:pt>
                <c:pt idx="3094">
                  <c:v>2.8470835140188282E-3</c:v>
                </c:pt>
                <c:pt idx="3095">
                  <c:v>2.876680073460286E-3</c:v>
                </c:pt>
                <c:pt idx="3096">
                  <c:v>2.9062760293345198E-3</c:v>
                </c:pt>
                <c:pt idx="3097">
                  <c:v>2.9358713816836635E-3</c:v>
                </c:pt>
                <c:pt idx="3098">
                  <c:v>2.9654661305496266E-3</c:v>
                </c:pt>
                <c:pt idx="3099">
                  <c:v>2.9850602759744099E-3</c:v>
                </c:pt>
                <c:pt idx="3100">
                  <c:v>3.0146538179999802E-3</c:v>
                </c:pt>
                <c:pt idx="3101">
                  <c:v>3.0442467566684671E-3</c:v>
                </c:pt>
                <c:pt idx="3102">
                  <c:v>3.0738390920216235E-3</c:v>
                </c:pt>
                <c:pt idx="3103">
                  <c:v>3.1034308241015751E-3</c:v>
                </c:pt>
                <c:pt idx="3104">
                  <c:v>3.143021952950336E-3</c:v>
                </c:pt>
                <c:pt idx="3105">
                  <c:v>3.3126124786097538E-3</c:v>
                </c:pt>
                <c:pt idx="3106">
                  <c:v>3.4922024011219688E-3</c:v>
                </c:pt>
                <c:pt idx="3107">
                  <c:v>3.6617917205289422E-3</c:v>
                </c:pt>
                <c:pt idx="3108">
                  <c:v>3.8413804368725812E-3</c:v>
                </c:pt>
                <c:pt idx="3109">
                  <c:v>4.0109685501949488E-3</c:v>
                </c:pt>
                <c:pt idx="3110">
                  <c:v>4.1905560605380275E-3</c:v>
                </c:pt>
                <c:pt idx="3111">
                  <c:v>4.3601429679437373E-3</c:v>
                </c:pt>
                <c:pt idx="3112">
                  <c:v>4.5397292724541861E-3</c:v>
                </c:pt>
                <c:pt idx="3113">
                  <c:v>4.7093149741112023E-3</c:v>
                </c:pt>
                <c:pt idx="3114">
                  <c:v>4.8889000729569155E-3</c:v>
                </c:pt>
                <c:pt idx="3115">
                  <c:v>5.0584845690332765E-3</c:v>
                </c:pt>
                <c:pt idx="3116">
                  <c:v>5.2380684623822777E-3</c:v>
                </c:pt>
                <c:pt idx="3117">
                  <c:v>5.4076517530458326E-3</c:v>
                </c:pt>
                <c:pt idx="3118">
                  <c:v>5.587234441065958E-3</c:v>
                </c:pt>
                <c:pt idx="3119">
                  <c:v>5.7568165264846923E-3</c:v>
                </c:pt>
                <c:pt idx="3120">
                  <c:v>5.9363980093440688E-3</c:v>
                </c:pt>
                <c:pt idx="3121">
                  <c:v>6.1159788896859016E-3</c:v>
                </c:pt>
                <c:pt idx="3122">
                  <c:v>6.2855591675523301E-3</c:v>
                </c:pt>
                <c:pt idx="3123">
                  <c:v>6.4651388429852455E-3</c:v>
                </c:pt>
                <c:pt idx="3124">
                  <c:v>6.6347179160267345E-3</c:v>
                </c:pt>
                <c:pt idx="3125">
                  <c:v>6.7642963867187824E-3</c:v>
                </c:pt>
                <c:pt idx="3126">
                  <c:v>6.8938742551032384E-3</c:v>
                </c:pt>
                <c:pt idx="3127">
                  <c:v>7.0234515212221904E-3</c:v>
                </c:pt>
                <c:pt idx="3128">
                  <c:v>7.1530281851177237E-3</c:v>
                </c:pt>
                <c:pt idx="3129">
                  <c:v>7.2926042468316474E-3</c:v>
                </c:pt>
                <c:pt idx="3130">
                  <c:v>7.422179706406018E-3</c:v>
                </c:pt>
                <c:pt idx="3131">
                  <c:v>7.551754563882877E-3</c:v>
                </c:pt>
                <c:pt idx="3132">
                  <c:v>7.6813288193040936E-3</c:v>
                </c:pt>
                <c:pt idx="3133">
                  <c:v>7.8209024727117493E-3</c:v>
                </c:pt>
                <c:pt idx="3134">
                  <c:v>7.9404755241478733E-3</c:v>
                </c:pt>
                <c:pt idx="3135">
                  <c:v>8.0200479736542707E-3</c:v>
                </c:pt>
                <c:pt idx="3136">
                  <c:v>8.0896198212731026E-3</c:v>
                </c:pt>
                <c:pt idx="3137">
                  <c:v>8.1691910670463747E-3</c:v>
                </c:pt>
                <c:pt idx="3138">
                  <c:v>8.2487617110157882E-3</c:v>
                </c:pt>
                <c:pt idx="3139">
                  <c:v>8.3283317532237278E-3</c:v>
                </c:pt>
                <c:pt idx="3140">
                  <c:v>8.3979011937119711E-3</c:v>
                </c:pt>
                <c:pt idx="3141">
                  <c:v>8.4774700325225567E-3</c:v>
                </c:pt>
                <c:pt idx="3142">
                  <c:v>8.5570382696974548E-3</c:v>
                </c:pt>
                <c:pt idx="3143">
                  <c:v>8.6366059052786267E-3</c:v>
                </c:pt>
                <c:pt idx="3144">
                  <c:v>8.7061729393081103E-3</c:v>
                </c:pt>
                <c:pt idx="3145">
                  <c:v>8.7857393718278574E-3</c:v>
                </c:pt>
                <c:pt idx="3146">
                  <c:v>8.8653052028798314E-3</c:v>
                </c:pt>
                <c:pt idx="3147">
                  <c:v>8.9348704325059591E-3</c:v>
                </c:pt>
                <c:pt idx="3148">
                  <c:v>9.014435060748496E-3</c:v>
                </c:pt>
                <c:pt idx="3149">
                  <c:v>9.0939990876491208E-3</c:v>
                </c:pt>
                <c:pt idx="3150">
                  <c:v>9.1735625132500793E-3</c:v>
                </c:pt>
                <c:pt idx="3151">
                  <c:v>9.2431253375931111E-3</c:v>
                </c:pt>
                <c:pt idx="3152">
                  <c:v>9.3226875607204662E-3</c:v>
                </c:pt>
                <c:pt idx="3153">
                  <c:v>9.4022491826738497E-3</c:v>
                </c:pt>
                <c:pt idx="3154">
                  <c:v>9.4718102034954468E-3</c:v>
                </c:pt>
                <c:pt idx="3155">
                  <c:v>9.4913706232272466E-3</c:v>
                </c:pt>
                <c:pt idx="3156">
                  <c:v>9.5109304419111473E-3</c:v>
                </c:pt>
                <c:pt idx="3157">
                  <c:v>9.5304896595893238E-3</c:v>
                </c:pt>
                <c:pt idx="3158">
                  <c:v>9.5600482763035146E-3</c:v>
                </c:pt>
                <c:pt idx="3159">
                  <c:v>9.5796062920957461E-3</c:v>
                </c:pt>
                <c:pt idx="3160">
                  <c:v>9.5991637070080293E-3</c:v>
                </c:pt>
                <c:pt idx="3161">
                  <c:v>9.6187205210824522E-3</c:v>
                </c:pt>
                <c:pt idx="3162">
                  <c:v>9.6382767343609621E-3</c:v>
                </c:pt>
                <c:pt idx="3163">
                  <c:v>9.6678323468855874E-3</c:v>
                </c:pt>
                <c:pt idx="3164">
                  <c:v>9.6773873586981224E-3</c:v>
                </c:pt>
                <c:pt idx="3165">
                  <c:v>9.6769417698407724E-3</c:v>
                </c:pt>
                <c:pt idx="3166">
                  <c:v>9.6764955803554566E-3</c:v>
                </c:pt>
                <c:pt idx="3167">
                  <c:v>9.6760487902840808E-3</c:v>
                </c:pt>
                <c:pt idx="3168">
                  <c:v>9.6756013996688317E-3</c:v>
                </c:pt>
                <c:pt idx="3169">
                  <c:v>9.6651534085513968E-3</c:v>
                </c:pt>
                <c:pt idx="3170">
                  <c:v>9.6647048169740315E-3</c:v>
                </c:pt>
                <c:pt idx="3171">
                  <c:v>9.6642556249785516E-3</c:v>
                </c:pt>
                <c:pt idx="3172">
                  <c:v>9.6638058326072186E-3</c:v>
                </c:pt>
                <c:pt idx="3173">
                  <c:v>9.6533554399015724E-3</c:v>
                </c:pt>
                <c:pt idx="3174">
                  <c:v>9.6429044469039746E-3</c:v>
                </c:pt>
                <c:pt idx="3175">
                  <c:v>9.602452853656393E-3</c:v>
                </c:pt>
                <c:pt idx="3176">
                  <c:v>9.5520006602004548E-3</c:v>
                </c:pt>
                <c:pt idx="3177">
                  <c:v>9.5115478665785524E-3</c:v>
                </c:pt>
                <c:pt idx="3178">
                  <c:v>9.4610944728325003E-3</c:v>
                </c:pt>
                <c:pt idx="3179">
                  <c:v>9.4206404790044152E-3</c:v>
                </c:pt>
                <c:pt idx="3180">
                  <c:v>9.3701858851360596E-3</c:v>
                </c:pt>
                <c:pt idx="3181">
                  <c:v>9.329730691269595E-3</c:v>
                </c:pt>
                <c:pt idx="3182">
                  <c:v>9.2792748974468708E-3</c:v>
                </c:pt>
                <c:pt idx="3183">
                  <c:v>9.2388185037100019E-3</c:v>
                </c:pt>
                <c:pt idx="3184">
                  <c:v>9.1883615101009675E-3</c:v>
                </c:pt>
                <c:pt idx="3185">
                  <c:v>9.1179039166617293E-3</c:v>
                </c:pt>
                <c:pt idx="3186">
                  <c:v>9.0474457234343275E-3</c:v>
                </c:pt>
                <c:pt idx="3187">
                  <c:v>8.9769869304607407E-3</c:v>
                </c:pt>
                <c:pt idx="3188">
                  <c:v>8.9065275377828244E-3</c:v>
                </c:pt>
                <c:pt idx="3189">
                  <c:v>8.8360675454425067E-3</c:v>
                </c:pt>
                <c:pt idx="3190">
                  <c:v>8.7656069534821184E-3</c:v>
                </c:pt>
                <c:pt idx="3191">
                  <c:v>8.6951457619432737E-3</c:v>
                </c:pt>
                <c:pt idx="3192">
                  <c:v>8.6246839708682983E-3</c:v>
                </c:pt>
                <c:pt idx="3193">
                  <c:v>8.554221580298893E-3</c:v>
                </c:pt>
                <c:pt idx="3194">
                  <c:v>8.4837585902772811E-3</c:v>
                </c:pt>
                <c:pt idx="3195">
                  <c:v>8.3932950008452981E-3</c:v>
                </c:pt>
                <c:pt idx="3196">
                  <c:v>8.2928308120450243E-3</c:v>
                </c:pt>
                <c:pt idx="3197">
                  <c:v>8.2023660239182727E-3</c:v>
                </c:pt>
                <c:pt idx="3198">
                  <c:v>8.1019006365072622E-3</c:v>
                </c:pt>
                <c:pt idx="3199">
                  <c:v>8.0114346498538248E-3</c:v>
                </c:pt>
                <c:pt idx="3200">
                  <c:v>7.9209680639999724E-3</c:v>
                </c:pt>
                <c:pt idx="3201">
                  <c:v>7.820500878987835E-3</c:v>
                </c:pt>
                <c:pt idx="3202">
                  <c:v>7.7300330948592913E-3</c:v>
                </c:pt>
                <c:pt idx="3203">
                  <c:v>7.6295647116561924E-3</c:v>
                </c:pt>
                <c:pt idx="3204">
                  <c:v>7.5190957294207026E-3</c:v>
                </c:pt>
                <c:pt idx="3205">
                  <c:v>7.3286261481947945E-3</c:v>
                </c:pt>
                <c:pt idx="3206">
                  <c:v>7.1381559680203915E-3</c:v>
                </c:pt>
                <c:pt idx="3207">
                  <c:v>6.9376851889395713E-3</c:v>
                </c:pt>
                <c:pt idx="3208">
                  <c:v>6.747213810994219E-3</c:v>
                </c:pt>
                <c:pt idx="3209">
                  <c:v>6.5567418342263916E-3</c:v>
                </c:pt>
                <c:pt idx="3210">
                  <c:v>6.3662692586780034E-3</c:v>
                </c:pt>
                <c:pt idx="3211">
                  <c:v>6.175796084391197E-3</c:v>
                </c:pt>
                <c:pt idx="3212">
                  <c:v>5.9853223114077576E-3</c:v>
                </c:pt>
                <c:pt idx="3213">
                  <c:v>5.7848479397697994E-3</c:v>
                </c:pt>
                <c:pt idx="3214">
                  <c:v>5.6043729695192694E-3</c:v>
                </c:pt>
                <c:pt idx="3215">
                  <c:v>5.423897400698291E-3</c:v>
                </c:pt>
                <c:pt idx="3216">
                  <c:v>5.2534212333486862E-3</c:v>
                </c:pt>
                <c:pt idx="3217">
                  <c:v>5.0829444675123724E-3</c:v>
                </c:pt>
                <c:pt idx="3218">
                  <c:v>4.9024671032316365E-3</c:v>
                </c:pt>
                <c:pt idx="3219">
                  <c:v>4.7319891405481831E-3</c:v>
                </c:pt>
                <c:pt idx="3220">
                  <c:v>4.5615105795039756E-3</c:v>
                </c:pt>
                <c:pt idx="3221">
                  <c:v>4.3810314201412903E-3</c:v>
                </c:pt>
                <c:pt idx="3222">
                  <c:v>4.2105516625018935E-3</c:v>
                </c:pt>
                <c:pt idx="3223">
                  <c:v>4.0400713066278734E-3</c:v>
                </c:pt>
                <c:pt idx="3224">
                  <c:v>3.8695903525611799E-3</c:v>
                </c:pt>
                <c:pt idx="3225">
                  <c:v>3.7091088003437292E-3</c:v>
                </c:pt>
                <c:pt idx="3226">
                  <c:v>3.538626650017656E-3</c:v>
                </c:pt>
                <c:pt idx="3227">
                  <c:v>3.3781439016248305E-3</c:v>
                </c:pt>
                <c:pt idx="3228">
                  <c:v>3.217660555207297E-3</c:v>
                </c:pt>
                <c:pt idx="3229">
                  <c:v>3.057176610807085E-3</c:v>
                </c:pt>
                <c:pt idx="3230">
                  <c:v>2.8966920684660451E-3</c:v>
                </c:pt>
                <c:pt idx="3231">
                  <c:v>2.7362069282262651E-3</c:v>
                </c:pt>
                <c:pt idx="3232">
                  <c:v>2.5757211901297206E-3</c:v>
                </c:pt>
                <c:pt idx="3233">
                  <c:v>2.4152348542183242E-3</c:v>
                </c:pt>
                <c:pt idx="3234">
                  <c:v>2.2447479205342001E-3</c:v>
                </c:pt>
                <c:pt idx="3235">
                  <c:v>2.0742603891192577E-3</c:v>
                </c:pt>
                <c:pt idx="3236">
                  <c:v>1.9037722600155165E-3</c:v>
                </c:pt>
                <c:pt idx="3237">
                  <c:v>1.7232835332648981E-3</c:v>
                </c:pt>
                <c:pt idx="3238">
                  <c:v>1.5527942089094678E-3</c:v>
                </c:pt>
                <c:pt idx="3239">
                  <c:v>1.3823042869911541E-3</c:v>
                </c:pt>
                <c:pt idx="3240">
                  <c:v>1.2018137675519902E-3</c:v>
                </c:pt>
                <c:pt idx="3241">
                  <c:v>1.031322650633909E-3</c:v>
                </c:pt>
                <c:pt idx="3242">
                  <c:v>8.6083093627903329E-4</c:v>
                </c:pt>
                <c:pt idx="3243">
                  <c:v>6.8033862452918429E-4</c:v>
                </c:pt>
                <c:pt idx="3244">
                  <c:v>5.0984571542644994E-4</c:v>
                </c:pt>
                <c:pt idx="3245">
                  <c:v>3.4935220901275116E-4</c:v>
                </c:pt>
                <c:pt idx="3246">
                  <c:v>1.8885810533017682E-4</c:v>
                </c:pt>
                <c:pt idx="3247">
                  <c:v>2.8363404420583891E-5</c:v>
                </c:pt>
                <c:pt idx="3248">
                  <c:v>-1.3213189367394841E-4</c:v>
                </c:pt>
                <c:pt idx="3249">
                  <c:v>-2.9262778891148145E-4</c:v>
                </c:pt>
                <c:pt idx="3250">
                  <c:v>-4.5312428124997232E-4</c:v>
                </c:pt>
                <c:pt idx="3251">
                  <c:v>-6.2362137064745423E-4</c:v>
                </c:pt>
                <c:pt idx="3252">
                  <c:v>-7.8411905706196952E-4</c:v>
                </c:pt>
                <c:pt idx="3253">
                  <c:v>-9.4461734045153656E-4</c:v>
                </c:pt>
                <c:pt idx="3254">
                  <c:v>-1.075116220774136E-3</c:v>
                </c:pt>
                <c:pt idx="3255">
                  <c:v>-1.135615697987786E-3</c:v>
                </c:pt>
                <c:pt idx="3256">
                  <c:v>-1.2061157720504589E-3</c:v>
                </c:pt>
                <c:pt idx="3257">
                  <c:v>-1.2666164429201987E-3</c:v>
                </c:pt>
                <c:pt idx="3258">
                  <c:v>-1.3271177105549925E-3</c:v>
                </c:pt>
                <c:pt idx="3259">
                  <c:v>-1.3976195749129477E-3</c:v>
                </c:pt>
                <c:pt idx="3260">
                  <c:v>-1.4581220359519721E-3</c:v>
                </c:pt>
                <c:pt idx="3261">
                  <c:v>-1.5186250936301549E-3</c:v>
                </c:pt>
                <c:pt idx="3262">
                  <c:v>-1.5891287479054272E-3</c:v>
                </c:pt>
                <c:pt idx="3263">
                  <c:v>-1.6496329987358909E-3</c:v>
                </c:pt>
                <c:pt idx="3264">
                  <c:v>-1.6901378460795332E-3</c:v>
                </c:pt>
                <c:pt idx="3265">
                  <c:v>-1.670643289894255E-3</c:v>
                </c:pt>
                <c:pt idx="3266">
                  <c:v>-1.6611493301381961E-3</c:v>
                </c:pt>
                <c:pt idx="3267">
                  <c:v>-1.6416559667693364E-3</c:v>
                </c:pt>
                <c:pt idx="3268">
                  <c:v>-1.6321631997456647E-3</c:v>
                </c:pt>
                <c:pt idx="3269">
                  <c:v>-1.6126710290252481E-3</c:v>
                </c:pt>
                <c:pt idx="3270">
                  <c:v>-1.5931794545660325E-3</c:v>
                </c:pt>
                <c:pt idx="3271">
                  <c:v>-1.5836884763260443E-3</c:v>
                </c:pt>
                <c:pt idx="3272">
                  <c:v>-1.5641980942632612E-3</c:v>
                </c:pt>
                <c:pt idx="3273">
                  <c:v>-1.5547083083357921E-3</c:v>
                </c:pt>
                <c:pt idx="3274">
                  <c:v>-1.5152191185016121E-3</c:v>
                </c:pt>
                <c:pt idx="3275">
                  <c:v>-1.4257305247187095E-3</c:v>
                </c:pt>
                <c:pt idx="3276">
                  <c:v>-1.3362425269451289E-3</c:v>
                </c:pt>
                <c:pt idx="3277">
                  <c:v>-1.2467551251388708E-3</c:v>
                </c:pt>
                <c:pt idx="3278">
                  <c:v>-1.1572683192579147E-3</c:v>
                </c:pt>
                <c:pt idx="3279">
                  <c:v>-1.0677821092602933E-3</c:v>
                </c:pt>
                <c:pt idx="3280">
                  <c:v>-9.7829649510400708E-4</c:v>
                </c:pt>
                <c:pt idx="3281">
                  <c:v>-8.888114767470755E-4</c:v>
                </c:pt>
                <c:pt idx="3282">
                  <c:v>-7.9932705414756866E-4</c:v>
                </c:pt>
                <c:pt idx="3283">
                  <c:v>-7.0984322726336604E-4</c:v>
                </c:pt>
                <c:pt idx="3284">
                  <c:v>-6.3035999605262703E-4</c:v>
                </c:pt>
                <c:pt idx="3285">
                  <c:v>-5.5087736047327359E-4</c:v>
                </c:pt>
                <c:pt idx="3286">
                  <c:v>-4.7139532048334933E-4</c:v>
                </c:pt>
                <c:pt idx="3287">
                  <c:v>-3.9191387604076437E-4</c:v>
                </c:pt>
                <c:pt idx="3288">
                  <c:v>-3.2243302710372303E-4</c:v>
                </c:pt>
                <c:pt idx="3289">
                  <c:v>-2.4295277363009784E-4</c:v>
                </c:pt>
                <c:pt idx="3290">
                  <c:v>-1.6347311557798907E-4</c:v>
                </c:pt>
                <c:pt idx="3291">
                  <c:v>-9.3994052905334093E-5</c:v>
                </c:pt>
                <c:pt idx="3292">
                  <c:v>-1.4515585570168491E-5</c:v>
                </c:pt>
                <c:pt idx="3293">
                  <c:v>6.4962286469461602E-5</c:v>
                </c:pt>
                <c:pt idx="3294">
                  <c:v>1.244395632556684E-4</c:v>
                </c:pt>
                <c:pt idx="3295">
                  <c:v>1.6391624483022649E-4</c:v>
                </c:pt>
                <c:pt idx="3296">
                  <c:v>1.9339233123533145E-4</c:v>
                </c:pt>
                <c:pt idx="3297">
                  <c:v>2.2286782251287884E-4</c:v>
                </c:pt>
                <c:pt idx="3298">
                  <c:v>2.6234271870481836E-4</c:v>
                </c:pt>
                <c:pt idx="3299">
                  <c:v>2.9181701985320414E-4</c:v>
                </c:pt>
                <c:pt idx="3300">
                  <c:v>3.3129072599999589E-4</c:v>
                </c:pt>
                <c:pt idx="3301">
                  <c:v>3.6076383718722515E-4</c:v>
                </c:pt>
                <c:pt idx="3302">
                  <c:v>4.0023635345682099E-4</c:v>
                </c:pt>
                <c:pt idx="3303">
                  <c:v>4.2970827485075408E-4</c:v>
                </c:pt>
                <c:pt idx="3304">
                  <c:v>4.6917960141110529E-4</c:v>
                </c:pt>
                <c:pt idx="3305">
                  <c:v>5.0865033317976484E-4</c:v>
                </c:pt>
                <c:pt idx="3306">
                  <c:v>5.4812047019878803E-4</c:v>
                </c:pt>
                <c:pt idx="3307">
                  <c:v>5.875900125101067E-4</c:v>
                </c:pt>
                <c:pt idx="3308">
                  <c:v>6.2705896015577704E-4</c:v>
                </c:pt>
                <c:pt idx="3309">
                  <c:v>6.6652731317776604E-4</c:v>
                </c:pt>
                <c:pt idx="3310">
                  <c:v>7.0599507161803513E-4</c:v>
                </c:pt>
                <c:pt idx="3311">
                  <c:v>7.4546223551858371E-4</c:v>
                </c:pt>
                <c:pt idx="3312">
                  <c:v>7.8492880492134665E-4</c:v>
                </c:pt>
                <c:pt idx="3313">
                  <c:v>8.2439477986839848E-4</c:v>
                </c:pt>
                <c:pt idx="3314">
                  <c:v>8.7386016040169601E-4</c:v>
                </c:pt>
                <c:pt idx="3315">
                  <c:v>9.2332494656330321E-4</c:v>
                </c:pt>
                <c:pt idx="3316">
                  <c:v>9.7278913839501859E-4</c:v>
                </c:pt>
                <c:pt idx="3317">
                  <c:v>1.0322527359390224E-3</c:v>
                </c:pt>
                <c:pt idx="3318">
                  <c:v>1.0817157392371823E-3</c:v>
                </c:pt>
                <c:pt idx="3319">
                  <c:v>1.1311781483315342E-3</c:v>
                </c:pt>
                <c:pt idx="3320">
                  <c:v>1.1806399632639877E-3</c:v>
                </c:pt>
                <c:pt idx="3321">
                  <c:v>1.2401011840766961E-3</c:v>
                </c:pt>
                <c:pt idx="3322">
                  <c:v>1.2895618108115241E-3</c:v>
                </c:pt>
                <c:pt idx="3323">
                  <c:v>1.3390218435104517E-3</c:v>
                </c:pt>
                <c:pt idx="3324">
                  <c:v>1.3884812822155821E-3</c:v>
                </c:pt>
                <c:pt idx="3325">
                  <c:v>1.4279401269687404E-3</c:v>
                </c:pt>
                <c:pt idx="3326">
                  <c:v>1.4673983778120678E-3</c:v>
                </c:pt>
                <c:pt idx="3327">
                  <c:v>1.5068560347874034E-3</c:v>
                </c:pt>
                <c:pt idx="3328">
                  <c:v>1.5463130979368809E-3</c:v>
                </c:pt>
                <c:pt idx="3329">
                  <c:v>1.5857695673024697E-3</c:v>
                </c:pt>
                <c:pt idx="3330">
                  <c:v>1.6252254429260445E-3</c:v>
                </c:pt>
                <c:pt idx="3331">
                  <c:v>1.6746807248496499E-3</c:v>
                </c:pt>
                <c:pt idx="3332">
                  <c:v>1.7141354131152981E-3</c:v>
                </c:pt>
                <c:pt idx="3333">
                  <c:v>1.753589507764941E-3</c:v>
                </c:pt>
                <c:pt idx="3334">
                  <c:v>1.7730430088406313E-3</c:v>
                </c:pt>
                <c:pt idx="3335">
                  <c:v>1.7824959163842762E-3</c:v>
                </c:pt>
                <c:pt idx="3336">
                  <c:v>1.7819482304378687E-3</c:v>
                </c:pt>
                <c:pt idx="3337">
                  <c:v>1.781399951043483E-3</c:v>
                </c:pt>
                <c:pt idx="3338">
                  <c:v>1.790851078243042E-3</c:v>
                </c:pt>
                <c:pt idx="3339">
                  <c:v>1.7903016120786042E-3</c:v>
                </c:pt>
                <c:pt idx="3340">
                  <c:v>1.799751552592016E-3</c:v>
                </c:pt>
                <c:pt idx="3341">
                  <c:v>1.7992008998253541E-3</c:v>
                </c:pt>
                <c:pt idx="3342">
                  <c:v>1.7986496538205943E-3</c:v>
                </c:pt>
                <c:pt idx="3343">
                  <c:v>1.808097814619781E-3</c:v>
                </c:pt>
                <c:pt idx="3344">
                  <c:v>1.8075453822648524E-3</c:v>
                </c:pt>
                <c:pt idx="3345">
                  <c:v>1.8169923567978041E-3</c:v>
                </c:pt>
                <c:pt idx="3346">
                  <c:v>1.8264387382605854E-3</c:v>
                </c:pt>
                <c:pt idx="3347">
                  <c:v>1.8358845266952079E-3</c:v>
                </c:pt>
                <c:pt idx="3348">
                  <c:v>1.8453297221436571E-3</c:v>
                </c:pt>
                <c:pt idx="3349">
                  <c:v>1.8547743246479322E-3</c:v>
                </c:pt>
                <c:pt idx="3350">
                  <c:v>1.8642183342500592E-3</c:v>
                </c:pt>
                <c:pt idx="3351">
                  <c:v>1.873661750991934E-3</c:v>
                </c:pt>
                <c:pt idx="3352">
                  <c:v>1.8831045749156225E-3</c:v>
                </c:pt>
                <c:pt idx="3353">
                  <c:v>1.8925468060630567E-3</c:v>
                </c:pt>
                <c:pt idx="3354">
                  <c:v>1.8919884444762866E-3</c:v>
                </c:pt>
                <c:pt idx="3355">
                  <c:v>1.8714294901972517E-3</c:v>
                </c:pt>
                <c:pt idx="3356">
                  <c:v>1.8508699432679687E-3</c:v>
                </c:pt>
                <c:pt idx="3357">
                  <c:v>1.8303098037303978E-3</c:v>
                </c:pt>
                <c:pt idx="3358">
                  <c:v>1.8097490716266023E-3</c:v>
                </c:pt>
                <c:pt idx="3359">
                  <c:v>1.7891877469984698E-3</c:v>
                </c:pt>
                <c:pt idx="3360">
                  <c:v>1.7686258298880552E-3</c:v>
                </c:pt>
                <c:pt idx="3361">
                  <c:v>1.7480633203372801E-3</c:v>
                </c:pt>
                <c:pt idx="3362">
                  <c:v>1.7275002183881878E-3</c:v>
                </c:pt>
                <c:pt idx="3363">
                  <c:v>1.7069365240827512E-3</c:v>
                </c:pt>
                <c:pt idx="3364">
                  <c:v>1.6563722374629281E-3</c:v>
                </c:pt>
                <c:pt idx="3365">
                  <c:v>1.5858073585707521E-3</c:v>
                </c:pt>
                <c:pt idx="3366">
                  <c:v>1.5052418874481888E-3</c:v>
                </c:pt>
                <c:pt idx="3367">
                  <c:v>1.4346758241372919E-3</c:v>
                </c:pt>
                <c:pt idx="3368">
                  <c:v>1.3541091686799303E-3</c:v>
                </c:pt>
                <c:pt idx="3369">
                  <c:v>1.2735419211182077E-3</c:v>
                </c:pt>
                <c:pt idx="3370">
                  <c:v>1.202974081493974E-3</c:v>
                </c:pt>
                <c:pt idx="3371">
                  <c:v>1.1224056498493641E-3</c:v>
                </c:pt>
                <c:pt idx="3372">
                  <c:v>1.0518366262263501E-3</c:v>
                </c:pt>
                <c:pt idx="3373">
                  <c:v>9.7126701066680267E-4</c:v>
                </c:pt>
                <c:pt idx="3374">
                  <c:v>9.0069680321278067E-4</c:v>
                </c:pt>
                <c:pt idx="3375">
                  <c:v>8.2012600390626866E-4</c:v>
                </c:pt>
                <c:pt idx="3376">
                  <c:v>7.4955461278928138E-4</c:v>
                </c:pt>
                <c:pt idx="3377">
                  <c:v>6.6898262990375561E-4</c:v>
                </c:pt>
                <c:pt idx="3378">
                  <c:v>5.8841005529172707E-4</c:v>
                </c:pt>
                <c:pt idx="3379">
                  <c:v>5.1783688899512538E-4</c:v>
                </c:pt>
                <c:pt idx="3380">
                  <c:v>4.3726313105599333E-4</c:v>
                </c:pt>
                <c:pt idx="3381">
                  <c:v>3.6668878151630165E-4</c:v>
                </c:pt>
                <c:pt idx="3382">
                  <c:v>2.8611384041804592E-4</c:v>
                </c:pt>
                <c:pt idx="3383">
                  <c:v>2.155383078031886E-4</c:v>
                </c:pt>
                <c:pt idx="3384">
                  <c:v>1.4496218371379266E-4</c:v>
                </c:pt>
                <c:pt idx="3385">
                  <c:v>9.4385468191738754E-5</c:v>
                </c:pt>
                <c:pt idx="3386">
                  <c:v>4.3808161279107471E-5</c:v>
                </c:pt>
                <c:pt idx="3387">
                  <c:v>-6.7697369821596109E-6</c:v>
                </c:pt>
                <c:pt idx="3388">
                  <c:v>-5.7348226550125096E-5</c:v>
                </c:pt>
                <c:pt idx="3389">
                  <c:v>-1.0792730738273821E-4</c:v>
                </c:pt>
                <c:pt idx="3390">
                  <c:v>-1.5850697943800562E-4</c:v>
                </c:pt>
                <c:pt idx="3391">
                  <c:v>-2.1908724267391544E-4</c:v>
                </c:pt>
                <c:pt idx="3392">
                  <c:v>-2.6966809704856431E-4</c:v>
                </c:pt>
                <c:pt idx="3393">
                  <c:v>-3.202495425198848E-4</c:v>
                </c:pt>
                <c:pt idx="3394">
                  <c:v>-3.6083157904595869E-4</c:v>
                </c:pt>
                <c:pt idx="3395">
                  <c:v>-3.8141420658474779E-4</c:v>
                </c:pt>
                <c:pt idx="3396">
                  <c:v>-4.1199742509428995E-4</c:v>
                </c:pt>
                <c:pt idx="3397">
                  <c:v>-4.4258123453255792E-4</c:v>
                </c:pt>
                <c:pt idx="3398">
                  <c:v>-4.6316563485757084E-4</c:v>
                </c:pt>
                <c:pt idx="3399">
                  <c:v>-4.9375062602741192E-4</c:v>
                </c:pt>
                <c:pt idx="3400">
                  <c:v>-5.2433620800002674E-4</c:v>
                </c:pt>
                <c:pt idx="3401">
                  <c:v>-5.4492238073337125E-4</c:v>
                </c:pt>
                <c:pt idx="3402">
                  <c:v>-5.7550914418560994E-4</c:v>
                </c:pt>
                <c:pt idx="3403">
                  <c:v>-6.0609649831461514E-4</c:v>
                </c:pt>
                <c:pt idx="3404">
                  <c:v>-6.2668444307853531E-4</c:v>
                </c:pt>
                <c:pt idx="3405">
                  <c:v>-6.2727297843524212E-4</c:v>
                </c:pt>
                <c:pt idx="3406">
                  <c:v>-6.3786210434280588E-4</c:v>
                </c:pt>
                <c:pt idx="3407">
                  <c:v>-6.484518207592612E-4</c:v>
                </c:pt>
                <c:pt idx="3408">
                  <c:v>-6.5904212764261738E-4</c:v>
                </c:pt>
                <c:pt idx="3409">
                  <c:v>-6.6963302495084975E-4</c:v>
                </c:pt>
                <c:pt idx="3410">
                  <c:v>-6.8022451264199439E-4</c:v>
                </c:pt>
                <c:pt idx="3411">
                  <c:v>-6.8081659067406922E-4</c:v>
                </c:pt>
                <c:pt idx="3412">
                  <c:v>-6.9140925900507523E-4</c:v>
                </c:pt>
                <c:pt idx="3413">
                  <c:v>-7.0200251759297593E-4</c:v>
                </c:pt>
                <c:pt idx="3414">
                  <c:v>-6.4259636639588515E-4</c:v>
                </c:pt>
                <c:pt idx="3415">
                  <c:v>-5.1319080537173833E-4</c:v>
                </c:pt>
                <c:pt idx="3416">
                  <c:v>-3.837858344785675E-4</c:v>
                </c:pt>
                <c:pt idx="3417">
                  <c:v>-2.4438145367442046E-4</c:v>
                </c:pt>
                <c:pt idx="3418">
                  <c:v>-1.1497766291723721E-4</c:v>
                </c:pt>
                <c:pt idx="3419">
                  <c:v>1.4425537834900183E-5</c:v>
                </c:pt>
                <c:pt idx="3420">
                  <c:v>1.438281486240146E-4</c:v>
                </c:pt>
                <c:pt idx="3421">
                  <c:v>2.8323016949211022E-4</c:v>
                </c:pt>
                <c:pt idx="3422">
                  <c:v>4.1263160048110592E-4</c:v>
                </c:pt>
                <c:pt idx="3423">
                  <c:v>5.4203244163306488E-4</c:v>
                </c:pt>
                <c:pt idx="3424">
                  <c:v>7.7143269298996279E-4</c:v>
                </c:pt>
                <c:pt idx="3425">
                  <c:v>1.1008323545937482E-3</c:v>
                </c:pt>
                <c:pt idx="3426">
                  <c:v>1.4302314264864123E-3</c:v>
                </c:pt>
                <c:pt idx="3427">
                  <c:v>1.7596299087100087E-3</c:v>
                </c:pt>
                <c:pt idx="3428">
                  <c:v>2.0790278013064906E-3</c:v>
                </c:pt>
                <c:pt idx="3429">
                  <c:v>2.408425104317824E-3</c:v>
                </c:pt>
                <c:pt idx="3430">
                  <c:v>2.7378218177860603E-3</c:v>
                </c:pt>
                <c:pt idx="3431">
                  <c:v>3.0672179417530689E-3</c:v>
                </c:pt>
                <c:pt idx="3432">
                  <c:v>3.3866134762609032E-3</c:v>
                </c:pt>
                <c:pt idx="3433">
                  <c:v>3.7160084213515576E-3</c:v>
                </c:pt>
                <c:pt idx="3434">
                  <c:v>4.0454027770670314E-3</c:v>
                </c:pt>
                <c:pt idx="3435">
                  <c:v>4.3647965434492619E-3</c:v>
                </c:pt>
                <c:pt idx="3436">
                  <c:v>4.6841897205402985E-3</c:v>
                </c:pt>
                <c:pt idx="3437">
                  <c:v>5.0035823083820824E-3</c:v>
                </c:pt>
                <c:pt idx="3438">
                  <c:v>5.3229743070166676E-3</c:v>
                </c:pt>
                <c:pt idx="3439">
                  <c:v>5.6523657164859456E-3</c:v>
                </c:pt>
                <c:pt idx="3440">
                  <c:v>5.9717565368319903E-3</c:v>
                </c:pt>
                <c:pt idx="3441">
                  <c:v>6.2911467680967824E-3</c:v>
                </c:pt>
                <c:pt idx="3442">
                  <c:v>6.6105364103222234E-3</c:v>
                </c:pt>
                <c:pt idx="3443">
                  <c:v>6.9299254635503934E-3</c:v>
                </c:pt>
                <c:pt idx="3444">
                  <c:v>7.219313927823298E-3</c:v>
                </c:pt>
                <c:pt idx="3445">
                  <c:v>7.4787018031828613E-3</c:v>
                </c:pt>
                <c:pt idx="3446">
                  <c:v>7.7380890896710103E-3</c:v>
                </c:pt>
                <c:pt idx="3447">
                  <c:v>7.9974757873297903E-3</c:v>
                </c:pt>
                <c:pt idx="3448">
                  <c:v>8.2568618962013066E-3</c:v>
                </c:pt>
                <c:pt idx="3449">
                  <c:v>8.516247416327373E-3</c:v>
                </c:pt>
                <c:pt idx="3450">
                  <c:v>8.7756323477500564E-3</c:v>
                </c:pt>
                <c:pt idx="3451">
                  <c:v>9.0450166905113247E-3</c:v>
                </c:pt>
                <c:pt idx="3452">
                  <c:v>9.3044004446532248E-3</c:v>
                </c:pt>
                <c:pt idx="3453">
                  <c:v>9.5637836102177142E-3</c:v>
                </c:pt>
                <c:pt idx="3454">
                  <c:v>9.7531661872467066E-3</c:v>
                </c:pt>
                <c:pt idx="3455">
                  <c:v>9.8825481757823536E-3</c:v>
                </c:pt>
                <c:pt idx="3456">
                  <c:v>1.0011929575866357E-2</c:v>
                </c:pt>
                <c:pt idx="3457">
                  <c:v>1.0141310387541017E-2</c:v>
                </c:pt>
                <c:pt idx="3458">
                  <c:v>1.0280690610848221E-2</c:v>
                </c:pt>
                <c:pt idx="3459">
                  <c:v>1.0410070245829944E-2</c:v>
                </c:pt>
                <c:pt idx="3460">
                  <c:v>1.0539449292528025E-2</c:v>
                </c:pt>
                <c:pt idx="3461">
                  <c:v>1.066882775098466E-2</c:v>
                </c:pt>
                <c:pt idx="3462">
                  <c:v>1.0798205621241758E-2</c:v>
                </c:pt>
                <c:pt idx="3463">
                  <c:v>1.0937582903341318E-2</c:v>
                </c:pt>
                <c:pt idx="3464">
                  <c:v>1.1026959597325341E-2</c:v>
                </c:pt>
                <c:pt idx="3465">
                  <c:v>1.1106335703235843E-2</c:v>
                </c:pt>
                <c:pt idx="3466">
                  <c:v>1.1175711221114605E-2</c:v>
                </c:pt>
                <c:pt idx="3467">
                  <c:v>1.1245086151003864E-2</c:v>
                </c:pt>
                <c:pt idx="3468">
                  <c:v>1.1314460492945521E-2</c:v>
                </c:pt>
                <c:pt idx="3469">
                  <c:v>1.1383834246981705E-2</c:v>
                </c:pt>
                <c:pt idx="3470">
                  <c:v>1.1453207413154004E-2</c:v>
                </c:pt>
                <c:pt idx="3471">
                  <c:v>1.1522579991504864E-2</c:v>
                </c:pt>
                <c:pt idx="3472">
                  <c:v>1.1591951982075913E-2</c:v>
                </c:pt>
                <c:pt idx="3473">
                  <c:v>1.1661323384909475E-2</c:v>
                </c:pt>
                <c:pt idx="3474">
                  <c:v>1.1700694200047256E-2</c:v>
                </c:pt>
                <c:pt idx="3475">
                  <c:v>1.171006442753128E-2</c:v>
                </c:pt>
                <c:pt idx="3476">
                  <c:v>1.1719434067403681E-2</c:v>
                </c:pt>
                <c:pt idx="3477">
                  <c:v>1.1728803119706442E-2</c:v>
                </c:pt>
                <c:pt idx="3478">
                  <c:v>1.1738171584481321E-2</c:v>
                </c:pt>
                <c:pt idx="3479">
                  <c:v>1.17475394617706E-2</c:v>
                </c:pt>
                <c:pt idx="3480">
                  <c:v>1.1756906751616E-2</c:v>
                </c:pt>
                <c:pt idx="3481">
                  <c:v>1.1766273454059731E-2</c:v>
                </c:pt>
                <c:pt idx="3482">
                  <c:v>1.1775639569143653E-2</c:v>
                </c:pt>
                <c:pt idx="3483">
                  <c:v>1.1785005096909912E-2</c:v>
                </c:pt>
                <c:pt idx="3484">
                  <c:v>1.1784370037400283E-2</c:v>
                </c:pt>
                <c:pt idx="3485">
                  <c:v>1.1763734390656831E-2</c:v>
                </c:pt>
                <c:pt idx="3486">
                  <c:v>1.1753098156721459E-2</c:v>
                </c:pt>
                <c:pt idx="3487">
                  <c:v>1.1732461335636511E-2</c:v>
                </c:pt>
                <c:pt idx="3488">
                  <c:v>1.1721823927443503E-2</c:v>
                </c:pt>
                <c:pt idx="3489">
                  <c:v>1.1701185932184765E-2</c:v>
                </c:pt>
                <c:pt idx="3490">
                  <c:v>1.1690547349902127E-2</c:v>
                </c:pt>
                <c:pt idx="3491">
                  <c:v>1.1679908180637501E-2</c:v>
                </c:pt>
                <c:pt idx="3492">
                  <c:v>1.1659268424433039E-2</c:v>
                </c:pt>
                <c:pt idx="3493">
                  <c:v>1.1648628081330778E-2</c:v>
                </c:pt>
                <c:pt idx="3494">
                  <c:v>1.1577987151372419E-2</c:v>
                </c:pt>
                <c:pt idx="3495">
                  <c:v>1.1487345634600308E-2</c:v>
                </c:pt>
                <c:pt idx="3496">
                  <c:v>1.1396703531056153E-2</c:v>
                </c:pt>
                <c:pt idx="3497">
                  <c:v>1.1296060840782081E-2</c:v>
                </c:pt>
                <c:pt idx="3498">
                  <c:v>1.1205417563819989E-2</c:v>
                </c:pt>
                <c:pt idx="3499">
                  <c:v>1.1104773700212072E-2</c:v>
                </c:pt>
                <c:pt idx="3500">
                  <c:v>1.1014129250000065E-2</c:v>
                </c:pt>
                <c:pt idx="3501">
                  <c:v>1.0923484213226097E-2</c:v>
                </c:pt>
                <c:pt idx="3502">
                  <c:v>1.0822838589932084E-2</c:v>
                </c:pt>
                <c:pt idx="3503">
                  <c:v>1.0732192380159978E-2</c:v>
                </c:pt>
                <c:pt idx="3504">
                  <c:v>1.06815455839519E-2</c:v>
                </c:pt>
                <c:pt idx="3505">
                  <c:v>1.0650898201349762E-2</c:v>
                </c:pt>
                <c:pt idx="3506">
                  <c:v>1.0620250232395581E-2</c:v>
                </c:pt>
                <c:pt idx="3507">
                  <c:v>1.0599601677131311E-2</c:v>
                </c:pt>
                <c:pt idx="3508">
                  <c:v>1.0568952535598992E-2</c:v>
                </c:pt>
                <c:pt idx="3509">
                  <c:v>1.0538302807840518E-2</c:v>
                </c:pt>
                <c:pt idx="3510">
                  <c:v>1.0517652493897994E-2</c:v>
                </c:pt>
                <c:pt idx="3511">
                  <c:v>1.0487001593813381E-2</c:v>
                </c:pt>
                <c:pt idx="3512">
                  <c:v>1.0456350107628519E-2</c:v>
                </c:pt>
                <c:pt idx="3513">
                  <c:v>1.0435698035385604E-2</c:v>
                </c:pt>
                <c:pt idx="3514">
                  <c:v>1.0415045377126498E-2</c:v>
                </c:pt>
                <c:pt idx="3515">
                  <c:v>1.040439213289323E-2</c:v>
                </c:pt>
                <c:pt idx="3516">
                  <c:v>1.0393738302727861E-2</c:v>
                </c:pt>
                <c:pt idx="3517">
                  <c:v>1.0393083886672204E-2</c:v>
                </c:pt>
                <c:pt idx="3518">
                  <c:v>1.0382428884768485E-2</c:v>
                </c:pt>
                <c:pt idx="3519">
                  <c:v>1.0371773297058403E-2</c:v>
                </c:pt>
                <c:pt idx="3520">
                  <c:v>1.0361117123584004E-2</c:v>
                </c:pt>
                <c:pt idx="3521">
                  <c:v>1.0350460364387545E-2</c:v>
                </c:pt>
                <c:pt idx="3522">
                  <c:v>1.0339803019510681E-2</c:v>
                </c:pt>
                <c:pt idx="3523">
                  <c:v>1.0339145088995666E-2</c:v>
                </c:pt>
                <c:pt idx="3524">
                  <c:v>1.033848657288427E-2</c:v>
                </c:pt>
                <c:pt idx="3525">
                  <c:v>1.0347827471218743E-2</c:v>
                </c:pt>
                <c:pt idx="3526">
                  <c:v>1.0357167784040828E-2</c:v>
                </c:pt>
                <c:pt idx="3527">
                  <c:v>1.0366507511392621E-2</c:v>
                </c:pt>
                <c:pt idx="3528">
                  <c:v>1.0375846653316093E-2</c:v>
                </c:pt>
                <c:pt idx="3529">
                  <c:v>1.038518520985331E-2</c:v>
                </c:pt>
                <c:pt idx="3530">
                  <c:v>1.0394523181046028E-2</c:v>
                </c:pt>
                <c:pt idx="3531">
                  <c:v>1.0403860566936467E-2</c:v>
                </c:pt>
                <c:pt idx="3532">
                  <c:v>1.0413197367566521E-2</c:v>
                </c:pt>
                <c:pt idx="3533">
                  <c:v>1.0422533582978151E-2</c:v>
                </c:pt>
                <c:pt idx="3534">
                  <c:v>1.0431869213213507E-2</c:v>
                </c:pt>
                <c:pt idx="3535">
                  <c:v>1.0441204258314301E-2</c:v>
                </c:pt>
                <c:pt idx="3536">
                  <c:v>1.0450538718322765E-2</c:v>
                </c:pt>
                <c:pt idx="3537">
                  <c:v>1.0459872593280685E-2</c:v>
                </c:pt>
                <c:pt idx="3538">
                  <c:v>1.0469205883230253E-2</c:v>
                </c:pt>
                <c:pt idx="3539">
                  <c:v>1.0478538588213361E-2</c:v>
                </c:pt>
                <c:pt idx="3540">
                  <c:v>1.0487870708272101E-2</c:v>
                </c:pt>
                <c:pt idx="3541">
                  <c:v>1.0497202243448137E-2</c:v>
                </c:pt>
                <c:pt idx="3542">
                  <c:v>1.0506533193783821E-2</c:v>
                </c:pt>
                <c:pt idx="3543">
                  <c:v>1.0515863559320958E-2</c:v>
                </c:pt>
                <c:pt idx="3544">
                  <c:v>1.0525193340101661E-2</c:v>
                </c:pt>
                <c:pt idx="3545">
                  <c:v>1.0524522536167865E-2</c:v>
                </c:pt>
                <c:pt idx="3546">
                  <c:v>1.0523851147561462E-2</c:v>
                </c:pt>
                <c:pt idx="3547">
                  <c:v>1.0533179174324395E-2</c:v>
                </c:pt>
                <c:pt idx="3548">
                  <c:v>1.0532506616498861E-2</c:v>
                </c:pt>
                <c:pt idx="3549">
                  <c:v>1.0541833474126711E-2</c:v>
                </c:pt>
                <c:pt idx="3550">
                  <c:v>1.0541159747250171E-2</c:v>
                </c:pt>
                <c:pt idx="3551">
                  <c:v>1.0540485435910822E-2</c:v>
                </c:pt>
                <c:pt idx="3552">
                  <c:v>1.054981054015078E-2</c:v>
                </c:pt>
                <c:pt idx="3553">
                  <c:v>1.0549135060012337E-2</c:v>
                </c:pt>
                <c:pt idx="3554">
                  <c:v>1.0538458995537105E-2</c:v>
                </c:pt>
                <c:pt idx="3555">
                  <c:v>1.0527782346767364E-2</c:v>
                </c:pt>
                <c:pt idx="3556">
                  <c:v>1.0507105113744761E-2</c:v>
                </c:pt>
                <c:pt idx="3557">
                  <c:v>1.0496427296511684E-2</c:v>
                </c:pt>
                <c:pt idx="3558">
                  <c:v>1.047574889510982E-2</c:v>
                </c:pt>
                <c:pt idx="3559">
                  <c:v>1.0465069909581265E-2</c:v>
                </c:pt>
                <c:pt idx="3560">
                  <c:v>1.0454390339968063E-2</c:v>
                </c:pt>
                <c:pt idx="3561">
                  <c:v>1.0433710186312041E-2</c:v>
                </c:pt>
                <c:pt idx="3562">
                  <c:v>1.0423029448655471E-2</c:v>
                </c:pt>
                <c:pt idx="3563">
                  <c:v>1.0402348127039912E-2</c:v>
                </c:pt>
                <c:pt idx="3564">
                  <c:v>1.0381666221507721E-2</c:v>
                </c:pt>
                <c:pt idx="3565">
                  <c:v>1.0340983732100767E-2</c:v>
                </c:pt>
                <c:pt idx="3566">
                  <c:v>1.0310300658861005E-2</c:v>
                </c:pt>
                <c:pt idx="3567">
                  <c:v>1.0279617001830454E-2</c:v>
                </c:pt>
                <c:pt idx="3568">
                  <c:v>1.0238932761051076E-2</c:v>
                </c:pt>
                <c:pt idx="3569">
                  <c:v>1.0208247936564958E-2</c:v>
                </c:pt>
                <c:pt idx="3570">
                  <c:v>1.0177562528413998E-2</c:v>
                </c:pt>
                <c:pt idx="3571">
                  <c:v>1.0146876536640181E-2</c:v>
                </c:pt>
                <c:pt idx="3572">
                  <c:v>1.0106189961285521E-2</c:v>
                </c:pt>
                <c:pt idx="3573">
                  <c:v>1.0075502802391978E-2</c:v>
                </c:pt>
                <c:pt idx="3574">
                  <c:v>1.0004815060001587E-2</c:v>
                </c:pt>
                <c:pt idx="3575">
                  <c:v>9.9241267341562567E-3</c:v>
                </c:pt>
                <c:pt idx="3576">
                  <c:v>9.8434378248981567E-3</c:v>
                </c:pt>
                <c:pt idx="3577">
                  <c:v>9.7627483322690351E-3</c:v>
                </c:pt>
                <c:pt idx="3578">
                  <c:v>9.6820582563110023E-3</c:v>
                </c:pt>
                <c:pt idx="3579">
                  <c:v>9.5913675970659747E-3</c:v>
                </c:pt>
                <c:pt idx="3580">
                  <c:v>9.5106763545760604E-3</c:v>
                </c:pt>
                <c:pt idx="3581">
                  <c:v>9.4299845288832139E-3</c:v>
                </c:pt>
                <c:pt idx="3582">
                  <c:v>9.3492921200292248E-3</c:v>
                </c:pt>
                <c:pt idx="3583">
                  <c:v>9.2685991280564168E-3</c:v>
                </c:pt>
                <c:pt idx="3584">
                  <c:v>9.127905553006575E-3</c:v>
                </c:pt>
                <c:pt idx="3585">
                  <c:v>8.9772113949217504E-3</c:v>
                </c:pt>
                <c:pt idx="3586">
                  <c:v>8.8165166538440049E-3</c:v>
                </c:pt>
                <c:pt idx="3587">
                  <c:v>8.6658213298150544E-3</c:v>
                </c:pt>
                <c:pt idx="3588">
                  <c:v>8.5051254228770967E-3</c:v>
                </c:pt>
                <c:pt idx="3589">
                  <c:v>8.3544289330721166E-3</c:v>
                </c:pt>
                <c:pt idx="3590">
                  <c:v>8.1937318604420068E-3</c:v>
                </c:pt>
                <c:pt idx="3591">
                  <c:v>8.0430342050288768E-3</c:v>
                </c:pt>
                <c:pt idx="3592">
                  <c:v>7.8823359668746592E-3</c:v>
                </c:pt>
                <c:pt idx="3593">
                  <c:v>7.731637146021343E-3</c:v>
                </c:pt>
                <c:pt idx="3594">
                  <c:v>7.5609377425108924E-3</c:v>
                </c:pt>
                <c:pt idx="3595">
                  <c:v>7.3902377563852505E-3</c:v>
                </c:pt>
                <c:pt idx="3596">
                  <c:v>7.2095371876865558E-3</c:v>
                </c:pt>
                <c:pt idx="3597">
                  <c:v>7.0388360364566733E-3</c:v>
                </c:pt>
                <c:pt idx="3598">
                  <c:v>6.8681343027376107E-3</c:v>
                </c:pt>
                <c:pt idx="3599">
                  <c:v>6.6874319865714016E-3</c:v>
                </c:pt>
                <c:pt idx="3600">
                  <c:v>6.5167290880000419E-3</c:v>
                </c:pt>
                <c:pt idx="3601">
                  <c:v>6.3460256070654586E-3</c:v>
                </c:pt>
                <c:pt idx="3602">
                  <c:v>6.1653215438096393E-3</c:v>
                </c:pt>
                <c:pt idx="3603">
                  <c:v>5.9946168982745913E-3</c:v>
                </c:pt>
                <c:pt idx="3604">
                  <c:v>5.9139116705022587E-3</c:v>
                </c:pt>
                <c:pt idx="3605">
                  <c:v>5.8732058605347514E-3</c:v>
                </c:pt>
                <c:pt idx="3606">
                  <c:v>5.8224994684139553E-3</c:v>
                </c:pt>
                <c:pt idx="3607">
                  <c:v>5.7817924941819931E-3</c:v>
                </c:pt>
                <c:pt idx="3608">
                  <c:v>5.7310849378805814E-3</c:v>
                </c:pt>
                <c:pt idx="3609">
                  <c:v>5.6903767995519494E-3</c:v>
                </c:pt>
                <c:pt idx="3610">
                  <c:v>5.6396680792379934E-3</c:v>
                </c:pt>
                <c:pt idx="3611">
                  <c:v>5.5989587769807473E-3</c:v>
                </c:pt>
                <c:pt idx="3612">
                  <c:v>5.5482488928221916E-3</c:v>
                </c:pt>
                <c:pt idx="3613">
                  <c:v>5.5075384268041833E-3</c:v>
                </c:pt>
                <c:pt idx="3614">
                  <c:v>5.5668273789689082E-3</c:v>
                </c:pt>
                <c:pt idx="3615">
                  <c:v>5.6561157493582315E-3</c:v>
                </c:pt>
                <c:pt idx="3616">
                  <c:v>5.7554035380142504E-3</c:v>
                </c:pt>
                <c:pt idx="3617">
                  <c:v>5.8446907449788109E-3</c:v>
                </c:pt>
                <c:pt idx="3618">
                  <c:v>5.9439773702939513E-3</c:v>
                </c:pt>
                <c:pt idx="3619">
                  <c:v>6.0432634140017852E-3</c:v>
                </c:pt>
                <c:pt idx="3620">
                  <c:v>6.1325488761440339E-3</c:v>
                </c:pt>
                <c:pt idx="3621">
                  <c:v>6.231833756762924E-3</c:v>
                </c:pt>
                <c:pt idx="3622">
                  <c:v>6.3211180559003413E-3</c:v>
                </c:pt>
                <c:pt idx="3623">
                  <c:v>6.4204017735982914E-3</c:v>
                </c:pt>
                <c:pt idx="3624">
                  <c:v>6.5696849098987598E-3</c:v>
                </c:pt>
                <c:pt idx="3625">
                  <c:v>6.74896746484379E-3</c:v>
                </c:pt>
                <c:pt idx="3626">
                  <c:v>6.9182494384752826E-3</c:v>
                </c:pt>
                <c:pt idx="3627">
                  <c:v>7.0975308308352247E-3</c:v>
                </c:pt>
                <c:pt idx="3628">
                  <c:v>7.2668116419656904E-3</c:v>
                </c:pt>
                <c:pt idx="3629">
                  <c:v>7.4460918719086574E-3</c:v>
                </c:pt>
                <c:pt idx="3630">
                  <c:v>7.6153715207060435E-3</c:v>
                </c:pt>
                <c:pt idx="3631">
                  <c:v>7.7946505883998924E-3</c:v>
                </c:pt>
                <c:pt idx="3632">
                  <c:v>7.963929075032114E-3</c:v>
                </c:pt>
                <c:pt idx="3633">
                  <c:v>8.143206980644746E-3</c:v>
                </c:pt>
                <c:pt idx="3634">
                  <c:v>8.2824843052798792E-3</c:v>
                </c:pt>
                <c:pt idx="3635">
                  <c:v>8.4017610489792467E-3</c:v>
                </c:pt>
                <c:pt idx="3636">
                  <c:v>8.5310372117851693E-3</c:v>
                </c:pt>
                <c:pt idx="3637">
                  <c:v>8.6503127937393228E-3</c:v>
                </c:pt>
                <c:pt idx="3638">
                  <c:v>8.7795877948839696E-3</c:v>
                </c:pt>
                <c:pt idx="3639">
                  <c:v>8.9088622152607728E-3</c:v>
                </c:pt>
                <c:pt idx="3640">
                  <c:v>9.0281360549120046E-3</c:v>
                </c:pt>
                <c:pt idx="3641">
                  <c:v>9.1574093138795977E-3</c:v>
                </c:pt>
                <c:pt idx="3642">
                  <c:v>9.2866819922054426E-3</c:v>
                </c:pt>
                <c:pt idx="3643">
                  <c:v>9.4059540899315564E-3</c:v>
                </c:pt>
                <c:pt idx="3644">
                  <c:v>9.4652256071001157E-3</c:v>
                </c:pt>
                <c:pt idx="3645">
                  <c:v>9.5144965437528248E-3</c:v>
                </c:pt>
                <c:pt idx="3646">
                  <c:v>9.5637668999318162E-3</c:v>
                </c:pt>
                <c:pt idx="3647">
                  <c:v>9.6030366756790757E-3</c:v>
                </c:pt>
                <c:pt idx="3648">
                  <c:v>9.6523058710364547E-3</c:v>
                </c:pt>
                <c:pt idx="3649">
                  <c:v>9.7015744860461106E-3</c:v>
                </c:pt>
                <c:pt idx="3650">
                  <c:v>9.7408425207500017E-3</c:v>
                </c:pt>
                <c:pt idx="3651">
                  <c:v>9.7901099751901421E-3</c:v>
                </c:pt>
                <c:pt idx="3652">
                  <c:v>9.8393768494084589E-3</c:v>
                </c:pt>
                <c:pt idx="3653">
                  <c:v>9.8786431434468597E-3</c:v>
                </c:pt>
                <c:pt idx="3654">
                  <c:v>9.8979088573475267E-3</c:v>
                </c:pt>
                <c:pt idx="3655">
                  <c:v>9.9071739911522367E-3</c:v>
                </c:pt>
                <c:pt idx="3656">
                  <c:v>9.9164385449032697E-3</c:v>
                </c:pt>
                <c:pt idx="3657">
                  <c:v>9.9257025186423303E-3</c:v>
                </c:pt>
                <c:pt idx="3658">
                  <c:v>9.9349659124113587E-3</c:v>
                </c:pt>
                <c:pt idx="3659">
                  <c:v>9.9442287262526911E-3</c:v>
                </c:pt>
                <c:pt idx="3660">
                  <c:v>9.9534909602081497E-3</c:v>
                </c:pt>
                <c:pt idx="3661">
                  <c:v>9.9627526143195675E-3</c:v>
                </c:pt>
                <c:pt idx="3662">
                  <c:v>9.9720136886290688E-3</c:v>
                </c:pt>
                <c:pt idx="3663">
                  <c:v>9.9812741831785401E-3</c:v>
                </c:pt>
                <c:pt idx="3664">
                  <c:v>9.9705340980101847E-3</c:v>
                </c:pt>
                <c:pt idx="3665">
                  <c:v>9.9497934331657708E-3</c:v>
                </c:pt>
                <c:pt idx="3666">
                  <c:v>9.9290521886874726E-3</c:v>
                </c:pt>
                <c:pt idx="3667">
                  <c:v>9.90831036461709E-3</c:v>
                </c:pt>
                <c:pt idx="3668">
                  <c:v>9.8775679609967547E-3</c:v>
                </c:pt>
                <c:pt idx="3669">
                  <c:v>9.8568249778684912E-3</c:v>
                </c:pt>
                <c:pt idx="3670">
                  <c:v>9.8360814152740287E-3</c:v>
                </c:pt>
                <c:pt idx="3671">
                  <c:v>9.8153372732556025E-3</c:v>
                </c:pt>
                <c:pt idx="3672">
                  <c:v>9.7945925518550768E-3</c:v>
                </c:pt>
                <c:pt idx="3673">
                  <c:v>9.7738472511146642E-3</c:v>
                </c:pt>
                <c:pt idx="3674">
                  <c:v>9.7631013710759718E-3</c:v>
                </c:pt>
                <c:pt idx="3675">
                  <c:v>9.7423549117813067E-3</c:v>
                </c:pt>
                <c:pt idx="3676">
                  <c:v>9.7316078732724853E-3</c:v>
                </c:pt>
                <c:pt idx="3677">
                  <c:v>9.7108602555915358E-3</c:v>
                </c:pt>
                <c:pt idx="3678">
                  <c:v>9.7001120587805207E-3</c:v>
                </c:pt>
                <c:pt idx="3679">
                  <c:v>9.6793632828813536E-3</c:v>
                </c:pt>
                <c:pt idx="3680">
                  <c:v>9.6686139279360261E-3</c:v>
                </c:pt>
                <c:pt idx="3681">
                  <c:v>9.6578639939865207E-3</c:v>
                </c:pt>
                <c:pt idx="3682">
                  <c:v>9.6371134810747851E-3</c:v>
                </c:pt>
                <c:pt idx="3683">
                  <c:v>9.6263623892430261E-3</c:v>
                </c:pt>
                <c:pt idx="3684">
                  <c:v>9.5956107185330482E-3</c:v>
                </c:pt>
                <c:pt idx="3685">
                  <c:v>9.5648584689867547E-3</c:v>
                </c:pt>
                <c:pt idx="3686">
                  <c:v>9.5441056406462554E-3</c:v>
                </c:pt>
                <c:pt idx="3687">
                  <c:v>9.5133522335536548E-3</c:v>
                </c:pt>
                <c:pt idx="3688">
                  <c:v>9.4825982477507592E-3</c:v>
                </c:pt>
                <c:pt idx="3689">
                  <c:v>9.4618436832794861E-3</c:v>
                </c:pt>
                <c:pt idx="3690">
                  <c:v>9.4310885401820248E-3</c:v>
                </c:pt>
                <c:pt idx="3691">
                  <c:v>9.4003328185004072E-3</c:v>
                </c:pt>
                <c:pt idx="3692">
                  <c:v>9.3795765182763842E-3</c:v>
                </c:pt>
                <c:pt idx="3693">
                  <c:v>9.3488196395519248E-3</c:v>
                </c:pt>
                <c:pt idx="3694">
                  <c:v>9.3080621823692367E-3</c:v>
                </c:pt>
                <c:pt idx="3695">
                  <c:v>9.2773041467702506E-3</c:v>
                </c:pt>
                <c:pt idx="3696">
                  <c:v>9.2365455327969963E-3</c:v>
                </c:pt>
                <c:pt idx="3697">
                  <c:v>9.1957863404913253E-3</c:v>
                </c:pt>
                <c:pt idx="3698">
                  <c:v>9.1550265698952891E-3</c:v>
                </c:pt>
                <c:pt idx="3699">
                  <c:v>9.1142662210508211E-3</c:v>
                </c:pt>
                <c:pt idx="3700">
                  <c:v>9.073505294000082E-3</c:v>
                </c:pt>
                <c:pt idx="3701">
                  <c:v>9.0327437887847747E-3</c:v>
                </c:pt>
                <c:pt idx="3702">
                  <c:v>8.9919817054471846E-3</c:v>
                </c:pt>
                <c:pt idx="3703">
                  <c:v>8.9512190440291795E-3</c:v>
                </c:pt>
                <c:pt idx="3704">
                  <c:v>8.9404558045727226E-3</c:v>
                </c:pt>
                <c:pt idx="3705">
                  <c:v>8.9196919871198047E-3</c:v>
                </c:pt>
                <c:pt idx="3706">
                  <c:v>8.9089275917124122E-3</c:v>
                </c:pt>
                <c:pt idx="3707">
                  <c:v>8.8881626183925366E-3</c:v>
                </c:pt>
                <c:pt idx="3708">
                  <c:v>8.8773970672021505E-3</c:v>
                </c:pt>
                <c:pt idx="3709">
                  <c:v>8.8566309381834726E-3</c:v>
                </c:pt>
                <c:pt idx="3710">
                  <c:v>8.845864231378061E-3</c:v>
                </c:pt>
                <c:pt idx="3711">
                  <c:v>8.8350969468282605E-3</c:v>
                </c:pt>
                <c:pt idx="3712">
                  <c:v>8.8143290845757467E-3</c:v>
                </c:pt>
                <c:pt idx="3713">
                  <c:v>8.8035606446628268E-3</c:v>
                </c:pt>
                <c:pt idx="3714">
                  <c:v>8.7327916271313106E-3</c:v>
                </c:pt>
                <c:pt idx="3715">
                  <c:v>8.6620220320233164E-3</c:v>
                </c:pt>
                <c:pt idx="3716">
                  <c:v>8.5912518593806268E-3</c:v>
                </c:pt>
                <c:pt idx="3717">
                  <c:v>8.5304811092454247E-3</c:v>
                </c:pt>
                <c:pt idx="3718">
                  <c:v>8.4597097816596287E-3</c:v>
                </c:pt>
                <c:pt idx="3719">
                  <c:v>8.388937876665184E-3</c:v>
                </c:pt>
                <c:pt idx="3720">
                  <c:v>8.3181653943040224E-3</c:v>
                </c:pt>
                <c:pt idx="3721">
                  <c:v>8.2473923346182698E-3</c:v>
                </c:pt>
                <c:pt idx="3722">
                  <c:v>8.1766186976499414E-3</c:v>
                </c:pt>
                <c:pt idx="3723">
                  <c:v>8.1058444834408716E-3</c:v>
                </c:pt>
                <c:pt idx="3724">
                  <c:v>8.0050696920331548E-3</c:v>
                </c:pt>
                <c:pt idx="3725">
                  <c:v>7.9042943234687024E-3</c:v>
                </c:pt>
                <c:pt idx="3726">
                  <c:v>7.8035183777896422E-3</c:v>
                </c:pt>
                <c:pt idx="3727">
                  <c:v>7.7027418550378382E-3</c:v>
                </c:pt>
                <c:pt idx="3728">
                  <c:v>7.6019647552552933E-3</c:v>
                </c:pt>
                <c:pt idx="3729">
                  <c:v>7.5011870784840173E-3</c:v>
                </c:pt>
                <c:pt idx="3730">
                  <c:v>7.4004088247660599E-3</c:v>
                </c:pt>
                <c:pt idx="3731">
                  <c:v>7.2996299941433182E-3</c:v>
                </c:pt>
                <c:pt idx="3732">
                  <c:v>7.1988505866576813E-3</c:v>
                </c:pt>
                <c:pt idx="3733">
                  <c:v>7.098070602351382E-3</c:v>
                </c:pt>
                <c:pt idx="3734">
                  <c:v>6.9372900412662582E-3</c:v>
                </c:pt>
                <c:pt idx="3735">
                  <c:v>6.7665089034442934E-3</c:v>
                </c:pt>
                <c:pt idx="3736">
                  <c:v>6.6057271889274904E-3</c:v>
                </c:pt>
                <c:pt idx="3737">
                  <c:v>6.4349448977578938E-3</c:v>
                </c:pt>
                <c:pt idx="3738">
                  <c:v>6.2641620299774547E-3</c:v>
                </c:pt>
                <c:pt idx="3739">
                  <c:v>6.0933785856281926E-3</c:v>
                </c:pt>
                <c:pt idx="3740">
                  <c:v>5.9325945647519824E-3</c:v>
                </c:pt>
                <c:pt idx="3741">
                  <c:v>5.7618099673909517E-3</c:v>
                </c:pt>
                <c:pt idx="3742">
                  <c:v>5.5910247935870372E-3</c:v>
                </c:pt>
                <c:pt idx="3743">
                  <c:v>5.4302390433822179E-3</c:v>
                </c:pt>
                <c:pt idx="3744">
                  <c:v>5.1394527168184823E-3</c:v>
                </c:pt>
                <c:pt idx="3745">
                  <c:v>4.8586658139378423E-3</c:v>
                </c:pt>
                <c:pt idx="3746">
                  <c:v>4.5678783347821734E-3</c:v>
                </c:pt>
                <c:pt idx="3747">
                  <c:v>4.2770902793935793E-3</c:v>
                </c:pt>
                <c:pt idx="3748">
                  <c:v>3.9863016478140726E-3</c:v>
                </c:pt>
                <c:pt idx="3749">
                  <c:v>3.6955124400855502E-3</c:v>
                </c:pt>
                <c:pt idx="3750">
                  <c:v>3.4047226562500424E-3</c:v>
                </c:pt>
                <c:pt idx="3751">
                  <c:v>3.1139322963495311E-3</c:v>
                </c:pt>
                <c:pt idx="3752">
                  <c:v>2.8231413604259898E-3</c:v>
                </c:pt>
                <c:pt idx="3753">
                  <c:v>2.5323498485214546E-3</c:v>
                </c:pt>
                <c:pt idx="3754">
                  <c:v>2.2415577606779168E-3</c:v>
                </c:pt>
                <c:pt idx="3755">
                  <c:v>1.9507650969372678E-3</c:v>
                </c:pt>
                <c:pt idx="3756">
                  <c:v>1.659971857341542E-3</c:v>
                </c:pt>
                <c:pt idx="3757">
                  <c:v>1.3691780419328261E-3</c:v>
                </c:pt>
                <c:pt idx="3758">
                  <c:v>1.078383650752968E-3</c:v>
                </c:pt>
                <c:pt idx="3759">
                  <c:v>7.8758868384407044E-4</c:v>
                </c:pt>
                <c:pt idx="3760">
                  <c:v>4.9679314124803804E-4</c:v>
                </c:pt>
                <c:pt idx="3761">
                  <c:v>2.0599702300683206E-4</c:v>
                </c:pt>
                <c:pt idx="3762">
                  <c:v>-8.4799670837465763E-5</c:v>
                </c:pt>
                <c:pt idx="3763">
                  <c:v>-3.6559694024285242E-4</c:v>
                </c:pt>
                <c:pt idx="3764">
                  <c:v>-5.1639478516746402E-4</c:v>
                </c:pt>
                <c:pt idx="3765">
                  <c:v>-6.671932055692159E-4</c:v>
                </c:pt>
                <c:pt idx="3766">
                  <c:v>-8.0799220140618285E-4</c:v>
                </c:pt>
                <c:pt idx="3767">
                  <c:v>-9.4879177263632595E-4</c:v>
                </c:pt>
                <c:pt idx="3768">
                  <c:v>-1.0995919192176573E-3</c:v>
                </c:pt>
                <c:pt idx="3769">
                  <c:v>-1.2403926411082321E-3</c:v>
                </c:pt>
                <c:pt idx="3770">
                  <c:v>-1.3811939382659681E-3</c:v>
                </c:pt>
                <c:pt idx="3771">
                  <c:v>-1.5219958106490179E-3</c:v>
                </c:pt>
                <c:pt idx="3772">
                  <c:v>-1.672798258215314E-3</c:v>
                </c:pt>
                <c:pt idx="3773">
                  <c:v>-1.8136012809228108E-3</c:v>
                </c:pt>
                <c:pt idx="3774">
                  <c:v>-1.8544048787296485E-3</c:v>
                </c:pt>
                <c:pt idx="3775">
                  <c:v>-1.8852090515937654E-3</c:v>
                </c:pt>
                <c:pt idx="3776">
                  <c:v>-1.9160137994731594E-3</c:v>
                </c:pt>
                <c:pt idx="3777">
                  <c:v>-1.9568191223258541E-3</c:v>
                </c:pt>
                <c:pt idx="3778">
                  <c:v>-1.9876250201098801E-3</c:v>
                </c:pt>
                <c:pt idx="3779">
                  <c:v>-2.0184314927832459E-3</c:v>
                </c:pt>
                <c:pt idx="3780">
                  <c:v>-2.0492385403040052E-3</c:v>
                </c:pt>
                <c:pt idx="3781">
                  <c:v>-2.0900461626300604E-3</c:v>
                </c:pt>
                <c:pt idx="3782">
                  <c:v>-2.120854359719565E-3</c:v>
                </c:pt>
                <c:pt idx="3783">
                  <c:v>-2.151663131530368E-3</c:v>
                </c:pt>
                <c:pt idx="3784">
                  <c:v>-2.1524724780206395E-3</c:v>
                </c:pt>
                <c:pt idx="3785">
                  <c:v>-2.1632823991482586E-3</c:v>
                </c:pt>
                <c:pt idx="3786">
                  <c:v>-2.1640928948713058E-3</c:v>
                </c:pt>
                <c:pt idx="3787">
                  <c:v>-2.1649039651477492E-3</c:v>
                </c:pt>
                <c:pt idx="3788">
                  <c:v>-2.1657156099356982E-3</c:v>
                </c:pt>
                <c:pt idx="3789">
                  <c:v>-2.1765278291930872E-3</c:v>
                </c:pt>
                <c:pt idx="3790">
                  <c:v>-2.1773406228779903E-3</c:v>
                </c:pt>
                <c:pt idx="3791">
                  <c:v>-2.1781539909483411E-3</c:v>
                </c:pt>
                <c:pt idx="3792">
                  <c:v>-2.1789679333621688E-3</c:v>
                </c:pt>
                <c:pt idx="3793">
                  <c:v>-2.1797824500775012E-3</c:v>
                </c:pt>
                <c:pt idx="3794">
                  <c:v>-2.0605975410524055E-3</c:v>
                </c:pt>
                <c:pt idx="3795">
                  <c:v>-1.9314132062447449E-3</c:v>
                </c:pt>
                <c:pt idx="3796">
                  <c:v>-1.8122294456126564E-3</c:v>
                </c:pt>
                <c:pt idx="3797">
                  <c:v>-1.6830462591141682E-3</c:v>
                </c:pt>
                <c:pt idx="3798">
                  <c:v>-1.5638636467071858E-3</c:v>
                </c:pt>
                <c:pt idx="3799">
                  <c:v>-1.4346816083498359E-3</c:v>
                </c:pt>
                <c:pt idx="3800">
                  <c:v>-1.305500143999994E-3</c:v>
                </c:pt>
                <c:pt idx="3801">
                  <c:v>-1.1863192536158181E-3</c:v>
                </c:pt>
                <c:pt idx="3802">
                  <c:v>-1.057138937155172E-3</c:v>
                </c:pt>
                <c:pt idx="3803">
                  <c:v>-9.2795919457622862E-4</c:v>
                </c:pt>
                <c:pt idx="3804">
                  <c:v>-7.0878002583688038E-4</c:v>
                </c:pt>
                <c:pt idx="3805">
                  <c:v>-4.8960143089524233E-4</c:v>
                </c:pt>
                <c:pt idx="3806">
                  <c:v>-2.6042340970922322E-4</c:v>
                </c:pt>
                <c:pt idx="3807">
                  <c:v>-4.1245962236868787E-5</c:v>
                </c:pt>
                <c:pt idx="3808">
                  <c:v>1.7793091156381727E-4</c:v>
                </c:pt>
                <c:pt idx="3809">
                  <c:v>4.0710721173476213E-4</c:v>
                </c:pt>
                <c:pt idx="3810">
                  <c:v>6.2628293831801826E-4</c:v>
                </c:pt>
                <c:pt idx="3811">
                  <c:v>8.554580913555462E-4</c:v>
                </c:pt>
                <c:pt idx="3812">
                  <c:v>1.0746326708893641E-3</c:v>
                </c:pt>
                <c:pt idx="3813">
                  <c:v>1.3038066769613943E-3</c:v>
                </c:pt>
                <c:pt idx="3814">
                  <c:v>1.5929801096136844E-3</c:v>
                </c:pt>
                <c:pt idx="3815">
                  <c:v>1.892152968888278E-3</c:v>
                </c:pt>
                <c:pt idx="3816">
                  <c:v>2.191325254827061E-3</c:v>
                </c:pt>
                <c:pt idx="3817">
                  <c:v>2.4804969674720109E-3</c:v>
                </c:pt>
                <c:pt idx="3818">
                  <c:v>2.7796681068651971E-3</c:v>
                </c:pt>
                <c:pt idx="3819">
                  <c:v>3.0788386730484785E-3</c:v>
                </c:pt>
                <c:pt idx="3820">
                  <c:v>3.3780086660640247E-3</c:v>
                </c:pt>
                <c:pt idx="3821">
                  <c:v>3.667178085953726E-3</c:v>
                </c:pt>
                <c:pt idx="3822">
                  <c:v>3.9663469327595206E-3</c:v>
                </c:pt>
                <c:pt idx="3823">
                  <c:v>4.2555152065234655E-3</c:v>
                </c:pt>
                <c:pt idx="3824">
                  <c:v>4.4546829072875382E-3</c:v>
                </c:pt>
                <c:pt idx="3825">
                  <c:v>4.6438500350937514E-3</c:v>
                </c:pt>
                <c:pt idx="3826">
                  <c:v>4.8330165899840424E-3</c:v>
                </c:pt>
                <c:pt idx="3827">
                  <c:v>5.0321825720004145E-3</c:v>
                </c:pt>
                <c:pt idx="3828">
                  <c:v>5.2213479811849444E-3</c:v>
                </c:pt>
                <c:pt idx="3829">
                  <c:v>5.4105128175793975E-3</c:v>
                </c:pt>
                <c:pt idx="3830">
                  <c:v>5.6096770812260992E-3</c:v>
                </c:pt>
                <c:pt idx="3831">
                  <c:v>5.7988407721666618E-3</c:v>
                </c:pt>
                <c:pt idx="3832">
                  <c:v>5.9880038904433792E-3</c:v>
                </c:pt>
                <c:pt idx="3833">
                  <c:v>6.1771664360979472E-3</c:v>
                </c:pt>
                <c:pt idx="3834">
                  <c:v>6.2863284091726887E-3</c:v>
                </c:pt>
                <c:pt idx="3835">
                  <c:v>6.3954898097092761E-3</c:v>
                </c:pt>
                <c:pt idx="3836">
                  <c:v>6.5046506377499091E-3</c:v>
                </c:pt>
                <c:pt idx="3837">
                  <c:v>6.6138108933365136E-3</c:v>
                </c:pt>
                <c:pt idx="3838">
                  <c:v>6.7129705765110676E-3</c:v>
                </c:pt>
                <c:pt idx="3839">
                  <c:v>6.8221296873155774E-3</c:v>
                </c:pt>
                <c:pt idx="3840">
                  <c:v>6.9312882257920316E-3</c:v>
                </c:pt>
                <c:pt idx="3841">
                  <c:v>7.0404461919824088E-3</c:v>
                </c:pt>
                <c:pt idx="3842">
                  <c:v>7.1396035859286446E-3</c:v>
                </c:pt>
                <c:pt idx="3843">
                  <c:v>7.2487604076728242E-3</c:v>
                </c:pt>
                <c:pt idx="3844">
                  <c:v>7.3179166572567645E-3</c:v>
                </c:pt>
                <c:pt idx="3845">
                  <c:v>7.3870723347228395E-3</c:v>
                </c:pt>
                <c:pt idx="3846">
                  <c:v>7.4562274401126323E-3</c:v>
                </c:pt>
                <c:pt idx="3847">
                  <c:v>7.5353819734682017E-3</c:v>
                </c:pt>
                <c:pt idx="3848">
                  <c:v>7.6045359348316521E-3</c:v>
                </c:pt>
                <c:pt idx="3849">
                  <c:v>7.6736893242449694E-3</c:v>
                </c:pt>
                <c:pt idx="3850">
                  <c:v>7.7428421417500082E-3</c:v>
                </c:pt>
                <c:pt idx="3851">
                  <c:v>7.8119943873888884E-3</c:v>
                </c:pt>
                <c:pt idx="3852">
                  <c:v>7.8811460612036519E-3</c:v>
                </c:pt>
                <c:pt idx="3853">
                  <c:v>7.9502971632361037E-3</c:v>
                </c:pt>
                <c:pt idx="3854">
                  <c:v>7.969447693528333E-3</c:v>
                </c:pt>
                <c:pt idx="3855">
                  <c:v>7.9885976521222833E-3</c:v>
                </c:pt>
                <c:pt idx="3856">
                  <c:v>8.0177470390600126E-3</c:v>
                </c:pt>
                <c:pt idx="3857">
                  <c:v>8.0368958543834568E-3</c:v>
                </c:pt>
                <c:pt idx="3858">
                  <c:v>8.0560440981346342E-3</c:v>
                </c:pt>
                <c:pt idx="3859">
                  <c:v>8.0751917703554554E-3</c:v>
                </c:pt>
                <c:pt idx="3860">
                  <c:v>8.0943388710880727E-3</c:v>
                </c:pt>
                <c:pt idx="3861">
                  <c:v>8.1234854003743046E-3</c:v>
                </c:pt>
                <c:pt idx="3862">
                  <c:v>8.1426313582561704E-3</c:v>
                </c:pt>
                <c:pt idx="3863">
                  <c:v>8.1617767447757505E-3</c:v>
                </c:pt>
                <c:pt idx="3864">
                  <c:v>8.1609215599749204E-3</c:v>
                </c:pt>
                <c:pt idx="3865">
                  <c:v>8.1700658038957596E-3</c:v>
                </c:pt>
                <c:pt idx="3866">
                  <c:v>8.169209476580265E-3</c:v>
                </c:pt>
                <c:pt idx="3867">
                  <c:v>8.1683525780702777E-3</c:v>
                </c:pt>
                <c:pt idx="3868">
                  <c:v>8.1774951084080238E-3</c:v>
                </c:pt>
                <c:pt idx="3869">
                  <c:v>8.1766370676351705E-3</c:v>
                </c:pt>
                <c:pt idx="3870">
                  <c:v>8.1857784557940027E-3</c:v>
                </c:pt>
                <c:pt idx="3871">
                  <c:v>8.1849192729263748E-3</c:v>
                </c:pt>
                <c:pt idx="3872">
                  <c:v>8.1840595190743413E-3</c:v>
                </c:pt>
                <c:pt idx="3873">
                  <c:v>8.1931991942798005E-3</c:v>
                </c:pt>
                <c:pt idx="3874">
                  <c:v>8.1723382985848577E-3</c:v>
                </c:pt>
                <c:pt idx="3875">
                  <c:v>8.1614768320313266E-3</c:v>
                </c:pt>
                <c:pt idx="3876">
                  <c:v>8.1406147946613047E-3</c:v>
                </c:pt>
                <c:pt idx="3877">
                  <c:v>8.1297521865167366E-3</c:v>
                </c:pt>
                <c:pt idx="3878">
                  <c:v>8.1088890076397024E-3</c:v>
                </c:pt>
                <c:pt idx="3879">
                  <c:v>8.0980252580721279E-3</c:v>
                </c:pt>
                <c:pt idx="3880">
                  <c:v>8.0871609378560024E-3</c:v>
                </c:pt>
                <c:pt idx="3881">
                  <c:v>8.066296047033376E-3</c:v>
                </c:pt>
                <c:pt idx="3882">
                  <c:v>8.055430585646204E-3</c:v>
                </c:pt>
                <c:pt idx="3883">
                  <c:v>8.0345645537362748E-3</c:v>
                </c:pt>
                <c:pt idx="3884">
                  <c:v>8.0236979513457728E-3</c:v>
                </c:pt>
                <c:pt idx="3885">
                  <c:v>8.0028307785168212E-3</c:v>
                </c:pt>
                <c:pt idx="3886">
                  <c:v>7.9919630352911393E-3</c:v>
                </c:pt>
                <c:pt idx="3887">
                  <c:v>7.9710947217108055E-3</c:v>
                </c:pt>
                <c:pt idx="3888">
                  <c:v>7.9602258378178893E-3</c:v>
                </c:pt>
                <c:pt idx="3889">
                  <c:v>7.9493563836543768E-3</c:v>
                </c:pt>
                <c:pt idx="3890">
                  <c:v>7.9284863592620491E-3</c:v>
                </c:pt>
                <c:pt idx="3891">
                  <c:v>7.9176157646830923E-3</c:v>
                </c:pt>
                <c:pt idx="3892">
                  <c:v>7.8967445999594404E-3</c:v>
                </c:pt>
                <c:pt idx="3893">
                  <c:v>7.8858728651330923E-3</c:v>
                </c:pt>
                <c:pt idx="3894">
                  <c:v>7.8650005602459976E-3</c:v>
                </c:pt>
                <c:pt idx="3895">
                  <c:v>7.8441276853402804E-3</c:v>
                </c:pt>
                <c:pt idx="3896">
                  <c:v>7.8232542404577388E-3</c:v>
                </c:pt>
                <c:pt idx="3897">
                  <c:v>7.7923802256404714E-3</c:v>
                </c:pt>
                <c:pt idx="3898">
                  <c:v>7.7715056409304534E-3</c:v>
                </c:pt>
                <c:pt idx="3899">
                  <c:v>7.7506304863696395E-3</c:v>
                </c:pt>
                <c:pt idx="3900">
                  <c:v>7.7297547619999823E-3</c:v>
                </c:pt>
                <c:pt idx="3901">
                  <c:v>7.70887846786362E-3</c:v>
                </c:pt>
                <c:pt idx="3902">
                  <c:v>7.6880016040024339E-3</c:v>
                </c:pt>
                <c:pt idx="3903">
                  <c:v>7.657124170458357E-3</c:v>
                </c:pt>
                <c:pt idx="3904">
                  <c:v>7.5762461672735648E-3</c:v>
                </c:pt>
                <c:pt idx="3905">
                  <c:v>7.4953675944898187E-3</c:v>
                </c:pt>
                <c:pt idx="3906">
                  <c:v>7.4144884521492038E-3</c:v>
                </c:pt>
                <c:pt idx="3907">
                  <c:v>7.3336087402937587E-3</c:v>
                </c:pt>
                <c:pt idx="3908">
                  <c:v>7.2427284589653834E-3</c:v>
                </c:pt>
                <c:pt idx="3909">
                  <c:v>7.1618476082061511E-3</c:v>
                </c:pt>
                <c:pt idx="3910">
                  <c:v>7.0809661880579834E-3</c:v>
                </c:pt>
                <c:pt idx="3911">
                  <c:v>7.0000841985629414E-3</c:v>
                </c:pt>
                <c:pt idx="3912">
                  <c:v>6.9192016397629655E-3</c:v>
                </c:pt>
                <c:pt idx="3913">
                  <c:v>6.8383185117000134E-3</c:v>
                </c:pt>
                <c:pt idx="3914">
                  <c:v>6.7474348144161153E-3</c:v>
                </c:pt>
                <c:pt idx="3915">
                  <c:v>6.6565505479532485E-3</c:v>
                </c:pt>
                <c:pt idx="3916">
                  <c:v>6.5656657123534601E-3</c:v>
                </c:pt>
                <c:pt idx="3917">
                  <c:v>6.4747803076586124E-3</c:v>
                </c:pt>
                <c:pt idx="3918">
                  <c:v>6.3938943339107504E-3</c:v>
                </c:pt>
                <c:pt idx="3919">
                  <c:v>6.3030077911519272E-3</c:v>
                </c:pt>
                <c:pt idx="3920">
                  <c:v>6.2121206794240333E-3</c:v>
                </c:pt>
                <c:pt idx="3921">
                  <c:v>6.1212329987690734E-3</c:v>
                </c:pt>
                <c:pt idx="3922">
                  <c:v>6.0403447492290993E-3</c:v>
                </c:pt>
                <c:pt idx="3923">
                  <c:v>5.9394559308460744E-3</c:v>
                </c:pt>
                <c:pt idx="3924">
                  <c:v>5.7885665436619533E-3</c:v>
                </c:pt>
                <c:pt idx="3925">
                  <c:v>5.6376765877187429E-3</c:v>
                </c:pt>
                <c:pt idx="3926">
                  <c:v>5.4867860630584504E-3</c:v>
                </c:pt>
                <c:pt idx="3927">
                  <c:v>5.3358949697230413E-3</c:v>
                </c:pt>
                <c:pt idx="3928">
                  <c:v>5.1850033077544821E-3</c:v>
                </c:pt>
                <c:pt idx="3929">
                  <c:v>5.0341110771948095E-3</c:v>
                </c:pt>
                <c:pt idx="3930">
                  <c:v>4.8932182780860286E-3</c:v>
                </c:pt>
                <c:pt idx="3931">
                  <c:v>4.7423249104700414E-3</c:v>
                </c:pt>
                <c:pt idx="3932">
                  <c:v>4.5914309743888904E-3</c:v>
                </c:pt>
                <c:pt idx="3933">
                  <c:v>4.4305364698845424E-3</c:v>
                </c:pt>
                <c:pt idx="3934">
                  <c:v>4.1996413969990791E-3</c:v>
                </c:pt>
                <c:pt idx="3935">
                  <c:v>3.9787457557742822E-3</c:v>
                </c:pt>
                <c:pt idx="3936">
                  <c:v>3.7578495462523304E-3</c:v>
                </c:pt>
                <c:pt idx="3937">
                  <c:v>3.5369527684751389E-3</c:v>
                </c:pt>
                <c:pt idx="3938">
                  <c:v>3.3160554224846367E-3</c:v>
                </c:pt>
                <c:pt idx="3939">
                  <c:v>3.0851575083230037E-3</c:v>
                </c:pt>
                <c:pt idx="3940">
                  <c:v>2.8642590260319952E-3</c:v>
                </c:pt>
                <c:pt idx="3941">
                  <c:v>2.6433599756537692E-3</c:v>
                </c:pt>
                <c:pt idx="3942">
                  <c:v>2.4224603572302332E-3</c:v>
                </c:pt>
                <c:pt idx="3943">
                  <c:v>2.1915601708033805E-3</c:v>
                </c:pt>
                <c:pt idx="3944">
                  <c:v>1.9606594164152244E-3</c:v>
                </c:pt>
                <c:pt idx="3945">
                  <c:v>1.7197580941077941E-3</c:v>
                </c:pt>
                <c:pt idx="3946">
                  <c:v>1.4888562039229447E-3</c:v>
                </c:pt>
                <c:pt idx="3947">
                  <c:v>1.2479537459027801E-3</c:v>
                </c:pt>
                <c:pt idx="3948">
                  <c:v>1.0170507200892077E-3</c:v>
                </c:pt>
                <c:pt idx="3949">
                  <c:v>7.7614712652435646E-4</c:v>
                </c:pt>
                <c:pt idx="3950">
                  <c:v>5.4524296525004833E-4</c:v>
                </c:pt>
                <c:pt idx="3951">
                  <c:v>3.143382363083056E-4</c:v>
                </c:pt>
                <c:pt idx="3952">
                  <c:v>7.3432939741186666E-5</c:v>
                </c:pt>
                <c:pt idx="3953">
                  <c:v>-1.1747292440936221E-4</c:v>
                </c:pt>
                <c:pt idx="3954">
                  <c:v>-1.5837935610133014E-4</c:v>
                </c:pt>
                <c:pt idx="3955">
                  <c:v>-1.8928635529275143E-4</c:v>
                </c:pt>
                <c:pt idx="3956">
                  <c:v>-2.2019392194161589E-4</c:v>
                </c:pt>
                <c:pt idx="3957">
                  <c:v>-2.5110205600595292E-4</c:v>
                </c:pt>
                <c:pt idx="3958">
                  <c:v>-2.9201075744384125E-4</c:v>
                </c:pt>
                <c:pt idx="3959">
                  <c:v>-3.2292002621312236E-4</c:v>
                </c:pt>
                <c:pt idx="3960">
                  <c:v>-3.5382986227197605E-4</c:v>
                </c:pt>
                <c:pt idx="3961">
                  <c:v>-3.9474026557834369E-4</c:v>
                </c:pt>
                <c:pt idx="3962">
                  <c:v>-4.2565123609025822E-4</c:v>
                </c:pt>
                <c:pt idx="3963">
                  <c:v>-4.1656277376569956E-4</c:v>
                </c:pt>
                <c:pt idx="3964">
                  <c:v>-2.4747487856263835E-4</c:v>
                </c:pt>
                <c:pt idx="3965">
                  <c:v>-7.8387550439235689E-5</c:v>
                </c:pt>
                <c:pt idx="3966">
                  <c:v>9.0699210646611028E-5</c:v>
                </c:pt>
                <c:pt idx="3967">
                  <c:v>2.5978540473686892E-4</c:v>
                </c:pt>
                <c:pt idx="3968">
                  <c:v>4.2887103187352888E-4</c:v>
                </c:pt>
                <c:pt idx="3969">
                  <c:v>5.9795609209859304E-4</c:v>
                </c:pt>
                <c:pt idx="3970">
                  <c:v>7.5704058545397984E-4</c:v>
                </c:pt>
                <c:pt idx="3971">
                  <c:v>9.2612451198179622E-4</c:v>
                </c:pt>
                <c:pt idx="3972">
                  <c:v>1.0952078717239128E-3</c:v>
                </c:pt>
                <c:pt idx="3973">
                  <c:v>1.2642906647223901E-3</c:v>
                </c:pt>
                <c:pt idx="3974">
                  <c:v>1.4233728910191812E-3</c:v>
                </c:pt>
                <c:pt idx="3975">
                  <c:v>1.5824545506562648E-3</c:v>
                </c:pt>
                <c:pt idx="3976">
                  <c:v>1.7515356436756946E-3</c:v>
                </c:pt>
                <c:pt idx="3977">
                  <c:v>1.9106161701193485E-3</c:v>
                </c:pt>
                <c:pt idx="3978">
                  <c:v>2.0696961300293026E-3</c:v>
                </c:pt>
                <c:pt idx="3979">
                  <c:v>2.2387755234475402E-3</c:v>
                </c:pt>
                <c:pt idx="3980">
                  <c:v>2.3978543504160092E-3</c:v>
                </c:pt>
                <c:pt idx="3981">
                  <c:v>2.5569326109767254E-3</c:v>
                </c:pt>
                <c:pt idx="3982">
                  <c:v>2.7160103051716892E-3</c:v>
                </c:pt>
                <c:pt idx="3983">
                  <c:v>2.8850874330428322E-3</c:v>
                </c:pt>
                <c:pt idx="3984">
                  <c:v>3.0741639946322012E-3</c:v>
                </c:pt>
                <c:pt idx="3985">
                  <c:v>3.2632399899817544E-3</c:v>
                </c:pt>
                <c:pt idx="3986">
                  <c:v>3.4423154191334793E-3</c:v>
                </c:pt>
                <c:pt idx="3987">
                  <c:v>3.6313902821293858E-3</c:v>
                </c:pt>
                <c:pt idx="3988">
                  <c:v>3.8204645790114898E-3</c:v>
                </c:pt>
                <c:pt idx="3989">
                  <c:v>4.0095383098217334E-3</c:v>
                </c:pt>
                <c:pt idx="3990">
                  <c:v>4.1886114746020114E-3</c:v>
                </c:pt>
                <c:pt idx="3991">
                  <c:v>4.3776840733944803E-3</c:v>
                </c:pt>
                <c:pt idx="3992">
                  <c:v>4.5667561062410324E-3</c:v>
                </c:pt>
                <c:pt idx="3993">
                  <c:v>4.7358275731837424E-3</c:v>
                </c:pt>
                <c:pt idx="3994">
                  <c:v>4.8348984742644504E-3</c:v>
                </c:pt>
                <c:pt idx="3995">
                  <c:v>4.9439688095252454E-3</c:v>
                </c:pt>
                <c:pt idx="3996">
                  <c:v>5.0530385790081289E-3</c:v>
                </c:pt>
                <c:pt idx="3997">
                  <c:v>5.1621077827550543E-3</c:v>
                </c:pt>
                <c:pt idx="3998">
                  <c:v>5.2611764208080093E-3</c:v>
                </c:pt>
                <c:pt idx="3999">
                  <c:v>5.3702444932090471E-3</c:v>
                </c:pt>
                <c:pt idx="4000">
                  <c:v>5.4793120000000278E-3</c:v>
                </c:pt>
                <c:pt idx="4001">
                  <c:v>5.5883789412230558E-3</c:v>
                </c:pt>
                <c:pt idx="4002">
                  <c:v>5.6974453169200126E-3</c:v>
                </c:pt>
                <c:pt idx="4003">
                  <c:v>5.7865111271329928E-3</c:v>
                </c:pt>
                <c:pt idx="4004">
                  <c:v>5.8255763719038964E-3</c:v>
                </c:pt>
                <c:pt idx="4005">
                  <c:v>5.8646410512747937E-3</c:v>
                </c:pt>
                <c:pt idx="4006">
                  <c:v>5.9037051652876069E-3</c:v>
                </c:pt>
                <c:pt idx="4007">
                  <c:v>5.9427687139844022E-3</c:v>
                </c:pt>
                <c:pt idx="4008">
                  <c:v>5.981831697407047E-3</c:v>
                </c:pt>
                <c:pt idx="4009">
                  <c:v>6.0208941155975582E-3</c:v>
                </c:pt>
                <c:pt idx="4010">
                  <c:v>6.0599559685979845E-3</c:v>
                </c:pt>
                <c:pt idx="4011">
                  <c:v>6.0990172564503176E-3</c:v>
                </c:pt>
                <c:pt idx="4012">
                  <c:v>6.1380779791965212E-3</c:v>
                </c:pt>
                <c:pt idx="4013">
                  <c:v>6.1671381368786065E-3</c:v>
                </c:pt>
                <c:pt idx="4014">
                  <c:v>6.1861977295384714E-3</c:v>
                </c:pt>
                <c:pt idx="4015">
                  <c:v>6.2052567572182414E-3</c:v>
                </c:pt>
                <c:pt idx="4016">
                  <c:v>6.2143152199598505E-3</c:v>
                </c:pt>
                <c:pt idx="4017">
                  <c:v>6.2333731178052893E-3</c:v>
                </c:pt>
                <c:pt idx="4018">
                  <c:v>6.252430450796348E-3</c:v>
                </c:pt>
                <c:pt idx="4019">
                  <c:v>6.2614872189752915E-3</c:v>
                </c:pt>
                <c:pt idx="4020">
                  <c:v>6.2805434223840752E-3</c:v>
                </c:pt>
                <c:pt idx="4021">
                  <c:v>6.2895990610645439E-3</c:v>
                </c:pt>
                <c:pt idx="4022">
                  <c:v>6.3086541350587371E-3</c:v>
                </c:pt>
                <c:pt idx="4023">
                  <c:v>6.3077086444087334E-3</c:v>
                </c:pt>
                <c:pt idx="4024">
                  <c:v>6.2867625891564298E-3</c:v>
                </c:pt>
                <c:pt idx="4025">
                  <c:v>6.2658159693437495E-3</c:v>
                </c:pt>
                <c:pt idx="4026">
                  <c:v>6.2448687850129121E-3</c:v>
                </c:pt>
                <c:pt idx="4027">
                  <c:v>6.2239210362056152E-3</c:v>
                </c:pt>
                <c:pt idx="4028">
                  <c:v>6.2029727229641531E-3</c:v>
                </c:pt>
                <c:pt idx="4029">
                  <c:v>6.1820238453302034E-3</c:v>
                </c:pt>
                <c:pt idx="4030">
                  <c:v>6.1610744033459564E-3</c:v>
                </c:pt>
                <c:pt idx="4031">
                  <c:v>6.1401243970534425E-3</c:v>
                </c:pt>
                <c:pt idx="4032">
                  <c:v>6.1191738264945172E-3</c:v>
                </c:pt>
                <c:pt idx="4033">
                  <c:v>6.0782226917112199E-3</c:v>
                </c:pt>
                <c:pt idx="4034">
                  <c:v>6.0172709927454413E-3</c:v>
                </c:pt>
                <c:pt idx="4035">
                  <c:v>5.9463187296392933E-3</c:v>
                </c:pt>
                <c:pt idx="4036">
                  <c:v>5.8753659024347203E-3</c:v>
                </c:pt>
                <c:pt idx="4037">
                  <c:v>5.8044125111736964E-3</c:v>
                </c:pt>
                <c:pt idx="4038">
                  <c:v>5.7334585558982513E-3</c:v>
                </c:pt>
                <c:pt idx="4039">
                  <c:v>5.6625040366503855E-3</c:v>
                </c:pt>
                <c:pt idx="4040">
                  <c:v>5.5915489534719984E-3</c:v>
                </c:pt>
                <c:pt idx="4041">
                  <c:v>5.5205933064051693E-3</c:v>
                </c:pt>
                <c:pt idx="4042">
                  <c:v>5.4496370954919115E-3</c:v>
                </c:pt>
                <c:pt idx="4043">
                  <c:v>5.3886803207739524E-3</c:v>
                </c:pt>
                <c:pt idx="4044">
                  <c:v>5.3377229822936844E-3</c:v>
                </c:pt>
                <c:pt idx="4045">
                  <c:v>5.2967650800928206E-3</c:v>
                </c:pt>
                <c:pt idx="4046">
                  <c:v>5.2458066142134123E-3</c:v>
                </c:pt>
                <c:pt idx="4047">
                  <c:v>5.2048475846973906E-3</c:v>
                </c:pt>
                <c:pt idx="4048">
                  <c:v>5.1538879915868684E-3</c:v>
                </c:pt>
                <c:pt idx="4049">
                  <c:v>5.1129278349237028E-3</c:v>
                </c:pt>
                <c:pt idx="4050">
                  <c:v>5.0619671147500529E-3</c:v>
                </c:pt>
                <c:pt idx="4051">
                  <c:v>5.0210058311077055E-3</c:v>
                </c:pt>
                <c:pt idx="4052">
                  <c:v>4.9700439840388039E-3</c:v>
                </c:pt>
                <c:pt idx="4053">
                  <c:v>4.9290815735852644E-3</c:v>
                </c:pt>
                <c:pt idx="4054">
                  <c:v>4.8981185997891141E-3</c:v>
                </c:pt>
                <c:pt idx="4055">
                  <c:v>4.8671550626922244E-3</c:v>
                </c:pt>
                <c:pt idx="4056">
                  <c:v>4.826190962336746E-3</c:v>
                </c:pt>
                <c:pt idx="4057">
                  <c:v>4.7952262987646542E-3</c:v>
                </c:pt>
                <c:pt idx="4058">
                  <c:v>4.7642610720177473E-3</c:v>
                </c:pt>
                <c:pt idx="4059">
                  <c:v>4.7332952821382938E-3</c:v>
                </c:pt>
                <c:pt idx="4060">
                  <c:v>4.6923289291680437E-3</c:v>
                </c:pt>
                <c:pt idx="4061">
                  <c:v>4.6613620131490934E-3</c:v>
                </c:pt>
                <c:pt idx="4062">
                  <c:v>4.6303945341233908E-3</c:v>
                </c:pt>
                <c:pt idx="4063">
                  <c:v>4.5994264921329743E-3</c:v>
                </c:pt>
                <c:pt idx="4064">
                  <c:v>4.5884578872197063E-3</c:v>
                </c:pt>
                <c:pt idx="4065">
                  <c:v>4.5674887194257375E-3</c:v>
                </c:pt>
                <c:pt idx="4066">
                  <c:v>4.5565189887930013E-3</c:v>
                </c:pt>
                <c:pt idx="4067">
                  <c:v>4.5355486953635006E-3</c:v>
                </c:pt>
                <c:pt idx="4068">
                  <c:v>4.5245778391791447E-3</c:v>
                </c:pt>
                <c:pt idx="4069">
                  <c:v>4.5036064202819952E-3</c:v>
                </c:pt>
                <c:pt idx="4070">
                  <c:v>4.4926344387140084E-3</c:v>
                </c:pt>
                <c:pt idx="4071">
                  <c:v>4.4716618945172346E-3</c:v>
                </c:pt>
                <c:pt idx="4072">
                  <c:v>4.4606887877335095E-3</c:v>
                </c:pt>
                <c:pt idx="4073">
                  <c:v>4.4397151184049658E-3</c:v>
                </c:pt>
                <c:pt idx="4074">
                  <c:v>4.4087408865736205E-3</c:v>
                </c:pt>
                <c:pt idx="4075">
                  <c:v>4.3877660922812924E-3</c:v>
                </c:pt>
                <c:pt idx="4076">
                  <c:v>4.3567907355701058E-3</c:v>
                </c:pt>
                <c:pt idx="4077">
                  <c:v>4.3258148164819384E-3</c:v>
                </c:pt>
                <c:pt idx="4078">
                  <c:v>4.3048383350589303E-3</c:v>
                </c:pt>
                <c:pt idx="4079">
                  <c:v>4.2738612913429813E-3</c:v>
                </c:pt>
                <c:pt idx="4080">
                  <c:v>4.2428836853760114E-3</c:v>
                </c:pt>
                <c:pt idx="4081">
                  <c:v>4.2219055172001418E-3</c:v>
                </c:pt>
                <c:pt idx="4082">
                  <c:v>4.1909267868572575E-3</c:v>
                </c:pt>
                <c:pt idx="4083">
                  <c:v>4.1699474943894324E-3</c:v>
                </c:pt>
                <c:pt idx="4084">
                  <c:v>4.1489676398386022E-3</c:v>
                </c:pt>
                <c:pt idx="4085">
                  <c:v>4.127987223246722E-3</c:v>
                </c:pt>
                <c:pt idx="4086">
                  <c:v>4.1070062446558753E-3</c:v>
                </c:pt>
                <c:pt idx="4087">
                  <c:v>4.0760247041079726E-3</c:v>
                </c:pt>
                <c:pt idx="4088">
                  <c:v>4.0550426016451114E-3</c:v>
                </c:pt>
                <c:pt idx="4089">
                  <c:v>4.0340599373090702E-3</c:v>
                </c:pt>
                <c:pt idx="4090">
                  <c:v>4.0130767111420523E-3</c:v>
                </c:pt>
                <c:pt idx="4091">
                  <c:v>3.9920929231858863E-3</c:v>
                </c:pt>
                <c:pt idx="4092">
                  <c:v>3.9711085734826252E-3</c:v>
                </c:pt>
                <c:pt idx="4093">
                  <c:v>3.9501236620743353E-3</c:v>
                </c:pt>
                <c:pt idx="4094">
                  <c:v>3.9091381890028198E-3</c:v>
                </c:pt>
                <c:pt idx="4095">
                  <c:v>3.8781521543102548E-3</c:v>
                </c:pt>
                <c:pt idx="4096">
                  <c:v>3.8471655580385412E-3</c:v>
                </c:pt>
                <c:pt idx="4097">
                  <c:v>3.8161784002296267E-3</c:v>
                </c:pt>
                <c:pt idx="4098">
                  <c:v>3.7751906809256274E-3</c:v>
                </c:pt>
                <c:pt idx="4099">
                  <c:v>3.7442024001684052E-3</c:v>
                </c:pt>
                <c:pt idx="4100">
                  <c:v>3.7132135580000285E-3</c:v>
                </c:pt>
                <c:pt idx="4101">
                  <c:v>3.6722241544623825E-3</c:v>
                </c:pt>
                <c:pt idx="4102">
                  <c:v>3.6412341895976554E-3</c:v>
                </c:pt>
                <c:pt idx="4103">
                  <c:v>3.6102436634475876E-3</c:v>
                </c:pt>
                <c:pt idx="4104">
                  <c:v>3.5792525760542648E-3</c:v>
                </c:pt>
                <c:pt idx="4105">
                  <c:v>3.5582609274598109E-3</c:v>
                </c:pt>
                <c:pt idx="4106">
                  <c:v>3.5272687177060288E-3</c:v>
                </c:pt>
                <c:pt idx="4107">
                  <c:v>3.4962759468349382E-3</c:v>
                </c:pt>
                <c:pt idx="4108">
                  <c:v>3.4752826148886067E-3</c:v>
                </c:pt>
                <c:pt idx="4109">
                  <c:v>3.4442887219089534E-3</c:v>
                </c:pt>
                <c:pt idx="4110">
                  <c:v>3.4132942679380393E-3</c:v>
                </c:pt>
                <c:pt idx="4111">
                  <c:v>3.3922992530177392E-3</c:v>
                </c:pt>
                <c:pt idx="4112">
                  <c:v>3.3613036771901602E-3</c:v>
                </c:pt>
                <c:pt idx="4113">
                  <c:v>3.32030754049725E-3</c:v>
                </c:pt>
                <c:pt idx="4114">
                  <c:v>3.2693108429809451E-3</c:v>
                </c:pt>
                <c:pt idx="4115">
                  <c:v>3.2083135846832254E-3</c:v>
                </c:pt>
                <c:pt idx="4116">
                  <c:v>3.1473157656461974E-3</c:v>
                </c:pt>
                <c:pt idx="4117">
                  <c:v>3.0863173859118223E-3</c:v>
                </c:pt>
                <c:pt idx="4118">
                  <c:v>3.0353184455219652E-3</c:v>
                </c:pt>
                <c:pt idx="4119">
                  <c:v>2.9743189445186891E-3</c:v>
                </c:pt>
                <c:pt idx="4120">
                  <c:v>2.9133188829440623E-3</c:v>
                </c:pt>
                <c:pt idx="4121">
                  <c:v>2.8523182608398982E-3</c:v>
                </c:pt>
                <c:pt idx="4122">
                  <c:v>2.8013170782483429E-3</c:v>
                </c:pt>
                <c:pt idx="4123">
                  <c:v>2.7703153352112752E-3</c:v>
                </c:pt>
                <c:pt idx="4124">
                  <c:v>2.7993130317707652E-3</c:v>
                </c:pt>
                <c:pt idx="4125">
                  <c:v>2.8183101679687406E-3</c:v>
                </c:pt>
                <c:pt idx="4126">
                  <c:v>2.8373067438472338E-3</c:v>
                </c:pt>
                <c:pt idx="4127">
                  <c:v>2.8563027594482315E-3</c:v>
                </c:pt>
                <c:pt idx="4128">
                  <c:v>2.875298214813693E-3</c:v>
                </c:pt>
                <c:pt idx="4129">
                  <c:v>2.9042931099856092E-3</c:v>
                </c:pt>
                <c:pt idx="4130">
                  <c:v>2.9232874450060209E-3</c:v>
                </c:pt>
                <c:pt idx="4131">
                  <c:v>2.9422812199168592E-3</c:v>
                </c:pt>
                <c:pt idx="4132">
                  <c:v>2.9612744347601032E-3</c:v>
                </c:pt>
                <c:pt idx="4133">
                  <c:v>2.9802670895777545E-3</c:v>
                </c:pt>
                <c:pt idx="4134">
                  <c:v>2.9892591844117838E-3</c:v>
                </c:pt>
                <c:pt idx="4135">
                  <c:v>2.9982507193042629E-3</c:v>
                </c:pt>
                <c:pt idx="4136">
                  <c:v>3.007241694297098E-3</c:v>
                </c:pt>
                <c:pt idx="4137">
                  <c:v>3.0162321094323041E-3</c:v>
                </c:pt>
                <c:pt idx="4138">
                  <c:v>3.0252219647518602E-3</c:v>
                </c:pt>
                <c:pt idx="4139">
                  <c:v>3.0342112602977571E-3</c:v>
                </c:pt>
                <c:pt idx="4140">
                  <c:v>3.0431999961119914E-3</c:v>
                </c:pt>
                <c:pt idx="4141">
                  <c:v>3.0521881722365201E-3</c:v>
                </c:pt>
                <c:pt idx="4142">
                  <c:v>3.061175788713422E-3</c:v>
                </c:pt>
                <c:pt idx="4143">
                  <c:v>3.1001628455845846E-3</c:v>
                </c:pt>
                <c:pt idx="4144">
                  <c:v>3.1791493428920629E-3</c:v>
                </c:pt>
                <c:pt idx="4145">
                  <c:v>3.2481352806778573E-3</c:v>
                </c:pt>
                <c:pt idx="4146">
                  <c:v>3.3271206589837688E-3</c:v>
                </c:pt>
                <c:pt idx="4147">
                  <c:v>3.4061054778520092E-3</c:v>
                </c:pt>
                <c:pt idx="4148">
                  <c:v>3.4850897373244392E-3</c:v>
                </c:pt>
                <c:pt idx="4149">
                  <c:v>3.5540734374431004E-3</c:v>
                </c:pt>
                <c:pt idx="4150">
                  <c:v>3.6330565782500194E-3</c:v>
                </c:pt>
                <c:pt idx="4151">
                  <c:v>3.7120391597871292E-3</c:v>
                </c:pt>
                <c:pt idx="4152">
                  <c:v>3.7910211820964264E-3</c:v>
                </c:pt>
                <c:pt idx="4153">
                  <c:v>3.880002645219871E-3</c:v>
                </c:pt>
                <c:pt idx="4154">
                  <c:v>3.9889835491994877E-3</c:v>
                </c:pt>
                <c:pt idx="4155">
                  <c:v>4.1079638940772333E-3</c:v>
                </c:pt>
                <c:pt idx="4156">
                  <c:v>4.2169436798951514E-3</c:v>
                </c:pt>
                <c:pt idx="4157">
                  <c:v>4.3259229066952287E-3</c:v>
                </c:pt>
                <c:pt idx="4158">
                  <c:v>4.4449015745193794E-3</c:v>
                </c:pt>
                <c:pt idx="4159">
                  <c:v>4.5538796834097119E-3</c:v>
                </c:pt>
                <c:pt idx="4160">
                  <c:v>4.6728572334080176E-3</c:v>
                </c:pt>
                <c:pt idx="4161">
                  <c:v>4.7818342245564971E-3</c:v>
                </c:pt>
                <c:pt idx="4162">
                  <c:v>4.8908106568969646E-3</c:v>
                </c:pt>
                <c:pt idx="4163">
                  <c:v>5.0197865304715313E-3</c:v>
                </c:pt>
                <c:pt idx="4164">
                  <c:v>5.1487618453221577E-3</c:v>
                </c:pt>
                <c:pt idx="4165">
                  <c:v>5.2777366014907824E-3</c:v>
                </c:pt>
                <c:pt idx="4166">
                  <c:v>5.4067107990194534E-3</c:v>
                </c:pt>
                <c:pt idx="4167">
                  <c:v>5.545684437950088E-3</c:v>
                </c:pt>
                <c:pt idx="4168">
                  <c:v>5.6746575183247439E-3</c:v>
                </c:pt>
                <c:pt idx="4169">
                  <c:v>5.8036300401853591E-3</c:v>
                </c:pt>
                <c:pt idx="4170">
                  <c:v>5.9326020035740433E-3</c:v>
                </c:pt>
                <c:pt idx="4171">
                  <c:v>6.0615734085325912E-3</c:v>
                </c:pt>
                <c:pt idx="4172">
                  <c:v>6.2005442551031388E-3</c:v>
                </c:pt>
                <c:pt idx="4173">
                  <c:v>6.3195145433275757E-3</c:v>
                </c:pt>
                <c:pt idx="4174">
                  <c:v>6.4284842732479641E-3</c:v>
                </c:pt>
                <c:pt idx="4175">
                  <c:v>6.5474534449062914E-3</c:v>
                </c:pt>
                <c:pt idx="4176">
                  <c:v>6.6564220583444911E-3</c:v>
                </c:pt>
                <c:pt idx="4177">
                  <c:v>6.7753901136046318E-3</c:v>
                </c:pt>
                <c:pt idx="4178">
                  <c:v>6.8843576107285032E-3</c:v>
                </c:pt>
                <c:pt idx="4179">
                  <c:v>6.9933245497583504E-3</c:v>
                </c:pt>
                <c:pt idx="4180">
                  <c:v>7.1122909307360423E-3</c:v>
                </c:pt>
                <c:pt idx="4181">
                  <c:v>7.2212567537035775E-3</c:v>
                </c:pt>
                <c:pt idx="4182">
                  <c:v>7.3402220187029172E-3</c:v>
                </c:pt>
                <c:pt idx="4183">
                  <c:v>7.4291867257760434E-3</c:v>
                </c:pt>
                <c:pt idx="4184">
                  <c:v>7.4981508749649714E-3</c:v>
                </c:pt>
                <c:pt idx="4185">
                  <c:v>7.5671144663117251E-3</c:v>
                </c:pt>
                <c:pt idx="4186">
                  <c:v>7.6360774998582978E-3</c:v>
                </c:pt>
                <c:pt idx="4187">
                  <c:v>7.7050399756466523E-3</c:v>
                </c:pt>
                <c:pt idx="4188">
                  <c:v>7.7740018937187474E-3</c:v>
                </c:pt>
                <c:pt idx="4189">
                  <c:v>7.8429632541165174E-3</c:v>
                </c:pt>
                <c:pt idx="4190">
                  <c:v>7.9219240568820515E-3</c:v>
                </c:pt>
                <c:pt idx="4191">
                  <c:v>7.9908843020572995E-3</c:v>
                </c:pt>
                <c:pt idx="4192">
                  <c:v>8.059843989684309E-3</c:v>
                </c:pt>
                <c:pt idx="4193">
                  <c:v>8.128803119804906E-3</c:v>
                </c:pt>
                <c:pt idx="4194">
                  <c:v>8.1977616924612251E-3</c:v>
                </c:pt>
                <c:pt idx="4195">
                  <c:v>8.2667197076952727E-3</c:v>
                </c:pt>
                <c:pt idx="4196">
                  <c:v>8.3356771655490013E-3</c:v>
                </c:pt>
                <c:pt idx="4197">
                  <c:v>8.4046340660643495E-3</c:v>
                </c:pt>
                <c:pt idx="4198">
                  <c:v>8.4735904092832891E-3</c:v>
                </c:pt>
                <c:pt idx="4199">
                  <c:v>8.5525461952478937E-3</c:v>
                </c:pt>
                <c:pt idx="4200">
                  <c:v>8.6215014239999759E-3</c:v>
                </c:pt>
                <c:pt idx="4201">
                  <c:v>8.6904560955818454E-3</c:v>
                </c:pt>
                <c:pt idx="4202">
                  <c:v>8.7594102100353212E-3</c:v>
                </c:pt>
                <c:pt idx="4203">
                  <c:v>8.7983637674021106E-3</c:v>
                </c:pt>
                <c:pt idx="4204">
                  <c:v>8.8273167677247206E-3</c:v>
                </c:pt>
                <c:pt idx="4205">
                  <c:v>8.8462692110448122E-3</c:v>
                </c:pt>
                <c:pt idx="4206">
                  <c:v>8.8652210974044573E-3</c:v>
                </c:pt>
                <c:pt idx="4207">
                  <c:v>8.8841724268455269E-3</c:v>
                </c:pt>
                <c:pt idx="4208">
                  <c:v>8.9131231994101709E-3</c:v>
                </c:pt>
                <c:pt idx="4209">
                  <c:v>8.9320734151403791E-3</c:v>
                </c:pt>
                <c:pt idx="4210">
                  <c:v>8.9510230740780256E-3</c:v>
                </c:pt>
                <c:pt idx="4211">
                  <c:v>8.9699721762651705E-3</c:v>
                </c:pt>
                <c:pt idx="4212">
                  <c:v>8.9889207217437039E-3</c:v>
                </c:pt>
                <c:pt idx="4213">
                  <c:v>8.9878687105558186E-3</c:v>
                </c:pt>
                <c:pt idx="4214">
                  <c:v>8.9668161427433682E-3</c:v>
                </c:pt>
                <c:pt idx="4215">
                  <c:v>8.945763018348294E-3</c:v>
                </c:pt>
                <c:pt idx="4216">
                  <c:v>8.9247093374125747E-3</c:v>
                </c:pt>
                <c:pt idx="4217">
                  <c:v>8.9036550999784768E-3</c:v>
                </c:pt>
                <c:pt idx="4218">
                  <c:v>8.8826003060876249E-3</c:v>
                </c:pt>
                <c:pt idx="4219">
                  <c:v>8.861544955782218E-3</c:v>
                </c:pt>
                <c:pt idx="4220">
                  <c:v>8.8404890491040698E-3</c:v>
                </c:pt>
                <c:pt idx="4221">
                  <c:v>8.8194325860954034E-3</c:v>
                </c:pt>
                <c:pt idx="4222">
                  <c:v>8.7983755667979113E-3</c:v>
                </c:pt>
                <c:pt idx="4223">
                  <c:v>8.7773179912538912E-3</c:v>
                </c:pt>
                <c:pt idx="4224">
                  <c:v>8.7562598595052697E-3</c:v>
                </c:pt>
                <c:pt idx="4225">
                  <c:v>8.735201171593765E-3</c:v>
                </c:pt>
                <c:pt idx="4226">
                  <c:v>8.7141419275616524E-3</c:v>
                </c:pt>
                <c:pt idx="4227">
                  <c:v>8.6930821274508203E-3</c:v>
                </c:pt>
                <c:pt idx="4228">
                  <c:v>8.6720217713032767E-3</c:v>
                </c:pt>
                <c:pt idx="4229">
                  <c:v>8.6509608591610731E-3</c:v>
                </c:pt>
                <c:pt idx="4230">
                  <c:v>8.6198993910660375E-3</c:v>
                </c:pt>
                <c:pt idx="4231">
                  <c:v>8.5988373670603246E-3</c:v>
                </c:pt>
                <c:pt idx="4232">
                  <c:v>8.5777747871857227E-3</c:v>
                </c:pt>
                <c:pt idx="4233">
                  <c:v>8.5567116514843767E-3</c:v>
                </c:pt>
                <c:pt idx="4234">
                  <c:v>8.5156479599983355E-3</c:v>
                </c:pt>
                <c:pt idx="4235">
                  <c:v>8.4845837127693353E-3</c:v>
                </c:pt>
                <c:pt idx="4236">
                  <c:v>8.4535189098395268E-3</c:v>
                </c:pt>
                <c:pt idx="4237">
                  <c:v>8.4124535512509688E-3</c:v>
                </c:pt>
                <c:pt idx="4238">
                  <c:v>8.3813876370455211E-3</c:v>
                </c:pt>
                <c:pt idx="4239">
                  <c:v>8.3503211672651505E-3</c:v>
                </c:pt>
                <c:pt idx="4240">
                  <c:v>8.3192541419520368E-3</c:v>
                </c:pt>
                <c:pt idx="4241">
                  <c:v>8.2781865611479839E-3</c:v>
                </c:pt>
                <c:pt idx="4242">
                  <c:v>8.2471184248949989E-3</c:v>
                </c:pt>
                <c:pt idx="4243">
                  <c:v>8.2160497332351701E-3</c:v>
                </c:pt>
                <c:pt idx="4244">
                  <c:v>8.1849804862104136E-3</c:v>
                </c:pt>
                <c:pt idx="4245">
                  <c:v>8.1439106838628039E-3</c:v>
                </c:pt>
                <c:pt idx="4246">
                  <c:v>8.1128403262341608E-3</c:v>
                </c:pt>
                <c:pt idx="4247">
                  <c:v>8.0817694133665796E-3</c:v>
                </c:pt>
                <c:pt idx="4248">
                  <c:v>8.0406979453020548E-3</c:v>
                </c:pt>
                <c:pt idx="4249">
                  <c:v>8.0096259220825503E-3</c:v>
                </c:pt>
                <c:pt idx="4250">
                  <c:v>7.9785533437500469E-3</c:v>
                </c:pt>
                <c:pt idx="4251">
                  <c:v>7.9474802103465282E-3</c:v>
                </c:pt>
                <c:pt idx="4252">
                  <c:v>7.9064065219139924E-3</c:v>
                </c:pt>
                <c:pt idx="4253">
                  <c:v>7.8453322784944324E-3</c:v>
                </c:pt>
                <c:pt idx="4254">
                  <c:v>7.7642574801299134E-3</c:v>
                </c:pt>
                <c:pt idx="4255">
                  <c:v>7.6831821268622414E-3</c:v>
                </c:pt>
                <c:pt idx="4256">
                  <c:v>7.6021062187335564E-3</c:v>
                </c:pt>
                <c:pt idx="4257">
                  <c:v>7.5110297557858443E-3</c:v>
                </c:pt>
                <c:pt idx="4258">
                  <c:v>7.4299527380609813E-3</c:v>
                </c:pt>
                <c:pt idx="4259">
                  <c:v>7.3488751656010671E-3</c:v>
                </c:pt>
                <c:pt idx="4260">
                  <c:v>7.2677970384480428E-3</c:v>
                </c:pt>
                <c:pt idx="4261">
                  <c:v>7.1867183566438897E-3</c:v>
                </c:pt>
                <c:pt idx="4262">
                  <c:v>7.1056391202306037E-3</c:v>
                </c:pt>
                <c:pt idx="4263">
                  <c:v>7.0145593292501029E-3</c:v>
                </c:pt>
                <c:pt idx="4264">
                  <c:v>6.9134789837446212E-3</c:v>
                </c:pt>
                <c:pt idx="4265">
                  <c:v>6.8223980837558099E-3</c:v>
                </c:pt>
                <c:pt idx="4266">
                  <c:v>6.7313166293258278E-3</c:v>
                </c:pt>
                <c:pt idx="4267">
                  <c:v>6.6302346204966814E-3</c:v>
                </c:pt>
                <c:pt idx="4268">
                  <c:v>6.5391520573103434E-3</c:v>
                </c:pt>
                <c:pt idx="4269">
                  <c:v>6.4380689398088513E-3</c:v>
                </c:pt>
                <c:pt idx="4270">
                  <c:v>6.3469852680340085E-3</c:v>
                </c:pt>
                <c:pt idx="4271">
                  <c:v>6.2559010420279726E-3</c:v>
                </c:pt>
                <c:pt idx="4272">
                  <c:v>6.1548162618326975E-3</c:v>
                </c:pt>
                <c:pt idx="4273">
                  <c:v>6.0237309274901729E-3</c:v>
                </c:pt>
                <c:pt idx="4274">
                  <c:v>5.8726450390424014E-3</c:v>
                </c:pt>
                <c:pt idx="4275">
                  <c:v>5.7115585965312804E-3</c:v>
                </c:pt>
                <c:pt idx="4276">
                  <c:v>5.5604715999989004E-3</c:v>
                </c:pt>
                <c:pt idx="4277">
                  <c:v>5.3993840494871714E-3</c:v>
                </c:pt>
                <c:pt idx="4278">
                  <c:v>5.248295945038184E-3</c:v>
                </c:pt>
                <c:pt idx="4279">
                  <c:v>5.0872072866937814E-3</c:v>
                </c:pt>
                <c:pt idx="4280">
                  <c:v>4.9361180744959821E-3</c:v>
                </c:pt>
                <c:pt idx="4281">
                  <c:v>4.7750283084869172E-3</c:v>
                </c:pt>
                <c:pt idx="4282">
                  <c:v>4.6239379887084405E-3</c:v>
                </c:pt>
                <c:pt idx="4283">
                  <c:v>4.4428471152026848E-3</c:v>
                </c:pt>
                <c:pt idx="4284">
                  <c:v>4.2617556880114038E-3</c:v>
                </c:pt>
                <c:pt idx="4285">
                  <c:v>4.0706637071767733E-3</c:v>
                </c:pt>
                <c:pt idx="4286">
                  <c:v>3.8795711727406812E-3</c:v>
                </c:pt>
                <c:pt idx="4287">
                  <c:v>3.6984780847451881E-3</c:v>
                </c:pt>
                <c:pt idx="4288">
                  <c:v>3.5073844432322817E-3</c:v>
                </c:pt>
                <c:pt idx="4289">
                  <c:v>3.3262902482438812E-3</c:v>
                </c:pt>
                <c:pt idx="4290">
                  <c:v>3.1351954998220552E-3</c:v>
                </c:pt>
                <c:pt idx="4291">
                  <c:v>2.9541001980087091E-3</c:v>
                </c:pt>
                <c:pt idx="4292">
                  <c:v>2.763004342845877E-3</c:v>
                </c:pt>
                <c:pt idx="4293">
                  <c:v>2.581907934375488E-3</c:v>
                </c:pt>
                <c:pt idx="4294">
                  <c:v>2.4108109726396487E-3</c:v>
                </c:pt>
                <c:pt idx="4295">
                  <c:v>2.2397134576802443E-3</c:v>
                </c:pt>
                <c:pt idx="4296">
                  <c:v>2.0586153895393311E-3</c:v>
                </c:pt>
                <c:pt idx="4297">
                  <c:v>1.8875167682588607E-3</c:v>
                </c:pt>
                <c:pt idx="4298">
                  <c:v>1.7164175938808423E-3</c:v>
                </c:pt>
                <c:pt idx="4299">
                  <c:v>1.5353178664472124E-3</c:v>
                </c:pt>
                <c:pt idx="4300">
                  <c:v>1.3642175860000127E-3</c:v>
                </c:pt>
                <c:pt idx="4301">
                  <c:v>1.1931167525811861E-3</c:v>
                </c:pt>
                <c:pt idx="4302">
                  <c:v>1.0120153662327813E-3</c:v>
                </c:pt>
                <c:pt idx="4303">
                  <c:v>9.0091342699678541E-4</c:v>
                </c:pt>
                <c:pt idx="4304">
                  <c:v>8.0981093491508394E-4</c:v>
                </c:pt>
                <c:pt idx="4305">
                  <c:v>7.1870789002975732E-4</c:v>
                </c:pt>
                <c:pt idx="4306">
                  <c:v>6.2760429238279401E-4</c:v>
                </c:pt>
                <c:pt idx="4307">
                  <c:v>5.4650014201612933E-4</c:v>
                </c:pt>
                <c:pt idx="4308">
                  <c:v>4.5539543897182844E-4</c:v>
                </c:pt>
                <c:pt idx="4309">
                  <c:v>3.6429018329173598E-4</c:v>
                </c:pt>
                <c:pt idx="4310">
                  <c:v>2.7318437501799896E-4</c:v>
                </c:pt>
                <c:pt idx="4311">
                  <c:v>1.8207801419253971E-4</c:v>
                </c:pt>
                <c:pt idx="4312">
                  <c:v>1.0097110085732781E-4</c:v>
                </c:pt>
                <c:pt idx="4313">
                  <c:v>6.9863635054402218E-5</c:v>
                </c:pt>
                <c:pt idx="4314">
                  <c:v>7.8755616825688197E-5</c:v>
                </c:pt>
                <c:pt idx="4315">
                  <c:v>8.7647046213224555E-5</c:v>
                </c:pt>
                <c:pt idx="4316">
                  <c:v>9.6537923259005463E-5</c:v>
                </c:pt>
                <c:pt idx="4317">
                  <c:v>1.0542824800499621E-4</c:v>
                </c:pt>
                <c:pt idx="4318">
                  <c:v>1.1431802049313825E-4</c:v>
                </c:pt>
                <c:pt idx="4319">
                  <c:v>1.2320724076550501E-4</c:v>
                </c:pt>
                <c:pt idx="4320">
                  <c:v>1.3209590886401081E-4</c:v>
                </c:pt>
                <c:pt idx="4321">
                  <c:v>1.4098402483070371E-4</c:v>
                </c:pt>
                <c:pt idx="4322">
                  <c:v>1.4987158870752383E-4</c:v>
                </c:pt>
                <c:pt idx="4323">
                  <c:v>2.3875860053648853E-4</c:v>
                </c:pt>
                <c:pt idx="4324">
                  <c:v>3.6764506035955052E-4</c:v>
                </c:pt>
                <c:pt idx="4325">
                  <c:v>4.8653096821874123E-4</c:v>
                </c:pt>
                <c:pt idx="4326">
                  <c:v>6.1541632415604308E-4</c:v>
                </c:pt>
                <c:pt idx="4327">
                  <c:v>7.4430112821344816E-4</c:v>
                </c:pt>
                <c:pt idx="4328">
                  <c:v>8.6318538043292728E-4</c:v>
                </c:pt>
                <c:pt idx="4329">
                  <c:v>9.9206908085642804E-4</c:v>
                </c:pt>
                <c:pt idx="4330">
                  <c:v>1.1209522295259986E-3</c:v>
                </c:pt>
                <c:pt idx="4331">
                  <c:v>1.2398348264836545E-3</c:v>
                </c:pt>
                <c:pt idx="4332">
                  <c:v>1.3687168717713271E-3</c:v>
                </c:pt>
                <c:pt idx="4333">
                  <c:v>1.4575983654309677E-3</c:v>
                </c:pt>
                <c:pt idx="4334">
                  <c:v>1.5264793075046299E-3</c:v>
                </c:pt>
                <c:pt idx="4335">
                  <c:v>1.5953596980342322E-3</c:v>
                </c:pt>
                <c:pt idx="4336">
                  <c:v>1.6642395370619163E-3</c:v>
                </c:pt>
                <c:pt idx="4337">
                  <c:v>1.7331188246295206E-3</c:v>
                </c:pt>
                <c:pt idx="4338">
                  <c:v>1.8019975607790901E-3</c:v>
                </c:pt>
                <c:pt idx="4339">
                  <c:v>1.8708757455525933E-3</c:v>
                </c:pt>
                <c:pt idx="4340">
                  <c:v>1.9397533789920303E-3</c:v>
                </c:pt>
                <c:pt idx="4341">
                  <c:v>2.008630461139348E-3</c:v>
                </c:pt>
                <c:pt idx="4342">
                  <c:v>2.087506992036625E-3</c:v>
                </c:pt>
                <c:pt idx="4343">
                  <c:v>2.1063829717258291E-3</c:v>
                </c:pt>
                <c:pt idx="4344">
                  <c:v>2.1152584002488285E-3</c:v>
                </c:pt>
                <c:pt idx="4345">
                  <c:v>2.1241332776478516E-3</c:v>
                </c:pt>
                <c:pt idx="4346">
                  <c:v>2.1330076039645651E-3</c:v>
                </c:pt>
                <c:pt idx="4347">
                  <c:v>2.1418813792411801E-3</c:v>
                </c:pt>
                <c:pt idx="4348">
                  <c:v>2.1507546035196279E-3</c:v>
                </c:pt>
                <c:pt idx="4349">
                  <c:v>2.159627276841959E-3</c:v>
                </c:pt>
                <c:pt idx="4350">
                  <c:v>2.1684993992500401E-3</c:v>
                </c:pt>
                <c:pt idx="4351">
                  <c:v>2.1773709707859556E-3</c:v>
                </c:pt>
                <c:pt idx="4352">
                  <c:v>2.1862419914916182E-3</c:v>
                </c:pt>
                <c:pt idx="4353">
                  <c:v>2.2051124614090411E-3</c:v>
                </c:pt>
                <c:pt idx="4354">
                  <c:v>2.213982380580265E-3</c:v>
                </c:pt>
                <c:pt idx="4355">
                  <c:v>2.2328517490472211E-3</c:v>
                </c:pt>
                <c:pt idx="4356">
                  <c:v>2.2517205668519673E-3</c:v>
                </c:pt>
                <c:pt idx="4357">
                  <c:v>2.2605888340363929E-3</c:v>
                </c:pt>
                <c:pt idx="4358">
                  <c:v>2.2794565506425585E-3</c:v>
                </c:pt>
                <c:pt idx="4359">
                  <c:v>2.2883237167124855E-3</c:v>
                </c:pt>
                <c:pt idx="4360">
                  <c:v>2.3071903322880562E-3</c:v>
                </c:pt>
                <c:pt idx="4361">
                  <c:v>2.3260563974112627E-3</c:v>
                </c:pt>
                <c:pt idx="4362">
                  <c:v>2.3349219121241716E-3</c:v>
                </c:pt>
                <c:pt idx="4363">
                  <c:v>2.3537868764687275E-3</c:v>
                </c:pt>
                <c:pt idx="4364">
                  <c:v>2.3726512904869435E-3</c:v>
                </c:pt>
                <c:pt idx="4365">
                  <c:v>2.3815151542207758E-3</c:v>
                </c:pt>
                <c:pt idx="4366">
                  <c:v>2.4003784677122247E-3</c:v>
                </c:pt>
                <c:pt idx="4367">
                  <c:v>2.4092412310032785E-3</c:v>
                </c:pt>
                <c:pt idx="4368">
                  <c:v>2.4281034441359802E-3</c:v>
                </c:pt>
                <c:pt idx="4369">
                  <c:v>2.4469651071521992E-3</c:v>
                </c:pt>
                <c:pt idx="4370">
                  <c:v>2.4558262200939942E-3</c:v>
                </c:pt>
                <c:pt idx="4371">
                  <c:v>2.4746867830033603E-3</c:v>
                </c:pt>
                <c:pt idx="4372">
                  <c:v>2.4835467959222644E-3</c:v>
                </c:pt>
                <c:pt idx="4373">
                  <c:v>2.4824062588928069E-3</c:v>
                </c:pt>
                <c:pt idx="4374">
                  <c:v>2.4612651719567997E-3</c:v>
                </c:pt>
                <c:pt idx="4375">
                  <c:v>2.4501235351562802E-3</c:v>
                </c:pt>
                <c:pt idx="4376">
                  <c:v>2.4289813485332723E-3</c:v>
                </c:pt>
                <c:pt idx="4377">
                  <c:v>2.4178386121297677E-3</c:v>
                </c:pt>
                <c:pt idx="4378">
                  <c:v>2.4066953259876955E-3</c:v>
                </c:pt>
                <c:pt idx="4379">
                  <c:v>2.3855514901491293E-3</c:v>
                </c:pt>
                <c:pt idx="4380">
                  <c:v>2.3744071046560289E-3</c:v>
                </c:pt>
                <c:pt idx="4381">
                  <c:v>2.3532621695503677E-3</c:v>
                </c:pt>
                <c:pt idx="4382">
                  <c:v>2.3421166848740793E-3</c:v>
                </c:pt>
                <c:pt idx="4383">
                  <c:v>2.3409706506692402E-3</c:v>
                </c:pt>
                <c:pt idx="4384">
                  <c:v>2.3498240669777852E-3</c:v>
                </c:pt>
                <c:pt idx="4385">
                  <c:v>2.3586769338417527E-3</c:v>
                </c:pt>
                <c:pt idx="4386">
                  <c:v>2.3675292513030896E-3</c:v>
                </c:pt>
                <c:pt idx="4387">
                  <c:v>2.3763810194037667E-3</c:v>
                </c:pt>
                <c:pt idx="4388">
                  <c:v>2.3852322381859178E-3</c:v>
                </c:pt>
                <c:pt idx="4389">
                  <c:v>2.3940829076913041E-3</c:v>
                </c:pt>
                <c:pt idx="4390">
                  <c:v>2.4029330279620319E-3</c:v>
                </c:pt>
                <c:pt idx="4391">
                  <c:v>2.4117825990400965E-3</c:v>
                </c:pt>
                <c:pt idx="4392">
                  <c:v>2.4206316209674436E-3</c:v>
                </c:pt>
                <c:pt idx="4393">
                  <c:v>2.4394800937861108E-3</c:v>
                </c:pt>
                <c:pt idx="4394">
                  <c:v>2.4483280175380652E-3</c:v>
                </c:pt>
                <c:pt idx="4395">
                  <c:v>2.4671753922652652E-3</c:v>
                </c:pt>
                <c:pt idx="4396">
                  <c:v>2.4760222180097435E-3</c:v>
                </c:pt>
                <c:pt idx="4397">
                  <c:v>2.4948684948134388E-3</c:v>
                </c:pt>
                <c:pt idx="4398">
                  <c:v>2.5137142227184203E-3</c:v>
                </c:pt>
                <c:pt idx="4399">
                  <c:v>2.5225594017665802E-3</c:v>
                </c:pt>
                <c:pt idx="4400">
                  <c:v>2.5414040319999892E-3</c:v>
                </c:pt>
                <c:pt idx="4401">
                  <c:v>2.5602481134605827E-3</c:v>
                </c:pt>
                <c:pt idx="4402">
                  <c:v>2.5690916461904019E-3</c:v>
                </c:pt>
                <c:pt idx="4403">
                  <c:v>2.5579346302314009E-3</c:v>
                </c:pt>
                <c:pt idx="4404">
                  <c:v>2.5467770656255229E-3</c:v>
                </c:pt>
                <c:pt idx="4405">
                  <c:v>2.5256189524147654E-3</c:v>
                </c:pt>
                <c:pt idx="4406">
                  <c:v>2.5144602906412017E-3</c:v>
                </c:pt>
                <c:pt idx="4407">
                  <c:v>2.5033010803467634E-3</c:v>
                </c:pt>
                <c:pt idx="4408">
                  <c:v>2.4821413215734001E-3</c:v>
                </c:pt>
                <c:pt idx="4409">
                  <c:v>2.4709810143631332E-3</c:v>
                </c:pt>
                <c:pt idx="4410">
                  <c:v>2.4498201587580259E-3</c:v>
                </c:pt>
                <c:pt idx="4411">
                  <c:v>2.4386587547999272E-3</c:v>
                </c:pt>
                <c:pt idx="4412">
                  <c:v>2.4174968025309678E-3</c:v>
                </c:pt>
                <c:pt idx="4413">
                  <c:v>2.3563343019930016E-3</c:v>
                </c:pt>
                <c:pt idx="4414">
                  <c:v>2.2751712532280812E-3</c:v>
                </c:pt>
                <c:pt idx="4415">
                  <c:v>2.204007656278218E-3</c:v>
                </c:pt>
                <c:pt idx="4416">
                  <c:v>2.1228435111853849E-3</c:v>
                </c:pt>
                <c:pt idx="4417">
                  <c:v>2.0516788179916201E-3</c:v>
                </c:pt>
                <c:pt idx="4418">
                  <c:v>1.9705135767387957E-3</c:v>
                </c:pt>
                <c:pt idx="4419">
                  <c:v>1.8993477874689267E-3</c:v>
                </c:pt>
                <c:pt idx="4420">
                  <c:v>1.8181814502240328E-3</c:v>
                </c:pt>
                <c:pt idx="4421">
                  <c:v>1.747014565046092E-3</c:v>
                </c:pt>
                <c:pt idx="4422">
                  <c:v>1.6658471319771343E-3</c:v>
                </c:pt>
                <c:pt idx="4423">
                  <c:v>1.6246791510590441E-3</c:v>
                </c:pt>
                <c:pt idx="4424">
                  <c:v>1.5935106223339561E-3</c:v>
                </c:pt>
                <c:pt idx="4425">
                  <c:v>1.5523415458437821E-3</c:v>
                </c:pt>
                <c:pt idx="4426">
                  <c:v>1.5211719216304607E-3</c:v>
                </c:pt>
                <c:pt idx="4427">
                  <c:v>1.4900017497360492E-3</c:v>
                </c:pt>
                <c:pt idx="4428">
                  <c:v>1.4588310302025009E-3</c:v>
                </c:pt>
                <c:pt idx="4429">
                  <c:v>1.4176597630718181E-3</c:v>
                </c:pt>
                <c:pt idx="4430">
                  <c:v>1.3864879483860169E-3</c:v>
                </c:pt>
                <c:pt idx="4431">
                  <c:v>1.3553155861870741E-3</c:v>
                </c:pt>
                <c:pt idx="4432">
                  <c:v>1.3141426765168997E-3</c:v>
                </c:pt>
                <c:pt idx="4433">
                  <c:v>1.2029692194175934E-3</c:v>
                </c:pt>
                <c:pt idx="4434">
                  <c:v>1.0717952149310321E-3</c:v>
                </c:pt>
                <c:pt idx="4435">
                  <c:v>9.4062066309927967E-4</c:v>
                </c:pt>
                <c:pt idx="4436">
                  <c:v>8.0944556396431828E-4</c:v>
                </c:pt>
                <c:pt idx="4437">
                  <c:v>6.7826991756812143E-4</c:v>
                </c:pt>
                <c:pt idx="4438">
                  <c:v>5.4709372395267408E-4</c:v>
                </c:pt>
                <c:pt idx="4439">
                  <c:v>4.1591698315995894E-4</c:v>
                </c:pt>
                <c:pt idx="4440">
                  <c:v>2.8473969523199193E-4</c:v>
                </c:pt>
                <c:pt idx="4441">
                  <c:v>1.5356186021076024E-4</c:v>
                </c:pt>
                <c:pt idx="4442">
                  <c:v>2.2383478138210569E-5</c:v>
                </c:pt>
                <c:pt idx="4443">
                  <c:v>-6.8795450943626998E-5</c:v>
                </c:pt>
                <c:pt idx="4444">
                  <c:v>-1.5997492699279525E-4</c:v>
                </c:pt>
                <c:pt idx="4445">
                  <c:v>-2.4115494996726478E-4</c:v>
                </c:pt>
                <c:pt idx="4446">
                  <c:v>-3.2233551982505354E-4</c:v>
                </c:pt>
                <c:pt idx="4447">
                  <c:v>-4.0351663652421905E-4</c:v>
                </c:pt>
                <c:pt idx="4448">
                  <c:v>-4.8469830002276508E-4</c:v>
                </c:pt>
                <c:pt idx="4449">
                  <c:v>-5.6588051027864372E-4</c:v>
                </c:pt>
                <c:pt idx="4450">
                  <c:v>-6.570632672500186E-4</c:v>
                </c:pt>
                <c:pt idx="4451">
                  <c:v>-7.3824657089472138E-4</c:v>
                </c:pt>
                <c:pt idx="4452">
                  <c:v>-8.1943042117080917E-4</c:v>
                </c:pt>
                <c:pt idx="4453">
                  <c:v>-8.8061481803636266E-4</c:v>
                </c:pt>
                <c:pt idx="4454">
                  <c:v>-9.4179976144931528E-4</c:v>
                </c:pt>
                <c:pt idx="4455">
                  <c:v>-9.9298525136774329E-4</c:v>
                </c:pt>
                <c:pt idx="4456">
                  <c:v>-1.0541712877496499E-3</c:v>
                </c:pt>
                <c:pt idx="4457">
                  <c:v>-1.1153578705530142E-3</c:v>
                </c:pt>
                <c:pt idx="4458">
                  <c:v>-1.1765449997358597E-3</c:v>
                </c:pt>
                <c:pt idx="4459">
                  <c:v>-1.2277326752561657E-3</c:v>
                </c:pt>
                <c:pt idx="4460">
                  <c:v>-1.288920897071999E-3</c:v>
                </c:pt>
                <c:pt idx="4461">
                  <c:v>-1.3501096651413501E-3</c:v>
                </c:pt>
                <c:pt idx="4462">
                  <c:v>-1.4012989794222061E-3</c:v>
                </c:pt>
                <c:pt idx="4463">
                  <c:v>-1.3624888398726504E-3</c:v>
                </c:pt>
                <c:pt idx="4464">
                  <c:v>-1.2936792464506575E-3</c:v>
                </c:pt>
                <c:pt idx="4465">
                  <c:v>-1.2348701991142241E-3</c:v>
                </c:pt>
                <c:pt idx="4466">
                  <c:v>-1.16606169782138E-3</c:v>
                </c:pt>
                <c:pt idx="4467">
                  <c:v>-1.1072537425301241E-3</c:v>
                </c:pt>
                <c:pt idx="4468">
                  <c:v>-1.0384463331984681E-3</c:v>
                </c:pt>
                <c:pt idx="4469">
                  <c:v>-9.7963946978438243E-4</c:v>
                </c:pt>
                <c:pt idx="4470">
                  <c:v>-9.1083315224599348E-4</c:v>
                </c:pt>
                <c:pt idx="4471">
                  <c:v>-8.5202738054121496E-4</c:v>
                </c:pt>
                <c:pt idx="4472">
                  <c:v>-7.8322215462809102E-4</c:v>
                </c:pt>
                <c:pt idx="4473">
                  <c:v>-6.1441747446464002E-4</c:v>
                </c:pt>
                <c:pt idx="4474">
                  <c:v>-4.2561334000879112E-4</c:v>
                </c:pt>
                <c:pt idx="4475">
                  <c:v>-2.3680975121873385E-4</c:v>
                </c:pt>
                <c:pt idx="4476">
                  <c:v>-5.8006708052338915E-5</c:v>
                </c:pt>
                <c:pt idx="4477">
                  <c:v>1.3079578953237403E-4</c:v>
                </c:pt>
                <c:pt idx="4478">
                  <c:v>3.1959774157733212E-4</c:v>
                </c:pt>
                <c:pt idx="4479">
                  <c:v>4.9839914812455544E-4</c:v>
                </c:pt>
                <c:pt idx="4480">
                  <c:v>6.872000092159918E-4</c:v>
                </c:pt>
                <c:pt idx="4481">
                  <c:v>8.7600032489371224E-4</c:v>
                </c:pt>
                <c:pt idx="4482">
                  <c:v>1.0648000951996579E-3</c:v>
                </c:pt>
                <c:pt idx="4483">
                  <c:v>1.3035993201758189E-3</c:v>
                </c:pt>
                <c:pt idx="4484">
                  <c:v>1.5523979998641761E-3</c:v>
                </c:pt>
                <c:pt idx="4485">
                  <c:v>1.7911961343067403E-3</c:v>
                </c:pt>
                <c:pt idx="4486">
                  <c:v>2.0399937235454652E-3</c:v>
                </c:pt>
                <c:pt idx="4487">
                  <c:v>2.2887907676224389E-3</c:v>
                </c:pt>
                <c:pt idx="4488">
                  <c:v>2.5375872665794599E-3</c:v>
                </c:pt>
                <c:pt idx="4489">
                  <c:v>2.786383220458725E-3</c:v>
                </c:pt>
                <c:pt idx="4490">
                  <c:v>3.0351786293020266E-3</c:v>
                </c:pt>
                <c:pt idx="4491">
                  <c:v>3.2739734931514892E-3</c:v>
                </c:pt>
                <c:pt idx="4492">
                  <c:v>3.5227678120490612E-3</c:v>
                </c:pt>
                <c:pt idx="4493">
                  <c:v>3.7215615860367313E-3</c:v>
                </c:pt>
                <c:pt idx="4494">
                  <c:v>3.9103548151564688E-3</c:v>
                </c:pt>
                <c:pt idx="4495">
                  <c:v>4.1091474994502924E-3</c:v>
                </c:pt>
                <c:pt idx="4496">
                  <c:v>4.2979396389601354E-3</c:v>
                </c:pt>
                <c:pt idx="4497">
                  <c:v>4.4867312337280594E-3</c:v>
                </c:pt>
                <c:pt idx="4498">
                  <c:v>4.685522283796012E-3</c:v>
                </c:pt>
                <c:pt idx="4499">
                  <c:v>4.8743127892059979E-3</c:v>
                </c:pt>
                <c:pt idx="4500">
                  <c:v>5.0631027499999925E-3</c:v>
                </c:pt>
                <c:pt idx="4501">
                  <c:v>5.2618921662199733E-3</c:v>
                </c:pt>
                <c:pt idx="4502">
                  <c:v>5.4506810379079734E-3</c:v>
                </c:pt>
                <c:pt idx="4503">
                  <c:v>5.6094693651059834E-3</c:v>
                </c:pt>
                <c:pt idx="4504">
                  <c:v>5.7682571478558931E-3</c:v>
                </c:pt>
                <c:pt idx="4505">
                  <c:v>5.9170443861997794E-3</c:v>
                </c:pt>
                <c:pt idx="4506">
                  <c:v>6.0758310801795924E-3</c:v>
                </c:pt>
                <c:pt idx="4507">
                  <c:v>6.2346172298373814E-3</c:v>
                </c:pt>
                <c:pt idx="4508">
                  <c:v>6.3834028352149933E-3</c:v>
                </c:pt>
                <c:pt idx="4509">
                  <c:v>6.5421878963545814E-3</c:v>
                </c:pt>
                <c:pt idx="4510">
                  <c:v>6.7009724132980437E-3</c:v>
                </c:pt>
                <c:pt idx="4511">
                  <c:v>6.8497563860873134E-3</c:v>
                </c:pt>
                <c:pt idx="4512">
                  <c:v>7.008539814764572E-3</c:v>
                </c:pt>
                <c:pt idx="4513">
                  <c:v>7.0073226993716108E-3</c:v>
                </c:pt>
                <c:pt idx="4514">
                  <c:v>6.9861050399505631E-3</c:v>
                </c:pt>
                <c:pt idx="4515">
                  <c:v>6.9748868365432674E-3</c:v>
                </c:pt>
                <c:pt idx="4516">
                  <c:v>6.963668089191871E-3</c:v>
                </c:pt>
                <c:pt idx="4517">
                  <c:v>6.9424487979382766E-3</c:v>
                </c:pt>
                <c:pt idx="4518">
                  <c:v>6.9312289628244289E-3</c:v>
                </c:pt>
                <c:pt idx="4519">
                  <c:v>6.9100085838923091E-3</c:v>
                </c:pt>
                <c:pt idx="4520">
                  <c:v>6.8987876611840138E-3</c:v>
                </c:pt>
                <c:pt idx="4521">
                  <c:v>6.8775661947415171E-3</c:v>
                </c:pt>
                <c:pt idx="4522">
                  <c:v>6.8663441846067803E-3</c:v>
                </c:pt>
                <c:pt idx="4523">
                  <c:v>6.8051216308216934E-3</c:v>
                </c:pt>
                <c:pt idx="4524">
                  <c:v>6.7438985334284099E-3</c:v>
                </c:pt>
                <c:pt idx="4525">
                  <c:v>6.6726748924687733E-3</c:v>
                </c:pt>
                <c:pt idx="4526">
                  <c:v>6.6114507079848579E-3</c:v>
                </c:pt>
                <c:pt idx="4527">
                  <c:v>6.5502259800186823E-3</c:v>
                </c:pt>
                <c:pt idx="4528">
                  <c:v>6.4790007086121589E-3</c:v>
                </c:pt>
                <c:pt idx="4529">
                  <c:v>6.4177748938072099E-3</c:v>
                </c:pt>
                <c:pt idx="4530">
                  <c:v>6.3565485356460172E-3</c:v>
                </c:pt>
                <c:pt idx="4531">
                  <c:v>6.2853216341705112E-3</c:v>
                </c:pt>
                <c:pt idx="4532">
                  <c:v>6.224094189422491E-3</c:v>
                </c:pt>
                <c:pt idx="4533">
                  <c:v>6.1628662014441594E-3</c:v>
                </c:pt>
                <c:pt idx="4534">
                  <c:v>6.1016376702773822E-3</c:v>
                </c:pt>
                <c:pt idx="4535">
                  <c:v>6.0504085959642651E-3</c:v>
                </c:pt>
                <c:pt idx="4536">
                  <c:v>5.9891789785467024E-3</c:v>
                </c:pt>
                <c:pt idx="4537">
                  <c:v>5.9279488180667417E-3</c:v>
                </c:pt>
                <c:pt idx="4538">
                  <c:v>5.8667181145662895E-3</c:v>
                </c:pt>
                <c:pt idx="4539">
                  <c:v>5.8154868680873606E-3</c:v>
                </c:pt>
                <c:pt idx="4540">
                  <c:v>5.7542550786719975E-3</c:v>
                </c:pt>
                <c:pt idx="4541">
                  <c:v>5.6930227463621594E-3</c:v>
                </c:pt>
                <c:pt idx="4542">
                  <c:v>5.6417898711998184E-3</c:v>
                </c:pt>
                <c:pt idx="4543">
                  <c:v>5.670556453226977E-3</c:v>
                </c:pt>
                <c:pt idx="4544">
                  <c:v>5.6993224924856683E-3</c:v>
                </c:pt>
                <c:pt idx="4545">
                  <c:v>5.7380879890177594E-3</c:v>
                </c:pt>
                <c:pt idx="4546">
                  <c:v>5.7668529428653581E-3</c:v>
                </c:pt>
                <c:pt idx="4547">
                  <c:v>5.8056173540703814E-3</c:v>
                </c:pt>
                <c:pt idx="4548">
                  <c:v>5.8343812226748434E-3</c:v>
                </c:pt>
                <c:pt idx="4549">
                  <c:v>5.8631445487207475E-3</c:v>
                </c:pt>
                <c:pt idx="4550">
                  <c:v>5.9019073322500518E-3</c:v>
                </c:pt>
                <c:pt idx="4551">
                  <c:v>5.9306695733047955E-3</c:v>
                </c:pt>
                <c:pt idx="4552">
                  <c:v>5.9694312719268394E-3</c:v>
                </c:pt>
                <c:pt idx="4553">
                  <c:v>6.0281924281582484E-3</c:v>
                </c:pt>
                <c:pt idx="4554">
                  <c:v>6.0969530420411453E-3</c:v>
                </c:pt>
                <c:pt idx="4555">
                  <c:v>6.1557131136172633E-3</c:v>
                </c:pt>
                <c:pt idx="4556">
                  <c:v>6.2244726429287744E-3</c:v>
                </c:pt>
                <c:pt idx="4557">
                  <c:v>6.2832316300176251E-3</c:v>
                </c:pt>
                <c:pt idx="4558">
                  <c:v>6.3519900749257714E-3</c:v>
                </c:pt>
                <c:pt idx="4559">
                  <c:v>6.4107479776952525E-3</c:v>
                </c:pt>
                <c:pt idx="4560">
                  <c:v>6.4795053383680523E-3</c:v>
                </c:pt>
                <c:pt idx="4561">
                  <c:v>6.538262156986119E-3</c:v>
                </c:pt>
                <c:pt idx="4562">
                  <c:v>6.6070184335913834E-3</c:v>
                </c:pt>
                <c:pt idx="4563">
                  <c:v>6.7557741682259254E-3</c:v>
                </c:pt>
                <c:pt idx="4564">
                  <c:v>6.9145293609317324E-3</c:v>
                </c:pt>
                <c:pt idx="4565">
                  <c:v>7.0732840117507835E-3</c:v>
                </c:pt>
                <c:pt idx="4566">
                  <c:v>7.2220381207250333E-3</c:v>
                </c:pt>
                <c:pt idx="4567">
                  <c:v>7.38079168789651E-3</c:v>
                </c:pt>
                <c:pt idx="4568">
                  <c:v>7.5395447133071629E-3</c:v>
                </c:pt>
                <c:pt idx="4569">
                  <c:v>7.6882971969990154E-3</c:v>
                </c:pt>
                <c:pt idx="4570">
                  <c:v>7.8470491390140607E-3</c:v>
                </c:pt>
                <c:pt idx="4571">
                  <c:v>8.0058005393942068E-3</c:v>
                </c:pt>
                <c:pt idx="4572">
                  <c:v>8.1545513981814768E-3</c:v>
                </c:pt>
                <c:pt idx="4573">
                  <c:v>8.1933017154179368E-3</c:v>
                </c:pt>
                <c:pt idx="4574">
                  <c:v>8.2320514911455849E-3</c:v>
                </c:pt>
                <c:pt idx="4575">
                  <c:v>8.2708007254063028E-3</c:v>
                </c:pt>
                <c:pt idx="4576">
                  <c:v>8.3095494182421781E-3</c:v>
                </c:pt>
                <c:pt idx="4577">
                  <c:v>8.3582975696950227E-3</c:v>
                </c:pt>
                <c:pt idx="4578">
                  <c:v>8.3970451798070223E-3</c:v>
                </c:pt>
                <c:pt idx="4579">
                  <c:v>8.4357922486200197E-3</c:v>
                </c:pt>
                <c:pt idx="4580">
                  <c:v>8.4745387761760247E-3</c:v>
                </c:pt>
                <c:pt idx="4581">
                  <c:v>8.5132847625171426E-3</c:v>
                </c:pt>
                <c:pt idx="4582">
                  <c:v>8.5520302076854179E-3</c:v>
                </c:pt>
                <c:pt idx="4583">
                  <c:v>8.5607751117224296E-3</c:v>
                </c:pt>
                <c:pt idx="4584">
                  <c:v>8.5795194746706247E-3</c:v>
                </c:pt>
                <c:pt idx="4585">
                  <c:v>8.598263296571703E-3</c:v>
                </c:pt>
                <c:pt idx="4586">
                  <c:v>8.6070065774679298E-3</c:v>
                </c:pt>
                <c:pt idx="4587">
                  <c:v>8.6257493174010762E-3</c:v>
                </c:pt>
                <c:pt idx="4588">
                  <c:v>8.6344915164130506E-3</c:v>
                </c:pt>
                <c:pt idx="4589">
                  <c:v>8.6532331745461568E-3</c:v>
                </c:pt>
                <c:pt idx="4590">
                  <c:v>8.6719742918420547E-3</c:v>
                </c:pt>
                <c:pt idx="4591">
                  <c:v>8.6807148683428776E-3</c:v>
                </c:pt>
                <c:pt idx="4592">
                  <c:v>8.6994549040906727E-3</c:v>
                </c:pt>
                <c:pt idx="4593">
                  <c:v>8.6281943991273567E-3</c:v>
                </c:pt>
                <c:pt idx="4594">
                  <c:v>8.5569333534948767E-3</c:v>
                </c:pt>
                <c:pt idx="4595">
                  <c:v>8.4856717672352547E-3</c:v>
                </c:pt>
                <c:pt idx="4596">
                  <c:v>8.4144096403905577E-3</c:v>
                </c:pt>
                <c:pt idx="4597">
                  <c:v>8.3431469730027488E-3</c:v>
                </c:pt>
                <c:pt idx="4598">
                  <c:v>8.271883765113619E-3</c:v>
                </c:pt>
                <c:pt idx="4599">
                  <c:v>8.2006200167654246E-3</c:v>
                </c:pt>
                <c:pt idx="4600">
                  <c:v>8.1293557280000001E-3</c:v>
                </c:pt>
                <c:pt idx="4601">
                  <c:v>8.0580908988594248E-3</c:v>
                </c:pt>
                <c:pt idx="4602">
                  <c:v>7.9868255293855939E-3</c:v>
                </c:pt>
                <c:pt idx="4603">
                  <c:v>7.8555596196206324E-3</c:v>
                </c:pt>
                <c:pt idx="4604">
                  <c:v>7.7342931696063781E-3</c:v>
                </c:pt>
                <c:pt idx="4605">
                  <c:v>7.613026179384752E-3</c:v>
                </c:pt>
                <c:pt idx="4606">
                  <c:v>7.4817586489979914E-3</c:v>
                </c:pt>
                <c:pt idx="4607">
                  <c:v>7.3604905784879476E-3</c:v>
                </c:pt>
                <c:pt idx="4608">
                  <c:v>7.2292219678965824E-3</c:v>
                </c:pt>
                <c:pt idx="4609">
                  <c:v>7.1079528172659345E-3</c:v>
                </c:pt>
                <c:pt idx="4610">
                  <c:v>6.9766831266380369E-3</c:v>
                </c:pt>
                <c:pt idx="4611">
                  <c:v>6.8554128960547373E-3</c:v>
                </c:pt>
                <c:pt idx="4612">
                  <c:v>6.724142125558173E-3</c:v>
                </c:pt>
                <c:pt idx="4613">
                  <c:v>6.5828708151902124E-3</c:v>
                </c:pt>
                <c:pt idx="4614">
                  <c:v>6.4415989649929273E-3</c:v>
                </c:pt>
                <c:pt idx="4615">
                  <c:v>6.2903265750082482E-3</c:v>
                </c:pt>
                <c:pt idx="4616">
                  <c:v>6.1490536452781909E-3</c:v>
                </c:pt>
                <c:pt idx="4617">
                  <c:v>6.0077801758448134E-3</c:v>
                </c:pt>
                <c:pt idx="4618">
                  <c:v>5.8665061667499685E-3</c:v>
                </c:pt>
                <c:pt idx="4619">
                  <c:v>5.7152316180357314E-3</c:v>
                </c:pt>
                <c:pt idx="4620">
                  <c:v>5.5739565297440183E-3</c:v>
                </c:pt>
                <c:pt idx="4621">
                  <c:v>5.4326809019169314E-3</c:v>
                </c:pt>
                <c:pt idx="4622">
                  <c:v>5.2914047345963434E-3</c:v>
                </c:pt>
                <c:pt idx="4623">
                  <c:v>5.1601280278242567E-3</c:v>
                </c:pt>
                <c:pt idx="4624">
                  <c:v>5.0288507816427779E-3</c:v>
                </c:pt>
                <c:pt idx="4625">
                  <c:v>4.887572996093742E-3</c:v>
                </c:pt>
                <c:pt idx="4626">
                  <c:v>4.7562946712192723E-3</c:v>
                </c:pt>
                <c:pt idx="4627">
                  <c:v>4.62501580706123E-3</c:v>
                </c:pt>
                <c:pt idx="4628">
                  <c:v>4.493736403661748E-3</c:v>
                </c:pt>
                <c:pt idx="4629">
                  <c:v>4.3624564610626193E-3</c:v>
                </c:pt>
                <c:pt idx="4630">
                  <c:v>4.2311759793060011E-3</c:v>
                </c:pt>
                <c:pt idx="4631">
                  <c:v>4.0998949584337974E-3</c:v>
                </c:pt>
                <c:pt idx="4632">
                  <c:v>3.9786133984880956E-3</c:v>
                </c:pt>
                <c:pt idx="4633">
                  <c:v>3.9173312995107665E-3</c:v>
                </c:pt>
                <c:pt idx="4634">
                  <c:v>3.8560486615438427E-3</c:v>
                </c:pt>
                <c:pt idx="4635">
                  <c:v>3.8047654846292667E-3</c:v>
                </c:pt>
                <c:pt idx="4636">
                  <c:v>3.7434817688091326E-3</c:v>
                </c:pt>
                <c:pt idx="4637">
                  <c:v>3.682197514125352E-3</c:v>
                </c:pt>
                <c:pt idx="4638">
                  <c:v>3.6209127206198875E-3</c:v>
                </c:pt>
                <c:pt idx="4639">
                  <c:v>3.5696273883347894E-3</c:v>
                </c:pt>
                <c:pt idx="4640">
                  <c:v>3.5083415173120538E-3</c:v>
                </c:pt>
                <c:pt idx="4641">
                  <c:v>3.4470551075935782E-3</c:v>
                </c:pt>
                <c:pt idx="4642">
                  <c:v>3.385768159221425E-3</c:v>
                </c:pt>
                <c:pt idx="4643">
                  <c:v>3.3344806722375863E-3</c:v>
                </c:pt>
                <c:pt idx="4644">
                  <c:v>3.2731926466840451E-3</c:v>
                </c:pt>
                <c:pt idx="4645">
                  <c:v>3.2119040826027669E-3</c:v>
                </c:pt>
                <c:pt idx="4646">
                  <c:v>3.1606149800357812E-3</c:v>
                </c:pt>
                <c:pt idx="4647">
                  <c:v>3.0993253390249609E-3</c:v>
                </c:pt>
                <c:pt idx="4648">
                  <c:v>3.0380351596124692E-3</c:v>
                </c:pt>
                <c:pt idx="4649">
                  <c:v>2.9767444418401512E-3</c:v>
                </c:pt>
                <c:pt idx="4650">
                  <c:v>2.925453185750021E-3</c:v>
                </c:pt>
                <c:pt idx="4651">
                  <c:v>2.8641613913841252E-3</c:v>
                </c:pt>
                <c:pt idx="4652">
                  <c:v>2.8128690587843896E-3</c:v>
                </c:pt>
                <c:pt idx="4653">
                  <c:v>2.8315761879928458E-3</c:v>
                </c:pt>
                <c:pt idx="4654">
                  <c:v>2.8602827790514852E-3</c:v>
                </c:pt>
                <c:pt idx="4655">
                  <c:v>2.8789888320022716E-3</c:v>
                </c:pt>
                <c:pt idx="4656">
                  <c:v>2.8976943468871593E-3</c:v>
                </c:pt>
                <c:pt idx="4657">
                  <c:v>2.9163993237482067E-3</c:v>
                </c:pt>
                <c:pt idx="4658">
                  <c:v>2.9351037626273728E-3</c:v>
                </c:pt>
                <c:pt idx="4659">
                  <c:v>2.9638076635666445E-3</c:v>
                </c:pt>
                <c:pt idx="4660">
                  <c:v>2.9825110266080202E-3</c:v>
                </c:pt>
                <c:pt idx="4661">
                  <c:v>3.0012138517934899E-3</c:v>
                </c:pt>
                <c:pt idx="4662">
                  <c:v>3.0199161391649687E-3</c:v>
                </c:pt>
                <c:pt idx="4663">
                  <c:v>3.0586178887645654E-3</c:v>
                </c:pt>
                <c:pt idx="4664">
                  <c:v>3.087319100634161E-3</c:v>
                </c:pt>
                <c:pt idx="4665">
                  <c:v>3.1260197748158042E-3</c:v>
                </c:pt>
                <c:pt idx="4666">
                  <c:v>3.1547199113514299E-3</c:v>
                </c:pt>
                <c:pt idx="4667">
                  <c:v>3.1934195102830691E-3</c:v>
                </c:pt>
                <c:pt idx="4668">
                  <c:v>3.2221185716527429E-3</c:v>
                </c:pt>
                <c:pt idx="4669">
                  <c:v>3.2608170955024125E-3</c:v>
                </c:pt>
                <c:pt idx="4670">
                  <c:v>3.2895150818740217E-3</c:v>
                </c:pt>
                <c:pt idx="4671">
                  <c:v>3.3182125308095782E-3</c:v>
                </c:pt>
                <c:pt idx="4672">
                  <c:v>3.3569094423511001E-3</c:v>
                </c:pt>
                <c:pt idx="4673">
                  <c:v>3.4256058165405556E-3</c:v>
                </c:pt>
                <c:pt idx="4674">
                  <c:v>3.4843016534199735E-3</c:v>
                </c:pt>
                <c:pt idx="4675">
                  <c:v>3.5529969530312955E-3</c:v>
                </c:pt>
                <c:pt idx="4676">
                  <c:v>3.611691715416501E-3</c:v>
                </c:pt>
                <c:pt idx="4677">
                  <c:v>3.6803859406176233E-3</c:v>
                </c:pt>
                <c:pt idx="4678">
                  <c:v>3.7390796286765758E-3</c:v>
                </c:pt>
                <c:pt idx="4679">
                  <c:v>3.8077727796353936E-3</c:v>
                </c:pt>
                <c:pt idx="4680">
                  <c:v>3.8664653935360227E-3</c:v>
                </c:pt>
                <c:pt idx="4681">
                  <c:v>3.9351574704205592E-3</c:v>
                </c:pt>
                <c:pt idx="4682">
                  <c:v>3.9938490103308688E-3</c:v>
                </c:pt>
                <c:pt idx="4683">
                  <c:v>4.0425400133090334E-3</c:v>
                </c:pt>
                <c:pt idx="4684">
                  <c:v>4.0812304793969864E-3</c:v>
                </c:pt>
                <c:pt idx="4685">
                  <c:v>4.1299204086367447E-3</c:v>
                </c:pt>
                <c:pt idx="4686">
                  <c:v>4.1786098010702932E-3</c:v>
                </c:pt>
                <c:pt idx="4687">
                  <c:v>4.2172986567395598E-3</c:v>
                </c:pt>
                <c:pt idx="4688">
                  <c:v>4.2659869756866385E-3</c:v>
                </c:pt>
                <c:pt idx="4689">
                  <c:v>4.3146747579534865E-3</c:v>
                </c:pt>
                <c:pt idx="4690">
                  <c:v>4.3533620035820673E-3</c:v>
                </c:pt>
                <c:pt idx="4691">
                  <c:v>4.4020487126143438E-3</c:v>
                </c:pt>
                <c:pt idx="4692">
                  <c:v>4.4507348850922534E-3</c:v>
                </c:pt>
                <c:pt idx="4693">
                  <c:v>4.4794205210579334E-3</c:v>
                </c:pt>
                <c:pt idx="4694">
                  <c:v>4.5081056205532599E-3</c:v>
                </c:pt>
                <c:pt idx="4695">
                  <c:v>4.5467901836203032E-3</c:v>
                </c:pt>
                <c:pt idx="4696">
                  <c:v>4.5754742103009394E-3</c:v>
                </c:pt>
                <c:pt idx="4697">
                  <c:v>4.6141577006372485E-3</c:v>
                </c:pt>
                <c:pt idx="4698">
                  <c:v>4.6428406546711884E-3</c:v>
                </c:pt>
                <c:pt idx="4699">
                  <c:v>4.6815230724447932E-3</c:v>
                </c:pt>
                <c:pt idx="4700">
                  <c:v>4.7102049540000334E-3</c:v>
                </c:pt>
                <c:pt idx="4701">
                  <c:v>4.7488862993788072E-3</c:v>
                </c:pt>
                <c:pt idx="4702">
                  <c:v>4.7775671086232128E-3</c:v>
                </c:pt>
                <c:pt idx="4703">
                  <c:v>4.7862473817752377E-3</c:v>
                </c:pt>
                <c:pt idx="4704">
                  <c:v>4.8049271188766729E-3</c:v>
                </c:pt>
                <c:pt idx="4705">
                  <c:v>4.8136063199697432E-3</c:v>
                </c:pt>
                <c:pt idx="4706">
                  <c:v>4.8322849850963934E-3</c:v>
                </c:pt>
                <c:pt idx="4707">
                  <c:v>4.8509631142985921E-3</c:v>
                </c:pt>
                <c:pt idx="4708">
                  <c:v>4.8596407076182124E-3</c:v>
                </c:pt>
                <c:pt idx="4709">
                  <c:v>4.8783177650973926E-3</c:v>
                </c:pt>
                <c:pt idx="4710">
                  <c:v>4.8969942867780059E-3</c:v>
                </c:pt>
                <c:pt idx="4711">
                  <c:v>4.9056702727021759E-3</c:v>
                </c:pt>
                <c:pt idx="4712">
                  <c:v>4.9243457229117514E-3</c:v>
                </c:pt>
                <c:pt idx="4713">
                  <c:v>4.9430206374487529E-3</c:v>
                </c:pt>
                <c:pt idx="4714">
                  <c:v>4.9616950163552942E-3</c:v>
                </c:pt>
                <c:pt idx="4715">
                  <c:v>4.9903688596732434E-3</c:v>
                </c:pt>
                <c:pt idx="4716">
                  <c:v>5.0090421674446571E-3</c:v>
                </c:pt>
                <c:pt idx="4717">
                  <c:v>5.0277149397114345E-3</c:v>
                </c:pt>
                <c:pt idx="4718">
                  <c:v>5.0463871765155663E-3</c:v>
                </c:pt>
                <c:pt idx="4719">
                  <c:v>5.0650588778990945E-3</c:v>
                </c:pt>
                <c:pt idx="4720">
                  <c:v>5.0937300439040378E-3</c:v>
                </c:pt>
                <c:pt idx="4721">
                  <c:v>5.1124006745722761E-3</c:v>
                </c:pt>
                <c:pt idx="4722">
                  <c:v>5.1310707699459314E-3</c:v>
                </c:pt>
                <c:pt idx="4723">
                  <c:v>5.1397403300668994E-3</c:v>
                </c:pt>
                <c:pt idx="4724">
                  <c:v>5.1484093549771914E-3</c:v>
                </c:pt>
                <c:pt idx="4725">
                  <c:v>5.1570778447187476E-3</c:v>
                </c:pt>
                <c:pt idx="4726">
                  <c:v>5.1657457993336533E-3</c:v>
                </c:pt>
                <c:pt idx="4727">
                  <c:v>5.1744132188638334E-3</c:v>
                </c:pt>
                <c:pt idx="4728">
                  <c:v>5.1830801033512924E-3</c:v>
                </c:pt>
                <c:pt idx="4729">
                  <c:v>5.1917464528379864E-3</c:v>
                </c:pt>
                <c:pt idx="4730">
                  <c:v>5.2004122673659755E-3</c:v>
                </c:pt>
                <c:pt idx="4731">
                  <c:v>5.2090775469771922E-3</c:v>
                </c:pt>
                <c:pt idx="4732">
                  <c:v>5.2177422917137175E-3</c:v>
                </c:pt>
                <c:pt idx="4733">
                  <c:v>5.2564065016173804E-3</c:v>
                </c:pt>
                <c:pt idx="4734">
                  <c:v>5.2850701767302504E-3</c:v>
                </c:pt>
                <c:pt idx="4735">
                  <c:v>5.3237333170942404E-3</c:v>
                </c:pt>
                <c:pt idx="4736">
                  <c:v>5.3523959227515334E-3</c:v>
                </c:pt>
                <c:pt idx="4737">
                  <c:v>5.3910579937439581E-3</c:v>
                </c:pt>
                <c:pt idx="4738">
                  <c:v>5.4197195301134834E-3</c:v>
                </c:pt>
                <c:pt idx="4739">
                  <c:v>5.4483805319021934E-3</c:v>
                </c:pt>
                <c:pt idx="4740">
                  <c:v>5.4870409991519924E-3</c:v>
                </c:pt>
                <c:pt idx="4741">
                  <c:v>5.5157009319049734E-3</c:v>
                </c:pt>
                <c:pt idx="4742">
                  <c:v>5.5443603302030124E-3</c:v>
                </c:pt>
                <c:pt idx="4743">
                  <c:v>5.5630191940882036E-3</c:v>
                </c:pt>
                <c:pt idx="4744">
                  <c:v>5.5816775236024541E-3</c:v>
                </c:pt>
                <c:pt idx="4745">
                  <c:v>5.590335318787748E-3</c:v>
                </c:pt>
                <c:pt idx="4746">
                  <c:v>5.608992579686195E-3</c:v>
                </c:pt>
                <c:pt idx="4747">
                  <c:v>5.6176493063396496E-3</c:v>
                </c:pt>
                <c:pt idx="4748">
                  <c:v>5.6363054987900799E-3</c:v>
                </c:pt>
                <c:pt idx="4749">
                  <c:v>5.65496115707953E-3</c:v>
                </c:pt>
                <c:pt idx="4750">
                  <c:v>5.6636162812500074E-3</c:v>
                </c:pt>
                <c:pt idx="4751">
                  <c:v>5.6822708713435144E-3</c:v>
                </c:pt>
                <c:pt idx="4752">
                  <c:v>5.6909249274020302E-3</c:v>
                </c:pt>
                <c:pt idx="4753">
                  <c:v>5.6995784494674739E-3</c:v>
                </c:pt>
                <c:pt idx="4754">
                  <c:v>5.7082314375819206E-3</c:v>
                </c:pt>
                <c:pt idx="4755">
                  <c:v>5.7168838917872724E-3</c:v>
                </c:pt>
                <c:pt idx="4756">
                  <c:v>5.7255358121255755E-3</c:v>
                </c:pt>
                <c:pt idx="4757">
                  <c:v>5.7341871986388423E-3</c:v>
                </c:pt>
                <c:pt idx="4758">
                  <c:v>5.7428380513689925E-3</c:v>
                </c:pt>
                <c:pt idx="4759">
                  <c:v>5.7514883703580783E-3</c:v>
                </c:pt>
                <c:pt idx="4760">
                  <c:v>5.7601381556480523E-3</c:v>
                </c:pt>
                <c:pt idx="4761">
                  <c:v>5.7687874072808914E-3</c:v>
                </c:pt>
                <c:pt idx="4762">
                  <c:v>5.7674361252985917E-3</c:v>
                </c:pt>
                <c:pt idx="4763">
                  <c:v>5.7460843097431524E-3</c:v>
                </c:pt>
                <c:pt idx="4764">
                  <c:v>5.7147319606565272E-3</c:v>
                </c:pt>
                <c:pt idx="4765">
                  <c:v>5.6833790780807534E-3</c:v>
                </c:pt>
                <c:pt idx="4766">
                  <c:v>5.6620256620578116E-3</c:v>
                </c:pt>
                <c:pt idx="4767">
                  <c:v>5.6306717126297194E-3</c:v>
                </c:pt>
                <c:pt idx="4768">
                  <c:v>5.5993172298383813E-3</c:v>
                </c:pt>
                <c:pt idx="4769">
                  <c:v>5.5779622137257824E-3</c:v>
                </c:pt>
                <c:pt idx="4770">
                  <c:v>5.54660666433402E-3</c:v>
                </c:pt>
                <c:pt idx="4771">
                  <c:v>5.5152505817049934E-3</c:v>
                </c:pt>
                <c:pt idx="4772">
                  <c:v>5.4838939658807418E-3</c:v>
                </c:pt>
                <c:pt idx="4773">
                  <c:v>5.4525368169031363E-3</c:v>
                </c:pt>
                <c:pt idx="4774">
                  <c:v>5.4111791348144039E-3</c:v>
                </c:pt>
                <c:pt idx="4775">
                  <c:v>5.3698209196562895E-3</c:v>
                </c:pt>
                <c:pt idx="4776">
                  <c:v>5.3284621714708947E-3</c:v>
                </c:pt>
                <c:pt idx="4777">
                  <c:v>5.2871028903001913E-3</c:v>
                </c:pt>
                <c:pt idx="4778">
                  <c:v>5.2457430761861622E-3</c:v>
                </c:pt>
                <c:pt idx="4779">
                  <c:v>5.2043827291707034E-3</c:v>
                </c:pt>
                <c:pt idx="4780">
                  <c:v>5.1630218492959845E-3</c:v>
                </c:pt>
                <c:pt idx="4781">
                  <c:v>5.1216604366039423E-3</c:v>
                </c:pt>
                <c:pt idx="4782">
                  <c:v>5.0802984911365546E-3</c:v>
                </c:pt>
                <c:pt idx="4783">
                  <c:v>5.0089360129356494E-3</c:v>
                </c:pt>
                <c:pt idx="4784">
                  <c:v>4.9375730020434277E-3</c:v>
                </c:pt>
                <c:pt idx="4785">
                  <c:v>4.8662094585017494E-3</c:v>
                </c:pt>
                <c:pt idx="4786">
                  <c:v>4.7948453823527014E-3</c:v>
                </c:pt>
                <c:pt idx="4787">
                  <c:v>4.7234807736381834E-3</c:v>
                </c:pt>
                <c:pt idx="4788">
                  <c:v>4.6521156324002277E-3</c:v>
                </c:pt>
                <c:pt idx="4789">
                  <c:v>4.5807499586809084E-3</c:v>
                </c:pt>
                <c:pt idx="4790">
                  <c:v>4.5093837525220859E-3</c:v>
                </c:pt>
                <c:pt idx="4791">
                  <c:v>4.4380170139657034E-3</c:v>
                </c:pt>
                <c:pt idx="4792">
                  <c:v>4.3666497430538921E-3</c:v>
                </c:pt>
                <c:pt idx="4793">
                  <c:v>4.2852819398284964E-3</c:v>
                </c:pt>
                <c:pt idx="4794">
                  <c:v>4.2039136043316525E-3</c:v>
                </c:pt>
                <c:pt idx="4795">
                  <c:v>4.1125447366052266E-3</c:v>
                </c:pt>
                <c:pt idx="4796">
                  <c:v>4.0311753366913134E-3</c:v>
                </c:pt>
                <c:pt idx="4797">
                  <c:v>3.9498054046318565E-3</c:v>
                </c:pt>
                <c:pt idx="4798">
                  <c:v>3.8684349404688456E-3</c:v>
                </c:pt>
                <c:pt idx="4799">
                  <c:v>3.7870639442442087E-3</c:v>
                </c:pt>
                <c:pt idx="4800">
                  <c:v>3.7056924160000075E-3</c:v>
                </c:pt>
                <c:pt idx="4801">
                  <c:v>3.6143203557782297E-3</c:v>
                </c:pt>
                <c:pt idx="4802">
                  <c:v>3.5229477636207602E-3</c:v>
                </c:pt>
                <c:pt idx="4803">
                  <c:v>3.4015746395697792E-3</c:v>
                </c:pt>
                <c:pt idx="4804">
                  <c:v>3.2802009836671456E-3</c:v>
                </c:pt>
                <c:pt idx="4805">
                  <c:v>3.1688267959548012E-3</c:v>
                </c:pt>
                <c:pt idx="4806">
                  <c:v>3.0474520764748351E-3</c:v>
                </c:pt>
                <c:pt idx="4807">
                  <c:v>2.9260768252691305E-3</c:v>
                </c:pt>
                <c:pt idx="4808">
                  <c:v>2.804701042379806E-3</c:v>
                </c:pt>
                <c:pt idx="4809">
                  <c:v>2.6833247278487981E-3</c:v>
                </c:pt>
                <c:pt idx="4810">
                  <c:v>2.5619478817180039E-3</c:v>
                </c:pt>
                <c:pt idx="4811">
                  <c:v>2.4505705040295542E-3</c:v>
                </c:pt>
                <c:pt idx="4812">
                  <c:v>2.3491925948253612E-3</c:v>
                </c:pt>
                <c:pt idx="4813">
                  <c:v>2.307814154147395E-3</c:v>
                </c:pt>
                <c:pt idx="4814">
                  <c:v>2.2564351820377202E-3</c:v>
                </c:pt>
                <c:pt idx="4815">
                  <c:v>2.2150556785382187E-3</c:v>
                </c:pt>
                <c:pt idx="4816">
                  <c:v>2.1636756436910292E-3</c:v>
                </c:pt>
                <c:pt idx="4817">
                  <c:v>2.1222950775379623E-3</c:v>
                </c:pt>
                <c:pt idx="4818">
                  <c:v>2.0709139801211862E-3</c:v>
                </c:pt>
                <c:pt idx="4819">
                  <c:v>2.0295323514825346E-3</c:v>
                </c:pt>
                <c:pt idx="4820">
                  <c:v>1.9781501916640164E-3</c:v>
                </c:pt>
                <c:pt idx="4821">
                  <c:v>1.9367675007077201E-3</c:v>
                </c:pt>
                <c:pt idx="4822">
                  <c:v>1.9053842786555329E-3</c:v>
                </c:pt>
                <c:pt idx="4823">
                  <c:v>1.9340005255494949E-3</c:v>
                </c:pt>
                <c:pt idx="4824">
                  <c:v>1.9526162414316012E-3</c:v>
                </c:pt>
                <c:pt idx="4825">
                  <c:v>1.9712314263437684E-3</c:v>
                </c:pt>
                <c:pt idx="4826">
                  <c:v>1.9898460803280961E-3</c:v>
                </c:pt>
                <c:pt idx="4827">
                  <c:v>2.0084602034264602E-3</c:v>
                </c:pt>
                <c:pt idx="4828">
                  <c:v>2.0370737956809212E-3</c:v>
                </c:pt>
                <c:pt idx="4829">
                  <c:v>2.0556868571333952E-3</c:v>
                </c:pt>
                <c:pt idx="4830">
                  <c:v>2.0742993878260052E-3</c:v>
                </c:pt>
                <c:pt idx="4831">
                  <c:v>2.0929113878006282E-3</c:v>
                </c:pt>
                <c:pt idx="4832">
                  <c:v>2.1415228570992612E-3</c:v>
                </c:pt>
                <c:pt idx="4833">
                  <c:v>2.2301337957639704E-3</c:v>
                </c:pt>
                <c:pt idx="4834">
                  <c:v>2.3187442038366552E-3</c:v>
                </c:pt>
                <c:pt idx="4835">
                  <c:v>2.4073540813592852E-3</c:v>
                </c:pt>
                <c:pt idx="4836">
                  <c:v>2.4959634283739087E-3</c:v>
                </c:pt>
                <c:pt idx="4837">
                  <c:v>2.5845722449225352E-3</c:v>
                </c:pt>
                <c:pt idx="4838">
                  <c:v>2.6731805310470889E-3</c:v>
                </c:pt>
                <c:pt idx="4839">
                  <c:v>2.7517882867895823E-3</c:v>
                </c:pt>
                <c:pt idx="4840">
                  <c:v>2.8403955121920283E-3</c:v>
                </c:pt>
                <c:pt idx="4841">
                  <c:v>2.9290022072964062E-3</c:v>
                </c:pt>
                <c:pt idx="4842">
                  <c:v>3.0276083721446452E-3</c:v>
                </c:pt>
                <c:pt idx="4843">
                  <c:v>3.1262140067787997E-3</c:v>
                </c:pt>
                <c:pt idx="4844">
                  <c:v>3.2248191112408202E-3</c:v>
                </c:pt>
                <c:pt idx="4845">
                  <c:v>3.3234236855727611E-3</c:v>
                </c:pt>
                <c:pt idx="4846">
                  <c:v>3.4220277298165776E-3</c:v>
                </c:pt>
                <c:pt idx="4847">
                  <c:v>3.530631244014191E-3</c:v>
                </c:pt>
                <c:pt idx="4848">
                  <c:v>3.6292342282076883E-3</c:v>
                </c:pt>
                <c:pt idx="4849">
                  <c:v>3.7278366824389786E-3</c:v>
                </c:pt>
                <c:pt idx="4850">
                  <c:v>3.8264386067500271E-3</c:v>
                </c:pt>
                <c:pt idx="4851">
                  <c:v>3.9250400011829412E-3</c:v>
                </c:pt>
                <c:pt idx="4852">
                  <c:v>4.0336408657796275E-3</c:v>
                </c:pt>
                <c:pt idx="4853">
                  <c:v>4.1422412005820914E-3</c:v>
                </c:pt>
                <c:pt idx="4854">
                  <c:v>4.260841005632292E-3</c:v>
                </c:pt>
                <c:pt idx="4855">
                  <c:v>4.3694402809722494E-3</c:v>
                </c:pt>
                <c:pt idx="4856">
                  <c:v>4.4780390266439913E-3</c:v>
                </c:pt>
                <c:pt idx="4857">
                  <c:v>4.5966372426894404E-3</c:v>
                </c:pt>
                <c:pt idx="4858">
                  <c:v>4.7052349291505915E-3</c:v>
                </c:pt>
                <c:pt idx="4859">
                  <c:v>4.8238320860694555E-3</c:v>
                </c:pt>
                <c:pt idx="4860">
                  <c:v>4.9324287134880056E-3</c:v>
                </c:pt>
                <c:pt idx="4861">
                  <c:v>5.0410248114482773E-3</c:v>
                </c:pt>
                <c:pt idx="4862">
                  <c:v>5.1196203799921524E-3</c:v>
                </c:pt>
                <c:pt idx="4863">
                  <c:v>5.1282154191616969E-3</c:v>
                </c:pt>
                <c:pt idx="4864">
                  <c:v>5.1368099289989515E-3</c:v>
                </c:pt>
                <c:pt idx="4865">
                  <c:v>5.1454039095457683E-3</c:v>
                </c:pt>
                <c:pt idx="4866">
                  <c:v>5.1539973608442403E-3</c:v>
                </c:pt>
                <c:pt idx="4867">
                  <c:v>5.1625902829362785E-3</c:v>
                </c:pt>
                <c:pt idx="4868">
                  <c:v>5.1711826758639194E-3</c:v>
                </c:pt>
                <c:pt idx="4869">
                  <c:v>5.1797745396691824E-3</c:v>
                </c:pt>
                <c:pt idx="4870">
                  <c:v>5.1883658743939794E-3</c:v>
                </c:pt>
                <c:pt idx="4871">
                  <c:v>5.1969566800803904E-3</c:v>
                </c:pt>
                <c:pt idx="4872">
                  <c:v>5.185546956770315E-3</c:v>
                </c:pt>
                <c:pt idx="4873">
                  <c:v>5.1641367045057686E-3</c:v>
                </c:pt>
                <c:pt idx="4874">
                  <c:v>5.1327259233287506E-3</c:v>
                </c:pt>
                <c:pt idx="4875">
                  <c:v>5.1013146132812826E-3</c:v>
                </c:pt>
                <c:pt idx="4876">
                  <c:v>5.0799027744052924E-3</c:v>
                </c:pt>
                <c:pt idx="4877">
                  <c:v>5.0484904067427923E-3</c:v>
                </c:pt>
                <c:pt idx="4878">
                  <c:v>5.0170775103357546E-3</c:v>
                </c:pt>
                <c:pt idx="4879">
                  <c:v>4.9956640852262171E-3</c:v>
                </c:pt>
                <c:pt idx="4880">
                  <c:v>4.9642501314560161E-3</c:v>
                </c:pt>
                <c:pt idx="4881">
                  <c:v>4.9328356490673294E-3</c:v>
                </c:pt>
                <c:pt idx="4882">
                  <c:v>4.8814206381020834E-3</c:v>
                </c:pt>
                <c:pt idx="4883">
                  <c:v>4.8000050986022084E-3</c:v>
                </c:pt>
                <c:pt idx="4884">
                  <c:v>4.7185890306097877E-3</c:v>
                </c:pt>
                <c:pt idx="4885">
                  <c:v>4.6371724341667531E-3</c:v>
                </c:pt>
                <c:pt idx="4886">
                  <c:v>4.5557553093150682E-3</c:v>
                </c:pt>
                <c:pt idx="4887">
                  <c:v>4.4743376560967786E-3</c:v>
                </c:pt>
                <c:pt idx="4888">
                  <c:v>4.382919474553877E-3</c:v>
                </c:pt>
                <c:pt idx="4889">
                  <c:v>4.3015007647282943E-3</c:v>
                </c:pt>
                <c:pt idx="4890">
                  <c:v>4.2200815266620062E-3</c:v>
                </c:pt>
                <c:pt idx="4891">
                  <c:v>4.1386617603971229E-3</c:v>
                </c:pt>
                <c:pt idx="4892">
                  <c:v>4.0772414659754523E-3</c:v>
                </c:pt>
                <c:pt idx="4893">
                  <c:v>4.0358206434391265E-3</c:v>
                </c:pt>
                <c:pt idx="4894">
                  <c:v>3.994399292830071E-3</c:v>
                </c:pt>
                <c:pt idx="4895">
                  <c:v>3.9529774141902887E-3</c:v>
                </c:pt>
                <c:pt idx="4896">
                  <c:v>3.91155500756174E-3</c:v>
                </c:pt>
                <c:pt idx="4897">
                  <c:v>3.8701320729865036E-3</c:v>
                </c:pt>
                <c:pt idx="4898">
                  <c:v>3.8287086105064246E-3</c:v>
                </c:pt>
                <c:pt idx="4899">
                  <c:v>3.7872846201636376E-3</c:v>
                </c:pt>
                <c:pt idx="4900">
                  <c:v>3.7458601020000253E-3</c:v>
                </c:pt>
                <c:pt idx="4901">
                  <c:v>3.7144350560576155E-3</c:v>
                </c:pt>
                <c:pt idx="4902">
                  <c:v>3.6730094823784012E-3</c:v>
                </c:pt>
                <c:pt idx="4903">
                  <c:v>3.6315833810044054E-3</c:v>
                </c:pt>
                <c:pt idx="4904">
                  <c:v>3.5901567519775234E-3</c:v>
                </c:pt>
                <c:pt idx="4905">
                  <c:v>3.5487295953397658E-3</c:v>
                </c:pt>
                <c:pt idx="4906">
                  <c:v>3.5073019111332036E-3</c:v>
                </c:pt>
                <c:pt idx="4907">
                  <c:v>3.4658736993997408E-3</c:v>
                </c:pt>
                <c:pt idx="4908">
                  <c:v>3.4244449601814452E-3</c:v>
                </c:pt>
                <c:pt idx="4909">
                  <c:v>3.3830156935201749E-3</c:v>
                </c:pt>
                <c:pt idx="4910">
                  <c:v>3.3515858994580261E-3</c:v>
                </c:pt>
                <c:pt idx="4911">
                  <c:v>3.3101555780369759E-3</c:v>
                </c:pt>
                <c:pt idx="4912">
                  <c:v>3.2987247292989527E-3</c:v>
                </c:pt>
                <c:pt idx="4913">
                  <c:v>3.3272933532860088E-3</c:v>
                </c:pt>
                <c:pt idx="4914">
                  <c:v>3.3658614500401201E-3</c:v>
                </c:pt>
                <c:pt idx="4915">
                  <c:v>3.3944290196032388E-3</c:v>
                </c:pt>
                <c:pt idx="4916">
                  <c:v>3.4329960620174344E-3</c:v>
                </c:pt>
                <c:pt idx="4917">
                  <c:v>3.4615625773245658E-3</c:v>
                </c:pt>
                <c:pt idx="4918">
                  <c:v>3.5001285655667995E-3</c:v>
                </c:pt>
                <c:pt idx="4919">
                  <c:v>3.5286940267859595E-3</c:v>
                </c:pt>
                <c:pt idx="4920">
                  <c:v>3.5672589610240002E-3</c:v>
                </c:pt>
                <c:pt idx="4921">
                  <c:v>3.5958233683230758E-3</c:v>
                </c:pt>
                <c:pt idx="4922">
                  <c:v>3.6243872487251708E-3</c:v>
                </c:pt>
                <c:pt idx="4923">
                  <c:v>3.6529506022721092E-3</c:v>
                </c:pt>
                <c:pt idx="4924">
                  <c:v>3.6815134290059822E-3</c:v>
                </c:pt>
                <c:pt idx="4925">
                  <c:v>3.7100757289687892E-3</c:v>
                </c:pt>
                <c:pt idx="4926">
                  <c:v>3.7386375022024697E-3</c:v>
                </c:pt>
                <c:pt idx="4927">
                  <c:v>3.7571987487490868E-3</c:v>
                </c:pt>
                <c:pt idx="4928">
                  <c:v>3.785759468650503E-3</c:v>
                </c:pt>
                <c:pt idx="4929">
                  <c:v>3.814319661948784E-3</c:v>
                </c:pt>
                <c:pt idx="4930">
                  <c:v>3.8428793286859652E-3</c:v>
                </c:pt>
                <c:pt idx="4931">
                  <c:v>3.8714384689040042E-3</c:v>
                </c:pt>
                <c:pt idx="4932">
                  <c:v>3.8899970826449231E-3</c:v>
                </c:pt>
                <c:pt idx="4933">
                  <c:v>3.8985551699505516E-3</c:v>
                </c:pt>
                <c:pt idx="4934">
                  <c:v>3.9071127308630211E-3</c:v>
                </c:pt>
                <c:pt idx="4935">
                  <c:v>3.91566976542429E-3</c:v>
                </c:pt>
                <c:pt idx="4936">
                  <c:v>3.9242262736762816E-3</c:v>
                </c:pt>
                <c:pt idx="4937">
                  <c:v>3.9327822556610992E-3</c:v>
                </c:pt>
                <c:pt idx="4938">
                  <c:v>3.9413377114207162E-3</c:v>
                </c:pt>
                <c:pt idx="4939">
                  <c:v>3.9498926409970098E-3</c:v>
                </c:pt>
                <c:pt idx="4940">
                  <c:v>3.9584470444320296E-3</c:v>
                </c:pt>
                <c:pt idx="4941">
                  <c:v>3.9670009217677611E-3</c:v>
                </c:pt>
                <c:pt idx="4942">
                  <c:v>3.9355542730462392E-3</c:v>
                </c:pt>
                <c:pt idx="4943">
                  <c:v>3.8641070983094212E-3</c:v>
                </c:pt>
                <c:pt idx="4944">
                  <c:v>3.7926593975992073E-3</c:v>
                </c:pt>
                <c:pt idx="4945">
                  <c:v>3.7212111709577448E-3</c:v>
                </c:pt>
                <c:pt idx="4946">
                  <c:v>3.6497624184269805E-3</c:v>
                </c:pt>
                <c:pt idx="4947">
                  <c:v>3.5783131400488055E-3</c:v>
                </c:pt>
                <c:pt idx="4948">
                  <c:v>3.5068633358652508E-3</c:v>
                </c:pt>
                <c:pt idx="4949">
                  <c:v>3.4354130059183201E-3</c:v>
                </c:pt>
                <c:pt idx="4950">
                  <c:v>3.3639621502500462E-3</c:v>
                </c:pt>
                <c:pt idx="4951">
                  <c:v>3.2925107689023405E-3</c:v>
                </c:pt>
                <c:pt idx="4952">
                  <c:v>3.1910588619172052E-3</c:v>
                </c:pt>
                <c:pt idx="4953">
                  <c:v>3.0596064293366976E-3</c:v>
                </c:pt>
                <c:pt idx="4954">
                  <c:v>2.9281534712027181E-3</c:v>
                </c:pt>
                <c:pt idx="4955">
                  <c:v>2.7966999875572792E-3</c:v>
                </c:pt>
                <c:pt idx="4956">
                  <c:v>2.6652459784423806E-3</c:v>
                </c:pt>
                <c:pt idx="4957">
                  <c:v>2.5337914439000249E-3</c:v>
                </c:pt>
                <c:pt idx="4958">
                  <c:v>2.4023363839721645E-3</c:v>
                </c:pt>
                <c:pt idx="4959">
                  <c:v>2.2708807987008458E-3</c:v>
                </c:pt>
                <c:pt idx="4960">
                  <c:v>2.1394246881280012E-3</c:v>
                </c:pt>
                <c:pt idx="4961">
                  <c:v>2.0079680522957079E-3</c:v>
                </c:pt>
                <c:pt idx="4962">
                  <c:v>1.866510891245773E-3</c:v>
                </c:pt>
                <c:pt idx="4963">
                  <c:v>1.7250532050203382E-3</c:v>
                </c:pt>
                <c:pt idx="4964">
                  <c:v>1.5835949936613141E-3</c:v>
                </c:pt>
                <c:pt idx="4965">
                  <c:v>1.4321362572107532E-3</c:v>
                </c:pt>
                <c:pt idx="4966">
                  <c:v>1.2906769957106161E-3</c:v>
                </c:pt>
                <c:pt idx="4967">
                  <c:v>1.1492172092028912E-3</c:v>
                </c:pt>
                <c:pt idx="4968">
                  <c:v>9.9775689772957778E-4</c:v>
                </c:pt>
                <c:pt idx="4969">
                  <c:v>8.562960613326192E-4</c:v>
                </c:pt>
                <c:pt idx="4970">
                  <c:v>7.1483470005398962E-4</c:v>
                </c:pt>
                <c:pt idx="4971">
                  <c:v>5.7337281393577365E-4</c:v>
                </c:pt>
                <c:pt idx="4972">
                  <c:v>4.3191040301990302E-4</c:v>
                </c:pt>
                <c:pt idx="4973">
                  <c:v>3.1044746734837402E-4</c:v>
                </c:pt>
                <c:pt idx="4974">
                  <c:v>1.7898400696311875E-4</c:v>
                </c:pt>
                <c:pt idx="4975">
                  <c:v>5.752002190628821E-5</c:v>
                </c:pt>
                <c:pt idx="4976">
                  <c:v>-6.3944487780326746E-5</c:v>
                </c:pt>
                <c:pt idx="4977">
                  <c:v>-1.9540952205463106E-4</c:v>
                </c:pt>
                <c:pt idx="4978">
                  <c:v>-3.1687508087466546E-4</c:v>
                </c:pt>
                <c:pt idx="4979">
                  <c:v>-4.4834116419845512E-4</c:v>
                </c:pt>
                <c:pt idx="4980">
                  <c:v>-5.6980777198398539E-4</c:v>
                </c:pt>
                <c:pt idx="4981">
                  <c:v>-7.0127490418925807E-4</c:v>
                </c:pt>
                <c:pt idx="4982">
                  <c:v>-7.9274256077235914E-4</c:v>
                </c:pt>
                <c:pt idx="4983">
                  <c:v>-8.5421074169117527E-4</c:v>
                </c:pt>
                <c:pt idx="4984">
                  <c:v>-9.256794469038104E-4</c:v>
                </c:pt>
                <c:pt idx="4985">
                  <c:v>-9.8714867636827191E-4</c:v>
                </c:pt>
                <c:pt idx="4986">
                  <c:v>-1.0486184300425366E-3</c:v>
                </c:pt>
                <c:pt idx="4987">
                  <c:v>-1.1200887078846341E-3</c:v>
                </c:pt>
                <c:pt idx="4988">
                  <c:v>-1.1815595098525853E-3</c:v>
                </c:pt>
                <c:pt idx="4989">
                  <c:v>-1.2430308359042963E-3</c:v>
                </c:pt>
                <c:pt idx="4990">
                  <c:v>-1.3145026859979481E-3</c:v>
                </c:pt>
                <c:pt idx="4991">
                  <c:v>-1.3759750600914901E-3</c:v>
                </c:pt>
                <c:pt idx="4992">
                  <c:v>-1.3774479581429321E-3</c:v>
                </c:pt>
                <c:pt idx="4993">
                  <c:v>-1.3289213801102873E-3</c:v>
                </c:pt>
                <c:pt idx="4994">
                  <c:v>-1.290395325951553E-3</c:v>
                </c:pt>
                <c:pt idx="4995">
                  <c:v>-1.2418697956247378E-3</c:v>
                </c:pt>
                <c:pt idx="4996">
                  <c:v>-1.1933447890878921E-3</c:v>
                </c:pt>
                <c:pt idx="4997">
                  <c:v>-1.1548203062989341E-3</c:v>
                </c:pt>
                <c:pt idx="4998">
                  <c:v>-1.106296347215957E-3</c:v>
                </c:pt>
                <c:pt idx="4999">
                  <c:v>-1.0577729117970172E-3</c:v>
                </c:pt>
                <c:pt idx="5000">
                  <c:v>-1.0192499999999993E-3</c:v>
                </c:pt>
                <c:pt idx="5001">
                  <c:v>-9.7072761178299688E-4</c:v>
                </c:pt>
                <c:pt idx="5002">
                  <c:v>-9.1220574710401702E-4</c:v>
                </c:pt>
                <c:pt idx="5003">
                  <c:v>-8.3368440592111119E-4</c:v>
                </c:pt>
                <c:pt idx="5004">
                  <c:v>-7.5516358819211502E-4</c:v>
                </c:pt>
                <c:pt idx="5005">
                  <c:v>-6.8664329387518939E-4</c:v>
                </c:pt>
                <c:pt idx="5006">
                  <c:v>-6.0812352292841565E-4</c:v>
                </c:pt>
                <c:pt idx="5007">
                  <c:v>-5.2960427530965748E-4</c:v>
                </c:pt>
                <c:pt idx="5008">
                  <c:v>-4.5108555097700398E-4</c:v>
                </c:pt>
                <c:pt idx="5009">
                  <c:v>-3.8256734988842411E-4</c:v>
                </c:pt>
                <c:pt idx="5010">
                  <c:v>-3.0404967200201233E-4</c:v>
                </c:pt>
                <c:pt idx="5011">
                  <c:v>-2.2553251727564167E-4</c:v>
                </c:pt>
                <c:pt idx="5012">
                  <c:v>-1.1701588566742758E-4</c:v>
                </c:pt>
                <c:pt idx="5013">
                  <c:v>3.1500222864605785E-5</c:v>
                </c:pt>
                <c:pt idx="5014">
                  <c:v>1.7001580836254016E-4</c:v>
                </c:pt>
                <c:pt idx="5015">
                  <c:v>3.1853087086825352E-4</c:v>
                </c:pt>
                <c:pt idx="5016">
                  <c:v>4.5704541042379532E-4</c:v>
                </c:pt>
                <c:pt idx="5017">
                  <c:v>6.0555942707116173E-4</c:v>
                </c:pt>
                <c:pt idx="5018">
                  <c:v>7.4407292085235696E-4</c:v>
                </c:pt>
                <c:pt idx="5019">
                  <c:v>8.9258589180932918E-4</c:v>
                </c:pt>
                <c:pt idx="5020">
                  <c:v>1.0310983399840221E-3</c:v>
                </c:pt>
                <c:pt idx="5021">
                  <c:v>1.169610265418515E-3</c:v>
                </c:pt>
                <c:pt idx="5022">
                  <c:v>1.2781216681547469E-3</c:v>
                </c:pt>
                <c:pt idx="5023">
                  <c:v>1.3566325482346781E-3</c:v>
                </c:pt>
                <c:pt idx="5024">
                  <c:v>1.4251429057003681E-3</c:v>
                </c:pt>
                <c:pt idx="5025">
                  <c:v>1.5036527405937561E-3</c:v>
                </c:pt>
                <c:pt idx="5026">
                  <c:v>1.5821620529568412E-3</c:v>
                </c:pt>
                <c:pt idx="5027">
                  <c:v>1.6506708428316405E-3</c:v>
                </c:pt>
                <c:pt idx="5028">
                  <c:v>1.729179110260104E-3</c:v>
                </c:pt>
                <c:pt idx="5029">
                  <c:v>1.807686855284208E-3</c:v>
                </c:pt>
                <c:pt idx="5030">
                  <c:v>1.8861940779459907E-3</c:v>
                </c:pt>
                <c:pt idx="5031">
                  <c:v>1.9547007782874121E-3</c:v>
                </c:pt>
                <c:pt idx="5032">
                  <c:v>2.0132069563505192E-3</c:v>
                </c:pt>
                <c:pt idx="5033">
                  <c:v>2.0517126121771551E-3</c:v>
                </c:pt>
                <c:pt idx="5034">
                  <c:v>2.0902177458094135E-3</c:v>
                </c:pt>
                <c:pt idx="5035">
                  <c:v>2.1287223572892932E-3</c:v>
                </c:pt>
                <c:pt idx="5036">
                  <c:v>2.1672264466587412E-3</c:v>
                </c:pt>
                <c:pt idx="5037">
                  <c:v>2.2057300139597248E-3</c:v>
                </c:pt>
                <c:pt idx="5038">
                  <c:v>2.2442330592342802E-3</c:v>
                </c:pt>
                <c:pt idx="5039">
                  <c:v>2.2827355825243935E-3</c:v>
                </c:pt>
                <c:pt idx="5040">
                  <c:v>2.3212375838720239E-3</c:v>
                </c:pt>
                <c:pt idx="5041">
                  <c:v>2.3597390633191551E-3</c:v>
                </c:pt>
                <c:pt idx="5042">
                  <c:v>2.3682400209078542E-3</c:v>
                </c:pt>
                <c:pt idx="5043">
                  <c:v>2.3567404566799954E-3</c:v>
                </c:pt>
                <c:pt idx="5044">
                  <c:v>2.3352403706776437E-3</c:v>
                </c:pt>
                <c:pt idx="5045">
                  <c:v>2.3237397629427585E-3</c:v>
                </c:pt>
                <c:pt idx="5046">
                  <c:v>2.3022386335173339E-3</c:v>
                </c:pt>
                <c:pt idx="5047">
                  <c:v>2.2907369824433843E-3</c:v>
                </c:pt>
                <c:pt idx="5048">
                  <c:v>2.2692348097628394E-3</c:v>
                </c:pt>
                <c:pt idx="5049">
                  <c:v>2.2577321155177292E-3</c:v>
                </c:pt>
                <c:pt idx="5050">
                  <c:v>2.236228899750059E-3</c:v>
                </c:pt>
                <c:pt idx="5051">
                  <c:v>2.2247251625017632E-3</c:v>
                </c:pt>
                <c:pt idx="5052">
                  <c:v>2.2032209038148082E-3</c:v>
                </c:pt>
                <c:pt idx="5053">
                  <c:v>2.1817161237312481E-3</c:v>
                </c:pt>
                <c:pt idx="5054">
                  <c:v>2.1602108222930692E-3</c:v>
                </c:pt>
                <c:pt idx="5055">
                  <c:v>2.1387049995422458E-3</c:v>
                </c:pt>
                <c:pt idx="5056">
                  <c:v>2.1171986555207412E-3</c:v>
                </c:pt>
                <c:pt idx="5057">
                  <c:v>2.0956917902706412E-3</c:v>
                </c:pt>
                <c:pt idx="5058">
                  <c:v>2.0741844038337791E-3</c:v>
                </c:pt>
                <c:pt idx="5059">
                  <c:v>2.0526764962522067E-3</c:v>
                </c:pt>
                <c:pt idx="5060">
                  <c:v>2.031168067567991E-3</c:v>
                </c:pt>
                <c:pt idx="5061">
                  <c:v>2.0096591178230807E-3</c:v>
                </c:pt>
                <c:pt idx="5062">
                  <c:v>1.9581496470593707E-3</c:v>
                </c:pt>
                <c:pt idx="5063">
                  <c:v>1.896639655318916E-3</c:v>
                </c:pt>
                <c:pt idx="5064">
                  <c:v>1.8251291426437455E-3</c:v>
                </c:pt>
                <c:pt idx="5065">
                  <c:v>1.7636181090758083E-3</c:v>
                </c:pt>
                <c:pt idx="5066">
                  <c:v>1.7021065546570309E-3</c:v>
                </c:pt>
                <c:pt idx="5067">
                  <c:v>1.6305944794295156E-3</c:v>
                </c:pt>
                <c:pt idx="5068">
                  <c:v>1.5690818834351583E-3</c:v>
                </c:pt>
                <c:pt idx="5069">
                  <c:v>1.507568766715984E-3</c:v>
                </c:pt>
                <c:pt idx="5070">
                  <c:v>1.436055129314008E-3</c:v>
                </c:pt>
                <c:pt idx="5071">
                  <c:v>1.3745409712711939E-3</c:v>
                </c:pt>
                <c:pt idx="5072">
                  <c:v>1.31302629262949E-3</c:v>
                </c:pt>
                <c:pt idx="5073">
                  <c:v>1.2515110934309679E-3</c:v>
                </c:pt>
                <c:pt idx="5074">
                  <c:v>1.1999953737175401E-3</c:v>
                </c:pt>
                <c:pt idx="5075">
                  <c:v>1.1384791335312793E-3</c:v>
                </c:pt>
                <c:pt idx="5076">
                  <c:v>1.0769623729141031E-3</c:v>
                </c:pt>
                <c:pt idx="5077">
                  <c:v>1.015445091907958E-3</c:v>
                </c:pt>
                <c:pt idx="5078">
                  <c:v>9.6392729055491721E-4</c:v>
                </c:pt>
                <c:pt idx="5079">
                  <c:v>9.0240896889696174E-4</c:v>
                </c:pt>
                <c:pt idx="5080">
                  <c:v>8.4089012697602568E-4</c:v>
                </c:pt>
                <c:pt idx="5081">
                  <c:v>7.7937076483414528E-4</c:v>
                </c:pt>
                <c:pt idx="5082">
                  <c:v>7.4785088251328455E-4</c:v>
                </c:pt>
                <c:pt idx="5083">
                  <c:v>7.1633048005542721E-4</c:v>
                </c:pt>
                <c:pt idx="5084">
                  <c:v>6.8480955750255311E-4</c:v>
                </c:pt>
                <c:pt idx="5085">
                  <c:v>6.6328811489674299E-4</c:v>
                </c:pt>
                <c:pt idx="5086">
                  <c:v>6.3176615227986512E-4</c:v>
                </c:pt>
                <c:pt idx="5087">
                  <c:v>6.0024366969396823E-4</c:v>
                </c:pt>
                <c:pt idx="5088">
                  <c:v>5.7872066718104014E-4</c:v>
                </c:pt>
                <c:pt idx="5089">
                  <c:v>5.471971447830494E-4</c:v>
                </c:pt>
                <c:pt idx="5090">
                  <c:v>5.1567310254202513E-4</c:v>
                </c:pt>
                <c:pt idx="5091">
                  <c:v>4.9414854049987134E-4</c:v>
                </c:pt>
                <c:pt idx="5092">
                  <c:v>4.6262345869865768E-4</c:v>
                </c:pt>
                <c:pt idx="5093">
                  <c:v>4.3109785718029026E-4</c:v>
                </c:pt>
                <c:pt idx="5094">
                  <c:v>4.0957173598685231E-4</c:v>
                </c:pt>
                <c:pt idx="5095">
                  <c:v>3.780450951602932E-4</c:v>
                </c:pt>
                <c:pt idx="5096">
                  <c:v>3.4651793474255475E-4</c:v>
                </c:pt>
                <c:pt idx="5097">
                  <c:v>3.2499025477567321E-4</c:v>
                </c:pt>
                <c:pt idx="5098">
                  <c:v>2.9346205530164811E-4</c:v>
                </c:pt>
                <c:pt idx="5099">
                  <c:v>2.6193333636240212E-4</c:v>
                </c:pt>
                <c:pt idx="5100">
                  <c:v>2.4040409799999662E-4</c:v>
                </c:pt>
                <c:pt idx="5101">
                  <c:v>2.0887434025637641E-4</c:v>
                </c:pt>
                <c:pt idx="5102">
                  <c:v>1.5734406317358224E-4</c:v>
                </c:pt>
                <c:pt idx="5103">
                  <c:v>1.0581326679351421E-4</c:v>
                </c:pt>
                <c:pt idx="5104">
                  <c:v>4.4281951158326375E-5</c:v>
                </c:pt>
                <c:pt idx="5105">
                  <c:v>-1.7249883690201425E-5</c:v>
                </c:pt>
                <c:pt idx="5106">
                  <c:v>-7.8782237709990762E-5</c:v>
                </c:pt>
                <c:pt idx="5107">
                  <c:v>-1.3031511085906465E-4</c:v>
                </c:pt>
                <c:pt idx="5108">
                  <c:v>-1.9184850309542277E-4</c:v>
                </c:pt>
                <c:pt idx="5109">
                  <c:v>-2.5338241437700289E-4</c:v>
                </c:pt>
                <c:pt idx="5110">
                  <c:v>-3.0491684466196816E-4</c:v>
                </c:pt>
                <c:pt idx="5111">
                  <c:v>-3.6645179390823766E-4</c:v>
                </c:pt>
                <c:pt idx="5112">
                  <c:v>-4.4798726207384939E-4</c:v>
                </c:pt>
                <c:pt idx="5113">
                  <c:v>-5.2952324911679149E-4</c:v>
                </c:pt>
                <c:pt idx="5114">
                  <c:v>-6.1105975499509135E-4</c:v>
                </c:pt>
                <c:pt idx="5115">
                  <c:v>-6.9259677966676991E-4</c:v>
                </c:pt>
                <c:pt idx="5116">
                  <c:v>-7.7413432308979233E-4</c:v>
                </c:pt>
                <c:pt idx="5117">
                  <c:v>-8.5567238522225094E-4</c:v>
                </c:pt>
                <c:pt idx="5118">
                  <c:v>-9.4721096602199653E-4</c:v>
                </c:pt>
                <c:pt idx="5119">
                  <c:v>-1.0287500654472877E-3</c:v>
                </c:pt>
                <c:pt idx="5120">
                  <c:v>-1.1102896834559461E-3</c:v>
                </c:pt>
                <c:pt idx="5121">
                  <c:v>-1.1918298200061241E-3</c:v>
                </c:pt>
                <c:pt idx="5122">
                  <c:v>-1.2433704750557141E-3</c:v>
                </c:pt>
                <c:pt idx="5123">
                  <c:v>-1.2749116485627221E-3</c:v>
                </c:pt>
                <c:pt idx="5124">
                  <c:v>-1.3064533404852439E-3</c:v>
                </c:pt>
                <c:pt idx="5125">
                  <c:v>-1.3479955507812481E-3</c:v>
                </c:pt>
                <c:pt idx="5126">
                  <c:v>-1.3795382794087397E-3</c:v>
                </c:pt>
                <c:pt idx="5127">
                  <c:v>-1.4110815263257781E-3</c:v>
                </c:pt>
                <c:pt idx="5128">
                  <c:v>-1.442625291490307E-3</c:v>
                </c:pt>
                <c:pt idx="5129">
                  <c:v>-1.4841695748603963E-3</c:v>
                </c:pt>
                <c:pt idx="5130">
                  <c:v>-1.5157143763940284E-3</c:v>
                </c:pt>
                <c:pt idx="5131">
                  <c:v>-1.5472596960491858E-3</c:v>
                </c:pt>
                <c:pt idx="5132">
                  <c:v>-1.5988055337839264E-3</c:v>
                </c:pt>
                <c:pt idx="5133">
                  <c:v>-1.6603518895562548E-3</c:v>
                </c:pt>
                <c:pt idx="5134">
                  <c:v>-1.7218987633241798E-3</c:v>
                </c:pt>
                <c:pt idx="5135">
                  <c:v>-1.7834461550457203E-3</c:v>
                </c:pt>
                <c:pt idx="5136">
                  <c:v>-1.8349940646789163E-3</c:v>
                </c:pt>
                <c:pt idx="5137">
                  <c:v>-1.8965424921816945E-3</c:v>
                </c:pt>
                <c:pt idx="5138">
                  <c:v>-1.9580914375121341E-3</c:v>
                </c:pt>
                <c:pt idx="5139">
                  <c:v>-2.0096409006282179E-3</c:v>
                </c:pt>
                <c:pt idx="5140">
                  <c:v>-2.0711908814879877E-3</c:v>
                </c:pt>
                <c:pt idx="5141">
                  <c:v>-2.1327413800494299E-3</c:v>
                </c:pt>
                <c:pt idx="5142">
                  <c:v>-2.0742923962705781E-3</c:v>
                </c:pt>
                <c:pt idx="5143">
                  <c:v>-1.9758439301094401E-3</c:v>
                </c:pt>
                <c:pt idx="5144">
                  <c:v>-1.867395981523976E-3</c:v>
                </c:pt>
                <c:pt idx="5145">
                  <c:v>-1.7689485504723001E-3</c:v>
                </c:pt>
                <c:pt idx="5146">
                  <c:v>-1.6705016369122994E-3</c:v>
                </c:pt>
                <c:pt idx="5147">
                  <c:v>-1.5720552408020148E-3</c:v>
                </c:pt>
                <c:pt idx="5148">
                  <c:v>-1.4736093620995316E-3</c:v>
                </c:pt>
                <c:pt idx="5149">
                  <c:v>-1.375164000762874E-3</c:v>
                </c:pt>
                <c:pt idx="5150">
                  <c:v>-1.266719156749974E-3</c:v>
                </c:pt>
                <c:pt idx="5151">
                  <c:v>-1.1682748300188913E-3</c:v>
                </c:pt>
                <c:pt idx="5152">
                  <c:v>-9.9983102052758621E-4</c:v>
                </c:pt>
                <c:pt idx="5153">
                  <c:v>-8.1138772823416525E-4</c:v>
                </c:pt>
                <c:pt idx="5154">
                  <c:v>-6.1294495309649531E-4</c:v>
                </c:pt>
                <c:pt idx="5155">
                  <c:v>-4.2450269507274301E-4</c:v>
                </c:pt>
                <c:pt idx="5156">
                  <c:v>-2.3606095412082042E-4</c:v>
                </c:pt>
                <c:pt idx="5157">
                  <c:v>-3.7619730198779439E-5</c:v>
                </c:pt>
                <c:pt idx="5158">
                  <c:v>1.5082097673538373E-4</c:v>
                </c:pt>
                <c:pt idx="5159">
                  <c:v>3.3926116672364405E-4</c:v>
                </c:pt>
                <c:pt idx="5160">
                  <c:v>5.3770083980797523E-4</c:v>
                </c:pt>
                <c:pt idx="5161">
                  <c:v>7.2613999603047294E-4</c:v>
                </c:pt>
                <c:pt idx="5162">
                  <c:v>9.1457863543299353E-4</c:v>
                </c:pt>
                <c:pt idx="5163">
                  <c:v>1.1130167580575561E-3</c:v>
                </c:pt>
                <c:pt idx="5164">
                  <c:v>1.3014543639461621E-3</c:v>
                </c:pt>
                <c:pt idx="5165">
                  <c:v>1.4898914531407679E-3</c:v>
                </c:pt>
                <c:pt idx="5166">
                  <c:v>1.688328025683399E-3</c:v>
                </c:pt>
                <c:pt idx="5167">
                  <c:v>1.876764081616086E-3</c:v>
                </c:pt>
                <c:pt idx="5168">
                  <c:v>2.0651996209807401E-3</c:v>
                </c:pt>
                <c:pt idx="5169">
                  <c:v>2.2636346438194266E-3</c:v>
                </c:pt>
                <c:pt idx="5170">
                  <c:v>2.4520691501740133E-3</c:v>
                </c:pt>
                <c:pt idx="5171">
                  <c:v>2.6405031400865914E-3</c:v>
                </c:pt>
                <c:pt idx="5172">
                  <c:v>2.8289366135991201E-3</c:v>
                </c:pt>
                <c:pt idx="5173">
                  <c:v>3.0173695707535319E-3</c:v>
                </c:pt>
                <c:pt idx="5174">
                  <c:v>3.2058020115919724E-3</c:v>
                </c:pt>
                <c:pt idx="5175">
                  <c:v>3.3842339361562792E-3</c:v>
                </c:pt>
                <c:pt idx="5176">
                  <c:v>3.5726653444884677E-3</c:v>
                </c:pt>
                <c:pt idx="5177">
                  <c:v>3.7610962366305908E-3</c:v>
                </c:pt>
                <c:pt idx="5178">
                  <c:v>3.9395266126245696E-3</c:v>
                </c:pt>
                <c:pt idx="5179">
                  <c:v>4.127956472512323E-3</c:v>
                </c:pt>
                <c:pt idx="5180">
                  <c:v>4.3163858163360255E-3</c:v>
                </c:pt>
                <c:pt idx="5181">
                  <c:v>4.5048146441375066E-3</c:v>
                </c:pt>
                <c:pt idx="5182">
                  <c:v>4.5932429559589058E-3</c:v>
                </c:pt>
                <c:pt idx="5183">
                  <c:v>4.651670751842087E-3</c:v>
                </c:pt>
                <c:pt idx="5184">
                  <c:v>4.7200980318289898E-3</c:v>
                </c:pt>
                <c:pt idx="5185">
                  <c:v>4.7785247959618192E-3</c:v>
                </c:pt>
                <c:pt idx="5186">
                  <c:v>4.8469510442822883E-3</c:v>
                </c:pt>
                <c:pt idx="5187">
                  <c:v>4.9053767768325934E-3</c:v>
                </c:pt>
                <c:pt idx="5188">
                  <c:v>4.9738019936547227E-3</c:v>
                </c:pt>
                <c:pt idx="5189">
                  <c:v>5.0322266947904907E-3</c:v>
                </c:pt>
                <c:pt idx="5190">
                  <c:v>5.1006508802820434E-3</c:v>
                </c:pt>
                <c:pt idx="5191">
                  <c:v>5.1590745501713109E-3</c:v>
                </c:pt>
                <c:pt idx="5192">
                  <c:v>5.2574977045002913E-3</c:v>
                </c:pt>
                <c:pt idx="5193">
                  <c:v>5.3659203433109315E-3</c:v>
                </c:pt>
                <c:pt idx="5194">
                  <c:v>5.4743424666452434E-3</c:v>
                </c:pt>
                <c:pt idx="5195">
                  <c:v>5.5727640745452424E-3</c:v>
                </c:pt>
                <c:pt idx="5196">
                  <c:v>5.6811851670529306E-3</c:v>
                </c:pt>
                <c:pt idx="5197">
                  <c:v>5.7896057442102938E-3</c:v>
                </c:pt>
                <c:pt idx="5198">
                  <c:v>5.8980258060592206E-3</c:v>
                </c:pt>
                <c:pt idx="5199">
                  <c:v>6.0064453526418654E-3</c:v>
                </c:pt>
                <c:pt idx="5200">
                  <c:v>6.1048643839999904E-3</c:v>
                </c:pt>
                <c:pt idx="5201">
                  <c:v>6.2132829001758346E-3</c:v>
                </c:pt>
                <c:pt idx="5202">
                  <c:v>6.2817009012112318E-3</c:v>
                </c:pt>
                <c:pt idx="5203">
                  <c:v>6.3501183871481114E-3</c:v>
                </c:pt>
                <c:pt idx="5204">
                  <c:v>6.4085353580287108E-3</c:v>
                </c:pt>
                <c:pt idx="5205">
                  <c:v>6.4769518138948412E-3</c:v>
                </c:pt>
                <c:pt idx="5206">
                  <c:v>6.535367754788482E-3</c:v>
                </c:pt>
                <c:pt idx="5207">
                  <c:v>6.6037831807516031E-3</c:v>
                </c:pt>
                <c:pt idx="5208">
                  <c:v>6.6621980918262214E-3</c:v>
                </c:pt>
                <c:pt idx="5209">
                  <c:v>6.7306124880544315E-3</c:v>
                </c:pt>
                <c:pt idx="5210">
                  <c:v>6.7890263694780134E-3</c:v>
                </c:pt>
                <c:pt idx="5211">
                  <c:v>6.8574397361391504E-3</c:v>
                </c:pt>
                <c:pt idx="5212">
                  <c:v>6.9258525880797504E-3</c:v>
                </c:pt>
                <c:pt idx="5213">
                  <c:v>6.9942649253418795E-3</c:v>
                </c:pt>
                <c:pt idx="5214">
                  <c:v>7.0626767479673334E-3</c:v>
                </c:pt>
                <c:pt idx="5215">
                  <c:v>7.1310880559982701E-3</c:v>
                </c:pt>
                <c:pt idx="5216">
                  <c:v>7.1994988494765988E-3</c:v>
                </c:pt>
                <c:pt idx="5217">
                  <c:v>7.2679091284443866E-3</c:v>
                </c:pt>
                <c:pt idx="5218">
                  <c:v>7.346318892943589E-3</c:v>
                </c:pt>
                <c:pt idx="5219">
                  <c:v>7.4147281430161516E-3</c:v>
                </c:pt>
                <c:pt idx="5220">
                  <c:v>7.4831368787040414E-3</c:v>
                </c:pt>
                <c:pt idx="5221">
                  <c:v>7.5515451000493635E-3</c:v>
                </c:pt>
                <c:pt idx="5222">
                  <c:v>7.6199528070939604E-3</c:v>
                </c:pt>
                <c:pt idx="5223">
                  <c:v>7.688359999879912E-3</c:v>
                </c:pt>
                <c:pt idx="5224">
                  <c:v>7.7567666784491935E-3</c:v>
                </c:pt>
                <c:pt idx="5225">
                  <c:v>7.8251728428437584E-3</c:v>
                </c:pt>
                <c:pt idx="5226">
                  <c:v>7.8935784931056987E-3</c:v>
                </c:pt>
                <c:pt idx="5227">
                  <c:v>7.9719836292768548E-3</c:v>
                </c:pt>
                <c:pt idx="5228">
                  <c:v>8.0403882513993066E-3</c:v>
                </c:pt>
                <c:pt idx="5229">
                  <c:v>8.1087923595150567E-3</c:v>
                </c:pt>
                <c:pt idx="5230">
                  <c:v>8.1771959536660228E-3</c:v>
                </c:pt>
                <c:pt idx="5231">
                  <c:v>8.245599033894279E-3</c:v>
                </c:pt>
                <c:pt idx="5232">
                  <c:v>8.2740016002416372E-3</c:v>
                </c:pt>
                <c:pt idx="5233">
                  <c:v>8.3024036527504144E-3</c:v>
                </c:pt>
                <c:pt idx="5234">
                  <c:v>8.3308051914622368E-3</c:v>
                </c:pt>
                <c:pt idx="5235">
                  <c:v>8.3592062164194302E-3</c:v>
                </c:pt>
                <c:pt idx="5236">
                  <c:v>8.3876067276635567E-3</c:v>
                </c:pt>
                <c:pt idx="5237">
                  <c:v>8.4160067252369609E-3</c:v>
                </c:pt>
                <c:pt idx="5238">
                  <c:v>8.4344062091815282E-3</c:v>
                </c:pt>
                <c:pt idx="5239">
                  <c:v>8.4628051795392137E-3</c:v>
                </c:pt>
                <c:pt idx="5240">
                  <c:v>8.4912036363520293E-3</c:v>
                </c:pt>
                <c:pt idx="5241">
                  <c:v>8.5196015796620492E-3</c:v>
                </c:pt>
                <c:pt idx="5242">
                  <c:v>8.5479990095110037E-3</c:v>
                </c:pt>
                <c:pt idx="5243">
                  <c:v>8.5863959259411867E-3</c:v>
                </c:pt>
                <c:pt idx="5244">
                  <c:v>8.614792328994425E-3</c:v>
                </c:pt>
                <c:pt idx="5245">
                  <c:v>8.6531882187128161E-3</c:v>
                </c:pt>
                <c:pt idx="5246">
                  <c:v>8.6815835951381277E-3</c:v>
                </c:pt>
                <c:pt idx="5247">
                  <c:v>8.7099784583125409E-3</c:v>
                </c:pt>
                <c:pt idx="5248">
                  <c:v>8.7483728082780599E-3</c:v>
                </c:pt>
                <c:pt idx="5249">
                  <c:v>8.7767666450765166E-3</c:v>
                </c:pt>
                <c:pt idx="5250">
                  <c:v>8.8151599687500727E-3</c:v>
                </c:pt>
                <c:pt idx="5251">
                  <c:v>8.8435527793405567E-3</c:v>
                </c:pt>
                <c:pt idx="5252">
                  <c:v>8.8319450768900021E-3</c:v>
                </c:pt>
                <c:pt idx="5253">
                  <c:v>8.8203368614405125E-3</c:v>
                </c:pt>
                <c:pt idx="5254">
                  <c:v>8.7987281330338639E-3</c:v>
                </c:pt>
                <c:pt idx="5255">
                  <c:v>8.7871188917122423E-3</c:v>
                </c:pt>
                <c:pt idx="5256">
                  <c:v>8.7755091375175728E-3</c:v>
                </c:pt>
                <c:pt idx="5257">
                  <c:v>8.7538988704917997E-3</c:v>
                </c:pt>
                <c:pt idx="5258">
                  <c:v>8.7422880906769806E-3</c:v>
                </c:pt>
                <c:pt idx="5259">
                  <c:v>8.720676798115029E-3</c:v>
                </c:pt>
                <c:pt idx="5260">
                  <c:v>8.7090649928480268E-3</c:v>
                </c:pt>
                <c:pt idx="5261">
                  <c:v>8.6874526749179462E-3</c:v>
                </c:pt>
                <c:pt idx="5262">
                  <c:v>8.6858398443666607E-3</c:v>
                </c:pt>
                <c:pt idx="5263">
                  <c:v>8.6842265012361253E-3</c:v>
                </c:pt>
                <c:pt idx="5264">
                  <c:v>8.6826126455685267E-3</c:v>
                </c:pt>
                <c:pt idx="5265">
                  <c:v>8.6709982774057798E-3</c:v>
                </c:pt>
                <c:pt idx="5266">
                  <c:v>8.6693833967898728E-3</c:v>
                </c:pt>
                <c:pt idx="5267">
                  <c:v>8.6677680037627047E-3</c:v>
                </c:pt>
                <c:pt idx="5268">
                  <c:v>8.666152098366426E-3</c:v>
                </c:pt>
                <c:pt idx="5269">
                  <c:v>8.6545356806427848E-3</c:v>
                </c:pt>
                <c:pt idx="5270">
                  <c:v>8.6529187506340088E-3</c:v>
                </c:pt>
                <c:pt idx="5271">
                  <c:v>8.6513013083819867E-3</c:v>
                </c:pt>
                <c:pt idx="5272">
                  <c:v>8.5696833539287819E-3</c:v>
                </c:pt>
                <c:pt idx="5273">
                  <c:v>8.4780648873161724E-3</c:v>
                </c:pt>
                <c:pt idx="5274">
                  <c:v>8.3864459085864641E-3</c:v>
                </c:pt>
                <c:pt idx="5275">
                  <c:v>8.3048264177813143E-3</c:v>
                </c:pt>
                <c:pt idx="5276">
                  <c:v>8.2132064149428863E-3</c:v>
                </c:pt>
                <c:pt idx="5277">
                  <c:v>8.1215859001131652E-3</c:v>
                </c:pt>
                <c:pt idx="5278">
                  <c:v>8.0299648733341208E-3</c:v>
                </c:pt>
                <c:pt idx="5279">
                  <c:v>7.9383433346477753E-3</c:v>
                </c:pt>
                <c:pt idx="5280">
                  <c:v>7.8567212840960771E-3</c:v>
                </c:pt>
                <c:pt idx="5281">
                  <c:v>7.7650987217209918E-3</c:v>
                </c:pt>
                <c:pt idx="5282">
                  <c:v>7.6434756475644884E-3</c:v>
                </c:pt>
                <c:pt idx="5283">
                  <c:v>7.521852061668664E-3</c:v>
                </c:pt>
                <c:pt idx="5284">
                  <c:v>7.4102279640754134E-3</c:v>
                </c:pt>
                <c:pt idx="5285">
                  <c:v>7.2886033548267993E-3</c:v>
                </c:pt>
                <c:pt idx="5286">
                  <c:v>7.1669782339646914E-3</c:v>
                </c:pt>
                <c:pt idx="5287">
                  <c:v>7.0453526015312237E-3</c:v>
                </c:pt>
                <c:pt idx="5288">
                  <c:v>6.9237264575682834E-3</c:v>
                </c:pt>
                <c:pt idx="5289">
                  <c:v>6.8020998021178763E-3</c:v>
                </c:pt>
                <c:pt idx="5290">
                  <c:v>6.6904726352220514E-3</c:v>
                </c:pt>
                <c:pt idx="5291">
                  <c:v>6.5688449569226981E-3</c:v>
                </c:pt>
                <c:pt idx="5292">
                  <c:v>6.4472167672618534E-3</c:v>
                </c:pt>
                <c:pt idx="5293">
                  <c:v>6.3255880662814856E-3</c:v>
                </c:pt>
                <c:pt idx="5294">
                  <c:v>6.2039588540236694E-3</c:v>
                </c:pt>
                <c:pt idx="5295">
                  <c:v>6.082329130530314E-3</c:v>
                </c:pt>
                <c:pt idx="5296">
                  <c:v>5.9706988958434151E-3</c:v>
                </c:pt>
                <c:pt idx="5297">
                  <c:v>5.8490681500049302E-3</c:v>
                </c:pt>
                <c:pt idx="5298">
                  <c:v>5.7274368930568314E-3</c:v>
                </c:pt>
                <c:pt idx="5299">
                  <c:v>5.6058051250412024E-3</c:v>
                </c:pt>
                <c:pt idx="5300">
                  <c:v>5.4841728460000017E-3</c:v>
                </c:pt>
                <c:pt idx="5301">
                  <c:v>5.3625400559751974E-3</c:v>
                </c:pt>
                <c:pt idx="5302">
                  <c:v>5.2309067550087894E-3</c:v>
                </c:pt>
                <c:pt idx="5303">
                  <c:v>5.0892729431427823E-3</c:v>
                </c:pt>
                <c:pt idx="5304">
                  <c:v>4.9576386204191478E-3</c:v>
                </c:pt>
                <c:pt idx="5305">
                  <c:v>4.8160037868797984E-3</c:v>
                </c:pt>
                <c:pt idx="5306">
                  <c:v>4.6743684425668034E-3</c:v>
                </c:pt>
                <c:pt idx="5307">
                  <c:v>4.5427325875221514E-3</c:v>
                </c:pt>
                <c:pt idx="5308">
                  <c:v>4.4010962217877914E-3</c:v>
                </c:pt>
                <c:pt idx="5309">
                  <c:v>4.2594593454057788E-3</c:v>
                </c:pt>
                <c:pt idx="5310">
                  <c:v>4.1278219584179841E-3</c:v>
                </c:pt>
                <c:pt idx="5311">
                  <c:v>3.9861840608665924E-3</c:v>
                </c:pt>
                <c:pt idx="5312">
                  <c:v>3.8745456527933602E-3</c:v>
                </c:pt>
                <c:pt idx="5313">
                  <c:v>3.7529067342404292E-3</c:v>
                </c:pt>
                <c:pt idx="5314">
                  <c:v>3.6412673052497201E-3</c:v>
                </c:pt>
                <c:pt idx="5315">
                  <c:v>3.5296273658632412E-3</c:v>
                </c:pt>
                <c:pt idx="5316">
                  <c:v>3.4179869161230052E-3</c:v>
                </c:pt>
                <c:pt idx="5317">
                  <c:v>3.2963459560709802E-3</c:v>
                </c:pt>
                <c:pt idx="5318">
                  <c:v>3.1847044857491852E-3</c:v>
                </c:pt>
                <c:pt idx="5319">
                  <c:v>3.0730625051995412E-3</c:v>
                </c:pt>
                <c:pt idx="5320">
                  <c:v>2.9614200144640352E-3</c:v>
                </c:pt>
                <c:pt idx="5321">
                  <c:v>2.8497770135846871E-3</c:v>
                </c:pt>
                <c:pt idx="5322">
                  <c:v>2.7181335026035241E-3</c:v>
                </c:pt>
                <c:pt idx="5323">
                  <c:v>2.5964894815624952E-3</c:v>
                </c:pt>
                <c:pt idx="5324">
                  <c:v>2.4648449505035586E-3</c:v>
                </c:pt>
                <c:pt idx="5325">
                  <c:v>2.3431999094687683E-3</c:v>
                </c:pt>
                <c:pt idx="5326">
                  <c:v>2.2115543585000861E-3</c:v>
                </c:pt>
                <c:pt idx="5327">
                  <c:v>2.0899082976394492E-3</c:v>
                </c:pt>
                <c:pt idx="5328">
                  <c:v>1.9582617269289344E-3</c:v>
                </c:pt>
                <c:pt idx="5329">
                  <c:v>1.836614646410412E-3</c:v>
                </c:pt>
                <c:pt idx="5330">
                  <c:v>1.7149670561259767E-3</c:v>
                </c:pt>
                <c:pt idx="5331">
                  <c:v>1.5833189561176087E-3</c:v>
                </c:pt>
                <c:pt idx="5332">
                  <c:v>1.5016703464272585E-3</c:v>
                </c:pt>
                <c:pt idx="5333">
                  <c:v>1.4200212270969459E-3</c:v>
                </c:pt>
                <c:pt idx="5334">
                  <c:v>1.3383715981686601E-3</c:v>
                </c:pt>
                <c:pt idx="5335">
                  <c:v>1.2467214596842691E-3</c:v>
                </c:pt>
                <c:pt idx="5336">
                  <c:v>1.1650708116859101E-3</c:v>
                </c:pt>
                <c:pt idx="5337">
                  <c:v>1.0834196542155181E-3</c:v>
                </c:pt>
                <c:pt idx="5338">
                  <c:v>1.00176798731505E-3</c:v>
                </c:pt>
                <c:pt idx="5339">
                  <c:v>9.2011581102655049E-4</c:v>
                </c:pt>
                <c:pt idx="5340">
                  <c:v>8.3846312539199541E-4</c:v>
                </c:pt>
                <c:pt idx="5341">
                  <c:v>7.468099304533748E-4</c:v>
                </c:pt>
                <c:pt idx="5342">
                  <c:v>7.1515622625262394E-4</c:v>
                </c:pt>
                <c:pt idx="5343">
                  <c:v>6.7350201283178802E-4</c:v>
                </c:pt>
                <c:pt idx="5344">
                  <c:v>6.3184729023280193E-4</c:v>
                </c:pt>
                <c:pt idx="5345">
                  <c:v>5.9019205849772816E-4</c:v>
                </c:pt>
                <c:pt idx="5346">
                  <c:v>5.4853631766852134E-4</c:v>
                </c:pt>
                <c:pt idx="5347">
                  <c:v>5.0688006778720762E-4</c:v>
                </c:pt>
                <c:pt idx="5348">
                  <c:v>4.6522330889564589E-4</c:v>
                </c:pt>
                <c:pt idx="5349">
                  <c:v>4.2356604103594336E-4</c:v>
                </c:pt>
                <c:pt idx="5350">
                  <c:v>3.819082642500263E-4</c:v>
                </c:pt>
                <c:pt idx="5351">
                  <c:v>3.5024997857991021E-4</c:v>
                </c:pt>
                <c:pt idx="5352">
                  <c:v>3.3859118406759706E-4</c:v>
                </c:pt>
                <c:pt idx="5353">
                  <c:v>3.3693188075506654E-4</c:v>
                </c:pt>
                <c:pt idx="5354">
                  <c:v>3.3527206868430592E-4</c:v>
                </c:pt>
                <c:pt idx="5355">
                  <c:v>3.3361174789725757E-4</c:v>
                </c:pt>
                <c:pt idx="5356">
                  <c:v>3.319509184359915E-4</c:v>
                </c:pt>
                <c:pt idx="5357">
                  <c:v>3.2028958034241439E-4</c:v>
                </c:pt>
                <c:pt idx="5358">
                  <c:v>3.1862773365856682E-4</c:v>
                </c:pt>
                <c:pt idx="5359">
                  <c:v>3.1696537842643342E-4</c:v>
                </c:pt>
                <c:pt idx="5360">
                  <c:v>3.1530251468797784E-4</c:v>
                </c:pt>
                <c:pt idx="5361">
                  <c:v>3.0363914248526802E-4</c:v>
                </c:pt>
                <c:pt idx="5362">
                  <c:v>3.2197526186020432E-4</c:v>
                </c:pt>
                <c:pt idx="5363">
                  <c:v>3.4031087285474689E-4</c:v>
                </c:pt>
                <c:pt idx="5364">
                  <c:v>3.4864597551095892E-4</c:v>
                </c:pt>
                <c:pt idx="5365">
                  <c:v>3.6698056987078022E-4</c:v>
                </c:pt>
                <c:pt idx="5366">
                  <c:v>3.8531465597621762E-4</c:v>
                </c:pt>
                <c:pt idx="5367">
                  <c:v>3.9364823386930936E-4</c:v>
                </c:pt>
                <c:pt idx="5368">
                  <c:v>4.1198130359190824E-4</c:v>
                </c:pt>
                <c:pt idx="5369">
                  <c:v>4.2031386518620833E-4</c:v>
                </c:pt>
                <c:pt idx="5370">
                  <c:v>4.3864591869399998E-4</c:v>
                </c:pt>
                <c:pt idx="5371">
                  <c:v>4.5697746415740523E-4</c:v>
                </c:pt>
                <c:pt idx="5372">
                  <c:v>5.0530850161831394E-4</c:v>
                </c:pt>
                <c:pt idx="5373">
                  <c:v>5.5363903111877322E-4</c:v>
                </c:pt>
                <c:pt idx="5374">
                  <c:v>6.1196905270075063E-4</c:v>
                </c:pt>
                <c:pt idx="5375">
                  <c:v>6.6029856640620332E-4</c:v>
                </c:pt>
                <c:pt idx="5376">
                  <c:v>7.0862757227727654E-4</c:v>
                </c:pt>
                <c:pt idx="5377">
                  <c:v>7.5695607035581257E-4</c:v>
                </c:pt>
                <c:pt idx="5378">
                  <c:v>8.1528406068374221E-4</c:v>
                </c:pt>
                <c:pt idx="5379">
                  <c:v>8.6361154330313894E-4</c:v>
                </c:pt>
                <c:pt idx="5380">
                  <c:v>9.1193851825602246E-4</c:v>
                </c:pt>
                <c:pt idx="5381">
                  <c:v>9.702649855843177E-4</c:v>
                </c:pt>
                <c:pt idx="5382">
                  <c:v>1.0285909453300601E-3</c:v>
                </c:pt>
                <c:pt idx="5383">
                  <c:v>1.0969163975352303E-3</c:v>
                </c:pt>
                <c:pt idx="5384">
                  <c:v>1.1552413422418221E-3</c:v>
                </c:pt>
                <c:pt idx="5385">
                  <c:v>1.2235657794917646E-3</c:v>
                </c:pt>
                <c:pt idx="5386">
                  <c:v>1.2818897093271053E-3</c:v>
                </c:pt>
                <c:pt idx="5387">
                  <c:v>1.3502131317898033E-3</c:v>
                </c:pt>
                <c:pt idx="5388">
                  <c:v>1.4085360469218221E-3</c:v>
                </c:pt>
                <c:pt idx="5389">
                  <c:v>1.4768584547652603E-3</c:v>
                </c:pt>
                <c:pt idx="5390">
                  <c:v>1.5351803553620147E-3</c:v>
                </c:pt>
                <c:pt idx="5391">
                  <c:v>1.5935017487540837E-3</c:v>
                </c:pt>
                <c:pt idx="5392">
                  <c:v>1.6318226349834601E-3</c:v>
                </c:pt>
                <c:pt idx="5393">
                  <c:v>1.6801430140921481E-3</c:v>
                </c:pt>
                <c:pt idx="5394">
                  <c:v>1.7184628861220685E-3</c:v>
                </c:pt>
                <c:pt idx="5395">
                  <c:v>1.7567822511152869E-3</c:v>
                </c:pt>
                <c:pt idx="5396">
                  <c:v>1.7951011091137492E-3</c:v>
                </c:pt>
                <c:pt idx="5397">
                  <c:v>1.8334194601594689E-3</c:v>
                </c:pt>
                <c:pt idx="5398">
                  <c:v>1.8717373042944081E-3</c:v>
                </c:pt>
                <c:pt idx="5399">
                  <c:v>1.9100546415606429E-3</c:v>
                </c:pt>
                <c:pt idx="5400">
                  <c:v>1.9483714720000087E-3</c:v>
                </c:pt>
                <c:pt idx="5401">
                  <c:v>1.9966877956546052E-3</c:v>
                </c:pt>
                <c:pt idx="5402">
                  <c:v>2.0950036125664002E-3</c:v>
                </c:pt>
                <c:pt idx="5403">
                  <c:v>2.1933189227773459E-3</c:v>
                </c:pt>
                <c:pt idx="5404">
                  <c:v>2.2916337263295212E-3</c:v>
                </c:pt>
                <c:pt idx="5405">
                  <c:v>2.3899480232647727E-3</c:v>
                </c:pt>
                <c:pt idx="5406">
                  <c:v>2.4882618136251866E-3</c:v>
                </c:pt>
                <c:pt idx="5407">
                  <c:v>2.5965750974527302E-3</c:v>
                </c:pt>
                <c:pt idx="5408">
                  <c:v>2.6948878747894284E-3</c:v>
                </c:pt>
                <c:pt idx="5409">
                  <c:v>2.7932001456772069E-3</c:v>
                </c:pt>
                <c:pt idx="5410">
                  <c:v>2.8915119101580182E-3</c:v>
                </c:pt>
                <c:pt idx="5411">
                  <c:v>2.9898231682739403E-3</c:v>
                </c:pt>
                <c:pt idx="5412">
                  <c:v>3.0281339200669785E-3</c:v>
                </c:pt>
                <c:pt idx="5413">
                  <c:v>3.0664441655789982E-3</c:v>
                </c:pt>
                <c:pt idx="5414">
                  <c:v>3.1047539048521117E-3</c:v>
                </c:pt>
                <c:pt idx="5415">
                  <c:v>3.1430631379282814E-3</c:v>
                </c:pt>
                <c:pt idx="5416">
                  <c:v>3.1813718648494292E-3</c:v>
                </c:pt>
                <c:pt idx="5417">
                  <c:v>3.2196800856575812E-3</c:v>
                </c:pt>
                <c:pt idx="5418">
                  <c:v>3.2579878003947344E-3</c:v>
                </c:pt>
                <c:pt idx="5419">
                  <c:v>3.2962950091029292E-3</c:v>
                </c:pt>
                <c:pt idx="5420">
                  <c:v>3.3346017118240402E-3</c:v>
                </c:pt>
                <c:pt idx="5421">
                  <c:v>3.3629079086001244E-3</c:v>
                </c:pt>
                <c:pt idx="5422">
                  <c:v>3.3312135994731373E-3</c:v>
                </c:pt>
                <c:pt idx="5423">
                  <c:v>3.299518784485104E-3</c:v>
                </c:pt>
                <c:pt idx="5424">
                  <c:v>3.2578234636779697E-3</c:v>
                </c:pt>
                <c:pt idx="5425">
                  <c:v>3.2261276370937741E-3</c:v>
                </c:pt>
                <c:pt idx="5426">
                  <c:v>3.1944313047744702E-3</c:v>
                </c:pt>
                <c:pt idx="5427">
                  <c:v>3.1627344667620461E-3</c:v>
                </c:pt>
                <c:pt idx="5428">
                  <c:v>3.1210371230985011E-3</c:v>
                </c:pt>
                <c:pt idx="5429">
                  <c:v>3.0893392738258634E-3</c:v>
                </c:pt>
                <c:pt idx="5430">
                  <c:v>3.0576409189860291E-3</c:v>
                </c:pt>
                <c:pt idx="5431">
                  <c:v>3.0059420586210526E-3</c:v>
                </c:pt>
                <c:pt idx="5432">
                  <c:v>2.8742426927728638E-3</c:v>
                </c:pt>
                <c:pt idx="5433">
                  <c:v>2.7325428214835532E-3</c:v>
                </c:pt>
                <c:pt idx="5434">
                  <c:v>2.5908424447950162E-3</c:v>
                </c:pt>
                <c:pt idx="5435">
                  <c:v>2.4591415627492896E-3</c:v>
                </c:pt>
                <c:pt idx="5436">
                  <c:v>2.3174401753883467E-3</c:v>
                </c:pt>
                <c:pt idx="5437">
                  <c:v>2.1757382827541092E-3</c:v>
                </c:pt>
                <c:pt idx="5438">
                  <c:v>2.0440358848886619E-3</c:v>
                </c:pt>
                <c:pt idx="5439">
                  <c:v>1.9023329818339968E-3</c:v>
                </c:pt>
                <c:pt idx="5440">
                  <c:v>1.7606295736320181E-3</c:v>
                </c:pt>
                <c:pt idx="5441">
                  <c:v>1.6189256603247881E-3</c:v>
                </c:pt>
                <c:pt idx="5442">
                  <c:v>1.4772212419542352E-3</c:v>
                </c:pt>
                <c:pt idx="5443">
                  <c:v>1.3255163185623697E-3</c:v>
                </c:pt>
                <c:pt idx="5444">
                  <c:v>1.1738108901912304E-3</c:v>
                </c:pt>
                <c:pt idx="5445">
                  <c:v>1.0221049568827415E-3</c:v>
                </c:pt>
                <c:pt idx="5446">
                  <c:v>8.7039851867890244E-4</c:v>
                </c:pt>
                <c:pt idx="5447">
                  <c:v>7.1869157562179375E-4</c:v>
                </c:pt>
                <c:pt idx="5448">
                  <c:v>5.6698412775324503E-4</c:v>
                </c:pt>
                <c:pt idx="5449">
                  <c:v>4.1527617511533419E-4</c:v>
                </c:pt>
                <c:pt idx="5450">
                  <c:v>2.6356771774999212E-4</c:v>
                </c:pt>
                <c:pt idx="5451">
                  <c:v>1.1185875569933053E-4</c:v>
                </c:pt>
                <c:pt idx="5452">
                  <c:v>-4.9850710994809244E-5</c:v>
                </c:pt>
                <c:pt idx="5453">
                  <c:v>-2.1156068229033492E-4</c:v>
                </c:pt>
                <c:pt idx="5454">
                  <c:v>-3.7327115814534122E-4</c:v>
                </c:pt>
                <c:pt idx="5455">
                  <c:v>-5.3498213851777487E-4</c:v>
                </c:pt>
                <c:pt idx="5456">
                  <c:v>-6.9669362336560801E-4</c:v>
                </c:pt>
                <c:pt idx="5457">
                  <c:v>-8.5840561264697419E-4</c:v>
                </c:pt>
                <c:pt idx="5458">
                  <c:v>-1.0201181063198357E-3</c:v>
                </c:pt>
                <c:pt idx="5459">
                  <c:v>-1.1918311043421503E-3</c:v>
                </c:pt>
                <c:pt idx="5460">
                  <c:v>-1.3535446066720302E-3</c:v>
                </c:pt>
                <c:pt idx="5461">
                  <c:v>-1.5052586132673906E-3</c:v>
                </c:pt>
                <c:pt idx="5462">
                  <c:v>-1.6269731240862349E-3</c:v>
                </c:pt>
                <c:pt idx="5463">
                  <c:v>-1.7486881390866703E-3</c:v>
                </c:pt>
                <c:pt idx="5464">
                  <c:v>-1.8704036582266881E-3</c:v>
                </c:pt>
                <c:pt idx="5465">
                  <c:v>-1.9821196814642336E-3</c:v>
                </c:pt>
                <c:pt idx="5466">
                  <c:v>-2.1038362087574054E-3</c:v>
                </c:pt>
                <c:pt idx="5467">
                  <c:v>-2.2255532400641161E-3</c:v>
                </c:pt>
                <c:pt idx="5468">
                  <c:v>-2.3472707753424628E-3</c:v>
                </c:pt>
                <c:pt idx="5469">
                  <c:v>-2.4689888145504046E-3</c:v>
                </c:pt>
                <c:pt idx="5470">
                  <c:v>-2.5907073576460177E-3</c:v>
                </c:pt>
                <c:pt idx="5471">
                  <c:v>-2.6824264045872412E-3</c:v>
                </c:pt>
                <c:pt idx="5472">
                  <c:v>-2.6641459553321412E-3</c:v>
                </c:pt>
                <c:pt idx="5473">
                  <c:v>-2.6558660098386366E-3</c:v>
                </c:pt>
                <c:pt idx="5474">
                  <c:v>-2.6375865680648616E-3</c:v>
                </c:pt>
                <c:pt idx="5475">
                  <c:v>-2.629307629968769E-3</c:v>
                </c:pt>
                <c:pt idx="5476">
                  <c:v>-2.6110291955083191E-3</c:v>
                </c:pt>
                <c:pt idx="5477">
                  <c:v>-2.5927512646416492E-3</c:v>
                </c:pt>
                <c:pt idx="5478">
                  <c:v>-2.5844738373266892E-3</c:v>
                </c:pt>
                <c:pt idx="5479">
                  <c:v>-2.5661969135214852E-3</c:v>
                </c:pt>
                <c:pt idx="5480">
                  <c:v>-2.557920493183985E-3</c:v>
                </c:pt>
                <c:pt idx="5481">
                  <c:v>-2.5296445762722592E-3</c:v>
                </c:pt>
                <c:pt idx="5482">
                  <c:v>-2.4913691627443252E-3</c:v>
                </c:pt>
                <c:pt idx="5483">
                  <c:v>-2.4430942525581435E-3</c:v>
                </c:pt>
                <c:pt idx="5484">
                  <c:v>-2.3948198456718041E-3</c:v>
                </c:pt>
                <c:pt idx="5485">
                  <c:v>-2.3565459420432327E-3</c:v>
                </c:pt>
                <c:pt idx="5486">
                  <c:v>-2.3082725416305057E-3</c:v>
                </c:pt>
                <c:pt idx="5487">
                  <c:v>-2.2599996443916502E-3</c:v>
                </c:pt>
                <c:pt idx="5488">
                  <c:v>-2.2217272502845771E-3</c:v>
                </c:pt>
                <c:pt idx="5489">
                  <c:v>-2.1734553592673402E-3</c:v>
                </c:pt>
                <c:pt idx="5490">
                  <c:v>-2.1251839712979857E-3</c:v>
                </c:pt>
                <c:pt idx="5491">
                  <c:v>-2.0769130863345091E-3</c:v>
                </c:pt>
                <c:pt idx="5492">
                  <c:v>-1.9886427043349477E-3</c:v>
                </c:pt>
                <c:pt idx="5493">
                  <c:v>-1.9003728252573045E-3</c:v>
                </c:pt>
                <c:pt idx="5494">
                  <c:v>-1.8121034490595571E-3</c:v>
                </c:pt>
                <c:pt idx="5495">
                  <c:v>-1.7238345756997453E-3</c:v>
                </c:pt>
                <c:pt idx="5496">
                  <c:v>-1.6355662051358577E-3</c:v>
                </c:pt>
                <c:pt idx="5497">
                  <c:v>-1.5472983373259475E-3</c:v>
                </c:pt>
                <c:pt idx="5498">
                  <c:v>-1.4590309722279649E-3</c:v>
                </c:pt>
                <c:pt idx="5499">
                  <c:v>-1.3707641097999721E-3</c:v>
                </c:pt>
                <c:pt idx="5500">
                  <c:v>-1.2824977500000001E-3</c:v>
                </c:pt>
                <c:pt idx="5501">
                  <c:v>-1.1942318927860081E-3</c:v>
                </c:pt>
                <c:pt idx="5502">
                  <c:v>-1.1059665381160401E-3</c:v>
                </c:pt>
                <c:pt idx="5503">
                  <c:v>-1.0177016859480579E-3</c:v>
                </c:pt>
                <c:pt idx="5504">
                  <c:v>-9.3943733624007853E-4</c:v>
                </c:pt>
                <c:pt idx="5505">
                  <c:v>-8.5117348895020464E-4</c:v>
                </c:pt>
                <c:pt idx="5506">
                  <c:v>-7.6291014403640292E-4</c:v>
                </c:pt>
                <c:pt idx="5507">
                  <c:v>-6.7464730145667181E-4</c:v>
                </c:pt>
                <c:pt idx="5508">
                  <c:v>-5.8638496116900421E-4</c:v>
                </c:pt>
                <c:pt idx="5509">
                  <c:v>-4.9812312313144325E-4</c:v>
                </c:pt>
                <c:pt idx="5510">
                  <c:v>-4.0986178730201414E-4</c:v>
                </c:pt>
                <c:pt idx="5511">
                  <c:v>-3.3160095363862779E-4</c:v>
                </c:pt>
                <c:pt idx="5512">
                  <c:v>-2.7334062209944028E-4</c:v>
                </c:pt>
                <c:pt idx="5513">
                  <c:v>-2.1508079264240254E-4</c:v>
                </c:pt>
                <c:pt idx="5514">
                  <c:v>-1.5682146522549845E-4</c:v>
                </c:pt>
                <c:pt idx="5515">
                  <c:v>-9.8562639806731896E-5</c:v>
                </c:pt>
                <c:pt idx="5516">
                  <c:v>-4.0304316344219834E-5</c:v>
                </c:pt>
                <c:pt idx="5517">
                  <c:v>1.7953505204143669E-5</c:v>
                </c:pt>
                <c:pt idx="5518">
                  <c:v>7.6210824880324396E-5</c:v>
                </c:pt>
                <c:pt idx="5519">
                  <c:v>1.2446764272633381E-4</c:v>
                </c:pt>
                <c:pt idx="5520">
                  <c:v>1.8272395878402096E-4</c:v>
                </c:pt>
                <c:pt idx="5521">
                  <c:v>2.4097977309550862E-4</c:v>
                </c:pt>
                <c:pt idx="5522">
                  <c:v>2.8923508570275115E-4</c:v>
                </c:pt>
                <c:pt idx="5523">
                  <c:v>3.2748989664768696E-4</c:v>
                </c:pt>
                <c:pt idx="5524">
                  <c:v>3.7574420597236206E-4</c:v>
                </c:pt>
                <c:pt idx="5525">
                  <c:v>4.2399801371875733E-4</c:v>
                </c:pt>
                <c:pt idx="5526">
                  <c:v>4.6225131992885799E-4</c:v>
                </c:pt>
                <c:pt idx="5527">
                  <c:v>5.1050412464465067E-4</c:v>
                </c:pt>
                <c:pt idx="5528">
                  <c:v>5.5875642790809144E-4</c:v>
                </c:pt>
                <c:pt idx="5529">
                  <c:v>5.9700822976125115E-4</c:v>
                </c:pt>
                <c:pt idx="5530">
                  <c:v>6.4525953024597064E-4</c:v>
                </c:pt>
                <c:pt idx="5531">
                  <c:v>6.7351032940444295E-4</c:v>
                </c:pt>
                <c:pt idx="5532">
                  <c:v>6.4176062727844512E-4</c:v>
                </c:pt>
                <c:pt idx="5533">
                  <c:v>6.100104239101789E-4</c:v>
                </c:pt>
                <c:pt idx="5534">
                  <c:v>5.882597193414326E-4</c:v>
                </c:pt>
                <c:pt idx="5535">
                  <c:v>5.5650851361430109E-4</c:v>
                </c:pt>
                <c:pt idx="5536">
                  <c:v>5.2475680677069314E-4</c:v>
                </c:pt>
                <c:pt idx="5537">
                  <c:v>5.0300459885272114E-4</c:v>
                </c:pt>
                <c:pt idx="5538">
                  <c:v>4.7125188990226912E-4</c:v>
                </c:pt>
                <c:pt idx="5539">
                  <c:v>4.3949867996134762E-4</c:v>
                </c:pt>
                <c:pt idx="5540">
                  <c:v>4.1774496907201914E-4</c:v>
                </c:pt>
                <c:pt idx="5541">
                  <c:v>3.8599075727616393E-4</c:v>
                </c:pt>
                <c:pt idx="5542">
                  <c:v>3.5423604461581892E-4</c:v>
                </c:pt>
                <c:pt idx="5543">
                  <c:v>3.1248083113300011E-4</c:v>
                </c:pt>
                <c:pt idx="5544">
                  <c:v>2.8072511686963718E-4</c:v>
                </c:pt>
                <c:pt idx="5545">
                  <c:v>2.489689018677379E-4</c:v>
                </c:pt>
                <c:pt idx="5546">
                  <c:v>2.1721218616929986E-4</c:v>
                </c:pt>
                <c:pt idx="5547">
                  <c:v>1.7545496981638545E-4</c:v>
                </c:pt>
                <c:pt idx="5548">
                  <c:v>1.4369725285087872E-4</c:v>
                </c:pt>
                <c:pt idx="5549">
                  <c:v>1.1193903531472871E-4</c:v>
                </c:pt>
                <c:pt idx="5550">
                  <c:v>7.0180317250035374E-5</c:v>
                </c:pt>
                <c:pt idx="5551">
                  <c:v>2.8421098698716742E-5</c:v>
                </c:pt>
                <c:pt idx="5552">
                  <c:v>-5.3338620297217003E-5</c:v>
                </c:pt>
                <c:pt idx="5553">
                  <c:v>-1.2509883969574753E-4</c:v>
                </c:pt>
                <c:pt idx="5554">
                  <c:v>-2.0685955945493232E-4</c:v>
                </c:pt>
                <c:pt idx="5555">
                  <c:v>-2.7862077953272557E-4</c:v>
                </c:pt>
                <c:pt idx="5556">
                  <c:v>-3.6038249988723904E-4</c:v>
                </c:pt>
                <c:pt idx="5557">
                  <c:v>-4.3214472047637146E-4</c:v>
                </c:pt>
                <c:pt idx="5558">
                  <c:v>-5.1390744125823673E-4</c:v>
                </c:pt>
                <c:pt idx="5559">
                  <c:v>-5.9567066219074123E-4</c:v>
                </c:pt>
                <c:pt idx="5560">
                  <c:v>-6.674343832320269E-4</c:v>
                </c:pt>
                <c:pt idx="5561">
                  <c:v>-7.3919860433999118E-4</c:v>
                </c:pt>
                <c:pt idx="5562">
                  <c:v>-7.7096332547264021E-4</c:v>
                </c:pt>
                <c:pt idx="5563">
                  <c:v>-8.127285465880375E-4</c:v>
                </c:pt>
                <c:pt idx="5564">
                  <c:v>-8.5449426764428046E-4</c:v>
                </c:pt>
                <c:pt idx="5565">
                  <c:v>-8.9626048859923774E-4</c:v>
                </c:pt>
                <c:pt idx="5566">
                  <c:v>-9.3802720941097676E-4</c:v>
                </c:pt>
                <c:pt idx="5567">
                  <c:v>-9.7979443003751165E-4</c:v>
                </c:pt>
                <c:pt idx="5568">
                  <c:v>-1.0215621504368361E-3</c:v>
                </c:pt>
                <c:pt idx="5569">
                  <c:v>-1.0633303705670227E-3</c:v>
                </c:pt>
                <c:pt idx="5570">
                  <c:v>-1.1050990903860025E-3</c:v>
                </c:pt>
                <c:pt idx="5571">
                  <c:v>-1.0968683098518206E-3</c:v>
                </c:pt>
                <c:pt idx="5572">
                  <c:v>-1.0086380289224821E-3</c:v>
                </c:pt>
                <c:pt idx="5573">
                  <c:v>-9.1040824755603787E-4</c:v>
                </c:pt>
                <c:pt idx="5574">
                  <c:v>-8.2217896571046951E-4</c:v>
                </c:pt>
                <c:pt idx="5575">
                  <c:v>-7.2395018334379013E-4</c:v>
                </c:pt>
                <c:pt idx="5576">
                  <c:v>-6.3572190041392008E-4</c:v>
                </c:pt>
                <c:pt idx="5577">
                  <c:v>-5.3749411687903413E-4</c:v>
                </c:pt>
                <c:pt idx="5578">
                  <c:v>-4.3926683269704414E-4</c:v>
                </c:pt>
                <c:pt idx="5579">
                  <c:v>-3.5104004782601816E-4</c:v>
                </c:pt>
                <c:pt idx="5580">
                  <c:v>-2.528137622239998E-4</c:v>
                </c:pt>
                <c:pt idx="5581">
                  <c:v>-1.8458797584888781E-4</c:v>
                </c:pt>
                <c:pt idx="5582">
                  <c:v>-1.7636268865872665E-4</c:v>
                </c:pt>
                <c:pt idx="5583">
                  <c:v>-1.5813790061158843E-4</c:v>
                </c:pt>
                <c:pt idx="5584">
                  <c:v>-1.3991361166540463E-4</c:v>
                </c:pt>
                <c:pt idx="5585">
                  <c:v>-1.3168982177821917E-4</c:v>
                </c:pt>
                <c:pt idx="5586">
                  <c:v>-1.1346653090810281E-4</c:v>
                </c:pt>
                <c:pt idx="5587">
                  <c:v>-1.0524373901302293E-4</c:v>
                </c:pt>
                <c:pt idx="5588">
                  <c:v>-8.7021446050938867E-5</c:v>
                </c:pt>
                <c:pt idx="5589">
                  <c:v>-6.8799651979978933E-5</c:v>
                </c:pt>
                <c:pt idx="5590">
                  <c:v>-6.0578356757989837E-5</c:v>
                </c:pt>
                <c:pt idx="5591">
                  <c:v>-3.2357560343088141E-5</c:v>
                </c:pt>
                <c:pt idx="5592">
                  <c:v>3.5862737306657991E-5</c:v>
                </c:pt>
                <c:pt idx="5593">
                  <c:v>9.4082536233330863E-5</c:v>
                </c:pt>
                <c:pt idx="5594">
                  <c:v>1.6230183647889134E-4</c:v>
                </c:pt>
                <c:pt idx="5595">
                  <c:v>2.2052063808528221E-4</c:v>
                </c:pt>
                <c:pt idx="5596">
                  <c:v>2.8873894109454824E-4</c:v>
                </c:pt>
                <c:pt idx="5597">
                  <c:v>3.4695674554868934E-4</c:v>
                </c:pt>
                <c:pt idx="5598">
                  <c:v>4.1517405148960894E-4</c:v>
                </c:pt>
                <c:pt idx="5599">
                  <c:v>4.7339085895939734E-4</c:v>
                </c:pt>
                <c:pt idx="5600">
                  <c:v>5.4160716800003548E-4</c:v>
                </c:pt>
                <c:pt idx="5601">
                  <c:v>5.5982297865337424E-4</c:v>
                </c:pt>
                <c:pt idx="5602">
                  <c:v>4.98038290961595E-4</c:v>
                </c:pt>
                <c:pt idx="5603">
                  <c:v>4.2625310496655067E-4</c:v>
                </c:pt>
                <c:pt idx="5604">
                  <c:v>3.6446742071022712E-4</c:v>
                </c:pt>
                <c:pt idx="5605">
                  <c:v>3.0268123823479405E-4</c:v>
                </c:pt>
                <c:pt idx="5606">
                  <c:v>2.3089455758198985E-4</c:v>
                </c:pt>
                <c:pt idx="5607">
                  <c:v>1.6910737879397095E-4</c:v>
                </c:pt>
                <c:pt idx="5608">
                  <c:v>1.0731970191263447E-4</c:v>
                </c:pt>
                <c:pt idx="5609">
                  <c:v>3.5531526979965256E-5</c:v>
                </c:pt>
                <c:pt idx="5610">
                  <c:v>-2.6257145961966807E-5</c:v>
                </c:pt>
                <c:pt idx="5611">
                  <c:v>-7.8046316871277594E-5</c:v>
                </c:pt>
                <c:pt idx="5612">
                  <c:v>-9.9835985705871739E-5</c:v>
                </c:pt>
                <c:pt idx="5613">
                  <c:v>-1.2162615242381039E-4</c:v>
                </c:pt>
                <c:pt idx="5614">
                  <c:v>-1.4341681698307337E-4</c:v>
                </c:pt>
                <c:pt idx="5615">
                  <c:v>-1.6520797934174727E-4</c:v>
                </c:pt>
                <c:pt idx="5616">
                  <c:v>-1.8699963945775783E-4</c:v>
                </c:pt>
                <c:pt idx="5617">
                  <c:v>-2.0879179728925182E-4</c:v>
                </c:pt>
                <c:pt idx="5618">
                  <c:v>-2.3058445279405815E-4</c:v>
                </c:pt>
                <c:pt idx="5619">
                  <c:v>-2.5237760593027858E-4</c:v>
                </c:pt>
                <c:pt idx="5620">
                  <c:v>-2.7417125665596642E-4</c:v>
                </c:pt>
                <c:pt idx="5621">
                  <c:v>-3.2596540492910349E-4</c:v>
                </c:pt>
                <c:pt idx="5622">
                  <c:v>-4.1776005070764895E-4</c:v>
                </c:pt>
                <c:pt idx="5623">
                  <c:v>-5.1955519394969441E-4</c:v>
                </c:pt>
                <c:pt idx="5624">
                  <c:v>-6.1135083461322237E-4</c:v>
                </c:pt>
                <c:pt idx="5625">
                  <c:v>-7.1314697265623735E-4</c:v>
                </c:pt>
                <c:pt idx="5626">
                  <c:v>-8.0494360803674359E-4</c:v>
                </c:pt>
                <c:pt idx="5627">
                  <c:v>-8.9674074071275614E-4</c:v>
                </c:pt>
                <c:pt idx="5628">
                  <c:v>-9.9853837064229419E-4</c:v>
                </c:pt>
                <c:pt idx="5629">
                  <c:v>-1.0903364977833951E-3</c:v>
                </c:pt>
                <c:pt idx="5630">
                  <c:v>-1.1921351220940222E-3</c:v>
                </c:pt>
                <c:pt idx="5631">
                  <c:v>-1.3239342435321898E-3</c:v>
                </c:pt>
                <c:pt idx="5632">
                  <c:v>-1.5057338620559357E-3</c:v>
                </c:pt>
                <c:pt idx="5633">
                  <c:v>-1.6975339776232432E-3</c:v>
                </c:pt>
                <c:pt idx="5634">
                  <c:v>-1.8793345901921554E-3</c:v>
                </c:pt>
                <c:pt idx="5635">
                  <c:v>-2.0711356997207275E-3</c:v>
                </c:pt>
                <c:pt idx="5636">
                  <c:v>-2.2529373061669295E-3</c:v>
                </c:pt>
                <c:pt idx="5637">
                  <c:v>-2.4447394094886665E-3</c:v>
                </c:pt>
                <c:pt idx="5638">
                  <c:v>-2.6265420096441283E-3</c:v>
                </c:pt>
                <c:pt idx="5639">
                  <c:v>-2.818345106591208E-3</c:v>
                </c:pt>
                <c:pt idx="5640">
                  <c:v>-3.0101487002880006E-3</c:v>
                </c:pt>
                <c:pt idx="5641">
                  <c:v>-3.2319527906924284E-3</c:v>
                </c:pt>
                <c:pt idx="5642">
                  <c:v>-3.5337573777626222E-3</c:v>
                </c:pt>
                <c:pt idx="5643">
                  <c:v>-3.8355624614564202E-3</c:v>
                </c:pt>
                <c:pt idx="5644">
                  <c:v>-4.1273680417319991E-3</c:v>
                </c:pt>
                <c:pt idx="5645">
                  <c:v>-4.4291741185472364E-3</c:v>
                </c:pt>
                <c:pt idx="5646">
                  <c:v>-4.720980691860277E-3</c:v>
                </c:pt>
                <c:pt idx="5647">
                  <c:v>-5.0227877616290661E-3</c:v>
                </c:pt>
                <c:pt idx="5648">
                  <c:v>-5.3145953278115315E-3</c:v>
                </c:pt>
                <c:pt idx="5649">
                  <c:v>-5.6164033903658914E-3</c:v>
                </c:pt>
                <c:pt idx="5650">
                  <c:v>-5.9082119492499833E-3</c:v>
                </c:pt>
                <c:pt idx="5651">
                  <c:v>-6.1300210044219232E-3</c:v>
                </c:pt>
                <c:pt idx="5652">
                  <c:v>-6.2518305558395834E-3</c:v>
                </c:pt>
                <c:pt idx="5653">
                  <c:v>-6.3636406034611927E-3</c:v>
                </c:pt>
                <c:pt idx="5654">
                  <c:v>-6.4754511472445587E-3</c:v>
                </c:pt>
                <c:pt idx="5655">
                  <c:v>-6.5872621871477721E-3</c:v>
                </c:pt>
                <c:pt idx="5656">
                  <c:v>-6.7090737231288765E-3</c:v>
                </c:pt>
                <c:pt idx="5657">
                  <c:v>-6.8208857551458084E-3</c:v>
                </c:pt>
                <c:pt idx="5658">
                  <c:v>-6.9326982831567126E-3</c:v>
                </c:pt>
                <c:pt idx="5659">
                  <c:v>-7.0445113071193333E-3</c:v>
                </c:pt>
                <c:pt idx="5660">
                  <c:v>-7.1563248269919943E-3</c:v>
                </c:pt>
                <c:pt idx="5661">
                  <c:v>-7.178138842732551E-3</c:v>
                </c:pt>
                <c:pt idx="5662">
                  <c:v>-7.0799533542990475E-3</c:v>
                </c:pt>
                <c:pt idx="5663">
                  <c:v>-6.9717683616495338E-3</c:v>
                </c:pt>
                <c:pt idx="5664">
                  <c:v>-6.8635838647418713E-3</c:v>
                </c:pt>
                <c:pt idx="5665">
                  <c:v>-6.7553998635342723E-3</c:v>
                </c:pt>
                <c:pt idx="5666">
                  <c:v>-6.6472163579845978E-3</c:v>
                </c:pt>
                <c:pt idx="5667">
                  <c:v>-6.5490333480509033E-3</c:v>
                </c:pt>
                <c:pt idx="5668">
                  <c:v>-6.4408508336912529E-3</c:v>
                </c:pt>
                <c:pt idx="5669">
                  <c:v>-6.3326688148636675E-3</c:v>
                </c:pt>
                <c:pt idx="5670">
                  <c:v>-6.2244872915259708E-3</c:v>
                </c:pt>
                <c:pt idx="5671">
                  <c:v>-6.0563062636364304E-3</c:v>
                </c:pt>
                <c:pt idx="5672">
                  <c:v>-5.7981257311529033E-3</c:v>
                </c:pt>
                <c:pt idx="5673">
                  <c:v>-5.5399456940335018E-3</c:v>
                </c:pt>
                <c:pt idx="5674">
                  <c:v>-5.2817661522360894E-3</c:v>
                </c:pt>
                <c:pt idx="5675">
                  <c:v>-5.0235871057187631E-3</c:v>
                </c:pt>
                <c:pt idx="5676">
                  <c:v>-4.7654085544395234E-3</c:v>
                </c:pt>
                <c:pt idx="5677">
                  <c:v>-4.5072304983564404E-3</c:v>
                </c:pt>
                <c:pt idx="5678">
                  <c:v>-4.2390529374274899E-3</c:v>
                </c:pt>
                <c:pt idx="5679">
                  <c:v>-3.9808758716106682E-3</c:v>
                </c:pt>
                <c:pt idx="5680">
                  <c:v>-3.7226993008640115E-3</c:v>
                </c:pt>
                <c:pt idx="5681">
                  <c:v>-3.4545232251454896E-3</c:v>
                </c:pt>
                <c:pt idx="5682">
                  <c:v>-3.1663476444131252E-3</c:v>
                </c:pt>
                <c:pt idx="5683">
                  <c:v>-2.8781725586250109E-3</c:v>
                </c:pt>
                <c:pt idx="5684">
                  <c:v>-2.5899979677390323E-3</c:v>
                </c:pt>
                <c:pt idx="5685">
                  <c:v>-2.2918238717132555E-3</c:v>
                </c:pt>
                <c:pt idx="5686">
                  <c:v>-2.0036502705057012E-3</c:v>
                </c:pt>
                <c:pt idx="5687">
                  <c:v>-1.7154771640744211E-3</c:v>
                </c:pt>
                <c:pt idx="5688">
                  <c:v>-1.4273045523773558E-3</c:v>
                </c:pt>
                <c:pt idx="5689">
                  <c:v>-1.1391324353725361E-3</c:v>
                </c:pt>
                <c:pt idx="5690">
                  <c:v>-8.5096081301803202E-4</c:v>
                </c:pt>
                <c:pt idx="5691">
                  <c:v>-5.4278968527168869E-4</c:v>
                </c:pt>
                <c:pt idx="5692">
                  <c:v>-2.2461905209173223E-4</c:v>
                </c:pt>
                <c:pt idx="5693">
                  <c:v>9.355108656389368E-5</c:v>
                </c:pt>
                <c:pt idx="5694">
                  <c:v>4.1172073073725323E-4</c:v>
                </c:pt>
                <c:pt idx="5695">
                  <c:v>7.2988988047026945E-4</c:v>
                </c:pt>
                <c:pt idx="5696">
                  <c:v>1.0480585358049542E-3</c:v>
                </c:pt>
                <c:pt idx="5697">
                  <c:v>1.3762266967832521E-3</c:v>
                </c:pt>
                <c:pt idx="5698">
                  <c:v>1.6943943634472409E-3</c:v>
                </c:pt>
                <c:pt idx="5699">
                  <c:v>2.0125615358388138E-3</c:v>
                </c:pt>
                <c:pt idx="5700">
                  <c:v>2.3307282139999885E-3</c:v>
                </c:pt>
                <c:pt idx="5701">
                  <c:v>2.5188943979728012E-3</c:v>
                </c:pt>
                <c:pt idx="5702">
                  <c:v>2.5470600877991879E-3</c:v>
                </c:pt>
                <c:pt idx="5703">
                  <c:v>2.5752252835211376E-3</c:v>
                </c:pt>
                <c:pt idx="5704">
                  <c:v>2.6133899851806812E-3</c:v>
                </c:pt>
                <c:pt idx="5705">
                  <c:v>2.6415541928197892E-3</c:v>
                </c:pt>
                <c:pt idx="5706">
                  <c:v>2.6797179064804058E-3</c:v>
                </c:pt>
                <c:pt idx="5707">
                  <c:v>2.707881126204559E-3</c:v>
                </c:pt>
                <c:pt idx="5708">
                  <c:v>2.7460438520342002E-3</c:v>
                </c:pt>
                <c:pt idx="5709">
                  <c:v>2.7742060840113612E-3</c:v>
                </c:pt>
                <c:pt idx="5710">
                  <c:v>2.8123678221780041E-3</c:v>
                </c:pt>
                <c:pt idx="5711">
                  <c:v>2.8105290665762011E-3</c:v>
                </c:pt>
                <c:pt idx="5712">
                  <c:v>2.7686898172478076E-3</c:v>
                </c:pt>
                <c:pt idx="5713">
                  <c:v>2.7368500742348187E-3</c:v>
                </c:pt>
                <c:pt idx="5714">
                  <c:v>2.7050098375793041E-3</c:v>
                </c:pt>
                <c:pt idx="5715">
                  <c:v>2.6731691073232692E-3</c:v>
                </c:pt>
                <c:pt idx="5716">
                  <c:v>2.6313278835086201E-3</c:v>
                </c:pt>
                <c:pt idx="5717">
                  <c:v>2.5994861661773616E-3</c:v>
                </c:pt>
                <c:pt idx="5718">
                  <c:v>2.5676439553715402E-3</c:v>
                </c:pt>
                <c:pt idx="5719">
                  <c:v>2.535801251133158E-3</c:v>
                </c:pt>
                <c:pt idx="5720">
                  <c:v>2.4939580535040542E-3</c:v>
                </c:pt>
                <c:pt idx="5721">
                  <c:v>2.4221143625263726E-3</c:v>
                </c:pt>
                <c:pt idx="5722">
                  <c:v>2.3202701782419769E-3</c:v>
                </c:pt>
                <c:pt idx="5723">
                  <c:v>2.2084255006929077E-3</c:v>
                </c:pt>
                <c:pt idx="5724">
                  <c:v>2.0965803299211605E-3</c:v>
                </c:pt>
                <c:pt idx="5725">
                  <c:v>1.9947346659687612E-3</c:v>
                </c:pt>
                <c:pt idx="5726">
                  <c:v>1.8828885088777007E-3</c:v>
                </c:pt>
                <c:pt idx="5727">
                  <c:v>1.7810418586898802E-3</c:v>
                </c:pt>
                <c:pt idx="5728">
                  <c:v>1.6691947154472975E-3</c:v>
                </c:pt>
                <c:pt idx="5729">
                  <c:v>1.5573470791920374E-3</c:v>
                </c:pt>
                <c:pt idx="5730">
                  <c:v>1.4554989499659943E-3</c:v>
                </c:pt>
                <c:pt idx="5731">
                  <c:v>1.3936503278112304E-3</c:v>
                </c:pt>
                <c:pt idx="5732">
                  <c:v>1.3818012127696218E-3</c:v>
                </c:pt>
                <c:pt idx="5733">
                  <c:v>1.3799516048833601E-3</c:v>
                </c:pt>
                <c:pt idx="5734">
                  <c:v>1.3681015041942348E-3</c:v>
                </c:pt>
                <c:pt idx="5735">
                  <c:v>1.3562509107442986E-3</c:v>
                </c:pt>
                <c:pt idx="5736">
                  <c:v>1.3443998245755535E-3</c:v>
                </c:pt>
                <c:pt idx="5737">
                  <c:v>1.332548245729926E-3</c:v>
                </c:pt>
                <c:pt idx="5738">
                  <c:v>1.3206961742494583E-3</c:v>
                </c:pt>
                <c:pt idx="5739">
                  <c:v>1.318843610176174E-3</c:v>
                </c:pt>
                <c:pt idx="5740">
                  <c:v>1.3069905535519901E-3</c:v>
                </c:pt>
                <c:pt idx="5741">
                  <c:v>1.2951370044189743E-3</c:v>
                </c:pt>
                <c:pt idx="5742">
                  <c:v>1.2932829628190612E-3</c:v>
                </c:pt>
                <c:pt idx="5743">
                  <c:v>1.2914284287942081E-3</c:v>
                </c:pt>
                <c:pt idx="5744">
                  <c:v>1.289573402386418E-3</c:v>
                </c:pt>
                <c:pt idx="5745">
                  <c:v>1.2777178836377375E-3</c:v>
                </c:pt>
                <c:pt idx="5746">
                  <c:v>1.2758618725900999E-3</c:v>
                </c:pt>
                <c:pt idx="5747">
                  <c:v>1.2740053692855522E-3</c:v>
                </c:pt>
                <c:pt idx="5748">
                  <c:v>1.2721483737660566E-3</c:v>
                </c:pt>
                <c:pt idx="5749">
                  <c:v>1.2602908860735481E-3</c:v>
                </c:pt>
                <c:pt idx="5750">
                  <c:v>1.2584329062500317E-3</c:v>
                </c:pt>
                <c:pt idx="5751">
                  <c:v>1.3065744343375226E-3</c:v>
                </c:pt>
                <c:pt idx="5752">
                  <c:v>1.3847154703780029E-3</c:v>
                </c:pt>
                <c:pt idx="5753">
                  <c:v>1.4628560144134561E-3</c:v>
                </c:pt>
                <c:pt idx="5754">
                  <c:v>1.5509960664858741E-3</c:v>
                </c:pt>
                <c:pt idx="5755">
                  <c:v>1.6291356266372552E-3</c:v>
                </c:pt>
                <c:pt idx="5756">
                  <c:v>1.7072746949095819E-3</c:v>
                </c:pt>
                <c:pt idx="5757">
                  <c:v>1.7954132713448321E-3</c:v>
                </c:pt>
                <c:pt idx="5758">
                  <c:v>1.8735513559849648E-3</c:v>
                </c:pt>
                <c:pt idx="5759">
                  <c:v>1.9516889488720556E-3</c:v>
                </c:pt>
                <c:pt idx="5760">
                  <c:v>2.0398260500480003E-3</c:v>
                </c:pt>
                <c:pt idx="5761">
                  <c:v>2.0779626595548439E-3</c:v>
                </c:pt>
                <c:pt idx="5762">
                  <c:v>2.0760987774345882E-3</c:v>
                </c:pt>
                <c:pt idx="5763">
                  <c:v>2.0742344037291693E-3</c:v>
                </c:pt>
                <c:pt idx="5764">
                  <c:v>2.082369538480578E-3</c:v>
                </c:pt>
                <c:pt idx="5765">
                  <c:v>2.0805041817308092E-3</c:v>
                </c:pt>
                <c:pt idx="5766">
                  <c:v>2.0786383335218428E-3</c:v>
                </c:pt>
                <c:pt idx="5767">
                  <c:v>2.0867719938956752E-3</c:v>
                </c:pt>
                <c:pt idx="5768">
                  <c:v>2.08490516289438E-3</c:v>
                </c:pt>
                <c:pt idx="5769">
                  <c:v>2.0930378405598212E-3</c:v>
                </c:pt>
                <c:pt idx="5770">
                  <c:v>2.0911700269339892E-3</c:v>
                </c:pt>
                <c:pt idx="5771">
                  <c:v>2.0293017220590274E-3</c:v>
                </c:pt>
                <c:pt idx="5772">
                  <c:v>1.9274329259767375E-3</c:v>
                </c:pt>
                <c:pt idx="5773">
                  <c:v>1.8155636387291718E-3</c:v>
                </c:pt>
                <c:pt idx="5774">
                  <c:v>1.7036938603583462E-3</c:v>
                </c:pt>
                <c:pt idx="5775">
                  <c:v>1.6018235909062211E-3</c:v>
                </c:pt>
                <c:pt idx="5776">
                  <c:v>1.4899528304148923E-3</c:v>
                </c:pt>
                <c:pt idx="5777">
                  <c:v>1.3780815789261717E-3</c:v>
                </c:pt>
                <c:pt idx="5778">
                  <c:v>1.2762098364821621E-3</c:v>
                </c:pt>
                <c:pt idx="5779">
                  <c:v>1.1643376031247668E-3</c:v>
                </c:pt>
                <c:pt idx="5780">
                  <c:v>1.0624648788960299E-3</c:v>
                </c:pt>
                <c:pt idx="5781">
                  <c:v>9.5059166383796689E-4</c:v>
                </c:pt>
                <c:pt idx="5782">
                  <c:v>8.387179579924872E-4</c:v>
                </c:pt>
                <c:pt idx="5783">
                  <c:v>7.3684376140165119E-4</c:v>
                </c:pt>
                <c:pt idx="5784">
                  <c:v>6.2496907410739574E-4</c:v>
                </c:pt>
                <c:pt idx="5785">
                  <c:v>5.2309389615173884E-4</c:v>
                </c:pt>
                <c:pt idx="5786">
                  <c:v>4.1121822757666956E-4</c:v>
                </c:pt>
                <c:pt idx="5787">
                  <c:v>2.9934206842419277E-4</c:v>
                </c:pt>
                <c:pt idx="5788">
                  <c:v>1.9746541873624879E-4</c:v>
                </c:pt>
                <c:pt idx="5789">
                  <c:v>8.5588278554871817E-5</c:v>
                </c:pt>
                <c:pt idx="5790">
                  <c:v>-1.6289352078008393E-5</c:v>
                </c:pt>
                <c:pt idx="5791">
                  <c:v>-2.4816747312034296E-4</c:v>
                </c:pt>
                <c:pt idx="5792">
                  <c:v>-5.5004608453013528E-4</c:v>
                </c:pt>
                <c:pt idx="5793">
                  <c:v>-8.5192518626547853E-4</c:v>
                </c:pt>
                <c:pt idx="5794">
                  <c:v>-1.1538047782843339E-3</c:v>
                </c:pt>
                <c:pt idx="5795">
                  <c:v>-1.4556848605447041E-3</c:v>
                </c:pt>
                <c:pt idx="5796">
                  <c:v>-1.7675654330046586E-3</c:v>
                </c:pt>
                <c:pt idx="5797">
                  <c:v>-2.0694464956221288E-3</c:v>
                </c:pt>
                <c:pt idx="5798">
                  <c:v>-2.3713280483551881E-3</c:v>
                </c:pt>
                <c:pt idx="5799">
                  <c:v>-2.6732100911618212E-3</c:v>
                </c:pt>
                <c:pt idx="5800">
                  <c:v>-2.9750926240000031E-3</c:v>
                </c:pt>
                <c:pt idx="5801">
                  <c:v>-3.2669756468278097E-3</c:v>
                </c:pt>
                <c:pt idx="5802">
                  <c:v>-3.5588591596031867E-3</c:v>
                </c:pt>
                <c:pt idx="5803">
                  <c:v>-3.8407431622842852E-3</c:v>
                </c:pt>
                <c:pt idx="5804">
                  <c:v>-4.1226276548289309E-3</c:v>
                </c:pt>
                <c:pt idx="5805">
                  <c:v>-4.4145126371951948E-3</c:v>
                </c:pt>
                <c:pt idx="5806">
                  <c:v>-4.6963981093412124E-3</c:v>
                </c:pt>
                <c:pt idx="5807">
                  <c:v>-4.9782840712248944E-3</c:v>
                </c:pt>
                <c:pt idx="5808">
                  <c:v>-5.2701705228042099E-3</c:v>
                </c:pt>
                <c:pt idx="5809">
                  <c:v>-5.5520574640372314E-3</c:v>
                </c:pt>
                <c:pt idx="5810">
                  <c:v>-5.8339448948819834E-3</c:v>
                </c:pt>
                <c:pt idx="5811">
                  <c:v>-6.0958328152964664E-3</c:v>
                </c:pt>
                <c:pt idx="5812">
                  <c:v>-6.3477212252386912E-3</c:v>
                </c:pt>
                <c:pt idx="5813">
                  <c:v>-6.5996101246665962E-3</c:v>
                </c:pt>
                <c:pt idx="5814">
                  <c:v>-6.8414995135382978E-3</c:v>
                </c:pt>
                <c:pt idx="5815">
                  <c:v>-7.0933893918117977E-3</c:v>
                </c:pt>
                <c:pt idx="5816">
                  <c:v>-7.3452797594450161E-3</c:v>
                </c:pt>
                <c:pt idx="5817">
                  <c:v>-7.5871706163960495E-3</c:v>
                </c:pt>
                <c:pt idx="5818">
                  <c:v>-7.8390619626229237E-3</c:v>
                </c:pt>
                <c:pt idx="5819">
                  <c:v>-8.0909537980834723E-3</c:v>
                </c:pt>
                <c:pt idx="5820">
                  <c:v>-8.3328461227360068E-3</c:v>
                </c:pt>
                <c:pt idx="5821">
                  <c:v>-8.5247389365383248E-3</c:v>
                </c:pt>
                <c:pt idx="5822">
                  <c:v>-8.676632239448593E-3</c:v>
                </c:pt>
                <c:pt idx="5823">
                  <c:v>-8.8285260314245068E-3</c:v>
                </c:pt>
                <c:pt idx="5824">
                  <c:v>-8.9804203124244763E-3</c:v>
                </c:pt>
                <c:pt idx="5825">
                  <c:v>-9.1223150824062526E-3</c:v>
                </c:pt>
                <c:pt idx="5826">
                  <c:v>-9.2742103413279448E-3</c:v>
                </c:pt>
                <c:pt idx="5827">
                  <c:v>-9.4261060891475748E-3</c:v>
                </c:pt>
                <c:pt idx="5828">
                  <c:v>-9.5780023258231206E-3</c:v>
                </c:pt>
                <c:pt idx="5829">
                  <c:v>-9.7298990513125794E-3</c:v>
                </c:pt>
                <c:pt idx="5830">
                  <c:v>-9.8817962655740541E-3</c:v>
                </c:pt>
                <c:pt idx="5831">
                  <c:v>-9.9036939685654239E-3</c:v>
                </c:pt>
                <c:pt idx="5832">
                  <c:v>-9.8555921602448242E-3</c:v>
                </c:pt>
                <c:pt idx="5833">
                  <c:v>-9.8174908405701047E-3</c:v>
                </c:pt>
                <c:pt idx="5834">
                  <c:v>-9.7693900094993728E-3</c:v>
                </c:pt>
                <c:pt idx="5835">
                  <c:v>-9.721289666990705E-3</c:v>
                </c:pt>
                <c:pt idx="5836">
                  <c:v>-9.6831898130021726E-3</c:v>
                </c:pt>
                <c:pt idx="5837">
                  <c:v>-9.6350904474915011E-3</c:v>
                </c:pt>
                <c:pt idx="5838">
                  <c:v>-9.5869915704169268E-3</c:v>
                </c:pt>
                <c:pt idx="5839">
                  <c:v>-9.5488931817363839E-3</c:v>
                </c:pt>
                <c:pt idx="5840">
                  <c:v>-9.5007952814080525E-3</c:v>
                </c:pt>
                <c:pt idx="5841">
                  <c:v>-9.4126978693897575E-3</c:v>
                </c:pt>
                <c:pt idx="5842">
                  <c:v>-9.2946009456393863E-3</c:v>
                </c:pt>
                <c:pt idx="5843">
                  <c:v>-9.1765045101153339E-3</c:v>
                </c:pt>
                <c:pt idx="5844">
                  <c:v>-9.0584085627752227E-3</c:v>
                </c:pt>
                <c:pt idx="5845">
                  <c:v>-8.9403131035772632E-3</c:v>
                </c:pt>
                <c:pt idx="5846">
                  <c:v>-8.8222181324794924E-3</c:v>
                </c:pt>
                <c:pt idx="5847">
                  <c:v>-8.7041236494398589E-3</c:v>
                </c:pt>
                <c:pt idx="5848">
                  <c:v>-8.5860296544163547E-3</c:v>
                </c:pt>
                <c:pt idx="5849">
                  <c:v>-8.4679361473671225E-3</c:v>
                </c:pt>
                <c:pt idx="5850">
                  <c:v>-8.3498431282500018E-3</c:v>
                </c:pt>
                <c:pt idx="5851">
                  <c:v>-8.1217505970231068E-3</c:v>
                </c:pt>
                <c:pt idx="5852">
                  <c:v>-7.8536585536444423E-3</c:v>
                </c:pt>
                <c:pt idx="5853">
                  <c:v>-7.5855669980719482E-3</c:v>
                </c:pt>
                <c:pt idx="5854">
                  <c:v>-7.3074759302637071E-3</c:v>
                </c:pt>
                <c:pt idx="5855">
                  <c:v>-7.0393853501777414E-3</c:v>
                </c:pt>
                <c:pt idx="5856">
                  <c:v>-6.771295257772072E-3</c:v>
                </c:pt>
                <c:pt idx="5857">
                  <c:v>-6.5032056530046145E-3</c:v>
                </c:pt>
                <c:pt idx="5858">
                  <c:v>-6.2251165358334359E-3</c:v>
                </c:pt>
                <c:pt idx="5859">
                  <c:v>-5.9570279062165794E-3</c:v>
                </c:pt>
                <c:pt idx="5860">
                  <c:v>-5.6889397641119721E-3</c:v>
                </c:pt>
                <c:pt idx="5861">
                  <c:v>-5.5008521094777824E-3</c:v>
                </c:pt>
                <c:pt idx="5862">
                  <c:v>-5.3627649422718082E-3</c:v>
                </c:pt>
                <c:pt idx="5863">
                  <c:v>-5.2146782624522834E-3</c:v>
                </c:pt>
                <c:pt idx="5864">
                  <c:v>-5.0765920699770524E-3</c:v>
                </c:pt>
                <c:pt idx="5865">
                  <c:v>-4.9385063648042524E-3</c:v>
                </c:pt>
                <c:pt idx="5866">
                  <c:v>-4.7904211468917934E-3</c:v>
                </c:pt>
                <c:pt idx="5867">
                  <c:v>-4.6523364161977065E-3</c:v>
                </c:pt>
                <c:pt idx="5868">
                  <c:v>-4.5042521726800771E-3</c:v>
                </c:pt>
                <c:pt idx="5869">
                  <c:v>-4.3661684162967784E-3</c:v>
                </c:pt>
                <c:pt idx="5870">
                  <c:v>-4.2180851470059655E-3</c:v>
                </c:pt>
                <c:pt idx="5871">
                  <c:v>-4.1100023647656081E-3</c:v>
                </c:pt>
                <c:pt idx="5872">
                  <c:v>-4.0119200695337004E-3</c:v>
                </c:pt>
                <c:pt idx="5873">
                  <c:v>-3.9038382612682646E-3</c:v>
                </c:pt>
                <c:pt idx="5874">
                  <c:v>-3.8057569399272684E-3</c:v>
                </c:pt>
                <c:pt idx="5875">
                  <c:v>-3.7076761054687692E-3</c:v>
                </c:pt>
                <c:pt idx="5876">
                  <c:v>-3.6095957578508031E-3</c:v>
                </c:pt>
                <c:pt idx="5877">
                  <c:v>-3.5115158970312212E-3</c:v>
                </c:pt>
                <c:pt idx="5878">
                  <c:v>-3.4134365229682752E-3</c:v>
                </c:pt>
                <c:pt idx="5879">
                  <c:v>-3.3053576356198433E-3</c:v>
                </c:pt>
                <c:pt idx="5880">
                  <c:v>-3.2072792349440043E-3</c:v>
                </c:pt>
                <c:pt idx="5881">
                  <c:v>-3.1592013208986414E-3</c:v>
                </c:pt>
                <c:pt idx="5882">
                  <c:v>-3.1311238934418895E-3</c:v>
                </c:pt>
                <c:pt idx="5883">
                  <c:v>-3.0930469525317652E-3</c:v>
                </c:pt>
                <c:pt idx="5884">
                  <c:v>-3.0649704981261937E-3</c:v>
                </c:pt>
                <c:pt idx="5885">
                  <c:v>-3.0268945301832606E-3</c:v>
                </c:pt>
                <c:pt idx="5886">
                  <c:v>-2.9988190486609106E-3</c:v>
                </c:pt>
                <c:pt idx="5887">
                  <c:v>-2.9607440535172475E-3</c:v>
                </c:pt>
                <c:pt idx="5888">
                  <c:v>-2.9326695447101647E-3</c:v>
                </c:pt>
                <c:pt idx="5889">
                  <c:v>-2.8945955221977892E-3</c:v>
                </c:pt>
                <c:pt idx="5890">
                  <c:v>-2.8665219859380004E-3</c:v>
                </c:pt>
                <c:pt idx="5891">
                  <c:v>-2.8584489358888599E-3</c:v>
                </c:pt>
                <c:pt idx="5892">
                  <c:v>-2.8603763720085472E-3</c:v>
                </c:pt>
                <c:pt idx="5893">
                  <c:v>-2.8723042942548631E-3</c:v>
                </c:pt>
                <c:pt idx="5894">
                  <c:v>-2.8742327025859846E-3</c:v>
                </c:pt>
                <c:pt idx="5895">
                  <c:v>-2.8761615969597476E-3</c:v>
                </c:pt>
                <c:pt idx="5896">
                  <c:v>-2.8780909773342411E-3</c:v>
                </c:pt>
                <c:pt idx="5897">
                  <c:v>-2.8800208436675291E-3</c:v>
                </c:pt>
                <c:pt idx="5898">
                  <c:v>-2.8919511959175641E-3</c:v>
                </c:pt>
                <c:pt idx="5899">
                  <c:v>-2.8938820340423952E-3</c:v>
                </c:pt>
                <c:pt idx="5900">
                  <c:v>-2.8958133579999692E-3</c:v>
                </c:pt>
                <c:pt idx="5901">
                  <c:v>-2.9277451677484092E-3</c:v>
                </c:pt>
                <c:pt idx="5902">
                  <c:v>-2.9696774632456142E-3</c:v>
                </c:pt>
                <c:pt idx="5903">
                  <c:v>-3.0116102444496602E-3</c:v>
                </c:pt>
                <c:pt idx="5904">
                  <c:v>-3.0535435113185692E-3</c:v>
                </c:pt>
                <c:pt idx="5905">
                  <c:v>-3.095477263810209E-3</c:v>
                </c:pt>
                <c:pt idx="5906">
                  <c:v>-3.1374115018828167E-3</c:v>
                </c:pt>
                <c:pt idx="5907">
                  <c:v>-3.1693462254942292E-3</c:v>
                </c:pt>
                <c:pt idx="5908">
                  <c:v>-3.2112814346026202E-3</c:v>
                </c:pt>
                <c:pt idx="5909">
                  <c:v>-3.2532171291658482E-3</c:v>
                </c:pt>
                <c:pt idx="5910">
                  <c:v>-3.2951533091419892E-3</c:v>
                </c:pt>
                <c:pt idx="5911">
                  <c:v>-3.3470899744890712E-3</c:v>
                </c:pt>
                <c:pt idx="5912">
                  <c:v>-3.3990271251650439E-3</c:v>
                </c:pt>
                <c:pt idx="5913">
                  <c:v>-3.450964761128016E-3</c:v>
                </c:pt>
                <c:pt idx="5914">
                  <c:v>-3.5029028823358802E-3</c:v>
                </c:pt>
                <c:pt idx="5915">
                  <c:v>-3.5548414887467406E-3</c:v>
                </c:pt>
                <c:pt idx="5916">
                  <c:v>-3.6067805803186191E-3</c:v>
                </c:pt>
                <c:pt idx="5917">
                  <c:v>-3.6687201570094778E-3</c:v>
                </c:pt>
                <c:pt idx="5918">
                  <c:v>-3.7206602187773207E-3</c:v>
                </c:pt>
                <c:pt idx="5919">
                  <c:v>-3.7726007655800747E-3</c:v>
                </c:pt>
                <c:pt idx="5920">
                  <c:v>-3.8245417973759854E-3</c:v>
                </c:pt>
                <c:pt idx="5921">
                  <c:v>-3.8764833141228788E-3</c:v>
                </c:pt>
                <c:pt idx="5922">
                  <c:v>-3.9284253157788607E-3</c:v>
                </c:pt>
                <c:pt idx="5923">
                  <c:v>-3.9803678023019682E-3</c:v>
                </c:pt>
                <c:pt idx="5924">
                  <c:v>-4.0323107736500163E-3</c:v>
                </c:pt>
                <c:pt idx="5925">
                  <c:v>-4.0842542297812312E-3</c:v>
                </c:pt>
                <c:pt idx="5926">
                  <c:v>-4.1461981706535514E-3</c:v>
                </c:pt>
                <c:pt idx="5927">
                  <c:v>-4.1981425962249463E-3</c:v>
                </c:pt>
                <c:pt idx="5928">
                  <c:v>-4.250087506453476E-3</c:v>
                </c:pt>
                <c:pt idx="5929">
                  <c:v>-4.3020329012971592E-3</c:v>
                </c:pt>
                <c:pt idx="5930">
                  <c:v>-4.3539787807139914E-3</c:v>
                </c:pt>
                <c:pt idx="5931">
                  <c:v>-4.3859251446620173E-3</c:v>
                </c:pt>
                <c:pt idx="5932">
                  <c:v>-4.4178719930991778E-3</c:v>
                </c:pt>
                <c:pt idx="5933">
                  <c:v>-4.4498193259835577E-3</c:v>
                </c:pt>
                <c:pt idx="5934">
                  <c:v>-4.4717671432730607E-3</c:v>
                </c:pt>
                <c:pt idx="5935">
                  <c:v>-4.5037154449257023E-3</c:v>
                </c:pt>
                <c:pt idx="5936">
                  <c:v>-4.5356642308997004E-3</c:v>
                </c:pt>
                <c:pt idx="5937">
                  <c:v>-4.5576135011528894E-3</c:v>
                </c:pt>
                <c:pt idx="5938">
                  <c:v>-4.5895632556433516E-3</c:v>
                </c:pt>
                <c:pt idx="5939">
                  <c:v>-4.6215134943290194E-3</c:v>
                </c:pt>
                <c:pt idx="5940">
                  <c:v>-4.6434642171679875E-3</c:v>
                </c:pt>
                <c:pt idx="5941">
                  <c:v>-4.7054154241182311E-3</c:v>
                </c:pt>
                <c:pt idx="5942">
                  <c:v>-4.7673671151377862E-3</c:v>
                </c:pt>
                <c:pt idx="5943">
                  <c:v>-4.8293192901845946E-3</c:v>
                </c:pt>
                <c:pt idx="5944">
                  <c:v>-4.9012719492167534E-3</c:v>
                </c:pt>
                <c:pt idx="5945">
                  <c:v>-4.9632250921922824E-3</c:v>
                </c:pt>
                <c:pt idx="5946">
                  <c:v>-5.0251787190690733E-3</c:v>
                </c:pt>
                <c:pt idx="5947">
                  <c:v>-5.0971328298052366E-3</c:v>
                </c:pt>
                <c:pt idx="5948">
                  <c:v>-5.1590874243587813E-3</c:v>
                </c:pt>
                <c:pt idx="5949">
                  <c:v>-5.2210425026876887E-3</c:v>
                </c:pt>
                <c:pt idx="5950">
                  <c:v>-5.2929980647499304E-3</c:v>
                </c:pt>
                <c:pt idx="5951">
                  <c:v>-5.3249541105036564E-3</c:v>
                </c:pt>
                <c:pt idx="5952">
                  <c:v>-5.3469106399067767E-3</c:v>
                </c:pt>
                <c:pt idx="5953">
                  <c:v>-5.3688676529173324E-3</c:v>
                </c:pt>
                <c:pt idx="5954">
                  <c:v>-5.3908251494933414E-3</c:v>
                </c:pt>
                <c:pt idx="5955">
                  <c:v>-5.4127831295927523E-3</c:v>
                </c:pt>
                <c:pt idx="5956">
                  <c:v>-5.4347415931737027E-3</c:v>
                </c:pt>
                <c:pt idx="5957">
                  <c:v>-5.4567005401939834E-3</c:v>
                </c:pt>
                <c:pt idx="5958">
                  <c:v>-5.4786599706118204E-3</c:v>
                </c:pt>
                <c:pt idx="5959">
                  <c:v>-5.5006198843851675E-3</c:v>
                </c:pt>
                <c:pt idx="5960">
                  <c:v>-5.5225802814720115E-3</c:v>
                </c:pt>
                <c:pt idx="5961">
                  <c:v>-5.5445411618304024E-3</c:v>
                </c:pt>
                <c:pt idx="5962">
                  <c:v>-5.5665025254182099E-3</c:v>
                </c:pt>
                <c:pt idx="5963">
                  <c:v>-5.5884643721937034E-3</c:v>
                </c:pt>
                <c:pt idx="5964">
                  <c:v>-5.6104267021146806E-3</c:v>
                </c:pt>
                <c:pt idx="5965">
                  <c:v>-5.6323895151392314E-3</c:v>
                </c:pt>
                <c:pt idx="5966">
                  <c:v>-5.6643528112253465E-3</c:v>
                </c:pt>
                <c:pt idx="5967">
                  <c:v>-5.6863165903310933E-3</c:v>
                </c:pt>
                <c:pt idx="5968">
                  <c:v>-5.7082808524144433E-3</c:v>
                </c:pt>
                <c:pt idx="5969">
                  <c:v>-5.7302455974334388E-3</c:v>
                </c:pt>
                <c:pt idx="5970">
                  <c:v>-5.7522108253459936E-3</c:v>
                </c:pt>
                <c:pt idx="5971">
                  <c:v>-5.7741765361102315E-3</c:v>
                </c:pt>
                <c:pt idx="5972">
                  <c:v>-5.796142729684148E-3</c:v>
                </c:pt>
                <c:pt idx="5973">
                  <c:v>-5.8181094060256464E-3</c:v>
                </c:pt>
                <c:pt idx="5974">
                  <c:v>-5.8400765650928879E-3</c:v>
                </c:pt>
                <c:pt idx="5975">
                  <c:v>-5.8620442068437455E-3</c:v>
                </c:pt>
                <c:pt idx="5976">
                  <c:v>-5.8840123312363674E-3</c:v>
                </c:pt>
                <c:pt idx="5977">
                  <c:v>-5.9059809382286414E-3</c:v>
                </c:pt>
                <c:pt idx="5978">
                  <c:v>-5.9279500277786825E-3</c:v>
                </c:pt>
                <c:pt idx="5979">
                  <c:v>-5.9499195998444524E-3</c:v>
                </c:pt>
                <c:pt idx="5980">
                  <c:v>-5.9718896543840168E-3</c:v>
                </c:pt>
                <c:pt idx="5981">
                  <c:v>-5.943860191355281E-3</c:v>
                </c:pt>
                <c:pt idx="5982">
                  <c:v>-5.8958312107163235E-3</c:v>
                </c:pt>
                <c:pt idx="5983">
                  <c:v>-5.8478027124251814E-3</c:v>
                </c:pt>
                <c:pt idx="5984">
                  <c:v>-5.8097746964398123E-3</c:v>
                </c:pt>
                <c:pt idx="5985">
                  <c:v>-5.7617471627182731E-3</c:v>
                </c:pt>
                <c:pt idx="5986">
                  <c:v>-5.7137201112185711E-3</c:v>
                </c:pt>
                <c:pt idx="5987">
                  <c:v>-5.675693541898617E-3</c:v>
                </c:pt>
                <c:pt idx="5988">
                  <c:v>-5.6276674547165173E-3</c:v>
                </c:pt>
                <c:pt idx="5989">
                  <c:v>-5.579641849630404E-3</c:v>
                </c:pt>
                <c:pt idx="5990">
                  <c:v>-5.5416167265980032E-3</c:v>
                </c:pt>
                <c:pt idx="5991">
                  <c:v>-5.4735920855775756E-3</c:v>
                </c:pt>
                <c:pt idx="5992">
                  <c:v>-5.4155679265269763E-3</c:v>
                </c:pt>
                <c:pt idx="5993">
                  <c:v>-5.3475442494042846E-3</c:v>
                </c:pt>
                <c:pt idx="5994">
                  <c:v>-5.2895210541675534E-3</c:v>
                </c:pt>
                <c:pt idx="5995">
                  <c:v>-5.2214983407747328E-3</c:v>
                </c:pt>
                <c:pt idx="5996">
                  <c:v>-5.1634761091838574E-3</c:v>
                </c:pt>
                <c:pt idx="5997">
                  <c:v>-5.0954543593529356E-3</c:v>
                </c:pt>
                <c:pt idx="5998">
                  <c:v>-5.037433091240026E-3</c:v>
                </c:pt>
                <c:pt idx="5999">
                  <c:v>-4.9694123048030295E-3</c:v>
                </c:pt>
                <c:pt idx="6000">
                  <c:v>-4.9113920000000595E-3</c:v>
                </c:pt>
                <c:pt idx="6001">
                  <c:v>-4.8633721767890074E-3</c:v>
                </c:pt>
                <c:pt idx="6002">
                  <c:v>-4.8053528351280073E-3</c:v>
                </c:pt>
                <c:pt idx="6003">
                  <c:v>-4.7573339749750199E-3</c:v>
                </c:pt>
                <c:pt idx="6004">
                  <c:v>-4.7093155962881494E-3</c:v>
                </c:pt>
                <c:pt idx="6005">
                  <c:v>-4.6512976990252496E-3</c:v>
                </c:pt>
                <c:pt idx="6006">
                  <c:v>-4.603280283144438E-3</c:v>
                </c:pt>
                <c:pt idx="6007">
                  <c:v>-4.555263348603714E-3</c:v>
                </c:pt>
                <c:pt idx="6008">
                  <c:v>-4.5072468953610374E-3</c:v>
                </c:pt>
                <c:pt idx="6009">
                  <c:v>-4.4492309233744708E-3</c:v>
                </c:pt>
                <c:pt idx="6010">
                  <c:v>-4.4012154326019924E-3</c:v>
                </c:pt>
                <c:pt idx="6011">
                  <c:v>-4.3232004230016972E-3</c:v>
                </c:pt>
                <c:pt idx="6012">
                  <c:v>-4.2451858945314336E-3</c:v>
                </c:pt>
                <c:pt idx="6013">
                  <c:v>-4.1571718471493675E-3</c:v>
                </c:pt>
                <c:pt idx="6014">
                  <c:v>-4.0791582808134934E-3</c:v>
                </c:pt>
                <c:pt idx="6015">
                  <c:v>-4.0011451954817976E-3</c:v>
                </c:pt>
                <c:pt idx="6016">
                  <c:v>-3.9131325911122092E-3</c:v>
                </c:pt>
                <c:pt idx="6017">
                  <c:v>-3.8351204676628386E-3</c:v>
                </c:pt>
                <c:pt idx="6018">
                  <c:v>-3.7571088250916876E-3</c:v>
                </c:pt>
                <c:pt idx="6019">
                  <c:v>-3.6690976633567563E-3</c:v>
                </c:pt>
                <c:pt idx="6020">
                  <c:v>-3.5910869824159852E-3</c:v>
                </c:pt>
                <c:pt idx="6021">
                  <c:v>-3.5430767822275441E-3</c:v>
                </c:pt>
                <c:pt idx="6022">
                  <c:v>-3.4950670627492686E-3</c:v>
                </c:pt>
                <c:pt idx="6023">
                  <c:v>-3.4570578239393472E-3</c:v>
                </c:pt>
                <c:pt idx="6024">
                  <c:v>-3.4090490657556205E-3</c:v>
                </c:pt>
                <c:pt idx="6025">
                  <c:v>-3.3610407881562252E-3</c:v>
                </c:pt>
                <c:pt idx="6026">
                  <c:v>-3.3230329910991251E-3</c:v>
                </c:pt>
                <c:pt idx="6027">
                  <c:v>-3.2750256745423712E-3</c:v>
                </c:pt>
                <c:pt idx="6028">
                  <c:v>-3.2270188384439136E-3</c:v>
                </c:pt>
                <c:pt idx="6029">
                  <c:v>-3.1890124827617682E-3</c:v>
                </c:pt>
                <c:pt idx="6030">
                  <c:v>-3.1410066074540189E-3</c:v>
                </c:pt>
                <c:pt idx="6031">
                  <c:v>-3.1030012124786074E-3</c:v>
                </c:pt>
                <c:pt idx="6032">
                  <c:v>-3.0749962977935511E-3</c:v>
                </c:pt>
                <c:pt idx="6033">
                  <c:v>-3.0469918633568892E-3</c:v>
                </c:pt>
                <c:pt idx="6034">
                  <c:v>-3.0089879091266128E-3</c:v>
                </c:pt>
                <c:pt idx="6035">
                  <c:v>-2.9809844350607052E-3</c:v>
                </c:pt>
                <c:pt idx="6036">
                  <c:v>-2.9429814411172806E-3</c:v>
                </c:pt>
                <c:pt idx="6037">
                  <c:v>-2.9149789272543201E-3</c:v>
                </c:pt>
                <c:pt idx="6038">
                  <c:v>-2.8769768934297224E-3</c:v>
                </c:pt>
                <c:pt idx="6039">
                  <c:v>-2.8489753396016282E-3</c:v>
                </c:pt>
                <c:pt idx="6040">
                  <c:v>-2.8109742657280012E-3</c:v>
                </c:pt>
                <c:pt idx="6041">
                  <c:v>-2.7929736717668212E-3</c:v>
                </c:pt>
                <c:pt idx="6042">
                  <c:v>-2.7649735576761895E-3</c:v>
                </c:pt>
                <c:pt idx="6043">
                  <c:v>-2.7369739234140433E-3</c:v>
                </c:pt>
                <c:pt idx="6044">
                  <c:v>-2.7089747689383967E-3</c:v>
                </c:pt>
                <c:pt idx="6045">
                  <c:v>-2.6809760942072612E-3</c:v>
                </c:pt>
                <c:pt idx="6046">
                  <c:v>-2.6529778991786772E-3</c:v>
                </c:pt>
                <c:pt idx="6047">
                  <c:v>-2.6349801838106432E-3</c:v>
                </c:pt>
                <c:pt idx="6048">
                  <c:v>-2.6069829480611546E-3</c:v>
                </c:pt>
                <c:pt idx="6049">
                  <c:v>-2.5789861918882597E-3</c:v>
                </c:pt>
                <c:pt idx="6050">
                  <c:v>-2.5509899152499631E-3</c:v>
                </c:pt>
                <c:pt idx="6051">
                  <c:v>-2.5229941181042852E-3</c:v>
                </c:pt>
                <c:pt idx="6052">
                  <c:v>-2.4849988004092011E-3</c:v>
                </c:pt>
                <c:pt idx="6053">
                  <c:v>-2.4570039621227679E-3</c:v>
                </c:pt>
                <c:pt idx="6054">
                  <c:v>-2.4190096032028763E-3</c:v>
                </c:pt>
                <c:pt idx="6055">
                  <c:v>-2.3910157236077534E-3</c:v>
                </c:pt>
                <c:pt idx="6056">
                  <c:v>-2.3530223232952063E-3</c:v>
                </c:pt>
                <c:pt idx="6057">
                  <c:v>-2.3250294022233802E-3</c:v>
                </c:pt>
                <c:pt idx="6058">
                  <c:v>-2.2970369603502292E-3</c:v>
                </c:pt>
                <c:pt idx="6059">
                  <c:v>-2.2590449976337677E-3</c:v>
                </c:pt>
                <c:pt idx="6060">
                  <c:v>-2.2310535140320242E-3</c:v>
                </c:pt>
                <c:pt idx="6061">
                  <c:v>-2.2130625095029698E-3</c:v>
                </c:pt>
                <c:pt idx="6062">
                  <c:v>-2.1950719840046762E-3</c:v>
                </c:pt>
                <c:pt idx="6063">
                  <c:v>-2.187081937495079E-3</c:v>
                </c:pt>
                <c:pt idx="6064">
                  <c:v>-2.1690923699322641E-3</c:v>
                </c:pt>
                <c:pt idx="6065">
                  <c:v>-2.1511032812742202E-3</c:v>
                </c:pt>
                <c:pt idx="6066">
                  <c:v>-2.1431146714789837E-3</c:v>
                </c:pt>
                <c:pt idx="6067">
                  <c:v>-2.1251265405045319E-3</c:v>
                </c:pt>
                <c:pt idx="6068">
                  <c:v>-2.1171388883088412E-3</c:v>
                </c:pt>
                <c:pt idx="6069">
                  <c:v>-2.0991517148499892E-3</c:v>
                </c:pt>
                <c:pt idx="6070">
                  <c:v>-2.0811650200860152E-3</c:v>
                </c:pt>
                <c:pt idx="6071">
                  <c:v>-2.0631788039748352E-3</c:v>
                </c:pt>
                <c:pt idx="6072">
                  <c:v>-2.0351930664745253E-3</c:v>
                </c:pt>
                <c:pt idx="6073">
                  <c:v>-2.0072078075430563E-3</c:v>
                </c:pt>
                <c:pt idx="6074">
                  <c:v>-1.9792230271384603E-3</c:v>
                </c:pt>
                <c:pt idx="6075">
                  <c:v>-1.9512387252187816E-3</c:v>
                </c:pt>
                <c:pt idx="6076">
                  <c:v>-1.9232549017419865E-3</c:v>
                </c:pt>
                <c:pt idx="6077">
                  <c:v>-1.9052715566660436E-3</c:v>
                </c:pt>
                <c:pt idx="6078">
                  <c:v>-1.877288689949082E-3</c:v>
                </c:pt>
                <c:pt idx="6079">
                  <c:v>-1.8493063015490366E-3</c:v>
                </c:pt>
                <c:pt idx="6080">
                  <c:v>-1.8213243914239619E-3</c:v>
                </c:pt>
                <c:pt idx="6081">
                  <c:v>-1.8333429595318723E-3</c:v>
                </c:pt>
                <c:pt idx="6082">
                  <c:v>-1.8453620058307509E-3</c:v>
                </c:pt>
                <c:pt idx="6083">
                  <c:v>-1.8573815302785734E-3</c:v>
                </c:pt>
                <c:pt idx="6084">
                  <c:v>-1.8594015328334058E-3</c:v>
                </c:pt>
                <c:pt idx="6085">
                  <c:v>-1.8714220134532307E-3</c:v>
                </c:pt>
                <c:pt idx="6086">
                  <c:v>-1.883442972096095E-3</c:v>
                </c:pt>
                <c:pt idx="6087">
                  <c:v>-1.8954644087199879E-3</c:v>
                </c:pt>
                <c:pt idx="6088">
                  <c:v>-1.9074863232829773E-3</c:v>
                </c:pt>
                <c:pt idx="6089">
                  <c:v>-1.9195087157429513E-3</c:v>
                </c:pt>
                <c:pt idx="6090">
                  <c:v>-1.9215315860580202E-3</c:v>
                </c:pt>
                <c:pt idx="6091">
                  <c:v>-1.933554934186109E-3</c:v>
                </c:pt>
                <c:pt idx="6092">
                  <c:v>-1.9355787600853307E-3</c:v>
                </c:pt>
                <c:pt idx="6093">
                  <c:v>-1.9376030637136661E-3</c:v>
                </c:pt>
                <c:pt idx="6094">
                  <c:v>-1.9396278450291293E-3</c:v>
                </c:pt>
                <c:pt idx="6095">
                  <c:v>-1.9516531039897465E-3</c:v>
                </c:pt>
                <c:pt idx="6096">
                  <c:v>-1.9536788405534761E-3</c:v>
                </c:pt>
                <c:pt idx="6097">
                  <c:v>-1.9557050546783303E-3</c:v>
                </c:pt>
                <c:pt idx="6098">
                  <c:v>-1.9577317463223562E-3</c:v>
                </c:pt>
                <c:pt idx="6099">
                  <c:v>-1.9597589154435988E-3</c:v>
                </c:pt>
                <c:pt idx="6100">
                  <c:v>-1.9717865620000161E-3</c:v>
                </c:pt>
                <c:pt idx="6101">
                  <c:v>-1.9938146859495853E-3</c:v>
                </c:pt>
                <c:pt idx="6102">
                  <c:v>-2.015843287250435E-3</c:v>
                </c:pt>
                <c:pt idx="6103">
                  <c:v>-2.0378723658604492E-3</c:v>
                </c:pt>
                <c:pt idx="6104">
                  <c:v>-2.0599019217377446E-3</c:v>
                </c:pt>
                <c:pt idx="6105">
                  <c:v>-2.0819319548402012E-3</c:v>
                </c:pt>
                <c:pt idx="6106">
                  <c:v>-2.1039624651259612E-3</c:v>
                </c:pt>
                <c:pt idx="6107">
                  <c:v>-2.1259934525530311E-3</c:v>
                </c:pt>
                <c:pt idx="6108">
                  <c:v>-2.1480249170794034E-3</c:v>
                </c:pt>
                <c:pt idx="6109">
                  <c:v>-2.1700568586630452E-3</c:v>
                </c:pt>
                <c:pt idx="6110">
                  <c:v>-2.1920892772619885E-3</c:v>
                </c:pt>
                <c:pt idx="6111">
                  <c:v>-2.2241221728342849E-3</c:v>
                </c:pt>
                <c:pt idx="6112">
                  <c:v>-2.2561555453378692E-3</c:v>
                </c:pt>
                <c:pt idx="6113">
                  <c:v>-2.2781893947307896E-3</c:v>
                </c:pt>
                <c:pt idx="6114">
                  <c:v>-2.3102237209710885E-3</c:v>
                </c:pt>
                <c:pt idx="6115">
                  <c:v>-2.3422585240167218E-3</c:v>
                </c:pt>
                <c:pt idx="6116">
                  <c:v>-2.364293803825801E-3</c:v>
                </c:pt>
                <c:pt idx="6117">
                  <c:v>-2.3963295603562401E-3</c:v>
                </c:pt>
                <c:pt idx="6118">
                  <c:v>-2.4283657935660619E-3</c:v>
                </c:pt>
                <c:pt idx="6119">
                  <c:v>-2.4504025034133288E-3</c:v>
                </c:pt>
                <c:pt idx="6120">
                  <c:v>-2.4824396898559592E-3</c:v>
                </c:pt>
                <c:pt idx="6121">
                  <c:v>-2.524477352852105E-3</c:v>
                </c:pt>
                <c:pt idx="6122">
                  <c:v>-2.5665154923596445E-3</c:v>
                </c:pt>
                <c:pt idx="6123">
                  <c:v>-2.6085541083367063E-3</c:v>
                </c:pt>
                <c:pt idx="6124">
                  <c:v>-2.6405932007412783E-3</c:v>
                </c:pt>
                <c:pt idx="6125">
                  <c:v>-2.6826327695312411E-3</c:v>
                </c:pt>
                <c:pt idx="6126">
                  <c:v>-2.7246728146647402E-3</c:v>
                </c:pt>
                <c:pt idx="6127">
                  <c:v>-2.7667133360997692E-3</c:v>
                </c:pt>
                <c:pt idx="6128">
                  <c:v>-2.8087543337942944E-3</c:v>
                </c:pt>
                <c:pt idx="6129">
                  <c:v>-2.8507958077064076E-3</c:v>
                </c:pt>
                <c:pt idx="6130">
                  <c:v>-2.8928377577940195E-3</c:v>
                </c:pt>
                <c:pt idx="6131">
                  <c:v>-2.9848801840151882E-3</c:v>
                </c:pt>
                <c:pt idx="6132">
                  <c:v>-3.0769230863279726E-3</c:v>
                </c:pt>
                <c:pt idx="6133">
                  <c:v>-3.1589664646903106E-3</c:v>
                </c:pt>
                <c:pt idx="6134">
                  <c:v>-3.2510103190601992E-3</c:v>
                </c:pt>
                <c:pt idx="6135">
                  <c:v>-3.3430546493957002E-3</c:v>
                </c:pt>
                <c:pt idx="6136">
                  <c:v>-3.4350994556548741E-3</c:v>
                </c:pt>
                <c:pt idx="6137">
                  <c:v>-3.517144737795679E-3</c:v>
                </c:pt>
                <c:pt idx="6138">
                  <c:v>-3.6091904957761445E-3</c:v>
                </c:pt>
                <c:pt idx="6139">
                  <c:v>-3.7012367295542292E-3</c:v>
                </c:pt>
                <c:pt idx="6140">
                  <c:v>-3.7932834390880001E-3</c:v>
                </c:pt>
                <c:pt idx="6141">
                  <c:v>-3.9853306243354692E-3</c:v>
                </c:pt>
                <c:pt idx="6142">
                  <c:v>-4.1873782852546206E-3</c:v>
                </c:pt>
                <c:pt idx="6143">
                  <c:v>-4.3794264218034226E-3</c:v>
                </c:pt>
                <c:pt idx="6144">
                  <c:v>-4.5714750339399734E-3</c:v>
                </c:pt>
                <c:pt idx="6145">
                  <c:v>-4.7635241216222313E-3</c:v>
                </c:pt>
                <c:pt idx="6146">
                  <c:v>-4.9555736848083181E-3</c:v>
                </c:pt>
                <c:pt idx="6147">
                  <c:v>-5.1476237234560534E-3</c:v>
                </c:pt>
                <c:pt idx="6148">
                  <c:v>-5.3496742375235334E-3</c:v>
                </c:pt>
                <c:pt idx="6149">
                  <c:v>-5.5417252269688924E-3</c:v>
                </c:pt>
                <c:pt idx="6150">
                  <c:v>-5.7337766917499988E-3</c:v>
                </c:pt>
                <c:pt idx="6151">
                  <c:v>-5.8858286318248876E-3</c:v>
                </c:pt>
                <c:pt idx="6152">
                  <c:v>-6.0478810471515905E-3</c:v>
                </c:pt>
                <c:pt idx="6153">
                  <c:v>-6.1999339376881115E-3</c:v>
                </c:pt>
                <c:pt idx="6154">
                  <c:v>-6.3619873033924912E-3</c:v>
                </c:pt>
                <c:pt idx="6155">
                  <c:v>-6.5140411442227483E-3</c:v>
                </c:pt>
                <c:pt idx="6156">
                  <c:v>-6.6760954601368114E-3</c:v>
                </c:pt>
                <c:pt idx="6157">
                  <c:v>-6.8281502510928183E-3</c:v>
                </c:pt>
                <c:pt idx="6158">
                  <c:v>-6.9902055170486133E-3</c:v>
                </c:pt>
                <c:pt idx="6159">
                  <c:v>-7.1422612579623923E-3</c:v>
                </c:pt>
                <c:pt idx="6160">
                  <c:v>-7.2943174737920124E-3</c:v>
                </c:pt>
                <c:pt idx="6161">
                  <c:v>-7.4163741644956201E-3</c:v>
                </c:pt>
                <c:pt idx="6162">
                  <c:v>-7.5284313300310714E-3</c:v>
                </c:pt>
                <c:pt idx="6163">
                  <c:v>-7.6404889703564627E-3</c:v>
                </c:pt>
                <c:pt idx="6164">
                  <c:v>-7.752547085429903E-3</c:v>
                </c:pt>
                <c:pt idx="6165">
                  <c:v>-7.8746056752092009E-3</c:v>
                </c:pt>
                <c:pt idx="6166">
                  <c:v>-7.9866647396526318E-3</c:v>
                </c:pt>
                <c:pt idx="6167">
                  <c:v>-8.0987242787179548E-3</c:v>
                </c:pt>
                <c:pt idx="6168">
                  <c:v>-8.210784292363351E-3</c:v>
                </c:pt>
                <c:pt idx="6169">
                  <c:v>-8.3228447805466874E-3</c:v>
                </c:pt>
                <c:pt idx="6170">
                  <c:v>-8.4349057432260011E-3</c:v>
                </c:pt>
                <c:pt idx="6171">
                  <c:v>-8.5269671803594183E-3</c:v>
                </c:pt>
                <c:pt idx="6172">
                  <c:v>-8.6090290919049791E-3</c:v>
                </c:pt>
                <c:pt idx="6173">
                  <c:v>-8.691091477820434E-3</c:v>
                </c:pt>
                <c:pt idx="6174">
                  <c:v>-8.7731543380641253E-3</c:v>
                </c:pt>
                <c:pt idx="6175">
                  <c:v>-8.855217672593816E-3</c:v>
                </c:pt>
                <c:pt idx="6176">
                  <c:v>-8.9372814813675639E-3</c:v>
                </c:pt>
                <c:pt idx="6177">
                  <c:v>-9.0293457643434438E-3</c:v>
                </c:pt>
                <c:pt idx="6178">
                  <c:v>-9.1114105214794867E-3</c:v>
                </c:pt>
                <c:pt idx="6179">
                  <c:v>-9.1934757527336597E-3</c:v>
                </c:pt>
                <c:pt idx="6180">
                  <c:v>-9.2655414580640385E-3</c:v>
                </c:pt>
                <c:pt idx="6181">
                  <c:v>-9.2176076374285067E-3</c:v>
                </c:pt>
                <c:pt idx="6182">
                  <c:v>-9.1696742907851694E-3</c:v>
                </c:pt>
                <c:pt idx="6183">
                  <c:v>-9.1317414180919505E-3</c:v>
                </c:pt>
                <c:pt idx="6184">
                  <c:v>-9.0838090193070941E-3</c:v>
                </c:pt>
                <c:pt idx="6185">
                  <c:v>-9.0358770943883143E-3</c:v>
                </c:pt>
                <c:pt idx="6186">
                  <c:v>-8.9979456432937033E-3</c:v>
                </c:pt>
                <c:pt idx="6187">
                  <c:v>-8.9500146659814758E-3</c:v>
                </c:pt>
                <c:pt idx="6188">
                  <c:v>-8.9020841624094255E-3</c:v>
                </c:pt>
                <c:pt idx="6189">
                  <c:v>-8.8641541325355268E-3</c:v>
                </c:pt>
                <c:pt idx="6190">
                  <c:v>-8.8162245763180463E-3</c:v>
                </c:pt>
                <c:pt idx="6191">
                  <c:v>-8.7382954937146699E-3</c:v>
                </c:pt>
                <c:pt idx="6192">
                  <c:v>-8.6603668846837508E-3</c:v>
                </c:pt>
                <c:pt idx="6193">
                  <c:v>-8.5924387491831677E-3</c:v>
                </c:pt>
                <c:pt idx="6194">
                  <c:v>-8.5145110871707452E-3</c:v>
                </c:pt>
                <c:pt idx="6195">
                  <c:v>-8.4365838986048027E-3</c:v>
                </c:pt>
                <c:pt idx="6196">
                  <c:v>-8.3586571834430527E-3</c:v>
                </c:pt>
                <c:pt idx="6197">
                  <c:v>-8.2907309416437227E-3</c:v>
                </c:pt>
                <c:pt idx="6198">
                  <c:v>-8.2128051731647778E-3</c:v>
                </c:pt>
                <c:pt idx="6199">
                  <c:v>-8.1348798779641868E-3</c:v>
                </c:pt>
                <c:pt idx="6200">
                  <c:v>-8.0569550560000511E-3</c:v>
                </c:pt>
                <c:pt idx="6201">
                  <c:v>-7.9890307072302408E-3</c:v>
                </c:pt>
                <c:pt idx="6202">
                  <c:v>-7.9111068316128491E-3</c:v>
                </c:pt>
                <c:pt idx="6203">
                  <c:v>-7.8331834291058434E-3</c:v>
                </c:pt>
                <c:pt idx="6204">
                  <c:v>-7.7652604996673591E-3</c:v>
                </c:pt>
                <c:pt idx="6205">
                  <c:v>-7.6873380432552763E-3</c:v>
                </c:pt>
                <c:pt idx="6206">
                  <c:v>-7.6094160598275951E-3</c:v>
                </c:pt>
                <c:pt idx="6207">
                  <c:v>-7.5314945493424714E-3</c:v>
                </c:pt>
                <c:pt idx="6208">
                  <c:v>-7.4635735117578291E-3</c:v>
                </c:pt>
                <c:pt idx="6209">
                  <c:v>-7.3856529470316739E-3</c:v>
                </c:pt>
                <c:pt idx="6210">
                  <c:v>-7.3077328551219584E-3</c:v>
                </c:pt>
                <c:pt idx="6211">
                  <c:v>-7.2498132359868741E-3</c:v>
                </c:pt>
                <c:pt idx="6212">
                  <c:v>-7.1818940895842561E-3</c:v>
                </c:pt>
                <c:pt idx="6213">
                  <c:v>-7.1239754158722015E-3</c:v>
                </c:pt>
                <c:pt idx="6214">
                  <c:v>-7.0560572148087031E-3</c:v>
                </c:pt>
                <c:pt idx="6215">
                  <c:v>-6.9981394863517883E-3</c:v>
                </c:pt>
                <c:pt idx="6216">
                  <c:v>-6.9302222304594577E-3</c:v>
                </c:pt>
                <c:pt idx="6217">
                  <c:v>-6.8723054470896114E-3</c:v>
                </c:pt>
                <c:pt idx="6218">
                  <c:v>-6.8043891362004633E-3</c:v>
                </c:pt>
                <c:pt idx="6219">
                  <c:v>-6.7464732977499534E-3</c:v>
                </c:pt>
                <c:pt idx="6220">
                  <c:v>-6.6985579316959643E-3</c:v>
                </c:pt>
                <c:pt idx="6221">
                  <c:v>-6.7206430379967144E-3</c:v>
                </c:pt>
                <c:pt idx="6222">
                  <c:v>-6.7527286166100924E-3</c:v>
                </c:pt>
                <c:pt idx="6223">
                  <c:v>-6.7848146674940879E-3</c:v>
                </c:pt>
                <c:pt idx="6224">
                  <c:v>-6.8069011906068747E-3</c:v>
                </c:pt>
                <c:pt idx="6225">
                  <c:v>-6.8389881859062581E-3</c:v>
                </c:pt>
                <c:pt idx="6226">
                  <c:v>-6.8710756533503278E-3</c:v>
                </c:pt>
                <c:pt idx="6227">
                  <c:v>-6.893163592897174E-3</c:v>
                </c:pt>
                <c:pt idx="6228">
                  <c:v>-6.9252520045047471E-3</c:v>
                </c:pt>
                <c:pt idx="6229">
                  <c:v>-6.9573408881309891E-3</c:v>
                </c:pt>
                <c:pt idx="6230">
                  <c:v>-6.9794302437340252E-3</c:v>
                </c:pt>
                <c:pt idx="6231">
                  <c:v>-7.0115200712717934E-3</c:v>
                </c:pt>
                <c:pt idx="6232">
                  <c:v>-7.043610370702366E-3</c:v>
                </c:pt>
                <c:pt idx="6233">
                  <c:v>-7.0657011419837162E-3</c:v>
                </c:pt>
                <c:pt idx="6234">
                  <c:v>-7.0977923850738247E-3</c:v>
                </c:pt>
                <c:pt idx="6235">
                  <c:v>-7.1298840999307073E-3</c:v>
                </c:pt>
                <c:pt idx="6236">
                  <c:v>-7.151976286512457E-3</c:v>
                </c:pt>
                <c:pt idx="6237">
                  <c:v>-7.1840689447770804E-3</c:v>
                </c:pt>
                <c:pt idx="6238">
                  <c:v>-7.2161620746825561E-3</c:v>
                </c:pt>
                <c:pt idx="6239">
                  <c:v>-7.2382556761868104E-3</c:v>
                </c:pt>
                <c:pt idx="6240">
                  <c:v>-7.2803497492479972E-3</c:v>
                </c:pt>
                <c:pt idx="6241">
                  <c:v>-7.3824442938240703E-3</c:v>
                </c:pt>
                <c:pt idx="6242">
                  <c:v>-7.4845393098729824E-3</c:v>
                </c:pt>
                <c:pt idx="6243">
                  <c:v>-7.5866347973528809E-3</c:v>
                </c:pt>
                <c:pt idx="6244">
                  <c:v>-7.6887307562215623E-3</c:v>
                </c:pt>
                <c:pt idx="6245">
                  <c:v>-7.7908271864373102E-3</c:v>
                </c:pt>
                <c:pt idx="6246">
                  <c:v>-7.8929240879578883E-3</c:v>
                </c:pt>
                <c:pt idx="6247">
                  <c:v>-7.9950214607414933E-3</c:v>
                </c:pt>
                <c:pt idx="6248">
                  <c:v>-8.0971193047460008E-3</c:v>
                </c:pt>
                <c:pt idx="6249">
                  <c:v>-8.1992176199294567E-3</c:v>
                </c:pt>
                <c:pt idx="6250">
                  <c:v>-8.3013164062499568E-3</c:v>
                </c:pt>
                <c:pt idx="6251">
                  <c:v>-8.3534156636655543E-3</c:v>
                </c:pt>
                <c:pt idx="6252">
                  <c:v>-8.4155153921340268E-3</c:v>
                </c:pt>
                <c:pt idx="6253">
                  <c:v>-8.4776155916135576E-3</c:v>
                </c:pt>
                <c:pt idx="6254">
                  <c:v>-8.5397162620621248E-3</c:v>
                </c:pt>
                <c:pt idx="6255">
                  <c:v>-8.5918174034377189E-3</c:v>
                </c:pt>
                <c:pt idx="6256">
                  <c:v>-8.6539190156984247E-3</c:v>
                </c:pt>
                <c:pt idx="6257">
                  <c:v>-8.7160210988021739E-3</c:v>
                </c:pt>
                <c:pt idx="6258">
                  <c:v>-8.7681236527070161E-3</c:v>
                </c:pt>
                <c:pt idx="6259">
                  <c:v>-8.8302266773710048E-3</c:v>
                </c:pt>
                <c:pt idx="6260">
                  <c:v>-8.8823301727520548E-3</c:v>
                </c:pt>
                <c:pt idx="6261">
                  <c:v>-8.9144341388083109E-3</c:v>
                </c:pt>
                <c:pt idx="6262">
                  <c:v>-8.9465385754974747E-3</c:v>
                </c:pt>
                <c:pt idx="6263">
                  <c:v>-8.9686434827778438E-3</c:v>
                </c:pt>
                <c:pt idx="6264">
                  <c:v>-9.0007488606074527E-3</c:v>
                </c:pt>
                <c:pt idx="6265">
                  <c:v>-9.0328547089442591E-3</c:v>
                </c:pt>
                <c:pt idx="6266">
                  <c:v>-9.0549610277461667E-3</c:v>
                </c:pt>
                <c:pt idx="6267">
                  <c:v>-9.0870678169713368E-3</c:v>
                </c:pt>
                <c:pt idx="6268">
                  <c:v>-9.1191750765776524E-3</c:v>
                </c:pt>
                <c:pt idx="6269">
                  <c:v>-9.1412828065232567E-3</c:v>
                </c:pt>
                <c:pt idx="6270">
                  <c:v>-9.1733910067659796E-3</c:v>
                </c:pt>
                <c:pt idx="6271">
                  <c:v>-9.2054996772640962E-3</c:v>
                </c:pt>
                <c:pt idx="6272">
                  <c:v>-9.2276088179752708E-3</c:v>
                </c:pt>
                <c:pt idx="6273">
                  <c:v>-9.2597184288578504E-3</c:v>
                </c:pt>
                <c:pt idx="6274">
                  <c:v>-9.2918285098696502E-3</c:v>
                </c:pt>
                <c:pt idx="6275">
                  <c:v>-9.3139390609688223E-3</c:v>
                </c:pt>
                <c:pt idx="6276">
                  <c:v>-9.3460500821131998E-3</c:v>
                </c:pt>
                <c:pt idx="6277">
                  <c:v>-9.3781615732608046E-3</c:v>
                </c:pt>
                <c:pt idx="6278">
                  <c:v>-9.4002735343698528E-3</c:v>
                </c:pt>
                <c:pt idx="6279">
                  <c:v>-9.4323859653982246E-3</c:v>
                </c:pt>
                <c:pt idx="6280">
                  <c:v>-9.474498866304042E-3</c:v>
                </c:pt>
                <c:pt idx="6281">
                  <c:v>-9.5466122370451312E-3</c:v>
                </c:pt>
                <c:pt idx="6282">
                  <c:v>-9.6087260775795224E-3</c:v>
                </c:pt>
                <c:pt idx="6283">
                  <c:v>-9.6808403878653748E-3</c:v>
                </c:pt>
                <c:pt idx="6284">
                  <c:v>-9.7529551678605941E-3</c:v>
                </c:pt>
                <c:pt idx="6285">
                  <c:v>-9.825070417523311E-3</c:v>
                </c:pt>
                <c:pt idx="6286">
                  <c:v>-9.8971861368113648E-3</c:v>
                </c:pt>
                <c:pt idx="6287">
                  <c:v>-9.9693023256828567E-3</c:v>
                </c:pt>
                <c:pt idx="6288">
                  <c:v>-1.004141898409572E-2</c:v>
                </c:pt>
                <c:pt idx="6289">
                  <c:v>-1.0113536112008161E-2</c:v>
                </c:pt>
                <c:pt idx="6290">
                  <c:v>-1.0175653709378035E-2</c:v>
                </c:pt>
                <c:pt idx="6291">
                  <c:v>-1.0207771776163371E-2</c:v>
                </c:pt>
                <c:pt idx="6292">
                  <c:v>-1.0249890312322181E-2</c:v>
                </c:pt>
                <c:pt idx="6293">
                  <c:v>-1.028200931781261E-2</c:v>
                </c:pt>
                <c:pt idx="6294">
                  <c:v>-1.0314128792592341E-2</c:v>
                </c:pt>
                <c:pt idx="6295">
                  <c:v>-1.0356248736619719E-2</c:v>
                </c:pt>
                <c:pt idx="6296">
                  <c:v>-1.0388369149852727E-2</c:v>
                </c:pt>
                <c:pt idx="6297">
                  <c:v>-1.0420490032249157E-2</c:v>
                </c:pt>
                <c:pt idx="6298">
                  <c:v>-1.0452611383767223E-2</c:v>
                </c:pt>
                <c:pt idx="6299">
                  <c:v>-1.0494733204364753E-2</c:v>
                </c:pt>
                <c:pt idx="6300">
                  <c:v>-1.0546855494000095E-2</c:v>
                </c:pt>
                <c:pt idx="6301">
                  <c:v>-1.0668978252630823E-2</c:v>
                </c:pt>
                <c:pt idx="6302">
                  <c:v>-1.0791101480215275E-2</c:v>
                </c:pt>
                <c:pt idx="6303">
                  <c:v>-1.0913225176711255E-2</c:v>
                </c:pt>
                <c:pt idx="6304">
                  <c:v>-1.1025349342076943E-2</c:v>
                </c:pt>
                <c:pt idx="6305">
                  <c:v>-1.114747397627028E-2</c:v>
                </c:pt>
                <c:pt idx="6306">
                  <c:v>-1.1269599079249185E-2</c:v>
                </c:pt>
                <c:pt idx="6307">
                  <c:v>-1.1391724650971827E-2</c:v>
                </c:pt>
                <c:pt idx="6308">
                  <c:v>-1.1513850691396252E-2</c:v>
                </c:pt>
                <c:pt idx="6309">
                  <c:v>-1.1635977200480261E-2</c:v>
                </c:pt>
                <c:pt idx="6310">
                  <c:v>-1.1758104178181959E-2</c:v>
                </c:pt>
                <c:pt idx="6311">
                  <c:v>-1.1880231624459461E-2</c:v>
                </c:pt>
                <c:pt idx="6312">
                  <c:v>-1.201235953927066E-2</c:v>
                </c:pt>
                <c:pt idx="6313">
                  <c:v>-1.2134487922573578E-2</c:v>
                </c:pt>
                <c:pt idx="6314">
                  <c:v>-1.2256616774326183E-2</c:v>
                </c:pt>
                <c:pt idx="6315">
                  <c:v>-1.238874609448673E-2</c:v>
                </c:pt>
                <c:pt idx="6316">
                  <c:v>-1.2510875883013061E-2</c:v>
                </c:pt>
                <c:pt idx="6317">
                  <c:v>-1.2643006139863027E-2</c:v>
                </c:pt>
                <c:pt idx="6318">
                  <c:v>-1.2765136864994892E-2</c:v>
                </c:pt>
                <c:pt idx="6319">
                  <c:v>-1.2897268058366522E-2</c:v>
                </c:pt>
                <c:pt idx="6320">
                  <c:v>-1.300939971993602E-2</c:v>
                </c:pt>
                <c:pt idx="6321">
                  <c:v>-1.3081531849661387E-2</c:v>
                </c:pt>
                <c:pt idx="6322">
                  <c:v>-1.3163664447500481E-2</c:v>
                </c:pt>
                <c:pt idx="6323">
                  <c:v>-1.3235797513411475E-2</c:v>
                </c:pt>
                <c:pt idx="6324">
                  <c:v>-1.3317931047352441E-2</c:v>
                </c:pt>
                <c:pt idx="6325">
                  <c:v>-1.3390065049281292E-2</c:v>
                </c:pt>
                <c:pt idx="6326">
                  <c:v>-1.3472199519156024E-2</c:v>
                </c:pt>
                <c:pt idx="6327">
                  <c:v>-1.3554334456934575E-2</c:v>
                </c:pt>
                <c:pt idx="6328">
                  <c:v>-1.3626469862575201E-2</c:v>
                </c:pt>
                <c:pt idx="6329">
                  <c:v>-1.370860573603567E-2</c:v>
                </c:pt>
                <c:pt idx="6330">
                  <c:v>-1.3760742077273984E-2</c:v>
                </c:pt>
                <c:pt idx="6331">
                  <c:v>-1.3762878886248484E-2</c:v>
                </c:pt>
                <c:pt idx="6332">
                  <c:v>-1.3755016162916744E-2</c:v>
                </c:pt>
                <c:pt idx="6333">
                  <c:v>-1.3757153907237144E-2</c:v>
                </c:pt>
                <c:pt idx="6334">
                  <c:v>-1.3749292119167401E-2</c:v>
                </c:pt>
                <c:pt idx="6335">
                  <c:v>-1.3751430798665833E-2</c:v>
                </c:pt>
                <c:pt idx="6336">
                  <c:v>-1.3753569945690108E-2</c:v>
                </c:pt>
                <c:pt idx="6337">
                  <c:v>-1.3745709560198481E-2</c:v>
                </c:pt>
                <c:pt idx="6338">
                  <c:v>-1.3747849642149004E-2</c:v>
                </c:pt>
                <c:pt idx="6339">
                  <c:v>-1.3739990191499418E-2</c:v>
                </c:pt>
                <c:pt idx="6340">
                  <c:v>-1.3722131208208114E-2</c:v>
                </c:pt>
                <c:pt idx="6341">
                  <c:v>-1.3664272692232724E-2</c:v>
                </c:pt>
                <c:pt idx="6342">
                  <c:v>-1.3616414643531381E-2</c:v>
                </c:pt>
                <c:pt idx="6343">
                  <c:v>-1.3558557062062311E-2</c:v>
                </c:pt>
                <c:pt idx="6344">
                  <c:v>-1.3500699947783242E-2</c:v>
                </c:pt>
                <c:pt idx="6345">
                  <c:v>-1.3442843300652329E-2</c:v>
                </c:pt>
                <c:pt idx="6346">
                  <c:v>-1.3384987120627467E-2</c:v>
                </c:pt>
                <c:pt idx="6347">
                  <c:v>-1.3327131407666932E-2</c:v>
                </c:pt>
                <c:pt idx="6348">
                  <c:v>-1.3269276161728405E-2</c:v>
                </c:pt>
                <c:pt idx="6349">
                  <c:v>-1.3211421382770134E-2</c:v>
                </c:pt>
                <c:pt idx="6350">
                  <c:v>-1.3133567070749974E-2</c:v>
                </c:pt>
                <c:pt idx="6351">
                  <c:v>-1.3005713225626075E-2</c:v>
                </c:pt>
                <c:pt idx="6352">
                  <c:v>-1.2877859847356439E-2</c:v>
                </c:pt>
                <c:pt idx="6353">
                  <c:v>-1.274000693589894E-2</c:v>
                </c:pt>
                <c:pt idx="6354">
                  <c:v>-1.2612154491211705E-2</c:v>
                </c:pt>
                <c:pt idx="6355">
                  <c:v>-1.2484302513252721E-2</c:v>
                </c:pt>
                <c:pt idx="6356">
                  <c:v>-1.2356451001980047E-2</c:v>
                </c:pt>
                <c:pt idx="6357">
                  <c:v>-1.2218599957351584E-2</c:v>
                </c:pt>
                <c:pt idx="6358">
                  <c:v>-1.209074937932542E-2</c:v>
                </c:pt>
                <c:pt idx="6359">
                  <c:v>-1.1962899267859664E-2</c:v>
                </c:pt>
                <c:pt idx="6360">
                  <c:v>-1.181504962291207E-2</c:v>
                </c:pt>
                <c:pt idx="6361">
                  <c:v>-1.1627200444440771E-2</c:v>
                </c:pt>
                <c:pt idx="6362">
                  <c:v>-1.1439351732403881E-2</c:v>
                </c:pt>
                <c:pt idx="6363">
                  <c:v>-1.1261503486759323E-2</c:v>
                </c:pt>
                <c:pt idx="6364">
                  <c:v>-1.1073655707465166E-2</c:v>
                </c:pt>
                <c:pt idx="6365">
                  <c:v>-1.08858083944793E-2</c:v>
                </c:pt>
                <c:pt idx="6366">
                  <c:v>-1.0707961547759742E-2</c:v>
                </c:pt>
                <c:pt idx="6367">
                  <c:v>-1.0520115167264721E-2</c:v>
                </c:pt>
                <c:pt idx="6368">
                  <c:v>-1.0332269252952025E-2</c:v>
                </c:pt>
                <c:pt idx="6369">
                  <c:v>-1.0144423804779815E-2</c:v>
                </c:pt>
                <c:pt idx="6370">
                  <c:v>-9.9165788227060549E-3</c:v>
                </c:pt>
                <c:pt idx="6371">
                  <c:v>-9.6087343066886682E-3</c:v>
                </c:pt>
                <c:pt idx="6372">
                  <c:v>-9.2908902566857608E-3</c:v>
                </c:pt>
                <c:pt idx="6373">
                  <c:v>-8.9830466726552906E-3</c:v>
                </c:pt>
                <c:pt idx="6374">
                  <c:v>-8.6652035545553164E-3</c:v>
                </c:pt>
                <c:pt idx="6375">
                  <c:v>-8.3473609023437534E-3</c:v>
                </c:pt>
                <c:pt idx="6376">
                  <c:v>-8.0395187159787527E-3</c:v>
                </c:pt>
                <c:pt idx="6377">
                  <c:v>-7.721676995418281E-3</c:v>
                </c:pt>
                <c:pt idx="6378">
                  <c:v>-7.4138357406202914E-3</c:v>
                </c:pt>
                <c:pt idx="6379">
                  <c:v>-7.0959949515428814E-3</c:v>
                </c:pt>
                <c:pt idx="6380">
                  <c:v>-6.8381546281439673E-3</c:v>
                </c:pt>
                <c:pt idx="6381">
                  <c:v>-6.6503147703816413E-3</c:v>
                </c:pt>
                <c:pt idx="6382">
                  <c:v>-6.4724753782139004E-3</c:v>
                </c:pt>
                <c:pt idx="6383">
                  <c:v>-6.2946364515987507E-3</c:v>
                </c:pt>
                <c:pt idx="6384">
                  <c:v>-6.1167979904942242E-3</c:v>
                </c:pt>
                <c:pt idx="6385">
                  <c:v>-5.9389599948582901E-3</c:v>
                </c:pt>
                <c:pt idx="6386">
                  <c:v>-5.7611224646489621E-3</c:v>
                </c:pt>
                <c:pt idx="6387">
                  <c:v>-5.5832853998242565E-3</c:v>
                </c:pt>
                <c:pt idx="6388">
                  <c:v>-5.4054488003421738E-3</c:v>
                </c:pt>
                <c:pt idx="6389">
                  <c:v>-5.2276126661607285E-3</c:v>
                </c:pt>
                <c:pt idx="6390">
                  <c:v>-5.0497769972379924E-3</c:v>
                </c:pt>
                <c:pt idx="6391">
                  <c:v>-4.8919417935320104E-3</c:v>
                </c:pt>
                <c:pt idx="6392">
                  <c:v>-4.7341070550005193E-3</c:v>
                </c:pt>
                <c:pt idx="6393">
                  <c:v>-4.5662727816019226E-3</c:v>
                </c:pt>
                <c:pt idx="6394">
                  <c:v>-4.4084389732939504E-3</c:v>
                </c:pt>
                <c:pt idx="6395">
                  <c:v>-4.2506056300347424E-3</c:v>
                </c:pt>
                <c:pt idx="6396">
                  <c:v>-4.0827727517822824E-3</c:v>
                </c:pt>
                <c:pt idx="6397">
                  <c:v>-3.9249403384945258E-3</c:v>
                </c:pt>
                <c:pt idx="6398">
                  <c:v>-3.7671083901295796E-3</c:v>
                </c:pt>
                <c:pt idx="6399">
                  <c:v>-3.6092769066454092E-3</c:v>
                </c:pt>
                <c:pt idx="6400">
                  <c:v>-3.4714458879999991E-3</c:v>
                </c:pt>
                <c:pt idx="6401">
                  <c:v>-3.3836153341513802E-3</c:v>
                </c:pt>
                <c:pt idx="6402">
                  <c:v>-3.295785245057662E-3</c:v>
                </c:pt>
                <c:pt idx="6403">
                  <c:v>-3.2079556206766452E-3</c:v>
                </c:pt>
                <c:pt idx="6404">
                  <c:v>-3.1201264609665687E-3</c:v>
                </c:pt>
                <c:pt idx="6405">
                  <c:v>-3.0322977658852612E-3</c:v>
                </c:pt>
                <c:pt idx="6406">
                  <c:v>-2.9444695353908201E-3</c:v>
                </c:pt>
                <c:pt idx="6407">
                  <c:v>-2.8666417694412382E-3</c:v>
                </c:pt>
                <c:pt idx="6408">
                  <c:v>-2.7788144679945928E-3</c:v>
                </c:pt>
                <c:pt idx="6409">
                  <c:v>-2.6909876310088352E-3</c:v>
                </c:pt>
                <c:pt idx="6410">
                  <c:v>-2.6231612584420179E-3</c:v>
                </c:pt>
                <c:pt idx="6411">
                  <c:v>-2.6053353502520598E-3</c:v>
                </c:pt>
                <c:pt idx="6412">
                  <c:v>-2.5875099063970499E-3</c:v>
                </c:pt>
                <c:pt idx="6413">
                  <c:v>-2.5696849268350003E-3</c:v>
                </c:pt>
                <c:pt idx="6414">
                  <c:v>-2.5518604115238827E-3</c:v>
                </c:pt>
                <c:pt idx="6415">
                  <c:v>-2.5240363604217449E-3</c:v>
                </c:pt>
                <c:pt idx="6416">
                  <c:v>-2.506212773486588E-3</c:v>
                </c:pt>
                <c:pt idx="6417">
                  <c:v>-2.4883896506764603E-3</c:v>
                </c:pt>
                <c:pt idx="6418">
                  <c:v>-2.4705669919492532E-3</c:v>
                </c:pt>
                <c:pt idx="6419">
                  <c:v>-2.4427447972631142E-3</c:v>
                </c:pt>
                <c:pt idx="6420">
                  <c:v>-2.4349230665759629E-3</c:v>
                </c:pt>
                <c:pt idx="6421">
                  <c:v>-2.4371017998459301E-3</c:v>
                </c:pt>
                <c:pt idx="6422">
                  <c:v>-2.4492809970308731E-3</c:v>
                </c:pt>
                <c:pt idx="6423">
                  <c:v>-2.4514606580889053E-3</c:v>
                </c:pt>
                <c:pt idx="6424">
                  <c:v>-2.4536407829780231E-3</c:v>
                </c:pt>
                <c:pt idx="6425">
                  <c:v>-2.4558213716562032E-3</c:v>
                </c:pt>
                <c:pt idx="6426">
                  <c:v>-2.4680024240815181E-3</c:v>
                </c:pt>
                <c:pt idx="6427">
                  <c:v>-2.4701839402119694E-3</c:v>
                </c:pt>
                <c:pt idx="6428">
                  <c:v>-2.4723659200054926E-3</c:v>
                </c:pt>
                <c:pt idx="6429">
                  <c:v>-2.4745483634201738E-3</c:v>
                </c:pt>
                <c:pt idx="6430">
                  <c:v>-2.4867312704140096E-3</c:v>
                </c:pt>
                <c:pt idx="6431">
                  <c:v>-2.4989146409450285E-3</c:v>
                </c:pt>
                <c:pt idx="6432">
                  <c:v>-2.5210984749711447E-3</c:v>
                </c:pt>
                <c:pt idx="6433">
                  <c:v>-2.5332827724505089E-3</c:v>
                </c:pt>
                <c:pt idx="6434">
                  <c:v>-2.5554675333410181E-3</c:v>
                </c:pt>
                <c:pt idx="6435">
                  <c:v>-2.5676527576007253E-3</c:v>
                </c:pt>
                <c:pt idx="6436">
                  <c:v>-2.5898384451876802E-3</c:v>
                </c:pt>
                <c:pt idx="6437">
                  <c:v>-2.6020245960598491E-3</c:v>
                </c:pt>
                <c:pt idx="6438">
                  <c:v>-2.6242112101753363E-3</c:v>
                </c:pt>
                <c:pt idx="6439">
                  <c:v>-2.6363982874920604E-3</c:v>
                </c:pt>
                <c:pt idx="6440">
                  <c:v>-2.6385858279679934E-3</c:v>
                </c:pt>
                <c:pt idx="6441">
                  <c:v>-2.6307738315612212E-3</c:v>
                </c:pt>
                <c:pt idx="6442">
                  <c:v>-2.6229622982297611E-3</c:v>
                </c:pt>
                <c:pt idx="6443">
                  <c:v>-2.6151512279316176E-3</c:v>
                </c:pt>
                <c:pt idx="6444">
                  <c:v>-2.6073406206247596E-3</c:v>
                </c:pt>
                <c:pt idx="6445">
                  <c:v>-2.5995304762672692E-3</c:v>
                </c:pt>
                <c:pt idx="6446">
                  <c:v>-2.591720794817082E-3</c:v>
                </c:pt>
                <c:pt idx="6447">
                  <c:v>-2.583911576232281E-3</c:v>
                </c:pt>
                <c:pt idx="6448">
                  <c:v>-2.5761028204707714E-3</c:v>
                </c:pt>
                <c:pt idx="6449">
                  <c:v>-2.5682945274906827E-3</c:v>
                </c:pt>
                <c:pt idx="6450">
                  <c:v>-2.5704866972499642E-3</c:v>
                </c:pt>
                <c:pt idx="6451">
                  <c:v>-2.5826793297066553E-3</c:v>
                </c:pt>
                <c:pt idx="6452">
                  <c:v>-2.5948724248187577E-3</c:v>
                </c:pt>
                <c:pt idx="6453">
                  <c:v>-2.6070659825443562E-3</c:v>
                </c:pt>
                <c:pt idx="6454">
                  <c:v>-2.6092600028413374E-3</c:v>
                </c:pt>
                <c:pt idx="6455">
                  <c:v>-2.6214544856677552E-3</c:v>
                </c:pt>
                <c:pt idx="6456">
                  <c:v>-2.6336494309816267E-3</c:v>
                </c:pt>
                <c:pt idx="6457">
                  <c:v>-2.6458448387409812E-3</c:v>
                </c:pt>
                <c:pt idx="6458">
                  <c:v>-2.6580407089038002E-3</c:v>
                </c:pt>
                <c:pt idx="6459">
                  <c:v>-2.670237041428204E-3</c:v>
                </c:pt>
                <c:pt idx="6460">
                  <c:v>-2.6824338362720248E-3</c:v>
                </c:pt>
                <c:pt idx="6461">
                  <c:v>-2.6946310933933892E-3</c:v>
                </c:pt>
                <c:pt idx="6462">
                  <c:v>-2.7168288127502882E-3</c:v>
                </c:pt>
                <c:pt idx="6463">
                  <c:v>-2.7290269943006096E-3</c:v>
                </c:pt>
                <c:pt idx="6464">
                  <c:v>-2.7512256380026589E-3</c:v>
                </c:pt>
                <c:pt idx="6465">
                  <c:v>-2.7634247438142463E-3</c:v>
                </c:pt>
                <c:pt idx="6466">
                  <c:v>-2.7756243116933859E-3</c:v>
                </c:pt>
                <c:pt idx="6467">
                  <c:v>-2.7978243415981373E-3</c:v>
                </c:pt>
                <c:pt idx="6468">
                  <c:v>-2.8100248334864452E-3</c:v>
                </c:pt>
                <c:pt idx="6469">
                  <c:v>-2.8322257873164398E-3</c:v>
                </c:pt>
                <c:pt idx="6470">
                  <c:v>-2.8644272030460137E-3</c:v>
                </c:pt>
                <c:pt idx="6471">
                  <c:v>-2.9066290806332162E-3</c:v>
                </c:pt>
                <c:pt idx="6472">
                  <c:v>-2.9588314200360852E-3</c:v>
                </c:pt>
                <c:pt idx="6473">
                  <c:v>-3.0010342212126694E-3</c:v>
                </c:pt>
                <c:pt idx="6474">
                  <c:v>-3.0532374841208691E-3</c:v>
                </c:pt>
                <c:pt idx="6475">
                  <c:v>-3.0954412087187792E-3</c:v>
                </c:pt>
                <c:pt idx="6476">
                  <c:v>-3.1476453949643712E-3</c:v>
                </c:pt>
                <c:pt idx="6477">
                  <c:v>-3.1898500428156817E-3</c:v>
                </c:pt>
                <c:pt idx="6478">
                  <c:v>-3.2420551522306402E-3</c:v>
                </c:pt>
                <c:pt idx="6479">
                  <c:v>-3.2842607231674775E-3</c:v>
                </c:pt>
                <c:pt idx="6480">
                  <c:v>-3.3464667555839602E-3</c:v>
                </c:pt>
                <c:pt idx="6481">
                  <c:v>-3.4086732494382492E-3</c:v>
                </c:pt>
                <c:pt idx="6482">
                  <c:v>-3.4708802046883448E-3</c:v>
                </c:pt>
                <c:pt idx="6483">
                  <c:v>-3.5430876212921795E-3</c:v>
                </c:pt>
                <c:pt idx="6484">
                  <c:v>-3.6052954992078232E-3</c:v>
                </c:pt>
                <c:pt idx="6485">
                  <c:v>-3.6675038383932232E-3</c:v>
                </c:pt>
                <c:pt idx="6486">
                  <c:v>-3.739712638806532E-3</c:v>
                </c:pt>
                <c:pt idx="6487">
                  <c:v>-3.8019219004056114E-3</c:v>
                </c:pt>
                <c:pt idx="6488">
                  <c:v>-3.8641316231485612E-3</c:v>
                </c:pt>
                <c:pt idx="6489">
                  <c:v>-3.9363418069933431E-3</c:v>
                </c:pt>
                <c:pt idx="6490">
                  <c:v>-4.0085524518980514E-3</c:v>
                </c:pt>
                <c:pt idx="6491">
                  <c:v>-4.0807635578205834E-3</c:v>
                </c:pt>
                <c:pt idx="6492">
                  <c:v>-4.1629751247189385E-3</c:v>
                </c:pt>
                <c:pt idx="6493">
                  <c:v>-4.2351871525512794E-3</c:v>
                </c:pt>
                <c:pt idx="6494">
                  <c:v>-4.3173996412755322E-3</c:v>
                </c:pt>
                <c:pt idx="6495">
                  <c:v>-4.3896125908497461E-3</c:v>
                </c:pt>
                <c:pt idx="6496">
                  <c:v>-4.4718260012318826E-3</c:v>
                </c:pt>
                <c:pt idx="6497">
                  <c:v>-4.5440398723799146E-3</c:v>
                </c:pt>
                <c:pt idx="6498">
                  <c:v>-4.6262542042519728E-3</c:v>
                </c:pt>
                <c:pt idx="6499">
                  <c:v>-4.7084689968060487E-3</c:v>
                </c:pt>
                <c:pt idx="6500">
                  <c:v>-4.7906842499999816E-3</c:v>
                </c:pt>
                <c:pt idx="6501">
                  <c:v>-4.8928999637919968E-3</c:v>
                </c:pt>
                <c:pt idx="6502">
                  <c:v>-4.9951161381400211E-3</c:v>
                </c:pt>
                <c:pt idx="6503">
                  <c:v>-5.0973327730020734E-3</c:v>
                </c:pt>
                <c:pt idx="6504">
                  <c:v>-5.1995498683361507E-3</c:v>
                </c:pt>
                <c:pt idx="6505">
                  <c:v>-5.3017674241003154E-3</c:v>
                </c:pt>
                <c:pt idx="6506">
                  <c:v>-5.4039854402524014E-3</c:v>
                </c:pt>
                <c:pt idx="6507">
                  <c:v>-5.5062039167506809E-3</c:v>
                </c:pt>
                <c:pt idx="6508">
                  <c:v>-5.6084228535529523E-3</c:v>
                </c:pt>
                <c:pt idx="6509">
                  <c:v>-5.7106422506174124E-3</c:v>
                </c:pt>
                <c:pt idx="6510">
                  <c:v>-5.7828621079020308E-3</c:v>
                </c:pt>
                <c:pt idx="6511">
                  <c:v>-5.8250824253646728E-3</c:v>
                </c:pt>
                <c:pt idx="6512">
                  <c:v>-5.8673032029634723E-3</c:v>
                </c:pt>
                <c:pt idx="6513">
                  <c:v>-5.9095244406564013E-3</c:v>
                </c:pt>
                <c:pt idx="6514">
                  <c:v>-5.9517461384015367E-3</c:v>
                </c:pt>
                <c:pt idx="6515">
                  <c:v>-5.9939682961567334E-3</c:v>
                </c:pt>
                <c:pt idx="6516">
                  <c:v>-6.0261909138802083E-3</c:v>
                </c:pt>
                <c:pt idx="6517">
                  <c:v>-6.0684139915298434E-3</c:v>
                </c:pt>
                <c:pt idx="6518">
                  <c:v>-6.1106375290636734E-3</c:v>
                </c:pt>
                <c:pt idx="6519">
                  <c:v>-6.1528615264397069E-3</c:v>
                </c:pt>
                <c:pt idx="6520">
                  <c:v>-6.1750859836159633E-3</c:v>
                </c:pt>
                <c:pt idx="6521">
                  <c:v>-6.1873109005505314E-3</c:v>
                </c:pt>
                <c:pt idx="6522">
                  <c:v>-6.1995362772012666E-3</c:v>
                </c:pt>
                <c:pt idx="6523">
                  <c:v>-6.2117621135263706E-3</c:v>
                </c:pt>
                <c:pt idx="6524">
                  <c:v>-6.2239884094836533E-3</c:v>
                </c:pt>
                <c:pt idx="6525">
                  <c:v>-6.2362151650312723E-3</c:v>
                </c:pt>
                <c:pt idx="6526">
                  <c:v>-6.2384423801271679E-3</c:v>
                </c:pt>
                <c:pt idx="6527">
                  <c:v>-6.2506700547294075E-3</c:v>
                </c:pt>
                <c:pt idx="6528">
                  <c:v>-6.2628981887959123E-3</c:v>
                </c:pt>
                <c:pt idx="6529">
                  <c:v>-6.2751267822848478E-3</c:v>
                </c:pt>
                <c:pt idx="6530">
                  <c:v>-6.2373558351539824E-3</c:v>
                </c:pt>
                <c:pt idx="6531">
                  <c:v>-6.1495853473615691E-3</c:v>
                </c:pt>
                <c:pt idx="6532">
                  <c:v>-6.0718153188655324E-3</c:v>
                </c:pt>
                <c:pt idx="6533">
                  <c:v>-5.9940457496239124E-3</c:v>
                </c:pt>
                <c:pt idx="6534">
                  <c:v>-5.9062766395946951E-3</c:v>
                </c:pt>
                <c:pt idx="6535">
                  <c:v>-5.828507988735715E-3</c:v>
                </c:pt>
                <c:pt idx="6536">
                  <c:v>-5.7507397970053276E-3</c:v>
                </c:pt>
                <c:pt idx="6537">
                  <c:v>-5.6629720643612547E-3</c:v>
                </c:pt>
                <c:pt idx="6538">
                  <c:v>-5.5852047907617225E-3</c:v>
                </c:pt>
                <c:pt idx="6539">
                  <c:v>-5.5074379761645975E-3</c:v>
                </c:pt>
                <c:pt idx="6540">
                  <c:v>-5.4096716205280001E-3</c:v>
                </c:pt>
                <c:pt idx="6541">
                  <c:v>-5.3019057238098133E-3</c:v>
                </c:pt>
                <c:pt idx="6542">
                  <c:v>-5.1941402859681518E-3</c:v>
                </c:pt>
                <c:pt idx="6543">
                  <c:v>-5.0963753069610323E-3</c:v>
                </c:pt>
                <c:pt idx="6544">
                  <c:v>-4.9886107867463721E-3</c:v>
                </c:pt>
                <c:pt idx="6545">
                  <c:v>-4.8808467252822747E-3</c:v>
                </c:pt>
                <c:pt idx="6546">
                  <c:v>-4.773083122526724E-3</c:v>
                </c:pt>
                <c:pt idx="6547">
                  <c:v>-4.6653199784376376E-3</c:v>
                </c:pt>
                <c:pt idx="6548">
                  <c:v>-4.5675572929731734E-3</c:v>
                </c:pt>
                <c:pt idx="6549">
                  <c:v>-4.4597950660912903E-3</c:v>
                </c:pt>
                <c:pt idx="6550">
                  <c:v>-4.3620332977499475E-3</c:v>
                </c:pt>
                <c:pt idx="6551">
                  <c:v>-4.2842719879072934E-3</c:v>
                </c:pt>
                <c:pt idx="6552">
                  <c:v>-4.2065111365211924E-3</c:v>
                </c:pt>
                <c:pt idx="6553">
                  <c:v>-4.1187507435497313E-3</c:v>
                </c:pt>
                <c:pt idx="6554">
                  <c:v>-4.0409908089509006E-3</c:v>
                </c:pt>
                <c:pt idx="6555">
                  <c:v>-3.9632313326827514E-3</c:v>
                </c:pt>
                <c:pt idx="6556">
                  <c:v>-3.8754723147032227E-3</c:v>
                </c:pt>
                <c:pt idx="6557">
                  <c:v>-3.7977137549704354E-3</c:v>
                </c:pt>
                <c:pt idx="6558">
                  <c:v>-3.7199556534422192E-3</c:v>
                </c:pt>
                <c:pt idx="6559">
                  <c:v>-3.6321980100767481E-3</c:v>
                </c:pt>
                <c:pt idx="6560">
                  <c:v>-3.5644408248319851E-3</c:v>
                </c:pt>
                <c:pt idx="6561">
                  <c:v>-3.5066840976659595E-3</c:v>
                </c:pt>
                <c:pt idx="6562">
                  <c:v>-3.4389278285366855E-3</c:v>
                </c:pt>
                <c:pt idx="6563">
                  <c:v>-3.3811720174020845E-3</c:v>
                </c:pt>
                <c:pt idx="6564">
                  <c:v>-3.3134166642202478E-3</c:v>
                </c:pt>
                <c:pt idx="6565">
                  <c:v>-3.255661768949251E-3</c:v>
                </c:pt>
                <c:pt idx="6566">
                  <c:v>-3.1879073315470028E-3</c:v>
                </c:pt>
                <c:pt idx="6567">
                  <c:v>-3.130153351971528E-3</c:v>
                </c:pt>
                <c:pt idx="6568">
                  <c:v>-3.0623998301808402E-3</c:v>
                </c:pt>
                <c:pt idx="6569">
                  <c:v>-3.0046467661330252E-3</c:v>
                </c:pt>
                <c:pt idx="6570">
                  <c:v>-2.9468941597860002E-3</c:v>
                </c:pt>
                <c:pt idx="6571">
                  <c:v>-2.9091420110978206E-3</c:v>
                </c:pt>
                <c:pt idx="6572">
                  <c:v>-2.8613903200265106E-3</c:v>
                </c:pt>
                <c:pt idx="6573">
                  <c:v>-2.8136390865300788E-3</c:v>
                </c:pt>
                <c:pt idx="6574">
                  <c:v>-2.7758883105664656E-3</c:v>
                </c:pt>
                <c:pt idx="6575">
                  <c:v>-2.7281379920937533E-3</c:v>
                </c:pt>
                <c:pt idx="6576">
                  <c:v>-2.6803881310699692E-3</c:v>
                </c:pt>
                <c:pt idx="6577">
                  <c:v>-2.6426387274530792E-3</c:v>
                </c:pt>
                <c:pt idx="6578">
                  <c:v>-2.5948897812010652E-3</c:v>
                </c:pt>
                <c:pt idx="6579">
                  <c:v>-2.5471412922720995E-3</c:v>
                </c:pt>
                <c:pt idx="6580">
                  <c:v>-2.5493932606240012E-3</c:v>
                </c:pt>
                <c:pt idx="6581">
                  <c:v>-2.5816456862148528E-3</c:v>
                </c:pt>
                <c:pt idx="6582">
                  <c:v>-2.6138985690027094E-3</c:v>
                </c:pt>
                <c:pt idx="6583">
                  <c:v>-2.6361519089455692E-3</c:v>
                </c:pt>
                <c:pt idx="6584">
                  <c:v>-2.6684057060014301E-3</c:v>
                </c:pt>
                <c:pt idx="6585">
                  <c:v>-2.7006599601282211E-3</c:v>
                </c:pt>
                <c:pt idx="6586">
                  <c:v>-2.7229146712841206E-3</c:v>
                </c:pt>
                <c:pt idx="6587">
                  <c:v>-2.7551698394270136E-3</c:v>
                </c:pt>
                <c:pt idx="6588">
                  <c:v>-2.7874254645149509E-3</c:v>
                </c:pt>
                <c:pt idx="6589">
                  <c:v>-2.809681546505956E-3</c:v>
                </c:pt>
                <c:pt idx="6590">
                  <c:v>-2.8719380853580003E-3</c:v>
                </c:pt>
                <c:pt idx="6591">
                  <c:v>-2.9541950810291592E-3</c:v>
                </c:pt>
                <c:pt idx="6592">
                  <c:v>-3.0264525334773602E-3</c:v>
                </c:pt>
                <c:pt idx="6593">
                  <c:v>-3.1087104426606987E-3</c:v>
                </c:pt>
                <c:pt idx="6594">
                  <c:v>-3.1809688085371575E-3</c:v>
                </c:pt>
                <c:pt idx="6595">
                  <c:v>-3.2632276310647543E-3</c:v>
                </c:pt>
                <c:pt idx="6596">
                  <c:v>-3.3354869102014406E-3</c:v>
                </c:pt>
                <c:pt idx="6597">
                  <c:v>-3.4177466459053454E-3</c:v>
                </c:pt>
                <c:pt idx="6598">
                  <c:v>-3.5000068381343861E-3</c:v>
                </c:pt>
                <c:pt idx="6599">
                  <c:v>-3.5722674868465809E-3</c:v>
                </c:pt>
                <c:pt idx="6600">
                  <c:v>-3.6345285919999952E-3</c:v>
                </c:pt>
                <c:pt idx="6601">
                  <c:v>-3.6967901535526378E-3</c:v>
                </c:pt>
                <c:pt idx="6602">
                  <c:v>-3.7590521714624212E-3</c:v>
                </c:pt>
                <c:pt idx="6603">
                  <c:v>-3.8213146456874984E-3</c:v>
                </c:pt>
                <c:pt idx="6604">
                  <c:v>-3.8735775761857454E-3</c:v>
                </c:pt>
                <c:pt idx="6605">
                  <c:v>-3.9358409629152435E-3</c:v>
                </c:pt>
                <c:pt idx="6606">
                  <c:v>-3.9981048058340216E-3</c:v>
                </c:pt>
                <c:pt idx="6607">
                  <c:v>-4.0503691049001101E-3</c:v>
                </c:pt>
                <c:pt idx="6608">
                  <c:v>-4.1126338600713797E-3</c:v>
                </c:pt>
                <c:pt idx="6609">
                  <c:v>-4.1748990713059986E-3</c:v>
                </c:pt>
                <c:pt idx="6610">
                  <c:v>-4.2171647385620126E-3</c:v>
                </c:pt>
                <c:pt idx="6611">
                  <c:v>-4.2394308617972713E-3</c:v>
                </c:pt>
                <c:pt idx="6612">
                  <c:v>-4.2716974409698653E-3</c:v>
                </c:pt>
                <c:pt idx="6613">
                  <c:v>-4.303964476037786E-3</c:v>
                </c:pt>
                <c:pt idx="6614">
                  <c:v>-4.3262319669590795E-3</c:v>
                </c:pt>
                <c:pt idx="6615">
                  <c:v>-4.3584999136917334E-3</c:v>
                </c:pt>
                <c:pt idx="6616">
                  <c:v>-4.3907683161938408E-3</c:v>
                </c:pt>
                <c:pt idx="6617">
                  <c:v>-4.4130371744232604E-3</c:v>
                </c:pt>
                <c:pt idx="6618">
                  <c:v>-4.445306488338103E-3</c:v>
                </c:pt>
                <c:pt idx="6619">
                  <c:v>-4.4775762578963263E-3</c:v>
                </c:pt>
                <c:pt idx="6620">
                  <c:v>-4.5198464830560423E-3</c:v>
                </c:pt>
                <c:pt idx="6621">
                  <c:v>-4.5721171637750895E-3</c:v>
                </c:pt>
                <c:pt idx="6622">
                  <c:v>-4.6243883000116623E-3</c:v>
                </c:pt>
                <c:pt idx="6623">
                  <c:v>-4.6766598917237674E-3</c:v>
                </c:pt>
                <c:pt idx="6624">
                  <c:v>-4.7289319388692241E-3</c:v>
                </c:pt>
                <c:pt idx="6625">
                  <c:v>-4.7912044414062833E-3</c:v>
                </c:pt>
                <c:pt idx="6626">
                  <c:v>-4.8434773992927496E-3</c:v>
                </c:pt>
                <c:pt idx="6627">
                  <c:v>-4.8957508124867211E-3</c:v>
                </c:pt>
                <c:pt idx="6628">
                  <c:v>-4.9480246809462964E-3</c:v>
                </c:pt>
                <c:pt idx="6629">
                  <c:v>-5.0002990046293938E-3</c:v>
                </c:pt>
                <c:pt idx="6630">
                  <c:v>-5.0325737834940598E-3</c:v>
                </c:pt>
                <c:pt idx="6631">
                  <c:v>-5.0548490174981984E-3</c:v>
                </c:pt>
                <c:pt idx="6632">
                  <c:v>-5.0771247065999614E-3</c:v>
                </c:pt>
                <c:pt idx="6633">
                  <c:v>-5.0994008507573019E-3</c:v>
                </c:pt>
                <c:pt idx="6634">
                  <c:v>-5.1216774499282004E-3</c:v>
                </c:pt>
                <c:pt idx="6635">
                  <c:v>-5.143954504070708E-3</c:v>
                </c:pt>
                <c:pt idx="6636">
                  <c:v>-5.1662320131429006E-3</c:v>
                </c:pt>
                <c:pt idx="6637">
                  <c:v>-5.1885099771026844E-3</c:v>
                </c:pt>
                <c:pt idx="6638">
                  <c:v>-5.2107883959081778E-3</c:v>
                </c:pt>
                <c:pt idx="6639">
                  <c:v>-5.2330672695172324E-3</c:v>
                </c:pt>
                <c:pt idx="6640">
                  <c:v>-5.2553465978879832E-3</c:v>
                </c:pt>
                <c:pt idx="6641">
                  <c:v>-5.2576263809784524E-3</c:v>
                </c:pt>
                <c:pt idx="6642">
                  <c:v>-5.2699066187465449E-3</c:v>
                </c:pt>
                <c:pt idx="6643">
                  <c:v>-5.2821873111504073E-3</c:v>
                </c:pt>
                <c:pt idx="6644">
                  <c:v>-5.2944684581479624E-3</c:v>
                </c:pt>
                <c:pt idx="6645">
                  <c:v>-5.3067500596972739E-3</c:v>
                </c:pt>
                <c:pt idx="6646">
                  <c:v>-5.319032115756326E-3</c:v>
                </c:pt>
                <c:pt idx="6647">
                  <c:v>-5.3213146262830763E-3</c:v>
                </c:pt>
                <c:pt idx="6648">
                  <c:v>-5.3335975912356124E-3</c:v>
                </c:pt>
                <c:pt idx="6649">
                  <c:v>-5.3458810105718483E-3</c:v>
                </c:pt>
                <c:pt idx="6650">
                  <c:v>-5.3581648842499514E-3</c:v>
                </c:pt>
                <c:pt idx="6651">
                  <c:v>-5.380449212227887E-3</c:v>
                </c:pt>
                <c:pt idx="6652">
                  <c:v>-5.3927339944636523E-3</c:v>
                </c:pt>
                <c:pt idx="6653">
                  <c:v>-5.4150192309151413E-3</c:v>
                </c:pt>
                <c:pt idx="6654">
                  <c:v>-5.4273049215405322E-3</c:v>
                </c:pt>
                <c:pt idx="6655">
                  <c:v>-5.4495910662977504E-3</c:v>
                </c:pt>
                <c:pt idx="6656">
                  <c:v>-5.4618776651448103E-3</c:v>
                </c:pt>
                <c:pt idx="6657">
                  <c:v>-5.4841647180397801E-3</c:v>
                </c:pt>
                <c:pt idx="6658">
                  <c:v>-5.4964522249406553E-3</c:v>
                </c:pt>
                <c:pt idx="6659">
                  <c:v>-5.5087401858054073E-3</c:v>
                </c:pt>
                <c:pt idx="6660">
                  <c:v>-5.5410286005920361E-3</c:v>
                </c:pt>
                <c:pt idx="6661">
                  <c:v>-5.5633174692585633E-3</c:v>
                </c:pt>
                <c:pt idx="6662">
                  <c:v>-5.5956067917631233E-3</c:v>
                </c:pt>
                <c:pt idx="6663">
                  <c:v>-5.6278965680634655E-3</c:v>
                </c:pt>
                <c:pt idx="6664">
                  <c:v>-5.6501867981178233E-3</c:v>
                </c:pt>
                <c:pt idx="6665">
                  <c:v>-5.682477481884253E-3</c:v>
                </c:pt>
                <c:pt idx="6666">
                  <c:v>-5.7147686193205708E-3</c:v>
                </c:pt>
                <c:pt idx="6667">
                  <c:v>-5.7370602103849182E-3</c:v>
                </c:pt>
                <c:pt idx="6668">
                  <c:v>-5.7693522550352804E-3</c:v>
                </c:pt>
                <c:pt idx="6669">
                  <c:v>-5.8016447532296548E-3</c:v>
                </c:pt>
                <c:pt idx="6670">
                  <c:v>-5.81393770492597E-3</c:v>
                </c:pt>
                <c:pt idx="6671">
                  <c:v>-5.8262311100824114E-3</c:v>
                </c:pt>
                <c:pt idx="6672">
                  <c:v>-5.8385249686568885E-3</c:v>
                </c:pt>
                <c:pt idx="6673">
                  <c:v>-5.8508192806074064E-3</c:v>
                </c:pt>
                <c:pt idx="6674">
                  <c:v>-5.8531140458920328E-3</c:v>
                </c:pt>
                <c:pt idx="6675">
                  <c:v>-5.8654092644687406E-3</c:v>
                </c:pt>
                <c:pt idx="6676">
                  <c:v>-5.8777049362955455E-3</c:v>
                </c:pt>
                <c:pt idx="6677">
                  <c:v>-5.8900010613305021E-3</c:v>
                </c:pt>
                <c:pt idx="6678">
                  <c:v>-5.9022976395314546E-3</c:v>
                </c:pt>
                <c:pt idx="6679">
                  <c:v>-5.9145946708566155E-3</c:v>
                </c:pt>
                <c:pt idx="6680">
                  <c:v>-5.9068921552639956E-3</c:v>
                </c:pt>
                <c:pt idx="6681">
                  <c:v>-5.9091900927115068E-3</c:v>
                </c:pt>
                <c:pt idx="6682">
                  <c:v>-5.9114884831571735E-3</c:v>
                </c:pt>
                <c:pt idx="6683">
                  <c:v>-5.9037873265589723E-3</c:v>
                </c:pt>
                <c:pt idx="6684">
                  <c:v>-5.9060866228750133E-3</c:v>
                </c:pt>
                <c:pt idx="6685">
                  <c:v>-5.9083863720632594E-3</c:v>
                </c:pt>
                <c:pt idx="6686">
                  <c:v>-5.9006865740817184E-3</c:v>
                </c:pt>
                <c:pt idx="6687">
                  <c:v>-5.9029872288884067E-3</c:v>
                </c:pt>
                <c:pt idx="6688">
                  <c:v>-5.8952883364413464E-3</c:v>
                </c:pt>
                <c:pt idx="6689">
                  <c:v>-5.8975898966985565E-3</c:v>
                </c:pt>
                <c:pt idx="6690">
                  <c:v>-5.8398919096180326E-3</c:v>
                </c:pt>
                <c:pt idx="6691">
                  <c:v>-5.7621943751577373E-3</c:v>
                </c:pt>
                <c:pt idx="6692">
                  <c:v>-5.6944972932757576E-3</c:v>
                </c:pt>
                <c:pt idx="6693">
                  <c:v>-5.6168006639300584E-3</c:v>
                </c:pt>
                <c:pt idx="6694">
                  <c:v>-5.5391044870787796E-3</c:v>
                </c:pt>
                <c:pt idx="6695">
                  <c:v>-5.4614087626797562E-3</c:v>
                </c:pt>
                <c:pt idx="6696">
                  <c:v>-5.3937134906910777E-3</c:v>
                </c:pt>
                <c:pt idx="6697">
                  <c:v>-5.3160186710707316E-3</c:v>
                </c:pt>
                <c:pt idx="6698">
                  <c:v>-5.2383243037767424E-3</c:v>
                </c:pt>
                <c:pt idx="6699">
                  <c:v>-5.1606303887672105E-3</c:v>
                </c:pt>
                <c:pt idx="6700">
                  <c:v>-5.0829369259999535E-3</c:v>
                </c:pt>
                <c:pt idx="6701">
                  <c:v>-5.0052439154332487E-3</c:v>
                </c:pt>
                <c:pt idx="6702">
                  <c:v>-4.9275513570248303E-3</c:v>
                </c:pt>
                <c:pt idx="6703">
                  <c:v>-4.8398592507328825E-3</c:v>
                </c:pt>
                <c:pt idx="6704">
                  <c:v>-4.7621675965153487E-3</c:v>
                </c:pt>
                <c:pt idx="6705">
                  <c:v>-4.6844763943302593E-3</c:v>
                </c:pt>
                <c:pt idx="6706">
                  <c:v>-4.5967856441355981E-3</c:v>
                </c:pt>
                <c:pt idx="6707">
                  <c:v>-4.5190953458894593E-3</c:v>
                </c:pt>
                <c:pt idx="6708">
                  <c:v>-4.4414054995497798E-3</c:v>
                </c:pt>
                <c:pt idx="6709">
                  <c:v>-4.3537161050746648E-3</c:v>
                </c:pt>
                <c:pt idx="6710">
                  <c:v>-4.256027162421989E-3</c:v>
                </c:pt>
                <c:pt idx="6711">
                  <c:v>-4.1383386715498124E-3</c:v>
                </c:pt>
                <c:pt idx="6712">
                  <c:v>-4.0306506324162324E-3</c:v>
                </c:pt>
                <c:pt idx="6713">
                  <c:v>-3.9129630449791786E-3</c:v>
                </c:pt>
                <c:pt idx="6714">
                  <c:v>-3.8052759091967148E-3</c:v>
                </c:pt>
                <c:pt idx="6715">
                  <c:v>-3.6975892250267406E-3</c:v>
                </c:pt>
                <c:pt idx="6716">
                  <c:v>-3.579902992427371E-3</c:v>
                </c:pt>
                <c:pt idx="6717">
                  <c:v>-3.4722172113566385E-3</c:v>
                </c:pt>
                <c:pt idx="6718">
                  <c:v>-3.35453188177251E-3</c:v>
                </c:pt>
                <c:pt idx="6719">
                  <c:v>-3.2468470036329292E-3</c:v>
                </c:pt>
                <c:pt idx="6720">
                  <c:v>-3.1591625768960111E-3</c:v>
                </c:pt>
                <c:pt idx="6721">
                  <c:v>-3.0714786015196838E-3</c:v>
                </c:pt>
                <c:pt idx="6722">
                  <c:v>-2.9837950774621027E-3</c:v>
                </c:pt>
                <c:pt idx="6723">
                  <c:v>-2.8961120046810951E-3</c:v>
                </c:pt>
                <c:pt idx="6724">
                  <c:v>-2.8084293831348306E-3</c:v>
                </c:pt>
                <c:pt idx="6725">
                  <c:v>-2.7207472127812574E-3</c:v>
                </c:pt>
                <c:pt idx="6726">
                  <c:v>-2.6330654935783349E-3</c:v>
                </c:pt>
                <c:pt idx="6727">
                  <c:v>-2.545384225484159E-3</c:v>
                </c:pt>
                <c:pt idx="6728">
                  <c:v>-2.4577034084567002E-3</c:v>
                </c:pt>
                <c:pt idx="6729">
                  <c:v>-2.3700230424539702E-3</c:v>
                </c:pt>
                <c:pt idx="6730">
                  <c:v>-2.3323431274339668E-3</c:v>
                </c:pt>
                <c:pt idx="6731">
                  <c:v>-2.2946636633547624E-3</c:v>
                </c:pt>
                <c:pt idx="6732">
                  <c:v>-2.2669846501743268E-3</c:v>
                </c:pt>
                <c:pt idx="6733">
                  <c:v>-2.2293060878507032E-3</c:v>
                </c:pt>
                <c:pt idx="6734">
                  <c:v>-2.2016279763418358E-3</c:v>
                </c:pt>
                <c:pt idx="6735">
                  <c:v>-2.1639503156057082E-3</c:v>
                </c:pt>
                <c:pt idx="6736">
                  <c:v>-2.1362731056004951E-3</c:v>
                </c:pt>
                <c:pt idx="6737">
                  <c:v>-2.1085963462840959E-3</c:v>
                </c:pt>
                <c:pt idx="6738">
                  <c:v>-2.0709200376144844E-3</c:v>
                </c:pt>
                <c:pt idx="6739">
                  <c:v>-2.0432441795498191E-3</c:v>
                </c:pt>
                <c:pt idx="6740">
                  <c:v>-2.0355687720479856E-3</c:v>
                </c:pt>
                <c:pt idx="6741">
                  <c:v>-2.0378938150670389E-3</c:v>
                </c:pt>
                <c:pt idx="6742">
                  <c:v>-2.0502193085649451E-3</c:v>
                </c:pt>
                <c:pt idx="6743">
                  <c:v>-2.0525452524998156E-3</c:v>
                </c:pt>
                <c:pt idx="6744">
                  <c:v>-2.0548716468295875E-3</c:v>
                </c:pt>
                <c:pt idx="6745">
                  <c:v>-2.0571984915122602E-3</c:v>
                </c:pt>
                <c:pt idx="6746">
                  <c:v>-2.0695257865058492E-3</c:v>
                </c:pt>
                <c:pt idx="6747">
                  <c:v>-2.0718535317684468E-3</c:v>
                </c:pt>
                <c:pt idx="6748">
                  <c:v>-2.0741817272580312E-3</c:v>
                </c:pt>
                <c:pt idx="6749">
                  <c:v>-2.076510372932455E-3</c:v>
                </c:pt>
                <c:pt idx="6750">
                  <c:v>-2.0988394687499602E-3</c:v>
                </c:pt>
                <c:pt idx="6751">
                  <c:v>-2.1211690146684952E-3</c:v>
                </c:pt>
                <c:pt idx="6752">
                  <c:v>-2.1434990106460232E-3</c:v>
                </c:pt>
                <c:pt idx="6753">
                  <c:v>-2.1658294566405212E-3</c:v>
                </c:pt>
                <c:pt idx="6754">
                  <c:v>-2.1881603526101535E-3</c:v>
                </c:pt>
                <c:pt idx="6755">
                  <c:v>-2.2104916985127474E-3</c:v>
                </c:pt>
                <c:pt idx="6756">
                  <c:v>-2.232823494306424E-3</c:v>
                </c:pt>
                <c:pt idx="6757">
                  <c:v>-2.2551557399491939E-3</c:v>
                </c:pt>
                <c:pt idx="6758">
                  <c:v>-2.2774884353990443E-3</c:v>
                </c:pt>
                <c:pt idx="6759">
                  <c:v>-2.3098215806139641E-3</c:v>
                </c:pt>
                <c:pt idx="6760">
                  <c:v>-2.3521551755519843E-3</c:v>
                </c:pt>
                <c:pt idx="6761">
                  <c:v>-2.394489220171131E-3</c:v>
                </c:pt>
                <c:pt idx="6762">
                  <c:v>-2.4468237144294751E-3</c:v>
                </c:pt>
                <c:pt idx="6763">
                  <c:v>-2.4891586582848901E-3</c:v>
                </c:pt>
                <c:pt idx="6764">
                  <c:v>-2.5414940516954826E-3</c:v>
                </c:pt>
                <c:pt idx="6765">
                  <c:v>-2.5838298946192495E-3</c:v>
                </c:pt>
                <c:pt idx="6766">
                  <c:v>-2.6361661870141478E-3</c:v>
                </c:pt>
                <c:pt idx="6767">
                  <c:v>-2.678502928838351E-3</c:v>
                </c:pt>
                <c:pt idx="6768">
                  <c:v>-2.7308401200496213E-3</c:v>
                </c:pt>
                <c:pt idx="6769">
                  <c:v>-2.7731777606062342E-3</c:v>
                </c:pt>
                <c:pt idx="6770">
                  <c:v>-2.8155158504660012E-3</c:v>
                </c:pt>
                <c:pt idx="6771">
                  <c:v>-2.8478543895870245E-3</c:v>
                </c:pt>
                <c:pt idx="6772">
                  <c:v>-2.8801933779273379E-3</c:v>
                </c:pt>
                <c:pt idx="6773">
                  <c:v>-2.9125328154448182E-3</c:v>
                </c:pt>
                <c:pt idx="6774">
                  <c:v>-2.9548727020976954E-3</c:v>
                </c:pt>
                <c:pt idx="6775">
                  <c:v>-2.9872130378437492E-3</c:v>
                </c:pt>
                <c:pt idx="6776">
                  <c:v>-3.0195538226411652E-3</c:v>
                </c:pt>
                <c:pt idx="6777">
                  <c:v>-3.0618950564478683E-3</c:v>
                </c:pt>
                <c:pt idx="6778">
                  <c:v>-3.0942367392218792E-3</c:v>
                </c:pt>
                <c:pt idx="6779">
                  <c:v>-3.1265788709212202E-3</c:v>
                </c:pt>
                <c:pt idx="6780">
                  <c:v>-3.1789214515040246E-3</c:v>
                </c:pt>
                <c:pt idx="6781">
                  <c:v>-3.2312644809280866E-3</c:v>
                </c:pt>
                <c:pt idx="6782">
                  <c:v>-3.283607959151526E-3</c:v>
                </c:pt>
                <c:pt idx="6783">
                  <c:v>-3.3359518861323552E-3</c:v>
                </c:pt>
                <c:pt idx="6784">
                  <c:v>-3.3882962618285903E-3</c:v>
                </c:pt>
                <c:pt idx="6785">
                  <c:v>-3.4506410861982473E-3</c:v>
                </c:pt>
                <c:pt idx="6786">
                  <c:v>-3.5029863591992992E-3</c:v>
                </c:pt>
                <c:pt idx="6787">
                  <c:v>-3.5553320807897859E-3</c:v>
                </c:pt>
                <c:pt idx="6788">
                  <c:v>-3.6076782509277499E-3</c:v>
                </c:pt>
                <c:pt idx="6789">
                  <c:v>-3.6600248695711755E-3</c:v>
                </c:pt>
                <c:pt idx="6790">
                  <c:v>-3.6923719366780202E-3</c:v>
                </c:pt>
                <c:pt idx="6791">
                  <c:v>-3.7347194522063822E-3</c:v>
                </c:pt>
                <c:pt idx="6792">
                  <c:v>-3.7670674161141451E-3</c:v>
                </c:pt>
                <c:pt idx="6793">
                  <c:v>-3.7994158283594652E-3</c:v>
                </c:pt>
                <c:pt idx="6794">
                  <c:v>-3.8417646889003475E-3</c:v>
                </c:pt>
                <c:pt idx="6795">
                  <c:v>-3.8741139976947452E-3</c:v>
                </c:pt>
                <c:pt idx="6796">
                  <c:v>-3.9064637547006342E-3</c:v>
                </c:pt>
                <c:pt idx="6797">
                  <c:v>-3.9388139598761085E-3</c:v>
                </c:pt>
                <c:pt idx="6798">
                  <c:v>-3.9811646131791556E-3</c:v>
                </c:pt>
                <c:pt idx="6799">
                  <c:v>-4.0135157145677865E-3</c:v>
                </c:pt>
                <c:pt idx="6800">
                  <c:v>-4.0558672639999793E-3</c:v>
                </c:pt>
                <c:pt idx="6801">
                  <c:v>-4.1082192614338396E-3</c:v>
                </c:pt>
                <c:pt idx="6802">
                  <c:v>-4.1505717068272274E-3</c:v>
                </c:pt>
                <c:pt idx="6803">
                  <c:v>-4.2029246001382692E-3</c:v>
                </c:pt>
                <c:pt idx="6804">
                  <c:v>-4.2452779413249594E-3</c:v>
                </c:pt>
                <c:pt idx="6805">
                  <c:v>-4.2976317303452284E-3</c:v>
                </c:pt>
                <c:pt idx="6806">
                  <c:v>-4.3399859671572295E-3</c:v>
                </c:pt>
                <c:pt idx="6807">
                  <c:v>-4.3923406517188714E-3</c:v>
                </c:pt>
                <c:pt idx="6808">
                  <c:v>-4.4346957839882691E-3</c:v>
                </c:pt>
                <c:pt idx="6809">
                  <c:v>-4.4870513639232524E-3</c:v>
                </c:pt>
                <c:pt idx="6810">
                  <c:v>-4.5294073914819814E-3</c:v>
                </c:pt>
                <c:pt idx="6811">
                  <c:v>-4.5817638666224734E-3</c:v>
                </c:pt>
                <c:pt idx="6812">
                  <c:v>-4.6241207893026404E-3</c:v>
                </c:pt>
                <c:pt idx="6813">
                  <c:v>-4.6764781594805524E-3</c:v>
                </c:pt>
                <c:pt idx="6814">
                  <c:v>-4.7188359771142795E-3</c:v>
                </c:pt>
                <c:pt idx="6815">
                  <c:v>-4.7711942421617424E-3</c:v>
                </c:pt>
                <c:pt idx="6816">
                  <c:v>-4.8135529545809963E-3</c:v>
                </c:pt>
                <c:pt idx="6817">
                  <c:v>-4.8659121143300454E-3</c:v>
                </c:pt>
                <c:pt idx="6818">
                  <c:v>-4.908271721366912E-3</c:v>
                </c:pt>
                <c:pt idx="6819">
                  <c:v>-4.9606317756495533E-3</c:v>
                </c:pt>
                <c:pt idx="6820">
                  <c:v>-5.072992277136007E-3</c:v>
                </c:pt>
                <c:pt idx="6821">
                  <c:v>-5.1953532257842938E-3</c:v>
                </c:pt>
                <c:pt idx="6822">
                  <c:v>-5.3177146215524366E-3</c:v>
                </c:pt>
                <c:pt idx="6823">
                  <c:v>-5.4400764643985416E-3</c:v>
                </c:pt>
                <c:pt idx="6824">
                  <c:v>-5.5624387542804188E-3</c:v>
                </c:pt>
                <c:pt idx="6825">
                  <c:v>-5.6748014911562634E-3</c:v>
                </c:pt>
                <c:pt idx="6826">
                  <c:v>-5.7971646749839512E-3</c:v>
                </c:pt>
                <c:pt idx="6827">
                  <c:v>-5.9195283057215577E-3</c:v>
                </c:pt>
                <c:pt idx="6828">
                  <c:v>-6.0418923833271384E-3</c:v>
                </c:pt>
                <c:pt idx="6829">
                  <c:v>-6.1642569077585696E-3</c:v>
                </c:pt>
                <c:pt idx="6830">
                  <c:v>-6.2466218789740489E-3</c:v>
                </c:pt>
                <c:pt idx="6831">
                  <c:v>-6.3189872969313943E-3</c:v>
                </c:pt>
                <c:pt idx="6832">
                  <c:v>-6.4013531615888172E-3</c:v>
                </c:pt>
                <c:pt idx="6833">
                  <c:v>-6.4737194729041899E-3</c:v>
                </c:pt>
                <c:pt idx="6834">
                  <c:v>-6.5560862308353951E-3</c:v>
                </c:pt>
                <c:pt idx="6835">
                  <c:v>-6.6284534353407394E-3</c:v>
                </c:pt>
                <c:pt idx="6836">
                  <c:v>-6.7108210863780745E-3</c:v>
                </c:pt>
                <c:pt idx="6837">
                  <c:v>-6.7831891839055004E-3</c:v>
                </c:pt>
                <c:pt idx="6838">
                  <c:v>-6.8655577278809166E-3</c:v>
                </c:pt>
                <c:pt idx="6839">
                  <c:v>-6.9479267182624184E-3</c:v>
                </c:pt>
                <c:pt idx="6840">
                  <c:v>-7.0102961550079822E-3</c:v>
                </c:pt>
                <c:pt idx="6841">
                  <c:v>-7.0726660380756633E-3</c:v>
                </c:pt>
                <c:pt idx="6842">
                  <c:v>-7.1450363674233413E-3</c:v>
                </c:pt>
                <c:pt idx="6843">
                  <c:v>-7.2074071430092137E-3</c:v>
                </c:pt>
                <c:pt idx="6844">
                  <c:v>-7.2697783647912165E-3</c:v>
                </c:pt>
                <c:pt idx="6845">
                  <c:v>-7.3421500327272571E-3</c:v>
                </c:pt>
                <c:pt idx="6846">
                  <c:v>-7.4045221467754774E-3</c:v>
                </c:pt>
                <c:pt idx="6847">
                  <c:v>-7.4668947068939097E-3</c:v>
                </c:pt>
                <c:pt idx="6848">
                  <c:v>-7.5392677130404909E-3</c:v>
                </c:pt>
                <c:pt idx="6849">
                  <c:v>-7.6016411651731583E-3</c:v>
                </c:pt>
                <c:pt idx="6850">
                  <c:v>-7.5740150632499234E-3</c:v>
                </c:pt>
                <c:pt idx="6851">
                  <c:v>-7.5463894072290826E-3</c:v>
                </c:pt>
                <c:pt idx="6852">
                  <c:v>-7.5287641970684105E-3</c:v>
                </c:pt>
                <c:pt idx="6853">
                  <c:v>-7.5011394327259536E-3</c:v>
                </c:pt>
                <c:pt idx="6854">
                  <c:v>-7.4735151141597581E-3</c:v>
                </c:pt>
                <c:pt idx="6855">
                  <c:v>-7.4458912413277534E-3</c:v>
                </c:pt>
                <c:pt idx="6856">
                  <c:v>-7.4182678141880782E-3</c:v>
                </c:pt>
                <c:pt idx="6857">
                  <c:v>-7.3906448326985794E-3</c:v>
                </c:pt>
                <c:pt idx="6858">
                  <c:v>-7.37302229681741E-3</c:v>
                </c:pt>
                <c:pt idx="6859">
                  <c:v>-7.3454002065025392E-3</c:v>
                </c:pt>
                <c:pt idx="6860">
                  <c:v>-7.2777785617119993E-3</c:v>
                </c:pt>
                <c:pt idx="6861">
                  <c:v>-7.2101573624037824E-3</c:v>
                </c:pt>
                <c:pt idx="6862">
                  <c:v>-7.1425366085358915E-3</c:v>
                </c:pt>
                <c:pt idx="6863">
                  <c:v>-7.0649163000663096E-3</c:v>
                </c:pt>
                <c:pt idx="6864">
                  <c:v>-6.9972964369530528E-3</c:v>
                </c:pt>
                <c:pt idx="6865">
                  <c:v>-6.9296770191542203E-3</c:v>
                </c:pt>
                <c:pt idx="6866">
                  <c:v>-6.8620580466277606E-3</c:v>
                </c:pt>
                <c:pt idx="6867">
                  <c:v>-6.7944395193317323E-3</c:v>
                </c:pt>
                <c:pt idx="6868">
                  <c:v>-6.7268214372240608E-3</c:v>
                </c:pt>
                <c:pt idx="6869">
                  <c:v>-6.6592038002628471E-3</c:v>
                </c:pt>
                <c:pt idx="6870">
                  <c:v>-6.5215866084059855E-3</c:v>
                </c:pt>
                <c:pt idx="6871">
                  <c:v>-6.3839698616116134E-3</c:v>
                </c:pt>
                <c:pt idx="6872">
                  <c:v>-6.2463535598376915E-3</c:v>
                </c:pt>
                <c:pt idx="6873">
                  <c:v>-6.1087377030422134E-3</c:v>
                </c:pt>
                <c:pt idx="6874">
                  <c:v>-5.9811222911832738E-3</c:v>
                </c:pt>
                <c:pt idx="6875">
                  <c:v>-5.8435073242187633E-3</c:v>
                </c:pt>
                <c:pt idx="6876">
                  <c:v>-5.7058928021067714E-3</c:v>
                </c:pt>
                <c:pt idx="6877">
                  <c:v>-5.5682787248052933E-3</c:v>
                </c:pt>
                <c:pt idx="6878">
                  <c:v>-5.430665092272342E-3</c:v>
                </c:pt>
                <c:pt idx="6879">
                  <c:v>-5.2930519044658434E-3</c:v>
                </c:pt>
                <c:pt idx="6880">
                  <c:v>-5.2054391613439504E-3</c:v>
                </c:pt>
                <c:pt idx="6881">
                  <c:v>-5.1078268628646506E-3</c:v>
                </c:pt>
                <c:pt idx="6882">
                  <c:v>-5.0202150089859055E-3</c:v>
                </c:pt>
                <c:pt idx="6883">
                  <c:v>-4.9226035996657591E-3</c:v>
                </c:pt>
                <c:pt idx="6884">
                  <c:v>-4.8349926348622034E-3</c:v>
                </c:pt>
                <c:pt idx="6885">
                  <c:v>-4.7373821145332978E-3</c:v>
                </c:pt>
                <c:pt idx="6886">
                  <c:v>-4.6497720386369304E-3</c:v>
                </c:pt>
                <c:pt idx="6887">
                  <c:v>-4.5521624071312014E-3</c:v>
                </c:pt>
                <c:pt idx="6888">
                  <c:v>-4.4545532199741725E-3</c:v>
                </c:pt>
                <c:pt idx="6889">
                  <c:v>-4.3669444771237105E-3</c:v>
                </c:pt>
                <c:pt idx="6890">
                  <c:v>-4.2393361785380114E-3</c:v>
                </c:pt>
                <c:pt idx="6891">
                  <c:v>-4.1017283241749983E-3</c:v>
                </c:pt>
                <c:pt idx="6892">
                  <c:v>-3.9741209139925252E-3</c:v>
                </c:pt>
                <c:pt idx="6893">
                  <c:v>-3.84651394794893E-3</c:v>
                </c:pt>
                <c:pt idx="6894">
                  <c:v>-3.7189074260019412E-3</c:v>
                </c:pt>
                <c:pt idx="6895">
                  <c:v>-3.5813013481097449E-3</c:v>
                </c:pt>
                <c:pt idx="6896">
                  <c:v>-3.4536957142302402E-3</c:v>
                </c:pt>
                <c:pt idx="6897">
                  <c:v>-3.3260905243215092E-3</c:v>
                </c:pt>
                <c:pt idx="6898">
                  <c:v>-3.1984857783416078E-3</c:v>
                </c:pt>
                <c:pt idx="6899">
                  <c:v>-3.0708814762484002E-3</c:v>
                </c:pt>
                <c:pt idx="6900">
                  <c:v>-3.0232776180000248E-3</c:v>
                </c:pt>
                <c:pt idx="6901">
                  <c:v>-2.9856742035544032E-3</c:v>
                </c:pt>
                <c:pt idx="6902">
                  <c:v>-2.9380712328696402E-3</c:v>
                </c:pt>
                <c:pt idx="6903">
                  <c:v>-2.8904687059036478E-3</c:v>
                </c:pt>
                <c:pt idx="6904">
                  <c:v>-2.8528666226145228E-3</c:v>
                </c:pt>
                <c:pt idx="6905">
                  <c:v>-2.8052649829602792E-3</c:v>
                </c:pt>
                <c:pt idx="6906">
                  <c:v>-2.7576637868988452E-3</c:v>
                </c:pt>
                <c:pt idx="6907">
                  <c:v>-2.7200630343882648E-3</c:v>
                </c:pt>
                <c:pt idx="6908">
                  <c:v>-2.6724627253866002E-3</c:v>
                </c:pt>
                <c:pt idx="6909">
                  <c:v>-2.6248628598518082E-3</c:v>
                </c:pt>
                <c:pt idx="6910">
                  <c:v>-2.6072634377419892E-3</c:v>
                </c:pt>
                <c:pt idx="6911">
                  <c:v>-2.5896644590150202E-3</c:v>
                </c:pt>
                <c:pt idx="6912">
                  <c:v>-2.5720659236290327E-3</c:v>
                </c:pt>
                <c:pt idx="6913">
                  <c:v>-2.5444678315419858E-3</c:v>
                </c:pt>
                <c:pt idx="6914">
                  <c:v>-2.5268701827118878E-3</c:v>
                </c:pt>
                <c:pt idx="6915">
                  <c:v>-2.5092729770967441E-3</c:v>
                </c:pt>
                <c:pt idx="6916">
                  <c:v>-2.4916762146545701E-3</c:v>
                </c:pt>
                <c:pt idx="6917">
                  <c:v>-2.4740798953434284E-3</c:v>
                </c:pt>
                <c:pt idx="6918">
                  <c:v>-2.4464840191212311E-3</c:v>
                </c:pt>
                <c:pt idx="6919">
                  <c:v>-2.4288885859461151E-3</c:v>
                </c:pt>
                <c:pt idx="6920">
                  <c:v>-2.4612935957760026E-3</c:v>
                </c:pt>
                <c:pt idx="6921">
                  <c:v>-2.4936990485688892E-3</c:v>
                </c:pt>
                <c:pt idx="6922">
                  <c:v>-2.5161049442828654E-3</c:v>
                </c:pt>
                <c:pt idx="6923">
                  <c:v>-2.5485112828759525E-3</c:v>
                </c:pt>
                <c:pt idx="6924">
                  <c:v>-2.5809180643060012E-3</c:v>
                </c:pt>
                <c:pt idx="6925">
                  <c:v>-2.6033252885312697E-3</c:v>
                </c:pt>
                <c:pt idx="6926">
                  <c:v>-2.6357329555095092E-3</c:v>
                </c:pt>
                <c:pt idx="6927">
                  <c:v>-2.6681410651989645E-3</c:v>
                </c:pt>
                <c:pt idx="6928">
                  <c:v>-2.6905496175575086E-3</c:v>
                </c:pt>
                <c:pt idx="6929">
                  <c:v>-2.7229586125431552E-3</c:v>
                </c:pt>
                <c:pt idx="6930">
                  <c:v>-2.7553680501140052E-3</c:v>
                </c:pt>
                <c:pt idx="6931">
                  <c:v>-2.7777779302279827E-3</c:v>
                </c:pt>
                <c:pt idx="6932">
                  <c:v>-2.8101882528431092E-3</c:v>
                </c:pt>
                <c:pt idx="6933">
                  <c:v>-2.8425990179175207E-3</c:v>
                </c:pt>
                <c:pt idx="6934">
                  <c:v>-2.8650102254090259E-3</c:v>
                </c:pt>
                <c:pt idx="6935">
                  <c:v>-2.8974218752757012E-3</c:v>
                </c:pt>
                <c:pt idx="6936">
                  <c:v>-2.9298339674756852E-3</c:v>
                </c:pt>
                <c:pt idx="6937">
                  <c:v>-2.9522465019669042E-3</c:v>
                </c:pt>
                <c:pt idx="6938">
                  <c:v>-2.9846594787073704E-3</c:v>
                </c:pt>
                <c:pt idx="6939">
                  <c:v>-3.0170728976550202E-3</c:v>
                </c:pt>
                <c:pt idx="6940">
                  <c:v>-3.0494867587679891E-3</c:v>
                </c:pt>
                <c:pt idx="6941">
                  <c:v>-3.0819010620042257E-3</c:v>
                </c:pt>
                <c:pt idx="6942">
                  <c:v>-3.1243158073217753E-3</c:v>
                </c:pt>
                <c:pt idx="6943">
                  <c:v>-3.1567309946786142E-3</c:v>
                </c:pt>
                <c:pt idx="6944">
                  <c:v>-3.1891466240327802E-3</c:v>
                </c:pt>
                <c:pt idx="6945">
                  <c:v>-3.2315626953422802E-3</c:v>
                </c:pt>
                <c:pt idx="6946">
                  <c:v>-3.2639792085650894E-3</c:v>
                </c:pt>
                <c:pt idx="6947">
                  <c:v>-3.2963961636592342E-3</c:v>
                </c:pt>
                <c:pt idx="6948">
                  <c:v>-3.3288135605828036E-3</c:v>
                </c:pt>
                <c:pt idx="6949">
                  <c:v>-3.3712313992937115E-3</c:v>
                </c:pt>
                <c:pt idx="6950">
                  <c:v>-3.4036496797499602E-3</c:v>
                </c:pt>
                <c:pt idx="6951">
                  <c:v>-3.4360684019096787E-3</c:v>
                </c:pt>
                <c:pt idx="6952">
                  <c:v>-3.4684875657308065E-3</c:v>
                </c:pt>
                <c:pt idx="6953">
                  <c:v>-3.5109071711713277E-3</c:v>
                </c:pt>
                <c:pt idx="6954">
                  <c:v>-3.5433272181893214E-3</c:v>
                </c:pt>
                <c:pt idx="6955">
                  <c:v>-3.5757477067427565E-3</c:v>
                </c:pt>
                <c:pt idx="6956">
                  <c:v>-3.6181686367896281E-3</c:v>
                </c:pt>
                <c:pt idx="6957">
                  <c:v>-3.6505900082880174E-3</c:v>
                </c:pt>
                <c:pt idx="6958">
                  <c:v>-3.6830118211958426E-3</c:v>
                </c:pt>
                <c:pt idx="6959">
                  <c:v>-3.7154340754711676E-3</c:v>
                </c:pt>
                <c:pt idx="6960">
                  <c:v>-3.7478567710720364E-3</c:v>
                </c:pt>
                <c:pt idx="6961">
                  <c:v>-3.7802799079564046E-3</c:v>
                </c:pt>
                <c:pt idx="6962">
                  <c:v>-3.8027034860822484E-3</c:v>
                </c:pt>
                <c:pt idx="6963">
                  <c:v>-3.8351275054077012E-3</c:v>
                </c:pt>
                <c:pt idx="6964">
                  <c:v>-3.8675519658906616E-3</c:v>
                </c:pt>
                <c:pt idx="6965">
                  <c:v>-3.8899768674892452E-3</c:v>
                </c:pt>
                <c:pt idx="6966">
                  <c:v>-3.9224022101613815E-3</c:v>
                </c:pt>
                <c:pt idx="6967">
                  <c:v>-3.9548279938651232E-3</c:v>
                </c:pt>
                <c:pt idx="6968">
                  <c:v>-3.9772542185584556E-3</c:v>
                </c:pt>
                <c:pt idx="6969">
                  <c:v>-4.0096808841994114E-3</c:v>
                </c:pt>
                <c:pt idx="6970">
                  <c:v>-4.0721079907459793E-3</c:v>
                </c:pt>
                <c:pt idx="6971">
                  <c:v>-4.1345355381561732E-3</c:v>
                </c:pt>
                <c:pt idx="6972">
                  <c:v>-4.1969635263880978E-3</c:v>
                </c:pt>
                <c:pt idx="6973">
                  <c:v>-4.2493919553996595E-3</c:v>
                </c:pt>
                <c:pt idx="6974">
                  <c:v>-4.3118208251488599E-3</c:v>
                </c:pt>
                <c:pt idx="6975">
                  <c:v>-4.3742501355937893E-3</c:v>
                </c:pt>
                <c:pt idx="6976">
                  <c:v>-4.4266798866923899E-3</c:v>
                </c:pt>
                <c:pt idx="6977">
                  <c:v>-4.4891100784026734E-3</c:v>
                </c:pt>
                <c:pt idx="6978">
                  <c:v>-4.5515407106826835E-3</c:v>
                </c:pt>
                <c:pt idx="6979">
                  <c:v>-4.6239717834904437E-3</c:v>
                </c:pt>
                <c:pt idx="6980">
                  <c:v>-4.7864032967839852E-3</c:v>
                </c:pt>
                <c:pt idx="6981">
                  <c:v>-4.9488352505212552E-3</c:v>
                </c:pt>
                <c:pt idx="6982">
                  <c:v>-5.1112676446603694E-3</c:v>
                </c:pt>
                <c:pt idx="6983">
                  <c:v>-5.2837004791591608E-3</c:v>
                </c:pt>
                <c:pt idx="6984">
                  <c:v>-5.4461337539757834E-3</c:v>
                </c:pt>
                <c:pt idx="6985">
                  <c:v>-5.6085674690682374E-3</c:v>
                </c:pt>
                <c:pt idx="6986">
                  <c:v>-5.7710016243945287E-3</c:v>
                </c:pt>
                <c:pt idx="6987">
                  <c:v>-5.9334362199126361E-3</c:v>
                </c:pt>
                <c:pt idx="6988">
                  <c:v>-6.0958712555805594E-3</c:v>
                </c:pt>
                <c:pt idx="6989">
                  <c:v>-6.2483067313563534E-3</c:v>
                </c:pt>
                <c:pt idx="6990">
                  <c:v>-6.3607426471980234E-3</c:v>
                </c:pt>
                <c:pt idx="6991">
                  <c:v>-6.4731790030635814E-3</c:v>
                </c:pt>
                <c:pt idx="6992">
                  <c:v>-6.5756157989109981E-3</c:v>
                </c:pt>
                <c:pt idx="6993">
                  <c:v>-6.6880530346982913E-3</c:v>
                </c:pt>
                <c:pt idx="6994">
                  <c:v>-6.7904907103835512E-3</c:v>
                </c:pt>
                <c:pt idx="6995">
                  <c:v>-6.9029288259247583E-3</c:v>
                </c:pt>
                <c:pt idx="6996">
                  <c:v>-7.0153673812799102E-3</c:v>
                </c:pt>
                <c:pt idx="6997">
                  <c:v>-7.1178063764069256E-3</c:v>
                </c:pt>
                <c:pt idx="6998">
                  <c:v>-7.2302458112639837E-3</c:v>
                </c:pt>
                <c:pt idx="6999">
                  <c:v>-7.3326856858089914E-3</c:v>
                </c:pt>
                <c:pt idx="7000">
                  <c:v>-7.4151259999999724E-3</c:v>
                </c:pt>
                <c:pt idx="7001">
                  <c:v>-7.4875667537950257E-3</c:v>
                </c:pt>
                <c:pt idx="7002">
                  <c:v>-7.5700079471520132E-3</c:v>
                </c:pt>
                <c:pt idx="7003">
                  <c:v>-7.6424495800290924E-3</c:v>
                </c:pt>
                <c:pt idx="7004">
                  <c:v>-7.7248916523841599E-3</c:v>
                </c:pt>
                <c:pt idx="7005">
                  <c:v>-7.7973341641752736E-3</c:v>
                </c:pt>
                <c:pt idx="7006">
                  <c:v>-7.8797771153604999E-3</c:v>
                </c:pt>
                <c:pt idx="7007">
                  <c:v>-7.952220505897686E-3</c:v>
                </c:pt>
                <c:pt idx="7008">
                  <c:v>-8.0346643357450068E-3</c:v>
                </c:pt>
                <c:pt idx="7009">
                  <c:v>-8.0971086048604313E-3</c:v>
                </c:pt>
                <c:pt idx="7010">
                  <c:v>-8.0795533132020595E-3</c:v>
                </c:pt>
                <c:pt idx="7011">
                  <c:v>-8.0719984607276508E-3</c:v>
                </c:pt>
                <c:pt idx="7012">
                  <c:v>-8.0544440473955259E-3</c:v>
                </c:pt>
                <c:pt idx="7013">
                  <c:v>-8.0368900731633726E-3</c:v>
                </c:pt>
                <c:pt idx="7014">
                  <c:v>-8.0293365379895572E-3</c:v>
                </c:pt>
                <c:pt idx="7015">
                  <c:v>-8.0117834418317289E-3</c:v>
                </c:pt>
                <c:pt idx="7016">
                  <c:v>-8.0042307846481808E-3</c:v>
                </c:pt>
                <c:pt idx="7017">
                  <c:v>-7.9866785663968414E-3</c:v>
                </c:pt>
                <c:pt idx="7018">
                  <c:v>-7.9691267870356953E-3</c:v>
                </c:pt>
                <c:pt idx="7019">
                  <c:v>-7.9415754465227504E-3</c:v>
                </c:pt>
                <c:pt idx="7020">
                  <c:v>-7.8440245448160029E-3</c:v>
                </c:pt>
                <c:pt idx="7021">
                  <c:v>-7.7464740818734999E-3</c:v>
                </c:pt>
                <c:pt idx="7022">
                  <c:v>-7.6489240576532464E-3</c:v>
                </c:pt>
                <c:pt idx="7023">
                  <c:v>-7.5413744721133571E-3</c:v>
                </c:pt>
                <c:pt idx="7024">
                  <c:v>-7.4438253252116808E-3</c:v>
                </c:pt>
                <c:pt idx="7025">
                  <c:v>-7.3462766169062332E-3</c:v>
                </c:pt>
                <c:pt idx="7026">
                  <c:v>-7.2487283471551782E-3</c:v>
                </c:pt>
                <c:pt idx="7027">
                  <c:v>-7.1511805159163444E-3</c:v>
                </c:pt>
                <c:pt idx="7028">
                  <c:v>-7.0536331231479208E-3</c:v>
                </c:pt>
                <c:pt idx="7029">
                  <c:v>-6.9360861688077769E-3</c:v>
                </c:pt>
                <c:pt idx="7030">
                  <c:v>-6.7785396528540313E-3</c:v>
                </c:pt>
                <c:pt idx="7031">
                  <c:v>-6.6209935752445824E-3</c:v>
                </c:pt>
                <c:pt idx="7032">
                  <c:v>-6.4534479359375924E-3</c:v>
                </c:pt>
                <c:pt idx="7033">
                  <c:v>-6.2959027348908981E-3</c:v>
                </c:pt>
                <c:pt idx="7034">
                  <c:v>-6.138357972062667E-3</c:v>
                </c:pt>
                <c:pt idx="7035">
                  <c:v>-5.9708136474107805E-3</c:v>
                </c:pt>
                <c:pt idx="7036">
                  <c:v>-5.81326976089332E-3</c:v>
                </c:pt>
                <c:pt idx="7037">
                  <c:v>-5.6557263124682464E-3</c:v>
                </c:pt>
                <c:pt idx="7038">
                  <c:v>-5.4981833020937565E-3</c:v>
                </c:pt>
                <c:pt idx="7039">
                  <c:v>-5.3306407297276787E-3</c:v>
                </c:pt>
                <c:pt idx="7040">
                  <c:v>-5.1630985953279593E-3</c:v>
                </c:pt>
                <c:pt idx="7041">
                  <c:v>-4.9855568988528423E-3</c:v>
                </c:pt>
                <c:pt idx="7042">
                  <c:v>-4.8180156402601575E-3</c:v>
                </c:pt>
                <c:pt idx="7043">
                  <c:v>-4.6404748195079766E-3</c:v>
                </c:pt>
                <c:pt idx="7044">
                  <c:v>-4.4729344365543634E-3</c:v>
                </c:pt>
                <c:pt idx="7045">
                  <c:v>-4.2953944913572423E-3</c:v>
                </c:pt>
                <c:pt idx="7046">
                  <c:v>-4.1278549838746634E-3</c:v>
                </c:pt>
                <c:pt idx="7047">
                  <c:v>-3.9503159140646671E-3</c:v>
                </c:pt>
                <c:pt idx="7048">
                  <c:v>-3.7827772818852488E-3</c:v>
                </c:pt>
                <c:pt idx="7049">
                  <c:v>-3.615239087294375E-3</c:v>
                </c:pt>
                <c:pt idx="7050">
                  <c:v>-3.4777013302499543E-3</c:v>
                </c:pt>
                <c:pt idx="7051">
                  <c:v>-3.3401640107102852E-3</c:v>
                </c:pt>
                <c:pt idx="7052">
                  <c:v>-3.2026271286331844E-3</c:v>
                </c:pt>
                <c:pt idx="7053">
                  <c:v>-3.0750906839767402E-3</c:v>
                </c:pt>
                <c:pt idx="7054">
                  <c:v>-2.9375546766989146E-3</c:v>
                </c:pt>
                <c:pt idx="7055">
                  <c:v>-2.8000191067577402E-3</c:v>
                </c:pt>
                <c:pt idx="7056">
                  <c:v>-2.6624839741112294E-3</c:v>
                </c:pt>
                <c:pt idx="7057">
                  <c:v>-2.5249492787174066E-3</c:v>
                </c:pt>
                <c:pt idx="7058">
                  <c:v>-2.3874150205341893E-3</c:v>
                </c:pt>
                <c:pt idx="7059">
                  <c:v>-2.2898811995197554E-3</c:v>
                </c:pt>
                <c:pt idx="7060">
                  <c:v>-2.2923478156320082E-3</c:v>
                </c:pt>
                <c:pt idx="7061">
                  <c:v>-2.2848148688289784E-3</c:v>
                </c:pt>
                <c:pt idx="7062">
                  <c:v>-2.2872823590686952E-3</c:v>
                </c:pt>
                <c:pt idx="7063">
                  <c:v>-2.2797502863091202E-3</c:v>
                </c:pt>
                <c:pt idx="7064">
                  <c:v>-2.2822186505082609E-3</c:v>
                </c:pt>
                <c:pt idx="7065">
                  <c:v>-2.2846874516242012E-3</c:v>
                </c:pt>
                <c:pt idx="7066">
                  <c:v>-2.2771566896149292E-3</c:v>
                </c:pt>
                <c:pt idx="7067">
                  <c:v>-2.2796263644385192E-3</c:v>
                </c:pt>
                <c:pt idx="7068">
                  <c:v>-2.272096476052865E-3</c:v>
                </c:pt>
                <c:pt idx="7069">
                  <c:v>-2.2845670244160043E-3</c:v>
                </c:pt>
                <c:pt idx="7070">
                  <c:v>-2.3070380094859792E-3</c:v>
                </c:pt>
                <c:pt idx="7071">
                  <c:v>-2.3295094312208164E-3</c:v>
                </c:pt>
                <c:pt idx="7072">
                  <c:v>-2.3519812895784792E-3</c:v>
                </c:pt>
                <c:pt idx="7073">
                  <c:v>-2.3744535845170171E-3</c:v>
                </c:pt>
                <c:pt idx="7074">
                  <c:v>-2.3969263159944465E-3</c:v>
                </c:pt>
                <c:pt idx="7075">
                  <c:v>-2.4193994839687627E-3</c:v>
                </c:pt>
                <c:pt idx="7076">
                  <c:v>-2.4418730883979845E-3</c:v>
                </c:pt>
                <c:pt idx="7077">
                  <c:v>-2.4643471292400687E-3</c:v>
                </c:pt>
                <c:pt idx="7078">
                  <c:v>-2.4868216064530546E-3</c:v>
                </c:pt>
                <c:pt idx="7079">
                  <c:v>-2.5292965199950612E-3</c:v>
                </c:pt>
                <c:pt idx="7080">
                  <c:v>-2.6017718698239573E-3</c:v>
                </c:pt>
                <c:pt idx="7081">
                  <c:v>-2.6642476558978588E-3</c:v>
                </c:pt>
                <c:pt idx="7082">
                  <c:v>-2.7367238781747108E-3</c:v>
                </c:pt>
                <c:pt idx="7083">
                  <c:v>-2.8092005366125452E-3</c:v>
                </c:pt>
                <c:pt idx="7084">
                  <c:v>-2.8816776311694214E-3</c:v>
                </c:pt>
                <c:pt idx="7085">
                  <c:v>-2.9541551618032513E-3</c:v>
                </c:pt>
                <c:pt idx="7086">
                  <c:v>-3.0266331284721252E-3</c:v>
                </c:pt>
                <c:pt idx="7087">
                  <c:v>-3.0991115311340025E-3</c:v>
                </c:pt>
                <c:pt idx="7088">
                  <c:v>-3.1715903697469797E-3</c:v>
                </c:pt>
                <c:pt idx="7089">
                  <c:v>-3.224069644268955E-3</c:v>
                </c:pt>
                <c:pt idx="7090">
                  <c:v>-3.2465493546580152E-3</c:v>
                </c:pt>
                <c:pt idx="7091">
                  <c:v>-3.259029500872165E-3</c:v>
                </c:pt>
                <c:pt idx="7092">
                  <c:v>-3.2815100828694241E-3</c:v>
                </c:pt>
                <c:pt idx="7093">
                  <c:v>-3.2939911006077127E-3</c:v>
                </c:pt>
                <c:pt idx="7094">
                  <c:v>-3.3164725540451301E-3</c:v>
                </c:pt>
                <c:pt idx="7095">
                  <c:v>-3.3289544431396871E-3</c:v>
                </c:pt>
                <c:pt idx="7096">
                  <c:v>-3.3514367678494552E-3</c:v>
                </c:pt>
                <c:pt idx="7097">
                  <c:v>-3.3639195281323676E-3</c:v>
                </c:pt>
                <c:pt idx="7098">
                  <c:v>-3.3764027239463479E-3</c:v>
                </c:pt>
                <c:pt idx="7099">
                  <c:v>-3.3988863552495982E-3</c:v>
                </c:pt>
                <c:pt idx="7100">
                  <c:v>-3.4213704220000052E-3</c:v>
                </c:pt>
                <c:pt idx="7101">
                  <c:v>-3.4438549241556093E-3</c:v>
                </c:pt>
                <c:pt idx="7102">
                  <c:v>-3.466339861674406E-3</c:v>
                </c:pt>
                <c:pt idx="7103">
                  <c:v>-3.4888252345144392E-3</c:v>
                </c:pt>
                <c:pt idx="7104">
                  <c:v>-3.5113110426337395E-3</c:v>
                </c:pt>
                <c:pt idx="7105">
                  <c:v>-3.5337972859902866E-3</c:v>
                </c:pt>
                <c:pt idx="7106">
                  <c:v>-3.5562839645420252E-3</c:v>
                </c:pt>
                <c:pt idx="7107">
                  <c:v>-3.5887710782471021E-3</c:v>
                </c:pt>
                <c:pt idx="7108">
                  <c:v>-3.6112586270633795E-3</c:v>
                </c:pt>
                <c:pt idx="7109">
                  <c:v>-3.6137466109490432E-3</c:v>
                </c:pt>
                <c:pt idx="7110">
                  <c:v>-3.6062350298619612E-3</c:v>
                </c:pt>
                <c:pt idx="7111">
                  <c:v>-3.5887238837602324E-3</c:v>
                </c:pt>
                <c:pt idx="7112">
                  <c:v>-3.5812131726018492E-3</c:v>
                </c:pt>
                <c:pt idx="7113">
                  <c:v>-3.5637028963447612E-3</c:v>
                </c:pt>
                <c:pt idx="7114">
                  <c:v>-3.546193054947105E-3</c:v>
                </c:pt>
                <c:pt idx="7115">
                  <c:v>-3.5386836483667556E-3</c:v>
                </c:pt>
                <c:pt idx="7116">
                  <c:v>-3.5211746765618419E-3</c:v>
                </c:pt>
                <c:pt idx="7117">
                  <c:v>-3.5136661394902227E-3</c:v>
                </c:pt>
                <c:pt idx="7118">
                  <c:v>-3.4961580371100382E-3</c:v>
                </c:pt>
                <c:pt idx="7119">
                  <c:v>-3.4886503693793212E-3</c:v>
                </c:pt>
                <c:pt idx="7120">
                  <c:v>-3.5011431362560012E-3</c:v>
                </c:pt>
                <c:pt idx="7121">
                  <c:v>-3.5136363376981092E-3</c:v>
                </c:pt>
                <c:pt idx="7122">
                  <c:v>-3.5261299736636682E-3</c:v>
                </c:pt>
                <c:pt idx="7123">
                  <c:v>-3.5386240441107452E-3</c:v>
                </c:pt>
                <c:pt idx="7124">
                  <c:v>-3.5411185489972476E-3</c:v>
                </c:pt>
                <c:pt idx="7125">
                  <c:v>-3.5536134882812051E-3</c:v>
                </c:pt>
                <c:pt idx="7126">
                  <c:v>-3.5661088619207289E-3</c:v>
                </c:pt>
                <c:pt idx="7127">
                  <c:v>-3.5786046698737532E-3</c:v>
                </c:pt>
                <c:pt idx="7128">
                  <c:v>-3.5911009120982995E-3</c:v>
                </c:pt>
                <c:pt idx="7129">
                  <c:v>-3.6035975885524061E-3</c:v>
                </c:pt>
                <c:pt idx="7130">
                  <c:v>-3.6160946991940232E-3</c:v>
                </c:pt>
                <c:pt idx="7131">
                  <c:v>-3.6385922439812397E-3</c:v>
                </c:pt>
                <c:pt idx="7132">
                  <c:v>-3.6510902228719649E-3</c:v>
                </c:pt>
                <c:pt idx="7133">
                  <c:v>-3.6635886358242888E-3</c:v>
                </c:pt>
                <c:pt idx="7134">
                  <c:v>-3.6860874827962416E-3</c:v>
                </c:pt>
                <c:pt idx="7135">
                  <c:v>-3.6985867637457578E-3</c:v>
                </c:pt>
                <c:pt idx="7136">
                  <c:v>-3.7210864786308855E-3</c:v>
                </c:pt>
                <c:pt idx="7137">
                  <c:v>-3.7335866274096816E-3</c:v>
                </c:pt>
                <c:pt idx="7138">
                  <c:v>-3.7560872100401051E-3</c:v>
                </c:pt>
                <c:pt idx="7139">
                  <c:v>-3.8085882264801696E-3</c:v>
                </c:pt>
                <c:pt idx="7140">
                  <c:v>-3.9310896766879856E-3</c:v>
                </c:pt>
                <c:pt idx="7141">
                  <c:v>-4.0635915606214157E-3</c:v>
                </c:pt>
                <c:pt idx="7142">
                  <c:v>-4.1860938782385714E-3</c:v>
                </c:pt>
                <c:pt idx="7143">
                  <c:v>-4.3185966294974065E-3</c:v>
                </c:pt>
                <c:pt idx="7144">
                  <c:v>-4.4410998143559737E-3</c:v>
                </c:pt>
                <c:pt idx="7145">
                  <c:v>-4.573603432772297E-3</c:v>
                </c:pt>
                <c:pt idx="7146">
                  <c:v>-4.6961074847043137E-3</c:v>
                </c:pt>
                <c:pt idx="7147">
                  <c:v>-4.8286119701100305E-3</c:v>
                </c:pt>
                <c:pt idx="7148">
                  <c:v>-4.9511168889476154E-3</c:v>
                </c:pt>
                <c:pt idx="7149">
                  <c:v>-5.0836222411749579E-3</c:v>
                </c:pt>
                <c:pt idx="7150">
                  <c:v>-5.2261280267499599E-3</c:v>
                </c:pt>
                <c:pt idx="7151">
                  <c:v>-5.35863424563085E-3</c:v>
                </c:pt>
                <c:pt idx="7152">
                  <c:v>-5.5011408977755924E-3</c:v>
                </c:pt>
                <c:pt idx="7153">
                  <c:v>-5.6436479831421856E-3</c:v>
                </c:pt>
                <c:pt idx="7154">
                  <c:v>-5.7761555016884814E-3</c:v>
                </c:pt>
                <c:pt idx="7155">
                  <c:v>-5.9186634533727848E-3</c:v>
                </c:pt>
                <c:pt idx="7156">
                  <c:v>-6.0611718381528013E-3</c:v>
                </c:pt>
                <c:pt idx="7157">
                  <c:v>-6.1936806559867719E-3</c:v>
                </c:pt>
                <c:pt idx="7158">
                  <c:v>-6.3361899068326323E-3</c:v>
                </c:pt>
                <c:pt idx="7159">
                  <c:v>-6.4686995906484031E-3</c:v>
                </c:pt>
                <c:pt idx="7160">
                  <c:v>-6.6012097073920488E-3</c:v>
                </c:pt>
                <c:pt idx="7161">
                  <c:v>-6.7237202570215914E-3</c:v>
                </c:pt>
                <c:pt idx="7162">
                  <c:v>-6.8562312394950531E-3</c:v>
                </c:pt>
                <c:pt idx="7163">
                  <c:v>-6.9787426547705906E-3</c:v>
                </c:pt>
                <c:pt idx="7164">
                  <c:v>-7.1012545028058538E-3</c:v>
                </c:pt>
                <c:pt idx="7165">
                  <c:v>-7.233766783559293E-3</c:v>
                </c:pt>
                <c:pt idx="7166">
                  <c:v>-7.3562794969886033E-3</c:v>
                </c:pt>
                <c:pt idx="7167">
                  <c:v>-7.4887926430519574E-3</c:v>
                </c:pt>
                <c:pt idx="7168">
                  <c:v>-7.611306221707248E-3</c:v>
                </c:pt>
                <c:pt idx="7169">
                  <c:v>-7.6938202329125734E-3</c:v>
                </c:pt>
                <c:pt idx="7170">
                  <c:v>-7.7163346766259688E-3</c:v>
                </c:pt>
                <c:pt idx="7171">
                  <c:v>-7.7288495528054033E-3</c:v>
                </c:pt>
                <c:pt idx="7172">
                  <c:v>-7.7513648614089001E-3</c:v>
                </c:pt>
                <c:pt idx="7173">
                  <c:v>-7.7638806023944814E-3</c:v>
                </c:pt>
                <c:pt idx="7174">
                  <c:v>-7.7863967757200994E-3</c:v>
                </c:pt>
                <c:pt idx="7175">
                  <c:v>-7.7989133813437935E-3</c:v>
                </c:pt>
                <c:pt idx="7176">
                  <c:v>-7.8114304192236092E-3</c:v>
                </c:pt>
                <c:pt idx="7177">
                  <c:v>-7.8339478893174712E-3</c:v>
                </c:pt>
                <c:pt idx="7178">
                  <c:v>-7.8464657915835751E-3</c:v>
                </c:pt>
                <c:pt idx="7179">
                  <c:v>-7.8089841259796604E-3</c:v>
                </c:pt>
                <c:pt idx="7180">
                  <c:v>-7.6815028924640035E-3</c:v>
                </c:pt>
                <c:pt idx="7181">
                  <c:v>-7.5440220909944889E-3</c:v>
                </c:pt>
                <c:pt idx="7182">
                  <c:v>-7.416541721529165E-3</c:v>
                </c:pt>
                <c:pt idx="7183">
                  <c:v>-7.2890617840260337E-3</c:v>
                </c:pt>
                <c:pt idx="7184">
                  <c:v>-7.1615822784429845E-3</c:v>
                </c:pt>
                <c:pt idx="7185">
                  <c:v>-7.0241032047382301E-3</c:v>
                </c:pt>
                <c:pt idx="7186">
                  <c:v>-6.8966245628696923E-3</c:v>
                </c:pt>
                <c:pt idx="7187">
                  <c:v>-6.7691463527954094E-3</c:v>
                </c:pt>
                <c:pt idx="7188">
                  <c:v>-6.6416685744733741E-3</c:v>
                </c:pt>
                <c:pt idx="7189">
                  <c:v>-6.4741912278615532E-3</c:v>
                </c:pt>
                <c:pt idx="7190">
                  <c:v>-6.2467143129180504E-3</c:v>
                </c:pt>
                <c:pt idx="7191">
                  <c:v>-6.0292378296007143E-3</c:v>
                </c:pt>
                <c:pt idx="7192">
                  <c:v>-5.8117617778677974E-3</c:v>
                </c:pt>
                <c:pt idx="7193">
                  <c:v>-5.5842861576770597E-3</c:v>
                </c:pt>
                <c:pt idx="7194">
                  <c:v>-5.3668109689867065E-3</c:v>
                </c:pt>
                <c:pt idx="7195">
                  <c:v>-5.1393362117547192E-3</c:v>
                </c:pt>
                <c:pt idx="7196">
                  <c:v>-4.9218618859391177E-3</c:v>
                </c:pt>
                <c:pt idx="7197">
                  <c:v>-4.7043879914977224E-3</c:v>
                </c:pt>
                <c:pt idx="7198">
                  <c:v>-4.4769145283887757E-3</c:v>
                </c:pt>
                <c:pt idx="7199">
                  <c:v>-4.2594414965702147E-3</c:v>
                </c:pt>
                <c:pt idx="7200">
                  <c:v>-4.0319688960000124E-3</c:v>
                </c:pt>
                <c:pt idx="7201">
                  <c:v>-3.8044967266362296E-3</c:v>
                </c:pt>
                <c:pt idx="7202">
                  <c:v>-3.5770249884368643E-3</c:v>
                </c:pt>
                <c:pt idx="7203">
                  <c:v>-3.3495536813598912E-3</c:v>
                </c:pt>
                <c:pt idx="7204">
                  <c:v>-3.1220828053633402E-3</c:v>
                </c:pt>
                <c:pt idx="7205">
                  <c:v>-2.8946123604052542E-3</c:v>
                </c:pt>
                <c:pt idx="7206">
                  <c:v>-2.6671423464436237E-3</c:v>
                </c:pt>
                <c:pt idx="7207">
                  <c:v>-2.439672763436429E-3</c:v>
                </c:pt>
                <c:pt idx="7208">
                  <c:v>-2.2122036113417791E-3</c:v>
                </c:pt>
                <c:pt idx="7209">
                  <c:v>-1.9747348901175965E-3</c:v>
                </c:pt>
                <c:pt idx="7210">
                  <c:v>-1.7472665997219641E-3</c:v>
                </c:pt>
                <c:pt idx="7211">
                  <c:v>-1.5097987401128388E-3</c:v>
                </c:pt>
                <c:pt idx="7212">
                  <c:v>-1.2723313112482381E-3</c:v>
                </c:pt>
                <c:pt idx="7213">
                  <c:v>-1.0448643130861746E-3</c:v>
                </c:pt>
                <c:pt idx="7214">
                  <c:v>-8.0739774558467024E-4</c:v>
                </c:pt>
                <c:pt idx="7215">
                  <c:v>-5.7993160870173713E-4</c:v>
                </c:pt>
                <c:pt idx="7216">
                  <c:v>-3.4246590239536689E-4</c:v>
                </c:pt>
                <c:pt idx="7217">
                  <c:v>-1.0500062662363665E-4</c:v>
                </c:pt>
                <c:pt idx="7218">
                  <c:v>1.2246421865552801E-4</c:v>
                </c:pt>
                <c:pt idx="7219">
                  <c:v>2.6992863348407342E-4</c:v>
                </c:pt>
                <c:pt idx="7220">
                  <c:v>3.1739261790397815E-4</c:v>
                </c:pt>
                <c:pt idx="7221">
                  <c:v>3.6485617195725442E-4</c:v>
                </c:pt>
                <c:pt idx="7222">
                  <c:v>4.0231929568593233E-4</c:v>
                </c:pt>
                <c:pt idx="7223">
                  <c:v>4.4978198913189792E-4</c:v>
                </c:pt>
                <c:pt idx="7224">
                  <c:v>4.9724425233722022E-4</c:v>
                </c:pt>
                <c:pt idx="7225">
                  <c:v>5.3470608534375574E-4</c:v>
                </c:pt>
                <c:pt idx="7226">
                  <c:v>5.8216748819367491E-4</c:v>
                </c:pt>
                <c:pt idx="7227">
                  <c:v>6.2962846092884384E-4</c:v>
                </c:pt>
                <c:pt idx="7228">
                  <c:v>6.670890035912801E-4</c:v>
                </c:pt>
                <c:pt idx="7229">
                  <c:v>6.9454911622305205E-4</c:v>
                </c:pt>
                <c:pt idx="7230">
                  <c:v>6.9200879886602512E-4</c:v>
                </c:pt>
                <c:pt idx="7231">
                  <c:v>6.9946805156223969E-4</c:v>
                </c:pt>
                <c:pt idx="7232">
                  <c:v>6.9692687435366722E-4</c:v>
                </c:pt>
                <c:pt idx="7233">
                  <c:v>6.9438526728233185E-4</c:v>
                </c:pt>
                <c:pt idx="7234">
                  <c:v>7.0184323039019093E-4</c:v>
                </c:pt>
                <c:pt idx="7235">
                  <c:v>6.9930076371921735E-4</c:v>
                </c:pt>
                <c:pt idx="7236">
                  <c:v>7.0675786731153078E-4</c:v>
                </c:pt>
                <c:pt idx="7237">
                  <c:v>7.0421454120897845E-4</c:v>
                </c:pt>
                <c:pt idx="7238">
                  <c:v>7.0167078545349917E-4</c:v>
                </c:pt>
                <c:pt idx="7239">
                  <c:v>6.8912660008719226E-4</c:v>
                </c:pt>
                <c:pt idx="7240">
                  <c:v>6.4658198515202302E-4</c:v>
                </c:pt>
                <c:pt idx="7241">
                  <c:v>6.0403694068997759E-4</c:v>
                </c:pt>
                <c:pt idx="7242">
                  <c:v>5.6149146674302661E-4</c:v>
                </c:pt>
                <c:pt idx="7243">
                  <c:v>5.1894556335322012E-4</c:v>
                </c:pt>
                <c:pt idx="7244">
                  <c:v>4.7639923056245001E-4</c:v>
                </c:pt>
                <c:pt idx="7245">
                  <c:v>4.3385246841276895E-4</c:v>
                </c:pt>
                <c:pt idx="7246">
                  <c:v>3.9130527694614331E-4</c:v>
                </c:pt>
                <c:pt idx="7247">
                  <c:v>3.5875765620455415E-4</c:v>
                </c:pt>
                <c:pt idx="7248">
                  <c:v>3.1620960622999727E-4</c:v>
                </c:pt>
                <c:pt idx="7249">
                  <c:v>2.9366112706449892E-4</c:v>
                </c:pt>
                <c:pt idx="7250">
                  <c:v>2.8111221875001813E-4</c:v>
                </c:pt>
                <c:pt idx="7251">
                  <c:v>2.7856288132854811E-4</c:v>
                </c:pt>
                <c:pt idx="7252">
                  <c:v>2.7601311484204861E-4</c:v>
                </c:pt>
                <c:pt idx="7253">
                  <c:v>2.7346291933247335E-4</c:v>
                </c:pt>
                <c:pt idx="7254">
                  <c:v>2.6091229484190553E-4</c:v>
                </c:pt>
                <c:pt idx="7255">
                  <c:v>2.5836124141226401E-4</c:v>
                </c:pt>
                <c:pt idx="7256">
                  <c:v>2.5580975908559784E-4</c:v>
                </c:pt>
                <c:pt idx="7257">
                  <c:v>2.532578479038094E-4</c:v>
                </c:pt>
                <c:pt idx="7258">
                  <c:v>2.5070550790901036E-4</c:v>
                </c:pt>
                <c:pt idx="7259">
                  <c:v>2.38152739143046E-4</c:v>
                </c:pt>
                <c:pt idx="7260">
                  <c:v>2.2559954164802498E-4</c:v>
                </c:pt>
                <c:pt idx="7261">
                  <c:v>2.1304591546586477E-4</c:v>
                </c:pt>
                <c:pt idx="7262">
                  <c:v>2.1049186063854141E-4</c:v>
                </c:pt>
                <c:pt idx="7263">
                  <c:v>1.9793737720808066E-4</c:v>
                </c:pt>
                <c:pt idx="7264">
                  <c:v>1.8538246521648816E-4</c:v>
                </c:pt>
                <c:pt idx="7265">
                  <c:v>1.7282712470578779E-4</c:v>
                </c:pt>
                <c:pt idx="7266">
                  <c:v>1.6027135571786228E-4</c:v>
                </c:pt>
                <c:pt idx="7267">
                  <c:v>1.4771515829473125E-4</c:v>
                </c:pt>
                <c:pt idx="7268">
                  <c:v>1.4515853247837484E-4</c:v>
                </c:pt>
                <c:pt idx="7269">
                  <c:v>1.2260147831080761E-4</c:v>
                </c:pt>
                <c:pt idx="7270">
                  <c:v>9.0043995834010568E-5</c:v>
                </c:pt>
                <c:pt idx="7271">
                  <c:v>5.7486085090014304E-5</c:v>
                </c:pt>
                <c:pt idx="7272">
                  <c:v>3.4927746120683398E-5</c:v>
                </c:pt>
                <c:pt idx="7273">
                  <c:v>2.3689789681869034E-6</c:v>
                </c:pt>
                <c:pt idx="7274">
                  <c:v>-3.0190216325637475E-5</c:v>
                </c:pt>
                <c:pt idx="7275">
                  <c:v>-5.2749839718757574E-5</c:v>
                </c:pt>
                <c:pt idx="7276">
                  <c:v>-8.5309891169172669E-5</c:v>
                </c:pt>
                <c:pt idx="7277">
                  <c:v>-1.1787037063487719E-4</c:v>
                </c:pt>
                <c:pt idx="7278">
                  <c:v>-1.4043127807392201E-4</c:v>
                </c:pt>
                <c:pt idx="7279">
                  <c:v>-1.9299261344424363E-4</c:v>
                </c:pt>
                <c:pt idx="7280">
                  <c:v>-2.455543767039825E-4</c:v>
                </c:pt>
                <c:pt idx="7281">
                  <c:v>-3.0811656781104768E-4</c:v>
                </c:pt>
                <c:pt idx="7282">
                  <c:v>-3.706791867235141E-4</c:v>
                </c:pt>
                <c:pt idx="7283">
                  <c:v>-4.2324223339932233E-4</c:v>
                </c:pt>
                <c:pt idx="7284">
                  <c:v>-4.8580570779660487E-4</c:v>
                </c:pt>
                <c:pt idx="7285">
                  <c:v>-5.4836960987323475E-4</c:v>
                </c:pt>
                <c:pt idx="7286">
                  <c:v>-6.1093393958731141E-4</c:v>
                </c:pt>
                <c:pt idx="7287">
                  <c:v>-6.6349869689683017E-4</c:v>
                </c:pt>
                <c:pt idx="7288">
                  <c:v>-7.2606388175971992E-4</c:v>
                </c:pt>
                <c:pt idx="7289">
                  <c:v>-7.98629494134095E-4</c:v>
                </c:pt>
                <c:pt idx="7290">
                  <c:v>-8.7119553397796564E-4</c:v>
                </c:pt>
                <c:pt idx="7291">
                  <c:v>-9.5376200124933205E-4</c:v>
                </c:pt>
                <c:pt idx="7292">
                  <c:v>-1.026328895906176E-3</c:v>
                </c:pt>
                <c:pt idx="7293">
                  <c:v>-1.1088962179064688E-3</c:v>
                </c:pt>
                <c:pt idx="7294">
                  <c:v>-1.1914639672083501E-3</c:v>
                </c:pt>
                <c:pt idx="7295">
                  <c:v>-1.264032143769753E-3</c:v>
                </c:pt>
                <c:pt idx="7296">
                  <c:v>-1.3466007475486381E-3</c:v>
                </c:pt>
                <c:pt idx="7297">
                  <c:v>-1.419169778503121E-3</c:v>
                </c:pt>
                <c:pt idx="7298">
                  <c:v>-1.5017392365911653E-3</c:v>
                </c:pt>
                <c:pt idx="7299">
                  <c:v>-1.5643091217707884E-3</c:v>
                </c:pt>
                <c:pt idx="7300">
                  <c:v>-1.6268794340000105E-3</c:v>
                </c:pt>
                <c:pt idx="7301">
                  <c:v>-1.6894501732368117E-3</c:v>
                </c:pt>
                <c:pt idx="7302">
                  <c:v>-1.7420213394392101E-3</c:v>
                </c:pt>
                <c:pt idx="7303">
                  <c:v>-1.8045929325652518E-3</c:v>
                </c:pt>
                <c:pt idx="7304">
                  <c:v>-1.8671649525729139E-3</c:v>
                </c:pt>
                <c:pt idx="7305">
                  <c:v>-1.9297373994202705E-3</c:v>
                </c:pt>
                <c:pt idx="7306">
                  <c:v>-1.9823102730652364E-3</c:v>
                </c:pt>
                <c:pt idx="7307">
                  <c:v>-2.0448835734658832E-3</c:v>
                </c:pt>
                <c:pt idx="7308">
                  <c:v>-2.1074573005801802E-3</c:v>
                </c:pt>
                <c:pt idx="7309">
                  <c:v>-2.1500314543662197E-3</c:v>
                </c:pt>
                <c:pt idx="7310">
                  <c:v>-2.1926060347819409E-3</c:v>
                </c:pt>
                <c:pt idx="7311">
                  <c:v>-2.2351810417854676E-3</c:v>
                </c:pt>
                <c:pt idx="7312">
                  <c:v>-2.2777564753346251E-3</c:v>
                </c:pt>
                <c:pt idx="7313">
                  <c:v>-2.3203323353875979E-3</c:v>
                </c:pt>
                <c:pt idx="7314">
                  <c:v>-2.3629086219022488E-3</c:v>
                </c:pt>
                <c:pt idx="7315">
                  <c:v>-2.4054853348367544E-3</c:v>
                </c:pt>
                <c:pt idx="7316">
                  <c:v>-2.4480624741489987E-3</c:v>
                </c:pt>
                <c:pt idx="7317">
                  <c:v>-2.490640039797043E-3</c:v>
                </c:pt>
                <c:pt idx="7318">
                  <c:v>-2.5232180317388553E-3</c:v>
                </c:pt>
                <c:pt idx="7319">
                  <c:v>-2.5857964499325578E-3</c:v>
                </c:pt>
                <c:pt idx="7320">
                  <c:v>-2.6483752943359954E-3</c:v>
                </c:pt>
                <c:pt idx="7321">
                  <c:v>-2.7109545649073598E-3</c:v>
                </c:pt>
                <c:pt idx="7322">
                  <c:v>-2.7835342616045066E-3</c:v>
                </c:pt>
                <c:pt idx="7323">
                  <c:v>-2.8461143843854812E-3</c:v>
                </c:pt>
                <c:pt idx="7324">
                  <c:v>-2.9086949332084444E-3</c:v>
                </c:pt>
                <c:pt idx="7325">
                  <c:v>-2.9812759080312112E-3</c:v>
                </c:pt>
                <c:pt idx="7326">
                  <c:v>-3.0438573088119587E-3</c:v>
                </c:pt>
                <c:pt idx="7327">
                  <c:v>-3.1064391355085648E-3</c:v>
                </c:pt>
                <c:pt idx="7328">
                  <c:v>-3.1790213880790912E-3</c:v>
                </c:pt>
                <c:pt idx="7329">
                  <c:v>-3.2316040664815888E-3</c:v>
                </c:pt>
                <c:pt idx="7330">
                  <c:v>-3.284187170674024E-3</c:v>
                </c:pt>
                <c:pt idx="7331">
                  <c:v>-3.3267707006143952E-3</c:v>
                </c:pt>
                <c:pt idx="7332">
                  <c:v>-3.3793546562607452E-3</c:v>
                </c:pt>
                <c:pt idx="7333">
                  <c:v>-3.4219390375710883E-3</c:v>
                </c:pt>
                <c:pt idx="7334">
                  <c:v>-3.4745238445034105E-3</c:v>
                </c:pt>
                <c:pt idx="7335">
                  <c:v>-3.5171090770157632E-3</c:v>
                </c:pt>
                <c:pt idx="7336">
                  <c:v>-3.5696947350660957E-3</c:v>
                </c:pt>
                <c:pt idx="7337">
                  <c:v>-3.612280818612501E-3</c:v>
                </c:pt>
                <c:pt idx="7338">
                  <c:v>-3.664867327612952E-3</c:v>
                </c:pt>
                <c:pt idx="7339">
                  <c:v>-3.7374542620254598E-3</c:v>
                </c:pt>
                <c:pt idx="7340">
                  <c:v>-3.8300416218079452E-3</c:v>
                </c:pt>
                <c:pt idx="7341">
                  <c:v>-3.932629406918603E-3</c:v>
                </c:pt>
                <c:pt idx="7342">
                  <c:v>-4.0252176173153353E-3</c:v>
                </c:pt>
                <c:pt idx="7343">
                  <c:v>-4.1278062529561755E-3</c:v>
                </c:pt>
                <c:pt idx="7344">
                  <c:v>-4.2203953137991924E-3</c:v>
                </c:pt>
                <c:pt idx="7345">
                  <c:v>-4.3129847998022441E-3</c:v>
                </c:pt>
                <c:pt idx="7346">
                  <c:v>-4.4155747109234714E-3</c:v>
                </c:pt>
                <c:pt idx="7347">
                  <c:v>-4.5081650471208712E-3</c:v>
                </c:pt>
                <c:pt idx="7348">
                  <c:v>-4.6107558083523792E-3</c:v>
                </c:pt>
                <c:pt idx="7349">
                  <c:v>-4.6733469945761559E-3</c:v>
                </c:pt>
                <c:pt idx="7350">
                  <c:v>-4.705938605749943E-3</c:v>
                </c:pt>
                <c:pt idx="7351">
                  <c:v>-4.7485306418320614E-3</c:v>
                </c:pt>
                <c:pt idx="7352">
                  <c:v>-4.7911231027804183E-3</c:v>
                </c:pt>
                <c:pt idx="7353">
                  <c:v>-4.8337159885529501E-3</c:v>
                </c:pt>
                <c:pt idx="7354">
                  <c:v>-4.8763092991077608E-3</c:v>
                </c:pt>
                <c:pt idx="7355">
                  <c:v>-4.9189030344027338E-3</c:v>
                </c:pt>
                <c:pt idx="7356">
                  <c:v>-4.9614971943960562E-3</c:v>
                </c:pt>
                <c:pt idx="7357">
                  <c:v>-5.0040917790455663E-3</c:v>
                </c:pt>
                <c:pt idx="7358">
                  <c:v>-5.0466867883094523E-3</c:v>
                </c:pt>
                <c:pt idx="7359">
                  <c:v>-5.0692822221455724E-3</c:v>
                </c:pt>
                <c:pt idx="7360">
                  <c:v>-5.0918780805120495E-3</c:v>
                </c:pt>
                <c:pt idx="7361">
                  <c:v>-5.1144743633667845E-3</c:v>
                </c:pt>
                <c:pt idx="7362">
                  <c:v>-5.1370710706678535E-3</c:v>
                </c:pt>
                <c:pt idx="7363">
                  <c:v>-5.1596682023733378E-3</c:v>
                </c:pt>
                <c:pt idx="7364">
                  <c:v>-5.1922657584410892E-3</c:v>
                </c:pt>
                <c:pt idx="7365">
                  <c:v>-5.2148637388292124E-3</c:v>
                </c:pt>
                <c:pt idx="7366">
                  <c:v>-5.2374621434957934E-3</c:v>
                </c:pt>
                <c:pt idx="7367">
                  <c:v>-5.2600609723987314E-3</c:v>
                </c:pt>
                <c:pt idx="7368">
                  <c:v>-5.2826602254960634E-3</c:v>
                </c:pt>
                <c:pt idx="7369">
                  <c:v>-5.2152599027458536E-3</c:v>
                </c:pt>
                <c:pt idx="7370">
                  <c:v>-5.0978600041059804E-3</c:v>
                </c:pt>
                <c:pt idx="7371">
                  <c:v>-4.980460529534647E-3</c:v>
                </c:pt>
                <c:pt idx="7372">
                  <c:v>-4.8630614789896831E-3</c:v>
                </c:pt>
                <c:pt idx="7373">
                  <c:v>-4.7456628524292525E-3</c:v>
                </c:pt>
                <c:pt idx="7374">
                  <c:v>-4.6282646498112812E-3</c:v>
                </c:pt>
                <c:pt idx="7375">
                  <c:v>-4.5108668710937827E-3</c:v>
                </c:pt>
                <c:pt idx="7376">
                  <c:v>-4.3934695162347924E-3</c:v>
                </c:pt>
                <c:pt idx="7377">
                  <c:v>-4.2760725851923326E-3</c:v>
                </c:pt>
                <c:pt idx="7378">
                  <c:v>-4.1586760779242782E-3</c:v>
                </c:pt>
                <c:pt idx="7379">
                  <c:v>-4.0212799943888577E-3</c:v>
                </c:pt>
                <c:pt idx="7380">
                  <c:v>-3.8838843345439852E-3</c:v>
                </c:pt>
                <c:pt idx="7381">
                  <c:v>-3.7364890983476893E-3</c:v>
                </c:pt>
                <c:pt idx="7382">
                  <c:v>-3.5990942857579422E-3</c:v>
                </c:pt>
                <c:pt idx="7383">
                  <c:v>-3.4516998967327752E-3</c:v>
                </c:pt>
                <c:pt idx="7384">
                  <c:v>-3.3143059312301941E-3</c:v>
                </c:pt>
                <c:pt idx="7385">
                  <c:v>-3.1669123892082152E-3</c:v>
                </c:pt>
                <c:pt idx="7386">
                  <c:v>-3.0295192706249084E-3</c:v>
                </c:pt>
                <c:pt idx="7387">
                  <c:v>-2.8821265754381841E-3</c:v>
                </c:pt>
                <c:pt idx="7388">
                  <c:v>-2.7447343036061636E-3</c:v>
                </c:pt>
                <c:pt idx="7389">
                  <c:v>-2.5973424550867485E-3</c:v>
                </c:pt>
                <c:pt idx="7390">
                  <c:v>-2.4499510298380271E-3</c:v>
                </c:pt>
                <c:pt idx="7391">
                  <c:v>-2.3025600278179892E-3</c:v>
                </c:pt>
                <c:pt idx="7392">
                  <c:v>-2.1551694489845953E-3</c:v>
                </c:pt>
                <c:pt idx="7393">
                  <c:v>-2.0077792932958471E-3</c:v>
                </c:pt>
                <c:pt idx="7394">
                  <c:v>-1.8603895607099512E-3</c:v>
                </c:pt>
                <c:pt idx="7395">
                  <c:v>-1.7130002511847042E-3</c:v>
                </c:pt>
                <c:pt idx="7396">
                  <c:v>-1.565611364678237E-3</c:v>
                </c:pt>
                <c:pt idx="7397">
                  <c:v>-1.4182229011485224E-3</c:v>
                </c:pt>
                <c:pt idx="7398">
                  <c:v>-1.2708348605535741E-3</c:v>
                </c:pt>
                <c:pt idx="7399">
                  <c:v>-1.1234472428513801E-3</c:v>
                </c:pt>
                <c:pt idx="7400">
                  <c:v>-9.9606004799999547E-4</c:v>
                </c:pt>
                <c:pt idx="7401">
                  <c:v>-8.586732759573799E-4</c:v>
                </c:pt>
                <c:pt idx="7402">
                  <c:v>-7.212869266816081E-4</c:v>
                </c:pt>
                <c:pt idx="7403">
                  <c:v>-5.8390100013064404E-4</c:v>
                </c:pt>
                <c:pt idx="7404">
                  <c:v>-4.4651549626251175E-4</c:v>
                </c:pt>
                <c:pt idx="7405">
                  <c:v>-3.0913041503527678E-4</c:v>
                </c:pt>
                <c:pt idx="7406">
                  <c:v>-1.8174575640683883E-4</c:v>
                </c:pt>
                <c:pt idx="7407">
                  <c:v>-4.4361520335295892E-5</c:v>
                </c:pt>
                <c:pt idx="7408">
                  <c:v>9.3022293221390532E-5</c:v>
                </c:pt>
                <c:pt idx="7409">
                  <c:v>1.6040568430519955E-4</c:v>
                </c:pt>
                <c:pt idx="7410">
                  <c:v>1.8778865295801672E-4</c:v>
                </c:pt>
                <c:pt idx="7411">
                  <c:v>2.2517119922197001E-4</c:v>
                </c:pt>
                <c:pt idx="7412">
                  <c:v>2.5255332313897823E-4</c:v>
                </c:pt>
                <c:pt idx="7413">
                  <c:v>2.7993502475101827E-4</c:v>
                </c:pt>
                <c:pt idx="7414">
                  <c:v>3.1731630410012117E-4</c:v>
                </c:pt>
                <c:pt idx="7415">
                  <c:v>3.4469716122828776E-4</c:v>
                </c:pt>
                <c:pt idx="7416">
                  <c:v>3.8207759617742251E-4</c:v>
                </c:pt>
                <c:pt idx="7417">
                  <c:v>4.0945760898955508E-4</c:v>
                </c:pt>
                <c:pt idx="7418">
                  <c:v>4.4683719970672902E-4</c:v>
                </c:pt>
                <c:pt idx="7419">
                  <c:v>4.5421636837087326E-4</c:v>
                </c:pt>
                <c:pt idx="7420">
                  <c:v>4.5159511502398963E-4</c:v>
                </c:pt>
                <c:pt idx="7421">
                  <c:v>4.5897343970804921E-4</c:v>
                </c:pt>
                <c:pt idx="7422">
                  <c:v>4.5635134246516476E-4</c:v>
                </c:pt>
                <c:pt idx="7423">
                  <c:v>4.5372882333710924E-4</c:v>
                </c:pt>
                <c:pt idx="7424">
                  <c:v>4.6110588236597527E-4</c:v>
                </c:pt>
                <c:pt idx="7425">
                  <c:v>4.5848251959379721E-4</c:v>
                </c:pt>
                <c:pt idx="7426">
                  <c:v>4.6585873506246883E-4</c:v>
                </c:pt>
                <c:pt idx="7427">
                  <c:v>4.6323452881402813E-4</c:v>
                </c:pt>
                <c:pt idx="7428">
                  <c:v>4.6060990089050419E-4</c:v>
                </c:pt>
                <c:pt idx="7429">
                  <c:v>4.679848513338442E-4</c:v>
                </c:pt>
                <c:pt idx="7430">
                  <c:v>4.6535938018604783E-4</c:v>
                </c:pt>
                <c:pt idx="7431">
                  <c:v>4.7273348748905208E-4</c:v>
                </c:pt>
                <c:pt idx="7432">
                  <c:v>4.7010717328486046E-4</c:v>
                </c:pt>
                <c:pt idx="7433">
                  <c:v>4.6748043761549147E-4</c:v>
                </c:pt>
                <c:pt idx="7434">
                  <c:v>4.7485328052296642E-4</c:v>
                </c:pt>
                <c:pt idx="7435">
                  <c:v>4.7222570204924513E-4</c:v>
                </c:pt>
                <c:pt idx="7436">
                  <c:v>4.6959770223631433E-4</c:v>
                </c:pt>
                <c:pt idx="7437">
                  <c:v>4.7696928112614715E-4</c:v>
                </c:pt>
                <c:pt idx="7438">
                  <c:v>4.7434043876073994E-4</c:v>
                </c:pt>
                <c:pt idx="7439">
                  <c:v>4.5171117518200127E-4</c:v>
                </c:pt>
                <c:pt idx="7440">
                  <c:v>4.2908149043205412E-4</c:v>
                </c:pt>
                <c:pt idx="7441">
                  <c:v>3.9645138455277409E-4</c:v>
                </c:pt>
                <c:pt idx="7442">
                  <c:v>3.6382085758626854E-4</c:v>
                </c:pt>
                <c:pt idx="7443">
                  <c:v>3.4118990957440759E-4</c:v>
                </c:pt>
                <c:pt idx="7444">
                  <c:v>3.0855854055927986E-4</c:v>
                </c:pt>
                <c:pt idx="7445">
                  <c:v>2.7592675058277422E-4</c:v>
                </c:pt>
                <c:pt idx="7446">
                  <c:v>2.5329453968694904E-4</c:v>
                </c:pt>
                <c:pt idx="7447">
                  <c:v>2.2066190791375612E-4</c:v>
                </c:pt>
                <c:pt idx="7448">
                  <c:v>1.8802885530522386E-4</c:v>
                </c:pt>
                <c:pt idx="7449">
                  <c:v>1.8539538190326469E-4</c:v>
                </c:pt>
                <c:pt idx="7450">
                  <c:v>1.7276148775000061E-4</c:v>
                </c:pt>
                <c:pt idx="7451">
                  <c:v>1.7012717288733561E-4</c:v>
                </c:pt>
                <c:pt idx="7452">
                  <c:v>1.6749243735722521E-4</c:v>
                </c:pt>
                <c:pt idx="7453">
                  <c:v>1.6485728120169244E-4</c:v>
                </c:pt>
                <c:pt idx="7454">
                  <c:v>1.5222170446269238E-4</c:v>
                </c:pt>
                <c:pt idx="7455">
                  <c:v>1.4958570718229361E-4</c:v>
                </c:pt>
                <c:pt idx="7456">
                  <c:v>1.4694928940239826E-4</c:v>
                </c:pt>
                <c:pt idx="7457">
                  <c:v>1.443124511650018E-4</c:v>
                </c:pt>
                <c:pt idx="7458">
                  <c:v>1.4167519251218183E-4</c:v>
                </c:pt>
                <c:pt idx="7459">
                  <c:v>1.1903751348588321E-4</c:v>
                </c:pt>
                <c:pt idx="7460">
                  <c:v>9.6399414128006745E-5</c:v>
                </c:pt>
                <c:pt idx="7461">
                  <c:v>7.3760894480662647E-5</c:v>
                </c:pt>
                <c:pt idx="7462">
                  <c:v>5.1121954585731113E-5</c:v>
                </c:pt>
                <c:pt idx="7463">
                  <c:v>2.8482594485290838E-5</c:v>
                </c:pt>
                <c:pt idx="7464">
                  <c:v>5.8428142212796403E-6</c:v>
                </c:pt>
                <c:pt idx="7465">
                  <c:v>-1.6797386164252405E-5</c:v>
                </c:pt>
                <c:pt idx="7466">
                  <c:v>-3.9438006629394561E-5</c:v>
                </c:pt>
                <c:pt idx="7467">
                  <c:v>-7.2079047132079014E-5</c:v>
                </c:pt>
                <c:pt idx="7468">
                  <c:v>-9.4720507630431032E-5</c:v>
                </c:pt>
                <c:pt idx="7469">
                  <c:v>-1.2736238808241926E-4</c:v>
                </c:pt>
                <c:pt idx="7470">
                  <c:v>-1.6000468844598722E-4</c:v>
                </c:pt>
                <c:pt idx="7471">
                  <c:v>-1.9264740867922073E-4</c:v>
                </c:pt>
                <c:pt idx="7472">
                  <c:v>-2.2529054874009802E-4</c:v>
                </c:pt>
                <c:pt idx="7473">
                  <c:v>-2.6793410858663941E-4</c:v>
                </c:pt>
                <c:pt idx="7474">
                  <c:v>-3.0057808817682437E-4</c:v>
                </c:pt>
                <c:pt idx="7475">
                  <c:v>-3.3322248746872645E-4</c:v>
                </c:pt>
                <c:pt idx="7476">
                  <c:v>-3.7586730642036412E-4</c:v>
                </c:pt>
                <c:pt idx="7477">
                  <c:v>-4.0851254498966433E-4</c:v>
                </c:pt>
                <c:pt idx="7478">
                  <c:v>-4.4115820313472831E-4</c:v>
                </c:pt>
                <c:pt idx="7479">
                  <c:v>-5.2380428081347675E-4</c:v>
                </c:pt>
                <c:pt idx="7480">
                  <c:v>-6.1645077798397341E-4</c:v>
                </c:pt>
                <c:pt idx="7481">
                  <c:v>-6.9909769460424498E-4</c:v>
                </c:pt>
                <c:pt idx="7482">
                  <c:v>-7.9174503063228832E-4</c:v>
                </c:pt>
                <c:pt idx="7483">
                  <c:v>-8.8439278602617244E-4</c:v>
                </c:pt>
                <c:pt idx="7484">
                  <c:v>-9.7704096074378161E-4</c:v>
                </c:pt>
                <c:pt idx="7485">
                  <c:v>-1.0596895547432333E-3</c:v>
                </c:pt>
                <c:pt idx="7486">
                  <c:v>-1.1523385679825049E-3</c:v>
                </c:pt>
                <c:pt idx="7487">
                  <c:v>-1.2449880004196401E-3</c:v>
                </c:pt>
                <c:pt idx="7488">
                  <c:v>-1.3376378520125465E-3</c:v>
                </c:pt>
                <c:pt idx="7489">
                  <c:v>-1.4602881227193199E-3</c:v>
                </c:pt>
                <c:pt idx="7490">
                  <c:v>-1.592938812497974E-3</c:v>
                </c:pt>
                <c:pt idx="7491">
                  <c:v>-1.7255899213065432E-3</c:v>
                </c:pt>
                <c:pt idx="7492">
                  <c:v>-1.8582414491029671E-3</c:v>
                </c:pt>
                <c:pt idx="7493">
                  <c:v>-1.9908933958452681E-3</c:v>
                </c:pt>
                <c:pt idx="7494">
                  <c:v>-2.123545761491537E-3</c:v>
                </c:pt>
                <c:pt idx="7495">
                  <c:v>-2.2561985459997411E-3</c:v>
                </c:pt>
                <c:pt idx="7496">
                  <c:v>-2.3888517493278329E-3</c:v>
                </c:pt>
                <c:pt idx="7497">
                  <c:v>-2.5215053714339212E-3</c:v>
                </c:pt>
                <c:pt idx="7498">
                  <c:v>-2.6541594122759652E-3</c:v>
                </c:pt>
                <c:pt idx="7499">
                  <c:v>-2.9368138718119784E-3</c:v>
                </c:pt>
                <c:pt idx="7500">
                  <c:v>-3.2494687500000015E-3</c:v>
                </c:pt>
                <c:pt idx="7501">
                  <c:v>-3.5621240467980132E-3</c:v>
                </c:pt>
                <c:pt idx="7502">
                  <c:v>-3.8647797621640377E-3</c:v>
                </c:pt>
                <c:pt idx="7503">
                  <c:v>-4.1774358960560845E-3</c:v>
                </c:pt>
                <c:pt idx="7504">
                  <c:v>-4.4900924484321718E-3</c:v>
                </c:pt>
                <c:pt idx="7505">
                  <c:v>-4.8027494192502424E-3</c:v>
                </c:pt>
                <c:pt idx="7506">
                  <c:v>-5.1154068084684045E-3</c:v>
                </c:pt>
                <c:pt idx="7507">
                  <c:v>-5.4180646160447024E-3</c:v>
                </c:pt>
                <c:pt idx="7508">
                  <c:v>-5.7307228419369903E-3</c:v>
                </c:pt>
                <c:pt idx="7509">
                  <c:v>-5.9633814861034546E-3</c:v>
                </c:pt>
                <c:pt idx="7510">
                  <c:v>-6.1860405485019421E-3</c:v>
                </c:pt>
                <c:pt idx="7511">
                  <c:v>-6.3987000290905982E-3</c:v>
                </c:pt>
                <c:pt idx="7512">
                  <c:v>-6.6213599278274185E-3</c:v>
                </c:pt>
                <c:pt idx="7513">
                  <c:v>-6.8440202446703484E-3</c:v>
                </c:pt>
                <c:pt idx="7514">
                  <c:v>-7.0566809795774565E-3</c:v>
                </c:pt>
                <c:pt idx="7515">
                  <c:v>-7.2793421325068114E-3</c:v>
                </c:pt>
                <c:pt idx="7516">
                  <c:v>-7.5020037034162134E-3</c:v>
                </c:pt>
                <c:pt idx="7517">
                  <c:v>-7.714665692263865E-3</c:v>
                </c:pt>
                <c:pt idx="7518">
                  <c:v>-7.9373280990077278E-3</c:v>
                </c:pt>
                <c:pt idx="7519">
                  <c:v>-8.1099909236057328E-3</c:v>
                </c:pt>
                <c:pt idx="7520">
                  <c:v>-8.2826541660160208E-3</c:v>
                </c:pt>
                <c:pt idx="7521">
                  <c:v>-8.4553178261965508E-3</c:v>
                </c:pt>
                <c:pt idx="7522">
                  <c:v>-8.6179819041052597E-3</c:v>
                </c:pt>
                <c:pt idx="7523">
                  <c:v>-8.7906463997003709E-3</c:v>
                </c:pt>
                <c:pt idx="7524">
                  <c:v>-8.9633113129396567E-3</c:v>
                </c:pt>
                <c:pt idx="7525">
                  <c:v>-9.1359766437812528E-3</c:v>
                </c:pt>
                <c:pt idx="7526">
                  <c:v>-9.2986423921831204E-3</c:v>
                </c:pt>
                <c:pt idx="7527">
                  <c:v>-9.4713085581034067E-3</c:v>
                </c:pt>
                <c:pt idx="7528">
                  <c:v>-9.6439751414998439E-3</c:v>
                </c:pt>
                <c:pt idx="7529">
                  <c:v>-9.6366421423307591E-3</c:v>
                </c:pt>
                <c:pt idx="7530">
                  <c:v>-9.5993095605540028E-3</c:v>
                </c:pt>
                <c:pt idx="7531">
                  <c:v>-9.5519773961275645E-3</c:v>
                </c:pt>
                <c:pt idx="7532">
                  <c:v>-9.5146456490095566E-3</c:v>
                </c:pt>
                <c:pt idx="7533">
                  <c:v>-9.4773143191578847E-3</c:v>
                </c:pt>
                <c:pt idx="7534">
                  <c:v>-9.4399834065306276E-3</c:v>
                </c:pt>
                <c:pt idx="7535">
                  <c:v>-9.4026529110858639E-3</c:v>
                </c:pt>
                <c:pt idx="7536">
                  <c:v>-9.3653228327813687E-3</c:v>
                </c:pt>
                <c:pt idx="7537">
                  <c:v>-9.3279931715752728E-3</c:v>
                </c:pt>
                <c:pt idx="7538">
                  <c:v>-9.2906639274257241E-3</c:v>
                </c:pt>
                <c:pt idx="7539">
                  <c:v>-9.1233351002906471E-3</c:v>
                </c:pt>
                <c:pt idx="7540">
                  <c:v>-8.9260066901280764E-3</c:v>
                </c:pt>
                <c:pt idx="7541">
                  <c:v>-8.7386786968957839E-3</c:v>
                </c:pt>
                <c:pt idx="7542">
                  <c:v>-8.5513511205521139E-3</c:v>
                </c:pt>
                <c:pt idx="7543">
                  <c:v>-8.3540239610550016E-3</c:v>
                </c:pt>
                <c:pt idx="7544">
                  <c:v>-8.1666972183624606E-3</c:v>
                </c:pt>
                <c:pt idx="7545">
                  <c:v>-7.9793708924323151E-3</c:v>
                </c:pt>
                <c:pt idx="7546">
                  <c:v>-7.7820449832227134E-3</c:v>
                </c:pt>
                <c:pt idx="7547">
                  <c:v>-7.5947194906917171E-3</c:v>
                </c:pt>
                <c:pt idx="7548">
                  <c:v>-7.4073944147972134E-3</c:v>
                </c:pt>
                <c:pt idx="7549">
                  <c:v>-7.1800697554973269E-3</c:v>
                </c:pt>
                <c:pt idx="7550">
                  <c:v>-6.9427455127500414E-3</c:v>
                </c:pt>
                <c:pt idx="7551">
                  <c:v>-6.7054216865133111E-3</c:v>
                </c:pt>
                <c:pt idx="7552">
                  <c:v>-6.4780982767452004E-3</c:v>
                </c:pt>
                <c:pt idx="7553">
                  <c:v>-6.2407752834037636E-3</c:v>
                </c:pt>
                <c:pt idx="7554">
                  <c:v>-6.0034527064468934E-3</c:v>
                </c:pt>
                <c:pt idx="7555">
                  <c:v>-5.7761305458327514E-3</c:v>
                </c:pt>
                <c:pt idx="7556">
                  <c:v>-5.5388088015192183E-3</c:v>
                </c:pt>
                <c:pt idx="7557">
                  <c:v>-5.3114874734643816E-3</c:v>
                </c:pt>
                <c:pt idx="7558">
                  <c:v>-5.0741665616262088E-3</c:v>
                </c:pt>
                <c:pt idx="7559">
                  <c:v>-4.8468460659627805E-3</c:v>
                </c:pt>
                <c:pt idx="7560">
                  <c:v>-4.6195259864320083E-3</c:v>
                </c:pt>
                <c:pt idx="7561">
                  <c:v>-4.3922063229920134E-3</c:v>
                </c:pt>
                <c:pt idx="7562">
                  <c:v>-4.1648870756006706E-3</c:v>
                </c:pt>
                <c:pt idx="7563">
                  <c:v>-3.9375682442160812E-3</c:v>
                </c:pt>
                <c:pt idx="7564">
                  <c:v>-3.7102498287962852E-3</c:v>
                </c:pt>
                <c:pt idx="7565">
                  <c:v>-3.4829318292992082E-3</c:v>
                </c:pt>
                <c:pt idx="7566">
                  <c:v>-3.2556142456829956E-3</c:v>
                </c:pt>
                <c:pt idx="7567">
                  <c:v>-3.0282970779055285E-3</c:v>
                </c:pt>
                <c:pt idx="7568">
                  <c:v>-2.8009803259248242E-3</c:v>
                </c:pt>
                <c:pt idx="7569">
                  <c:v>-2.6436639896989852E-3</c:v>
                </c:pt>
                <c:pt idx="7570">
                  <c:v>-2.4963480691859987E-3</c:v>
                </c:pt>
                <c:pt idx="7571">
                  <c:v>-2.3490325643438226E-3</c:v>
                </c:pt>
                <c:pt idx="7572">
                  <c:v>-2.2017174751304976E-3</c:v>
                </c:pt>
                <c:pt idx="7573">
                  <c:v>-2.0544028015040405E-3</c:v>
                </c:pt>
                <c:pt idx="7574">
                  <c:v>-1.907088543422484E-3</c:v>
                </c:pt>
                <c:pt idx="7575">
                  <c:v>-1.7597747008437641E-3</c:v>
                </c:pt>
                <c:pt idx="7576">
                  <c:v>-1.612461273725968E-3</c:v>
                </c:pt>
                <c:pt idx="7577">
                  <c:v>-1.4651482620270939E-3</c:v>
                </c:pt>
                <c:pt idx="7578">
                  <c:v>-1.3178356657051193E-3</c:v>
                </c:pt>
                <c:pt idx="7579">
                  <c:v>-1.3205234847180679E-3</c:v>
                </c:pt>
                <c:pt idx="7580">
                  <c:v>-1.3332117190239801E-3</c:v>
                </c:pt>
                <c:pt idx="7581">
                  <c:v>-1.3559003685808541E-3</c:v>
                </c:pt>
                <c:pt idx="7582">
                  <c:v>-1.368589433346707E-3</c:v>
                </c:pt>
                <c:pt idx="7583">
                  <c:v>-1.3912789132795621E-3</c:v>
                </c:pt>
                <c:pt idx="7584">
                  <c:v>-1.4039688083373738E-3</c:v>
                </c:pt>
                <c:pt idx="7585">
                  <c:v>-1.4266591184782305E-3</c:v>
                </c:pt>
                <c:pt idx="7586">
                  <c:v>-1.4393498436600927E-3</c:v>
                </c:pt>
                <c:pt idx="7587">
                  <c:v>-1.4520409838410043E-3</c:v>
                </c:pt>
                <c:pt idx="7588">
                  <c:v>-1.474732538978959E-3</c:v>
                </c:pt>
                <c:pt idx="7589">
                  <c:v>-1.547424509031948E-3</c:v>
                </c:pt>
                <c:pt idx="7590">
                  <c:v>-1.6101168939579881E-3</c:v>
                </c:pt>
                <c:pt idx="7591">
                  <c:v>-1.6828096937151482E-3</c:v>
                </c:pt>
                <c:pt idx="7592">
                  <c:v>-1.7555029082614102E-3</c:v>
                </c:pt>
                <c:pt idx="7593">
                  <c:v>-1.8281965375547351E-3</c:v>
                </c:pt>
                <c:pt idx="7594">
                  <c:v>-1.9008905815531372E-3</c:v>
                </c:pt>
                <c:pt idx="7595">
                  <c:v>-1.9735850402147312E-3</c:v>
                </c:pt>
                <c:pt idx="7596">
                  <c:v>-2.0462799134974285E-3</c:v>
                </c:pt>
                <c:pt idx="7597">
                  <c:v>-2.1189752013593276E-3</c:v>
                </c:pt>
                <c:pt idx="7598">
                  <c:v>-2.1916709037583526E-3</c:v>
                </c:pt>
                <c:pt idx="7599">
                  <c:v>-2.3143670206525802E-3</c:v>
                </c:pt>
                <c:pt idx="7600">
                  <c:v>-2.4470635519999676E-3</c:v>
                </c:pt>
                <c:pt idx="7601">
                  <c:v>-2.5697604977585886E-3</c:v>
                </c:pt>
                <c:pt idx="7602">
                  <c:v>-2.7024578578864434E-3</c:v>
                </c:pt>
                <c:pt idx="7603">
                  <c:v>-2.8251556323414602E-3</c:v>
                </c:pt>
                <c:pt idx="7604">
                  <c:v>-2.9478538210817402E-3</c:v>
                </c:pt>
                <c:pt idx="7605">
                  <c:v>-3.0805524240652693E-3</c:v>
                </c:pt>
                <c:pt idx="7606">
                  <c:v>-3.203251441250078E-3</c:v>
                </c:pt>
                <c:pt idx="7607">
                  <c:v>-3.33595087259414E-3</c:v>
                </c:pt>
                <c:pt idx="7608">
                  <c:v>-3.4586507180553896E-3</c:v>
                </c:pt>
                <c:pt idx="7609">
                  <c:v>-3.5113509775920476E-3</c:v>
                </c:pt>
                <c:pt idx="7610">
                  <c:v>-3.5540516511620096E-3</c:v>
                </c:pt>
                <c:pt idx="7611">
                  <c:v>-3.6067527387232401E-3</c:v>
                </c:pt>
                <c:pt idx="7612">
                  <c:v>-3.6494542402338652E-3</c:v>
                </c:pt>
                <c:pt idx="7613">
                  <c:v>-3.7021561556517812E-3</c:v>
                </c:pt>
                <c:pt idx="7614">
                  <c:v>-3.7448584849350819E-3</c:v>
                </c:pt>
                <c:pt idx="7615">
                  <c:v>-3.7975612280417618E-3</c:v>
                </c:pt>
                <c:pt idx="7616">
                  <c:v>-3.8502643849298024E-3</c:v>
                </c:pt>
                <c:pt idx="7617">
                  <c:v>-3.8929679555572212E-3</c:v>
                </c:pt>
                <c:pt idx="7618">
                  <c:v>-3.9456719398820806E-3</c:v>
                </c:pt>
                <c:pt idx="7619">
                  <c:v>-3.9783763378623497E-3</c:v>
                </c:pt>
                <c:pt idx="7620">
                  <c:v>-4.0210811494560085E-3</c:v>
                </c:pt>
                <c:pt idx="7621">
                  <c:v>-4.0637863746211334E-3</c:v>
                </c:pt>
                <c:pt idx="7622">
                  <c:v>-4.1064920133156834E-3</c:v>
                </c:pt>
                <c:pt idx="7623">
                  <c:v>-4.1491980654976834E-3</c:v>
                </c:pt>
                <c:pt idx="7624">
                  <c:v>-4.1919045311251957E-3</c:v>
                </c:pt>
                <c:pt idx="7625">
                  <c:v>-4.2346114101562138E-3</c:v>
                </c:pt>
                <c:pt idx="7626">
                  <c:v>-4.2773187025487514E-3</c:v>
                </c:pt>
                <c:pt idx="7627">
                  <c:v>-4.3200264082607631E-3</c:v>
                </c:pt>
                <c:pt idx="7628">
                  <c:v>-4.3527345272502673E-3</c:v>
                </c:pt>
                <c:pt idx="7629">
                  <c:v>-4.2654430594753793E-3</c:v>
                </c:pt>
                <c:pt idx="7630">
                  <c:v>-4.1681520048939564E-3</c:v>
                </c:pt>
                <c:pt idx="7631">
                  <c:v>-4.0808613634641822E-3</c:v>
                </c:pt>
                <c:pt idx="7632">
                  <c:v>-3.9835711351439602E-3</c:v>
                </c:pt>
                <c:pt idx="7633">
                  <c:v>-3.8962813198912542E-3</c:v>
                </c:pt>
                <c:pt idx="7634">
                  <c:v>-3.7989919176642456E-3</c:v>
                </c:pt>
                <c:pt idx="7635">
                  <c:v>-3.7117029284207681E-3</c:v>
                </c:pt>
                <c:pt idx="7636">
                  <c:v>-3.6144143521189788E-3</c:v>
                </c:pt>
                <c:pt idx="7637">
                  <c:v>-3.5271261887167022E-3</c:v>
                </c:pt>
                <c:pt idx="7638">
                  <c:v>-3.4298384381721012E-3</c:v>
                </c:pt>
                <c:pt idx="7639">
                  <c:v>-3.3525511004432185E-3</c:v>
                </c:pt>
                <c:pt idx="7640">
                  <c:v>-3.2652641754879696E-3</c:v>
                </c:pt>
                <c:pt idx="7641">
                  <c:v>-3.1879776632644211E-3</c:v>
                </c:pt>
                <c:pt idx="7642">
                  <c:v>-3.110691563730577E-3</c:v>
                </c:pt>
                <c:pt idx="7643">
                  <c:v>-3.023405876844399E-3</c:v>
                </c:pt>
                <c:pt idx="7644">
                  <c:v>-2.9461206025640117E-3</c:v>
                </c:pt>
                <c:pt idx="7645">
                  <c:v>-2.8688357408472517E-3</c:v>
                </c:pt>
                <c:pt idx="7646">
                  <c:v>-2.7815512916522758E-3</c:v>
                </c:pt>
                <c:pt idx="7647">
                  <c:v>-2.7042672549370808E-3</c:v>
                </c:pt>
                <c:pt idx="7648">
                  <c:v>-2.6269836306595795E-3</c:v>
                </c:pt>
                <c:pt idx="7649">
                  <c:v>-2.5797004187779345E-3</c:v>
                </c:pt>
                <c:pt idx="7650">
                  <c:v>-2.5324176192500197E-3</c:v>
                </c:pt>
                <c:pt idx="7651">
                  <c:v>-2.4951352320338742E-3</c:v>
                </c:pt>
                <c:pt idx="7652">
                  <c:v>-2.4478532570876223E-3</c:v>
                </c:pt>
                <c:pt idx="7653">
                  <c:v>-2.400571694369108E-3</c:v>
                </c:pt>
                <c:pt idx="7654">
                  <c:v>-2.3632905438364877E-3</c:v>
                </c:pt>
                <c:pt idx="7655">
                  <c:v>-2.3160098054477172E-3</c:v>
                </c:pt>
                <c:pt idx="7656">
                  <c:v>-2.2687294791608192E-3</c:v>
                </c:pt>
                <c:pt idx="7657">
                  <c:v>-2.2314495649337629E-3</c:v>
                </c:pt>
                <c:pt idx="7658">
                  <c:v>-2.1841700627246675E-3</c:v>
                </c:pt>
                <c:pt idx="7659">
                  <c:v>-2.2868909724913723E-3</c:v>
                </c:pt>
                <c:pt idx="7660">
                  <c:v>-2.3796122941919795E-3</c:v>
                </c:pt>
                <c:pt idx="7661">
                  <c:v>-2.482334027784546E-3</c:v>
                </c:pt>
                <c:pt idx="7662">
                  <c:v>-2.5750561732270638E-3</c:v>
                </c:pt>
                <c:pt idx="7663">
                  <c:v>-2.6677787304775183E-3</c:v>
                </c:pt>
                <c:pt idx="7664">
                  <c:v>-2.770501699493888E-3</c:v>
                </c:pt>
                <c:pt idx="7665">
                  <c:v>-2.8632250802342052E-3</c:v>
                </c:pt>
                <c:pt idx="7666">
                  <c:v>-2.9659488726565602E-3</c:v>
                </c:pt>
                <c:pt idx="7667">
                  <c:v>-3.0586730767188952E-3</c:v>
                </c:pt>
                <c:pt idx="7668">
                  <c:v>-3.1613976923792388E-3</c:v>
                </c:pt>
                <c:pt idx="7669">
                  <c:v>-3.3641227195955917E-3</c:v>
                </c:pt>
                <c:pt idx="7670">
                  <c:v>-3.5768481583259848E-3</c:v>
                </c:pt>
                <c:pt idx="7671">
                  <c:v>-3.779574008528437E-3</c:v>
                </c:pt>
                <c:pt idx="7672">
                  <c:v>-3.9823002701608696E-3</c:v>
                </c:pt>
                <c:pt idx="7673">
                  <c:v>-4.1950269431814402E-3</c:v>
                </c:pt>
                <c:pt idx="7674">
                  <c:v>-4.3977540275480786E-3</c:v>
                </c:pt>
                <c:pt idx="7675">
                  <c:v>-4.6104815232187457E-3</c:v>
                </c:pt>
                <c:pt idx="7676">
                  <c:v>-4.8132094301515738E-3</c:v>
                </c:pt>
                <c:pt idx="7677">
                  <c:v>-5.015937748304472E-3</c:v>
                </c:pt>
                <c:pt idx="7678">
                  <c:v>-5.2286664776355074E-3</c:v>
                </c:pt>
                <c:pt idx="7679">
                  <c:v>-5.5013956181027062E-3</c:v>
                </c:pt>
                <c:pt idx="7680">
                  <c:v>-5.7741251696639814E-3</c:v>
                </c:pt>
                <c:pt idx="7681">
                  <c:v>-6.0468551322774584E-3</c:v>
                </c:pt>
                <c:pt idx="7682">
                  <c:v>-6.3295855059010975E-3</c:v>
                </c:pt>
                <c:pt idx="7683">
                  <c:v>-6.6023162904929322E-3</c:v>
                </c:pt>
                <c:pt idx="7684">
                  <c:v>-6.8750474860110105E-3</c:v>
                </c:pt>
                <c:pt idx="7685">
                  <c:v>-7.1477790924132801E-3</c:v>
                </c:pt>
                <c:pt idx="7686">
                  <c:v>-7.4205111096577181E-3</c:v>
                </c:pt>
                <c:pt idx="7687">
                  <c:v>-7.6932435377024275E-3</c:v>
                </c:pt>
                <c:pt idx="7688">
                  <c:v>-7.9559763765053582E-3</c:v>
                </c:pt>
                <c:pt idx="7689">
                  <c:v>-8.0887096260245667E-3</c:v>
                </c:pt>
                <c:pt idx="7690">
                  <c:v>-8.2114432862180047E-3</c:v>
                </c:pt>
                <c:pt idx="7691">
                  <c:v>-8.3441773570437361E-3</c:v>
                </c:pt>
                <c:pt idx="7692">
                  <c:v>-8.4669118384598247E-3</c:v>
                </c:pt>
                <c:pt idx="7693">
                  <c:v>-8.5896467304241962E-3</c:v>
                </c:pt>
                <c:pt idx="7694">
                  <c:v>-8.7223820328947727E-3</c:v>
                </c:pt>
                <c:pt idx="7695">
                  <c:v>-8.8451177458297708E-3</c:v>
                </c:pt>
                <c:pt idx="7696">
                  <c:v>-8.9778538691871156E-3</c:v>
                </c:pt>
                <c:pt idx="7697">
                  <c:v>-9.1005904029247547E-3</c:v>
                </c:pt>
                <c:pt idx="7698">
                  <c:v>-9.2233273470007631E-3</c:v>
                </c:pt>
                <c:pt idx="7699">
                  <c:v>-9.2760647013731719E-3</c:v>
                </c:pt>
                <c:pt idx="7700">
                  <c:v>-9.3288024659999597E-3</c:v>
                </c:pt>
                <c:pt idx="7701">
                  <c:v>-9.3815406408391828E-3</c:v>
                </c:pt>
                <c:pt idx="7702">
                  <c:v>-9.4442792258488204E-3</c:v>
                </c:pt>
                <c:pt idx="7703">
                  <c:v>-9.4970182209868723E-3</c:v>
                </c:pt>
                <c:pt idx="7704">
                  <c:v>-9.5497576262113248E-3</c:v>
                </c:pt>
                <c:pt idx="7705">
                  <c:v>-9.6024974414802965E-3</c:v>
                </c:pt>
                <c:pt idx="7706">
                  <c:v>-9.6552376667516961E-3</c:v>
                </c:pt>
                <c:pt idx="7707">
                  <c:v>-9.707978301983498E-3</c:v>
                </c:pt>
                <c:pt idx="7708">
                  <c:v>-9.7507193471337867E-3</c:v>
                </c:pt>
                <c:pt idx="7709">
                  <c:v>-9.6334608021606746E-3</c:v>
                </c:pt>
                <c:pt idx="7710">
                  <c:v>-9.5262026670219768E-3</c:v>
                </c:pt>
                <c:pt idx="7711">
                  <c:v>-9.4089449416758491E-3</c:v>
                </c:pt>
                <c:pt idx="7712">
                  <c:v>-9.3016876260803068E-3</c:v>
                </c:pt>
                <c:pt idx="7713">
                  <c:v>-9.1944307201931811E-3</c:v>
                </c:pt>
                <c:pt idx="7714">
                  <c:v>-9.0771742239726724E-3</c:v>
                </c:pt>
                <c:pt idx="7715">
                  <c:v>-8.9699181373767527E-3</c:v>
                </c:pt>
                <c:pt idx="7716">
                  <c:v>-8.8526624603634304E-3</c:v>
                </c:pt>
                <c:pt idx="7717">
                  <c:v>-8.7454071928906307E-3</c:v>
                </c:pt>
                <c:pt idx="7718">
                  <c:v>-8.6281523349164835E-3</c:v>
                </c:pt>
                <c:pt idx="7719">
                  <c:v>-8.4608978863989718E-3</c:v>
                </c:pt>
                <c:pt idx="7720">
                  <c:v>-8.2936438472959728E-3</c:v>
                </c:pt>
                <c:pt idx="7721">
                  <c:v>-8.1263902175657595E-3</c:v>
                </c:pt>
                <c:pt idx="7722">
                  <c:v>-7.969136997166032E-3</c:v>
                </c:pt>
                <c:pt idx="7723">
                  <c:v>-7.8018841860550969E-3</c:v>
                </c:pt>
                <c:pt idx="7724">
                  <c:v>-7.6346317841908791E-3</c:v>
                </c:pt>
                <c:pt idx="7725">
                  <c:v>-7.4673797915312777E-3</c:v>
                </c:pt>
                <c:pt idx="7726">
                  <c:v>-7.3001282080343123E-3</c:v>
                </c:pt>
                <c:pt idx="7727">
                  <c:v>-7.1328770336581701E-3</c:v>
                </c:pt>
                <c:pt idx="7728">
                  <c:v>-6.9556262683606934E-3</c:v>
                </c:pt>
                <c:pt idx="7729">
                  <c:v>-6.6883759120999484E-3</c:v>
                </c:pt>
                <c:pt idx="7730">
                  <c:v>-6.4111259648339533E-3</c:v>
                </c:pt>
                <c:pt idx="7731">
                  <c:v>-6.1438764265207835E-3</c:v>
                </c:pt>
                <c:pt idx="7732">
                  <c:v>-5.8766272971183921E-3</c:v>
                </c:pt>
                <c:pt idx="7733">
                  <c:v>-5.6093785765846983E-3</c:v>
                </c:pt>
                <c:pt idx="7734">
                  <c:v>-5.3321302648777769E-3</c:v>
                </c:pt>
                <c:pt idx="7735">
                  <c:v>-5.0648823619557255E-3</c:v>
                </c:pt>
                <c:pt idx="7736">
                  <c:v>-4.7976348677765046E-3</c:v>
                </c:pt>
                <c:pt idx="7737">
                  <c:v>-4.5203877822981124E-3</c:v>
                </c:pt>
                <c:pt idx="7738">
                  <c:v>-4.2731411054785428E-3</c:v>
                </c:pt>
                <c:pt idx="7739">
                  <c:v>-4.1558948372757984E-3</c:v>
                </c:pt>
                <c:pt idx="7740">
                  <c:v>-4.0386489776479814E-3</c:v>
                </c:pt>
                <c:pt idx="7741">
                  <c:v>-3.9214035265530411E-3</c:v>
                </c:pt>
                <c:pt idx="7742">
                  <c:v>-3.8041584839489384E-3</c:v>
                </c:pt>
                <c:pt idx="7743">
                  <c:v>-3.6869138497937852E-3</c:v>
                </c:pt>
                <c:pt idx="7744">
                  <c:v>-3.569669624045535E-3</c:v>
                </c:pt>
                <c:pt idx="7745">
                  <c:v>-3.4524258066622481E-3</c:v>
                </c:pt>
                <c:pt idx="7746">
                  <c:v>-3.3351823976018602E-3</c:v>
                </c:pt>
                <c:pt idx="7747">
                  <c:v>-3.2179393968224676E-3</c:v>
                </c:pt>
                <c:pt idx="7748">
                  <c:v>-3.1106968042820121E-3</c:v>
                </c:pt>
                <c:pt idx="7749">
                  <c:v>-3.0134546199384882E-3</c:v>
                </c:pt>
                <c:pt idx="7750">
                  <c:v>-2.9162128437500191E-3</c:v>
                </c:pt>
                <c:pt idx="7751">
                  <c:v>-2.8289714756744612E-3</c:v>
                </c:pt>
                <c:pt idx="7752">
                  <c:v>-2.7317305156699862E-3</c:v>
                </c:pt>
                <c:pt idx="7753">
                  <c:v>-2.6444899636945212E-3</c:v>
                </c:pt>
                <c:pt idx="7754">
                  <c:v>-2.5472498197060822E-3</c:v>
                </c:pt>
                <c:pt idx="7755">
                  <c:v>-2.4600100836627281E-3</c:v>
                </c:pt>
                <c:pt idx="7756">
                  <c:v>-2.3627707555224598E-3</c:v>
                </c:pt>
                <c:pt idx="7757">
                  <c:v>-2.2755318352431601E-3</c:v>
                </c:pt>
                <c:pt idx="7758">
                  <c:v>-2.1882933227830052E-3</c:v>
                </c:pt>
                <c:pt idx="7759">
                  <c:v>-2.1710552180999611E-3</c:v>
                </c:pt>
                <c:pt idx="7760">
                  <c:v>-2.1538175211520305E-3</c:v>
                </c:pt>
                <c:pt idx="7761">
                  <c:v>-2.1365802318971789E-3</c:v>
                </c:pt>
                <c:pt idx="7762">
                  <c:v>-2.1093433502934579E-3</c:v>
                </c:pt>
                <c:pt idx="7763">
                  <c:v>-2.092106876298877E-3</c:v>
                </c:pt>
                <c:pt idx="7764">
                  <c:v>-2.0748708098714819E-3</c:v>
                </c:pt>
                <c:pt idx="7765">
                  <c:v>-2.0576351509691841E-3</c:v>
                </c:pt>
                <c:pt idx="7766">
                  <c:v>-2.0303998995501449E-3</c:v>
                </c:pt>
                <c:pt idx="7767">
                  <c:v>-2.0131650555722802E-3</c:v>
                </c:pt>
                <c:pt idx="7768">
                  <c:v>-2.0059306189936649E-3</c:v>
                </c:pt>
                <c:pt idx="7769">
                  <c:v>-2.0186965897721898E-3</c:v>
                </c:pt>
                <c:pt idx="7770">
                  <c:v>-2.0314629678659952E-3</c:v>
                </c:pt>
                <c:pt idx="7771">
                  <c:v>-2.0542297532330231E-3</c:v>
                </c:pt>
                <c:pt idx="7772">
                  <c:v>-2.0669969458312642E-3</c:v>
                </c:pt>
                <c:pt idx="7773">
                  <c:v>-2.0897645456188067E-3</c:v>
                </c:pt>
                <c:pt idx="7774">
                  <c:v>-2.1025325525536216E-3</c:v>
                </c:pt>
                <c:pt idx="7775">
                  <c:v>-2.1253009665937492E-3</c:v>
                </c:pt>
                <c:pt idx="7776">
                  <c:v>-2.1380697876971612E-3</c:v>
                </c:pt>
                <c:pt idx="7777">
                  <c:v>-2.1608390158218802E-3</c:v>
                </c:pt>
                <c:pt idx="7778">
                  <c:v>-2.1736086509259456E-3</c:v>
                </c:pt>
                <c:pt idx="7779">
                  <c:v>-2.2163786929672601E-3</c:v>
                </c:pt>
                <c:pt idx="7780">
                  <c:v>-2.2591491419039602E-3</c:v>
                </c:pt>
                <c:pt idx="7781">
                  <c:v>-2.3019199976940519E-3</c:v>
                </c:pt>
                <c:pt idx="7782">
                  <c:v>-2.3446912602955085E-3</c:v>
                </c:pt>
                <c:pt idx="7783">
                  <c:v>-2.3874629296663512E-3</c:v>
                </c:pt>
                <c:pt idx="7784">
                  <c:v>-2.4302350057645861E-3</c:v>
                </c:pt>
                <c:pt idx="7785">
                  <c:v>-2.4730074885482289E-3</c:v>
                </c:pt>
                <c:pt idx="7786">
                  <c:v>-2.5157803779752852E-3</c:v>
                </c:pt>
                <c:pt idx="7787">
                  <c:v>-2.5585536740037607E-3</c:v>
                </c:pt>
                <c:pt idx="7788">
                  <c:v>-2.6013273765917401E-3</c:v>
                </c:pt>
                <c:pt idx="7789">
                  <c:v>-2.6741014856971495E-3</c:v>
                </c:pt>
                <c:pt idx="7790">
                  <c:v>-2.7468760012780212E-3</c:v>
                </c:pt>
                <c:pt idx="7791">
                  <c:v>-2.8196509232923661E-3</c:v>
                </c:pt>
                <c:pt idx="7792">
                  <c:v>-2.8924262516981992E-3</c:v>
                </c:pt>
                <c:pt idx="7793">
                  <c:v>-2.9652019864535402E-3</c:v>
                </c:pt>
                <c:pt idx="7794">
                  <c:v>-3.0379781275163137E-3</c:v>
                </c:pt>
                <c:pt idx="7795">
                  <c:v>-3.1107546748447052E-3</c:v>
                </c:pt>
                <c:pt idx="7796">
                  <c:v>-3.1835316283966657E-3</c:v>
                </c:pt>
                <c:pt idx="7797">
                  <c:v>-3.2563089881301201E-3</c:v>
                </c:pt>
                <c:pt idx="7798">
                  <c:v>-3.3190867540031392E-3</c:v>
                </c:pt>
                <c:pt idx="7799">
                  <c:v>-3.3818649259738077E-3</c:v>
                </c:pt>
                <c:pt idx="7800">
                  <c:v>-3.4446435039999792E-3</c:v>
                </c:pt>
                <c:pt idx="7801">
                  <c:v>-3.4974224880397792E-3</c:v>
                </c:pt>
                <c:pt idx="7802">
                  <c:v>-3.5602018780512001E-3</c:v>
                </c:pt>
                <c:pt idx="7803">
                  <c:v>-3.622981673992266E-3</c:v>
                </c:pt>
                <c:pt idx="7804">
                  <c:v>-3.6857618758209553E-3</c:v>
                </c:pt>
                <c:pt idx="7805">
                  <c:v>-3.7385424834952548E-3</c:v>
                </c:pt>
                <c:pt idx="7806">
                  <c:v>-3.8013234969732392E-3</c:v>
                </c:pt>
                <c:pt idx="7807">
                  <c:v>-3.8641049162129468E-3</c:v>
                </c:pt>
                <c:pt idx="7808">
                  <c:v>-3.9168867411721892E-3</c:v>
                </c:pt>
                <c:pt idx="7809">
                  <c:v>-3.9796689718092073E-3</c:v>
                </c:pt>
                <c:pt idx="7810">
                  <c:v>-4.0424516080819761E-3</c:v>
                </c:pt>
                <c:pt idx="7811">
                  <c:v>-4.1052346499483965E-3</c:v>
                </c:pt>
                <c:pt idx="7812">
                  <c:v>-4.1580180973666324E-3</c:v>
                </c:pt>
                <c:pt idx="7813">
                  <c:v>-4.2208019502945893E-3</c:v>
                </c:pt>
                <c:pt idx="7814">
                  <c:v>-4.2835862086902654E-3</c:v>
                </c:pt>
                <c:pt idx="7815">
                  <c:v>-4.3363708725117434E-3</c:v>
                </c:pt>
                <c:pt idx="7816">
                  <c:v>-4.3991559417169875E-3</c:v>
                </c:pt>
                <c:pt idx="7817">
                  <c:v>-4.4619414162639934E-3</c:v>
                </c:pt>
                <c:pt idx="7818">
                  <c:v>-4.5247272961108694E-3</c:v>
                </c:pt>
                <c:pt idx="7819">
                  <c:v>-4.5775135812155324E-3</c:v>
                </c:pt>
                <c:pt idx="7820">
                  <c:v>-4.6403002715359855E-3</c:v>
                </c:pt>
                <c:pt idx="7821">
                  <c:v>-4.7030873670303452E-3</c:v>
                </c:pt>
                <c:pt idx="7822">
                  <c:v>-4.7658748676565246E-3</c:v>
                </c:pt>
                <c:pt idx="7823">
                  <c:v>-4.8186627733725748E-3</c:v>
                </c:pt>
                <c:pt idx="7824">
                  <c:v>-4.8814510841364124E-3</c:v>
                </c:pt>
                <c:pt idx="7825">
                  <c:v>-4.9442397999062701E-3</c:v>
                </c:pt>
                <c:pt idx="7826">
                  <c:v>-4.9970289206399121E-3</c:v>
                </c:pt>
                <c:pt idx="7827">
                  <c:v>-5.0598184462955498E-3</c:v>
                </c:pt>
                <c:pt idx="7828">
                  <c:v>-5.1226083768310948E-3</c:v>
                </c:pt>
                <c:pt idx="7829">
                  <c:v>-5.2053987122046E-3</c:v>
                </c:pt>
                <c:pt idx="7830">
                  <c:v>-5.278189452374054E-3</c:v>
                </c:pt>
                <c:pt idx="7831">
                  <c:v>-5.3609805972973656E-3</c:v>
                </c:pt>
                <c:pt idx="7832">
                  <c:v>-5.4437721469327675E-3</c:v>
                </c:pt>
                <c:pt idx="7833">
                  <c:v>-5.5165641012380924E-3</c:v>
                </c:pt>
                <c:pt idx="7834">
                  <c:v>-5.5993564601714424E-3</c:v>
                </c:pt>
                <c:pt idx="7835">
                  <c:v>-5.6721492236907504E-3</c:v>
                </c:pt>
                <c:pt idx="7836">
                  <c:v>-5.7549423917541594E-3</c:v>
                </c:pt>
                <c:pt idx="7837">
                  <c:v>-5.8277359643194755E-3</c:v>
                </c:pt>
                <c:pt idx="7838">
                  <c:v>-5.9105299413449146E-3</c:v>
                </c:pt>
                <c:pt idx="7839">
                  <c:v>-5.9933243227884014E-3</c:v>
                </c:pt>
                <c:pt idx="7840">
                  <c:v>-6.0761191086079504E-3</c:v>
                </c:pt>
                <c:pt idx="7841">
                  <c:v>-6.1689142987616241E-3</c:v>
                </c:pt>
                <c:pt idx="7842">
                  <c:v>-6.2517098932074076E-3</c:v>
                </c:pt>
                <c:pt idx="7843">
                  <c:v>-6.3345058919032082E-3</c:v>
                </c:pt>
                <c:pt idx="7844">
                  <c:v>-6.4173022948072062E-3</c:v>
                </c:pt>
                <c:pt idx="7845">
                  <c:v>-6.5000991018772753E-3</c:v>
                </c:pt>
                <c:pt idx="7846">
                  <c:v>-6.5828963130714823E-3</c:v>
                </c:pt>
                <c:pt idx="7847">
                  <c:v>-6.6756939283478577E-3</c:v>
                </c:pt>
                <c:pt idx="7848">
                  <c:v>-6.7484919476644024E-3</c:v>
                </c:pt>
                <c:pt idx="7849">
                  <c:v>-6.7912903709791252E-3</c:v>
                </c:pt>
                <c:pt idx="7850">
                  <c:v>-6.8440891982500434E-3</c:v>
                </c:pt>
                <c:pt idx="7851">
                  <c:v>-6.8868884294350534E-3</c:v>
                </c:pt>
                <c:pt idx="7852">
                  <c:v>-6.9396880644924394E-3</c:v>
                </c:pt>
                <c:pt idx="7853">
                  <c:v>-6.9824881033799281E-3</c:v>
                </c:pt>
                <c:pt idx="7854">
                  <c:v>-7.0352885460557013E-3</c:v>
                </c:pt>
                <c:pt idx="7855">
                  <c:v>-7.078089392477763E-3</c:v>
                </c:pt>
                <c:pt idx="7856">
                  <c:v>-7.1308906426040576E-3</c:v>
                </c:pt>
                <c:pt idx="7857">
                  <c:v>-7.1736922963926367E-3</c:v>
                </c:pt>
                <c:pt idx="7858">
                  <c:v>-7.2164943538014434E-3</c:v>
                </c:pt>
                <c:pt idx="7859">
                  <c:v>-7.2492968147886416E-3</c:v>
                </c:pt>
                <c:pt idx="7860">
                  <c:v>-7.2820996793119914E-3</c:v>
                </c:pt>
                <c:pt idx="7861">
                  <c:v>-7.3049029473297167E-3</c:v>
                </c:pt>
                <c:pt idx="7862">
                  <c:v>-7.3377066187998814E-3</c:v>
                </c:pt>
                <c:pt idx="7863">
                  <c:v>-7.3705106936803374E-3</c:v>
                </c:pt>
                <c:pt idx="7864">
                  <c:v>-7.3933151719290935E-3</c:v>
                </c:pt>
                <c:pt idx="7865">
                  <c:v>-7.4261200535042978E-3</c:v>
                </c:pt>
                <c:pt idx="7866">
                  <c:v>-7.4589253383637814E-3</c:v>
                </c:pt>
                <c:pt idx="7867">
                  <c:v>-7.4817310264657134E-3</c:v>
                </c:pt>
                <c:pt idx="7868">
                  <c:v>-7.4745371177680434E-3</c:v>
                </c:pt>
                <c:pt idx="7869">
                  <c:v>-7.3573436122287934E-3</c:v>
                </c:pt>
                <c:pt idx="7870">
                  <c:v>-7.2501505098059565E-3</c:v>
                </c:pt>
                <c:pt idx="7871">
                  <c:v>-7.1329578104575853E-3</c:v>
                </c:pt>
                <c:pt idx="7872">
                  <c:v>-7.0257655141416934E-3</c:v>
                </c:pt>
                <c:pt idx="7873">
                  <c:v>-6.9185736208162534E-3</c:v>
                </c:pt>
                <c:pt idx="7874">
                  <c:v>-6.8013821304392947E-3</c:v>
                </c:pt>
                <c:pt idx="7875">
                  <c:v>-6.6941910429687826E-3</c:v>
                </c:pt>
                <c:pt idx="7876">
                  <c:v>-6.5770003583627574E-3</c:v>
                </c:pt>
                <c:pt idx="7877">
                  <c:v>-6.4698100765792632E-3</c:v>
                </c:pt>
                <c:pt idx="7878">
                  <c:v>-6.3626201975763123E-3</c:v>
                </c:pt>
                <c:pt idx="7879">
                  <c:v>-6.2854307213119024E-3</c:v>
                </c:pt>
                <c:pt idx="7880">
                  <c:v>-6.1982416477439723E-3</c:v>
                </c:pt>
                <c:pt idx="7881">
                  <c:v>-6.1110529768306793E-3</c:v>
                </c:pt>
                <c:pt idx="7882">
                  <c:v>-6.0238647085299191E-3</c:v>
                </c:pt>
                <c:pt idx="7883">
                  <c:v>-5.9366768427997572E-3</c:v>
                </c:pt>
                <c:pt idx="7884">
                  <c:v>-5.8494893795981804E-3</c:v>
                </c:pt>
                <c:pt idx="7885">
                  <c:v>-5.7623023188832414E-3</c:v>
                </c:pt>
                <c:pt idx="7886">
                  <c:v>-5.6751156606128783E-3</c:v>
                </c:pt>
                <c:pt idx="7887">
                  <c:v>-5.5879294047452123E-3</c:v>
                </c:pt>
                <c:pt idx="7888">
                  <c:v>-5.4807435512381894E-3</c:v>
                </c:pt>
                <c:pt idx="7889">
                  <c:v>-5.3535581000497424E-3</c:v>
                </c:pt>
                <c:pt idx="7890">
                  <c:v>-5.2163730511380346E-3</c:v>
                </c:pt>
                <c:pt idx="7891">
                  <c:v>-5.0791884044609813E-3</c:v>
                </c:pt>
                <c:pt idx="7892">
                  <c:v>-4.9420041599765596E-3</c:v>
                </c:pt>
                <c:pt idx="7893">
                  <c:v>-4.8048203176428985E-3</c:v>
                </c:pt>
                <c:pt idx="7894">
                  <c:v>-4.6676368774178807E-3</c:v>
                </c:pt>
                <c:pt idx="7895">
                  <c:v>-4.5404538392597484E-3</c:v>
                </c:pt>
                <c:pt idx="7896">
                  <c:v>-4.4032712031262817E-3</c:v>
                </c:pt>
                <c:pt idx="7897">
                  <c:v>-4.2660889689755096E-3</c:v>
                </c:pt>
                <c:pt idx="7898">
                  <c:v>-4.1289071367655375E-3</c:v>
                </c:pt>
                <c:pt idx="7899">
                  <c:v>-3.9817257064543822E-3</c:v>
                </c:pt>
                <c:pt idx="7900">
                  <c:v>-3.8445446779999883E-3</c:v>
                </c:pt>
                <c:pt idx="7901">
                  <c:v>-3.6973640513604028E-3</c:v>
                </c:pt>
                <c:pt idx="7902">
                  <c:v>-3.5601838264936085E-3</c:v>
                </c:pt>
                <c:pt idx="7903">
                  <c:v>-3.4230040033576725E-3</c:v>
                </c:pt>
                <c:pt idx="7904">
                  <c:v>-3.2758245819105546E-3</c:v>
                </c:pt>
                <c:pt idx="7905">
                  <c:v>-3.1386455621102431E-3</c:v>
                </c:pt>
                <c:pt idx="7906">
                  <c:v>-2.9914669439148334E-3</c:v>
                </c:pt>
                <c:pt idx="7907">
                  <c:v>-2.8542887272823159E-3</c:v>
                </c:pt>
                <c:pt idx="7908">
                  <c:v>-2.7071109121705995E-3</c:v>
                </c:pt>
                <c:pt idx="7909">
                  <c:v>-2.5699334985378091E-3</c:v>
                </c:pt>
                <c:pt idx="7910">
                  <c:v>-2.4227564863419648E-3</c:v>
                </c:pt>
                <c:pt idx="7911">
                  <c:v>-2.2855798755410592E-3</c:v>
                </c:pt>
                <c:pt idx="7912">
                  <c:v>-2.1484036660930632E-3</c:v>
                </c:pt>
                <c:pt idx="7913">
                  <c:v>-2.0012278579560022E-3</c:v>
                </c:pt>
                <c:pt idx="7914">
                  <c:v>-1.8640524510878532E-3</c:v>
                </c:pt>
                <c:pt idx="7915">
                  <c:v>-1.7168774454467514E-3</c:v>
                </c:pt>
                <c:pt idx="7916">
                  <c:v>-1.5797028409905785E-3</c:v>
                </c:pt>
                <c:pt idx="7917">
                  <c:v>-1.4325286376773994E-3</c:v>
                </c:pt>
                <c:pt idx="7918">
                  <c:v>-1.2953548354652821E-3</c:v>
                </c:pt>
                <c:pt idx="7919">
                  <c:v>-1.1481814343121484E-3</c:v>
                </c:pt>
                <c:pt idx="7920">
                  <c:v>-1.0010084341760049E-3</c:v>
                </c:pt>
                <c:pt idx="7921">
                  <c:v>-8.5383583501491534E-4</c:v>
                </c:pt>
                <c:pt idx="7922">
                  <c:v>-6.9666363678688834E-4</c:v>
                </c:pt>
                <c:pt idx="7923">
                  <c:v>-5.4949183944988692E-4</c:v>
                </c:pt>
                <c:pt idx="7924">
                  <c:v>-4.0232044296203983E-4</c:v>
                </c:pt>
                <c:pt idx="7925">
                  <c:v>-2.55149447281252E-4</c:v>
                </c:pt>
                <c:pt idx="7926">
                  <c:v>-1.0797885236554867E-4</c:v>
                </c:pt>
                <c:pt idx="7927">
                  <c:v>3.9191341827033162E-5</c:v>
                </c:pt>
                <c:pt idx="7928">
                  <c:v>1.6636113533854971E-4</c:v>
                </c:pt>
                <c:pt idx="7929">
                  <c:v>2.6353052821084891E-4</c:v>
                </c:pt>
                <c:pt idx="7930">
                  <c:v>3.6069952048600941E-4</c:v>
                </c:pt>
                <c:pt idx="7931">
                  <c:v>4.5786811220602675E-4</c:v>
                </c:pt>
                <c:pt idx="7932">
                  <c:v>5.6503630341289994E-4</c:v>
                </c:pt>
                <c:pt idx="7933">
                  <c:v>6.6220409414852188E-4</c:v>
                </c:pt>
                <c:pt idx="7934">
                  <c:v>7.5937148445498503E-4</c:v>
                </c:pt>
                <c:pt idx="7935">
                  <c:v>8.5653847437425267E-4</c:v>
                </c:pt>
                <c:pt idx="7936">
                  <c:v>9.5370506394829783E-4</c:v>
                </c:pt>
                <c:pt idx="7937">
                  <c:v>1.0508712532191198E-3</c:v>
                </c:pt>
                <c:pt idx="7938">
                  <c:v>1.1380370422287133E-3</c:v>
                </c:pt>
                <c:pt idx="7939">
                  <c:v>1.2052024310189881E-3</c:v>
                </c:pt>
                <c:pt idx="7940">
                  <c:v>1.2623674196320421E-3</c:v>
                </c:pt>
                <c:pt idx="7941">
                  <c:v>1.3295320081097861E-3</c:v>
                </c:pt>
                <c:pt idx="7942">
                  <c:v>1.3866961964942581E-3</c:v>
                </c:pt>
                <c:pt idx="7943">
                  <c:v>1.4538599848274161E-3</c:v>
                </c:pt>
                <c:pt idx="7944">
                  <c:v>1.5110233731512601E-3</c:v>
                </c:pt>
                <c:pt idx="7945">
                  <c:v>1.5781863615077359E-3</c:v>
                </c:pt>
                <c:pt idx="7946">
                  <c:v>1.6353489499389539E-3</c:v>
                </c:pt>
                <c:pt idx="7947">
                  <c:v>1.7025111384867786E-3</c:v>
                </c:pt>
                <c:pt idx="7948">
                  <c:v>1.7496729271931921E-3</c:v>
                </c:pt>
                <c:pt idx="7949">
                  <c:v>1.7968343161003097E-3</c:v>
                </c:pt>
                <c:pt idx="7950">
                  <c:v>1.8439953052500069E-3</c:v>
                </c:pt>
                <c:pt idx="7951">
                  <c:v>1.8811558946843594E-3</c:v>
                </c:pt>
                <c:pt idx="7952">
                  <c:v>1.9283160844452572E-3</c:v>
                </c:pt>
                <c:pt idx="7953">
                  <c:v>1.9754758745746778E-3</c:v>
                </c:pt>
                <c:pt idx="7954">
                  <c:v>2.0126352651146941E-3</c:v>
                </c:pt>
                <c:pt idx="7955">
                  <c:v>2.0597942561072979E-3</c:v>
                </c:pt>
                <c:pt idx="7956">
                  <c:v>2.1069528475943892E-3</c:v>
                </c:pt>
                <c:pt idx="7957">
                  <c:v>2.1441110396180642E-3</c:v>
                </c:pt>
                <c:pt idx="7958">
                  <c:v>2.1712688322201848E-3</c:v>
                </c:pt>
                <c:pt idx="7959">
                  <c:v>2.1484262254429154E-3</c:v>
                </c:pt>
                <c:pt idx="7960">
                  <c:v>2.1355832193280244E-3</c:v>
                </c:pt>
                <c:pt idx="7961">
                  <c:v>2.1127398139176392E-3</c:v>
                </c:pt>
                <c:pt idx="7962">
                  <c:v>2.0998960092537267E-3</c:v>
                </c:pt>
                <c:pt idx="7963">
                  <c:v>2.0770518053782883E-3</c:v>
                </c:pt>
                <c:pt idx="7964">
                  <c:v>2.064207202333323E-3</c:v>
                </c:pt>
                <c:pt idx="7965">
                  <c:v>2.0413622001607692E-3</c:v>
                </c:pt>
                <c:pt idx="7966">
                  <c:v>2.0285167989026751E-3</c:v>
                </c:pt>
                <c:pt idx="7967">
                  <c:v>2.0156709986008936E-3</c:v>
                </c:pt>
                <c:pt idx="7968">
                  <c:v>1.9528247992975645E-3</c:v>
                </c:pt>
                <c:pt idx="7969">
                  <c:v>1.8499782010346077E-3</c:v>
                </c:pt>
                <c:pt idx="7970">
                  <c:v>1.7371312038540199E-3</c:v>
                </c:pt>
                <c:pt idx="7971">
                  <c:v>1.624283807797815E-3</c:v>
                </c:pt>
                <c:pt idx="7972">
                  <c:v>1.5214360129079396E-3</c:v>
                </c:pt>
                <c:pt idx="7973">
                  <c:v>1.4085878192264059E-3</c:v>
                </c:pt>
                <c:pt idx="7974">
                  <c:v>1.2957392267951839E-3</c:v>
                </c:pt>
                <c:pt idx="7975">
                  <c:v>1.1928902356562532E-3</c:v>
                </c:pt>
                <c:pt idx="7976">
                  <c:v>1.080040845851652E-3</c:v>
                </c:pt>
                <c:pt idx="7977">
                  <c:v>9.7719105742333223E-4</c:v>
                </c:pt>
                <c:pt idx="7978">
                  <c:v>8.6434087041328811E-4</c:v>
                </c:pt>
                <c:pt idx="7979">
                  <c:v>7.5149028486348811E-4</c:v>
                </c:pt>
                <c:pt idx="7980">
                  <c:v>6.2863930081605908E-4</c:v>
                </c:pt>
                <c:pt idx="7981">
                  <c:v>5.1578791831274938E-4</c:v>
                </c:pt>
                <c:pt idx="7982">
                  <c:v>4.0293613739569894E-4</c:v>
                </c:pt>
                <c:pt idx="7983">
                  <c:v>2.9008395810686816E-4</c:v>
                </c:pt>
                <c:pt idx="7984">
                  <c:v>1.6723138048821569E-4</c:v>
                </c:pt>
                <c:pt idx="7985">
                  <c:v>5.4378404581778988E-5</c:v>
                </c:pt>
                <c:pt idx="7986">
                  <c:v>-5.8474969570482274E-5</c:v>
                </c:pt>
                <c:pt idx="7987">
                  <c:v>-1.7132874192657546E-4</c:v>
                </c:pt>
                <c:pt idx="7988">
                  <c:v>-3.0418291244452278E-4</c:v>
                </c:pt>
                <c:pt idx="7989">
                  <c:v>-4.3703748108234192E-4</c:v>
                </c:pt>
                <c:pt idx="7990">
                  <c:v>-5.7989244779799165E-4</c:v>
                </c:pt>
                <c:pt idx="7991">
                  <c:v>-7.2274781254955134E-4</c:v>
                </c:pt>
                <c:pt idx="7992">
                  <c:v>-8.5560357529499993E-4</c:v>
                </c:pt>
                <c:pt idx="7993">
                  <c:v>-9.9845973599234123E-4</c:v>
                </c:pt>
                <c:pt idx="7994">
                  <c:v>-1.1413162945995425E-3</c:v>
                </c:pt>
                <c:pt idx="7995">
                  <c:v>-1.2741732510747061E-3</c:v>
                </c:pt>
                <c:pt idx="7996">
                  <c:v>-1.4170306053758186E-3</c:v>
                </c:pt>
                <c:pt idx="7997">
                  <c:v>-1.5598883574609035E-3</c:v>
                </c:pt>
                <c:pt idx="7998">
                  <c:v>-1.6827465072879481E-3</c:v>
                </c:pt>
                <c:pt idx="7999">
                  <c:v>-1.785605054814982E-3</c:v>
                </c:pt>
                <c:pt idx="8000">
                  <c:v>-1.8884639999999855E-3</c:v>
                </c:pt>
                <c:pt idx="8001">
                  <c:v>-1.9913233428009713E-3</c:v>
                </c:pt>
                <c:pt idx="8002">
                  <c:v>-2.0941830831759656E-3</c:v>
                </c:pt>
                <c:pt idx="8003">
                  <c:v>-2.1970432210830552E-3</c:v>
                </c:pt>
                <c:pt idx="8004">
                  <c:v>-2.2999037564801683E-3</c:v>
                </c:pt>
                <c:pt idx="8005">
                  <c:v>-2.4027646893252648E-3</c:v>
                </c:pt>
                <c:pt idx="8006">
                  <c:v>-2.5056260195764402E-3</c:v>
                </c:pt>
                <c:pt idx="8007">
                  <c:v>-2.608487747191723E-3</c:v>
                </c:pt>
                <c:pt idx="8008">
                  <c:v>-2.7413498721290835E-3</c:v>
                </c:pt>
                <c:pt idx="8009">
                  <c:v>-2.9142123943464182E-3</c:v>
                </c:pt>
                <c:pt idx="8010">
                  <c:v>-3.0970753138019392E-3</c:v>
                </c:pt>
                <c:pt idx="8011">
                  <c:v>-3.2699386304536411E-3</c:v>
                </c:pt>
                <c:pt idx="8012">
                  <c:v>-3.4428023442594213E-3</c:v>
                </c:pt>
                <c:pt idx="8013">
                  <c:v>-3.625666455177385E-3</c:v>
                </c:pt>
                <c:pt idx="8014">
                  <c:v>-3.7985309631654823E-3</c:v>
                </c:pt>
                <c:pt idx="8015">
                  <c:v>-3.9713958681817816E-3</c:v>
                </c:pt>
                <c:pt idx="8016">
                  <c:v>-4.1542611701841934E-3</c:v>
                </c:pt>
                <c:pt idx="8017">
                  <c:v>-4.3271268691307645E-3</c:v>
                </c:pt>
                <c:pt idx="8018">
                  <c:v>-4.4499929649796828E-3</c:v>
                </c:pt>
                <c:pt idx="8019">
                  <c:v>-4.5028594576886904E-3</c:v>
                </c:pt>
                <c:pt idx="8020">
                  <c:v>-4.5657263472159955E-3</c:v>
                </c:pt>
                <c:pt idx="8021">
                  <c:v>-4.6285936335195314E-3</c:v>
                </c:pt>
                <c:pt idx="8022">
                  <c:v>-4.6914613165573334E-3</c:v>
                </c:pt>
                <c:pt idx="8023">
                  <c:v>-4.7443293962873114E-3</c:v>
                </c:pt>
                <c:pt idx="8024">
                  <c:v>-4.8071978726675875E-3</c:v>
                </c:pt>
                <c:pt idx="8025">
                  <c:v>-4.8700667456562114E-3</c:v>
                </c:pt>
                <c:pt idx="8026">
                  <c:v>-4.922936015211099E-3</c:v>
                </c:pt>
                <c:pt idx="8027">
                  <c:v>-4.9858056812903759E-3</c:v>
                </c:pt>
                <c:pt idx="8028">
                  <c:v>-4.9286757438519162E-3</c:v>
                </c:pt>
                <c:pt idx="8029">
                  <c:v>-4.7515462028537864E-3</c:v>
                </c:pt>
                <c:pt idx="8030">
                  <c:v>-4.58441705825402E-3</c:v>
                </c:pt>
                <c:pt idx="8031">
                  <c:v>-4.4072883100106444E-3</c:v>
                </c:pt>
                <c:pt idx="8032">
                  <c:v>-4.2401599580814964E-3</c:v>
                </c:pt>
                <c:pt idx="8033">
                  <c:v>-4.0630320024249034E-3</c:v>
                </c:pt>
                <c:pt idx="8034">
                  <c:v>-3.8959044429986212E-3</c:v>
                </c:pt>
                <c:pt idx="8035">
                  <c:v>-3.718777279760741E-3</c:v>
                </c:pt>
                <c:pt idx="8036">
                  <c:v>-3.5516505126693266E-3</c:v>
                </c:pt>
                <c:pt idx="8037">
                  <c:v>-3.3745241416822877E-3</c:v>
                </c:pt>
                <c:pt idx="8038">
                  <c:v>-3.1473981667577413E-3</c:v>
                </c:pt>
                <c:pt idx="8039">
                  <c:v>-2.8702725878536062E-3</c:v>
                </c:pt>
                <c:pt idx="8040">
                  <c:v>-2.5831474049279818E-3</c:v>
                </c:pt>
                <c:pt idx="8041">
                  <c:v>-2.3060226179388277E-3</c:v>
                </c:pt>
                <c:pt idx="8042">
                  <c:v>-2.0188982268441458E-3</c:v>
                </c:pt>
                <c:pt idx="8043">
                  <c:v>-1.7417742316020168E-3</c:v>
                </c:pt>
                <c:pt idx="8044">
                  <c:v>-1.454650632170374E-3</c:v>
                </c:pt>
                <c:pt idx="8045">
                  <c:v>-1.1775274285072493E-3</c:v>
                </c:pt>
                <c:pt idx="8046">
                  <c:v>-8.904046205707014E-4</c:v>
                </c:pt>
                <c:pt idx="8047">
                  <c:v>-6.1328220831860904E-4</c:v>
                </c:pt>
                <c:pt idx="8048">
                  <c:v>-3.861601917092029E-4</c:v>
                </c:pt>
                <c:pt idx="8049">
                  <c:v>-2.0903857070028904E-4</c:v>
                </c:pt>
                <c:pt idx="8050">
                  <c:v>-3.191734524998788E-5</c:v>
                </c:pt>
                <c:pt idx="8051">
                  <c:v>1.5520348468367622E-4</c:v>
                </c:pt>
                <c:pt idx="8052">
                  <c:v>3.3232391914281295E-4</c:v>
                </c:pt>
                <c:pt idx="8053">
                  <c:v>5.0944395816929233E-4</c:v>
                </c:pt>
                <c:pt idx="8054">
                  <c:v>6.865636018051353E-4</c:v>
                </c:pt>
                <c:pt idx="8055">
                  <c:v>8.6368285009230661E-4</c:v>
                </c:pt>
                <c:pt idx="8056">
                  <c:v>1.0408017030727745E-3</c:v>
                </c:pt>
                <c:pt idx="8057">
                  <c:v>1.2179201607886441E-3</c:v>
                </c:pt>
                <c:pt idx="8058">
                  <c:v>1.3850382232818239E-3</c:v>
                </c:pt>
                <c:pt idx="8059">
                  <c:v>1.5321558905942523E-3</c:v>
                </c:pt>
                <c:pt idx="8060">
                  <c:v>1.6792731627679825E-3</c:v>
                </c:pt>
                <c:pt idx="8061">
                  <c:v>1.8263900398450381E-3</c:v>
                </c:pt>
                <c:pt idx="8062">
                  <c:v>1.973506521867353E-3</c:v>
                </c:pt>
                <c:pt idx="8063">
                  <c:v>2.1206226088769315E-3</c:v>
                </c:pt>
                <c:pt idx="8064">
                  <c:v>2.2677383009157208E-3</c:v>
                </c:pt>
                <c:pt idx="8065">
                  <c:v>2.4148535980257346E-3</c:v>
                </c:pt>
                <c:pt idx="8066">
                  <c:v>2.5619685002490622E-3</c:v>
                </c:pt>
                <c:pt idx="8067">
                  <c:v>2.7090830076275103E-3</c:v>
                </c:pt>
                <c:pt idx="8068">
                  <c:v>2.8061971202031641E-3</c:v>
                </c:pt>
                <c:pt idx="8069">
                  <c:v>2.8533108380180252E-3</c:v>
                </c:pt>
                <c:pt idx="8070">
                  <c:v>2.9004241611140292E-3</c:v>
                </c:pt>
                <c:pt idx="8071">
                  <c:v>2.9575370895332251E-3</c:v>
                </c:pt>
                <c:pt idx="8072">
                  <c:v>3.0046496233175346E-3</c:v>
                </c:pt>
                <c:pt idx="8073">
                  <c:v>3.0517617625090078E-3</c:v>
                </c:pt>
                <c:pt idx="8074">
                  <c:v>3.0988735071495492E-3</c:v>
                </c:pt>
                <c:pt idx="8075">
                  <c:v>3.1559848572812687E-3</c:v>
                </c:pt>
                <c:pt idx="8076">
                  <c:v>3.2030958129460885E-3</c:v>
                </c:pt>
                <c:pt idx="8077">
                  <c:v>3.2502063741859412E-3</c:v>
                </c:pt>
                <c:pt idx="8078">
                  <c:v>3.3273165410429655E-3</c:v>
                </c:pt>
                <c:pt idx="8079">
                  <c:v>3.4244263135589192E-3</c:v>
                </c:pt>
                <c:pt idx="8080">
                  <c:v>3.5315356917760689E-3</c:v>
                </c:pt>
                <c:pt idx="8081">
                  <c:v>3.6286446757361852E-3</c:v>
                </c:pt>
                <c:pt idx="8082">
                  <c:v>3.7257532654812959E-3</c:v>
                </c:pt>
                <c:pt idx="8083">
                  <c:v>3.8228614610534284E-3</c:v>
                </c:pt>
                <c:pt idx="8084">
                  <c:v>3.9199692624946412E-3</c:v>
                </c:pt>
                <c:pt idx="8085">
                  <c:v>4.0170766698467775E-3</c:v>
                </c:pt>
                <c:pt idx="8086">
                  <c:v>4.1241836831519274E-3</c:v>
                </c:pt>
                <c:pt idx="8087">
                  <c:v>4.2212903024520633E-3</c:v>
                </c:pt>
                <c:pt idx="8088">
                  <c:v>4.1983965277890556E-3</c:v>
                </c:pt>
                <c:pt idx="8089">
                  <c:v>4.0855023592050463E-3</c:v>
                </c:pt>
                <c:pt idx="8090">
                  <c:v>3.9726077967419879E-3</c:v>
                </c:pt>
                <c:pt idx="8091">
                  <c:v>3.8697128404418689E-3</c:v>
                </c:pt>
                <c:pt idx="8092">
                  <c:v>3.7568174903466482E-3</c:v>
                </c:pt>
                <c:pt idx="8093">
                  <c:v>3.6539217464983177E-3</c:v>
                </c:pt>
                <c:pt idx="8094">
                  <c:v>3.5410256089388752E-3</c:v>
                </c:pt>
                <c:pt idx="8095">
                  <c:v>3.4281290777103063E-3</c:v>
                </c:pt>
                <c:pt idx="8096">
                  <c:v>3.325232152854558E-3</c:v>
                </c:pt>
                <c:pt idx="8097">
                  <c:v>3.2123348344136882E-3</c:v>
                </c:pt>
                <c:pt idx="8098">
                  <c:v>3.1794371224296292E-3</c:v>
                </c:pt>
                <c:pt idx="8099">
                  <c:v>3.1865390169444571E-3</c:v>
                </c:pt>
                <c:pt idx="8100">
                  <c:v>3.1936405180000454E-3</c:v>
                </c:pt>
                <c:pt idx="8101">
                  <c:v>3.2007416256384243E-3</c:v>
                </c:pt>
                <c:pt idx="8102">
                  <c:v>3.2078423399016002E-3</c:v>
                </c:pt>
                <c:pt idx="8103">
                  <c:v>3.2149426608315671E-3</c:v>
                </c:pt>
                <c:pt idx="8104">
                  <c:v>3.2220425884702552E-3</c:v>
                </c:pt>
                <c:pt idx="8105">
                  <c:v>3.2291421228597406E-3</c:v>
                </c:pt>
                <c:pt idx="8106">
                  <c:v>3.2362412640419983E-3</c:v>
                </c:pt>
                <c:pt idx="8107">
                  <c:v>3.2433400120589146E-3</c:v>
                </c:pt>
                <c:pt idx="8108">
                  <c:v>3.1904383669525888E-3</c:v>
                </c:pt>
                <c:pt idx="8109">
                  <c:v>3.1075363287650397E-3</c:v>
                </c:pt>
                <c:pt idx="8110">
                  <c:v>3.0246338975380492E-3</c:v>
                </c:pt>
                <c:pt idx="8111">
                  <c:v>2.9317310733137382E-3</c:v>
                </c:pt>
                <c:pt idx="8112">
                  <c:v>2.8488278561341692E-3</c:v>
                </c:pt>
                <c:pt idx="8113">
                  <c:v>2.7659242460412498E-3</c:v>
                </c:pt>
                <c:pt idx="8114">
                  <c:v>2.6830202430769873E-3</c:v>
                </c:pt>
                <c:pt idx="8115">
                  <c:v>2.6001158472833048E-3</c:v>
                </c:pt>
                <c:pt idx="8116">
                  <c:v>2.5172110587022541E-3</c:v>
                </c:pt>
                <c:pt idx="8117">
                  <c:v>2.4243058773757847E-3</c:v>
                </c:pt>
                <c:pt idx="8118">
                  <c:v>2.3714003033459274E-3</c:v>
                </c:pt>
                <c:pt idx="8119">
                  <c:v>2.3384943366546742E-3</c:v>
                </c:pt>
                <c:pt idx="8120">
                  <c:v>2.3055879773439892E-3</c:v>
                </c:pt>
                <c:pt idx="8121">
                  <c:v>2.2726812254558752E-3</c:v>
                </c:pt>
                <c:pt idx="8122">
                  <c:v>2.229774081032304E-3</c:v>
                </c:pt>
                <c:pt idx="8123">
                  <c:v>2.1968665441153292E-3</c:v>
                </c:pt>
                <c:pt idx="8124">
                  <c:v>2.1639586147467792E-3</c:v>
                </c:pt>
                <c:pt idx="8125">
                  <c:v>2.1210502929687792E-3</c:v>
                </c:pt>
                <c:pt idx="8126">
                  <c:v>2.0881415788232996E-3</c:v>
                </c:pt>
                <c:pt idx="8127">
                  <c:v>2.0552324723522586E-3</c:v>
                </c:pt>
                <c:pt idx="8128">
                  <c:v>2.0323229735977342E-3</c:v>
                </c:pt>
                <c:pt idx="8129">
                  <c:v>2.0194130826016454E-3</c:v>
                </c:pt>
                <c:pt idx="8130">
                  <c:v>2.0065027994060351E-3</c:v>
                </c:pt>
                <c:pt idx="8131">
                  <c:v>2.0035921240528498E-3</c:v>
                </c:pt>
                <c:pt idx="8132">
                  <c:v>1.9906810565840961E-3</c:v>
                </c:pt>
                <c:pt idx="8133">
                  <c:v>1.9777695970417141E-3</c:v>
                </c:pt>
                <c:pt idx="8134">
                  <c:v>1.9648577454677704E-3</c:v>
                </c:pt>
                <c:pt idx="8135">
                  <c:v>1.9519455019042379E-3</c:v>
                </c:pt>
                <c:pt idx="8136">
                  <c:v>1.9390328663931179E-3</c:v>
                </c:pt>
                <c:pt idx="8137">
                  <c:v>1.9361198389763637E-3</c:v>
                </c:pt>
                <c:pt idx="8138">
                  <c:v>1.9132064196958985E-3</c:v>
                </c:pt>
                <c:pt idx="8139">
                  <c:v>1.8802926085937761E-3</c:v>
                </c:pt>
                <c:pt idx="8140">
                  <c:v>1.8473784057120371E-3</c:v>
                </c:pt>
                <c:pt idx="8141">
                  <c:v>1.8244638110925871E-3</c:v>
                </c:pt>
                <c:pt idx="8142">
                  <c:v>1.7915488247774536E-3</c:v>
                </c:pt>
                <c:pt idx="8143">
                  <c:v>1.7586334468086349E-3</c:v>
                </c:pt>
                <c:pt idx="8144">
                  <c:v>1.7357176772280491E-3</c:v>
                </c:pt>
                <c:pt idx="8145">
                  <c:v>1.7028015160777681E-3</c:v>
                </c:pt>
                <c:pt idx="8146">
                  <c:v>1.6698849633997421E-3</c:v>
                </c:pt>
                <c:pt idx="8147">
                  <c:v>1.6469680192359461E-3</c:v>
                </c:pt>
                <c:pt idx="8148">
                  <c:v>1.5940506836284263E-3</c:v>
                </c:pt>
                <c:pt idx="8149">
                  <c:v>1.5411329566190901E-3</c:v>
                </c:pt>
                <c:pt idx="8150">
                  <c:v>1.4882148382499849E-3</c:v>
                </c:pt>
                <c:pt idx="8151">
                  <c:v>1.435296328563096E-3</c:v>
                </c:pt>
                <c:pt idx="8152">
                  <c:v>1.3823774276004539E-3</c:v>
                </c:pt>
                <c:pt idx="8153">
                  <c:v>1.3294581354038697E-3</c:v>
                </c:pt>
                <c:pt idx="8154">
                  <c:v>1.2765384520155021E-3</c:v>
                </c:pt>
                <c:pt idx="8155">
                  <c:v>1.2236183774772813E-3</c:v>
                </c:pt>
                <c:pt idx="8156">
                  <c:v>1.1606979118311924E-3</c:v>
                </c:pt>
                <c:pt idx="8157">
                  <c:v>1.1077770551192467E-3</c:v>
                </c:pt>
                <c:pt idx="8158">
                  <c:v>1.0248558073834321E-3</c:v>
                </c:pt>
                <c:pt idx="8159">
                  <c:v>9.3193416866566264E-4</c:v>
                </c:pt>
                <c:pt idx="8160">
                  <c:v>8.2901213900804494E-4</c:v>
                </c:pt>
                <c:pt idx="8161">
                  <c:v>7.3608971845243892E-4</c:v>
                </c:pt>
                <c:pt idx="8162">
                  <c:v>6.4316690704094965E-4</c:v>
                </c:pt>
                <c:pt idx="8163">
                  <c:v>5.4024370481550732E-4</c:v>
                </c:pt>
                <c:pt idx="8164">
                  <c:v>4.4732011181808996E-4</c:v>
                </c:pt>
                <c:pt idx="8165">
                  <c:v>3.54396128090715E-4</c:v>
                </c:pt>
                <c:pt idx="8166">
                  <c:v>2.5147175367545892E-4</c:v>
                </c:pt>
                <c:pt idx="8167">
                  <c:v>1.585469886141444E-4</c:v>
                </c:pt>
                <c:pt idx="8168">
                  <c:v>6.5621832948753524E-5</c:v>
                </c:pt>
                <c:pt idx="8169">
                  <c:v>-2.7303713278581618E-5</c:v>
                </c:pt>
                <c:pt idx="8170">
                  <c:v>-1.2022965002597703E-4</c:v>
                </c:pt>
                <c:pt idx="8171">
                  <c:v>-2.1315597725141277E-4</c:v>
                </c:pt>
                <c:pt idx="8172">
                  <c:v>-2.9608269491288031E-4</c:v>
                </c:pt>
                <c:pt idx="8173">
                  <c:v>-3.8900980296840981E-4</c:v>
                </c:pt>
                <c:pt idx="8174">
                  <c:v>-4.8193730137605523E-4</c:v>
                </c:pt>
                <c:pt idx="8175">
                  <c:v>-5.7486519009375793E-4</c:v>
                </c:pt>
                <c:pt idx="8176">
                  <c:v>-6.5779346907954284E-4</c:v>
                </c:pt>
                <c:pt idx="8177">
                  <c:v>-7.5072213829147788E-4</c:v>
                </c:pt>
                <c:pt idx="8178">
                  <c:v>-8.3365119768753044E-4</c:v>
                </c:pt>
                <c:pt idx="8179">
                  <c:v>-9.1658064722572577E-4</c:v>
                </c:pt>
                <c:pt idx="8180">
                  <c:v>-9.8951048686400428E-4</c:v>
                </c:pt>
                <c:pt idx="8181">
                  <c:v>-1.0724407165604321E-3</c:v>
                </c:pt>
                <c:pt idx="8182">
                  <c:v>-1.1453713362731001E-3</c:v>
                </c:pt>
                <c:pt idx="8183">
                  <c:v>-1.228302345959942E-3</c:v>
                </c:pt>
                <c:pt idx="8184">
                  <c:v>-1.3012337455789724E-3</c:v>
                </c:pt>
                <c:pt idx="8185">
                  <c:v>-1.3841655350881965E-3</c:v>
                </c:pt>
                <c:pt idx="8186">
                  <c:v>-1.467097714445698E-3</c:v>
                </c:pt>
                <c:pt idx="8187">
                  <c:v>-1.540030283609384E-3</c:v>
                </c:pt>
                <c:pt idx="8188">
                  <c:v>-1.6029632425373364E-3</c:v>
                </c:pt>
                <c:pt idx="8189">
                  <c:v>-1.6658965911875441E-3</c:v>
                </c:pt>
                <c:pt idx="8190">
                  <c:v>-1.7288303295180205E-3</c:v>
                </c:pt>
                <c:pt idx="8191">
                  <c:v>-1.7917644574867442E-3</c:v>
                </c:pt>
                <c:pt idx="8192">
                  <c:v>-1.844698975051807E-3</c:v>
                </c:pt>
                <c:pt idx="8193">
                  <c:v>-1.907633882171134E-3</c:v>
                </c:pt>
                <c:pt idx="8194">
                  <c:v>-1.9705691788027948E-3</c:v>
                </c:pt>
                <c:pt idx="8195">
                  <c:v>-2.0235048649047019E-3</c:v>
                </c:pt>
                <c:pt idx="8196">
                  <c:v>-2.0864409404350026E-3</c:v>
                </c:pt>
                <c:pt idx="8197">
                  <c:v>-2.1493774053517158E-3</c:v>
                </c:pt>
                <c:pt idx="8198">
                  <c:v>-2.1623142596127955E-3</c:v>
                </c:pt>
                <c:pt idx="8199">
                  <c:v>-2.1552515031761643E-3</c:v>
                </c:pt>
                <c:pt idx="8200">
                  <c:v>-2.1481891359999851E-3</c:v>
                </c:pt>
                <c:pt idx="8201">
                  <c:v>-2.1411271580422395E-3</c:v>
                </c:pt>
                <c:pt idx="8202">
                  <c:v>-2.1340655692608235E-3</c:v>
                </c:pt>
                <c:pt idx="8203">
                  <c:v>-2.1270043696138292E-3</c:v>
                </c:pt>
                <c:pt idx="8204">
                  <c:v>-2.1199435590593192E-3</c:v>
                </c:pt>
                <c:pt idx="8205">
                  <c:v>-2.1128831375552548E-3</c:v>
                </c:pt>
                <c:pt idx="8206">
                  <c:v>-2.1058231050596352E-3</c:v>
                </c:pt>
                <c:pt idx="8207">
                  <c:v>-2.0987634615305152E-3</c:v>
                </c:pt>
                <c:pt idx="8208">
                  <c:v>-2.0717042069258451E-3</c:v>
                </c:pt>
                <c:pt idx="8209">
                  <c:v>-2.0346453412036503E-3</c:v>
                </c:pt>
                <c:pt idx="8210">
                  <c:v>-2.0075868643219469E-3</c:v>
                </c:pt>
                <c:pt idx="8211">
                  <c:v>-1.9705287762388337E-3</c:v>
                </c:pt>
                <c:pt idx="8212">
                  <c:v>-1.94347107691224E-3</c:v>
                </c:pt>
                <c:pt idx="8213">
                  <c:v>-1.9164137663001796E-3</c:v>
                </c:pt>
                <c:pt idx="8214">
                  <c:v>-1.8793568443606734E-3</c:v>
                </c:pt>
                <c:pt idx="8215">
                  <c:v>-1.8523003110517545E-3</c:v>
                </c:pt>
                <c:pt idx="8216">
                  <c:v>-1.8152441663313965E-3</c:v>
                </c:pt>
                <c:pt idx="8217">
                  <c:v>-1.7881884101576609E-3</c:v>
                </c:pt>
                <c:pt idx="8218">
                  <c:v>-1.7311330424884253E-3</c:v>
                </c:pt>
                <c:pt idx="8219">
                  <c:v>-1.6740780632819188E-3</c:v>
                </c:pt>
                <c:pt idx="8220">
                  <c:v>-1.6070234724959997E-3</c:v>
                </c:pt>
                <c:pt idx="8221">
                  <c:v>-1.5499692700887135E-3</c:v>
                </c:pt>
                <c:pt idx="8222">
                  <c:v>-1.4829154560180881E-3</c:v>
                </c:pt>
                <c:pt idx="8223">
                  <c:v>-1.4258620302421139E-3</c:v>
                </c:pt>
                <c:pt idx="8224">
                  <c:v>-1.3588089927188203E-3</c:v>
                </c:pt>
                <c:pt idx="8225">
                  <c:v>-1.3017563434062143E-3</c:v>
                </c:pt>
                <c:pt idx="8226">
                  <c:v>-1.2347040822623112E-3</c:v>
                </c:pt>
                <c:pt idx="8227">
                  <c:v>-1.1776522092451283E-3</c:v>
                </c:pt>
                <c:pt idx="8228">
                  <c:v>-1.1606007243126853E-3</c:v>
                </c:pt>
                <c:pt idx="8229">
                  <c:v>-1.1635496274229606E-3</c:v>
                </c:pt>
                <c:pt idx="8230">
                  <c:v>-1.1764989185339741E-3</c:v>
                </c:pt>
                <c:pt idx="8231">
                  <c:v>-1.1794485976038057E-3</c:v>
                </c:pt>
                <c:pt idx="8232">
                  <c:v>-1.1823986645903644E-3</c:v>
                </c:pt>
                <c:pt idx="8233">
                  <c:v>-1.1853491194516528E-3</c:v>
                </c:pt>
                <c:pt idx="8234">
                  <c:v>-1.1982999621458026E-3</c:v>
                </c:pt>
                <c:pt idx="8235">
                  <c:v>-1.2012511926307321E-3</c:v>
                </c:pt>
                <c:pt idx="8236">
                  <c:v>-1.2042028108645321E-3</c:v>
                </c:pt>
                <c:pt idx="8237">
                  <c:v>-1.207154816805112E-3</c:v>
                </c:pt>
                <c:pt idx="8238">
                  <c:v>-1.2201072104105221E-3</c:v>
                </c:pt>
                <c:pt idx="8239">
                  <c:v>-1.2330599916388148E-3</c:v>
                </c:pt>
                <c:pt idx="8240">
                  <c:v>-1.2460131604479579E-3</c:v>
                </c:pt>
                <c:pt idx="8241">
                  <c:v>-1.2489667167960021E-3</c:v>
                </c:pt>
                <c:pt idx="8242">
                  <c:v>-1.2619206606409306E-3</c:v>
                </c:pt>
                <c:pt idx="8243">
                  <c:v>-1.274874991940767E-3</c:v>
                </c:pt>
                <c:pt idx="8244">
                  <c:v>-1.2878297106535539E-3</c:v>
                </c:pt>
                <c:pt idx="8245">
                  <c:v>-1.3007848167372361E-3</c:v>
                </c:pt>
                <c:pt idx="8246">
                  <c:v>-1.3137403101498579E-3</c:v>
                </c:pt>
                <c:pt idx="8247">
                  <c:v>-1.3166961908494257E-3</c:v>
                </c:pt>
                <c:pt idx="8248">
                  <c:v>-1.3396524587939761E-3</c:v>
                </c:pt>
                <c:pt idx="8249">
                  <c:v>-1.3626091139415206E-3</c:v>
                </c:pt>
                <c:pt idx="8250">
                  <c:v>-1.3855661562500181E-3</c:v>
                </c:pt>
                <c:pt idx="8251">
                  <c:v>-1.4085235856775291E-3</c:v>
                </c:pt>
                <c:pt idx="8252">
                  <c:v>-1.4314814021820219E-3</c:v>
                </c:pt>
                <c:pt idx="8253">
                  <c:v>-1.4644396057215125E-3</c:v>
                </c:pt>
                <c:pt idx="8254">
                  <c:v>-1.4873981962541239E-3</c:v>
                </c:pt>
                <c:pt idx="8255">
                  <c:v>-1.5103571737377253E-3</c:v>
                </c:pt>
                <c:pt idx="8256">
                  <c:v>-1.5333165381304081E-3</c:v>
                </c:pt>
                <c:pt idx="8257">
                  <c:v>-1.556276289390174E-3</c:v>
                </c:pt>
                <c:pt idx="8258">
                  <c:v>-1.6092364274750161E-3</c:v>
                </c:pt>
                <c:pt idx="8259">
                  <c:v>-1.67219695234297E-3</c:v>
                </c:pt>
                <c:pt idx="8260">
                  <c:v>-1.7251578639520112E-3</c:v>
                </c:pt>
                <c:pt idx="8261">
                  <c:v>-1.7881191622601622E-3</c:v>
                </c:pt>
                <c:pt idx="8262">
                  <c:v>-1.8510808472254341E-3</c:v>
                </c:pt>
                <c:pt idx="8263">
                  <c:v>-1.9040429188059299E-3</c:v>
                </c:pt>
                <c:pt idx="8264">
                  <c:v>-1.9670053769594883E-3</c:v>
                </c:pt>
                <c:pt idx="8265">
                  <c:v>-2.0299682216442516E-3</c:v>
                </c:pt>
                <c:pt idx="8266">
                  <c:v>-2.0929314528181642E-3</c:v>
                </c:pt>
                <c:pt idx="8267">
                  <c:v>-2.1458950704392752E-3</c:v>
                </c:pt>
                <c:pt idx="8268">
                  <c:v>-2.2088590744656082E-3</c:v>
                </c:pt>
                <c:pt idx="8269">
                  <c:v>-2.2618234648552082E-3</c:v>
                </c:pt>
                <c:pt idx="8270">
                  <c:v>-2.3147882415659893E-3</c:v>
                </c:pt>
                <c:pt idx="8271">
                  <c:v>-2.3677534045559792E-3</c:v>
                </c:pt>
                <c:pt idx="8272">
                  <c:v>-2.420718953783263E-3</c:v>
                </c:pt>
                <c:pt idx="8273">
                  <c:v>-2.4736848892058239E-3</c:v>
                </c:pt>
                <c:pt idx="8274">
                  <c:v>-2.5266512107816452E-3</c:v>
                </c:pt>
                <c:pt idx="8275">
                  <c:v>-2.5796179184687518E-3</c:v>
                </c:pt>
                <c:pt idx="8276">
                  <c:v>-2.6325850122251352E-3</c:v>
                </c:pt>
                <c:pt idx="8277">
                  <c:v>-2.6955524920088667E-3</c:v>
                </c:pt>
                <c:pt idx="8278">
                  <c:v>-2.7285203577779448E-3</c:v>
                </c:pt>
                <c:pt idx="8279">
                  <c:v>-2.7614886094903088E-3</c:v>
                </c:pt>
                <c:pt idx="8280">
                  <c:v>-2.8044572471039755E-3</c:v>
                </c:pt>
                <c:pt idx="8281">
                  <c:v>-2.8374262705770257E-3</c:v>
                </c:pt>
                <c:pt idx="8282">
                  <c:v>-2.8703956798675012E-3</c:v>
                </c:pt>
                <c:pt idx="8283">
                  <c:v>-2.9033654749333992E-3</c:v>
                </c:pt>
                <c:pt idx="8284">
                  <c:v>-2.9463356557325906E-3</c:v>
                </c:pt>
                <c:pt idx="8285">
                  <c:v>-2.9793062222232282E-3</c:v>
                </c:pt>
                <c:pt idx="8286">
                  <c:v>-3.0122771743632537E-3</c:v>
                </c:pt>
                <c:pt idx="8287">
                  <c:v>-3.0552485121108077E-3</c:v>
                </c:pt>
                <c:pt idx="8288">
                  <c:v>-3.0982202354237209E-3</c:v>
                </c:pt>
                <c:pt idx="8289">
                  <c:v>-3.1411923442601825E-3</c:v>
                </c:pt>
                <c:pt idx="8290">
                  <c:v>-3.1941648385780063E-3</c:v>
                </c:pt>
                <c:pt idx="8291">
                  <c:v>-3.2371377183354065E-3</c:v>
                </c:pt>
                <c:pt idx="8292">
                  <c:v>-3.290110983490148E-3</c:v>
                </c:pt>
                <c:pt idx="8293">
                  <c:v>-3.3330846340005049E-3</c:v>
                </c:pt>
                <c:pt idx="8294">
                  <c:v>-3.38605866982436E-3</c:v>
                </c:pt>
                <c:pt idx="8295">
                  <c:v>-3.4290330909197211E-3</c:v>
                </c:pt>
                <c:pt idx="8296">
                  <c:v>-3.4820078972446602E-3</c:v>
                </c:pt>
                <c:pt idx="8297">
                  <c:v>-3.5249830887571798E-3</c:v>
                </c:pt>
                <c:pt idx="8298">
                  <c:v>-3.5479586654151652E-3</c:v>
                </c:pt>
                <c:pt idx="8299">
                  <c:v>-3.5709346271768274E-3</c:v>
                </c:pt>
                <c:pt idx="8300">
                  <c:v>-3.5839109740000083E-3</c:v>
                </c:pt>
                <c:pt idx="8301">
                  <c:v>-3.6068877058428243E-3</c:v>
                </c:pt>
                <c:pt idx="8302">
                  <c:v>-3.619864822663188E-3</c:v>
                </c:pt>
                <c:pt idx="8303">
                  <c:v>-3.6428423244192387E-3</c:v>
                </c:pt>
                <c:pt idx="8304">
                  <c:v>-3.6558202110689585E-3</c:v>
                </c:pt>
                <c:pt idx="8305">
                  <c:v>-3.668798482570278E-3</c:v>
                </c:pt>
                <c:pt idx="8306">
                  <c:v>-3.6917771388812626E-3</c:v>
                </c:pt>
                <c:pt idx="8307">
                  <c:v>-3.7047561799598851E-3</c:v>
                </c:pt>
                <c:pt idx="8308">
                  <c:v>-3.7077356057642263E-3</c:v>
                </c:pt>
                <c:pt idx="8309">
                  <c:v>-3.7107154162522092E-3</c:v>
                </c:pt>
                <c:pt idx="8310">
                  <c:v>-3.7036956113819797E-3</c:v>
                </c:pt>
                <c:pt idx="8311">
                  <c:v>-3.7066761911114252E-3</c:v>
                </c:pt>
                <c:pt idx="8312">
                  <c:v>-3.7096571553986274E-3</c:v>
                </c:pt>
                <c:pt idx="8313">
                  <c:v>-3.7026385042015653E-3</c:v>
                </c:pt>
                <c:pt idx="8314">
                  <c:v>-3.7056202374782252E-3</c:v>
                </c:pt>
                <c:pt idx="8315">
                  <c:v>-3.6986023551867091E-3</c:v>
                </c:pt>
                <c:pt idx="8316">
                  <c:v>-3.7015848572849821E-3</c:v>
                </c:pt>
                <c:pt idx="8317">
                  <c:v>-3.7045677437310483E-3</c:v>
                </c:pt>
                <c:pt idx="8318">
                  <c:v>-3.6375510144828656E-3</c:v>
                </c:pt>
                <c:pt idx="8319">
                  <c:v>-3.5705346694985146E-3</c:v>
                </c:pt>
                <c:pt idx="8320">
                  <c:v>-3.5035187087360574E-3</c:v>
                </c:pt>
                <c:pt idx="8321">
                  <c:v>-3.4365031321533512E-3</c:v>
                </c:pt>
                <c:pt idx="8322">
                  <c:v>-3.369487939708482E-3</c:v>
                </c:pt>
                <c:pt idx="8323">
                  <c:v>-3.3024731313594791E-3</c:v>
                </c:pt>
                <c:pt idx="8324">
                  <c:v>-3.2354587070643802E-3</c:v>
                </c:pt>
                <c:pt idx="8325">
                  <c:v>-3.1584446667812052E-3</c:v>
                </c:pt>
                <c:pt idx="8326">
                  <c:v>-3.0914310104679351E-3</c:v>
                </c:pt>
                <c:pt idx="8327">
                  <c:v>-3.0244177380825974E-3</c:v>
                </c:pt>
                <c:pt idx="8328">
                  <c:v>-3.0074048495831048E-3</c:v>
                </c:pt>
                <c:pt idx="8329">
                  <c:v>-2.9803923449275545E-3</c:v>
                </c:pt>
                <c:pt idx="8330">
                  <c:v>-2.9633802240739871E-3</c:v>
                </c:pt>
                <c:pt idx="8331">
                  <c:v>-2.9463684869803592E-3</c:v>
                </c:pt>
                <c:pt idx="8332">
                  <c:v>-2.9293571336047037E-3</c:v>
                </c:pt>
                <c:pt idx="8333">
                  <c:v>-2.902346163905084E-3</c:v>
                </c:pt>
                <c:pt idx="8334">
                  <c:v>-2.8853355778394262E-3</c:v>
                </c:pt>
                <c:pt idx="8335">
                  <c:v>-2.8683253753657811E-3</c:v>
                </c:pt>
                <c:pt idx="8336">
                  <c:v>-2.8513155564421412E-3</c:v>
                </c:pt>
                <c:pt idx="8337">
                  <c:v>-2.8343061210264792E-3</c:v>
                </c:pt>
                <c:pt idx="8338">
                  <c:v>-2.8472970690769338E-3</c:v>
                </c:pt>
                <c:pt idx="8339">
                  <c:v>-2.8602884005513975E-3</c:v>
                </c:pt>
                <c:pt idx="8340">
                  <c:v>-2.883280115407992E-3</c:v>
                </c:pt>
                <c:pt idx="8341">
                  <c:v>-2.8962722136046067E-3</c:v>
                </c:pt>
                <c:pt idx="8342">
                  <c:v>-2.9092646950993352E-3</c:v>
                </c:pt>
                <c:pt idx="8343">
                  <c:v>-2.9322575598501599E-3</c:v>
                </c:pt>
                <c:pt idx="8344">
                  <c:v>-2.9452508078151602E-3</c:v>
                </c:pt>
                <c:pt idx="8345">
                  <c:v>-2.9682444389522492E-3</c:v>
                </c:pt>
                <c:pt idx="8346">
                  <c:v>-2.9812384532194591E-3</c:v>
                </c:pt>
                <c:pt idx="8347">
                  <c:v>-3.0042328505748652E-3</c:v>
                </c:pt>
                <c:pt idx="8348">
                  <c:v>-3.147227630976412E-3</c:v>
                </c:pt>
                <c:pt idx="8349">
                  <c:v>-3.3102227943821202E-3</c:v>
                </c:pt>
                <c:pt idx="8350">
                  <c:v>-3.4632183407500208E-3</c:v>
                </c:pt>
                <c:pt idx="8351">
                  <c:v>-3.6262142700381615E-3</c:v>
                </c:pt>
                <c:pt idx="8352">
                  <c:v>-3.7792105822043961E-3</c:v>
                </c:pt>
                <c:pt idx="8353">
                  <c:v>-3.9422072772069229E-3</c:v>
                </c:pt>
                <c:pt idx="8354">
                  <c:v>-4.095204355003712E-3</c:v>
                </c:pt>
                <c:pt idx="8355">
                  <c:v>-4.2582018155527847E-3</c:v>
                </c:pt>
                <c:pt idx="8356">
                  <c:v>-4.4111996588120372E-3</c:v>
                </c:pt>
                <c:pt idx="8357">
                  <c:v>-4.5741978847395814E-3</c:v>
                </c:pt>
                <c:pt idx="8358">
                  <c:v>-4.7371964932934963E-3</c:v>
                </c:pt>
                <c:pt idx="8359">
                  <c:v>-4.9101954844315721E-3</c:v>
                </c:pt>
                <c:pt idx="8360">
                  <c:v>-5.0831948581120095E-3</c:v>
                </c:pt>
                <c:pt idx="8361">
                  <c:v>-5.2561946142927534E-3</c:v>
                </c:pt>
                <c:pt idx="8362">
                  <c:v>-5.4191947529318787E-3</c:v>
                </c:pt>
                <c:pt idx="8363">
                  <c:v>-5.5921952739872985E-3</c:v>
                </c:pt>
                <c:pt idx="8364">
                  <c:v>-5.7651961774170795E-3</c:v>
                </c:pt>
                <c:pt idx="8365">
                  <c:v>-5.9281974631792723E-3</c:v>
                </c:pt>
                <c:pt idx="8366">
                  <c:v>-6.1011991312317571E-3</c:v>
                </c:pt>
                <c:pt idx="8367">
                  <c:v>-6.2742011815327464E-3</c:v>
                </c:pt>
                <c:pt idx="8368">
                  <c:v>-6.4672036140400605E-3</c:v>
                </c:pt>
                <c:pt idx="8369">
                  <c:v>-6.6602064287117901E-3</c:v>
                </c:pt>
                <c:pt idx="8370">
                  <c:v>-6.8532096255059533E-3</c:v>
                </c:pt>
                <c:pt idx="8371">
                  <c:v>-7.0462132043806443E-3</c:v>
                </c:pt>
                <c:pt idx="8372">
                  <c:v>-7.2492171652937575E-3</c:v>
                </c:pt>
                <c:pt idx="8373">
                  <c:v>-7.4422215082032674E-3</c:v>
                </c:pt>
                <c:pt idx="8374">
                  <c:v>-7.6352262330672514E-3</c:v>
                </c:pt>
                <c:pt idx="8375">
                  <c:v>-7.8282313398437414E-3</c:v>
                </c:pt>
                <c:pt idx="8376">
                  <c:v>-8.0212368284907527E-3</c:v>
                </c:pt>
                <c:pt idx="8377">
                  <c:v>-8.2142426989662825E-3</c:v>
                </c:pt>
                <c:pt idx="8378">
                  <c:v>-8.357248951228375E-3</c:v>
                </c:pt>
                <c:pt idx="8379">
                  <c:v>-8.5002555852349004E-3</c:v>
                </c:pt>
                <c:pt idx="8380">
                  <c:v>-8.6432626009440017E-3</c:v>
                </c:pt>
                <c:pt idx="8381">
                  <c:v>-8.7762699983136294E-3</c:v>
                </c:pt>
                <c:pt idx="8382">
                  <c:v>-8.9192777773019205E-3</c:v>
                </c:pt>
                <c:pt idx="8383">
                  <c:v>-9.0622859378667996E-3</c:v>
                </c:pt>
                <c:pt idx="8384">
                  <c:v>-9.195294479966221E-3</c:v>
                </c:pt>
                <c:pt idx="8385">
                  <c:v>-9.3383034035582329E-3</c:v>
                </c:pt>
                <c:pt idx="8386">
                  <c:v>-9.4813127086009266E-3</c:v>
                </c:pt>
                <c:pt idx="8387">
                  <c:v>-9.6143223950522216E-3</c:v>
                </c:pt>
                <c:pt idx="8388">
                  <c:v>-9.6673324628701318E-3</c:v>
                </c:pt>
                <c:pt idx="8389">
                  <c:v>-9.710342912012726E-3</c:v>
                </c:pt>
                <c:pt idx="8390">
                  <c:v>-9.7633537424379729E-3</c:v>
                </c:pt>
                <c:pt idx="8391">
                  <c:v>-9.8063649541040212E-3</c:v>
                </c:pt>
                <c:pt idx="8392">
                  <c:v>-9.8593765469686435E-3</c:v>
                </c:pt>
                <c:pt idx="8393">
                  <c:v>-9.9023885209900027E-3</c:v>
                </c:pt>
                <c:pt idx="8394">
                  <c:v>-9.9554008761261019E-3</c:v>
                </c:pt>
                <c:pt idx="8395">
                  <c:v>-9.9984136123347708E-3</c:v>
                </c:pt>
                <c:pt idx="8396">
                  <c:v>-1.0051426729574237E-2</c:v>
                </c:pt>
                <c:pt idx="8397">
                  <c:v>-1.0094440227802509E-2</c:v>
                </c:pt>
                <c:pt idx="8398">
                  <c:v>-1.0047454106977521E-2</c:v>
                </c:pt>
                <c:pt idx="8399">
                  <c:v>-9.9904683670573868E-3</c:v>
                </c:pt>
                <c:pt idx="8400">
                  <c:v>-9.933483008000064E-3</c:v>
                </c:pt>
                <c:pt idx="8401">
                  <c:v>-9.8764980297634895E-3</c:v>
                </c:pt>
                <c:pt idx="8402">
                  <c:v>-9.8195134323056845E-3</c:v>
                </c:pt>
                <c:pt idx="8403">
                  <c:v>-9.7625292155847625E-3</c:v>
                </c:pt>
                <c:pt idx="8404">
                  <c:v>-9.7055453795585663E-3</c:v>
                </c:pt>
                <c:pt idx="8405">
                  <c:v>-9.648561924185256E-3</c:v>
                </c:pt>
                <c:pt idx="8406">
                  <c:v>-9.6015788494228094E-3</c:v>
                </c:pt>
                <c:pt idx="8407">
                  <c:v>-9.5445961552293648E-3</c:v>
                </c:pt>
                <c:pt idx="8408">
                  <c:v>-9.4576138415627068E-3</c:v>
                </c:pt>
                <c:pt idx="8409">
                  <c:v>-9.3806319083808726E-3</c:v>
                </c:pt>
                <c:pt idx="8410">
                  <c:v>-9.303650355642101E-3</c:v>
                </c:pt>
                <c:pt idx="8411">
                  <c:v>-9.2166691833040215E-3</c:v>
                </c:pt>
                <c:pt idx="8412">
                  <c:v>-9.1396883913250227E-3</c:v>
                </c:pt>
                <c:pt idx="8413">
                  <c:v>-9.0627079796630709E-3</c:v>
                </c:pt>
                <c:pt idx="8414">
                  <c:v>-8.9757279482758703E-3</c:v>
                </c:pt>
                <c:pt idx="8415">
                  <c:v>-8.8987482971217575E-3</c:v>
                </c:pt>
                <c:pt idx="8416">
                  <c:v>-8.8217690261586205E-3</c:v>
                </c:pt>
                <c:pt idx="8417">
                  <c:v>-8.7347901353444224E-3</c:v>
                </c:pt>
                <c:pt idx="8418">
                  <c:v>-8.6578116246372738E-3</c:v>
                </c:pt>
                <c:pt idx="8419">
                  <c:v>-8.5808334939951325E-3</c:v>
                </c:pt>
                <c:pt idx="8420">
                  <c:v>-8.4938557433759942E-3</c:v>
                </c:pt>
                <c:pt idx="8421">
                  <c:v>-8.4168783727379508E-3</c:v>
                </c:pt>
                <c:pt idx="8422">
                  <c:v>-8.3399013820389147E-3</c:v>
                </c:pt>
                <c:pt idx="8423">
                  <c:v>-8.2529247712370048E-3</c:v>
                </c:pt>
                <c:pt idx="8424">
                  <c:v>-8.1759485402900026E-3</c:v>
                </c:pt>
                <c:pt idx="8425">
                  <c:v>-8.0989726891562436E-3</c:v>
                </c:pt>
                <c:pt idx="8426">
                  <c:v>-8.0119972177935227E-3</c:v>
                </c:pt>
                <c:pt idx="8427">
                  <c:v>-7.9350221261599834E-3</c:v>
                </c:pt>
                <c:pt idx="8428">
                  <c:v>-7.95804741421355E-3</c:v>
                </c:pt>
                <c:pt idx="8429">
                  <c:v>-7.981073081912227E-3</c:v>
                </c:pt>
                <c:pt idx="8430">
                  <c:v>-8.0040991292140203E-3</c:v>
                </c:pt>
                <c:pt idx="8431">
                  <c:v>-8.0371255560769701E-3</c:v>
                </c:pt>
                <c:pt idx="8432">
                  <c:v>-8.0601523624591366E-3</c:v>
                </c:pt>
                <c:pt idx="8433">
                  <c:v>-8.0831795483184508E-3</c:v>
                </c:pt>
                <c:pt idx="8434">
                  <c:v>-8.1062071136130207E-3</c:v>
                </c:pt>
                <c:pt idx="8435">
                  <c:v>-8.1292350583007707E-3</c:v>
                </c:pt>
                <c:pt idx="8436">
                  <c:v>-8.1522633823397205E-3</c:v>
                </c:pt>
                <c:pt idx="8437">
                  <c:v>-8.1752920856880042E-3</c:v>
                </c:pt>
                <c:pt idx="8438">
                  <c:v>-8.1883211683033089E-3</c:v>
                </c:pt>
                <c:pt idx="8439">
                  <c:v>-8.1913506301440064E-3</c:v>
                </c:pt>
                <c:pt idx="8440">
                  <c:v>-8.2043804711679769E-3</c:v>
                </c:pt>
                <c:pt idx="8441">
                  <c:v>-8.2174106913332247E-3</c:v>
                </c:pt>
                <c:pt idx="8442">
                  <c:v>-8.2304412905977731E-3</c:v>
                </c:pt>
                <c:pt idx="8443">
                  <c:v>-8.2434722689195827E-3</c:v>
                </c:pt>
                <c:pt idx="8444">
                  <c:v>-8.2565036262567705E-3</c:v>
                </c:pt>
                <c:pt idx="8445">
                  <c:v>-8.2595353625673339E-3</c:v>
                </c:pt>
                <c:pt idx="8446">
                  <c:v>-8.2725674778091444E-3</c:v>
                </c:pt>
                <c:pt idx="8447">
                  <c:v>-8.2955999719403206E-3</c:v>
                </c:pt>
                <c:pt idx="8448">
                  <c:v>-8.388632844918812E-3</c:v>
                </c:pt>
                <c:pt idx="8449">
                  <c:v>-8.4816660967027679E-3</c:v>
                </c:pt>
                <c:pt idx="8450">
                  <c:v>-8.5846997272500166E-3</c:v>
                </c:pt>
                <c:pt idx="8451">
                  <c:v>-8.6777337365187227E-3</c:v>
                </c:pt>
                <c:pt idx="8452">
                  <c:v>-8.7807681244667646E-3</c:v>
                </c:pt>
                <c:pt idx="8453">
                  <c:v>-8.8738028910524021E-3</c:v>
                </c:pt>
                <c:pt idx="8454">
                  <c:v>-8.966838036233377E-3</c:v>
                </c:pt>
                <c:pt idx="8455">
                  <c:v>-9.0698735599677865E-3</c:v>
                </c:pt>
                <c:pt idx="8456">
                  <c:v>-9.1629094622135698E-3</c:v>
                </c:pt>
                <c:pt idx="8457">
                  <c:v>-9.2559457429289768E-3</c:v>
                </c:pt>
                <c:pt idx="8458">
                  <c:v>-9.3489824020718017E-3</c:v>
                </c:pt>
                <c:pt idx="8459">
                  <c:v>-9.4320194396001547E-3</c:v>
                </c:pt>
                <c:pt idx="8460">
                  <c:v>-9.5150568554720778E-3</c:v>
                </c:pt>
                <c:pt idx="8461">
                  <c:v>-9.5980946496454066E-3</c:v>
                </c:pt>
                <c:pt idx="8462">
                  <c:v>-9.681132822078305E-3</c:v>
                </c:pt>
                <c:pt idx="8463">
                  <c:v>-9.7641713727286694E-3</c:v>
                </c:pt>
                <c:pt idx="8464">
                  <c:v>-9.8572103015547047E-3</c:v>
                </c:pt>
                <c:pt idx="8465">
                  <c:v>-9.9402496085142268E-3</c:v>
                </c:pt>
                <c:pt idx="8466">
                  <c:v>-1.0023289293565435E-2</c:v>
                </c:pt>
                <c:pt idx="8467">
                  <c:v>-1.0106329356666183E-2</c:v>
                </c:pt>
                <c:pt idx="8468">
                  <c:v>-1.0179369797774424E-2</c:v>
                </c:pt>
                <c:pt idx="8469">
                  <c:v>-1.02524106168484E-2</c:v>
                </c:pt>
                <c:pt idx="8470">
                  <c:v>-1.0325451813845981E-2</c:v>
                </c:pt>
                <c:pt idx="8471">
                  <c:v>-1.0398493388725175E-2</c:v>
                </c:pt>
                <c:pt idx="8472">
                  <c:v>-1.0471535341444085E-2</c:v>
                </c:pt>
                <c:pt idx="8473">
                  <c:v>-1.0544577671960719E-2</c:v>
                </c:pt>
                <c:pt idx="8474">
                  <c:v>-1.0617620380232841E-2</c:v>
                </c:pt>
                <c:pt idx="8475">
                  <c:v>-1.069066346621878E-2</c:v>
                </c:pt>
                <c:pt idx="8476">
                  <c:v>-1.0763706929876354E-2</c:v>
                </c:pt>
                <c:pt idx="8477">
                  <c:v>-1.08367507711637E-2</c:v>
                </c:pt>
                <c:pt idx="8478">
                  <c:v>-1.0949794990038703E-2</c:v>
                </c:pt>
                <c:pt idx="8479">
                  <c:v>-1.1062839586459481E-2</c:v>
                </c:pt>
                <c:pt idx="8480">
                  <c:v>-1.1185884560384041E-2</c:v>
                </c:pt>
                <c:pt idx="8481">
                  <c:v>-1.1298929911770231E-2</c:v>
                </c:pt>
                <c:pt idx="8482">
                  <c:v>-1.1411975640576385E-2</c:v>
                </c:pt>
                <c:pt idx="8483">
                  <c:v>-1.1525021746760337E-2</c:v>
                </c:pt>
                <c:pt idx="8484">
                  <c:v>-1.16380682302798E-2</c:v>
                </c:pt>
                <c:pt idx="8485">
                  <c:v>-1.1761115091093285E-2</c:v>
                </c:pt>
                <c:pt idx="8486">
                  <c:v>-1.1874162329158481E-2</c:v>
                </c:pt>
                <c:pt idx="8487">
                  <c:v>-1.1987209944433655E-2</c:v>
                </c:pt>
                <c:pt idx="8488">
                  <c:v>-1.2050257936876498E-2</c:v>
                </c:pt>
                <c:pt idx="8489">
                  <c:v>-1.2113306306445332E-2</c:v>
                </c:pt>
                <c:pt idx="8490">
                  <c:v>-1.2186355053098013E-2</c:v>
                </c:pt>
                <c:pt idx="8491">
                  <c:v>-1.2249404176792517E-2</c:v>
                </c:pt>
                <c:pt idx="8492">
                  <c:v>-1.2312453677486984E-2</c:v>
                </c:pt>
                <c:pt idx="8493">
                  <c:v>-1.2385503555139317E-2</c:v>
                </c:pt>
                <c:pt idx="8494">
                  <c:v>-1.2448553809707621E-2</c:v>
                </c:pt>
                <c:pt idx="8495">
                  <c:v>-1.251160444114971E-2</c:v>
                </c:pt>
                <c:pt idx="8496">
                  <c:v>-1.2584655449423861E-2</c:v>
                </c:pt>
                <c:pt idx="8497">
                  <c:v>-1.2647706834487907E-2</c:v>
                </c:pt>
                <c:pt idx="8498">
                  <c:v>-1.268075859629994E-2</c:v>
                </c:pt>
                <c:pt idx="8499">
                  <c:v>-1.2713810734818021E-2</c:v>
                </c:pt>
                <c:pt idx="8500">
                  <c:v>-1.2746863249999943E-2</c:v>
                </c:pt>
                <c:pt idx="8501">
                  <c:v>-1.278991614180397E-2</c:v>
                </c:pt>
                <c:pt idx="8502">
                  <c:v>-1.282296941018808E-2</c:v>
                </c:pt>
                <c:pt idx="8503">
                  <c:v>-1.2856023055110051E-2</c:v>
                </c:pt>
                <c:pt idx="8504">
                  <c:v>-1.2889077076528121E-2</c:v>
                </c:pt>
                <c:pt idx="8505">
                  <c:v>-1.293213147440026E-2</c:v>
                </c:pt>
                <c:pt idx="8506">
                  <c:v>-1.2965186248684531E-2</c:v>
                </c:pt>
                <c:pt idx="8507">
                  <c:v>-1.2988241399338721E-2</c:v>
                </c:pt>
                <c:pt idx="8508">
                  <c:v>-1.2951296926320936E-2</c:v>
                </c:pt>
                <c:pt idx="8509">
                  <c:v>-1.2914352829589415E-2</c:v>
                </c:pt>
                <c:pt idx="8510">
                  <c:v>-1.2877409109101959E-2</c:v>
                </c:pt>
                <c:pt idx="8511">
                  <c:v>-1.284046576481669E-2</c:v>
                </c:pt>
                <c:pt idx="8512">
                  <c:v>-1.2803522796691421E-2</c:v>
                </c:pt>
                <c:pt idx="8513">
                  <c:v>-1.2766580204684422E-2</c:v>
                </c:pt>
                <c:pt idx="8514">
                  <c:v>-1.2729637988753484E-2</c:v>
                </c:pt>
                <c:pt idx="8515">
                  <c:v>-1.2692696148856708E-2</c:v>
                </c:pt>
                <c:pt idx="8516">
                  <c:v>-1.2655754684952183E-2</c:v>
                </c:pt>
                <c:pt idx="8517">
                  <c:v>-1.2588813596997789E-2</c:v>
                </c:pt>
                <c:pt idx="8518">
                  <c:v>-1.2391872884951666E-2</c:v>
                </c:pt>
                <c:pt idx="8519">
                  <c:v>-1.2184932548771696E-2</c:v>
                </c:pt>
                <c:pt idx="8520">
                  <c:v>-1.1987992588415984E-2</c:v>
                </c:pt>
                <c:pt idx="8521">
                  <c:v>-1.1781053003842582E-2</c:v>
                </c:pt>
                <c:pt idx="8522">
                  <c:v>-1.1574113795009345E-2</c:v>
                </c:pt>
                <c:pt idx="8523">
                  <c:v>-1.1377174961874351E-2</c:v>
                </c:pt>
                <c:pt idx="8524">
                  <c:v>-1.1170236504395576E-2</c:v>
                </c:pt>
                <c:pt idx="8525">
                  <c:v>-1.0973298422531218E-2</c:v>
                </c:pt>
                <c:pt idx="8526">
                  <c:v>-1.0766360716239121E-2</c:v>
                </c:pt>
                <c:pt idx="8527">
                  <c:v>-1.0549423385477409E-2</c:v>
                </c:pt>
                <c:pt idx="8528">
                  <c:v>-1.028248643020388E-2</c:v>
                </c:pt>
                <c:pt idx="8529">
                  <c:v>-1.0005549850376744E-2</c:v>
                </c:pt>
                <c:pt idx="8530">
                  <c:v>-9.7286136459539818E-3</c:v>
                </c:pt>
                <c:pt idx="8531">
                  <c:v>-9.4516778168935566E-3</c:v>
                </c:pt>
                <c:pt idx="8532">
                  <c:v>-9.174742363153519E-3</c:v>
                </c:pt>
                <c:pt idx="8533">
                  <c:v>-8.8978072846918627E-3</c:v>
                </c:pt>
                <c:pt idx="8534">
                  <c:v>-8.6208725814665987E-3</c:v>
                </c:pt>
                <c:pt idx="8535">
                  <c:v>-8.3439382534357728E-3</c:v>
                </c:pt>
                <c:pt idx="8536">
                  <c:v>-8.0670043005573767E-3</c:v>
                </c:pt>
                <c:pt idx="8537">
                  <c:v>-7.8100707227893602E-3</c:v>
                </c:pt>
                <c:pt idx="8538">
                  <c:v>-7.6031375200896773E-3</c:v>
                </c:pt>
                <c:pt idx="8539">
                  <c:v>-7.3862046924166496E-3</c:v>
                </c:pt>
                <c:pt idx="8540">
                  <c:v>-7.1792722397279914E-3</c:v>
                </c:pt>
                <c:pt idx="8541">
                  <c:v>-6.9723401619818659E-3</c:v>
                </c:pt>
                <c:pt idx="8542">
                  <c:v>-6.7654084591361524E-3</c:v>
                </c:pt>
                <c:pt idx="8543">
                  <c:v>-6.5584771311489884E-3</c:v>
                </c:pt>
                <c:pt idx="8544">
                  <c:v>-6.3515461779783833E-3</c:v>
                </c:pt>
                <c:pt idx="8545">
                  <c:v>-6.1346155995822323E-3</c:v>
                </c:pt>
                <c:pt idx="8546">
                  <c:v>-5.927685395918654E-3</c:v>
                </c:pt>
                <c:pt idx="8547">
                  <c:v>-5.7007555669456025E-3</c:v>
                </c:pt>
                <c:pt idx="8548">
                  <c:v>-5.3938261126211893E-3</c:v>
                </c:pt>
                <c:pt idx="8549">
                  <c:v>-5.0768970329033306E-3</c:v>
                </c:pt>
                <c:pt idx="8550">
                  <c:v>-4.7599683277500518E-3</c:v>
                </c:pt>
                <c:pt idx="8551">
                  <c:v>-4.4530399971192984E-3</c:v>
                </c:pt>
                <c:pt idx="8552">
                  <c:v>-4.1361120409691724E-3</c:v>
                </c:pt>
                <c:pt idx="8553">
                  <c:v>-3.8291844592576903E-3</c:v>
                </c:pt>
                <c:pt idx="8554">
                  <c:v>-3.5122572519429248E-3</c:v>
                </c:pt>
                <c:pt idx="8555">
                  <c:v>-3.2053304189827441E-3</c:v>
                </c:pt>
                <c:pt idx="8556">
                  <c:v>-2.8884039603352192E-3</c:v>
                </c:pt>
                <c:pt idx="8557">
                  <c:v>-2.621477875958388E-3</c:v>
                </c:pt>
                <c:pt idx="8558">
                  <c:v>-2.5345521658102221E-3</c:v>
                </c:pt>
                <c:pt idx="8559">
                  <c:v>-2.4476268298487813E-3</c:v>
                </c:pt>
                <c:pt idx="8560">
                  <c:v>-2.360701868032002E-3</c:v>
                </c:pt>
                <c:pt idx="8561">
                  <c:v>-2.2737772803179701E-3</c:v>
                </c:pt>
                <c:pt idx="8562">
                  <c:v>-2.1868530666646346E-3</c:v>
                </c:pt>
                <c:pt idx="8563">
                  <c:v>-2.0999292270300896E-3</c:v>
                </c:pt>
                <c:pt idx="8564">
                  <c:v>-2.0230057613723185E-3</c:v>
                </c:pt>
                <c:pt idx="8565">
                  <c:v>-1.9360826696493026E-3</c:v>
                </c:pt>
                <c:pt idx="8566">
                  <c:v>-1.8491599518190109E-3</c:v>
                </c:pt>
                <c:pt idx="8567">
                  <c:v>-1.742237607839453E-3</c:v>
                </c:pt>
                <c:pt idx="8568">
                  <c:v>-1.5753156376688347E-3</c:v>
                </c:pt>
                <c:pt idx="8569">
                  <c:v>-1.4083940412649978E-3</c:v>
                </c:pt>
                <c:pt idx="8570">
                  <c:v>-1.2414728185859425E-3</c:v>
                </c:pt>
                <c:pt idx="8571">
                  <c:v>-1.0745519695898151E-3</c:v>
                </c:pt>
                <c:pt idx="8572">
                  <c:v>-9.0763149423448244E-4</c:v>
                </c:pt>
                <c:pt idx="8573">
                  <c:v>-7.5071139247801324E-4</c:v>
                </c:pt>
                <c:pt idx="8574">
                  <c:v>-5.837916642784382E-4</c:v>
                </c:pt>
                <c:pt idx="8575">
                  <c:v>-4.1687230959372722E-4</c:v>
                </c:pt>
                <c:pt idx="8576">
                  <c:v>-2.4995332838195815E-4</c:v>
                </c:pt>
                <c:pt idx="8577">
                  <c:v>-1.0303472060108162E-4</c:v>
                </c:pt>
                <c:pt idx="8578">
                  <c:v>-6.1164862091012129E-6</c:v>
                </c:pt>
                <c:pt idx="8579">
                  <c:v>8.0801374835903772E-5</c:v>
                </c:pt>
                <c:pt idx="8580">
                  <c:v>1.7771886257597725E-4</c:v>
                </c:pt>
                <c:pt idx="8581">
                  <c:v>2.6463597705311999E-4</c:v>
                </c:pt>
                <c:pt idx="8582">
                  <c:v>3.6155271830931596E-4</c:v>
                </c:pt>
                <c:pt idx="8583">
                  <c:v>4.5846908638647114E-4</c:v>
                </c:pt>
                <c:pt idx="8584">
                  <c:v>5.453850813266492E-4</c:v>
                </c:pt>
                <c:pt idx="8585">
                  <c:v>6.4230070317178637E-4</c:v>
                </c:pt>
                <c:pt idx="8586">
                  <c:v>7.2921595196392963E-4</c:v>
                </c:pt>
                <c:pt idx="8587">
                  <c:v>8.0613082774500043E-4</c:v>
                </c:pt>
                <c:pt idx="8588">
                  <c:v>8.4304533055707027E-4</c:v>
                </c:pt>
                <c:pt idx="8589">
                  <c:v>8.6995946044205526E-4</c:v>
                </c:pt>
                <c:pt idx="8590">
                  <c:v>9.0687321744201718E-4</c:v>
                </c:pt>
                <c:pt idx="8591">
                  <c:v>9.3378660159885388E-4</c:v>
                </c:pt>
                <c:pt idx="8592">
                  <c:v>9.7069961295463117E-4</c:v>
                </c:pt>
                <c:pt idx="8593">
                  <c:v>9.976122515512973E-4</c:v>
                </c:pt>
                <c:pt idx="8594">
                  <c:v>1.0245245174307915E-3</c:v>
                </c:pt>
                <c:pt idx="8595">
                  <c:v>1.0614364106353025E-3</c:v>
                </c:pt>
                <c:pt idx="8596">
                  <c:v>1.0883479312065905E-3</c:v>
                </c:pt>
                <c:pt idx="8597">
                  <c:v>1.1252590791866821E-3</c:v>
                </c:pt>
                <c:pt idx="8598">
                  <c:v>1.1521698546176381E-3</c:v>
                </c:pt>
                <c:pt idx="8599">
                  <c:v>1.1890802575414141E-3</c:v>
                </c:pt>
                <c:pt idx="8600">
                  <c:v>1.2159902880000378E-3</c:v>
                </c:pt>
                <c:pt idx="8601">
                  <c:v>1.2528999460354184E-3</c:v>
                </c:pt>
                <c:pt idx="8602">
                  <c:v>1.2798092316896048E-3</c:v>
                </c:pt>
                <c:pt idx="8603">
                  <c:v>1.3067181450045501E-3</c:v>
                </c:pt>
                <c:pt idx="8604">
                  <c:v>1.3436266860223079E-3</c:v>
                </c:pt>
                <c:pt idx="8605">
                  <c:v>1.3705348547847559E-3</c:v>
                </c:pt>
                <c:pt idx="8606">
                  <c:v>1.4074426513339955E-3</c:v>
                </c:pt>
                <c:pt idx="8607">
                  <c:v>1.4343500757119183E-3</c:v>
                </c:pt>
                <c:pt idx="8608">
                  <c:v>1.4412571279605703E-3</c:v>
                </c:pt>
                <c:pt idx="8609">
                  <c:v>1.4481638081219341E-3</c:v>
                </c:pt>
                <c:pt idx="8610">
                  <c:v>1.4550701162380241E-3</c:v>
                </c:pt>
                <c:pt idx="8611">
                  <c:v>1.4619760523507659E-3</c:v>
                </c:pt>
                <c:pt idx="8612">
                  <c:v>1.4688816165021878E-3</c:v>
                </c:pt>
                <c:pt idx="8613">
                  <c:v>1.4757868087342261E-3</c:v>
                </c:pt>
                <c:pt idx="8614">
                  <c:v>1.482691629088928E-3</c:v>
                </c:pt>
                <c:pt idx="8615">
                  <c:v>1.4895960776082628E-3</c:v>
                </c:pt>
                <c:pt idx="8616">
                  <c:v>1.4965001543342307E-3</c:v>
                </c:pt>
                <c:pt idx="8617">
                  <c:v>1.5034038593087801E-3</c:v>
                </c:pt>
                <c:pt idx="8618">
                  <c:v>1.5103071925739481E-3</c:v>
                </c:pt>
                <c:pt idx="8619">
                  <c:v>1.5172101541717025E-3</c:v>
                </c:pt>
                <c:pt idx="8620">
                  <c:v>1.5241127441440003E-3</c:v>
                </c:pt>
                <c:pt idx="8621">
                  <c:v>1.5310149625328581E-3</c:v>
                </c:pt>
                <c:pt idx="8622">
                  <c:v>1.5379168093803141E-3</c:v>
                </c:pt>
                <c:pt idx="8623">
                  <c:v>1.5448182847282541E-3</c:v>
                </c:pt>
                <c:pt idx="8624">
                  <c:v>1.5517193886187841E-3</c:v>
                </c:pt>
                <c:pt idx="8625">
                  <c:v>1.558620121093797E-3</c:v>
                </c:pt>
                <c:pt idx="8626">
                  <c:v>1.5655204821952429E-3</c:v>
                </c:pt>
                <c:pt idx="8627">
                  <c:v>1.5624204719652908E-3</c:v>
                </c:pt>
                <c:pt idx="8628">
                  <c:v>1.559320090445738E-3</c:v>
                </c:pt>
                <c:pt idx="8629">
                  <c:v>1.5562193376786621E-3</c:v>
                </c:pt>
                <c:pt idx="8630">
                  <c:v>1.5531182137060201E-3</c:v>
                </c:pt>
                <c:pt idx="8631">
                  <c:v>1.5400167185698201E-3</c:v>
                </c:pt>
                <c:pt idx="8632">
                  <c:v>1.5369148523120824E-3</c:v>
                </c:pt>
                <c:pt idx="8633">
                  <c:v>1.5338126149747361E-3</c:v>
                </c:pt>
                <c:pt idx="8634">
                  <c:v>1.5307100065998299E-3</c:v>
                </c:pt>
                <c:pt idx="8635">
                  <c:v>1.5176070272292521E-3</c:v>
                </c:pt>
                <c:pt idx="8636">
                  <c:v>1.5145036769050881E-3</c:v>
                </c:pt>
                <c:pt idx="8637">
                  <c:v>1.5113999556692899E-3</c:v>
                </c:pt>
                <c:pt idx="8638">
                  <c:v>1.5182958635638997E-3</c:v>
                </c:pt>
                <c:pt idx="8639">
                  <c:v>1.5151914006307781E-3</c:v>
                </c:pt>
                <c:pt idx="8640">
                  <c:v>1.5120865669120528E-3</c:v>
                </c:pt>
                <c:pt idx="8641">
                  <c:v>1.5189813624495729E-3</c:v>
                </c:pt>
                <c:pt idx="8642">
                  <c:v>1.5158757872854578E-3</c:v>
                </c:pt>
                <c:pt idx="8643">
                  <c:v>1.5227698414616321E-3</c:v>
                </c:pt>
                <c:pt idx="8644">
                  <c:v>1.5196635250200601E-3</c:v>
                </c:pt>
                <c:pt idx="8645">
                  <c:v>1.5165568380027885E-3</c:v>
                </c:pt>
                <c:pt idx="8646">
                  <c:v>1.5234497804517421E-3</c:v>
                </c:pt>
                <c:pt idx="8647">
                  <c:v>1.5303423524089541E-3</c:v>
                </c:pt>
                <c:pt idx="8648">
                  <c:v>1.5572345539164041E-3</c:v>
                </c:pt>
                <c:pt idx="8649">
                  <c:v>1.584126385016094E-3</c:v>
                </c:pt>
                <c:pt idx="8650">
                  <c:v>1.6010178457500183E-3</c:v>
                </c:pt>
                <c:pt idx="8651">
                  <c:v>1.6279089361600854E-3</c:v>
                </c:pt>
                <c:pt idx="8652">
                  <c:v>1.6547996562884248E-3</c:v>
                </c:pt>
                <c:pt idx="8653">
                  <c:v>1.6816900061768858E-3</c:v>
                </c:pt>
                <c:pt idx="8654">
                  <c:v>1.7085799858675161E-3</c:v>
                </c:pt>
                <c:pt idx="8655">
                  <c:v>1.7354695954022719E-3</c:v>
                </c:pt>
                <c:pt idx="8656">
                  <c:v>1.7523588348232074E-3</c:v>
                </c:pt>
                <c:pt idx="8657">
                  <c:v>1.759247704172249E-3</c:v>
                </c:pt>
                <c:pt idx="8658">
                  <c:v>1.6961362034914134E-3</c:v>
                </c:pt>
                <c:pt idx="8659">
                  <c:v>1.6430243328226513E-3</c:v>
                </c:pt>
                <c:pt idx="8660">
                  <c:v>1.5899120922079899E-3</c:v>
                </c:pt>
                <c:pt idx="8661">
                  <c:v>1.5367994816894437E-3</c:v>
                </c:pt>
                <c:pt idx="8662">
                  <c:v>1.4836865013089261E-3</c:v>
                </c:pt>
                <c:pt idx="8663">
                  <c:v>1.430573151108478E-3</c:v>
                </c:pt>
                <c:pt idx="8664">
                  <c:v>1.3774594311301359E-3</c:v>
                </c:pt>
                <c:pt idx="8665">
                  <c:v>1.3243453414157726E-3</c:v>
                </c:pt>
                <c:pt idx="8666">
                  <c:v>1.2712308820073959E-3</c:v>
                </c:pt>
                <c:pt idx="8667">
                  <c:v>1.1981160529471221E-3</c:v>
                </c:pt>
                <c:pt idx="8668">
                  <c:v>1.085000854276772E-3</c:v>
                </c:pt>
                <c:pt idx="8669">
                  <c:v>9.7188528603844892E-4</c:v>
                </c:pt>
                <c:pt idx="8670">
                  <c:v>8.6876934827401209E-4</c:v>
                </c:pt>
                <c:pt idx="8671">
                  <c:v>7.5565304102562334E-4</c:v>
                </c:pt>
                <c:pt idx="8672">
                  <c:v>6.4253636433512259E-4</c:v>
                </c:pt>
                <c:pt idx="8673">
                  <c:v>5.3941931824461465E-4</c:v>
                </c:pt>
                <c:pt idx="8674">
                  <c:v>4.2630190279593921E-4</c:v>
                </c:pt>
                <c:pt idx="8675">
                  <c:v>3.2318411803125612E-4</c:v>
                </c:pt>
                <c:pt idx="8676">
                  <c:v>2.100659639924507E-4</c:v>
                </c:pt>
                <c:pt idx="8677">
                  <c:v>2.6947440721542182E-5</c:v>
                </c:pt>
                <c:pt idx="8678">
                  <c:v>-2.8617145173951081E-4</c:v>
                </c:pt>
                <c:pt idx="8679">
                  <c:v>-6.0929071334864303E-4</c:v>
                </c:pt>
                <c:pt idx="8680">
                  <c:v>-9.2241034406401179E-4</c:v>
                </c:pt>
                <c:pt idx="8681">
                  <c:v>-1.2455303438434484E-3</c:v>
                </c:pt>
                <c:pt idx="8682">
                  <c:v>-1.5586507126450781E-3</c:v>
                </c:pt>
                <c:pt idx="8683">
                  <c:v>-1.87177145042694E-3</c:v>
                </c:pt>
                <c:pt idx="8684">
                  <c:v>-2.1948925571470194E-3</c:v>
                </c:pt>
                <c:pt idx="8685">
                  <c:v>-2.5080140327632412E-3</c:v>
                </c:pt>
                <c:pt idx="8686">
                  <c:v>-2.8311358772336592E-3</c:v>
                </c:pt>
                <c:pt idx="8687">
                  <c:v>-3.1242580905163652E-3</c:v>
                </c:pt>
                <c:pt idx="8688">
                  <c:v>-3.3873806725693584E-3</c:v>
                </c:pt>
                <c:pt idx="8689">
                  <c:v>-3.6505036233505411E-3</c:v>
                </c:pt>
                <c:pt idx="8690">
                  <c:v>-3.9136269428180015E-3</c:v>
                </c:pt>
                <c:pt idx="8691">
                  <c:v>-4.1667506309297497E-3</c:v>
                </c:pt>
                <c:pt idx="8692">
                  <c:v>-4.4298746876437834E-3</c:v>
                </c:pt>
                <c:pt idx="8693">
                  <c:v>-4.6929991129181434E-3</c:v>
                </c:pt>
                <c:pt idx="8694">
                  <c:v>-4.9561239067107904E-3</c:v>
                </c:pt>
                <c:pt idx="8695">
                  <c:v>-5.2192490689797278E-3</c:v>
                </c:pt>
                <c:pt idx="8696">
                  <c:v>-5.4823745996830124E-3</c:v>
                </c:pt>
                <c:pt idx="8697">
                  <c:v>-5.7355004987787441E-3</c:v>
                </c:pt>
                <c:pt idx="8698">
                  <c:v>-5.9586267662247753E-3</c:v>
                </c:pt>
                <c:pt idx="8699">
                  <c:v>-6.1917534019792289E-3</c:v>
                </c:pt>
                <c:pt idx="8700">
                  <c:v>-6.4248804059999784E-3</c:v>
                </c:pt>
                <c:pt idx="8701">
                  <c:v>-6.6580077782451884E-3</c:v>
                </c:pt>
                <c:pt idx="8702">
                  <c:v>-6.8911355186727918E-3</c:v>
                </c:pt>
                <c:pt idx="8703">
                  <c:v>-7.1242636272408318E-3</c:v>
                </c:pt>
                <c:pt idx="8704">
                  <c:v>-7.347392103907383E-3</c:v>
                </c:pt>
                <c:pt idx="8705">
                  <c:v>-7.5805209486302424E-3</c:v>
                </c:pt>
                <c:pt idx="8706">
                  <c:v>-7.8136501613676832E-3</c:v>
                </c:pt>
                <c:pt idx="8707">
                  <c:v>-8.016779742077481E-3</c:v>
                </c:pt>
                <c:pt idx="8708">
                  <c:v>-8.1799096907178726E-3</c:v>
                </c:pt>
                <c:pt idx="8709">
                  <c:v>-8.3530400072467561E-3</c:v>
                </c:pt>
                <c:pt idx="8710">
                  <c:v>-8.5161706916219524E-3</c:v>
                </c:pt>
                <c:pt idx="8711">
                  <c:v>-8.6793017438018209E-3</c:v>
                </c:pt>
                <c:pt idx="8712">
                  <c:v>-8.8424331637443065E-3</c:v>
                </c:pt>
                <c:pt idx="8713">
                  <c:v>-9.005564951407273E-3</c:v>
                </c:pt>
                <c:pt idx="8714">
                  <c:v>-9.1686971067487227E-3</c:v>
                </c:pt>
                <c:pt idx="8715">
                  <c:v>-9.3318296297267567E-3</c:v>
                </c:pt>
                <c:pt idx="8716">
                  <c:v>-9.4949625202993548E-3</c:v>
                </c:pt>
                <c:pt idx="8717">
                  <c:v>-9.5980957784246208E-3</c:v>
                </c:pt>
                <c:pt idx="8718">
                  <c:v>-9.6012294040604407E-3</c:v>
                </c:pt>
                <c:pt idx="8719">
                  <c:v>-9.6043633971649167E-3</c:v>
                </c:pt>
                <c:pt idx="8720">
                  <c:v>-9.6174977576960266E-3</c:v>
                </c:pt>
                <c:pt idx="8721">
                  <c:v>-9.6206324856117353E-3</c:v>
                </c:pt>
                <c:pt idx="8722">
                  <c:v>-9.6237675808701073E-3</c:v>
                </c:pt>
                <c:pt idx="8723">
                  <c:v>-9.6269030434291206E-3</c:v>
                </c:pt>
                <c:pt idx="8724">
                  <c:v>-9.6300388732468208E-3</c:v>
                </c:pt>
                <c:pt idx="8725">
                  <c:v>-9.6431750702812048E-3</c:v>
                </c:pt>
                <c:pt idx="8726">
                  <c:v>-9.6463116344903399E-3</c:v>
                </c:pt>
                <c:pt idx="8727">
                  <c:v>-9.5994485658321207E-3</c:v>
                </c:pt>
                <c:pt idx="8728">
                  <c:v>-9.4825858642647812E-3</c:v>
                </c:pt>
                <c:pt idx="8729">
                  <c:v>-9.3657235297460641E-3</c:v>
                </c:pt>
                <c:pt idx="8730">
                  <c:v>-9.2488615622339319E-3</c:v>
                </c:pt>
                <c:pt idx="8731">
                  <c:v>-9.131999961686732E-3</c:v>
                </c:pt>
                <c:pt idx="8732">
                  <c:v>-9.0151387280623246E-3</c:v>
                </c:pt>
                <c:pt idx="8733">
                  <c:v>-8.8982778613186653E-3</c:v>
                </c:pt>
                <c:pt idx="8734">
                  <c:v>-8.7814173614138014E-3</c:v>
                </c:pt>
                <c:pt idx="8735">
                  <c:v>-8.6645572283058463E-3</c:v>
                </c:pt>
                <c:pt idx="8736">
                  <c:v>-8.5476974619525109E-3</c:v>
                </c:pt>
                <c:pt idx="8737">
                  <c:v>-8.4308380623121185E-3</c:v>
                </c:pt>
                <c:pt idx="8738">
                  <c:v>-8.3239790293425028E-3</c:v>
                </c:pt>
                <c:pt idx="8739">
                  <c:v>-8.207120363001778E-3</c:v>
                </c:pt>
                <c:pt idx="8740">
                  <c:v>-8.1002620632479594E-3</c:v>
                </c:pt>
                <c:pt idx="8741">
                  <c:v>-7.9934041300390533E-3</c:v>
                </c:pt>
                <c:pt idx="8742">
                  <c:v>-7.8765465633329514E-3</c:v>
                </c:pt>
                <c:pt idx="8743">
                  <c:v>-7.7696893630878052E-3</c:v>
                </c:pt>
                <c:pt idx="8744">
                  <c:v>-7.6528325292615496E-3</c:v>
                </c:pt>
                <c:pt idx="8745">
                  <c:v>-7.5459760618122734E-3</c:v>
                </c:pt>
                <c:pt idx="8746">
                  <c:v>-7.4391199606978573E-3</c:v>
                </c:pt>
                <c:pt idx="8747">
                  <c:v>-7.3622642258764394E-3</c:v>
                </c:pt>
                <c:pt idx="8748">
                  <c:v>-7.3354088573059865E-3</c:v>
                </c:pt>
                <c:pt idx="8749">
                  <c:v>-7.3085538549444804E-3</c:v>
                </c:pt>
                <c:pt idx="8750">
                  <c:v>-7.2916992187500506E-3</c:v>
                </c:pt>
                <c:pt idx="8751">
                  <c:v>-7.2648449486805156E-3</c:v>
                </c:pt>
                <c:pt idx="8752">
                  <c:v>-7.2379910446940697E-3</c:v>
                </c:pt>
                <c:pt idx="8753">
                  <c:v>-7.2111375067485106E-3</c:v>
                </c:pt>
                <c:pt idx="8754">
                  <c:v>-7.1842843348020914E-3</c:v>
                </c:pt>
                <c:pt idx="8755">
                  <c:v>-7.1574315288127077E-3</c:v>
                </c:pt>
                <c:pt idx="8756">
                  <c:v>-7.1405790887384369E-3</c:v>
                </c:pt>
                <c:pt idx="8757">
                  <c:v>-7.1337270145372033E-3</c:v>
                </c:pt>
                <c:pt idx="8758">
                  <c:v>-7.1368753061669954E-3</c:v>
                </c:pt>
                <c:pt idx="8759">
                  <c:v>-7.1500239635859724E-3</c:v>
                </c:pt>
                <c:pt idx="8760">
                  <c:v>-7.1631729867520123E-3</c:v>
                </c:pt>
                <c:pt idx="8761">
                  <c:v>-7.1763223756232137E-3</c:v>
                </c:pt>
                <c:pt idx="8762">
                  <c:v>-7.1894721301574514E-3</c:v>
                </c:pt>
                <c:pt idx="8763">
                  <c:v>-7.2026222503129081E-3</c:v>
                </c:pt>
                <c:pt idx="8764">
                  <c:v>-7.2057727360474834E-3</c:v>
                </c:pt>
                <c:pt idx="8765">
                  <c:v>-7.2189235873192734E-3</c:v>
                </c:pt>
                <c:pt idx="8766">
                  <c:v>-7.2320748040862193E-3</c:v>
                </c:pt>
                <c:pt idx="8767">
                  <c:v>-7.2152263863062924E-3</c:v>
                </c:pt>
                <c:pt idx="8768">
                  <c:v>-7.1583783339376544E-3</c:v>
                </c:pt>
                <c:pt idx="8769">
                  <c:v>-7.1015306469381905E-3</c:v>
                </c:pt>
                <c:pt idx="8770">
                  <c:v>-7.0446833252659534E-3</c:v>
                </c:pt>
                <c:pt idx="8771">
                  <c:v>-6.9878363688789802E-3</c:v>
                </c:pt>
                <c:pt idx="8772">
                  <c:v>-6.9309897777352913E-3</c:v>
                </c:pt>
                <c:pt idx="8773">
                  <c:v>-6.8741435517928337E-3</c:v>
                </c:pt>
                <c:pt idx="8774">
                  <c:v>-6.8172976910096791E-3</c:v>
                </c:pt>
                <c:pt idx="8775">
                  <c:v>-6.7704521953437955E-3</c:v>
                </c:pt>
                <c:pt idx="8776">
                  <c:v>-6.713607064753188E-3</c:v>
                </c:pt>
                <c:pt idx="8777">
                  <c:v>-6.7167622991958931E-3</c:v>
                </c:pt>
                <c:pt idx="8778">
                  <c:v>-6.7899178986299104E-3</c:v>
                </c:pt>
                <c:pt idx="8779">
                  <c:v>-6.8630738630132814E-3</c:v>
                </c:pt>
                <c:pt idx="8780">
                  <c:v>-6.936230192304103E-3</c:v>
                </c:pt>
                <c:pt idx="8781">
                  <c:v>-7.0093868864600497E-3</c:v>
                </c:pt>
                <c:pt idx="8782">
                  <c:v>-7.0825439454395376E-3</c:v>
                </c:pt>
                <c:pt idx="8783">
                  <c:v>-7.1557013692002958E-3</c:v>
                </c:pt>
                <c:pt idx="8784">
                  <c:v>-7.2288591577006371E-3</c:v>
                </c:pt>
                <c:pt idx="8785">
                  <c:v>-7.3020173108982178E-3</c:v>
                </c:pt>
                <c:pt idx="8786">
                  <c:v>-7.3751758287512736E-3</c:v>
                </c:pt>
                <c:pt idx="8787">
                  <c:v>-7.4183347112177804E-3</c:v>
                </c:pt>
                <c:pt idx="8788">
                  <c:v>-7.4514939582557829E-3</c:v>
                </c:pt>
                <c:pt idx="8789">
                  <c:v>-7.4846535698231817E-3</c:v>
                </c:pt>
                <c:pt idx="8790">
                  <c:v>-7.5078135458779838E-3</c:v>
                </c:pt>
                <c:pt idx="8791">
                  <c:v>-7.5409738863783434E-3</c:v>
                </c:pt>
                <c:pt idx="8792">
                  <c:v>-7.5741345912821913E-3</c:v>
                </c:pt>
                <c:pt idx="8793">
                  <c:v>-7.5972956605475104E-3</c:v>
                </c:pt>
                <c:pt idx="8794">
                  <c:v>-7.6304570941324416E-3</c:v>
                </c:pt>
                <c:pt idx="8795">
                  <c:v>-7.6636188919947962E-3</c:v>
                </c:pt>
                <c:pt idx="8796">
                  <c:v>-7.6867810540926923E-3</c:v>
                </c:pt>
                <c:pt idx="8797">
                  <c:v>-7.7199435803842007E-3</c:v>
                </c:pt>
                <c:pt idx="8798">
                  <c:v>-7.7631064708271504E-3</c:v>
                </c:pt>
                <c:pt idx="8799">
                  <c:v>-7.7962697253798246E-3</c:v>
                </c:pt>
                <c:pt idx="8800">
                  <c:v>-7.8294333439999694E-3</c:v>
                </c:pt>
                <c:pt idx="8801">
                  <c:v>-7.8625973266457875E-3</c:v>
                </c:pt>
                <c:pt idx="8802">
                  <c:v>-7.9057616732752523E-3</c:v>
                </c:pt>
                <c:pt idx="8803">
                  <c:v>-7.938926383846261E-3</c:v>
                </c:pt>
                <c:pt idx="8804">
                  <c:v>-7.9720914583169804E-3</c:v>
                </c:pt>
                <c:pt idx="8805">
                  <c:v>-8.0152568966453362E-3</c:v>
                </c:pt>
                <c:pt idx="8806">
                  <c:v>-8.0484226987893037E-3</c:v>
                </c:pt>
                <c:pt idx="8807">
                  <c:v>-8.0815888647068727E-3</c:v>
                </c:pt>
                <c:pt idx="8808">
                  <c:v>-8.1247553943562256E-3</c:v>
                </c:pt>
                <c:pt idx="8809">
                  <c:v>-8.1679222876953027E-3</c:v>
                </c:pt>
                <c:pt idx="8810">
                  <c:v>-8.2110895446819727E-3</c:v>
                </c:pt>
                <c:pt idx="8811">
                  <c:v>-8.2542571652744496E-3</c:v>
                </c:pt>
                <c:pt idx="8812">
                  <c:v>-8.2974251494306317E-3</c:v>
                </c:pt>
                <c:pt idx="8813">
                  <c:v>-8.3405934971085508E-3</c:v>
                </c:pt>
                <c:pt idx="8814">
                  <c:v>-8.3837622082663828E-3</c:v>
                </c:pt>
                <c:pt idx="8815">
                  <c:v>-8.4269312828617327E-3</c:v>
                </c:pt>
                <c:pt idx="8816">
                  <c:v>-8.4601007208529727E-3</c:v>
                </c:pt>
                <c:pt idx="8817">
                  <c:v>-8.5332705221979888E-3</c:v>
                </c:pt>
                <c:pt idx="8818">
                  <c:v>-8.6264406868548707E-3</c:v>
                </c:pt>
                <c:pt idx="8819">
                  <c:v>-8.7196112147815228E-3</c:v>
                </c:pt>
                <c:pt idx="8820">
                  <c:v>-8.8027821059360484E-3</c:v>
                </c:pt>
                <c:pt idx="8821">
                  <c:v>-8.8959533602763208E-3</c:v>
                </c:pt>
                <c:pt idx="8822">
                  <c:v>-8.9891249777605247E-3</c:v>
                </c:pt>
                <c:pt idx="8823">
                  <c:v>-9.0822969583466088E-3</c:v>
                </c:pt>
                <c:pt idx="8824">
                  <c:v>-9.1654693019924266E-3</c:v>
                </c:pt>
                <c:pt idx="8825">
                  <c:v>-9.2586420086562815E-3</c:v>
                </c:pt>
                <c:pt idx="8826">
                  <c:v>-9.3518150782960063E-3</c:v>
                </c:pt>
                <c:pt idx="8827">
                  <c:v>-9.4349885108695568E-3</c:v>
                </c:pt>
                <c:pt idx="8828">
                  <c:v>-9.5081623063350846E-3</c:v>
                </c:pt>
                <c:pt idx="8829">
                  <c:v>-9.5813364646505656E-3</c:v>
                </c:pt>
                <c:pt idx="8830">
                  <c:v>-9.6545109857740005E-3</c:v>
                </c:pt>
                <c:pt idx="8831">
                  <c:v>-9.7276858696633568E-3</c:v>
                </c:pt>
                <c:pt idx="8832">
                  <c:v>-9.7908611162767188E-3</c:v>
                </c:pt>
                <c:pt idx="8833">
                  <c:v>-9.8640367255721246E-3</c:v>
                </c:pt>
                <c:pt idx="8834">
                  <c:v>-9.9372126975074727E-3</c:v>
                </c:pt>
                <c:pt idx="8835">
                  <c:v>-1.001038903204074E-2</c:v>
                </c:pt>
                <c:pt idx="8836">
                  <c:v>-1.0083565729130183E-2</c:v>
                </c:pt>
                <c:pt idx="8837">
                  <c:v>-1.0136742788733518E-2</c:v>
                </c:pt>
                <c:pt idx="8838">
                  <c:v>-1.0159920210808943E-2</c:v>
                </c:pt>
                <c:pt idx="8839">
                  <c:v>-1.0193097995314399E-2</c:v>
                </c:pt>
                <c:pt idx="8840">
                  <c:v>-1.0226276142207981E-2</c:v>
                </c:pt>
                <c:pt idx="8841">
                  <c:v>-1.0249454651447621E-2</c:v>
                </c:pt>
                <c:pt idx="8842">
                  <c:v>-1.0282633522991264E-2</c:v>
                </c:pt>
                <c:pt idx="8843">
                  <c:v>-1.0315812756797188E-2</c:v>
                </c:pt>
                <c:pt idx="8844">
                  <c:v>-1.0338992352823054E-2</c:v>
                </c:pt>
                <c:pt idx="8845">
                  <c:v>-1.037217231102731E-2</c:v>
                </c:pt>
                <c:pt idx="8846">
                  <c:v>-1.0405352631367543E-2</c:v>
                </c:pt>
                <c:pt idx="8847">
                  <c:v>-1.0438533313801844E-2</c:v>
                </c:pt>
                <c:pt idx="8848">
                  <c:v>-1.0471714358288401E-2</c:v>
                </c:pt>
                <c:pt idx="8849">
                  <c:v>-1.0504895764785239E-2</c:v>
                </c:pt>
                <c:pt idx="8850">
                  <c:v>-1.0548077533249984E-2</c:v>
                </c:pt>
                <c:pt idx="8851">
                  <c:v>-1.0581259663641101E-2</c:v>
                </c:pt>
                <c:pt idx="8852">
                  <c:v>-1.0614442155916419E-2</c:v>
                </c:pt>
                <c:pt idx="8853">
                  <c:v>-1.0647625010033945E-2</c:v>
                </c:pt>
                <c:pt idx="8854">
                  <c:v>-1.0690808225951701E-2</c:v>
                </c:pt>
                <c:pt idx="8855">
                  <c:v>-1.0723991803627713E-2</c:v>
                </c:pt>
                <c:pt idx="8856">
                  <c:v>-1.0757175743020134E-2</c:v>
                </c:pt>
                <c:pt idx="8857">
                  <c:v>-1.0740360044086607E-2</c:v>
                </c:pt>
                <c:pt idx="8858">
                  <c:v>-1.0673544706785401E-2</c:v>
                </c:pt>
                <c:pt idx="8859">
                  <c:v>-1.0616729731074527E-2</c:v>
                </c:pt>
                <c:pt idx="8860">
                  <c:v>-1.0549915116911973E-2</c:v>
                </c:pt>
                <c:pt idx="8861">
                  <c:v>-1.0493100864255729E-2</c:v>
                </c:pt>
                <c:pt idx="8862">
                  <c:v>-1.0426286973063852E-2</c:v>
                </c:pt>
                <c:pt idx="8863">
                  <c:v>-1.036947344329428E-2</c:v>
                </c:pt>
                <c:pt idx="8864">
                  <c:v>-1.0302660274905121E-2</c:v>
                </c:pt>
                <c:pt idx="8865">
                  <c:v>-1.0245847467854259E-2</c:v>
                </c:pt>
                <c:pt idx="8866">
                  <c:v>-1.0179035022099756E-2</c:v>
                </c:pt>
                <c:pt idx="8867">
                  <c:v>-1.0142222937599654E-2</c:v>
                </c:pt>
                <c:pt idx="8868">
                  <c:v>-1.0125411214312159E-2</c:v>
                </c:pt>
                <c:pt idx="8869">
                  <c:v>-1.0108599852194804E-2</c:v>
                </c:pt>
                <c:pt idx="8870">
                  <c:v>-1.0091788851205982E-2</c:v>
                </c:pt>
                <c:pt idx="8871">
                  <c:v>-1.006497821130365E-2</c:v>
                </c:pt>
                <c:pt idx="8872">
                  <c:v>-1.0048167932445638E-2</c:v>
                </c:pt>
                <c:pt idx="8873">
                  <c:v>-1.0031358014590241E-2</c:v>
                </c:pt>
                <c:pt idx="8874">
                  <c:v>-1.0014548457695224E-2</c:v>
                </c:pt>
                <c:pt idx="8875">
                  <c:v>-9.9977392617188014E-3</c:v>
                </c:pt>
                <c:pt idx="8876">
                  <c:v>-9.9709304266187727E-3</c:v>
                </c:pt>
                <c:pt idx="8877">
                  <c:v>-9.8541219523532748E-3</c:v>
                </c:pt>
                <c:pt idx="8878">
                  <c:v>-9.6773138388803227E-3</c:v>
                </c:pt>
                <c:pt idx="8879">
                  <c:v>-9.5005060861579442E-3</c:v>
                </c:pt>
                <c:pt idx="8880">
                  <c:v>-9.3236986941440496E-3</c:v>
                </c:pt>
                <c:pt idx="8881">
                  <c:v>-9.1468916627966447E-3</c:v>
                </c:pt>
                <c:pt idx="8882">
                  <c:v>-8.9700849920739695E-3</c:v>
                </c:pt>
                <c:pt idx="8883">
                  <c:v>-8.7932786819336674E-3</c:v>
                </c:pt>
                <c:pt idx="8884">
                  <c:v>-8.6064727323341694E-3</c:v>
                </c:pt>
                <c:pt idx="8885">
                  <c:v>-8.4296671432332066E-3</c:v>
                </c:pt>
                <c:pt idx="8886">
                  <c:v>-8.252861914588976E-3</c:v>
                </c:pt>
                <c:pt idx="8887">
                  <c:v>-8.0560570463591528E-3</c:v>
                </c:pt>
                <c:pt idx="8888">
                  <c:v>-7.8492525385021814E-3</c:v>
                </c:pt>
                <c:pt idx="8889">
                  <c:v>-7.6424483909757123E-3</c:v>
                </c:pt>
                <c:pt idx="8890">
                  <c:v>-7.4356446037380447E-3</c:v>
                </c:pt>
                <c:pt idx="8891">
                  <c:v>-7.2288411767469094E-3</c:v>
                </c:pt>
                <c:pt idx="8892">
                  <c:v>-7.0120381099606178E-3</c:v>
                </c:pt>
                <c:pt idx="8893">
                  <c:v>-6.8052354033369504E-3</c:v>
                </c:pt>
                <c:pt idx="8894">
                  <c:v>-6.5984330568339983E-3</c:v>
                </c:pt>
                <c:pt idx="8895">
                  <c:v>-6.3916310704097423E-3</c:v>
                </c:pt>
                <c:pt idx="8896">
                  <c:v>-6.1848294440222124E-3</c:v>
                </c:pt>
                <c:pt idx="8897">
                  <c:v>-5.988028177629532E-3</c:v>
                </c:pt>
                <c:pt idx="8898">
                  <c:v>-5.8012272711895907E-3</c:v>
                </c:pt>
                <c:pt idx="8899">
                  <c:v>-5.6244267246603804E-3</c:v>
                </c:pt>
                <c:pt idx="8900">
                  <c:v>-5.4376265380000309E-3</c:v>
                </c:pt>
                <c:pt idx="8901">
                  <c:v>-5.2508267111664184E-3</c:v>
                </c:pt>
                <c:pt idx="8902">
                  <c:v>-5.074027244117596E-3</c:v>
                </c:pt>
                <c:pt idx="8903">
                  <c:v>-4.8872281368116692E-3</c:v>
                </c:pt>
                <c:pt idx="8904">
                  <c:v>-4.7004293892065402E-3</c:v>
                </c:pt>
                <c:pt idx="8905">
                  <c:v>-4.5136310012602434E-3</c:v>
                </c:pt>
                <c:pt idx="8906">
                  <c:v>-4.3368329729308814E-3</c:v>
                </c:pt>
                <c:pt idx="8907">
                  <c:v>-4.1400353041763094E-3</c:v>
                </c:pt>
                <c:pt idx="8908">
                  <c:v>-3.9332379949546551E-3</c:v>
                </c:pt>
                <c:pt idx="8909">
                  <c:v>-3.7364410452238594E-3</c:v>
                </c:pt>
                <c:pt idx="8910">
                  <c:v>-3.5296444549419558E-3</c:v>
                </c:pt>
                <c:pt idx="8911">
                  <c:v>-3.3228482240670043E-3</c:v>
                </c:pt>
                <c:pt idx="8912">
                  <c:v>-3.1260523525570194E-3</c:v>
                </c:pt>
                <c:pt idx="8913">
                  <c:v>-2.9192568403699592E-3</c:v>
                </c:pt>
                <c:pt idx="8914">
                  <c:v>-2.7224616874638751E-3</c:v>
                </c:pt>
                <c:pt idx="8915">
                  <c:v>-2.5156668937967308E-3</c:v>
                </c:pt>
                <c:pt idx="8916">
                  <c:v>-2.3188724593265764E-3</c:v>
                </c:pt>
                <c:pt idx="8917">
                  <c:v>-2.2620783840114071E-3</c:v>
                </c:pt>
                <c:pt idx="8918">
                  <c:v>-2.2852846678092678E-3</c:v>
                </c:pt>
                <c:pt idx="8919">
                  <c:v>-2.3084913106781201E-3</c:v>
                </c:pt>
                <c:pt idx="8920">
                  <c:v>-2.3316983125760142E-3</c:v>
                </c:pt>
                <c:pt idx="8921">
                  <c:v>-2.3649056734609281E-3</c:v>
                </c:pt>
                <c:pt idx="8922">
                  <c:v>-2.3881133932909292E-3</c:v>
                </c:pt>
                <c:pt idx="8923">
                  <c:v>-2.4113214720239452E-3</c:v>
                </c:pt>
                <c:pt idx="8924">
                  <c:v>-2.4345299096179842E-3</c:v>
                </c:pt>
                <c:pt idx="8925">
                  <c:v>-2.4577387060312089E-3</c:v>
                </c:pt>
                <c:pt idx="8926">
                  <c:v>-2.4809478612215423E-3</c:v>
                </c:pt>
                <c:pt idx="8927">
                  <c:v>-2.4441573751469358E-3</c:v>
                </c:pt>
                <c:pt idx="8928">
                  <c:v>-2.3873672477655078E-3</c:v>
                </c:pt>
                <c:pt idx="8929">
                  <c:v>-2.320577479035163E-3</c:v>
                </c:pt>
                <c:pt idx="8930">
                  <c:v>-2.2637880689140295E-3</c:v>
                </c:pt>
                <c:pt idx="8931">
                  <c:v>-2.1969990173599657E-3</c:v>
                </c:pt>
                <c:pt idx="8932">
                  <c:v>-2.140210324331121E-3</c:v>
                </c:pt>
                <c:pt idx="8933">
                  <c:v>-2.0734219897854682E-3</c:v>
                </c:pt>
                <c:pt idx="8934">
                  <c:v>-2.0166340136810192E-3</c:v>
                </c:pt>
                <c:pt idx="8935">
                  <c:v>-1.9498463959757644E-3</c:v>
                </c:pt>
                <c:pt idx="8936">
                  <c:v>-1.8930591366277279E-3</c:v>
                </c:pt>
                <c:pt idx="8937">
                  <c:v>-1.9062722355949271E-3</c:v>
                </c:pt>
                <c:pt idx="8938">
                  <c:v>-1.9594856928353841E-3</c:v>
                </c:pt>
                <c:pt idx="8939">
                  <c:v>-2.0126995083069692E-3</c:v>
                </c:pt>
                <c:pt idx="8940">
                  <c:v>-2.0659136819679495E-3</c:v>
                </c:pt>
                <c:pt idx="8941">
                  <c:v>-2.1291282137762052E-3</c:v>
                </c:pt>
                <c:pt idx="8942">
                  <c:v>-2.1823431036897545E-3</c:v>
                </c:pt>
                <c:pt idx="8943">
                  <c:v>-2.2355583516665612E-3</c:v>
                </c:pt>
                <c:pt idx="8944">
                  <c:v>-2.2887739576647674E-3</c:v>
                </c:pt>
                <c:pt idx="8945">
                  <c:v>-2.3419899216422235E-3</c:v>
                </c:pt>
                <c:pt idx="8946">
                  <c:v>-2.3952062435570742E-3</c:v>
                </c:pt>
                <c:pt idx="8947">
                  <c:v>-2.4284229233672277E-3</c:v>
                </c:pt>
                <c:pt idx="8948">
                  <c:v>-2.4416399610307782E-3</c:v>
                </c:pt>
                <c:pt idx="8949">
                  <c:v>-2.4648573565057012E-3</c:v>
                </c:pt>
                <c:pt idx="8950">
                  <c:v>-2.4780751097499827E-3</c:v>
                </c:pt>
                <c:pt idx="8951">
                  <c:v>-2.4912932207217012E-3</c:v>
                </c:pt>
                <c:pt idx="8952">
                  <c:v>-2.5145116893788289E-3</c:v>
                </c:pt>
                <c:pt idx="8953">
                  <c:v>-2.5277305156793392E-3</c:v>
                </c:pt>
                <c:pt idx="8954">
                  <c:v>-2.5509496995812508E-3</c:v>
                </c:pt>
                <c:pt idx="8955">
                  <c:v>-2.5641692410427728E-3</c:v>
                </c:pt>
                <c:pt idx="8956">
                  <c:v>-2.5873891400216243E-3</c:v>
                </c:pt>
                <c:pt idx="8957">
                  <c:v>-2.6106093964759491E-3</c:v>
                </c:pt>
                <c:pt idx="8958">
                  <c:v>-2.6438300103637812E-3</c:v>
                </c:pt>
                <c:pt idx="8959">
                  <c:v>-2.6670509816431411E-3</c:v>
                </c:pt>
                <c:pt idx="8960">
                  <c:v>-2.7002723102720412E-3</c:v>
                </c:pt>
                <c:pt idx="8961">
                  <c:v>-2.7334939962083554E-3</c:v>
                </c:pt>
                <c:pt idx="8962">
                  <c:v>-2.7567160394102192E-3</c:v>
                </c:pt>
                <c:pt idx="8963">
                  <c:v>-2.7899384398356892E-3</c:v>
                </c:pt>
                <c:pt idx="8964">
                  <c:v>-2.8231611974427117E-3</c:v>
                </c:pt>
                <c:pt idx="8965">
                  <c:v>-2.8463843121892592E-3</c:v>
                </c:pt>
                <c:pt idx="8966">
                  <c:v>-2.8796077840334E-3</c:v>
                </c:pt>
                <c:pt idx="8967">
                  <c:v>-2.9128316129330752E-3</c:v>
                </c:pt>
                <c:pt idx="8968">
                  <c:v>-2.9460557988464772E-3</c:v>
                </c:pt>
                <c:pt idx="8969">
                  <c:v>-2.9892803417314018E-3</c:v>
                </c:pt>
                <c:pt idx="8970">
                  <c:v>-3.0225052415459551E-3</c:v>
                </c:pt>
                <c:pt idx="8971">
                  <c:v>-3.0557304982481801E-3</c:v>
                </c:pt>
                <c:pt idx="8972">
                  <c:v>-3.0889561117960892E-3</c:v>
                </c:pt>
                <c:pt idx="8973">
                  <c:v>-3.1321820821476475E-3</c:v>
                </c:pt>
                <c:pt idx="8974">
                  <c:v>-3.1654084092608277E-3</c:v>
                </c:pt>
                <c:pt idx="8975">
                  <c:v>-3.1986350930937597E-3</c:v>
                </c:pt>
                <c:pt idx="8976">
                  <c:v>-3.2418621336043341E-3</c:v>
                </c:pt>
                <c:pt idx="8977">
                  <c:v>-3.2250895307506652E-3</c:v>
                </c:pt>
                <c:pt idx="8978">
                  <c:v>-3.1983172844907079E-3</c:v>
                </c:pt>
                <c:pt idx="8979">
                  <c:v>-3.1815453947825053E-3</c:v>
                </c:pt>
                <c:pt idx="8980">
                  <c:v>-3.154773861584016E-3</c:v>
                </c:pt>
                <c:pt idx="8981">
                  <c:v>-3.1280026848533042E-3</c:v>
                </c:pt>
                <c:pt idx="8982">
                  <c:v>-3.101231864548326E-3</c:v>
                </c:pt>
                <c:pt idx="8983">
                  <c:v>-3.0744614006271492E-3</c:v>
                </c:pt>
                <c:pt idx="8984">
                  <c:v>-3.0476912930477639E-3</c:v>
                </c:pt>
                <c:pt idx="8985">
                  <c:v>-3.0309215417682533E-3</c:v>
                </c:pt>
                <c:pt idx="8986">
                  <c:v>-3.0041521467465055E-3</c:v>
                </c:pt>
                <c:pt idx="8987">
                  <c:v>-3.037383107940596E-3</c:v>
                </c:pt>
                <c:pt idx="8988">
                  <c:v>-3.0806144253085212E-3</c:v>
                </c:pt>
                <c:pt idx="8989">
                  <c:v>-3.1338460988083292E-3</c:v>
                </c:pt>
                <c:pt idx="8990">
                  <c:v>-3.177078128398E-3</c:v>
                </c:pt>
                <c:pt idx="8991">
                  <c:v>-3.2303105140355417E-3</c:v>
                </c:pt>
                <c:pt idx="8992">
                  <c:v>-3.273543255678964E-3</c:v>
                </c:pt>
                <c:pt idx="8993">
                  <c:v>-3.3267763532863212E-3</c:v>
                </c:pt>
                <c:pt idx="8994">
                  <c:v>-3.3700098068156002E-3</c:v>
                </c:pt>
                <c:pt idx="8995">
                  <c:v>-3.4232436162247581E-3</c:v>
                </c:pt>
                <c:pt idx="8996">
                  <c:v>-3.4664777814718689E-3</c:v>
                </c:pt>
                <c:pt idx="8997">
                  <c:v>-3.4497123025149417E-3</c:v>
                </c:pt>
                <c:pt idx="8998">
                  <c:v>-3.4129471793119814E-3</c:v>
                </c:pt>
                <c:pt idx="8999">
                  <c:v>-3.3761824118209716E-3</c:v>
                </c:pt>
                <c:pt idx="9000">
                  <c:v>-3.3394179999999551E-3</c:v>
                </c:pt>
                <c:pt idx="9001">
                  <c:v>-3.3026539438069952E-3</c:v>
                </c:pt>
                <c:pt idx="9002">
                  <c:v>-3.2658902432000049E-3</c:v>
                </c:pt>
                <c:pt idx="9003">
                  <c:v>-3.2291268981370683E-3</c:v>
                </c:pt>
                <c:pt idx="9004">
                  <c:v>-3.1823639085761164E-3</c:v>
                </c:pt>
                <c:pt idx="9005">
                  <c:v>-3.1456012744752876E-3</c:v>
                </c:pt>
                <c:pt idx="9006">
                  <c:v>-3.1088389957924403E-3</c:v>
                </c:pt>
                <c:pt idx="9007">
                  <c:v>-3.2720770724856845E-3</c:v>
                </c:pt>
                <c:pt idx="9008">
                  <c:v>-3.4853155045130439E-3</c:v>
                </c:pt>
                <c:pt idx="9009">
                  <c:v>-3.6985542918324984E-3</c:v>
                </c:pt>
                <c:pt idx="9010">
                  <c:v>-3.9117934344019833E-3</c:v>
                </c:pt>
                <c:pt idx="9011">
                  <c:v>-4.1250329321796397E-3</c:v>
                </c:pt>
                <c:pt idx="9012">
                  <c:v>-4.3382727851234999E-3</c:v>
                </c:pt>
                <c:pt idx="9013">
                  <c:v>-4.5515129931913978E-3</c:v>
                </c:pt>
                <c:pt idx="9014">
                  <c:v>-4.7647535563414278E-3</c:v>
                </c:pt>
                <c:pt idx="9015">
                  <c:v>-4.9779944745317094E-3</c:v>
                </c:pt>
                <c:pt idx="9016">
                  <c:v>-5.1912357477201824E-3</c:v>
                </c:pt>
                <c:pt idx="9017">
                  <c:v>-5.3744773758648322E-3</c:v>
                </c:pt>
                <c:pt idx="9018">
                  <c:v>-5.5577193589236434E-3</c:v>
                </c:pt>
                <c:pt idx="9019">
                  <c:v>-5.730961696854762E-3</c:v>
                </c:pt>
                <c:pt idx="9020">
                  <c:v>-5.9042043896159824E-3</c:v>
                </c:pt>
                <c:pt idx="9021">
                  <c:v>-6.0874474371655314E-3</c:v>
                </c:pt>
                <c:pt idx="9022">
                  <c:v>-6.2606908394612923E-3</c:v>
                </c:pt>
                <c:pt idx="9023">
                  <c:v>-6.4339345964613574E-3</c:v>
                </c:pt>
                <c:pt idx="9024">
                  <c:v>-6.6171787081236513E-3</c:v>
                </c:pt>
                <c:pt idx="9025">
                  <c:v>-6.7904231744062319E-3</c:v>
                </c:pt>
                <c:pt idx="9026">
                  <c:v>-6.9636679952671931E-3</c:v>
                </c:pt>
                <c:pt idx="9027">
                  <c:v>-7.1869131706643928E-3</c:v>
                </c:pt>
                <c:pt idx="9028">
                  <c:v>-7.4201587005558924E-3</c:v>
                </c:pt>
                <c:pt idx="9029">
                  <c:v>-7.6534045848997423E-3</c:v>
                </c:pt>
                <c:pt idx="9030">
                  <c:v>-7.8866508236539994E-3</c:v>
                </c:pt>
                <c:pt idx="9031">
                  <c:v>-8.1098974167765348E-3</c:v>
                </c:pt>
                <c:pt idx="9032">
                  <c:v>-8.3431443642255528E-3</c:v>
                </c:pt>
                <c:pt idx="9033">
                  <c:v>-8.5763916659588602E-3</c:v>
                </c:pt>
                <c:pt idx="9034">
                  <c:v>-8.8096393219346848E-3</c:v>
                </c:pt>
                <c:pt idx="9035">
                  <c:v>-9.0428873321107828E-3</c:v>
                </c:pt>
                <c:pt idx="9036">
                  <c:v>-9.2761356964453784E-3</c:v>
                </c:pt>
                <c:pt idx="9037">
                  <c:v>-9.429384414896361E-3</c:v>
                </c:pt>
                <c:pt idx="9038">
                  <c:v>-9.5826334874217767E-3</c:v>
                </c:pt>
                <c:pt idx="9039">
                  <c:v>-9.7258829139796818E-3</c:v>
                </c:pt>
                <c:pt idx="9040">
                  <c:v>-9.8691326945281183E-3</c:v>
                </c:pt>
                <c:pt idx="9041">
                  <c:v>-1.0012382829024735E-2</c:v>
                </c:pt>
                <c:pt idx="9042">
                  <c:v>-1.0165633317428181E-2</c:v>
                </c:pt>
                <c:pt idx="9043">
                  <c:v>-1.0308884159695969E-2</c:v>
                </c:pt>
                <c:pt idx="9044">
                  <c:v>-1.0452135355786341E-2</c:v>
                </c:pt>
                <c:pt idx="9045">
                  <c:v>-1.0595386905657228E-2</c:v>
                </c:pt>
                <c:pt idx="9046">
                  <c:v>-1.074863880926666E-2</c:v>
                </c:pt>
                <c:pt idx="9047">
                  <c:v>-1.0671891066572663E-2</c:v>
                </c:pt>
                <c:pt idx="9048">
                  <c:v>-1.0555143677533184E-2</c:v>
                </c:pt>
                <c:pt idx="9049">
                  <c:v>-1.04383966421063E-2</c:v>
                </c:pt>
                <c:pt idx="9050">
                  <c:v>-1.032164996025004E-2</c:v>
                </c:pt>
                <c:pt idx="9051">
                  <c:v>-1.0204903631922307E-2</c:v>
                </c:pt>
                <c:pt idx="9052">
                  <c:v>-1.0088157657081247E-2</c:v>
                </c:pt>
                <c:pt idx="9053">
                  <c:v>-9.9714120356848082E-3</c:v>
                </c:pt>
                <c:pt idx="9054">
                  <c:v>-9.8546667676908967E-3</c:v>
                </c:pt>
                <c:pt idx="9055">
                  <c:v>-9.737921853057746E-3</c:v>
                </c:pt>
                <c:pt idx="9056">
                  <c:v>-9.6211772917431937E-3</c:v>
                </c:pt>
                <c:pt idx="9057">
                  <c:v>-9.4644330837054206E-3</c:v>
                </c:pt>
                <c:pt idx="9058">
                  <c:v>-9.3076892289023078E-3</c:v>
                </c:pt>
                <c:pt idx="9059">
                  <c:v>-9.1509457272917205E-3</c:v>
                </c:pt>
                <c:pt idx="9060">
                  <c:v>-8.9842025788320068E-3</c:v>
                </c:pt>
                <c:pt idx="9061">
                  <c:v>-8.8274597834809548E-3</c:v>
                </c:pt>
                <c:pt idx="9062">
                  <c:v>-8.6707173411966505E-3</c:v>
                </c:pt>
                <c:pt idx="9063">
                  <c:v>-8.5139752519370893E-3</c:v>
                </c:pt>
                <c:pt idx="9064">
                  <c:v>-8.3472335156603641E-3</c:v>
                </c:pt>
                <c:pt idx="9065">
                  <c:v>-8.1904921323243309E-3</c:v>
                </c:pt>
                <c:pt idx="9066">
                  <c:v>-8.033751101886975E-3</c:v>
                </c:pt>
                <c:pt idx="9067">
                  <c:v>-7.8670104243064587E-3</c:v>
                </c:pt>
                <c:pt idx="9068">
                  <c:v>-7.7002700995408881E-3</c:v>
                </c:pt>
                <c:pt idx="9069">
                  <c:v>-7.5335301275480104E-3</c:v>
                </c:pt>
                <c:pt idx="9070">
                  <c:v>-7.3667905082859808E-3</c:v>
                </c:pt>
                <c:pt idx="9071">
                  <c:v>-7.2000512417128328E-3</c:v>
                </c:pt>
                <c:pt idx="9072">
                  <c:v>-7.0433123277864884E-3</c:v>
                </c:pt>
                <c:pt idx="9073">
                  <c:v>-6.8765737664650004E-3</c:v>
                </c:pt>
                <c:pt idx="9074">
                  <c:v>-6.7098355577063975E-3</c:v>
                </c:pt>
                <c:pt idx="9075">
                  <c:v>-6.5430977014687506E-3</c:v>
                </c:pt>
                <c:pt idx="9076">
                  <c:v>-6.3763601977100048E-3</c:v>
                </c:pt>
                <c:pt idx="9077">
                  <c:v>-6.2596230463880858E-3</c:v>
                </c:pt>
                <c:pt idx="9078">
                  <c:v>-6.1628862474611065E-3</c:v>
                </c:pt>
                <c:pt idx="9079">
                  <c:v>-6.0561498008870904E-3</c:v>
                </c:pt>
                <c:pt idx="9080">
                  <c:v>-5.949413706624003E-3</c:v>
                </c:pt>
                <c:pt idx="9081">
                  <c:v>-5.8426779646298934E-3</c:v>
                </c:pt>
                <c:pt idx="9082">
                  <c:v>-5.7459425748626934E-3</c:v>
                </c:pt>
                <c:pt idx="9083">
                  <c:v>-5.6392075372805424E-3</c:v>
                </c:pt>
                <c:pt idx="9084">
                  <c:v>-5.5324728518413814E-3</c:v>
                </c:pt>
                <c:pt idx="9085">
                  <c:v>-5.4257385185032293E-3</c:v>
                </c:pt>
                <c:pt idx="9086">
                  <c:v>-5.3190045372241163E-3</c:v>
                </c:pt>
                <c:pt idx="9087">
                  <c:v>-5.2922709079619989E-3</c:v>
                </c:pt>
                <c:pt idx="9088">
                  <c:v>-5.2655376306749158E-3</c:v>
                </c:pt>
                <c:pt idx="9089">
                  <c:v>-5.2388047053209524E-3</c:v>
                </c:pt>
                <c:pt idx="9090">
                  <c:v>-5.212072131857981E-3</c:v>
                </c:pt>
                <c:pt idx="9091">
                  <c:v>-5.1853399102441723E-3</c:v>
                </c:pt>
                <c:pt idx="9092">
                  <c:v>-5.1686080404373703E-3</c:v>
                </c:pt>
                <c:pt idx="9093">
                  <c:v>-5.1418765223956997E-3</c:v>
                </c:pt>
                <c:pt idx="9094">
                  <c:v>-5.1151453560771805E-3</c:v>
                </c:pt>
                <c:pt idx="9095">
                  <c:v>-5.0884145414397397E-3</c:v>
                </c:pt>
                <c:pt idx="9096">
                  <c:v>-5.0616840784413995E-3</c:v>
                </c:pt>
                <c:pt idx="9097">
                  <c:v>-5.0049539670402876E-3</c:v>
                </c:pt>
                <c:pt idx="9098">
                  <c:v>-4.948224207194379E-3</c:v>
                </c:pt>
                <c:pt idx="9099">
                  <c:v>-4.8814947988615534E-3</c:v>
                </c:pt>
                <c:pt idx="9100">
                  <c:v>-4.8247657419999979E-3</c:v>
                </c:pt>
                <c:pt idx="9101">
                  <c:v>-4.758037036567575E-3</c:v>
                </c:pt>
                <c:pt idx="9102">
                  <c:v>-4.7013086825224678E-3</c:v>
                </c:pt>
                <c:pt idx="9103">
                  <c:v>-4.6345806798223895E-3</c:v>
                </c:pt>
                <c:pt idx="9104">
                  <c:v>-4.5778530284256991E-3</c:v>
                </c:pt>
                <c:pt idx="9105">
                  <c:v>-4.5111257282902384E-3</c:v>
                </c:pt>
                <c:pt idx="9106">
                  <c:v>-4.4543987793740124E-3</c:v>
                </c:pt>
                <c:pt idx="9107">
                  <c:v>-4.5276721816350923E-3</c:v>
                </c:pt>
                <c:pt idx="9108">
                  <c:v>-4.6109459350314463E-3</c:v>
                </c:pt>
                <c:pt idx="9109">
                  <c:v>-4.694220039521052E-3</c:v>
                </c:pt>
                <c:pt idx="9110">
                  <c:v>-4.7774944950619647E-3</c:v>
                </c:pt>
                <c:pt idx="9111">
                  <c:v>-4.8607693016122222E-3</c:v>
                </c:pt>
                <c:pt idx="9112">
                  <c:v>-4.9440444591298434E-3</c:v>
                </c:pt>
                <c:pt idx="9113">
                  <c:v>-5.0373199675727573E-3</c:v>
                </c:pt>
                <c:pt idx="9114">
                  <c:v>-5.1205958268990296E-3</c:v>
                </c:pt>
                <c:pt idx="9115">
                  <c:v>-5.2038720370667394E-3</c:v>
                </c:pt>
                <c:pt idx="9116">
                  <c:v>-5.2871485980337798E-3</c:v>
                </c:pt>
                <c:pt idx="9117">
                  <c:v>-5.2704255097582404E-3</c:v>
                </c:pt>
                <c:pt idx="9118">
                  <c:v>-5.24370277219808E-3</c:v>
                </c:pt>
                <c:pt idx="9119">
                  <c:v>-5.2169803853113561E-3</c:v>
                </c:pt>
                <c:pt idx="9120">
                  <c:v>-5.1902583490559817E-3</c:v>
                </c:pt>
                <c:pt idx="9121">
                  <c:v>-5.1735366633900975E-3</c:v>
                </c:pt>
                <c:pt idx="9122">
                  <c:v>-5.1468153282717075E-3</c:v>
                </c:pt>
                <c:pt idx="9123">
                  <c:v>-5.1200943436587555E-3</c:v>
                </c:pt>
                <c:pt idx="9124">
                  <c:v>-5.0933737095092933E-3</c:v>
                </c:pt>
                <c:pt idx="9125">
                  <c:v>-5.0666534257812401E-3</c:v>
                </c:pt>
                <c:pt idx="9126">
                  <c:v>-5.0399334924327516E-3</c:v>
                </c:pt>
                <c:pt idx="9127">
                  <c:v>-5.0932139094217524E-3</c:v>
                </c:pt>
                <c:pt idx="9128">
                  <c:v>-5.1464946767062758E-3</c:v>
                </c:pt>
                <c:pt idx="9129">
                  <c:v>-5.1997757942443806E-3</c:v>
                </c:pt>
                <c:pt idx="9130">
                  <c:v>-5.2630572619939723E-3</c:v>
                </c:pt>
                <c:pt idx="9131">
                  <c:v>-5.3163390799132034E-3</c:v>
                </c:pt>
                <c:pt idx="9132">
                  <c:v>-5.3696212479599804E-3</c:v>
                </c:pt>
                <c:pt idx="9133">
                  <c:v>-5.4229037660922293E-3</c:v>
                </c:pt>
                <c:pt idx="9134">
                  <c:v>-5.4761866342681936E-3</c:v>
                </c:pt>
                <c:pt idx="9135">
                  <c:v>-5.5294698524457394E-3</c:v>
                </c:pt>
                <c:pt idx="9136">
                  <c:v>-5.5827534205829558E-3</c:v>
                </c:pt>
                <c:pt idx="9137">
                  <c:v>-5.6260373386377016E-3</c:v>
                </c:pt>
                <c:pt idx="9138">
                  <c:v>-5.6593216065681934E-3</c:v>
                </c:pt>
                <c:pt idx="9139">
                  <c:v>-5.6926062243322084E-3</c:v>
                </c:pt>
                <c:pt idx="9140">
                  <c:v>-5.7258911918879824E-3</c:v>
                </c:pt>
                <c:pt idx="9141">
                  <c:v>-5.7691765091933984E-3</c:v>
                </c:pt>
                <c:pt idx="9142">
                  <c:v>-5.8024621762065584E-3</c:v>
                </c:pt>
                <c:pt idx="9143">
                  <c:v>-5.8357481928854203E-3</c:v>
                </c:pt>
                <c:pt idx="9144">
                  <c:v>-5.8690345591879255E-3</c:v>
                </c:pt>
                <c:pt idx="9145">
                  <c:v>-5.9123212750722513E-3</c:v>
                </c:pt>
                <c:pt idx="9146">
                  <c:v>-5.9456083404962907E-3</c:v>
                </c:pt>
                <c:pt idx="9147">
                  <c:v>-5.9688957554180104E-3</c:v>
                </c:pt>
                <c:pt idx="9148">
                  <c:v>-5.9921835197955485E-3</c:v>
                </c:pt>
                <c:pt idx="9149">
                  <c:v>-6.0154716335869014E-3</c:v>
                </c:pt>
                <c:pt idx="9150">
                  <c:v>-6.0387600967500461E-3</c:v>
                </c:pt>
                <c:pt idx="9151">
                  <c:v>-6.0620489092428924E-3</c:v>
                </c:pt>
                <c:pt idx="9152">
                  <c:v>-6.0853380710236653E-3</c:v>
                </c:pt>
                <c:pt idx="9153">
                  <c:v>-6.1086275820501513E-3</c:v>
                </c:pt>
                <c:pt idx="9154">
                  <c:v>-6.1419174422804894E-3</c:v>
                </c:pt>
                <c:pt idx="9155">
                  <c:v>-6.1652076516726939E-3</c:v>
                </c:pt>
                <c:pt idx="9156">
                  <c:v>-6.1884982101847834E-3</c:v>
                </c:pt>
                <c:pt idx="9157">
                  <c:v>-6.2317891177748027E-3</c:v>
                </c:pt>
                <c:pt idx="9158">
                  <c:v>-6.2850803744005923E-3</c:v>
                </c:pt>
                <c:pt idx="9159">
                  <c:v>-6.3283719800203524E-3</c:v>
                </c:pt>
                <c:pt idx="9160">
                  <c:v>-6.3816639345920271E-3</c:v>
                </c:pt>
                <c:pt idx="9161">
                  <c:v>-6.4249562380735686E-3</c:v>
                </c:pt>
                <c:pt idx="9162">
                  <c:v>-6.4782488904230788E-3</c:v>
                </c:pt>
                <c:pt idx="9163">
                  <c:v>-6.5215418915984813E-3</c:v>
                </c:pt>
                <c:pt idx="9164">
                  <c:v>-6.5748352415578555E-3</c:v>
                </c:pt>
                <c:pt idx="9165">
                  <c:v>-6.6181289402592334E-3</c:v>
                </c:pt>
                <c:pt idx="9166">
                  <c:v>-6.6714229876606553E-3</c:v>
                </c:pt>
                <c:pt idx="9167">
                  <c:v>-6.7447173837199594E-3</c:v>
                </c:pt>
                <c:pt idx="9168">
                  <c:v>-6.8280121283952316E-3</c:v>
                </c:pt>
                <c:pt idx="9169">
                  <c:v>-6.9013072216446451E-3</c:v>
                </c:pt>
                <c:pt idx="9170">
                  <c:v>-6.9846026634259534E-3</c:v>
                </c:pt>
                <c:pt idx="9171">
                  <c:v>-7.0578984536973834E-3</c:v>
                </c:pt>
                <c:pt idx="9172">
                  <c:v>-7.1411945924168933E-3</c:v>
                </c:pt>
                <c:pt idx="9173">
                  <c:v>-7.2144910795424004E-3</c:v>
                </c:pt>
                <c:pt idx="9174">
                  <c:v>-7.2977879150320528E-3</c:v>
                </c:pt>
                <c:pt idx="9175">
                  <c:v>-7.3810850988437534E-3</c:v>
                </c:pt>
                <c:pt idx="9176">
                  <c:v>-7.4543826309355632E-3</c:v>
                </c:pt>
                <c:pt idx="9177">
                  <c:v>-7.6476805112654644E-3</c:v>
                </c:pt>
                <c:pt idx="9178">
                  <c:v>-7.8309787397914943E-3</c:v>
                </c:pt>
                <c:pt idx="9179">
                  <c:v>-8.0242773164716785E-3</c:v>
                </c:pt>
                <c:pt idx="9180">
                  <c:v>-8.2075762412640047E-3</c:v>
                </c:pt>
                <c:pt idx="9181">
                  <c:v>-8.4008755141265212E-3</c:v>
                </c:pt>
                <c:pt idx="9182">
                  <c:v>-8.5941751350170903E-3</c:v>
                </c:pt>
                <c:pt idx="9183">
                  <c:v>-8.777475103893928E-3</c:v>
                </c:pt>
                <c:pt idx="9184">
                  <c:v>-8.970775420714977E-3</c:v>
                </c:pt>
                <c:pt idx="9185">
                  <c:v>-9.1540760854382248E-3</c:v>
                </c:pt>
                <c:pt idx="9186">
                  <c:v>-9.3473770980217023E-3</c:v>
                </c:pt>
                <c:pt idx="9187">
                  <c:v>-9.4906784584233867E-3</c:v>
                </c:pt>
                <c:pt idx="9188">
                  <c:v>-9.6339801666013303E-3</c:v>
                </c:pt>
                <c:pt idx="9189">
                  <c:v>-9.7872822225135506E-3</c:v>
                </c:pt>
                <c:pt idx="9190">
                  <c:v>-9.9305846261180785E-3</c:v>
                </c:pt>
                <c:pt idx="9191">
                  <c:v>-1.0073887377372777E-2</c:v>
                </c:pt>
                <c:pt idx="9192">
                  <c:v>-1.0217190476235758E-2</c:v>
                </c:pt>
                <c:pt idx="9193">
                  <c:v>-1.0370493922665119E-2</c:v>
                </c:pt>
                <c:pt idx="9194">
                  <c:v>-1.0513797716618761E-2</c:v>
                </c:pt>
                <c:pt idx="9195">
                  <c:v>-1.0657101858054768E-2</c:v>
                </c:pt>
                <c:pt idx="9196">
                  <c:v>-1.0810406346931093E-2</c:v>
                </c:pt>
                <c:pt idx="9197">
                  <c:v>-1.0973711183205724E-2</c:v>
                </c:pt>
                <c:pt idx="9198">
                  <c:v>-1.1137016366836779E-2</c:v>
                </c:pt>
                <c:pt idx="9199">
                  <c:v>-1.1300321897782297E-2</c:v>
                </c:pt>
                <c:pt idx="9200">
                  <c:v>-1.1463627775999959E-2</c:v>
                </c:pt>
                <c:pt idx="9201">
                  <c:v>-1.162693400144818E-2</c:v>
                </c:pt>
                <c:pt idx="9202">
                  <c:v>-1.1790240574084758E-2</c:v>
                </c:pt>
                <c:pt idx="9203">
                  <c:v>-1.1953547493867909E-2</c:v>
                </c:pt>
                <c:pt idx="9204">
                  <c:v>-1.2116854760755347E-2</c:v>
                </c:pt>
                <c:pt idx="9205">
                  <c:v>-1.229016237470526E-2</c:v>
                </c:pt>
                <c:pt idx="9206">
                  <c:v>-1.2443470335675746E-2</c:v>
                </c:pt>
                <c:pt idx="9207">
                  <c:v>-1.2426778643624554E-2</c:v>
                </c:pt>
                <c:pt idx="9208">
                  <c:v>-1.2420087298509887E-2</c:v>
                </c:pt>
                <c:pt idx="9209">
                  <c:v>-1.2403396300289662E-2</c:v>
                </c:pt>
                <c:pt idx="9210">
                  <c:v>-1.2386705648922145E-2</c:v>
                </c:pt>
                <c:pt idx="9211">
                  <c:v>-1.2380015344364897E-2</c:v>
                </c:pt>
                <c:pt idx="9212">
                  <c:v>-1.2363325386576241E-2</c:v>
                </c:pt>
                <c:pt idx="9213">
                  <c:v>-1.2356635775514159E-2</c:v>
                </c:pt>
                <c:pt idx="9214">
                  <c:v>-1.233994651113657E-2</c:v>
                </c:pt>
                <c:pt idx="9215">
                  <c:v>-1.2323257593401693E-2</c:v>
                </c:pt>
                <c:pt idx="9216">
                  <c:v>-1.2306569022267452E-2</c:v>
                </c:pt>
                <c:pt idx="9217">
                  <c:v>-1.2099880797691615E-2</c:v>
                </c:pt>
                <c:pt idx="9218">
                  <c:v>-1.1893192919632483E-2</c:v>
                </c:pt>
                <c:pt idx="9219">
                  <c:v>-1.1696505388048005E-2</c:v>
                </c:pt>
                <c:pt idx="9220">
                  <c:v>-1.1489818202896023E-2</c:v>
                </c:pt>
                <c:pt idx="9221">
                  <c:v>-1.1293131364134798E-2</c:v>
                </c:pt>
                <c:pt idx="9222">
                  <c:v>-1.1086444871722084E-2</c:v>
                </c:pt>
                <c:pt idx="9223">
                  <c:v>-1.0889758725616214E-2</c:v>
                </c:pt>
                <c:pt idx="9224">
                  <c:v>-1.0683072925774858E-2</c:v>
                </c:pt>
                <c:pt idx="9225">
                  <c:v>-1.0486387472156217E-2</c:v>
                </c:pt>
                <c:pt idx="9226">
                  <c:v>-1.027970236471832E-2</c:v>
                </c:pt>
                <c:pt idx="9227">
                  <c:v>-1.0113017603419153E-2</c:v>
                </c:pt>
                <c:pt idx="9228">
                  <c:v>-9.9463331882166661E-3</c:v>
                </c:pt>
                <c:pt idx="9229">
                  <c:v>-9.7896491190690386E-3</c:v>
                </c:pt>
                <c:pt idx="9230">
                  <c:v>-9.6229653959339946E-3</c:v>
                </c:pt>
                <c:pt idx="9231">
                  <c:v>-9.4562820187698658E-3</c:v>
                </c:pt>
                <c:pt idx="9232">
                  <c:v>-9.2895989875343248E-3</c:v>
                </c:pt>
                <c:pt idx="9233">
                  <c:v>-9.122916302185707E-3</c:v>
                </c:pt>
                <c:pt idx="9234">
                  <c:v>-8.9562339626818067E-3</c:v>
                </c:pt>
                <c:pt idx="9235">
                  <c:v>-8.7895519689807546E-3</c:v>
                </c:pt>
                <c:pt idx="9236">
                  <c:v>-8.6228703210405322E-3</c:v>
                </c:pt>
                <c:pt idx="9237">
                  <c:v>-8.4261890188191638E-3</c:v>
                </c:pt>
                <c:pt idx="9238">
                  <c:v>-8.2295080622745431E-3</c:v>
                </c:pt>
                <c:pt idx="9239">
                  <c:v>-8.0328274513648008E-3</c:v>
                </c:pt>
                <c:pt idx="9240">
                  <c:v>-7.836147186048012E-3</c:v>
                </c:pt>
                <c:pt idx="9241">
                  <c:v>-7.6394672662820134E-3</c:v>
                </c:pt>
                <c:pt idx="9242">
                  <c:v>-7.4427876920249861E-3</c:v>
                </c:pt>
                <c:pt idx="9243">
                  <c:v>-7.2461084632348387E-3</c:v>
                </c:pt>
                <c:pt idx="9244">
                  <c:v>-7.0494295798695424E-3</c:v>
                </c:pt>
                <c:pt idx="9245">
                  <c:v>-6.8627510418871884E-3</c:v>
                </c:pt>
                <c:pt idx="9246">
                  <c:v>-6.6760728492458524E-3</c:v>
                </c:pt>
                <c:pt idx="9247">
                  <c:v>-6.6593950019034134E-3</c:v>
                </c:pt>
                <c:pt idx="9248">
                  <c:v>-6.6327174998180114E-3</c:v>
                </c:pt>
                <c:pt idx="9249">
                  <c:v>-6.6060403429475112E-3</c:v>
                </c:pt>
                <c:pt idx="9250">
                  <c:v>-6.579363531250047E-3</c:v>
                </c:pt>
                <c:pt idx="9251">
                  <c:v>-6.5526870646835369E-3</c:v>
                </c:pt>
                <c:pt idx="9252">
                  <c:v>-6.5260109432060086E-3</c:v>
                </c:pt>
                <c:pt idx="9253">
                  <c:v>-6.5093351667754873E-3</c:v>
                </c:pt>
                <c:pt idx="9254">
                  <c:v>-6.4826597353501193E-3</c:v>
                </c:pt>
                <c:pt idx="9255">
                  <c:v>-6.4559846488877045E-3</c:v>
                </c:pt>
                <c:pt idx="9256">
                  <c:v>-6.4193099073464113E-3</c:v>
                </c:pt>
                <c:pt idx="9257">
                  <c:v>-6.3126355106841534E-3</c:v>
                </c:pt>
                <c:pt idx="9258">
                  <c:v>-6.1959614588590062E-3</c:v>
                </c:pt>
                <c:pt idx="9259">
                  <c:v>-6.0892877518289434E-3</c:v>
                </c:pt>
                <c:pt idx="9260">
                  <c:v>-5.9726143895519924E-3</c:v>
                </c:pt>
                <c:pt idx="9261">
                  <c:v>-5.8659413719861497E-3</c:v>
                </c:pt>
                <c:pt idx="9262">
                  <c:v>-5.7592686990894882E-3</c:v>
                </c:pt>
                <c:pt idx="9263">
                  <c:v>-5.6425963708198754E-3</c:v>
                </c:pt>
                <c:pt idx="9264">
                  <c:v>-5.535924387135488E-3</c:v>
                </c:pt>
                <c:pt idx="9265">
                  <c:v>-5.4292527479943131E-3</c:v>
                </c:pt>
                <c:pt idx="9266">
                  <c:v>-5.3225814533541804E-3</c:v>
                </c:pt>
                <c:pt idx="9267">
                  <c:v>-5.2959105031733511E-3</c:v>
                </c:pt>
                <c:pt idx="9268">
                  <c:v>-5.2792398974096317E-3</c:v>
                </c:pt>
                <c:pt idx="9269">
                  <c:v>-5.2525696360212013E-3</c:v>
                </c:pt>
                <c:pt idx="9270">
                  <c:v>-5.2258997189659484E-3</c:v>
                </c:pt>
                <c:pt idx="9271">
                  <c:v>-5.1992301462019941E-3</c:v>
                </c:pt>
                <c:pt idx="9272">
                  <c:v>-5.17256091768728E-3</c:v>
                </c:pt>
                <c:pt idx="9273">
                  <c:v>-5.1458920333798657E-3</c:v>
                </c:pt>
                <c:pt idx="9274">
                  <c:v>-5.1292234932376621E-3</c:v>
                </c:pt>
                <c:pt idx="9275">
                  <c:v>-5.1025552972187305E-3</c:v>
                </c:pt>
                <c:pt idx="9276">
                  <c:v>-5.075887445281156E-3</c:v>
                </c:pt>
                <c:pt idx="9277">
                  <c:v>-5.0492199373828942E-3</c:v>
                </c:pt>
                <c:pt idx="9278">
                  <c:v>-5.0225527734819309E-3</c:v>
                </c:pt>
                <c:pt idx="9279">
                  <c:v>-4.9958859535363109E-3</c:v>
                </c:pt>
                <c:pt idx="9280">
                  <c:v>-4.9792194775040675E-3</c:v>
                </c:pt>
                <c:pt idx="9281">
                  <c:v>-4.9525533453431128E-3</c:v>
                </c:pt>
                <c:pt idx="9282">
                  <c:v>-4.9258875570114755E-3</c:v>
                </c:pt>
                <c:pt idx="9283">
                  <c:v>-4.8992221124673982E-3</c:v>
                </c:pt>
                <c:pt idx="9284">
                  <c:v>-4.8725570116685823E-3</c:v>
                </c:pt>
                <c:pt idx="9285">
                  <c:v>-4.8458922545732194E-3</c:v>
                </c:pt>
                <c:pt idx="9286">
                  <c:v>-4.8292278411392903E-3</c:v>
                </c:pt>
                <c:pt idx="9287">
                  <c:v>-4.8325637713248631E-3</c:v>
                </c:pt>
                <c:pt idx="9288">
                  <c:v>-4.8359000450877432E-3</c:v>
                </c:pt>
                <c:pt idx="9289">
                  <c:v>-4.8492366623860972E-3</c:v>
                </c:pt>
                <c:pt idx="9290">
                  <c:v>-4.8525736231779795E-3</c:v>
                </c:pt>
                <c:pt idx="9291">
                  <c:v>-4.8559109274213252E-3</c:v>
                </c:pt>
                <c:pt idx="9292">
                  <c:v>-4.8592485750742105E-3</c:v>
                </c:pt>
                <c:pt idx="9293">
                  <c:v>-4.8725865660945045E-3</c:v>
                </c:pt>
                <c:pt idx="9294">
                  <c:v>-4.8759249004403926E-3</c:v>
                </c:pt>
                <c:pt idx="9295">
                  <c:v>-4.8792635780697839E-3</c:v>
                </c:pt>
                <c:pt idx="9296">
                  <c:v>-4.8826025989406373E-3</c:v>
                </c:pt>
                <c:pt idx="9297">
                  <c:v>-4.9059419630110923E-3</c:v>
                </c:pt>
                <c:pt idx="9298">
                  <c:v>-4.9192816702391534E-3</c:v>
                </c:pt>
                <c:pt idx="9299">
                  <c:v>-4.9426217205828125E-3</c:v>
                </c:pt>
                <c:pt idx="9300">
                  <c:v>-4.9559621139999921E-3</c:v>
                </c:pt>
                <c:pt idx="9301">
                  <c:v>-4.9793028504488144E-3</c:v>
                </c:pt>
                <c:pt idx="9302">
                  <c:v>-4.9926439298872034E-3</c:v>
                </c:pt>
                <c:pt idx="9303">
                  <c:v>-5.0159853522732667E-3</c:v>
                </c:pt>
                <c:pt idx="9304">
                  <c:v>-5.0293271175649093E-3</c:v>
                </c:pt>
                <c:pt idx="9305">
                  <c:v>-5.0426692257202572E-3</c:v>
                </c:pt>
                <c:pt idx="9306">
                  <c:v>-5.0660116766972265E-3</c:v>
                </c:pt>
                <c:pt idx="9307">
                  <c:v>-5.1093544704538824E-3</c:v>
                </c:pt>
                <c:pt idx="9308">
                  <c:v>-5.1426976069482164E-3</c:v>
                </c:pt>
                <c:pt idx="9309">
                  <c:v>-5.1760410861382833E-3</c:v>
                </c:pt>
                <c:pt idx="9310">
                  <c:v>-5.2093849079820134E-3</c:v>
                </c:pt>
                <c:pt idx="9311">
                  <c:v>-5.2527290724374304E-3</c:v>
                </c:pt>
                <c:pt idx="9312">
                  <c:v>-5.2860735794626199E-3</c:v>
                </c:pt>
                <c:pt idx="9313">
                  <c:v>-5.3194184290155724E-3</c:v>
                </c:pt>
                <c:pt idx="9314">
                  <c:v>-5.35276362105428E-3</c:v>
                </c:pt>
                <c:pt idx="9315">
                  <c:v>-5.3961091555367524E-3</c:v>
                </c:pt>
                <c:pt idx="9316">
                  <c:v>-5.4294550324209823E-3</c:v>
                </c:pt>
                <c:pt idx="9317">
                  <c:v>-5.4928012516650415E-3</c:v>
                </c:pt>
                <c:pt idx="9318">
                  <c:v>-5.5561478132268504E-3</c:v>
                </c:pt>
                <c:pt idx="9319">
                  <c:v>-5.6194947170644704E-3</c:v>
                </c:pt>
                <c:pt idx="9320">
                  <c:v>-5.6728419631359717E-3</c:v>
                </c:pt>
                <c:pt idx="9321">
                  <c:v>-5.7361895513993429E-3</c:v>
                </c:pt>
                <c:pt idx="9322">
                  <c:v>-5.7995374818125105E-3</c:v>
                </c:pt>
                <c:pt idx="9323">
                  <c:v>-5.8628857543335505E-3</c:v>
                </c:pt>
                <c:pt idx="9324">
                  <c:v>-5.9162343689204734E-3</c:v>
                </c:pt>
                <c:pt idx="9325">
                  <c:v>-5.9795833255312956E-3</c:v>
                </c:pt>
                <c:pt idx="9326">
                  <c:v>-6.0429326241239313E-3</c:v>
                </c:pt>
                <c:pt idx="9327">
                  <c:v>-6.0962822646564996E-3</c:v>
                </c:pt>
                <c:pt idx="9328">
                  <c:v>-6.1596322470870712E-3</c:v>
                </c:pt>
                <c:pt idx="9329">
                  <c:v>-6.2229825713735155E-3</c:v>
                </c:pt>
                <c:pt idx="9330">
                  <c:v>-6.2863332374739934E-3</c:v>
                </c:pt>
                <c:pt idx="9331">
                  <c:v>-6.3396842453463734E-3</c:v>
                </c:pt>
                <c:pt idx="9332">
                  <c:v>-6.4030355949487574E-3</c:v>
                </c:pt>
                <c:pt idx="9333">
                  <c:v>-6.4663872862390824E-3</c:v>
                </c:pt>
                <c:pt idx="9334">
                  <c:v>-6.5197393191753824E-3</c:v>
                </c:pt>
                <c:pt idx="9335">
                  <c:v>-6.5830916937157742E-3</c:v>
                </c:pt>
                <c:pt idx="9336">
                  <c:v>-6.6464444098180983E-3</c:v>
                </c:pt>
                <c:pt idx="9337">
                  <c:v>-6.7297974674405134E-3</c:v>
                </c:pt>
                <c:pt idx="9338">
                  <c:v>-6.8031508665409276E-3</c:v>
                </c:pt>
                <c:pt idx="9339">
                  <c:v>-6.8865046070773995E-3</c:v>
                </c:pt>
                <c:pt idx="9340">
                  <c:v>-6.9698586890080128E-3</c:v>
                </c:pt>
                <c:pt idx="9341">
                  <c:v>-7.0432131122906451E-3</c:v>
                </c:pt>
                <c:pt idx="9342">
                  <c:v>-7.1265678768833484E-3</c:v>
                </c:pt>
                <c:pt idx="9343">
                  <c:v>-7.1999229827442342E-3</c:v>
                </c:pt>
                <c:pt idx="9344">
                  <c:v>-7.2832784298312104E-3</c:v>
                </c:pt>
                <c:pt idx="9345">
                  <c:v>-7.3566342181022324E-3</c:v>
                </c:pt>
                <c:pt idx="9346">
                  <c:v>-7.4399903475154414E-3</c:v>
                </c:pt>
                <c:pt idx="9347">
                  <c:v>-7.5033468180288514E-3</c:v>
                </c:pt>
                <c:pt idx="9348">
                  <c:v>-7.5667036296003598E-3</c:v>
                </c:pt>
                <c:pt idx="9349">
                  <c:v>-7.6400607821881144E-3</c:v>
                </c:pt>
                <c:pt idx="9350">
                  <c:v>-7.7034182757499984E-3</c:v>
                </c:pt>
                <c:pt idx="9351">
                  <c:v>-7.7667761102441155E-3</c:v>
                </c:pt>
                <c:pt idx="9352">
                  <c:v>-7.8401342856284639E-3</c:v>
                </c:pt>
                <c:pt idx="9353">
                  <c:v>-7.9034928018609524E-3</c:v>
                </c:pt>
                <c:pt idx="9354">
                  <c:v>-7.9668516588997373E-3</c:v>
                </c:pt>
                <c:pt idx="9355">
                  <c:v>-8.0402108567027546E-3</c:v>
                </c:pt>
                <c:pt idx="9356">
                  <c:v>-8.1035703952280248E-3</c:v>
                </c:pt>
                <c:pt idx="9357">
                  <c:v>-8.1669302744335776E-3</c:v>
                </c:pt>
                <c:pt idx="9358">
                  <c:v>-8.2402904942773803E-3</c:v>
                </c:pt>
                <c:pt idx="9359">
                  <c:v>-8.3036510547175348E-3</c:v>
                </c:pt>
                <c:pt idx="9360">
                  <c:v>-8.3670119557120066E-3</c:v>
                </c:pt>
                <c:pt idx="9361">
                  <c:v>-8.4403731972187424E-3</c:v>
                </c:pt>
                <c:pt idx="9362">
                  <c:v>-8.5037347791958855E-3</c:v>
                </c:pt>
                <c:pt idx="9363">
                  <c:v>-8.5670967016012768E-3</c:v>
                </c:pt>
                <c:pt idx="9364">
                  <c:v>-8.6404589643930829E-3</c:v>
                </c:pt>
                <c:pt idx="9365">
                  <c:v>-8.7038215675292203E-3</c:v>
                </c:pt>
                <c:pt idx="9366">
                  <c:v>-8.7671845109678591E-3</c:v>
                </c:pt>
                <c:pt idx="9367">
                  <c:v>-8.8305477946668161E-3</c:v>
                </c:pt>
                <c:pt idx="9368">
                  <c:v>-8.8939114185840728E-3</c:v>
                </c:pt>
                <c:pt idx="9369">
                  <c:v>-8.9472753826777499E-3</c:v>
                </c:pt>
                <c:pt idx="9370">
                  <c:v>-9.0106396869060364E-3</c:v>
                </c:pt>
                <c:pt idx="9371">
                  <c:v>-9.0740043312266313E-3</c:v>
                </c:pt>
                <c:pt idx="9372">
                  <c:v>-9.1273693155976554E-3</c:v>
                </c:pt>
                <c:pt idx="9373">
                  <c:v>-9.1907346399773132E-3</c:v>
                </c:pt>
                <c:pt idx="9374">
                  <c:v>-9.2541003043232727E-3</c:v>
                </c:pt>
                <c:pt idx="9375">
                  <c:v>-9.3174663085937963E-3</c:v>
                </c:pt>
                <c:pt idx="9376">
                  <c:v>-9.3808326527468483E-3</c:v>
                </c:pt>
                <c:pt idx="9377">
                  <c:v>-9.4541993367403387E-3</c:v>
                </c:pt>
                <c:pt idx="9378">
                  <c:v>-9.5275663605323205E-3</c:v>
                </c:pt>
                <c:pt idx="9379">
                  <c:v>-9.6009337240808811E-3</c:v>
                </c:pt>
                <c:pt idx="9380">
                  <c:v>-9.6643014273440075E-3</c:v>
                </c:pt>
                <c:pt idx="9381">
                  <c:v>-9.7376694702796807E-3</c:v>
                </c:pt>
                <c:pt idx="9382">
                  <c:v>-9.8110378528460072E-3</c:v>
                </c:pt>
                <c:pt idx="9383">
                  <c:v>-9.8844065750008665E-3</c:v>
                </c:pt>
                <c:pt idx="9384">
                  <c:v>-9.9577756367022711E-3</c:v>
                </c:pt>
                <c:pt idx="9385">
                  <c:v>-1.0031145037908201E-2</c:v>
                </c:pt>
                <c:pt idx="9386">
                  <c:v>-1.0114514778576859E-2</c:v>
                </c:pt>
                <c:pt idx="9387">
                  <c:v>-1.0207884858666201E-2</c:v>
                </c:pt>
                <c:pt idx="9388">
                  <c:v>-1.0311255278134149E-2</c:v>
                </c:pt>
                <c:pt idx="9389">
                  <c:v>-1.040462603693874E-2</c:v>
                </c:pt>
                <c:pt idx="9390">
                  <c:v>-1.049799713503799E-2</c:v>
                </c:pt>
                <c:pt idx="9391">
                  <c:v>-1.0601368572389939E-2</c:v>
                </c:pt>
                <c:pt idx="9392">
                  <c:v>-1.0694740348952621E-2</c:v>
                </c:pt>
                <c:pt idx="9393">
                  <c:v>-1.0798112464683899E-2</c:v>
                </c:pt>
                <c:pt idx="9394">
                  <c:v>-1.0891484919541977E-2</c:v>
                </c:pt>
                <c:pt idx="9395">
                  <c:v>-1.0984857713484807E-2</c:v>
                </c:pt>
                <c:pt idx="9396">
                  <c:v>-1.10682308464703E-2</c:v>
                </c:pt>
                <c:pt idx="9397">
                  <c:v>-1.1111604318456541E-2</c:v>
                </c:pt>
                <c:pt idx="9398">
                  <c:v>-1.1154978129401555E-2</c:v>
                </c:pt>
                <c:pt idx="9399">
                  <c:v>-1.1198352279263385E-2</c:v>
                </c:pt>
                <c:pt idx="9400">
                  <c:v>-1.1241726767999961E-2</c:v>
                </c:pt>
                <c:pt idx="9401">
                  <c:v>-1.1285101595569481E-2</c:v>
                </c:pt>
                <c:pt idx="9402">
                  <c:v>-1.1318476761929569E-2</c:v>
                </c:pt>
                <c:pt idx="9403">
                  <c:v>-1.136185226703874E-2</c:v>
                </c:pt>
                <c:pt idx="9404">
                  <c:v>-1.1405228110854509E-2</c:v>
                </c:pt>
                <c:pt idx="9405">
                  <c:v>-1.144860429333535E-2</c:v>
                </c:pt>
                <c:pt idx="9406">
                  <c:v>-1.1471980814438863E-2</c:v>
                </c:pt>
                <c:pt idx="9407">
                  <c:v>-1.144535767412334E-2</c:v>
                </c:pt>
                <c:pt idx="9408">
                  <c:v>-1.1418734872346598E-2</c:v>
                </c:pt>
                <c:pt idx="9409">
                  <c:v>-1.1392112409066847E-2</c:v>
                </c:pt>
                <c:pt idx="9410">
                  <c:v>-1.1375490284242021E-2</c:v>
                </c:pt>
                <c:pt idx="9411">
                  <c:v>-1.1348868497830136E-2</c:v>
                </c:pt>
                <c:pt idx="9412">
                  <c:v>-1.1322247049789043E-2</c:v>
                </c:pt>
                <c:pt idx="9413">
                  <c:v>-1.1295625940076964E-2</c:v>
                </c:pt>
                <c:pt idx="9414">
                  <c:v>-1.1269005168651881E-2</c:v>
                </c:pt>
                <c:pt idx="9415">
                  <c:v>-1.1242384735471705E-2</c:v>
                </c:pt>
                <c:pt idx="9416">
                  <c:v>-1.1205764640494565E-2</c:v>
                </c:pt>
                <c:pt idx="9417">
                  <c:v>-1.1149144883678411E-2</c:v>
                </c:pt>
                <c:pt idx="9418">
                  <c:v>-1.1082525464981379E-2</c:v>
                </c:pt>
                <c:pt idx="9419">
                  <c:v>-1.10259063843611E-2</c:v>
                </c:pt>
                <c:pt idx="9420">
                  <c:v>-1.0959287641775979E-2</c:v>
                </c:pt>
                <c:pt idx="9421">
                  <c:v>-1.0902669237184021E-2</c:v>
                </c:pt>
                <c:pt idx="9422">
                  <c:v>-1.0836051170542919E-2</c:v>
                </c:pt>
                <c:pt idx="9423">
                  <c:v>-1.0779433441810931E-2</c:v>
                </c:pt>
                <c:pt idx="9424">
                  <c:v>-1.0712816050946058E-2</c:v>
                </c:pt>
                <c:pt idx="9425">
                  <c:v>-1.0656198997906209E-2</c:v>
                </c:pt>
                <c:pt idx="9426">
                  <c:v>-1.0589582282649499E-2</c:v>
                </c:pt>
                <c:pt idx="9427">
                  <c:v>-1.0532965905133944E-2</c:v>
                </c:pt>
                <c:pt idx="9428">
                  <c:v>-1.0466349865317567E-2</c:v>
                </c:pt>
                <c:pt idx="9429">
                  <c:v>-1.0409734163158185E-2</c:v>
                </c:pt>
                <c:pt idx="9430">
                  <c:v>-1.0343118798614069E-2</c:v>
                </c:pt>
                <c:pt idx="9431">
                  <c:v>-1.0286503771642979E-2</c:v>
                </c:pt>
                <c:pt idx="9432">
                  <c:v>-1.0219889082203143E-2</c:v>
                </c:pt>
                <c:pt idx="9433">
                  <c:v>-1.0163274730252483E-2</c:v>
                </c:pt>
                <c:pt idx="9434">
                  <c:v>-1.0096660715749018E-2</c:v>
                </c:pt>
                <c:pt idx="9435">
                  <c:v>-1.0040047038650747E-2</c:v>
                </c:pt>
                <c:pt idx="9436">
                  <c:v>-9.9934336989158067E-3</c:v>
                </c:pt>
                <c:pt idx="9437">
                  <c:v>-9.9668206965020083E-3</c:v>
                </c:pt>
                <c:pt idx="9438">
                  <c:v>-9.9402080313673348E-3</c:v>
                </c:pt>
                <c:pt idx="9439">
                  <c:v>-9.9135957034700295E-3</c:v>
                </c:pt>
                <c:pt idx="9440">
                  <c:v>-9.8869837127680341E-3</c:v>
                </c:pt>
                <c:pt idx="9441">
                  <c:v>-9.8603720592193005E-3</c:v>
                </c:pt>
                <c:pt idx="9442">
                  <c:v>-9.8437607427817597E-3</c:v>
                </c:pt>
                <c:pt idx="9443">
                  <c:v>-9.8171497634136247E-3</c:v>
                </c:pt>
                <c:pt idx="9444">
                  <c:v>-9.7905391210727222E-3</c:v>
                </c:pt>
                <c:pt idx="9445">
                  <c:v>-9.7639288157171968E-3</c:v>
                </c:pt>
                <c:pt idx="9446">
                  <c:v>-9.747318847305033E-3</c:v>
                </c:pt>
                <c:pt idx="9447">
                  <c:v>-9.7607092157943384E-3</c:v>
                </c:pt>
                <c:pt idx="9448">
                  <c:v>-9.7640999211427524E-3</c:v>
                </c:pt>
                <c:pt idx="9449">
                  <c:v>-9.7674909633087229E-3</c:v>
                </c:pt>
                <c:pt idx="9450">
                  <c:v>-9.7708823422500146E-3</c:v>
                </c:pt>
                <c:pt idx="9451">
                  <c:v>-9.7842740579247526E-3</c:v>
                </c:pt>
                <c:pt idx="9452">
                  <c:v>-9.787666110290803E-3</c:v>
                </c:pt>
                <c:pt idx="9453">
                  <c:v>-9.7910584993063376E-3</c:v>
                </c:pt>
                <c:pt idx="9454">
                  <c:v>-9.7944512249293313E-3</c:v>
                </c:pt>
                <c:pt idx="9455">
                  <c:v>-9.7978442871177046E-3</c:v>
                </c:pt>
                <c:pt idx="9456">
                  <c:v>-9.8112376858296817E-3</c:v>
                </c:pt>
                <c:pt idx="9457">
                  <c:v>-9.8246314210229547E-3</c:v>
                </c:pt>
                <c:pt idx="9458">
                  <c:v>-9.8380254926557983E-3</c:v>
                </c:pt>
                <c:pt idx="9459">
                  <c:v>-9.8414199006861547E-3</c:v>
                </c:pt>
                <c:pt idx="9460">
                  <c:v>-9.8548146450720409E-3</c:v>
                </c:pt>
                <c:pt idx="9461">
                  <c:v>-9.8682097257713208E-3</c:v>
                </c:pt>
                <c:pt idx="9462">
                  <c:v>-9.8816051427422728E-3</c:v>
                </c:pt>
                <c:pt idx="9463">
                  <c:v>-9.8950008959427758E-3</c:v>
                </c:pt>
                <c:pt idx="9464">
                  <c:v>-9.9083969853306642E-3</c:v>
                </c:pt>
                <c:pt idx="9465">
                  <c:v>-9.9117934108643047E-3</c:v>
                </c:pt>
                <c:pt idx="9466">
                  <c:v>-9.9351901725014246E-3</c:v>
                </c:pt>
                <c:pt idx="9467">
                  <c:v>-9.9785872702001926E-3</c:v>
                </c:pt>
                <c:pt idx="9468">
                  <c:v>-1.0021984703918421E-2</c:v>
                </c:pt>
                <c:pt idx="9469">
                  <c:v>-1.0065382473614378E-2</c:v>
                </c:pt>
                <c:pt idx="9470">
                  <c:v>-1.0108780579245996E-2</c:v>
                </c:pt>
                <c:pt idx="9471">
                  <c:v>-1.01521790207712E-2</c:v>
                </c:pt>
                <c:pt idx="9472">
                  <c:v>-1.0195577798148081E-2</c:v>
                </c:pt>
                <c:pt idx="9473">
                  <c:v>-1.0238976911334616E-2</c:v>
                </c:pt>
                <c:pt idx="9474">
                  <c:v>-1.0282376360288841E-2</c:v>
                </c:pt>
                <c:pt idx="9475">
                  <c:v>-1.0315776144968741E-2</c:v>
                </c:pt>
                <c:pt idx="9476">
                  <c:v>-1.0359176265332389E-2</c:v>
                </c:pt>
                <c:pt idx="9477">
                  <c:v>-1.0402576721337735E-2</c:v>
                </c:pt>
                <c:pt idx="9478">
                  <c:v>-1.0445977512942685E-2</c:v>
                </c:pt>
                <c:pt idx="9479">
                  <c:v>-1.0489378640105587E-2</c:v>
                </c:pt>
                <c:pt idx="9480">
                  <c:v>-1.0532780102784019E-2</c:v>
                </c:pt>
                <c:pt idx="9481">
                  <c:v>-1.0576181900936291E-2</c:v>
                </c:pt>
                <c:pt idx="9482">
                  <c:v>-1.0619584034520263E-2</c:v>
                </c:pt>
                <c:pt idx="9483">
                  <c:v>-1.0662986503494114E-2</c:v>
                </c:pt>
                <c:pt idx="9484">
                  <c:v>-1.0696389307815843E-2</c:v>
                </c:pt>
                <c:pt idx="9485">
                  <c:v>-1.0739792447443192E-2</c:v>
                </c:pt>
                <c:pt idx="9486">
                  <c:v>-1.0793195922334459E-2</c:v>
                </c:pt>
                <c:pt idx="9487">
                  <c:v>-1.0866599732447652E-2</c:v>
                </c:pt>
                <c:pt idx="9488">
                  <c:v>-1.0930003877740539E-2</c:v>
                </c:pt>
                <c:pt idx="9489">
                  <c:v>-1.0993408358171341E-2</c:v>
                </c:pt>
                <c:pt idx="9490">
                  <c:v>-1.1066813173697955E-2</c:v>
                </c:pt>
                <c:pt idx="9491">
                  <c:v>-1.113021832427852E-2</c:v>
                </c:pt>
                <c:pt idx="9492">
                  <c:v>-1.1193623809870962E-2</c:v>
                </c:pt>
                <c:pt idx="9493">
                  <c:v>-1.1267029630433413E-2</c:v>
                </c:pt>
                <c:pt idx="9494">
                  <c:v>-1.1330435785923581E-2</c:v>
                </c:pt>
                <c:pt idx="9495">
                  <c:v>-1.1393842276299738E-2</c:v>
                </c:pt>
                <c:pt idx="9496">
                  <c:v>-1.146724910151992E-2</c:v>
                </c:pt>
                <c:pt idx="9497">
                  <c:v>-1.1540656261541883E-2</c:v>
                </c:pt>
                <c:pt idx="9498">
                  <c:v>-1.1614063756323928E-2</c:v>
                </c:pt>
                <c:pt idx="9499">
                  <c:v>-1.1687471585824014E-2</c:v>
                </c:pt>
                <c:pt idx="9500">
                  <c:v>-1.1760879750000121E-2</c:v>
                </c:pt>
                <c:pt idx="9501">
                  <c:v>-1.1834288248810118E-2</c:v>
                </c:pt>
                <c:pt idx="9502">
                  <c:v>-1.1897697082212003E-2</c:v>
                </c:pt>
                <c:pt idx="9503">
                  <c:v>-1.1971106250164105E-2</c:v>
                </c:pt>
                <c:pt idx="9504">
                  <c:v>-1.2044515752624109E-2</c:v>
                </c:pt>
                <c:pt idx="9505">
                  <c:v>-1.2117925589550219E-2</c:v>
                </c:pt>
                <c:pt idx="9506">
                  <c:v>-1.2191335760900425E-2</c:v>
                </c:pt>
                <c:pt idx="9507">
                  <c:v>-1.2244746266632701E-2</c:v>
                </c:pt>
                <c:pt idx="9508">
                  <c:v>-1.2308157106704992E-2</c:v>
                </c:pt>
                <c:pt idx="9509">
                  <c:v>-1.2371568281075485E-2</c:v>
                </c:pt>
                <c:pt idx="9510">
                  <c:v>-1.2434979789701983E-2</c:v>
                </c:pt>
                <c:pt idx="9511">
                  <c:v>-1.248839163254262E-2</c:v>
                </c:pt>
                <c:pt idx="9512">
                  <c:v>-1.25518038095554E-2</c:v>
                </c:pt>
                <c:pt idx="9513">
                  <c:v>-1.261521632069827E-2</c:v>
                </c:pt>
                <c:pt idx="9514">
                  <c:v>-1.2668629165929451E-2</c:v>
                </c:pt>
                <c:pt idx="9515">
                  <c:v>-1.2732042345206697E-2</c:v>
                </c:pt>
                <c:pt idx="9516">
                  <c:v>-1.280545585848825E-2</c:v>
                </c:pt>
                <c:pt idx="9517">
                  <c:v>-1.2878869705731821E-2</c:v>
                </c:pt>
                <c:pt idx="9518">
                  <c:v>-1.2962283886895631E-2</c:v>
                </c:pt>
                <c:pt idx="9519">
                  <c:v>-1.3035698401937719E-2</c:v>
                </c:pt>
                <c:pt idx="9520">
                  <c:v>-1.3119113250815967E-2</c:v>
                </c:pt>
                <c:pt idx="9521">
                  <c:v>-1.3202528433488634E-2</c:v>
                </c:pt>
                <c:pt idx="9522">
                  <c:v>-1.3275943949913299E-2</c:v>
                </c:pt>
                <c:pt idx="9523">
                  <c:v>-1.335935980004832E-2</c:v>
                </c:pt>
                <c:pt idx="9524">
                  <c:v>-1.343277598385168E-2</c:v>
                </c:pt>
                <c:pt idx="9525">
                  <c:v>-1.3516192501281218E-2</c:v>
                </c:pt>
                <c:pt idx="9526">
                  <c:v>-1.3609609352295125E-2</c:v>
                </c:pt>
                <c:pt idx="9527">
                  <c:v>-1.3713026536851303E-2</c:v>
                </c:pt>
                <c:pt idx="9528">
                  <c:v>-1.3826444054907901E-2</c:v>
                </c:pt>
                <c:pt idx="9529">
                  <c:v>-1.3939861906422771E-2</c:v>
                </c:pt>
                <c:pt idx="9530">
                  <c:v>-1.4043280091353971E-2</c:v>
                </c:pt>
                <c:pt idx="9531">
                  <c:v>-1.4156698609659568E-2</c:v>
                </c:pt>
                <c:pt idx="9532">
                  <c:v>-1.4260117461297545E-2</c:v>
                </c:pt>
                <c:pt idx="9533">
                  <c:v>-1.4373536646225881E-2</c:v>
                </c:pt>
                <c:pt idx="9534">
                  <c:v>-1.44869561644026E-2</c:v>
                </c:pt>
                <c:pt idx="9535">
                  <c:v>-1.4590376015785727E-2</c:v>
                </c:pt>
                <c:pt idx="9536">
                  <c:v>-1.4683796200333304E-2</c:v>
                </c:pt>
                <c:pt idx="9537">
                  <c:v>-1.4757216718003278E-2</c:v>
                </c:pt>
                <c:pt idx="9538">
                  <c:v>-1.4830637568753718E-2</c:v>
                </c:pt>
                <c:pt idx="9539">
                  <c:v>-1.4904058752542665E-2</c:v>
                </c:pt>
                <c:pt idx="9540">
                  <c:v>-1.4977480269328028E-2</c:v>
                </c:pt>
                <c:pt idx="9541">
                  <c:v>-1.5050902119067847E-2</c:v>
                </c:pt>
                <c:pt idx="9542">
                  <c:v>-1.5124324301720143E-2</c:v>
                </c:pt>
                <c:pt idx="9543">
                  <c:v>-1.5197746817242978E-2</c:v>
                </c:pt>
                <c:pt idx="9544">
                  <c:v>-1.5271169665594341E-2</c:v>
                </c:pt>
                <c:pt idx="9545">
                  <c:v>-1.534459284673228E-2</c:v>
                </c:pt>
                <c:pt idx="9546">
                  <c:v>-1.5388016360614655E-2</c:v>
                </c:pt>
                <c:pt idx="9547">
                  <c:v>-1.5421440207199627E-2</c:v>
                </c:pt>
                <c:pt idx="9548">
                  <c:v>-1.5454864386445201E-2</c:v>
                </c:pt>
                <c:pt idx="9549">
                  <c:v>-1.5478288898309267E-2</c:v>
                </c:pt>
                <c:pt idx="9550">
                  <c:v>-1.5511713742750021E-2</c:v>
                </c:pt>
                <c:pt idx="9551">
                  <c:v>-1.5545138919725381E-2</c:v>
                </c:pt>
                <c:pt idx="9552">
                  <c:v>-1.5568564429193221E-2</c:v>
                </c:pt>
                <c:pt idx="9553">
                  <c:v>-1.5601990271111761E-2</c:v>
                </c:pt>
                <c:pt idx="9554">
                  <c:v>-1.5635416445438893E-2</c:v>
                </c:pt>
                <c:pt idx="9555">
                  <c:v>-1.565884295213274E-2</c:v>
                </c:pt>
                <c:pt idx="9556">
                  <c:v>-1.5692269791151181E-2</c:v>
                </c:pt>
                <c:pt idx="9557">
                  <c:v>-1.5725696962452351E-2</c:v>
                </c:pt>
                <c:pt idx="9558">
                  <c:v>-1.5749124465994201E-2</c:v>
                </c:pt>
                <c:pt idx="9559">
                  <c:v>-1.5782552301734729E-2</c:v>
                </c:pt>
                <c:pt idx="9560">
                  <c:v>-1.5815980469631979E-2</c:v>
                </c:pt>
                <c:pt idx="9561">
                  <c:v>-1.5839408969643975E-2</c:v>
                </c:pt>
                <c:pt idx="9562">
                  <c:v>-1.5872837801728629E-2</c:v>
                </c:pt>
                <c:pt idx="9563">
                  <c:v>-1.5906266965844098E-2</c:v>
                </c:pt>
                <c:pt idx="9564">
                  <c:v>-1.5929696461948306E-2</c:v>
                </c:pt>
                <c:pt idx="9565">
                  <c:v>-1.5963126289999303E-2</c:v>
                </c:pt>
                <c:pt idx="9566">
                  <c:v>-1.5966556449955097E-2</c:v>
                </c:pt>
                <c:pt idx="9567">
                  <c:v>-1.5939986941773537E-2</c:v>
                </c:pt>
                <c:pt idx="9568">
                  <c:v>-1.5913417765412843E-2</c:v>
                </c:pt>
                <c:pt idx="9569">
                  <c:v>-1.5886848920831004E-2</c:v>
                </c:pt>
                <c:pt idx="9570">
                  <c:v>-1.5870280407985965E-2</c:v>
                </c:pt>
                <c:pt idx="9571">
                  <c:v>-1.5843712226835761E-2</c:v>
                </c:pt>
                <c:pt idx="9572">
                  <c:v>-1.5817144377338471E-2</c:v>
                </c:pt>
                <c:pt idx="9573">
                  <c:v>-1.5790576859452041E-2</c:v>
                </c:pt>
                <c:pt idx="9574">
                  <c:v>-1.5764009673134443E-2</c:v>
                </c:pt>
                <c:pt idx="9575">
                  <c:v>-1.5737442818343716E-2</c:v>
                </c:pt>
                <c:pt idx="9576">
                  <c:v>-1.5690876295038073E-2</c:v>
                </c:pt>
                <c:pt idx="9577">
                  <c:v>-1.5604310103175062E-2</c:v>
                </c:pt>
                <c:pt idx="9578">
                  <c:v>-1.5527744242713205E-2</c:v>
                </c:pt>
                <c:pt idx="9579">
                  <c:v>-1.5451178713610198E-2</c:v>
                </c:pt>
                <c:pt idx="9580">
                  <c:v>-1.5364613515823994E-2</c:v>
                </c:pt>
                <c:pt idx="9581">
                  <c:v>-1.5288048649312975E-2</c:v>
                </c:pt>
                <c:pt idx="9582">
                  <c:v>-1.5211484114034723E-2</c:v>
                </c:pt>
                <c:pt idx="9583">
                  <c:v>-1.5124919909947548E-2</c:v>
                </c:pt>
                <c:pt idx="9584">
                  <c:v>-1.5048356037009381E-2</c:v>
                </c:pt>
                <c:pt idx="9585">
                  <c:v>-1.4971792495178217E-2</c:v>
                </c:pt>
                <c:pt idx="9586">
                  <c:v>-1.4875229284412129E-2</c:v>
                </c:pt>
                <c:pt idx="9587">
                  <c:v>-1.4778666404668956E-2</c:v>
                </c:pt>
                <c:pt idx="9588">
                  <c:v>-1.4682103855906903E-2</c:v>
                </c:pt>
                <c:pt idx="9589">
                  <c:v>-1.458554163808397E-2</c:v>
                </c:pt>
                <c:pt idx="9590">
                  <c:v>-1.4488979751157987E-2</c:v>
                </c:pt>
                <c:pt idx="9591">
                  <c:v>-1.4392418195087167E-2</c:v>
                </c:pt>
                <c:pt idx="9592">
                  <c:v>-1.4285856969829369E-2</c:v>
                </c:pt>
                <c:pt idx="9593">
                  <c:v>-1.4189296075342615E-2</c:v>
                </c:pt>
                <c:pt idx="9594">
                  <c:v>-1.4092735511585163E-2</c:v>
                </c:pt>
                <c:pt idx="9595">
                  <c:v>-1.3996175278514834E-2</c:v>
                </c:pt>
                <c:pt idx="9596">
                  <c:v>-1.391961537608946E-2</c:v>
                </c:pt>
                <c:pt idx="9597">
                  <c:v>-1.3853055804267426E-2</c:v>
                </c:pt>
                <c:pt idx="9598">
                  <c:v>-1.3796496563006326E-2</c:v>
                </c:pt>
                <c:pt idx="9599">
                  <c:v>-1.3729937652264573E-2</c:v>
                </c:pt>
                <c:pt idx="9600">
                  <c:v>-1.3673379071999975E-2</c:v>
                </c:pt>
                <c:pt idx="9601">
                  <c:v>-1.3606820822170585E-2</c:v>
                </c:pt>
                <c:pt idx="9602">
                  <c:v>-1.3550262902734336E-2</c:v>
                </c:pt>
                <c:pt idx="9603">
                  <c:v>-1.3483705313649492E-2</c:v>
                </c:pt>
                <c:pt idx="9604">
                  <c:v>-1.3427148054873689E-2</c:v>
                </c:pt>
                <c:pt idx="9605">
                  <c:v>-1.3360591126365352E-2</c:v>
                </c:pt>
                <c:pt idx="9606">
                  <c:v>-1.3364034528082104E-2</c:v>
                </c:pt>
                <c:pt idx="9607">
                  <c:v>-1.3417478259982194E-2</c:v>
                </c:pt>
                <c:pt idx="9608">
                  <c:v>-1.3480922322023419E-2</c:v>
                </c:pt>
                <c:pt idx="9609">
                  <c:v>-1.3534366714164053E-2</c:v>
                </c:pt>
                <c:pt idx="9610">
                  <c:v>-1.3587811436362078E-2</c:v>
                </c:pt>
                <c:pt idx="9611">
                  <c:v>-1.3641256488575207E-2</c:v>
                </c:pt>
                <c:pt idx="9612">
                  <c:v>-1.3694701870761827E-2</c:v>
                </c:pt>
                <c:pt idx="9613">
                  <c:v>-1.3748147582879788E-2</c:v>
                </c:pt>
                <c:pt idx="9614">
                  <c:v>-1.3801593624887179E-2</c:v>
                </c:pt>
                <c:pt idx="9615">
                  <c:v>-1.385503999674173E-2</c:v>
                </c:pt>
                <c:pt idx="9616">
                  <c:v>-1.3888486698401802E-2</c:v>
                </c:pt>
                <c:pt idx="9617">
                  <c:v>-1.3911933729825189E-2</c:v>
                </c:pt>
                <c:pt idx="9618">
                  <c:v>-1.3925381090970135E-2</c:v>
                </c:pt>
                <c:pt idx="9619">
                  <c:v>-1.3948828781794301E-2</c:v>
                </c:pt>
                <c:pt idx="9620">
                  <c:v>-1.3962276802256007E-2</c:v>
                </c:pt>
                <c:pt idx="9621">
                  <c:v>-1.3985725152313206E-2</c:v>
                </c:pt>
                <c:pt idx="9622">
                  <c:v>-1.39991738319237E-2</c:v>
                </c:pt>
                <c:pt idx="9623">
                  <c:v>-1.4012622841045708E-2</c:v>
                </c:pt>
                <c:pt idx="9624">
                  <c:v>-1.403607217963726E-2</c:v>
                </c:pt>
                <c:pt idx="9625">
                  <c:v>-1.4049521847656303E-2</c:v>
                </c:pt>
                <c:pt idx="9626">
                  <c:v>-1.4092971845060701E-2</c:v>
                </c:pt>
                <c:pt idx="9627">
                  <c:v>-1.4136422171808716E-2</c:v>
                </c:pt>
                <c:pt idx="9628">
                  <c:v>-1.4189872827858302E-2</c:v>
                </c:pt>
                <c:pt idx="9629">
                  <c:v>-1.4233323813167343E-2</c:v>
                </c:pt>
                <c:pt idx="9630">
                  <c:v>-1.4286775127693968E-2</c:v>
                </c:pt>
                <c:pt idx="9631">
                  <c:v>-1.4330226771396077E-2</c:v>
                </c:pt>
                <c:pt idx="9632">
                  <c:v>-1.4383678744231881E-2</c:v>
                </c:pt>
                <c:pt idx="9633">
                  <c:v>-1.4427131046159261E-2</c:v>
                </c:pt>
                <c:pt idx="9634">
                  <c:v>-1.4480583677136264E-2</c:v>
                </c:pt>
                <c:pt idx="9635">
                  <c:v>-1.4524036637120763E-2</c:v>
                </c:pt>
                <c:pt idx="9636">
                  <c:v>-1.4527489926070919E-2</c:v>
                </c:pt>
                <c:pt idx="9637">
                  <c:v>-1.4490943543944642E-2</c:v>
                </c:pt>
                <c:pt idx="9638">
                  <c:v>-1.4464397490700137E-2</c:v>
                </c:pt>
                <c:pt idx="9639">
                  <c:v>-1.4427851766295307E-2</c:v>
                </c:pt>
                <c:pt idx="9640">
                  <c:v>-1.4401306370687955E-2</c:v>
                </c:pt>
                <c:pt idx="9641">
                  <c:v>-1.4374761303836386E-2</c:v>
                </c:pt>
                <c:pt idx="9642">
                  <c:v>-1.4338216565698468E-2</c:v>
                </c:pt>
                <c:pt idx="9643">
                  <c:v>-1.4311672156232386E-2</c:v>
                </c:pt>
                <c:pt idx="9644">
                  <c:v>-1.4275128075395939E-2</c:v>
                </c:pt>
                <c:pt idx="9645">
                  <c:v>-1.4248584323147243E-2</c:v>
                </c:pt>
                <c:pt idx="9646">
                  <c:v>-1.4242040899444218E-2</c:v>
                </c:pt>
                <c:pt idx="9647">
                  <c:v>-1.426549780424502E-2</c:v>
                </c:pt>
                <c:pt idx="9648">
                  <c:v>-1.4278955037507562E-2</c:v>
                </c:pt>
                <c:pt idx="9649">
                  <c:v>-1.4302412599189879E-2</c:v>
                </c:pt>
                <c:pt idx="9650">
                  <c:v>-1.4315870489249982E-2</c:v>
                </c:pt>
                <c:pt idx="9651">
                  <c:v>-1.4339328707645926E-2</c:v>
                </c:pt>
                <c:pt idx="9652">
                  <c:v>-1.4352787254335643E-2</c:v>
                </c:pt>
                <c:pt idx="9653">
                  <c:v>-1.4366246129277132E-2</c:v>
                </c:pt>
                <c:pt idx="9654">
                  <c:v>-1.4389705332428481E-2</c:v>
                </c:pt>
                <c:pt idx="9655">
                  <c:v>-1.4403164863747681E-2</c:v>
                </c:pt>
                <c:pt idx="9656">
                  <c:v>-1.4396624723192778E-2</c:v>
                </c:pt>
                <c:pt idx="9657">
                  <c:v>-1.436008491072174E-2</c:v>
                </c:pt>
                <c:pt idx="9658">
                  <c:v>-1.4333545426292615E-2</c:v>
                </c:pt>
                <c:pt idx="9659">
                  <c:v>-1.429700626986336E-2</c:v>
                </c:pt>
                <c:pt idx="9660">
                  <c:v>-1.4270467441392015E-2</c:v>
                </c:pt>
                <c:pt idx="9661">
                  <c:v>-1.4233928940836527E-2</c:v>
                </c:pt>
                <c:pt idx="9662">
                  <c:v>-1.4207390768155061E-2</c:v>
                </c:pt>
                <c:pt idx="9663">
                  <c:v>-1.418085292330548E-2</c:v>
                </c:pt>
                <c:pt idx="9664">
                  <c:v>-1.4144315406245889E-2</c:v>
                </c:pt>
                <c:pt idx="9665">
                  <c:v>-1.4117778216934261E-2</c:v>
                </c:pt>
                <c:pt idx="9666">
                  <c:v>-1.4061241355328602E-2</c:v>
                </c:pt>
                <c:pt idx="9667">
                  <c:v>-1.3994704821386927E-2</c:v>
                </c:pt>
                <c:pt idx="9668">
                  <c:v>-1.3928168615067339E-2</c:v>
                </c:pt>
                <c:pt idx="9669">
                  <c:v>-1.3861632736327595E-2</c:v>
                </c:pt>
                <c:pt idx="9670">
                  <c:v>-1.3785097185125966E-2</c:v>
                </c:pt>
                <c:pt idx="9671">
                  <c:v>-1.3718561961420407E-2</c:v>
                </c:pt>
                <c:pt idx="9672">
                  <c:v>-1.3652027065168949E-2</c:v>
                </c:pt>
                <c:pt idx="9673">
                  <c:v>-1.3585492496329401E-2</c:v>
                </c:pt>
                <c:pt idx="9674">
                  <c:v>-1.3518958254860082E-2</c:v>
                </c:pt>
                <c:pt idx="9675">
                  <c:v>-1.3452424340718838E-2</c:v>
                </c:pt>
                <c:pt idx="9676">
                  <c:v>-1.3435890753863505E-2</c:v>
                </c:pt>
                <c:pt idx="9677">
                  <c:v>-1.3459357494252465E-2</c:v>
                </c:pt>
                <c:pt idx="9678">
                  <c:v>-1.3472824561843483E-2</c:v>
                </c:pt>
                <c:pt idx="9679">
                  <c:v>-1.3496291956594592E-2</c:v>
                </c:pt>
                <c:pt idx="9680">
                  <c:v>-1.3509759678464076E-2</c:v>
                </c:pt>
                <c:pt idx="9681">
                  <c:v>-1.3533227727409503E-2</c:v>
                </c:pt>
                <c:pt idx="9682">
                  <c:v>-1.3546696103389155E-2</c:v>
                </c:pt>
                <c:pt idx="9683">
                  <c:v>-1.3570164806360963E-2</c:v>
                </c:pt>
                <c:pt idx="9684">
                  <c:v>-1.3583633836282983E-2</c:v>
                </c:pt>
                <c:pt idx="9685">
                  <c:v>-1.3597103193113243E-2</c:v>
                </c:pt>
                <c:pt idx="9686">
                  <c:v>-1.3550572876809691E-2</c:v>
                </c:pt>
                <c:pt idx="9687">
                  <c:v>-1.3474042887330366E-2</c:v>
                </c:pt>
                <c:pt idx="9688">
                  <c:v>-1.3397513224633341E-2</c:v>
                </c:pt>
                <c:pt idx="9689">
                  <c:v>-1.331098388867652E-2</c:v>
                </c:pt>
                <c:pt idx="9690">
                  <c:v>-1.3234454879417963E-2</c:v>
                </c:pt>
                <c:pt idx="9691">
                  <c:v>-1.315792619681572E-2</c:v>
                </c:pt>
                <c:pt idx="9692">
                  <c:v>-1.3071397840827725E-2</c:v>
                </c:pt>
                <c:pt idx="9693">
                  <c:v>-1.2994869811412188E-2</c:v>
                </c:pt>
                <c:pt idx="9694">
                  <c:v>-1.2918342108526668E-2</c:v>
                </c:pt>
                <c:pt idx="9695">
                  <c:v>-1.2831814732129743E-2</c:v>
                </c:pt>
                <c:pt idx="9696">
                  <c:v>-1.288528768217906E-2</c:v>
                </c:pt>
                <c:pt idx="9697">
                  <c:v>-1.298876095863272E-2</c:v>
                </c:pt>
                <c:pt idx="9698">
                  <c:v>-1.3092234561448726E-2</c:v>
                </c:pt>
                <c:pt idx="9699">
                  <c:v>-1.3195708490585161E-2</c:v>
                </c:pt>
                <c:pt idx="9700">
                  <c:v>-1.3299182745999949E-2</c:v>
                </c:pt>
                <c:pt idx="9701">
                  <c:v>-1.3402657327651181E-2</c:v>
                </c:pt>
                <c:pt idx="9702">
                  <c:v>-1.3506132235496801E-2</c:v>
                </c:pt>
                <c:pt idx="9703">
                  <c:v>-1.3609607469494828E-2</c:v>
                </c:pt>
                <c:pt idx="9704">
                  <c:v>-1.3713083029603307E-2</c:v>
                </c:pt>
                <c:pt idx="9705">
                  <c:v>-1.3816558915780316E-2</c:v>
                </c:pt>
                <c:pt idx="9706">
                  <c:v>-1.388003512798368E-2</c:v>
                </c:pt>
                <c:pt idx="9707">
                  <c:v>-1.3933511666171525E-2</c:v>
                </c:pt>
                <c:pt idx="9708">
                  <c:v>-1.3986988530301839E-2</c:v>
                </c:pt>
                <c:pt idx="9709">
                  <c:v>-1.4040465720332703E-2</c:v>
                </c:pt>
                <c:pt idx="9710">
                  <c:v>-1.4103943236222022E-2</c:v>
                </c:pt>
                <c:pt idx="9711">
                  <c:v>-1.4157421077927839E-2</c:v>
                </c:pt>
                <c:pt idx="9712">
                  <c:v>-1.4210899245408328E-2</c:v>
                </c:pt>
                <c:pt idx="9713">
                  <c:v>-1.4264377738621161E-2</c:v>
                </c:pt>
                <c:pt idx="9714">
                  <c:v>-1.4317856557524562E-2</c:v>
                </c:pt>
                <c:pt idx="9715">
                  <c:v>-1.4371335702076686E-2</c:v>
                </c:pt>
                <c:pt idx="9716">
                  <c:v>-1.4474815172235367E-2</c:v>
                </c:pt>
                <c:pt idx="9717">
                  <c:v>-1.4608294967958596E-2</c:v>
                </c:pt>
                <c:pt idx="9718">
                  <c:v>-1.4731775089204461E-2</c:v>
                </c:pt>
                <c:pt idx="9719">
                  <c:v>-1.4865255535930905E-2</c:v>
                </c:pt>
                <c:pt idx="9720">
                  <c:v>-1.4988736308095968E-2</c:v>
                </c:pt>
                <c:pt idx="9721">
                  <c:v>-1.5122217405657723E-2</c:v>
                </c:pt>
                <c:pt idx="9722">
                  <c:v>-1.5245698828574072E-2</c:v>
                </c:pt>
                <c:pt idx="9723">
                  <c:v>-1.5379180576803124E-2</c:v>
                </c:pt>
                <c:pt idx="9724">
                  <c:v>-1.550266265030284E-2</c:v>
                </c:pt>
                <c:pt idx="9725">
                  <c:v>-1.5626145049031374E-2</c:v>
                </c:pt>
                <c:pt idx="9726">
                  <c:v>-1.5559627772946298E-2</c:v>
                </c:pt>
                <c:pt idx="9727">
                  <c:v>-1.5423110822006095E-2</c:v>
                </c:pt>
                <c:pt idx="9728">
                  <c:v>-1.5276594196168641E-2</c:v>
                </c:pt>
                <c:pt idx="9729">
                  <c:v>-1.5140077895391929E-2</c:v>
                </c:pt>
                <c:pt idx="9730">
                  <c:v>-1.5003561919634053E-2</c:v>
                </c:pt>
                <c:pt idx="9731">
                  <c:v>-1.485704626885276E-2</c:v>
                </c:pt>
                <c:pt idx="9732">
                  <c:v>-1.4720530943006321E-2</c:v>
                </c:pt>
                <c:pt idx="9733">
                  <c:v>-1.4574015942052682E-2</c:v>
                </c:pt>
                <c:pt idx="9734">
                  <c:v>-1.4437501265949781E-2</c:v>
                </c:pt>
                <c:pt idx="9735">
                  <c:v>-1.4290986914655718E-2</c:v>
                </c:pt>
                <c:pt idx="9736">
                  <c:v>-1.403447288812848E-2</c:v>
                </c:pt>
                <c:pt idx="9737">
                  <c:v>-1.3727959186326105E-2</c:v>
                </c:pt>
                <c:pt idx="9738">
                  <c:v>-1.3421445809206541E-2</c:v>
                </c:pt>
                <c:pt idx="9739">
                  <c:v>-1.3114932756727871E-2</c:v>
                </c:pt>
                <c:pt idx="9740">
                  <c:v>-1.2808420028848001E-2</c:v>
                </c:pt>
                <c:pt idx="9741">
                  <c:v>-1.2501907625525027E-2</c:v>
                </c:pt>
                <c:pt idx="9742">
                  <c:v>-1.2195395546716893E-2</c:v>
                </c:pt>
                <c:pt idx="9743">
                  <c:v>-1.1888883792381831E-2</c:v>
                </c:pt>
                <c:pt idx="9744">
                  <c:v>-1.1582372362477616E-2</c:v>
                </c:pt>
                <c:pt idx="9745">
                  <c:v>-1.1275861256962366E-2</c:v>
                </c:pt>
                <c:pt idx="9746">
                  <c:v>-1.0979350475793874E-2</c:v>
                </c:pt>
                <c:pt idx="9747">
                  <c:v>-1.0672840018930443E-2</c:v>
                </c:pt>
                <c:pt idx="9748">
                  <c:v>-1.037632988632997E-2</c:v>
                </c:pt>
                <c:pt idx="9749">
                  <c:v>-1.0079820077950524E-2</c:v>
                </c:pt>
                <c:pt idx="9750">
                  <c:v>-9.7733105937499766E-3</c:v>
                </c:pt>
                <c:pt idx="9751">
                  <c:v>-9.4768014336865068E-3</c:v>
                </c:pt>
                <c:pt idx="9752">
                  <c:v>-9.1802925977180743E-3</c:v>
                </c:pt>
                <c:pt idx="9753">
                  <c:v>-8.8737840858026298E-3</c:v>
                </c:pt>
                <c:pt idx="9754">
                  <c:v>-8.5772758978980845E-3</c:v>
                </c:pt>
                <c:pt idx="9755">
                  <c:v>-8.2807680339627224E-3</c:v>
                </c:pt>
                <c:pt idx="9756">
                  <c:v>-7.9642604939544476E-3</c:v>
                </c:pt>
                <c:pt idx="9757">
                  <c:v>-7.6577532778311364E-3</c:v>
                </c:pt>
                <c:pt idx="9758">
                  <c:v>-7.3412463855510434E-3</c:v>
                </c:pt>
                <c:pt idx="9759">
                  <c:v>-7.0347398170719222E-3</c:v>
                </c:pt>
                <c:pt idx="9760">
                  <c:v>-6.7182335723519823E-3</c:v>
                </c:pt>
                <c:pt idx="9761">
                  <c:v>-6.4117276513491923E-3</c:v>
                </c:pt>
                <c:pt idx="9762">
                  <c:v>-6.0952220540214713E-3</c:v>
                </c:pt>
                <c:pt idx="9763">
                  <c:v>-5.7787167803269321E-3</c:v>
                </c:pt>
                <c:pt idx="9764">
                  <c:v>-5.4722118302234814E-3</c:v>
                </c:pt>
                <c:pt idx="9765">
                  <c:v>-5.155707203669202E-3</c:v>
                </c:pt>
                <c:pt idx="9766">
                  <c:v>-4.9992029006222455E-3</c:v>
                </c:pt>
                <c:pt idx="9767">
                  <c:v>-4.8826989210403503E-3</c:v>
                </c:pt>
                <c:pt idx="9768">
                  <c:v>-4.7661952648817008E-3</c:v>
                </c:pt>
                <c:pt idx="9769">
                  <c:v>-4.6496919321042203E-3</c:v>
                </c:pt>
                <c:pt idx="9770">
                  <c:v>-4.5331889226659927E-3</c:v>
                </c:pt>
                <c:pt idx="9771">
                  <c:v>-4.4166862365250274E-3</c:v>
                </c:pt>
                <c:pt idx="9772">
                  <c:v>-4.3001838736392555E-3</c:v>
                </c:pt>
                <c:pt idx="9773">
                  <c:v>-4.1836818339668104E-3</c:v>
                </c:pt>
                <c:pt idx="9774">
                  <c:v>-4.0671801174656476E-3</c:v>
                </c:pt>
                <c:pt idx="9775">
                  <c:v>-3.9506787240937424E-3</c:v>
                </c:pt>
                <c:pt idx="9776">
                  <c:v>-3.8841776538091786E-3</c:v>
                </c:pt>
                <c:pt idx="9777">
                  <c:v>-3.8276769065698772E-3</c:v>
                </c:pt>
                <c:pt idx="9778">
                  <c:v>-3.7711764823338831E-3</c:v>
                </c:pt>
                <c:pt idx="9779">
                  <c:v>-3.7146763810592676E-3</c:v>
                </c:pt>
                <c:pt idx="9780">
                  <c:v>-3.6581766027040043E-3</c:v>
                </c:pt>
                <c:pt idx="9781">
                  <c:v>-3.6016771472260844E-3</c:v>
                </c:pt>
                <c:pt idx="9782">
                  <c:v>-3.5551780145835488E-3</c:v>
                </c:pt>
                <c:pt idx="9783">
                  <c:v>-3.4986792047343451E-3</c:v>
                </c:pt>
                <c:pt idx="9784">
                  <c:v>-3.4421807176366038E-3</c:v>
                </c:pt>
                <c:pt idx="9785">
                  <c:v>-3.385682553248226E-3</c:v>
                </c:pt>
                <c:pt idx="9786">
                  <c:v>-3.3691847115273421E-3</c:v>
                </c:pt>
                <c:pt idx="9787">
                  <c:v>-3.3626871924317681E-3</c:v>
                </c:pt>
                <c:pt idx="9788">
                  <c:v>-3.3561899959197172E-3</c:v>
                </c:pt>
                <c:pt idx="9789">
                  <c:v>-3.3496931219491044E-3</c:v>
                </c:pt>
                <c:pt idx="9790">
                  <c:v>-3.3431965704780148E-3</c:v>
                </c:pt>
                <c:pt idx="9791">
                  <c:v>-3.3367003414643652E-3</c:v>
                </c:pt>
                <c:pt idx="9792">
                  <c:v>-3.3302044348661741E-3</c:v>
                </c:pt>
                <c:pt idx="9793">
                  <c:v>-3.3237088506415579E-3</c:v>
                </c:pt>
                <c:pt idx="9794">
                  <c:v>-3.3172135887483845E-3</c:v>
                </c:pt>
                <c:pt idx="9795">
                  <c:v>-3.3107186491447278E-3</c:v>
                </c:pt>
                <c:pt idx="9796">
                  <c:v>-3.3342240317886592E-3</c:v>
                </c:pt>
                <c:pt idx="9797">
                  <c:v>-3.3777297366381193E-3</c:v>
                </c:pt>
                <c:pt idx="9798">
                  <c:v>-3.4112357636511552E-3</c:v>
                </c:pt>
                <c:pt idx="9799">
                  <c:v>-3.4447421127857814E-3</c:v>
                </c:pt>
                <c:pt idx="9800">
                  <c:v>-3.4882487839999802E-3</c:v>
                </c:pt>
                <c:pt idx="9801">
                  <c:v>-3.5217557772517952E-3</c:v>
                </c:pt>
                <c:pt idx="9802">
                  <c:v>-3.5552630924991792E-3</c:v>
                </c:pt>
                <c:pt idx="9803">
                  <c:v>-3.588770729700225E-3</c:v>
                </c:pt>
                <c:pt idx="9804">
                  <c:v>-3.6322786888128844E-3</c:v>
                </c:pt>
                <c:pt idx="9805">
                  <c:v>-3.6657869697952492E-3</c:v>
                </c:pt>
                <c:pt idx="9806">
                  <c:v>-3.6892955726052696E-3</c:v>
                </c:pt>
                <c:pt idx="9807">
                  <c:v>-3.7028044972008956E-3</c:v>
                </c:pt>
                <c:pt idx="9808">
                  <c:v>-3.7263137435402617E-3</c:v>
                </c:pt>
                <c:pt idx="9809">
                  <c:v>-3.7398233115812493E-3</c:v>
                </c:pt>
                <c:pt idx="9810">
                  <c:v>-3.7533332012820004E-3</c:v>
                </c:pt>
                <c:pt idx="9811">
                  <c:v>-3.776843412600428E-3</c:v>
                </c:pt>
                <c:pt idx="9812">
                  <c:v>-3.7903539454946398E-3</c:v>
                </c:pt>
                <c:pt idx="9813">
                  <c:v>-3.8138647999225875E-3</c:v>
                </c:pt>
                <c:pt idx="9814">
                  <c:v>-3.8273759758422486E-3</c:v>
                </c:pt>
                <c:pt idx="9815">
                  <c:v>-3.8508874732117448E-3</c:v>
                </c:pt>
                <c:pt idx="9816">
                  <c:v>-3.9343992919889876E-3</c:v>
                </c:pt>
                <c:pt idx="9817">
                  <c:v>-4.0379114321319794E-3</c:v>
                </c:pt>
                <c:pt idx="9818">
                  <c:v>-4.1414238935988711E-3</c:v>
                </c:pt>
                <c:pt idx="9819">
                  <c:v>-4.2449366763474645E-3</c:v>
                </c:pt>
                <c:pt idx="9820">
                  <c:v>-4.3484497803360205E-3</c:v>
                </c:pt>
                <c:pt idx="9821">
                  <c:v>-4.4519632055223801E-3</c:v>
                </c:pt>
                <c:pt idx="9822">
                  <c:v>-4.5554769518645084E-3</c:v>
                </c:pt>
                <c:pt idx="9823">
                  <c:v>-4.6589910193205464E-3</c:v>
                </c:pt>
                <c:pt idx="9824">
                  <c:v>-4.7625054078484219E-3</c:v>
                </c:pt>
                <c:pt idx="9825">
                  <c:v>-4.8660201174062501E-3</c:v>
                </c:pt>
                <c:pt idx="9826">
                  <c:v>-4.8595351479518989E-3</c:v>
                </c:pt>
                <c:pt idx="9827">
                  <c:v>-4.8430504994435653E-3</c:v>
                </c:pt>
                <c:pt idx="9828">
                  <c:v>-4.8165661718390824E-3</c:v>
                </c:pt>
                <c:pt idx="9829">
                  <c:v>-4.7900821650965824E-3</c:v>
                </c:pt>
                <c:pt idx="9830">
                  <c:v>-4.7635984791739583E-3</c:v>
                </c:pt>
                <c:pt idx="9831">
                  <c:v>-4.7371151140293563E-3</c:v>
                </c:pt>
                <c:pt idx="9832">
                  <c:v>-4.7106320696206913E-3</c:v>
                </c:pt>
                <c:pt idx="9833">
                  <c:v>-4.6941493459060363E-3</c:v>
                </c:pt>
                <c:pt idx="9834">
                  <c:v>-4.6676669428434014E-3</c:v>
                </c:pt>
                <c:pt idx="9835">
                  <c:v>-4.6411848603907365E-3</c:v>
                </c:pt>
                <c:pt idx="9836">
                  <c:v>-4.7147030985061596E-3</c:v>
                </c:pt>
                <c:pt idx="9837">
                  <c:v>-4.7982216571475413E-3</c:v>
                </c:pt>
                <c:pt idx="9838">
                  <c:v>-4.8817405362729382E-3</c:v>
                </c:pt>
                <c:pt idx="9839">
                  <c:v>-4.9652597358404819E-3</c:v>
                </c:pt>
                <c:pt idx="9840">
                  <c:v>-5.0487792558079813E-3</c:v>
                </c:pt>
                <c:pt idx="9841">
                  <c:v>-5.1322990961336599E-3</c:v>
                </c:pt>
                <c:pt idx="9842">
                  <c:v>-5.2258192567753376E-3</c:v>
                </c:pt>
                <c:pt idx="9843">
                  <c:v>-5.3093397376912117E-3</c:v>
                </c:pt>
                <c:pt idx="9844">
                  <c:v>-5.3928605388391115E-3</c:v>
                </c:pt>
                <c:pt idx="9845">
                  <c:v>-5.4763816601772434E-3</c:v>
                </c:pt>
                <c:pt idx="9846">
                  <c:v>-5.5399031016634872E-3</c:v>
                </c:pt>
                <c:pt idx="9847">
                  <c:v>-5.5934248632558406E-3</c:v>
                </c:pt>
                <c:pt idx="9848">
                  <c:v>-5.6469469449123861E-3</c:v>
                </c:pt>
                <c:pt idx="9849">
                  <c:v>-5.7004693465911435E-3</c:v>
                </c:pt>
                <c:pt idx="9850">
                  <c:v>-5.7539920682500023E-3</c:v>
                </c:pt>
                <c:pt idx="9851">
                  <c:v>-5.8075151098470855E-3</c:v>
                </c:pt>
                <c:pt idx="9852">
                  <c:v>-5.8610384713404283E-3</c:v>
                </c:pt>
                <c:pt idx="9853">
                  <c:v>-5.9145621526879924E-3</c:v>
                </c:pt>
                <c:pt idx="9854">
                  <c:v>-5.9680861538476924E-3</c:v>
                </c:pt>
                <c:pt idx="9855">
                  <c:v>-6.0316104747777134E-3</c:v>
                </c:pt>
                <c:pt idx="9856">
                  <c:v>-6.1451351154359875E-3</c:v>
                </c:pt>
                <c:pt idx="9857">
                  <c:v>-6.2686600757806002E-3</c:v>
                </c:pt>
                <c:pt idx="9858">
                  <c:v>-6.3821853557694264E-3</c:v>
                </c:pt>
                <c:pt idx="9859">
                  <c:v>-6.5057109553605524E-3</c:v>
                </c:pt>
                <c:pt idx="9860">
                  <c:v>-6.6292368745119725E-3</c:v>
                </c:pt>
                <c:pt idx="9861">
                  <c:v>-6.752763113181794E-3</c:v>
                </c:pt>
                <c:pt idx="9862">
                  <c:v>-6.8762896713278421E-3</c:v>
                </c:pt>
                <c:pt idx="9863">
                  <c:v>-6.999816548908272E-3</c:v>
                </c:pt>
                <c:pt idx="9864">
                  <c:v>-7.1133437458811609E-3</c:v>
                </c:pt>
                <c:pt idx="9865">
                  <c:v>-7.2368712622042719E-3</c:v>
                </c:pt>
                <c:pt idx="9866">
                  <c:v>-7.3903990978357904E-3</c:v>
                </c:pt>
                <c:pt idx="9867">
                  <c:v>-7.5539272527337404E-3</c:v>
                </c:pt>
                <c:pt idx="9868">
                  <c:v>-7.7074557268560773E-3</c:v>
                </c:pt>
                <c:pt idx="9869">
                  <c:v>-7.8709845201607453E-3</c:v>
                </c:pt>
                <c:pt idx="9870">
                  <c:v>-8.0245136326059768E-3</c:v>
                </c:pt>
                <c:pt idx="9871">
                  <c:v>-8.188043064149551E-3</c:v>
                </c:pt>
                <c:pt idx="9872">
                  <c:v>-8.341572814749754E-3</c:v>
                </c:pt>
                <c:pt idx="9873">
                  <c:v>-8.5051028843642889E-3</c:v>
                </c:pt>
                <c:pt idx="9874">
                  <c:v>-8.6586332729512768E-3</c:v>
                </c:pt>
                <c:pt idx="9875">
                  <c:v>-8.8221639804687557E-3</c:v>
                </c:pt>
                <c:pt idx="9876">
                  <c:v>-9.0956950068747568E-3</c:v>
                </c:pt>
                <c:pt idx="9877">
                  <c:v>-9.3692263521273338E-3</c:v>
                </c:pt>
                <c:pt idx="9878">
                  <c:v>-9.6527580161843863E-3</c:v>
                </c:pt>
                <c:pt idx="9879">
                  <c:v>-9.9362899990039326E-3</c:v>
                </c:pt>
                <c:pt idx="9880">
                  <c:v>-1.0219822300543996E-2</c:v>
                </c:pt>
                <c:pt idx="9881">
                  <c:v>-1.04933549207627E-2</c:v>
                </c:pt>
                <c:pt idx="9882">
                  <c:v>-1.0776887859617983E-2</c:v>
                </c:pt>
                <c:pt idx="9883">
                  <c:v>-1.1060421117067886E-2</c:v>
                </c:pt>
                <c:pt idx="9884">
                  <c:v>-1.1333954693070181E-2</c:v>
                </c:pt>
                <c:pt idx="9885">
                  <c:v>-1.1617488587583227E-2</c:v>
                </c:pt>
                <c:pt idx="9886">
                  <c:v>-1.1751022800564864E-2</c:v>
                </c:pt>
                <c:pt idx="9887">
                  <c:v>-1.1874557331973247E-2</c:v>
                </c:pt>
                <c:pt idx="9888">
                  <c:v>-1.1998092181766146E-2</c:v>
                </c:pt>
                <c:pt idx="9889">
                  <c:v>-1.2121627349901723E-2</c:v>
                </c:pt>
                <c:pt idx="9890">
                  <c:v>-1.2235162836337993E-2</c:v>
                </c:pt>
                <c:pt idx="9891">
                  <c:v>-1.2358698641032955E-2</c:v>
                </c:pt>
                <c:pt idx="9892">
                  <c:v>-1.2482234763944555E-2</c:v>
                </c:pt>
                <c:pt idx="9893">
                  <c:v>-1.2605771205030997E-2</c:v>
                </c:pt>
                <c:pt idx="9894">
                  <c:v>-1.2729307964249936E-2</c:v>
                </c:pt>
                <c:pt idx="9895">
                  <c:v>-1.2852845041559785E-2</c:v>
                </c:pt>
                <c:pt idx="9896">
                  <c:v>-1.2836382436918287E-2</c:v>
                </c:pt>
                <c:pt idx="9897">
                  <c:v>-1.2819920150283519E-2</c:v>
                </c:pt>
                <c:pt idx="9898">
                  <c:v>-1.2803458181613561E-2</c:v>
                </c:pt>
                <c:pt idx="9899">
                  <c:v>-1.2776996530866338E-2</c:v>
                </c:pt>
                <c:pt idx="9900">
                  <c:v>-1.2760535197999941E-2</c:v>
                </c:pt>
                <c:pt idx="9901">
                  <c:v>-1.2744074182972381E-2</c:v>
                </c:pt>
                <c:pt idx="9902">
                  <c:v>-1.2727613485741578E-2</c:v>
                </c:pt>
                <c:pt idx="9903">
                  <c:v>-1.2711153106265641E-2</c:v>
                </c:pt>
                <c:pt idx="9904">
                  <c:v>-1.2684693044502541E-2</c:v>
                </c:pt>
                <c:pt idx="9905">
                  <c:v>-1.2668233300410253E-2</c:v>
                </c:pt>
                <c:pt idx="9906">
                  <c:v>-1.2531773873946828E-2</c:v>
                </c:pt>
                <c:pt idx="9907">
                  <c:v>-1.2375314765070282E-2</c:v>
                </c:pt>
                <c:pt idx="9908">
                  <c:v>-1.2228855973738633E-2</c:v>
                </c:pt>
                <c:pt idx="9909">
                  <c:v>-1.208239749990983E-2</c:v>
                </c:pt>
                <c:pt idx="9910">
                  <c:v>-1.1935939343541981E-2</c:v>
                </c:pt>
                <c:pt idx="9911">
                  <c:v>-1.1789481504593085E-2</c:v>
                </c:pt>
                <c:pt idx="9912">
                  <c:v>-1.1643023983021033E-2</c:v>
                </c:pt>
                <c:pt idx="9913">
                  <c:v>-1.149656677878394E-2</c:v>
                </c:pt>
                <c:pt idx="9914">
                  <c:v>-1.1350109891839922E-2</c:v>
                </c:pt>
                <c:pt idx="9915">
                  <c:v>-1.1203653322146737E-2</c:v>
                </c:pt>
                <c:pt idx="9916">
                  <c:v>-1.1127197069662647E-2</c:v>
                </c:pt>
                <c:pt idx="9917">
                  <c:v>-1.1050741134345426E-2</c:v>
                </c:pt>
                <c:pt idx="9918">
                  <c:v>-1.0984285516153243E-2</c:v>
                </c:pt>
                <c:pt idx="9919">
                  <c:v>-1.0907830215044123E-2</c:v>
                </c:pt>
                <c:pt idx="9920">
                  <c:v>-1.0831375230976086E-2</c:v>
                </c:pt>
                <c:pt idx="9921">
                  <c:v>-1.0754920563906895E-2</c:v>
                </c:pt>
                <c:pt idx="9922">
                  <c:v>-1.068846621379488E-2</c:v>
                </c:pt>
                <c:pt idx="9923">
                  <c:v>-1.0612012180597916E-2</c:v>
                </c:pt>
                <c:pt idx="9924">
                  <c:v>-1.0535558464274069E-2</c:v>
                </c:pt>
                <c:pt idx="9925">
                  <c:v>-1.0469105064781334E-2</c:v>
                </c:pt>
                <c:pt idx="9926">
                  <c:v>-1.0372651982077513E-2</c:v>
                </c:pt>
                <c:pt idx="9927">
                  <c:v>-1.028619921612102E-2</c:v>
                </c:pt>
                <c:pt idx="9928">
                  <c:v>-1.018974676686946E-2</c:v>
                </c:pt>
                <c:pt idx="9929">
                  <c:v>-1.009329463428113E-2</c:v>
                </c:pt>
                <c:pt idx="9930">
                  <c:v>-1.000684281831396E-2</c:v>
                </c:pt>
                <c:pt idx="9931">
                  <c:v>-9.9103913189260238E-3</c:v>
                </c:pt>
                <c:pt idx="9932">
                  <c:v>-9.8239401360751266E-3</c:v>
                </c:pt>
                <c:pt idx="9933">
                  <c:v>-9.7274892697194748E-3</c:v>
                </c:pt>
                <c:pt idx="9934">
                  <c:v>-9.6410387198170022E-3</c:v>
                </c:pt>
                <c:pt idx="9935">
                  <c:v>-9.5445884863257779E-3</c:v>
                </c:pt>
                <c:pt idx="9936">
                  <c:v>-9.4981385692037047E-3</c:v>
                </c:pt>
                <c:pt idx="9937">
                  <c:v>-9.4516889684089795E-3</c:v>
                </c:pt>
                <c:pt idx="9938">
                  <c:v>-9.3952396838993986E-3</c:v>
                </c:pt>
                <c:pt idx="9939">
                  <c:v>-9.3487907156330503E-3</c:v>
                </c:pt>
                <c:pt idx="9940">
                  <c:v>-9.3023420635680292E-3</c:v>
                </c:pt>
                <c:pt idx="9941">
                  <c:v>-9.2458937276621855E-3</c:v>
                </c:pt>
                <c:pt idx="9942">
                  <c:v>-9.1994457078737706E-3</c:v>
                </c:pt>
                <c:pt idx="9943">
                  <c:v>-9.1529980041605841E-3</c:v>
                </c:pt>
                <c:pt idx="9944">
                  <c:v>-9.1065506164807845E-3</c:v>
                </c:pt>
                <c:pt idx="9945">
                  <c:v>-9.0501035447922568E-3</c:v>
                </c:pt>
                <c:pt idx="9946">
                  <c:v>-9.0236567890530361E-3</c:v>
                </c:pt>
                <c:pt idx="9947">
                  <c:v>-8.9872103492212568E-3</c:v>
                </c:pt>
                <c:pt idx="9948">
                  <c:v>-8.9607642252548247E-3</c:v>
                </c:pt>
                <c:pt idx="9949">
                  <c:v>-8.9343184171116682E-3</c:v>
                </c:pt>
                <c:pt idx="9950">
                  <c:v>-8.8978729247500034E-3</c:v>
                </c:pt>
                <c:pt idx="9951">
                  <c:v>-8.8714277481277068E-3</c:v>
                </c:pt>
                <c:pt idx="9952">
                  <c:v>-8.8349828872028267E-3</c:v>
                </c:pt>
                <c:pt idx="9953">
                  <c:v>-8.8085383419333526E-3</c:v>
                </c:pt>
                <c:pt idx="9954">
                  <c:v>-8.7720941122773656E-3</c:v>
                </c:pt>
                <c:pt idx="9955">
                  <c:v>-8.7456501981927077E-3</c:v>
                </c:pt>
                <c:pt idx="9956">
                  <c:v>-8.7692065996376779E-3</c:v>
                </c:pt>
                <c:pt idx="9957">
                  <c:v>-8.7927633165700066E-3</c:v>
                </c:pt>
                <c:pt idx="9958">
                  <c:v>-8.8163203489478228E-3</c:v>
                </c:pt>
                <c:pt idx="9959">
                  <c:v>-8.8398776967291443E-3</c:v>
                </c:pt>
                <c:pt idx="9960">
                  <c:v>-8.8634353598720881E-3</c:v>
                </c:pt>
                <c:pt idx="9961">
                  <c:v>-8.8869933383343824E-3</c:v>
                </c:pt>
                <c:pt idx="9962">
                  <c:v>-8.9105516320742567E-3</c:v>
                </c:pt>
                <c:pt idx="9963">
                  <c:v>-8.9341102410497048E-3</c:v>
                </c:pt>
                <c:pt idx="9964">
                  <c:v>-8.9676691652187546E-3</c:v>
                </c:pt>
                <c:pt idx="9965">
                  <c:v>-8.9812284045392154E-3</c:v>
                </c:pt>
                <c:pt idx="9966">
                  <c:v>-8.9247879589694785E-3</c:v>
                </c:pt>
                <c:pt idx="9967">
                  <c:v>-8.8683478284671859E-3</c:v>
                </c:pt>
                <c:pt idx="9968">
                  <c:v>-8.8219080129904592E-3</c:v>
                </c:pt>
                <c:pt idx="9969">
                  <c:v>-8.7654685124974475E-3</c:v>
                </c:pt>
                <c:pt idx="9970">
                  <c:v>-8.7090293269460068E-3</c:v>
                </c:pt>
                <c:pt idx="9971">
                  <c:v>-8.6525904562942697E-3</c:v>
                </c:pt>
                <c:pt idx="9972">
                  <c:v>-8.5961519005000597E-3</c:v>
                </c:pt>
                <c:pt idx="9973">
                  <c:v>-8.5397136595216638E-3</c:v>
                </c:pt>
                <c:pt idx="9974">
                  <c:v>-8.4832757333168085E-3</c:v>
                </c:pt>
                <c:pt idx="9975">
                  <c:v>-8.4368381218437368E-3</c:v>
                </c:pt>
                <c:pt idx="9976">
                  <c:v>-8.4404008250603766E-3</c:v>
                </c:pt>
                <c:pt idx="9977">
                  <c:v>-8.4439638429246733E-3</c:v>
                </c:pt>
                <c:pt idx="9978">
                  <c:v>-8.447527175394709E-3</c:v>
                </c:pt>
                <c:pt idx="9979">
                  <c:v>-8.4610908224285481E-3</c:v>
                </c:pt>
                <c:pt idx="9980">
                  <c:v>-8.4646547839840307E-3</c:v>
                </c:pt>
                <c:pt idx="9981">
                  <c:v>-8.4682190600193028E-3</c:v>
                </c:pt>
                <c:pt idx="9982">
                  <c:v>-8.4717836504923268E-3</c:v>
                </c:pt>
                <c:pt idx="9983">
                  <c:v>-8.4753485553612055E-3</c:v>
                </c:pt>
                <c:pt idx="9984">
                  <c:v>-8.4889137745837468E-3</c:v>
                </c:pt>
                <c:pt idx="9985">
                  <c:v>-8.4924793081183111E-3</c:v>
                </c:pt>
                <c:pt idx="9986">
                  <c:v>-8.4960451559225048E-3</c:v>
                </c:pt>
                <c:pt idx="9987">
                  <c:v>-8.4996113179545748E-3</c:v>
                </c:pt>
                <c:pt idx="9988">
                  <c:v>-8.5131777941725457E-3</c:v>
                </c:pt>
                <c:pt idx="9989">
                  <c:v>-8.5167445845343512E-3</c:v>
                </c:pt>
                <c:pt idx="9990">
                  <c:v>-8.520311688997969E-3</c:v>
                </c:pt>
                <c:pt idx="9991">
                  <c:v>-8.5238791075215037E-3</c:v>
                </c:pt>
                <c:pt idx="9992">
                  <c:v>-8.5274468400630653E-3</c:v>
                </c:pt>
                <c:pt idx="9993">
                  <c:v>-8.5410148865802948E-3</c:v>
                </c:pt>
                <c:pt idx="9994">
                  <c:v>-8.5445832470315841E-3</c:v>
                </c:pt>
                <c:pt idx="9995">
                  <c:v>-8.5481519213747199E-3</c:v>
                </c:pt>
                <c:pt idx="9996">
                  <c:v>-8.5517209095678746E-3</c:v>
                </c:pt>
                <c:pt idx="9997">
                  <c:v>-8.545290211568999E-3</c:v>
                </c:pt>
                <c:pt idx="9998">
                  <c:v>-8.5488598273359504E-3</c:v>
                </c:pt>
                <c:pt idx="9999">
                  <c:v>-8.552429756827077E-3</c:v>
                </c:pt>
                <c:pt idx="10000">
                  <c:v>-8.5460000000000067E-3</c:v>
                </c:pt>
              </c:numCache>
            </c:numRef>
          </c:yVal>
        </c:ser>
        <c:ser>
          <c:idx val="1"/>
          <c:order val="1"/>
          <c:tx>
            <c:strRef>
              <c:f>DetrendedData!$G$2</c:f>
              <c:strCache>
                <c:ptCount val="1"/>
                <c:pt idx="0">
                  <c:v>Mercedes-Benz Rough Road Data</c:v>
                </c:pt>
              </c:strCache>
            </c:strRef>
          </c:tx>
          <c:spPr>
            <a:ln w="25400">
              <a:solidFill>
                <a:srgbClr val="FF0000"/>
              </a:solidFill>
              <a:prstDash val="dash"/>
            </a:ln>
          </c:spPr>
          <c:marker>
            <c:symbol val="none"/>
          </c:marker>
          <c:xVal>
            <c:numRef>
              <c:f>DetrendedData!$E$10002:$E$20002</c:f>
              <c:numCache>
                <c:formatCode>General</c:formatCode>
                <c:ptCount val="10001"/>
                <c:pt idx="0">
                  <c:v>10000</c:v>
                </c:pt>
                <c:pt idx="1">
                  <c:v>10001</c:v>
                </c:pt>
                <c:pt idx="2">
                  <c:v>10002</c:v>
                </c:pt>
                <c:pt idx="3">
                  <c:v>10003</c:v>
                </c:pt>
                <c:pt idx="4">
                  <c:v>10004</c:v>
                </c:pt>
                <c:pt idx="5">
                  <c:v>10005</c:v>
                </c:pt>
                <c:pt idx="6">
                  <c:v>10006</c:v>
                </c:pt>
                <c:pt idx="7">
                  <c:v>10007</c:v>
                </c:pt>
                <c:pt idx="8">
                  <c:v>10008</c:v>
                </c:pt>
                <c:pt idx="9">
                  <c:v>10009</c:v>
                </c:pt>
                <c:pt idx="10">
                  <c:v>10010</c:v>
                </c:pt>
                <c:pt idx="11">
                  <c:v>10011</c:v>
                </c:pt>
                <c:pt idx="12">
                  <c:v>10012</c:v>
                </c:pt>
                <c:pt idx="13">
                  <c:v>10013</c:v>
                </c:pt>
                <c:pt idx="14">
                  <c:v>10014</c:v>
                </c:pt>
                <c:pt idx="15">
                  <c:v>10015</c:v>
                </c:pt>
                <c:pt idx="16">
                  <c:v>10016</c:v>
                </c:pt>
                <c:pt idx="17">
                  <c:v>10017</c:v>
                </c:pt>
                <c:pt idx="18">
                  <c:v>10018</c:v>
                </c:pt>
                <c:pt idx="19">
                  <c:v>10019</c:v>
                </c:pt>
                <c:pt idx="20">
                  <c:v>10020</c:v>
                </c:pt>
                <c:pt idx="21">
                  <c:v>10021</c:v>
                </c:pt>
                <c:pt idx="22">
                  <c:v>10022</c:v>
                </c:pt>
                <c:pt idx="23">
                  <c:v>10023</c:v>
                </c:pt>
                <c:pt idx="24">
                  <c:v>10024</c:v>
                </c:pt>
                <c:pt idx="25">
                  <c:v>10025</c:v>
                </c:pt>
                <c:pt idx="26">
                  <c:v>10026</c:v>
                </c:pt>
                <c:pt idx="27">
                  <c:v>10027</c:v>
                </c:pt>
                <c:pt idx="28">
                  <c:v>10028</c:v>
                </c:pt>
                <c:pt idx="29">
                  <c:v>10029</c:v>
                </c:pt>
                <c:pt idx="30">
                  <c:v>10030</c:v>
                </c:pt>
                <c:pt idx="31">
                  <c:v>10031</c:v>
                </c:pt>
                <c:pt idx="32">
                  <c:v>10032</c:v>
                </c:pt>
                <c:pt idx="33">
                  <c:v>10033</c:v>
                </c:pt>
                <c:pt idx="34">
                  <c:v>10034</c:v>
                </c:pt>
                <c:pt idx="35">
                  <c:v>10035</c:v>
                </c:pt>
                <c:pt idx="36">
                  <c:v>10036</c:v>
                </c:pt>
                <c:pt idx="37">
                  <c:v>10037</c:v>
                </c:pt>
                <c:pt idx="38">
                  <c:v>10038</c:v>
                </c:pt>
                <c:pt idx="39">
                  <c:v>10039</c:v>
                </c:pt>
                <c:pt idx="40">
                  <c:v>10040</c:v>
                </c:pt>
                <c:pt idx="41">
                  <c:v>10041</c:v>
                </c:pt>
                <c:pt idx="42">
                  <c:v>10042</c:v>
                </c:pt>
                <c:pt idx="43">
                  <c:v>10043</c:v>
                </c:pt>
                <c:pt idx="44">
                  <c:v>10044</c:v>
                </c:pt>
                <c:pt idx="45">
                  <c:v>10045</c:v>
                </c:pt>
                <c:pt idx="46">
                  <c:v>10046</c:v>
                </c:pt>
                <c:pt idx="47">
                  <c:v>10047</c:v>
                </c:pt>
                <c:pt idx="48">
                  <c:v>10048</c:v>
                </c:pt>
                <c:pt idx="49">
                  <c:v>10049</c:v>
                </c:pt>
                <c:pt idx="50">
                  <c:v>10050</c:v>
                </c:pt>
                <c:pt idx="51">
                  <c:v>10051</c:v>
                </c:pt>
                <c:pt idx="52">
                  <c:v>10052</c:v>
                </c:pt>
                <c:pt idx="53">
                  <c:v>10053</c:v>
                </c:pt>
                <c:pt idx="54">
                  <c:v>10054</c:v>
                </c:pt>
                <c:pt idx="55">
                  <c:v>10055</c:v>
                </c:pt>
                <c:pt idx="56">
                  <c:v>10056</c:v>
                </c:pt>
                <c:pt idx="57">
                  <c:v>10057</c:v>
                </c:pt>
                <c:pt idx="58">
                  <c:v>10058</c:v>
                </c:pt>
                <c:pt idx="59">
                  <c:v>10059</c:v>
                </c:pt>
                <c:pt idx="60">
                  <c:v>10060</c:v>
                </c:pt>
                <c:pt idx="61">
                  <c:v>10061</c:v>
                </c:pt>
                <c:pt idx="62">
                  <c:v>10062</c:v>
                </c:pt>
                <c:pt idx="63">
                  <c:v>10063</c:v>
                </c:pt>
                <c:pt idx="64">
                  <c:v>10064</c:v>
                </c:pt>
                <c:pt idx="65">
                  <c:v>10065</c:v>
                </c:pt>
                <c:pt idx="66">
                  <c:v>10066</c:v>
                </c:pt>
                <c:pt idx="67">
                  <c:v>10067</c:v>
                </c:pt>
                <c:pt idx="68">
                  <c:v>10068</c:v>
                </c:pt>
                <c:pt idx="69">
                  <c:v>10069</c:v>
                </c:pt>
                <c:pt idx="70">
                  <c:v>10070</c:v>
                </c:pt>
                <c:pt idx="71">
                  <c:v>10071</c:v>
                </c:pt>
                <c:pt idx="72">
                  <c:v>10072</c:v>
                </c:pt>
                <c:pt idx="73">
                  <c:v>10073</c:v>
                </c:pt>
                <c:pt idx="74">
                  <c:v>10074</c:v>
                </c:pt>
                <c:pt idx="75">
                  <c:v>10075</c:v>
                </c:pt>
                <c:pt idx="76">
                  <c:v>10076</c:v>
                </c:pt>
                <c:pt idx="77">
                  <c:v>10077</c:v>
                </c:pt>
                <c:pt idx="78">
                  <c:v>10078</c:v>
                </c:pt>
                <c:pt idx="79">
                  <c:v>10079</c:v>
                </c:pt>
                <c:pt idx="80">
                  <c:v>10080</c:v>
                </c:pt>
                <c:pt idx="81">
                  <c:v>10081</c:v>
                </c:pt>
                <c:pt idx="82">
                  <c:v>10082</c:v>
                </c:pt>
                <c:pt idx="83">
                  <c:v>10083</c:v>
                </c:pt>
                <c:pt idx="84">
                  <c:v>10084</c:v>
                </c:pt>
                <c:pt idx="85">
                  <c:v>10085</c:v>
                </c:pt>
                <c:pt idx="86">
                  <c:v>10086</c:v>
                </c:pt>
                <c:pt idx="87">
                  <c:v>10087</c:v>
                </c:pt>
                <c:pt idx="88">
                  <c:v>10088</c:v>
                </c:pt>
                <c:pt idx="89">
                  <c:v>10089</c:v>
                </c:pt>
                <c:pt idx="90">
                  <c:v>10090</c:v>
                </c:pt>
                <c:pt idx="91">
                  <c:v>10091</c:v>
                </c:pt>
                <c:pt idx="92">
                  <c:v>10092</c:v>
                </c:pt>
                <c:pt idx="93">
                  <c:v>10093</c:v>
                </c:pt>
                <c:pt idx="94">
                  <c:v>10094</c:v>
                </c:pt>
                <c:pt idx="95">
                  <c:v>10095</c:v>
                </c:pt>
                <c:pt idx="96">
                  <c:v>10096</c:v>
                </c:pt>
                <c:pt idx="97">
                  <c:v>10097</c:v>
                </c:pt>
                <c:pt idx="98">
                  <c:v>10098</c:v>
                </c:pt>
                <c:pt idx="99">
                  <c:v>10099</c:v>
                </c:pt>
                <c:pt idx="100">
                  <c:v>10100</c:v>
                </c:pt>
                <c:pt idx="101">
                  <c:v>10101</c:v>
                </c:pt>
                <c:pt idx="102">
                  <c:v>10102</c:v>
                </c:pt>
                <c:pt idx="103">
                  <c:v>10103</c:v>
                </c:pt>
                <c:pt idx="104">
                  <c:v>10104</c:v>
                </c:pt>
                <c:pt idx="105">
                  <c:v>10105</c:v>
                </c:pt>
                <c:pt idx="106">
                  <c:v>10106</c:v>
                </c:pt>
                <c:pt idx="107">
                  <c:v>10107</c:v>
                </c:pt>
                <c:pt idx="108">
                  <c:v>10108</c:v>
                </c:pt>
                <c:pt idx="109">
                  <c:v>10109</c:v>
                </c:pt>
                <c:pt idx="110">
                  <c:v>10110</c:v>
                </c:pt>
                <c:pt idx="111">
                  <c:v>10111</c:v>
                </c:pt>
                <c:pt idx="112">
                  <c:v>10112</c:v>
                </c:pt>
                <c:pt idx="113">
                  <c:v>10113</c:v>
                </c:pt>
                <c:pt idx="114">
                  <c:v>10114</c:v>
                </c:pt>
                <c:pt idx="115">
                  <c:v>10115</c:v>
                </c:pt>
                <c:pt idx="116">
                  <c:v>10116</c:v>
                </c:pt>
                <c:pt idx="117">
                  <c:v>10117</c:v>
                </c:pt>
                <c:pt idx="118">
                  <c:v>10118</c:v>
                </c:pt>
                <c:pt idx="119">
                  <c:v>10119</c:v>
                </c:pt>
                <c:pt idx="120">
                  <c:v>10120</c:v>
                </c:pt>
                <c:pt idx="121">
                  <c:v>10121</c:v>
                </c:pt>
                <c:pt idx="122">
                  <c:v>10122</c:v>
                </c:pt>
                <c:pt idx="123">
                  <c:v>10123</c:v>
                </c:pt>
                <c:pt idx="124">
                  <c:v>10124</c:v>
                </c:pt>
                <c:pt idx="125">
                  <c:v>10125</c:v>
                </c:pt>
                <c:pt idx="126">
                  <c:v>10126</c:v>
                </c:pt>
                <c:pt idx="127">
                  <c:v>10127</c:v>
                </c:pt>
                <c:pt idx="128">
                  <c:v>10128</c:v>
                </c:pt>
                <c:pt idx="129">
                  <c:v>10129</c:v>
                </c:pt>
                <c:pt idx="130">
                  <c:v>10130</c:v>
                </c:pt>
                <c:pt idx="131">
                  <c:v>10131</c:v>
                </c:pt>
                <c:pt idx="132">
                  <c:v>10132</c:v>
                </c:pt>
                <c:pt idx="133">
                  <c:v>10133</c:v>
                </c:pt>
                <c:pt idx="134">
                  <c:v>10134</c:v>
                </c:pt>
                <c:pt idx="135">
                  <c:v>10135</c:v>
                </c:pt>
                <c:pt idx="136">
                  <c:v>10136</c:v>
                </c:pt>
                <c:pt idx="137">
                  <c:v>10137</c:v>
                </c:pt>
                <c:pt idx="138">
                  <c:v>10138</c:v>
                </c:pt>
                <c:pt idx="139">
                  <c:v>10139</c:v>
                </c:pt>
                <c:pt idx="140">
                  <c:v>10140</c:v>
                </c:pt>
                <c:pt idx="141">
                  <c:v>10141</c:v>
                </c:pt>
                <c:pt idx="142">
                  <c:v>10142</c:v>
                </c:pt>
                <c:pt idx="143">
                  <c:v>10143</c:v>
                </c:pt>
                <c:pt idx="144">
                  <c:v>10144</c:v>
                </c:pt>
                <c:pt idx="145">
                  <c:v>10145</c:v>
                </c:pt>
                <c:pt idx="146">
                  <c:v>10146</c:v>
                </c:pt>
                <c:pt idx="147">
                  <c:v>10147</c:v>
                </c:pt>
                <c:pt idx="148">
                  <c:v>10148</c:v>
                </c:pt>
                <c:pt idx="149">
                  <c:v>10149</c:v>
                </c:pt>
                <c:pt idx="150">
                  <c:v>10150</c:v>
                </c:pt>
                <c:pt idx="151">
                  <c:v>10151</c:v>
                </c:pt>
                <c:pt idx="152">
                  <c:v>10152</c:v>
                </c:pt>
                <c:pt idx="153">
                  <c:v>10153</c:v>
                </c:pt>
                <c:pt idx="154">
                  <c:v>10154</c:v>
                </c:pt>
                <c:pt idx="155">
                  <c:v>10155</c:v>
                </c:pt>
                <c:pt idx="156">
                  <c:v>10156</c:v>
                </c:pt>
                <c:pt idx="157">
                  <c:v>10157</c:v>
                </c:pt>
                <c:pt idx="158">
                  <c:v>10158</c:v>
                </c:pt>
                <c:pt idx="159">
                  <c:v>10159</c:v>
                </c:pt>
                <c:pt idx="160">
                  <c:v>10160</c:v>
                </c:pt>
                <c:pt idx="161">
                  <c:v>10161</c:v>
                </c:pt>
                <c:pt idx="162">
                  <c:v>10162</c:v>
                </c:pt>
                <c:pt idx="163">
                  <c:v>10163</c:v>
                </c:pt>
                <c:pt idx="164">
                  <c:v>10164</c:v>
                </c:pt>
                <c:pt idx="165">
                  <c:v>10165</c:v>
                </c:pt>
                <c:pt idx="166">
                  <c:v>10166</c:v>
                </c:pt>
                <c:pt idx="167">
                  <c:v>10167</c:v>
                </c:pt>
                <c:pt idx="168">
                  <c:v>10168</c:v>
                </c:pt>
                <c:pt idx="169">
                  <c:v>10169</c:v>
                </c:pt>
                <c:pt idx="170">
                  <c:v>10170</c:v>
                </c:pt>
                <c:pt idx="171">
                  <c:v>10171</c:v>
                </c:pt>
                <c:pt idx="172">
                  <c:v>10172</c:v>
                </c:pt>
                <c:pt idx="173">
                  <c:v>10173</c:v>
                </c:pt>
                <c:pt idx="174">
                  <c:v>10174</c:v>
                </c:pt>
                <c:pt idx="175">
                  <c:v>10175</c:v>
                </c:pt>
                <c:pt idx="176">
                  <c:v>10176</c:v>
                </c:pt>
                <c:pt idx="177">
                  <c:v>10177</c:v>
                </c:pt>
                <c:pt idx="178">
                  <c:v>10178</c:v>
                </c:pt>
                <c:pt idx="179">
                  <c:v>10179</c:v>
                </c:pt>
                <c:pt idx="180">
                  <c:v>10180</c:v>
                </c:pt>
                <c:pt idx="181">
                  <c:v>10181</c:v>
                </c:pt>
                <c:pt idx="182">
                  <c:v>10182</c:v>
                </c:pt>
                <c:pt idx="183">
                  <c:v>10183</c:v>
                </c:pt>
                <c:pt idx="184">
                  <c:v>10184</c:v>
                </c:pt>
                <c:pt idx="185">
                  <c:v>10185</c:v>
                </c:pt>
                <c:pt idx="186">
                  <c:v>10186</c:v>
                </c:pt>
                <c:pt idx="187">
                  <c:v>10187</c:v>
                </c:pt>
                <c:pt idx="188">
                  <c:v>10188</c:v>
                </c:pt>
                <c:pt idx="189">
                  <c:v>10189</c:v>
                </c:pt>
                <c:pt idx="190">
                  <c:v>10190</c:v>
                </c:pt>
                <c:pt idx="191">
                  <c:v>10191</c:v>
                </c:pt>
                <c:pt idx="192">
                  <c:v>10192</c:v>
                </c:pt>
                <c:pt idx="193">
                  <c:v>10193</c:v>
                </c:pt>
                <c:pt idx="194">
                  <c:v>10194</c:v>
                </c:pt>
                <c:pt idx="195">
                  <c:v>10195</c:v>
                </c:pt>
                <c:pt idx="196">
                  <c:v>10196</c:v>
                </c:pt>
                <c:pt idx="197">
                  <c:v>10197</c:v>
                </c:pt>
                <c:pt idx="198">
                  <c:v>10198</c:v>
                </c:pt>
                <c:pt idx="199">
                  <c:v>10199</c:v>
                </c:pt>
                <c:pt idx="200">
                  <c:v>10200</c:v>
                </c:pt>
                <c:pt idx="201">
                  <c:v>10201</c:v>
                </c:pt>
                <c:pt idx="202">
                  <c:v>10202</c:v>
                </c:pt>
                <c:pt idx="203">
                  <c:v>10203</c:v>
                </c:pt>
                <c:pt idx="204">
                  <c:v>10204</c:v>
                </c:pt>
                <c:pt idx="205">
                  <c:v>10205</c:v>
                </c:pt>
                <c:pt idx="206">
                  <c:v>10206</c:v>
                </c:pt>
                <c:pt idx="207">
                  <c:v>10207</c:v>
                </c:pt>
                <c:pt idx="208">
                  <c:v>10208</c:v>
                </c:pt>
                <c:pt idx="209">
                  <c:v>10209</c:v>
                </c:pt>
                <c:pt idx="210">
                  <c:v>10210</c:v>
                </c:pt>
                <c:pt idx="211">
                  <c:v>10211</c:v>
                </c:pt>
                <c:pt idx="212">
                  <c:v>10212</c:v>
                </c:pt>
                <c:pt idx="213">
                  <c:v>10213</c:v>
                </c:pt>
                <c:pt idx="214">
                  <c:v>10214</c:v>
                </c:pt>
                <c:pt idx="215">
                  <c:v>10215</c:v>
                </c:pt>
                <c:pt idx="216">
                  <c:v>10216</c:v>
                </c:pt>
                <c:pt idx="217">
                  <c:v>10217</c:v>
                </c:pt>
                <c:pt idx="218">
                  <c:v>10218</c:v>
                </c:pt>
                <c:pt idx="219">
                  <c:v>10219</c:v>
                </c:pt>
                <c:pt idx="220">
                  <c:v>10220</c:v>
                </c:pt>
                <c:pt idx="221">
                  <c:v>10221</c:v>
                </c:pt>
                <c:pt idx="222">
                  <c:v>10222</c:v>
                </c:pt>
                <c:pt idx="223">
                  <c:v>10223</c:v>
                </c:pt>
                <c:pt idx="224">
                  <c:v>10224</c:v>
                </c:pt>
                <c:pt idx="225">
                  <c:v>10225</c:v>
                </c:pt>
                <c:pt idx="226">
                  <c:v>10226</c:v>
                </c:pt>
                <c:pt idx="227">
                  <c:v>10227</c:v>
                </c:pt>
                <c:pt idx="228">
                  <c:v>10228</c:v>
                </c:pt>
                <c:pt idx="229">
                  <c:v>10229</c:v>
                </c:pt>
                <c:pt idx="230">
                  <c:v>10230</c:v>
                </c:pt>
                <c:pt idx="231">
                  <c:v>10231</c:v>
                </c:pt>
                <c:pt idx="232">
                  <c:v>10232</c:v>
                </c:pt>
                <c:pt idx="233">
                  <c:v>10233</c:v>
                </c:pt>
                <c:pt idx="234">
                  <c:v>10234</c:v>
                </c:pt>
                <c:pt idx="235">
                  <c:v>10235</c:v>
                </c:pt>
                <c:pt idx="236">
                  <c:v>10236</c:v>
                </c:pt>
                <c:pt idx="237">
                  <c:v>10237</c:v>
                </c:pt>
                <c:pt idx="238">
                  <c:v>10238</c:v>
                </c:pt>
                <c:pt idx="239">
                  <c:v>10239</c:v>
                </c:pt>
                <c:pt idx="240">
                  <c:v>10240</c:v>
                </c:pt>
                <c:pt idx="241">
                  <c:v>10241</c:v>
                </c:pt>
                <c:pt idx="242">
                  <c:v>10242</c:v>
                </c:pt>
                <c:pt idx="243">
                  <c:v>10243</c:v>
                </c:pt>
                <c:pt idx="244">
                  <c:v>10244</c:v>
                </c:pt>
                <c:pt idx="245">
                  <c:v>10245</c:v>
                </c:pt>
                <c:pt idx="246">
                  <c:v>10246</c:v>
                </c:pt>
                <c:pt idx="247">
                  <c:v>10247</c:v>
                </c:pt>
                <c:pt idx="248">
                  <c:v>10248</c:v>
                </c:pt>
                <c:pt idx="249">
                  <c:v>10249</c:v>
                </c:pt>
                <c:pt idx="250">
                  <c:v>10250</c:v>
                </c:pt>
                <c:pt idx="251">
                  <c:v>10251</c:v>
                </c:pt>
                <c:pt idx="252">
                  <c:v>10252</c:v>
                </c:pt>
                <c:pt idx="253">
                  <c:v>10253</c:v>
                </c:pt>
                <c:pt idx="254">
                  <c:v>10254</c:v>
                </c:pt>
                <c:pt idx="255">
                  <c:v>10255</c:v>
                </c:pt>
                <c:pt idx="256">
                  <c:v>10256</c:v>
                </c:pt>
                <c:pt idx="257">
                  <c:v>10257</c:v>
                </c:pt>
                <c:pt idx="258">
                  <c:v>10258</c:v>
                </c:pt>
                <c:pt idx="259">
                  <c:v>10259</c:v>
                </c:pt>
                <c:pt idx="260">
                  <c:v>10260</c:v>
                </c:pt>
                <c:pt idx="261">
                  <c:v>10261</c:v>
                </c:pt>
                <c:pt idx="262">
                  <c:v>10262</c:v>
                </c:pt>
                <c:pt idx="263">
                  <c:v>10263</c:v>
                </c:pt>
                <c:pt idx="264">
                  <c:v>10264</c:v>
                </c:pt>
                <c:pt idx="265">
                  <c:v>10265</c:v>
                </c:pt>
                <c:pt idx="266">
                  <c:v>10266</c:v>
                </c:pt>
                <c:pt idx="267">
                  <c:v>10267</c:v>
                </c:pt>
                <c:pt idx="268">
                  <c:v>10268</c:v>
                </c:pt>
                <c:pt idx="269">
                  <c:v>10269</c:v>
                </c:pt>
                <c:pt idx="270">
                  <c:v>10270</c:v>
                </c:pt>
                <c:pt idx="271">
                  <c:v>10271</c:v>
                </c:pt>
                <c:pt idx="272">
                  <c:v>10272</c:v>
                </c:pt>
                <c:pt idx="273">
                  <c:v>10273</c:v>
                </c:pt>
                <c:pt idx="274">
                  <c:v>10274</c:v>
                </c:pt>
                <c:pt idx="275">
                  <c:v>10275</c:v>
                </c:pt>
                <c:pt idx="276">
                  <c:v>10276</c:v>
                </c:pt>
                <c:pt idx="277">
                  <c:v>10277</c:v>
                </c:pt>
                <c:pt idx="278">
                  <c:v>10278</c:v>
                </c:pt>
                <c:pt idx="279">
                  <c:v>10279</c:v>
                </c:pt>
                <c:pt idx="280">
                  <c:v>10280</c:v>
                </c:pt>
                <c:pt idx="281">
                  <c:v>10281</c:v>
                </c:pt>
                <c:pt idx="282">
                  <c:v>10282</c:v>
                </c:pt>
                <c:pt idx="283">
                  <c:v>10283</c:v>
                </c:pt>
                <c:pt idx="284">
                  <c:v>10284</c:v>
                </c:pt>
                <c:pt idx="285">
                  <c:v>10285</c:v>
                </c:pt>
                <c:pt idx="286">
                  <c:v>10286</c:v>
                </c:pt>
                <c:pt idx="287">
                  <c:v>10287</c:v>
                </c:pt>
                <c:pt idx="288">
                  <c:v>10288</c:v>
                </c:pt>
                <c:pt idx="289">
                  <c:v>10289</c:v>
                </c:pt>
                <c:pt idx="290">
                  <c:v>10290</c:v>
                </c:pt>
                <c:pt idx="291">
                  <c:v>10291</c:v>
                </c:pt>
                <c:pt idx="292">
                  <c:v>10292</c:v>
                </c:pt>
                <c:pt idx="293">
                  <c:v>10293</c:v>
                </c:pt>
                <c:pt idx="294">
                  <c:v>10294</c:v>
                </c:pt>
                <c:pt idx="295">
                  <c:v>10295</c:v>
                </c:pt>
                <c:pt idx="296">
                  <c:v>10296</c:v>
                </c:pt>
                <c:pt idx="297">
                  <c:v>10297</c:v>
                </c:pt>
                <c:pt idx="298">
                  <c:v>10298</c:v>
                </c:pt>
                <c:pt idx="299">
                  <c:v>10299</c:v>
                </c:pt>
                <c:pt idx="300">
                  <c:v>10300</c:v>
                </c:pt>
                <c:pt idx="301">
                  <c:v>10301</c:v>
                </c:pt>
                <c:pt idx="302">
                  <c:v>10302</c:v>
                </c:pt>
                <c:pt idx="303">
                  <c:v>10303</c:v>
                </c:pt>
                <c:pt idx="304">
                  <c:v>10304</c:v>
                </c:pt>
                <c:pt idx="305">
                  <c:v>10305</c:v>
                </c:pt>
                <c:pt idx="306">
                  <c:v>10306</c:v>
                </c:pt>
                <c:pt idx="307">
                  <c:v>10307</c:v>
                </c:pt>
                <c:pt idx="308">
                  <c:v>10308</c:v>
                </c:pt>
                <c:pt idx="309">
                  <c:v>10309</c:v>
                </c:pt>
                <c:pt idx="310">
                  <c:v>10310</c:v>
                </c:pt>
                <c:pt idx="311">
                  <c:v>10311</c:v>
                </c:pt>
                <c:pt idx="312">
                  <c:v>10312</c:v>
                </c:pt>
                <c:pt idx="313">
                  <c:v>10313</c:v>
                </c:pt>
                <c:pt idx="314">
                  <c:v>10314</c:v>
                </c:pt>
                <c:pt idx="315">
                  <c:v>10315</c:v>
                </c:pt>
                <c:pt idx="316">
                  <c:v>10316</c:v>
                </c:pt>
                <c:pt idx="317">
                  <c:v>10317</c:v>
                </c:pt>
                <c:pt idx="318">
                  <c:v>10318</c:v>
                </c:pt>
                <c:pt idx="319">
                  <c:v>10319</c:v>
                </c:pt>
                <c:pt idx="320">
                  <c:v>10320</c:v>
                </c:pt>
                <c:pt idx="321">
                  <c:v>10321</c:v>
                </c:pt>
                <c:pt idx="322">
                  <c:v>10322</c:v>
                </c:pt>
                <c:pt idx="323">
                  <c:v>10323</c:v>
                </c:pt>
                <c:pt idx="324">
                  <c:v>10324</c:v>
                </c:pt>
                <c:pt idx="325">
                  <c:v>10325</c:v>
                </c:pt>
                <c:pt idx="326">
                  <c:v>10326</c:v>
                </c:pt>
                <c:pt idx="327">
                  <c:v>10327</c:v>
                </c:pt>
                <c:pt idx="328">
                  <c:v>10328</c:v>
                </c:pt>
                <c:pt idx="329">
                  <c:v>10329</c:v>
                </c:pt>
                <c:pt idx="330">
                  <c:v>10330</c:v>
                </c:pt>
                <c:pt idx="331">
                  <c:v>10331</c:v>
                </c:pt>
                <c:pt idx="332">
                  <c:v>10332</c:v>
                </c:pt>
                <c:pt idx="333">
                  <c:v>10333</c:v>
                </c:pt>
                <c:pt idx="334">
                  <c:v>10334</c:v>
                </c:pt>
                <c:pt idx="335">
                  <c:v>10335</c:v>
                </c:pt>
                <c:pt idx="336">
                  <c:v>10336</c:v>
                </c:pt>
                <c:pt idx="337">
                  <c:v>10337</c:v>
                </c:pt>
                <c:pt idx="338">
                  <c:v>10338</c:v>
                </c:pt>
                <c:pt idx="339">
                  <c:v>10339</c:v>
                </c:pt>
                <c:pt idx="340">
                  <c:v>10340</c:v>
                </c:pt>
                <c:pt idx="341">
                  <c:v>10341</c:v>
                </c:pt>
                <c:pt idx="342">
                  <c:v>10342</c:v>
                </c:pt>
                <c:pt idx="343">
                  <c:v>10343</c:v>
                </c:pt>
                <c:pt idx="344">
                  <c:v>10344</c:v>
                </c:pt>
                <c:pt idx="345">
                  <c:v>10345</c:v>
                </c:pt>
                <c:pt idx="346">
                  <c:v>10346</c:v>
                </c:pt>
                <c:pt idx="347">
                  <c:v>10347</c:v>
                </c:pt>
                <c:pt idx="348">
                  <c:v>10348</c:v>
                </c:pt>
                <c:pt idx="349">
                  <c:v>10349</c:v>
                </c:pt>
                <c:pt idx="350">
                  <c:v>10350</c:v>
                </c:pt>
                <c:pt idx="351">
                  <c:v>10351</c:v>
                </c:pt>
                <c:pt idx="352">
                  <c:v>10352</c:v>
                </c:pt>
                <c:pt idx="353">
                  <c:v>10353</c:v>
                </c:pt>
                <c:pt idx="354">
                  <c:v>10354</c:v>
                </c:pt>
                <c:pt idx="355">
                  <c:v>10355</c:v>
                </c:pt>
                <c:pt idx="356">
                  <c:v>10356</c:v>
                </c:pt>
                <c:pt idx="357">
                  <c:v>10357</c:v>
                </c:pt>
                <c:pt idx="358">
                  <c:v>10358</c:v>
                </c:pt>
                <c:pt idx="359">
                  <c:v>10359</c:v>
                </c:pt>
                <c:pt idx="360">
                  <c:v>10360</c:v>
                </c:pt>
                <c:pt idx="361">
                  <c:v>10361</c:v>
                </c:pt>
                <c:pt idx="362">
                  <c:v>10362</c:v>
                </c:pt>
                <c:pt idx="363">
                  <c:v>10363</c:v>
                </c:pt>
                <c:pt idx="364">
                  <c:v>10364</c:v>
                </c:pt>
                <c:pt idx="365">
                  <c:v>10365</c:v>
                </c:pt>
                <c:pt idx="366">
                  <c:v>10366</c:v>
                </c:pt>
                <c:pt idx="367">
                  <c:v>10367</c:v>
                </c:pt>
                <c:pt idx="368">
                  <c:v>10368</c:v>
                </c:pt>
                <c:pt idx="369">
                  <c:v>10369</c:v>
                </c:pt>
                <c:pt idx="370">
                  <c:v>10370</c:v>
                </c:pt>
                <c:pt idx="371">
                  <c:v>10371</c:v>
                </c:pt>
                <c:pt idx="372">
                  <c:v>10372</c:v>
                </c:pt>
                <c:pt idx="373">
                  <c:v>10373</c:v>
                </c:pt>
                <c:pt idx="374">
                  <c:v>10374</c:v>
                </c:pt>
                <c:pt idx="375">
                  <c:v>10375</c:v>
                </c:pt>
                <c:pt idx="376">
                  <c:v>10376</c:v>
                </c:pt>
                <c:pt idx="377">
                  <c:v>10377</c:v>
                </c:pt>
                <c:pt idx="378">
                  <c:v>10378</c:v>
                </c:pt>
                <c:pt idx="379">
                  <c:v>10379</c:v>
                </c:pt>
                <c:pt idx="380">
                  <c:v>10380</c:v>
                </c:pt>
                <c:pt idx="381">
                  <c:v>10381</c:v>
                </c:pt>
                <c:pt idx="382">
                  <c:v>10382</c:v>
                </c:pt>
                <c:pt idx="383">
                  <c:v>10383</c:v>
                </c:pt>
                <c:pt idx="384">
                  <c:v>10384</c:v>
                </c:pt>
                <c:pt idx="385">
                  <c:v>10385</c:v>
                </c:pt>
                <c:pt idx="386">
                  <c:v>10386</c:v>
                </c:pt>
                <c:pt idx="387">
                  <c:v>10387</c:v>
                </c:pt>
                <c:pt idx="388">
                  <c:v>10388</c:v>
                </c:pt>
                <c:pt idx="389">
                  <c:v>10389</c:v>
                </c:pt>
                <c:pt idx="390">
                  <c:v>10390</c:v>
                </c:pt>
                <c:pt idx="391">
                  <c:v>10391</c:v>
                </c:pt>
                <c:pt idx="392">
                  <c:v>10392</c:v>
                </c:pt>
                <c:pt idx="393">
                  <c:v>10393</c:v>
                </c:pt>
                <c:pt idx="394">
                  <c:v>10394</c:v>
                </c:pt>
                <c:pt idx="395">
                  <c:v>10395</c:v>
                </c:pt>
                <c:pt idx="396">
                  <c:v>10396</c:v>
                </c:pt>
                <c:pt idx="397">
                  <c:v>10397</c:v>
                </c:pt>
                <c:pt idx="398">
                  <c:v>10398</c:v>
                </c:pt>
                <c:pt idx="399">
                  <c:v>10399</c:v>
                </c:pt>
                <c:pt idx="400">
                  <c:v>10400</c:v>
                </c:pt>
                <c:pt idx="401">
                  <c:v>10401</c:v>
                </c:pt>
                <c:pt idx="402">
                  <c:v>10402</c:v>
                </c:pt>
                <c:pt idx="403">
                  <c:v>10403</c:v>
                </c:pt>
                <c:pt idx="404">
                  <c:v>10404</c:v>
                </c:pt>
                <c:pt idx="405">
                  <c:v>10405</c:v>
                </c:pt>
                <c:pt idx="406">
                  <c:v>10406</c:v>
                </c:pt>
                <c:pt idx="407">
                  <c:v>10407</c:v>
                </c:pt>
                <c:pt idx="408">
                  <c:v>10408</c:v>
                </c:pt>
                <c:pt idx="409">
                  <c:v>10409</c:v>
                </c:pt>
                <c:pt idx="410">
                  <c:v>10410</c:v>
                </c:pt>
                <c:pt idx="411">
                  <c:v>10411</c:v>
                </c:pt>
                <c:pt idx="412">
                  <c:v>10412</c:v>
                </c:pt>
                <c:pt idx="413">
                  <c:v>10413</c:v>
                </c:pt>
                <c:pt idx="414">
                  <c:v>10414</c:v>
                </c:pt>
                <c:pt idx="415">
                  <c:v>10415</c:v>
                </c:pt>
                <c:pt idx="416">
                  <c:v>10416</c:v>
                </c:pt>
                <c:pt idx="417">
                  <c:v>10417</c:v>
                </c:pt>
                <c:pt idx="418">
                  <c:v>10418</c:v>
                </c:pt>
                <c:pt idx="419">
                  <c:v>10419</c:v>
                </c:pt>
                <c:pt idx="420">
                  <c:v>10420</c:v>
                </c:pt>
                <c:pt idx="421">
                  <c:v>10421</c:v>
                </c:pt>
                <c:pt idx="422">
                  <c:v>10422</c:v>
                </c:pt>
                <c:pt idx="423">
                  <c:v>10423</c:v>
                </c:pt>
                <c:pt idx="424">
                  <c:v>10424</c:v>
                </c:pt>
                <c:pt idx="425">
                  <c:v>10425</c:v>
                </c:pt>
                <c:pt idx="426">
                  <c:v>10426</c:v>
                </c:pt>
                <c:pt idx="427">
                  <c:v>10427</c:v>
                </c:pt>
                <c:pt idx="428">
                  <c:v>10428</c:v>
                </c:pt>
                <c:pt idx="429">
                  <c:v>10429</c:v>
                </c:pt>
                <c:pt idx="430">
                  <c:v>10430</c:v>
                </c:pt>
                <c:pt idx="431">
                  <c:v>10431</c:v>
                </c:pt>
                <c:pt idx="432">
                  <c:v>10432</c:v>
                </c:pt>
                <c:pt idx="433">
                  <c:v>10433</c:v>
                </c:pt>
                <c:pt idx="434">
                  <c:v>10434</c:v>
                </c:pt>
                <c:pt idx="435">
                  <c:v>10435</c:v>
                </c:pt>
                <c:pt idx="436">
                  <c:v>10436</c:v>
                </c:pt>
                <c:pt idx="437">
                  <c:v>10437</c:v>
                </c:pt>
                <c:pt idx="438">
                  <c:v>10438</c:v>
                </c:pt>
                <c:pt idx="439">
                  <c:v>10439</c:v>
                </c:pt>
                <c:pt idx="440">
                  <c:v>10440</c:v>
                </c:pt>
                <c:pt idx="441">
                  <c:v>10441</c:v>
                </c:pt>
                <c:pt idx="442">
                  <c:v>10442</c:v>
                </c:pt>
                <c:pt idx="443">
                  <c:v>10443</c:v>
                </c:pt>
                <c:pt idx="444">
                  <c:v>10444</c:v>
                </c:pt>
                <c:pt idx="445">
                  <c:v>10445</c:v>
                </c:pt>
                <c:pt idx="446">
                  <c:v>10446</c:v>
                </c:pt>
                <c:pt idx="447">
                  <c:v>10447</c:v>
                </c:pt>
                <c:pt idx="448">
                  <c:v>10448</c:v>
                </c:pt>
                <c:pt idx="449">
                  <c:v>10449</c:v>
                </c:pt>
                <c:pt idx="450">
                  <c:v>10450</c:v>
                </c:pt>
                <c:pt idx="451">
                  <c:v>10451</c:v>
                </c:pt>
                <c:pt idx="452">
                  <c:v>10452</c:v>
                </c:pt>
                <c:pt idx="453">
                  <c:v>10453</c:v>
                </c:pt>
                <c:pt idx="454">
                  <c:v>10454</c:v>
                </c:pt>
                <c:pt idx="455">
                  <c:v>10455</c:v>
                </c:pt>
                <c:pt idx="456">
                  <c:v>10456</c:v>
                </c:pt>
                <c:pt idx="457">
                  <c:v>10457</c:v>
                </c:pt>
                <c:pt idx="458">
                  <c:v>10458</c:v>
                </c:pt>
                <c:pt idx="459">
                  <c:v>10459</c:v>
                </c:pt>
                <c:pt idx="460">
                  <c:v>10460</c:v>
                </c:pt>
                <c:pt idx="461">
                  <c:v>10461</c:v>
                </c:pt>
                <c:pt idx="462">
                  <c:v>10462</c:v>
                </c:pt>
                <c:pt idx="463">
                  <c:v>10463</c:v>
                </c:pt>
                <c:pt idx="464">
                  <c:v>10464</c:v>
                </c:pt>
                <c:pt idx="465">
                  <c:v>10465</c:v>
                </c:pt>
                <c:pt idx="466">
                  <c:v>10466</c:v>
                </c:pt>
                <c:pt idx="467">
                  <c:v>10467</c:v>
                </c:pt>
                <c:pt idx="468">
                  <c:v>10468</c:v>
                </c:pt>
                <c:pt idx="469">
                  <c:v>10469</c:v>
                </c:pt>
                <c:pt idx="470">
                  <c:v>10470</c:v>
                </c:pt>
                <c:pt idx="471">
                  <c:v>10471</c:v>
                </c:pt>
                <c:pt idx="472">
                  <c:v>10472</c:v>
                </c:pt>
                <c:pt idx="473">
                  <c:v>10473</c:v>
                </c:pt>
                <c:pt idx="474">
                  <c:v>10474</c:v>
                </c:pt>
                <c:pt idx="475">
                  <c:v>10475</c:v>
                </c:pt>
                <c:pt idx="476">
                  <c:v>10476</c:v>
                </c:pt>
                <c:pt idx="477">
                  <c:v>10477</c:v>
                </c:pt>
                <c:pt idx="478">
                  <c:v>10478</c:v>
                </c:pt>
                <c:pt idx="479">
                  <c:v>10479</c:v>
                </c:pt>
                <c:pt idx="480">
                  <c:v>10480</c:v>
                </c:pt>
                <c:pt idx="481">
                  <c:v>10481</c:v>
                </c:pt>
                <c:pt idx="482">
                  <c:v>10482</c:v>
                </c:pt>
                <c:pt idx="483">
                  <c:v>10483</c:v>
                </c:pt>
                <c:pt idx="484">
                  <c:v>10484</c:v>
                </c:pt>
                <c:pt idx="485">
                  <c:v>10485</c:v>
                </c:pt>
                <c:pt idx="486">
                  <c:v>10486</c:v>
                </c:pt>
                <c:pt idx="487">
                  <c:v>10487</c:v>
                </c:pt>
                <c:pt idx="488">
                  <c:v>10488</c:v>
                </c:pt>
                <c:pt idx="489">
                  <c:v>10489</c:v>
                </c:pt>
                <c:pt idx="490">
                  <c:v>10490</c:v>
                </c:pt>
                <c:pt idx="491">
                  <c:v>10491</c:v>
                </c:pt>
                <c:pt idx="492">
                  <c:v>10492</c:v>
                </c:pt>
                <c:pt idx="493">
                  <c:v>10493</c:v>
                </c:pt>
                <c:pt idx="494">
                  <c:v>10494</c:v>
                </c:pt>
                <c:pt idx="495">
                  <c:v>10495</c:v>
                </c:pt>
                <c:pt idx="496">
                  <c:v>10496</c:v>
                </c:pt>
                <c:pt idx="497">
                  <c:v>10497</c:v>
                </c:pt>
                <c:pt idx="498">
                  <c:v>10498</c:v>
                </c:pt>
                <c:pt idx="499">
                  <c:v>10499</c:v>
                </c:pt>
                <c:pt idx="500">
                  <c:v>10500</c:v>
                </c:pt>
                <c:pt idx="501">
                  <c:v>10501</c:v>
                </c:pt>
                <c:pt idx="502">
                  <c:v>10502</c:v>
                </c:pt>
                <c:pt idx="503">
                  <c:v>10503</c:v>
                </c:pt>
                <c:pt idx="504">
                  <c:v>10504</c:v>
                </c:pt>
                <c:pt idx="505">
                  <c:v>10505</c:v>
                </c:pt>
                <c:pt idx="506">
                  <c:v>10506</c:v>
                </c:pt>
                <c:pt idx="507">
                  <c:v>10507</c:v>
                </c:pt>
                <c:pt idx="508">
                  <c:v>10508</c:v>
                </c:pt>
                <c:pt idx="509">
                  <c:v>10509</c:v>
                </c:pt>
                <c:pt idx="510">
                  <c:v>10510</c:v>
                </c:pt>
                <c:pt idx="511">
                  <c:v>10511</c:v>
                </c:pt>
                <c:pt idx="512">
                  <c:v>10512</c:v>
                </c:pt>
                <c:pt idx="513">
                  <c:v>10513</c:v>
                </c:pt>
                <c:pt idx="514">
                  <c:v>10514</c:v>
                </c:pt>
                <c:pt idx="515">
                  <c:v>10515</c:v>
                </c:pt>
                <c:pt idx="516">
                  <c:v>10516</c:v>
                </c:pt>
                <c:pt idx="517">
                  <c:v>10517</c:v>
                </c:pt>
                <c:pt idx="518">
                  <c:v>10518</c:v>
                </c:pt>
                <c:pt idx="519">
                  <c:v>10519</c:v>
                </c:pt>
                <c:pt idx="520">
                  <c:v>10520</c:v>
                </c:pt>
                <c:pt idx="521">
                  <c:v>10521</c:v>
                </c:pt>
                <c:pt idx="522">
                  <c:v>10522</c:v>
                </c:pt>
                <c:pt idx="523">
                  <c:v>10523</c:v>
                </c:pt>
                <c:pt idx="524">
                  <c:v>10524</c:v>
                </c:pt>
                <c:pt idx="525">
                  <c:v>10525</c:v>
                </c:pt>
                <c:pt idx="526">
                  <c:v>10526</c:v>
                </c:pt>
                <c:pt idx="527">
                  <c:v>10527</c:v>
                </c:pt>
                <c:pt idx="528">
                  <c:v>10528</c:v>
                </c:pt>
                <c:pt idx="529">
                  <c:v>10529</c:v>
                </c:pt>
                <c:pt idx="530">
                  <c:v>10530</c:v>
                </c:pt>
                <c:pt idx="531">
                  <c:v>10531</c:v>
                </c:pt>
                <c:pt idx="532">
                  <c:v>10532</c:v>
                </c:pt>
                <c:pt idx="533">
                  <c:v>10533</c:v>
                </c:pt>
                <c:pt idx="534">
                  <c:v>10534</c:v>
                </c:pt>
                <c:pt idx="535">
                  <c:v>10535</c:v>
                </c:pt>
                <c:pt idx="536">
                  <c:v>10536</c:v>
                </c:pt>
                <c:pt idx="537">
                  <c:v>10537</c:v>
                </c:pt>
                <c:pt idx="538">
                  <c:v>10538</c:v>
                </c:pt>
                <c:pt idx="539">
                  <c:v>10539</c:v>
                </c:pt>
                <c:pt idx="540">
                  <c:v>10540</c:v>
                </c:pt>
                <c:pt idx="541">
                  <c:v>10541</c:v>
                </c:pt>
                <c:pt idx="542">
                  <c:v>10542</c:v>
                </c:pt>
                <c:pt idx="543">
                  <c:v>10543</c:v>
                </c:pt>
                <c:pt idx="544">
                  <c:v>10544</c:v>
                </c:pt>
                <c:pt idx="545">
                  <c:v>10545</c:v>
                </c:pt>
                <c:pt idx="546">
                  <c:v>10546</c:v>
                </c:pt>
                <c:pt idx="547">
                  <c:v>10547</c:v>
                </c:pt>
                <c:pt idx="548">
                  <c:v>10548</c:v>
                </c:pt>
                <c:pt idx="549">
                  <c:v>10549</c:v>
                </c:pt>
                <c:pt idx="550">
                  <c:v>10550</c:v>
                </c:pt>
                <c:pt idx="551">
                  <c:v>10551</c:v>
                </c:pt>
                <c:pt idx="552">
                  <c:v>10552</c:v>
                </c:pt>
                <c:pt idx="553">
                  <c:v>10553</c:v>
                </c:pt>
                <c:pt idx="554">
                  <c:v>10554</c:v>
                </c:pt>
                <c:pt idx="555">
                  <c:v>10555</c:v>
                </c:pt>
                <c:pt idx="556">
                  <c:v>10556</c:v>
                </c:pt>
                <c:pt idx="557">
                  <c:v>10557</c:v>
                </c:pt>
                <c:pt idx="558">
                  <c:v>10558</c:v>
                </c:pt>
                <c:pt idx="559">
                  <c:v>10559</c:v>
                </c:pt>
                <c:pt idx="560">
                  <c:v>10560</c:v>
                </c:pt>
                <c:pt idx="561">
                  <c:v>10561</c:v>
                </c:pt>
                <c:pt idx="562">
                  <c:v>10562</c:v>
                </c:pt>
                <c:pt idx="563">
                  <c:v>10563</c:v>
                </c:pt>
                <c:pt idx="564">
                  <c:v>10564</c:v>
                </c:pt>
                <c:pt idx="565">
                  <c:v>10565</c:v>
                </c:pt>
                <c:pt idx="566">
                  <c:v>10566</c:v>
                </c:pt>
                <c:pt idx="567">
                  <c:v>10567</c:v>
                </c:pt>
                <c:pt idx="568">
                  <c:v>10568</c:v>
                </c:pt>
                <c:pt idx="569">
                  <c:v>10569</c:v>
                </c:pt>
                <c:pt idx="570">
                  <c:v>10570</c:v>
                </c:pt>
                <c:pt idx="571">
                  <c:v>10571</c:v>
                </c:pt>
                <c:pt idx="572">
                  <c:v>10572</c:v>
                </c:pt>
                <c:pt idx="573">
                  <c:v>10573</c:v>
                </c:pt>
                <c:pt idx="574">
                  <c:v>10574</c:v>
                </c:pt>
                <c:pt idx="575">
                  <c:v>10575</c:v>
                </c:pt>
                <c:pt idx="576">
                  <c:v>10576</c:v>
                </c:pt>
                <c:pt idx="577">
                  <c:v>10577</c:v>
                </c:pt>
                <c:pt idx="578">
                  <c:v>10578</c:v>
                </c:pt>
                <c:pt idx="579">
                  <c:v>10579</c:v>
                </c:pt>
                <c:pt idx="580">
                  <c:v>10580</c:v>
                </c:pt>
                <c:pt idx="581">
                  <c:v>10581</c:v>
                </c:pt>
                <c:pt idx="582">
                  <c:v>10582</c:v>
                </c:pt>
                <c:pt idx="583">
                  <c:v>10583</c:v>
                </c:pt>
                <c:pt idx="584">
                  <c:v>10584</c:v>
                </c:pt>
                <c:pt idx="585">
                  <c:v>10585</c:v>
                </c:pt>
                <c:pt idx="586">
                  <c:v>10586</c:v>
                </c:pt>
                <c:pt idx="587">
                  <c:v>10587</c:v>
                </c:pt>
                <c:pt idx="588">
                  <c:v>10588</c:v>
                </c:pt>
                <c:pt idx="589">
                  <c:v>10589</c:v>
                </c:pt>
                <c:pt idx="590">
                  <c:v>10590</c:v>
                </c:pt>
                <c:pt idx="591">
                  <c:v>10591</c:v>
                </c:pt>
                <c:pt idx="592">
                  <c:v>10592</c:v>
                </c:pt>
                <c:pt idx="593">
                  <c:v>10593</c:v>
                </c:pt>
                <c:pt idx="594">
                  <c:v>10594</c:v>
                </c:pt>
                <c:pt idx="595">
                  <c:v>10595</c:v>
                </c:pt>
                <c:pt idx="596">
                  <c:v>10596</c:v>
                </c:pt>
                <c:pt idx="597">
                  <c:v>10597</c:v>
                </c:pt>
                <c:pt idx="598">
                  <c:v>10598</c:v>
                </c:pt>
                <c:pt idx="599">
                  <c:v>10599</c:v>
                </c:pt>
                <c:pt idx="600">
                  <c:v>10600</c:v>
                </c:pt>
                <c:pt idx="601">
                  <c:v>10601</c:v>
                </c:pt>
                <c:pt idx="602">
                  <c:v>10602</c:v>
                </c:pt>
                <c:pt idx="603">
                  <c:v>10603</c:v>
                </c:pt>
                <c:pt idx="604">
                  <c:v>10604</c:v>
                </c:pt>
                <c:pt idx="605">
                  <c:v>10605</c:v>
                </c:pt>
                <c:pt idx="606">
                  <c:v>10606</c:v>
                </c:pt>
                <c:pt idx="607">
                  <c:v>10607</c:v>
                </c:pt>
                <c:pt idx="608">
                  <c:v>10608</c:v>
                </c:pt>
                <c:pt idx="609">
                  <c:v>10609</c:v>
                </c:pt>
                <c:pt idx="610">
                  <c:v>10610</c:v>
                </c:pt>
                <c:pt idx="611">
                  <c:v>10611</c:v>
                </c:pt>
                <c:pt idx="612">
                  <c:v>10612</c:v>
                </c:pt>
                <c:pt idx="613">
                  <c:v>10613</c:v>
                </c:pt>
                <c:pt idx="614">
                  <c:v>10614</c:v>
                </c:pt>
                <c:pt idx="615">
                  <c:v>10615</c:v>
                </c:pt>
                <c:pt idx="616">
                  <c:v>10616</c:v>
                </c:pt>
                <c:pt idx="617">
                  <c:v>10617</c:v>
                </c:pt>
                <c:pt idx="618">
                  <c:v>10618</c:v>
                </c:pt>
                <c:pt idx="619">
                  <c:v>10619</c:v>
                </c:pt>
                <c:pt idx="620">
                  <c:v>10620</c:v>
                </c:pt>
                <c:pt idx="621">
                  <c:v>10621</c:v>
                </c:pt>
                <c:pt idx="622">
                  <c:v>10622</c:v>
                </c:pt>
                <c:pt idx="623">
                  <c:v>10623</c:v>
                </c:pt>
                <c:pt idx="624">
                  <c:v>10624</c:v>
                </c:pt>
                <c:pt idx="625">
                  <c:v>10625</c:v>
                </c:pt>
                <c:pt idx="626">
                  <c:v>10626</c:v>
                </c:pt>
                <c:pt idx="627">
                  <c:v>10627</c:v>
                </c:pt>
                <c:pt idx="628">
                  <c:v>10628</c:v>
                </c:pt>
                <c:pt idx="629">
                  <c:v>10629</c:v>
                </c:pt>
                <c:pt idx="630">
                  <c:v>10630</c:v>
                </c:pt>
                <c:pt idx="631">
                  <c:v>10631</c:v>
                </c:pt>
                <c:pt idx="632">
                  <c:v>10632</c:v>
                </c:pt>
                <c:pt idx="633">
                  <c:v>10633</c:v>
                </c:pt>
                <c:pt idx="634">
                  <c:v>10634</c:v>
                </c:pt>
                <c:pt idx="635">
                  <c:v>10635</c:v>
                </c:pt>
                <c:pt idx="636">
                  <c:v>10636</c:v>
                </c:pt>
                <c:pt idx="637">
                  <c:v>10637</c:v>
                </c:pt>
                <c:pt idx="638">
                  <c:v>10638</c:v>
                </c:pt>
                <c:pt idx="639">
                  <c:v>10639</c:v>
                </c:pt>
                <c:pt idx="640">
                  <c:v>10640</c:v>
                </c:pt>
                <c:pt idx="641">
                  <c:v>10641</c:v>
                </c:pt>
                <c:pt idx="642">
                  <c:v>10642</c:v>
                </c:pt>
                <c:pt idx="643">
                  <c:v>10643</c:v>
                </c:pt>
                <c:pt idx="644">
                  <c:v>10644</c:v>
                </c:pt>
                <c:pt idx="645">
                  <c:v>10645</c:v>
                </c:pt>
                <c:pt idx="646">
                  <c:v>10646</c:v>
                </c:pt>
                <c:pt idx="647">
                  <c:v>10647</c:v>
                </c:pt>
                <c:pt idx="648">
                  <c:v>10648</c:v>
                </c:pt>
                <c:pt idx="649">
                  <c:v>10649</c:v>
                </c:pt>
                <c:pt idx="650">
                  <c:v>10650</c:v>
                </c:pt>
                <c:pt idx="651">
                  <c:v>10651</c:v>
                </c:pt>
                <c:pt idx="652">
                  <c:v>10652</c:v>
                </c:pt>
                <c:pt idx="653">
                  <c:v>10653</c:v>
                </c:pt>
                <c:pt idx="654">
                  <c:v>10654</c:v>
                </c:pt>
                <c:pt idx="655">
                  <c:v>10655</c:v>
                </c:pt>
                <c:pt idx="656">
                  <c:v>10656</c:v>
                </c:pt>
                <c:pt idx="657">
                  <c:v>10657</c:v>
                </c:pt>
                <c:pt idx="658">
                  <c:v>10658</c:v>
                </c:pt>
                <c:pt idx="659">
                  <c:v>10659</c:v>
                </c:pt>
                <c:pt idx="660">
                  <c:v>10660</c:v>
                </c:pt>
                <c:pt idx="661">
                  <c:v>10661</c:v>
                </c:pt>
                <c:pt idx="662">
                  <c:v>10662</c:v>
                </c:pt>
                <c:pt idx="663">
                  <c:v>10663</c:v>
                </c:pt>
                <c:pt idx="664">
                  <c:v>10664</c:v>
                </c:pt>
                <c:pt idx="665">
                  <c:v>10665</c:v>
                </c:pt>
                <c:pt idx="666">
                  <c:v>10666</c:v>
                </c:pt>
                <c:pt idx="667">
                  <c:v>10667</c:v>
                </c:pt>
                <c:pt idx="668">
                  <c:v>10668</c:v>
                </c:pt>
                <c:pt idx="669">
                  <c:v>10669</c:v>
                </c:pt>
                <c:pt idx="670">
                  <c:v>10670</c:v>
                </c:pt>
                <c:pt idx="671">
                  <c:v>10671</c:v>
                </c:pt>
                <c:pt idx="672">
                  <c:v>10672</c:v>
                </c:pt>
                <c:pt idx="673">
                  <c:v>10673</c:v>
                </c:pt>
                <c:pt idx="674">
                  <c:v>10674</c:v>
                </c:pt>
                <c:pt idx="675">
                  <c:v>10675</c:v>
                </c:pt>
                <c:pt idx="676">
                  <c:v>10676</c:v>
                </c:pt>
                <c:pt idx="677">
                  <c:v>10677</c:v>
                </c:pt>
                <c:pt idx="678">
                  <c:v>10678</c:v>
                </c:pt>
                <c:pt idx="679">
                  <c:v>10679</c:v>
                </c:pt>
                <c:pt idx="680">
                  <c:v>10680</c:v>
                </c:pt>
                <c:pt idx="681">
                  <c:v>10681</c:v>
                </c:pt>
                <c:pt idx="682">
                  <c:v>10682</c:v>
                </c:pt>
                <c:pt idx="683">
                  <c:v>10683</c:v>
                </c:pt>
                <c:pt idx="684">
                  <c:v>10684</c:v>
                </c:pt>
                <c:pt idx="685">
                  <c:v>10685</c:v>
                </c:pt>
                <c:pt idx="686">
                  <c:v>10686</c:v>
                </c:pt>
                <c:pt idx="687">
                  <c:v>10687</c:v>
                </c:pt>
                <c:pt idx="688">
                  <c:v>10688</c:v>
                </c:pt>
                <c:pt idx="689">
                  <c:v>10689</c:v>
                </c:pt>
                <c:pt idx="690">
                  <c:v>10690</c:v>
                </c:pt>
                <c:pt idx="691">
                  <c:v>10691</c:v>
                </c:pt>
                <c:pt idx="692">
                  <c:v>10692</c:v>
                </c:pt>
                <c:pt idx="693">
                  <c:v>10693</c:v>
                </c:pt>
                <c:pt idx="694">
                  <c:v>10694</c:v>
                </c:pt>
                <c:pt idx="695">
                  <c:v>10695</c:v>
                </c:pt>
                <c:pt idx="696">
                  <c:v>10696</c:v>
                </c:pt>
                <c:pt idx="697">
                  <c:v>10697</c:v>
                </c:pt>
                <c:pt idx="698">
                  <c:v>10698</c:v>
                </c:pt>
                <c:pt idx="699">
                  <c:v>10699</c:v>
                </c:pt>
                <c:pt idx="700">
                  <c:v>10700</c:v>
                </c:pt>
                <c:pt idx="701">
                  <c:v>10701</c:v>
                </c:pt>
                <c:pt idx="702">
                  <c:v>10702</c:v>
                </c:pt>
                <c:pt idx="703">
                  <c:v>10703</c:v>
                </c:pt>
                <c:pt idx="704">
                  <c:v>10704</c:v>
                </c:pt>
                <c:pt idx="705">
                  <c:v>10705</c:v>
                </c:pt>
                <c:pt idx="706">
                  <c:v>10706</c:v>
                </c:pt>
                <c:pt idx="707">
                  <c:v>10707</c:v>
                </c:pt>
                <c:pt idx="708">
                  <c:v>10708</c:v>
                </c:pt>
                <c:pt idx="709">
                  <c:v>10709</c:v>
                </c:pt>
                <c:pt idx="710">
                  <c:v>10710</c:v>
                </c:pt>
                <c:pt idx="711">
                  <c:v>10711</c:v>
                </c:pt>
                <c:pt idx="712">
                  <c:v>10712</c:v>
                </c:pt>
                <c:pt idx="713">
                  <c:v>10713</c:v>
                </c:pt>
                <c:pt idx="714">
                  <c:v>10714</c:v>
                </c:pt>
                <c:pt idx="715">
                  <c:v>10715</c:v>
                </c:pt>
                <c:pt idx="716">
                  <c:v>10716</c:v>
                </c:pt>
                <c:pt idx="717">
                  <c:v>10717</c:v>
                </c:pt>
                <c:pt idx="718">
                  <c:v>10718</c:v>
                </c:pt>
                <c:pt idx="719">
                  <c:v>10719</c:v>
                </c:pt>
                <c:pt idx="720">
                  <c:v>10720</c:v>
                </c:pt>
                <c:pt idx="721">
                  <c:v>10721</c:v>
                </c:pt>
                <c:pt idx="722">
                  <c:v>10722</c:v>
                </c:pt>
                <c:pt idx="723">
                  <c:v>10723</c:v>
                </c:pt>
                <c:pt idx="724">
                  <c:v>10724</c:v>
                </c:pt>
                <c:pt idx="725">
                  <c:v>10725</c:v>
                </c:pt>
                <c:pt idx="726">
                  <c:v>10726</c:v>
                </c:pt>
                <c:pt idx="727">
                  <c:v>10727</c:v>
                </c:pt>
                <c:pt idx="728">
                  <c:v>10728</c:v>
                </c:pt>
                <c:pt idx="729">
                  <c:v>10729</c:v>
                </c:pt>
                <c:pt idx="730">
                  <c:v>10730</c:v>
                </c:pt>
                <c:pt idx="731">
                  <c:v>10731</c:v>
                </c:pt>
                <c:pt idx="732">
                  <c:v>10732</c:v>
                </c:pt>
                <c:pt idx="733">
                  <c:v>10733</c:v>
                </c:pt>
                <c:pt idx="734">
                  <c:v>10734</c:v>
                </c:pt>
                <c:pt idx="735">
                  <c:v>10735</c:v>
                </c:pt>
                <c:pt idx="736">
                  <c:v>10736</c:v>
                </c:pt>
                <c:pt idx="737">
                  <c:v>10737</c:v>
                </c:pt>
                <c:pt idx="738">
                  <c:v>10738</c:v>
                </c:pt>
                <c:pt idx="739">
                  <c:v>10739</c:v>
                </c:pt>
                <c:pt idx="740">
                  <c:v>10740</c:v>
                </c:pt>
                <c:pt idx="741">
                  <c:v>10741</c:v>
                </c:pt>
                <c:pt idx="742">
                  <c:v>10742</c:v>
                </c:pt>
                <c:pt idx="743">
                  <c:v>10743</c:v>
                </c:pt>
                <c:pt idx="744">
                  <c:v>10744</c:v>
                </c:pt>
                <c:pt idx="745">
                  <c:v>10745</c:v>
                </c:pt>
                <c:pt idx="746">
                  <c:v>10746</c:v>
                </c:pt>
                <c:pt idx="747">
                  <c:v>10747</c:v>
                </c:pt>
                <c:pt idx="748">
                  <c:v>10748</c:v>
                </c:pt>
                <c:pt idx="749">
                  <c:v>10749</c:v>
                </c:pt>
                <c:pt idx="750">
                  <c:v>10750</c:v>
                </c:pt>
                <c:pt idx="751">
                  <c:v>10751</c:v>
                </c:pt>
                <c:pt idx="752">
                  <c:v>10752</c:v>
                </c:pt>
                <c:pt idx="753">
                  <c:v>10753</c:v>
                </c:pt>
                <c:pt idx="754">
                  <c:v>10754</c:v>
                </c:pt>
                <c:pt idx="755">
                  <c:v>10755</c:v>
                </c:pt>
                <c:pt idx="756">
                  <c:v>10756</c:v>
                </c:pt>
                <c:pt idx="757">
                  <c:v>10757</c:v>
                </c:pt>
                <c:pt idx="758">
                  <c:v>10758</c:v>
                </c:pt>
                <c:pt idx="759">
                  <c:v>10759</c:v>
                </c:pt>
                <c:pt idx="760">
                  <c:v>10760</c:v>
                </c:pt>
                <c:pt idx="761">
                  <c:v>10761</c:v>
                </c:pt>
                <c:pt idx="762">
                  <c:v>10762</c:v>
                </c:pt>
                <c:pt idx="763">
                  <c:v>10763</c:v>
                </c:pt>
                <c:pt idx="764">
                  <c:v>10764</c:v>
                </c:pt>
                <c:pt idx="765">
                  <c:v>10765</c:v>
                </c:pt>
                <c:pt idx="766">
                  <c:v>10766</c:v>
                </c:pt>
                <c:pt idx="767">
                  <c:v>10767</c:v>
                </c:pt>
                <c:pt idx="768">
                  <c:v>10768</c:v>
                </c:pt>
                <c:pt idx="769">
                  <c:v>10769</c:v>
                </c:pt>
                <c:pt idx="770">
                  <c:v>10770</c:v>
                </c:pt>
                <c:pt idx="771">
                  <c:v>10771</c:v>
                </c:pt>
                <c:pt idx="772">
                  <c:v>10772</c:v>
                </c:pt>
                <c:pt idx="773">
                  <c:v>10773</c:v>
                </c:pt>
                <c:pt idx="774">
                  <c:v>10774</c:v>
                </c:pt>
                <c:pt idx="775">
                  <c:v>10775</c:v>
                </c:pt>
                <c:pt idx="776">
                  <c:v>10776</c:v>
                </c:pt>
                <c:pt idx="777">
                  <c:v>10777</c:v>
                </c:pt>
                <c:pt idx="778">
                  <c:v>10778</c:v>
                </c:pt>
                <c:pt idx="779">
                  <c:v>10779</c:v>
                </c:pt>
                <c:pt idx="780">
                  <c:v>10780</c:v>
                </c:pt>
                <c:pt idx="781">
                  <c:v>10781</c:v>
                </c:pt>
                <c:pt idx="782">
                  <c:v>10782</c:v>
                </c:pt>
                <c:pt idx="783">
                  <c:v>10783</c:v>
                </c:pt>
                <c:pt idx="784">
                  <c:v>10784</c:v>
                </c:pt>
                <c:pt idx="785">
                  <c:v>10785</c:v>
                </c:pt>
                <c:pt idx="786">
                  <c:v>10786</c:v>
                </c:pt>
                <c:pt idx="787">
                  <c:v>10787</c:v>
                </c:pt>
                <c:pt idx="788">
                  <c:v>10788</c:v>
                </c:pt>
                <c:pt idx="789">
                  <c:v>10789</c:v>
                </c:pt>
                <c:pt idx="790">
                  <c:v>10790</c:v>
                </c:pt>
                <c:pt idx="791">
                  <c:v>10791</c:v>
                </c:pt>
                <c:pt idx="792">
                  <c:v>10792</c:v>
                </c:pt>
                <c:pt idx="793">
                  <c:v>10793</c:v>
                </c:pt>
                <c:pt idx="794">
                  <c:v>10794</c:v>
                </c:pt>
                <c:pt idx="795">
                  <c:v>10795</c:v>
                </c:pt>
                <c:pt idx="796">
                  <c:v>10796</c:v>
                </c:pt>
                <c:pt idx="797">
                  <c:v>10797</c:v>
                </c:pt>
                <c:pt idx="798">
                  <c:v>10798</c:v>
                </c:pt>
                <c:pt idx="799">
                  <c:v>10799</c:v>
                </c:pt>
                <c:pt idx="800">
                  <c:v>10800</c:v>
                </c:pt>
                <c:pt idx="801">
                  <c:v>10801</c:v>
                </c:pt>
                <c:pt idx="802">
                  <c:v>10802</c:v>
                </c:pt>
                <c:pt idx="803">
                  <c:v>10803</c:v>
                </c:pt>
                <c:pt idx="804">
                  <c:v>10804</c:v>
                </c:pt>
                <c:pt idx="805">
                  <c:v>10805</c:v>
                </c:pt>
                <c:pt idx="806">
                  <c:v>10806</c:v>
                </c:pt>
                <c:pt idx="807">
                  <c:v>10807</c:v>
                </c:pt>
                <c:pt idx="808">
                  <c:v>10808</c:v>
                </c:pt>
                <c:pt idx="809">
                  <c:v>10809</c:v>
                </c:pt>
                <c:pt idx="810">
                  <c:v>10810</c:v>
                </c:pt>
                <c:pt idx="811">
                  <c:v>10811</c:v>
                </c:pt>
                <c:pt idx="812">
                  <c:v>10812</c:v>
                </c:pt>
                <c:pt idx="813">
                  <c:v>10813</c:v>
                </c:pt>
                <c:pt idx="814">
                  <c:v>10814</c:v>
                </c:pt>
                <c:pt idx="815">
                  <c:v>10815</c:v>
                </c:pt>
                <c:pt idx="816">
                  <c:v>10816</c:v>
                </c:pt>
                <c:pt idx="817">
                  <c:v>10817</c:v>
                </c:pt>
                <c:pt idx="818">
                  <c:v>10818</c:v>
                </c:pt>
                <c:pt idx="819">
                  <c:v>10819</c:v>
                </c:pt>
                <c:pt idx="820">
                  <c:v>10820</c:v>
                </c:pt>
                <c:pt idx="821">
                  <c:v>10821</c:v>
                </c:pt>
                <c:pt idx="822">
                  <c:v>10822</c:v>
                </c:pt>
                <c:pt idx="823">
                  <c:v>10823</c:v>
                </c:pt>
                <c:pt idx="824">
                  <c:v>10824</c:v>
                </c:pt>
                <c:pt idx="825">
                  <c:v>10825</c:v>
                </c:pt>
                <c:pt idx="826">
                  <c:v>10826</c:v>
                </c:pt>
                <c:pt idx="827">
                  <c:v>10827</c:v>
                </c:pt>
                <c:pt idx="828">
                  <c:v>10828</c:v>
                </c:pt>
                <c:pt idx="829">
                  <c:v>10829</c:v>
                </c:pt>
                <c:pt idx="830">
                  <c:v>10830</c:v>
                </c:pt>
                <c:pt idx="831">
                  <c:v>10831</c:v>
                </c:pt>
                <c:pt idx="832">
                  <c:v>10832</c:v>
                </c:pt>
                <c:pt idx="833">
                  <c:v>10833</c:v>
                </c:pt>
                <c:pt idx="834">
                  <c:v>10834</c:v>
                </c:pt>
                <c:pt idx="835">
                  <c:v>10835</c:v>
                </c:pt>
                <c:pt idx="836">
                  <c:v>10836</c:v>
                </c:pt>
                <c:pt idx="837">
                  <c:v>10837</c:v>
                </c:pt>
                <c:pt idx="838">
                  <c:v>10838</c:v>
                </c:pt>
                <c:pt idx="839">
                  <c:v>10839</c:v>
                </c:pt>
                <c:pt idx="840">
                  <c:v>10840</c:v>
                </c:pt>
                <c:pt idx="841">
                  <c:v>10841</c:v>
                </c:pt>
                <c:pt idx="842">
                  <c:v>10842</c:v>
                </c:pt>
                <c:pt idx="843">
                  <c:v>10843</c:v>
                </c:pt>
                <c:pt idx="844">
                  <c:v>10844</c:v>
                </c:pt>
                <c:pt idx="845">
                  <c:v>10845</c:v>
                </c:pt>
                <c:pt idx="846">
                  <c:v>10846</c:v>
                </c:pt>
                <c:pt idx="847">
                  <c:v>10847</c:v>
                </c:pt>
                <c:pt idx="848">
                  <c:v>10848</c:v>
                </c:pt>
                <c:pt idx="849">
                  <c:v>10849</c:v>
                </c:pt>
                <c:pt idx="850">
                  <c:v>10850</c:v>
                </c:pt>
                <c:pt idx="851">
                  <c:v>10851</c:v>
                </c:pt>
                <c:pt idx="852">
                  <c:v>10852</c:v>
                </c:pt>
                <c:pt idx="853">
                  <c:v>10853</c:v>
                </c:pt>
                <c:pt idx="854">
                  <c:v>10854</c:v>
                </c:pt>
                <c:pt idx="855">
                  <c:v>10855</c:v>
                </c:pt>
                <c:pt idx="856">
                  <c:v>10856</c:v>
                </c:pt>
                <c:pt idx="857">
                  <c:v>10857</c:v>
                </c:pt>
                <c:pt idx="858">
                  <c:v>10858</c:v>
                </c:pt>
                <c:pt idx="859">
                  <c:v>10859</c:v>
                </c:pt>
                <c:pt idx="860">
                  <c:v>10860</c:v>
                </c:pt>
                <c:pt idx="861">
                  <c:v>10861</c:v>
                </c:pt>
                <c:pt idx="862">
                  <c:v>10862</c:v>
                </c:pt>
                <c:pt idx="863">
                  <c:v>10863</c:v>
                </c:pt>
                <c:pt idx="864">
                  <c:v>10864</c:v>
                </c:pt>
                <c:pt idx="865">
                  <c:v>10865</c:v>
                </c:pt>
                <c:pt idx="866">
                  <c:v>10866</c:v>
                </c:pt>
                <c:pt idx="867">
                  <c:v>10867</c:v>
                </c:pt>
                <c:pt idx="868">
                  <c:v>10868</c:v>
                </c:pt>
                <c:pt idx="869">
                  <c:v>10869</c:v>
                </c:pt>
                <c:pt idx="870">
                  <c:v>10870</c:v>
                </c:pt>
                <c:pt idx="871">
                  <c:v>10871</c:v>
                </c:pt>
                <c:pt idx="872">
                  <c:v>10872</c:v>
                </c:pt>
                <c:pt idx="873">
                  <c:v>10873</c:v>
                </c:pt>
                <c:pt idx="874">
                  <c:v>10874</c:v>
                </c:pt>
                <c:pt idx="875">
                  <c:v>10875</c:v>
                </c:pt>
                <c:pt idx="876">
                  <c:v>10876</c:v>
                </c:pt>
                <c:pt idx="877">
                  <c:v>10877</c:v>
                </c:pt>
                <c:pt idx="878">
                  <c:v>10878</c:v>
                </c:pt>
                <c:pt idx="879">
                  <c:v>10879</c:v>
                </c:pt>
                <c:pt idx="880">
                  <c:v>10880</c:v>
                </c:pt>
                <c:pt idx="881">
                  <c:v>10881</c:v>
                </c:pt>
                <c:pt idx="882">
                  <c:v>10882</c:v>
                </c:pt>
                <c:pt idx="883">
                  <c:v>10883</c:v>
                </c:pt>
                <c:pt idx="884">
                  <c:v>10884</c:v>
                </c:pt>
                <c:pt idx="885">
                  <c:v>10885</c:v>
                </c:pt>
                <c:pt idx="886">
                  <c:v>10886</c:v>
                </c:pt>
                <c:pt idx="887">
                  <c:v>10887</c:v>
                </c:pt>
                <c:pt idx="888">
                  <c:v>10888</c:v>
                </c:pt>
                <c:pt idx="889">
                  <c:v>10889</c:v>
                </c:pt>
                <c:pt idx="890">
                  <c:v>10890</c:v>
                </c:pt>
                <c:pt idx="891">
                  <c:v>10891</c:v>
                </c:pt>
                <c:pt idx="892">
                  <c:v>10892</c:v>
                </c:pt>
                <c:pt idx="893">
                  <c:v>10893</c:v>
                </c:pt>
                <c:pt idx="894">
                  <c:v>10894</c:v>
                </c:pt>
                <c:pt idx="895">
                  <c:v>10895</c:v>
                </c:pt>
                <c:pt idx="896">
                  <c:v>10896</c:v>
                </c:pt>
                <c:pt idx="897">
                  <c:v>10897</c:v>
                </c:pt>
                <c:pt idx="898">
                  <c:v>10898</c:v>
                </c:pt>
                <c:pt idx="899">
                  <c:v>10899</c:v>
                </c:pt>
                <c:pt idx="900">
                  <c:v>10900</c:v>
                </c:pt>
                <c:pt idx="901">
                  <c:v>10901</c:v>
                </c:pt>
                <c:pt idx="902">
                  <c:v>10902</c:v>
                </c:pt>
                <c:pt idx="903">
                  <c:v>10903</c:v>
                </c:pt>
                <c:pt idx="904">
                  <c:v>10904</c:v>
                </c:pt>
                <c:pt idx="905">
                  <c:v>10905</c:v>
                </c:pt>
                <c:pt idx="906">
                  <c:v>10906</c:v>
                </c:pt>
                <c:pt idx="907">
                  <c:v>10907</c:v>
                </c:pt>
                <c:pt idx="908">
                  <c:v>10908</c:v>
                </c:pt>
                <c:pt idx="909">
                  <c:v>10909</c:v>
                </c:pt>
                <c:pt idx="910">
                  <c:v>10910</c:v>
                </c:pt>
                <c:pt idx="911">
                  <c:v>10911</c:v>
                </c:pt>
                <c:pt idx="912">
                  <c:v>10912</c:v>
                </c:pt>
                <c:pt idx="913">
                  <c:v>10913</c:v>
                </c:pt>
                <c:pt idx="914">
                  <c:v>10914</c:v>
                </c:pt>
                <c:pt idx="915">
                  <c:v>10915</c:v>
                </c:pt>
                <c:pt idx="916">
                  <c:v>10916</c:v>
                </c:pt>
                <c:pt idx="917">
                  <c:v>10917</c:v>
                </c:pt>
                <c:pt idx="918">
                  <c:v>10918</c:v>
                </c:pt>
                <c:pt idx="919">
                  <c:v>10919</c:v>
                </c:pt>
                <c:pt idx="920">
                  <c:v>10920</c:v>
                </c:pt>
                <c:pt idx="921">
                  <c:v>10921</c:v>
                </c:pt>
                <c:pt idx="922">
                  <c:v>10922</c:v>
                </c:pt>
                <c:pt idx="923">
                  <c:v>10923</c:v>
                </c:pt>
                <c:pt idx="924">
                  <c:v>10924</c:v>
                </c:pt>
                <c:pt idx="925">
                  <c:v>10925</c:v>
                </c:pt>
                <c:pt idx="926">
                  <c:v>10926</c:v>
                </c:pt>
                <c:pt idx="927">
                  <c:v>10927</c:v>
                </c:pt>
                <c:pt idx="928">
                  <c:v>10928</c:v>
                </c:pt>
                <c:pt idx="929">
                  <c:v>10929</c:v>
                </c:pt>
                <c:pt idx="930">
                  <c:v>10930</c:v>
                </c:pt>
                <c:pt idx="931">
                  <c:v>10931</c:v>
                </c:pt>
                <c:pt idx="932">
                  <c:v>10932</c:v>
                </c:pt>
                <c:pt idx="933">
                  <c:v>10933</c:v>
                </c:pt>
                <c:pt idx="934">
                  <c:v>10934</c:v>
                </c:pt>
                <c:pt idx="935">
                  <c:v>10935</c:v>
                </c:pt>
                <c:pt idx="936">
                  <c:v>10936</c:v>
                </c:pt>
                <c:pt idx="937">
                  <c:v>10937</c:v>
                </c:pt>
                <c:pt idx="938">
                  <c:v>10938</c:v>
                </c:pt>
                <c:pt idx="939">
                  <c:v>10939</c:v>
                </c:pt>
                <c:pt idx="940">
                  <c:v>10940</c:v>
                </c:pt>
                <c:pt idx="941">
                  <c:v>10941</c:v>
                </c:pt>
                <c:pt idx="942">
                  <c:v>10942</c:v>
                </c:pt>
                <c:pt idx="943">
                  <c:v>10943</c:v>
                </c:pt>
                <c:pt idx="944">
                  <c:v>10944</c:v>
                </c:pt>
                <c:pt idx="945">
                  <c:v>10945</c:v>
                </c:pt>
                <c:pt idx="946">
                  <c:v>10946</c:v>
                </c:pt>
                <c:pt idx="947">
                  <c:v>10947</c:v>
                </c:pt>
                <c:pt idx="948">
                  <c:v>10948</c:v>
                </c:pt>
                <c:pt idx="949">
                  <c:v>10949</c:v>
                </c:pt>
                <c:pt idx="950">
                  <c:v>10950</c:v>
                </c:pt>
                <c:pt idx="951">
                  <c:v>10951</c:v>
                </c:pt>
                <c:pt idx="952">
                  <c:v>10952</c:v>
                </c:pt>
                <c:pt idx="953">
                  <c:v>10953</c:v>
                </c:pt>
                <c:pt idx="954">
                  <c:v>10954</c:v>
                </c:pt>
                <c:pt idx="955">
                  <c:v>10955</c:v>
                </c:pt>
                <c:pt idx="956">
                  <c:v>10956</c:v>
                </c:pt>
                <c:pt idx="957">
                  <c:v>10957</c:v>
                </c:pt>
                <c:pt idx="958">
                  <c:v>10958</c:v>
                </c:pt>
                <c:pt idx="959">
                  <c:v>10959</c:v>
                </c:pt>
                <c:pt idx="960">
                  <c:v>10960</c:v>
                </c:pt>
                <c:pt idx="961">
                  <c:v>10961</c:v>
                </c:pt>
                <c:pt idx="962">
                  <c:v>10962</c:v>
                </c:pt>
                <c:pt idx="963">
                  <c:v>10963</c:v>
                </c:pt>
                <c:pt idx="964">
                  <c:v>10964</c:v>
                </c:pt>
                <c:pt idx="965">
                  <c:v>10965</c:v>
                </c:pt>
                <c:pt idx="966">
                  <c:v>10966</c:v>
                </c:pt>
                <c:pt idx="967">
                  <c:v>10967</c:v>
                </c:pt>
                <c:pt idx="968">
                  <c:v>10968</c:v>
                </c:pt>
                <c:pt idx="969">
                  <c:v>10969</c:v>
                </c:pt>
                <c:pt idx="970">
                  <c:v>10970</c:v>
                </c:pt>
                <c:pt idx="971">
                  <c:v>10971</c:v>
                </c:pt>
                <c:pt idx="972">
                  <c:v>10972</c:v>
                </c:pt>
                <c:pt idx="973">
                  <c:v>10973</c:v>
                </c:pt>
                <c:pt idx="974">
                  <c:v>10974</c:v>
                </c:pt>
                <c:pt idx="975">
                  <c:v>10975</c:v>
                </c:pt>
                <c:pt idx="976">
                  <c:v>10976</c:v>
                </c:pt>
                <c:pt idx="977">
                  <c:v>10977</c:v>
                </c:pt>
                <c:pt idx="978">
                  <c:v>10978</c:v>
                </c:pt>
                <c:pt idx="979">
                  <c:v>10979</c:v>
                </c:pt>
                <c:pt idx="980">
                  <c:v>10980</c:v>
                </c:pt>
                <c:pt idx="981">
                  <c:v>10981</c:v>
                </c:pt>
                <c:pt idx="982">
                  <c:v>10982</c:v>
                </c:pt>
                <c:pt idx="983">
                  <c:v>10983</c:v>
                </c:pt>
                <c:pt idx="984">
                  <c:v>10984</c:v>
                </c:pt>
                <c:pt idx="985">
                  <c:v>10985</c:v>
                </c:pt>
                <c:pt idx="986">
                  <c:v>10986</c:v>
                </c:pt>
                <c:pt idx="987">
                  <c:v>10987</c:v>
                </c:pt>
                <c:pt idx="988">
                  <c:v>10988</c:v>
                </c:pt>
                <c:pt idx="989">
                  <c:v>10989</c:v>
                </c:pt>
                <c:pt idx="990">
                  <c:v>10990</c:v>
                </c:pt>
                <c:pt idx="991">
                  <c:v>10991</c:v>
                </c:pt>
                <c:pt idx="992">
                  <c:v>10992</c:v>
                </c:pt>
                <c:pt idx="993">
                  <c:v>10993</c:v>
                </c:pt>
                <c:pt idx="994">
                  <c:v>10994</c:v>
                </c:pt>
                <c:pt idx="995">
                  <c:v>10995</c:v>
                </c:pt>
                <c:pt idx="996">
                  <c:v>10996</c:v>
                </c:pt>
                <c:pt idx="997">
                  <c:v>10997</c:v>
                </c:pt>
                <c:pt idx="998">
                  <c:v>10998</c:v>
                </c:pt>
                <c:pt idx="999">
                  <c:v>10999</c:v>
                </c:pt>
                <c:pt idx="1000">
                  <c:v>11000</c:v>
                </c:pt>
                <c:pt idx="1001">
                  <c:v>11001</c:v>
                </c:pt>
                <c:pt idx="1002">
                  <c:v>11002</c:v>
                </c:pt>
                <c:pt idx="1003">
                  <c:v>11003</c:v>
                </c:pt>
                <c:pt idx="1004">
                  <c:v>11004</c:v>
                </c:pt>
                <c:pt idx="1005">
                  <c:v>11005</c:v>
                </c:pt>
                <c:pt idx="1006">
                  <c:v>11006</c:v>
                </c:pt>
                <c:pt idx="1007">
                  <c:v>11007</c:v>
                </c:pt>
                <c:pt idx="1008">
                  <c:v>11008</c:v>
                </c:pt>
                <c:pt idx="1009">
                  <c:v>11009</c:v>
                </c:pt>
                <c:pt idx="1010">
                  <c:v>11010</c:v>
                </c:pt>
                <c:pt idx="1011">
                  <c:v>11011</c:v>
                </c:pt>
                <c:pt idx="1012">
                  <c:v>11012</c:v>
                </c:pt>
                <c:pt idx="1013">
                  <c:v>11013</c:v>
                </c:pt>
                <c:pt idx="1014">
                  <c:v>11014</c:v>
                </c:pt>
                <c:pt idx="1015">
                  <c:v>11015</c:v>
                </c:pt>
                <c:pt idx="1016">
                  <c:v>11016</c:v>
                </c:pt>
                <c:pt idx="1017">
                  <c:v>11017</c:v>
                </c:pt>
                <c:pt idx="1018">
                  <c:v>11018</c:v>
                </c:pt>
                <c:pt idx="1019">
                  <c:v>11019</c:v>
                </c:pt>
                <c:pt idx="1020">
                  <c:v>11020</c:v>
                </c:pt>
                <c:pt idx="1021">
                  <c:v>11021</c:v>
                </c:pt>
                <c:pt idx="1022">
                  <c:v>11022</c:v>
                </c:pt>
                <c:pt idx="1023">
                  <c:v>11023</c:v>
                </c:pt>
                <c:pt idx="1024">
                  <c:v>11024</c:v>
                </c:pt>
                <c:pt idx="1025">
                  <c:v>11025</c:v>
                </c:pt>
                <c:pt idx="1026">
                  <c:v>11026</c:v>
                </c:pt>
                <c:pt idx="1027">
                  <c:v>11027</c:v>
                </c:pt>
                <c:pt idx="1028">
                  <c:v>11028</c:v>
                </c:pt>
                <c:pt idx="1029">
                  <c:v>11029</c:v>
                </c:pt>
                <c:pt idx="1030">
                  <c:v>11030</c:v>
                </c:pt>
                <c:pt idx="1031">
                  <c:v>11031</c:v>
                </c:pt>
                <c:pt idx="1032">
                  <c:v>11032</c:v>
                </c:pt>
                <c:pt idx="1033">
                  <c:v>11033</c:v>
                </c:pt>
                <c:pt idx="1034">
                  <c:v>11034</c:v>
                </c:pt>
                <c:pt idx="1035">
                  <c:v>11035</c:v>
                </c:pt>
                <c:pt idx="1036">
                  <c:v>11036</c:v>
                </c:pt>
                <c:pt idx="1037">
                  <c:v>11037</c:v>
                </c:pt>
                <c:pt idx="1038">
                  <c:v>11038</c:v>
                </c:pt>
                <c:pt idx="1039">
                  <c:v>11039</c:v>
                </c:pt>
                <c:pt idx="1040">
                  <c:v>11040</c:v>
                </c:pt>
                <c:pt idx="1041">
                  <c:v>11041</c:v>
                </c:pt>
                <c:pt idx="1042">
                  <c:v>11042</c:v>
                </c:pt>
                <c:pt idx="1043">
                  <c:v>11043</c:v>
                </c:pt>
                <c:pt idx="1044">
                  <c:v>11044</c:v>
                </c:pt>
                <c:pt idx="1045">
                  <c:v>11045</c:v>
                </c:pt>
                <c:pt idx="1046">
                  <c:v>11046</c:v>
                </c:pt>
                <c:pt idx="1047">
                  <c:v>11047</c:v>
                </c:pt>
                <c:pt idx="1048">
                  <c:v>11048</c:v>
                </c:pt>
                <c:pt idx="1049">
                  <c:v>11049</c:v>
                </c:pt>
                <c:pt idx="1050">
                  <c:v>11050</c:v>
                </c:pt>
                <c:pt idx="1051">
                  <c:v>11051</c:v>
                </c:pt>
                <c:pt idx="1052">
                  <c:v>11052</c:v>
                </c:pt>
                <c:pt idx="1053">
                  <c:v>11053</c:v>
                </c:pt>
                <c:pt idx="1054">
                  <c:v>11054</c:v>
                </c:pt>
                <c:pt idx="1055">
                  <c:v>11055</c:v>
                </c:pt>
                <c:pt idx="1056">
                  <c:v>11056</c:v>
                </c:pt>
                <c:pt idx="1057">
                  <c:v>11057</c:v>
                </c:pt>
                <c:pt idx="1058">
                  <c:v>11058</c:v>
                </c:pt>
                <c:pt idx="1059">
                  <c:v>11059</c:v>
                </c:pt>
                <c:pt idx="1060">
                  <c:v>11060</c:v>
                </c:pt>
                <c:pt idx="1061">
                  <c:v>11061</c:v>
                </c:pt>
                <c:pt idx="1062">
                  <c:v>11062</c:v>
                </c:pt>
                <c:pt idx="1063">
                  <c:v>11063</c:v>
                </c:pt>
                <c:pt idx="1064">
                  <c:v>11064</c:v>
                </c:pt>
                <c:pt idx="1065">
                  <c:v>11065</c:v>
                </c:pt>
                <c:pt idx="1066">
                  <c:v>11066</c:v>
                </c:pt>
                <c:pt idx="1067">
                  <c:v>11067</c:v>
                </c:pt>
                <c:pt idx="1068">
                  <c:v>11068</c:v>
                </c:pt>
                <c:pt idx="1069">
                  <c:v>11069</c:v>
                </c:pt>
                <c:pt idx="1070">
                  <c:v>11070</c:v>
                </c:pt>
                <c:pt idx="1071">
                  <c:v>11071</c:v>
                </c:pt>
                <c:pt idx="1072">
                  <c:v>11072</c:v>
                </c:pt>
                <c:pt idx="1073">
                  <c:v>11073</c:v>
                </c:pt>
                <c:pt idx="1074">
                  <c:v>11074</c:v>
                </c:pt>
                <c:pt idx="1075">
                  <c:v>11075</c:v>
                </c:pt>
                <c:pt idx="1076">
                  <c:v>11076</c:v>
                </c:pt>
                <c:pt idx="1077">
                  <c:v>11077</c:v>
                </c:pt>
                <c:pt idx="1078">
                  <c:v>11078</c:v>
                </c:pt>
                <c:pt idx="1079">
                  <c:v>11079</c:v>
                </c:pt>
                <c:pt idx="1080">
                  <c:v>11080</c:v>
                </c:pt>
                <c:pt idx="1081">
                  <c:v>11081</c:v>
                </c:pt>
                <c:pt idx="1082">
                  <c:v>11082</c:v>
                </c:pt>
                <c:pt idx="1083">
                  <c:v>11083</c:v>
                </c:pt>
                <c:pt idx="1084">
                  <c:v>11084</c:v>
                </c:pt>
                <c:pt idx="1085">
                  <c:v>11085</c:v>
                </c:pt>
                <c:pt idx="1086">
                  <c:v>11086</c:v>
                </c:pt>
                <c:pt idx="1087">
                  <c:v>11087</c:v>
                </c:pt>
                <c:pt idx="1088">
                  <c:v>11088</c:v>
                </c:pt>
                <c:pt idx="1089">
                  <c:v>11089</c:v>
                </c:pt>
                <c:pt idx="1090">
                  <c:v>11090</c:v>
                </c:pt>
                <c:pt idx="1091">
                  <c:v>11091</c:v>
                </c:pt>
                <c:pt idx="1092">
                  <c:v>11092</c:v>
                </c:pt>
                <c:pt idx="1093">
                  <c:v>11093</c:v>
                </c:pt>
                <c:pt idx="1094">
                  <c:v>11094</c:v>
                </c:pt>
                <c:pt idx="1095">
                  <c:v>11095</c:v>
                </c:pt>
                <c:pt idx="1096">
                  <c:v>11096</c:v>
                </c:pt>
                <c:pt idx="1097">
                  <c:v>11097</c:v>
                </c:pt>
                <c:pt idx="1098">
                  <c:v>11098</c:v>
                </c:pt>
                <c:pt idx="1099">
                  <c:v>11099</c:v>
                </c:pt>
                <c:pt idx="1100">
                  <c:v>11100</c:v>
                </c:pt>
                <c:pt idx="1101">
                  <c:v>11101</c:v>
                </c:pt>
                <c:pt idx="1102">
                  <c:v>11102</c:v>
                </c:pt>
                <c:pt idx="1103">
                  <c:v>11103</c:v>
                </c:pt>
                <c:pt idx="1104">
                  <c:v>11104</c:v>
                </c:pt>
                <c:pt idx="1105">
                  <c:v>11105</c:v>
                </c:pt>
                <c:pt idx="1106">
                  <c:v>11106</c:v>
                </c:pt>
                <c:pt idx="1107">
                  <c:v>11107</c:v>
                </c:pt>
                <c:pt idx="1108">
                  <c:v>11108</c:v>
                </c:pt>
                <c:pt idx="1109">
                  <c:v>11109</c:v>
                </c:pt>
                <c:pt idx="1110">
                  <c:v>11110</c:v>
                </c:pt>
                <c:pt idx="1111">
                  <c:v>11111</c:v>
                </c:pt>
                <c:pt idx="1112">
                  <c:v>11112</c:v>
                </c:pt>
                <c:pt idx="1113">
                  <c:v>11113</c:v>
                </c:pt>
                <c:pt idx="1114">
                  <c:v>11114</c:v>
                </c:pt>
                <c:pt idx="1115">
                  <c:v>11115</c:v>
                </c:pt>
                <c:pt idx="1116">
                  <c:v>11116</c:v>
                </c:pt>
                <c:pt idx="1117">
                  <c:v>11117</c:v>
                </c:pt>
                <c:pt idx="1118">
                  <c:v>11118</c:v>
                </c:pt>
                <c:pt idx="1119">
                  <c:v>11119</c:v>
                </c:pt>
                <c:pt idx="1120">
                  <c:v>11120</c:v>
                </c:pt>
                <c:pt idx="1121">
                  <c:v>11121</c:v>
                </c:pt>
                <c:pt idx="1122">
                  <c:v>11122</c:v>
                </c:pt>
                <c:pt idx="1123">
                  <c:v>11123</c:v>
                </c:pt>
                <c:pt idx="1124">
                  <c:v>11124</c:v>
                </c:pt>
                <c:pt idx="1125">
                  <c:v>11125</c:v>
                </c:pt>
                <c:pt idx="1126">
                  <c:v>11126</c:v>
                </c:pt>
                <c:pt idx="1127">
                  <c:v>11127</c:v>
                </c:pt>
                <c:pt idx="1128">
                  <c:v>11128</c:v>
                </c:pt>
                <c:pt idx="1129">
                  <c:v>11129</c:v>
                </c:pt>
                <c:pt idx="1130">
                  <c:v>11130</c:v>
                </c:pt>
                <c:pt idx="1131">
                  <c:v>11131</c:v>
                </c:pt>
                <c:pt idx="1132">
                  <c:v>11132</c:v>
                </c:pt>
                <c:pt idx="1133">
                  <c:v>11133</c:v>
                </c:pt>
                <c:pt idx="1134">
                  <c:v>11134</c:v>
                </c:pt>
                <c:pt idx="1135">
                  <c:v>11135</c:v>
                </c:pt>
                <c:pt idx="1136">
                  <c:v>11136</c:v>
                </c:pt>
                <c:pt idx="1137">
                  <c:v>11137</c:v>
                </c:pt>
                <c:pt idx="1138">
                  <c:v>11138</c:v>
                </c:pt>
                <c:pt idx="1139">
                  <c:v>11139</c:v>
                </c:pt>
                <c:pt idx="1140">
                  <c:v>11140</c:v>
                </c:pt>
                <c:pt idx="1141">
                  <c:v>11141</c:v>
                </c:pt>
                <c:pt idx="1142">
                  <c:v>11142</c:v>
                </c:pt>
                <c:pt idx="1143">
                  <c:v>11143</c:v>
                </c:pt>
                <c:pt idx="1144">
                  <c:v>11144</c:v>
                </c:pt>
                <c:pt idx="1145">
                  <c:v>11145</c:v>
                </c:pt>
                <c:pt idx="1146">
                  <c:v>11146</c:v>
                </c:pt>
                <c:pt idx="1147">
                  <c:v>11147</c:v>
                </c:pt>
                <c:pt idx="1148">
                  <c:v>11148</c:v>
                </c:pt>
                <c:pt idx="1149">
                  <c:v>11149</c:v>
                </c:pt>
                <c:pt idx="1150">
                  <c:v>11150</c:v>
                </c:pt>
                <c:pt idx="1151">
                  <c:v>11151</c:v>
                </c:pt>
                <c:pt idx="1152">
                  <c:v>11152</c:v>
                </c:pt>
                <c:pt idx="1153">
                  <c:v>11153</c:v>
                </c:pt>
                <c:pt idx="1154">
                  <c:v>11154</c:v>
                </c:pt>
                <c:pt idx="1155">
                  <c:v>11155</c:v>
                </c:pt>
                <c:pt idx="1156">
                  <c:v>11156</c:v>
                </c:pt>
                <c:pt idx="1157">
                  <c:v>11157</c:v>
                </c:pt>
                <c:pt idx="1158">
                  <c:v>11158</c:v>
                </c:pt>
                <c:pt idx="1159">
                  <c:v>11159</c:v>
                </c:pt>
                <c:pt idx="1160">
                  <c:v>11160</c:v>
                </c:pt>
                <c:pt idx="1161">
                  <c:v>11161</c:v>
                </c:pt>
                <c:pt idx="1162">
                  <c:v>11162</c:v>
                </c:pt>
                <c:pt idx="1163">
                  <c:v>11163</c:v>
                </c:pt>
                <c:pt idx="1164">
                  <c:v>11164</c:v>
                </c:pt>
                <c:pt idx="1165">
                  <c:v>11165</c:v>
                </c:pt>
                <c:pt idx="1166">
                  <c:v>11166</c:v>
                </c:pt>
                <c:pt idx="1167">
                  <c:v>11167</c:v>
                </c:pt>
                <c:pt idx="1168">
                  <c:v>11168</c:v>
                </c:pt>
                <c:pt idx="1169">
                  <c:v>11169</c:v>
                </c:pt>
                <c:pt idx="1170">
                  <c:v>11170</c:v>
                </c:pt>
                <c:pt idx="1171">
                  <c:v>11171</c:v>
                </c:pt>
                <c:pt idx="1172">
                  <c:v>11172</c:v>
                </c:pt>
                <c:pt idx="1173">
                  <c:v>11173</c:v>
                </c:pt>
                <c:pt idx="1174">
                  <c:v>11174</c:v>
                </c:pt>
                <c:pt idx="1175">
                  <c:v>11175</c:v>
                </c:pt>
                <c:pt idx="1176">
                  <c:v>11176</c:v>
                </c:pt>
                <c:pt idx="1177">
                  <c:v>11177</c:v>
                </c:pt>
                <c:pt idx="1178">
                  <c:v>11178</c:v>
                </c:pt>
                <c:pt idx="1179">
                  <c:v>11179</c:v>
                </c:pt>
                <c:pt idx="1180">
                  <c:v>11180</c:v>
                </c:pt>
                <c:pt idx="1181">
                  <c:v>11181</c:v>
                </c:pt>
                <c:pt idx="1182">
                  <c:v>11182</c:v>
                </c:pt>
                <c:pt idx="1183">
                  <c:v>11183</c:v>
                </c:pt>
                <c:pt idx="1184">
                  <c:v>11184</c:v>
                </c:pt>
                <c:pt idx="1185">
                  <c:v>11185</c:v>
                </c:pt>
                <c:pt idx="1186">
                  <c:v>11186</c:v>
                </c:pt>
                <c:pt idx="1187">
                  <c:v>11187</c:v>
                </c:pt>
                <c:pt idx="1188">
                  <c:v>11188</c:v>
                </c:pt>
                <c:pt idx="1189">
                  <c:v>11189</c:v>
                </c:pt>
                <c:pt idx="1190">
                  <c:v>11190</c:v>
                </c:pt>
                <c:pt idx="1191">
                  <c:v>11191</c:v>
                </c:pt>
                <c:pt idx="1192">
                  <c:v>11192</c:v>
                </c:pt>
                <c:pt idx="1193">
                  <c:v>11193</c:v>
                </c:pt>
                <c:pt idx="1194">
                  <c:v>11194</c:v>
                </c:pt>
                <c:pt idx="1195">
                  <c:v>11195</c:v>
                </c:pt>
                <c:pt idx="1196">
                  <c:v>11196</c:v>
                </c:pt>
                <c:pt idx="1197">
                  <c:v>11197</c:v>
                </c:pt>
                <c:pt idx="1198">
                  <c:v>11198</c:v>
                </c:pt>
                <c:pt idx="1199">
                  <c:v>11199</c:v>
                </c:pt>
                <c:pt idx="1200">
                  <c:v>11200</c:v>
                </c:pt>
                <c:pt idx="1201">
                  <c:v>11201</c:v>
                </c:pt>
                <c:pt idx="1202">
                  <c:v>11202</c:v>
                </c:pt>
                <c:pt idx="1203">
                  <c:v>11203</c:v>
                </c:pt>
                <c:pt idx="1204">
                  <c:v>11204</c:v>
                </c:pt>
                <c:pt idx="1205">
                  <c:v>11205</c:v>
                </c:pt>
                <c:pt idx="1206">
                  <c:v>11206</c:v>
                </c:pt>
                <c:pt idx="1207">
                  <c:v>11207</c:v>
                </c:pt>
                <c:pt idx="1208">
                  <c:v>11208</c:v>
                </c:pt>
                <c:pt idx="1209">
                  <c:v>11209</c:v>
                </c:pt>
                <c:pt idx="1210">
                  <c:v>11210</c:v>
                </c:pt>
                <c:pt idx="1211">
                  <c:v>11211</c:v>
                </c:pt>
                <c:pt idx="1212">
                  <c:v>11212</c:v>
                </c:pt>
                <c:pt idx="1213">
                  <c:v>11213</c:v>
                </c:pt>
                <c:pt idx="1214">
                  <c:v>11214</c:v>
                </c:pt>
                <c:pt idx="1215">
                  <c:v>11215</c:v>
                </c:pt>
                <c:pt idx="1216">
                  <c:v>11216</c:v>
                </c:pt>
                <c:pt idx="1217">
                  <c:v>11217</c:v>
                </c:pt>
                <c:pt idx="1218">
                  <c:v>11218</c:v>
                </c:pt>
                <c:pt idx="1219">
                  <c:v>11219</c:v>
                </c:pt>
                <c:pt idx="1220">
                  <c:v>11220</c:v>
                </c:pt>
                <c:pt idx="1221">
                  <c:v>11221</c:v>
                </c:pt>
                <c:pt idx="1222">
                  <c:v>11222</c:v>
                </c:pt>
                <c:pt idx="1223">
                  <c:v>11223</c:v>
                </c:pt>
                <c:pt idx="1224">
                  <c:v>11224</c:v>
                </c:pt>
                <c:pt idx="1225">
                  <c:v>11225</c:v>
                </c:pt>
                <c:pt idx="1226">
                  <c:v>11226</c:v>
                </c:pt>
                <c:pt idx="1227">
                  <c:v>11227</c:v>
                </c:pt>
                <c:pt idx="1228">
                  <c:v>11228</c:v>
                </c:pt>
                <c:pt idx="1229">
                  <c:v>11229</c:v>
                </c:pt>
                <c:pt idx="1230">
                  <c:v>11230</c:v>
                </c:pt>
                <c:pt idx="1231">
                  <c:v>11231</c:v>
                </c:pt>
                <c:pt idx="1232">
                  <c:v>11232</c:v>
                </c:pt>
                <c:pt idx="1233">
                  <c:v>11233</c:v>
                </c:pt>
                <c:pt idx="1234">
                  <c:v>11234</c:v>
                </c:pt>
                <c:pt idx="1235">
                  <c:v>11235</c:v>
                </c:pt>
                <c:pt idx="1236">
                  <c:v>11236</c:v>
                </c:pt>
                <c:pt idx="1237">
                  <c:v>11237</c:v>
                </c:pt>
                <c:pt idx="1238">
                  <c:v>11238</c:v>
                </c:pt>
                <c:pt idx="1239">
                  <c:v>11239</c:v>
                </c:pt>
                <c:pt idx="1240">
                  <c:v>11240</c:v>
                </c:pt>
                <c:pt idx="1241">
                  <c:v>11241</c:v>
                </c:pt>
                <c:pt idx="1242">
                  <c:v>11242</c:v>
                </c:pt>
                <c:pt idx="1243">
                  <c:v>11243</c:v>
                </c:pt>
                <c:pt idx="1244">
                  <c:v>11244</c:v>
                </c:pt>
                <c:pt idx="1245">
                  <c:v>11245</c:v>
                </c:pt>
                <c:pt idx="1246">
                  <c:v>11246</c:v>
                </c:pt>
                <c:pt idx="1247">
                  <c:v>11247</c:v>
                </c:pt>
                <c:pt idx="1248">
                  <c:v>11248</c:v>
                </c:pt>
                <c:pt idx="1249">
                  <c:v>11249</c:v>
                </c:pt>
                <c:pt idx="1250">
                  <c:v>11250</c:v>
                </c:pt>
                <c:pt idx="1251">
                  <c:v>11251</c:v>
                </c:pt>
                <c:pt idx="1252">
                  <c:v>11252</c:v>
                </c:pt>
                <c:pt idx="1253">
                  <c:v>11253</c:v>
                </c:pt>
                <c:pt idx="1254">
                  <c:v>11254</c:v>
                </c:pt>
                <c:pt idx="1255">
                  <c:v>11255</c:v>
                </c:pt>
                <c:pt idx="1256">
                  <c:v>11256</c:v>
                </c:pt>
                <c:pt idx="1257">
                  <c:v>11257</c:v>
                </c:pt>
                <c:pt idx="1258">
                  <c:v>11258</c:v>
                </c:pt>
                <c:pt idx="1259">
                  <c:v>11259</c:v>
                </c:pt>
                <c:pt idx="1260">
                  <c:v>11260</c:v>
                </c:pt>
                <c:pt idx="1261">
                  <c:v>11261</c:v>
                </c:pt>
                <c:pt idx="1262">
                  <c:v>11262</c:v>
                </c:pt>
                <c:pt idx="1263">
                  <c:v>11263</c:v>
                </c:pt>
                <c:pt idx="1264">
                  <c:v>11264</c:v>
                </c:pt>
                <c:pt idx="1265">
                  <c:v>11265</c:v>
                </c:pt>
                <c:pt idx="1266">
                  <c:v>11266</c:v>
                </c:pt>
                <c:pt idx="1267">
                  <c:v>11267</c:v>
                </c:pt>
                <c:pt idx="1268">
                  <c:v>11268</c:v>
                </c:pt>
                <c:pt idx="1269">
                  <c:v>11269</c:v>
                </c:pt>
                <c:pt idx="1270">
                  <c:v>11270</c:v>
                </c:pt>
                <c:pt idx="1271">
                  <c:v>11271</c:v>
                </c:pt>
                <c:pt idx="1272">
                  <c:v>11272</c:v>
                </c:pt>
                <c:pt idx="1273">
                  <c:v>11273</c:v>
                </c:pt>
                <c:pt idx="1274">
                  <c:v>11274</c:v>
                </c:pt>
                <c:pt idx="1275">
                  <c:v>11275</c:v>
                </c:pt>
                <c:pt idx="1276">
                  <c:v>11276</c:v>
                </c:pt>
                <c:pt idx="1277">
                  <c:v>11277</c:v>
                </c:pt>
                <c:pt idx="1278">
                  <c:v>11278</c:v>
                </c:pt>
                <c:pt idx="1279">
                  <c:v>11279</c:v>
                </c:pt>
                <c:pt idx="1280">
                  <c:v>11280</c:v>
                </c:pt>
                <c:pt idx="1281">
                  <c:v>11281</c:v>
                </c:pt>
                <c:pt idx="1282">
                  <c:v>11282</c:v>
                </c:pt>
                <c:pt idx="1283">
                  <c:v>11283</c:v>
                </c:pt>
                <c:pt idx="1284">
                  <c:v>11284</c:v>
                </c:pt>
                <c:pt idx="1285">
                  <c:v>11285</c:v>
                </c:pt>
                <c:pt idx="1286">
                  <c:v>11286</c:v>
                </c:pt>
                <c:pt idx="1287">
                  <c:v>11287</c:v>
                </c:pt>
                <c:pt idx="1288">
                  <c:v>11288</c:v>
                </c:pt>
                <c:pt idx="1289">
                  <c:v>11289</c:v>
                </c:pt>
                <c:pt idx="1290">
                  <c:v>11290</c:v>
                </c:pt>
                <c:pt idx="1291">
                  <c:v>11291</c:v>
                </c:pt>
                <c:pt idx="1292">
                  <c:v>11292</c:v>
                </c:pt>
                <c:pt idx="1293">
                  <c:v>11293</c:v>
                </c:pt>
                <c:pt idx="1294">
                  <c:v>11294</c:v>
                </c:pt>
                <c:pt idx="1295">
                  <c:v>11295</c:v>
                </c:pt>
                <c:pt idx="1296">
                  <c:v>11296</c:v>
                </c:pt>
                <c:pt idx="1297">
                  <c:v>11297</c:v>
                </c:pt>
                <c:pt idx="1298">
                  <c:v>11298</c:v>
                </c:pt>
                <c:pt idx="1299">
                  <c:v>11299</c:v>
                </c:pt>
                <c:pt idx="1300">
                  <c:v>11300</c:v>
                </c:pt>
                <c:pt idx="1301">
                  <c:v>11301</c:v>
                </c:pt>
                <c:pt idx="1302">
                  <c:v>11302</c:v>
                </c:pt>
                <c:pt idx="1303">
                  <c:v>11303</c:v>
                </c:pt>
                <c:pt idx="1304">
                  <c:v>11304</c:v>
                </c:pt>
                <c:pt idx="1305">
                  <c:v>11305</c:v>
                </c:pt>
                <c:pt idx="1306">
                  <c:v>11306</c:v>
                </c:pt>
                <c:pt idx="1307">
                  <c:v>11307</c:v>
                </c:pt>
                <c:pt idx="1308">
                  <c:v>11308</c:v>
                </c:pt>
                <c:pt idx="1309">
                  <c:v>11309</c:v>
                </c:pt>
                <c:pt idx="1310">
                  <c:v>11310</c:v>
                </c:pt>
                <c:pt idx="1311">
                  <c:v>11311</c:v>
                </c:pt>
                <c:pt idx="1312">
                  <c:v>11312</c:v>
                </c:pt>
                <c:pt idx="1313">
                  <c:v>11313</c:v>
                </c:pt>
                <c:pt idx="1314">
                  <c:v>11314</c:v>
                </c:pt>
                <c:pt idx="1315">
                  <c:v>11315</c:v>
                </c:pt>
                <c:pt idx="1316">
                  <c:v>11316</c:v>
                </c:pt>
                <c:pt idx="1317">
                  <c:v>11317</c:v>
                </c:pt>
                <c:pt idx="1318">
                  <c:v>11318</c:v>
                </c:pt>
                <c:pt idx="1319">
                  <c:v>11319</c:v>
                </c:pt>
                <c:pt idx="1320">
                  <c:v>11320</c:v>
                </c:pt>
                <c:pt idx="1321">
                  <c:v>11321</c:v>
                </c:pt>
                <c:pt idx="1322">
                  <c:v>11322</c:v>
                </c:pt>
                <c:pt idx="1323">
                  <c:v>11323</c:v>
                </c:pt>
                <c:pt idx="1324">
                  <c:v>11324</c:v>
                </c:pt>
                <c:pt idx="1325">
                  <c:v>11325</c:v>
                </c:pt>
                <c:pt idx="1326">
                  <c:v>11326</c:v>
                </c:pt>
                <c:pt idx="1327">
                  <c:v>11327</c:v>
                </c:pt>
                <c:pt idx="1328">
                  <c:v>11328</c:v>
                </c:pt>
                <c:pt idx="1329">
                  <c:v>11329</c:v>
                </c:pt>
                <c:pt idx="1330">
                  <c:v>11330</c:v>
                </c:pt>
                <c:pt idx="1331">
                  <c:v>11331</c:v>
                </c:pt>
                <c:pt idx="1332">
                  <c:v>11332</c:v>
                </c:pt>
                <c:pt idx="1333">
                  <c:v>11333</c:v>
                </c:pt>
                <c:pt idx="1334">
                  <c:v>11334</c:v>
                </c:pt>
                <c:pt idx="1335">
                  <c:v>11335</c:v>
                </c:pt>
                <c:pt idx="1336">
                  <c:v>11336</c:v>
                </c:pt>
                <c:pt idx="1337">
                  <c:v>11337</c:v>
                </c:pt>
                <c:pt idx="1338">
                  <c:v>11338</c:v>
                </c:pt>
                <c:pt idx="1339">
                  <c:v>11339</c:v>
                </c:pt>
                <c:pt idx="1340">
                  <c:v>11340</c:v>
                </c:pt>
                <c:pt idx="1341">
                  <c:v>11341</c:v>
                </c:pt>
                <c:pt idx="1342">
                  <c:v>11342</c:v>
                </c:pt>
                <c:pt idx="1343">
                  <c:v>11343</c:v>
                </c:pt>
                <c:pt idx="1344">
                  <c:v>11344</c:v>
                </c:pt>
                <c:pt idx="1345">
                  <c:v>11345</c:v>
                </c:pt>
                <c:pt idx="1346">
                  <c:v>11346</c:v>
                </c:pt>
                <c:pt idx="1347">
                  <c:v>11347</c:v>
                </c:pt>
                <c:pt idx="1348">
                  <c:v>11348</c:v>
                </c:pt>
                <c:pt idx="1349">
                  <c:v>11349</c:v>
                </c:pt>
                <c:pt idx="1350">
                  <c:v>11350</c:v>
                </c:pt>
                <c:pt idx="1351">
                  <c:v>11351</c:v>
                </c:pt>
                <c:pt idx="1352">
                  <c:v>11352</c:v>
                </c:pt>
                <c:pt idx="1353">
                  <c:v>11353</c:v>
                </c:pt>
                <c:pt idx="1354">
                  <c:v>11354</c:v>
                </c:pt>
                <c:pt idx="1355">
                  <c:v>11355</c:v>
                </c:pt>
                <c:pt idx="1356">
                  <c:v>11356</c:v>
                </c:pt>
                <c:pt idx="1357">
                  <c:v>11357</c:v>
                </c:pt>
                <c:pt idx="1358">
                  <c:v>11358</c:v>
                </c:pt>
                <c:pt idx="1359">
                  <c:v>11359</c:v>
                </c:pt>
                <c:pt idx="1360">
                  <c:v>11360</c:v>
                </c:pt>
                <c:pt idx="1361">
                  <c:v>11361</c:v>
                </c:pt>
                <c:pt idx="1362">
                  <c:v>11362</c:v>
                </c:pt>
                <c:pt idx="1363">
                  <c:v>11363</c:v>
                </c:pt>
                <c:pt idx="1364">
                  <c:v>11364</c:v>
                </c:pt>
                <c:pt idx="1365">
                  <c:v>11365</c:v>
                </c:pt>
                <c:pt idx="1366">
                  <c:v>11366</c:v>
                </c:pt>
                <c:pt idx="1367">
                  <c:v>11367</c:v>
                </c:pt>
                <c:pt idx="1368">
                  <c:v>11368</c:v>
                </c:pt>
                <c:pt idx="1369">
                  <c:v>11369</c:v>
                </c:pt>
                <c:pt idx="1370">
                  <c:v>11370</c:v>
                </c:pt>
                <c:pt idx="1371">
                  <c:v>11371</c:v>
                </c:pt>
                <c:pt idx="1372">
                  <c:v>11372</c:v>
                </c:pt>
                <c:pt idx="1373">
                  <c:v>11373</c:v>
                </c:pt>
                <c:pt idx="1374">
                  <c:v>11374</c:v>
                </c:pt>
                <c:pt idx="1375">
                  <c:v>11375</c:v>
                </c:pt>
                <c:pt idx="1376">
                  <c:v>11376</c:v>
                </c:pt>
                <c:pt idx="1377">
                  <c:v>11377</c:v>
                </c:pt>
                <c:pt idx="1378">
                  <c:v>11378</c:v>
                </c:pt>
                <c:pt idx="1379">
                  <c:v>11379</c:v>
                </c:pt>
                <c:pt idx="1380">
                  <c:v>11380</c:v>
                </c:pt>
                <c:pt idx="1381">
                  <c:v>11381</c:v>
                </c:pt>
                <c:pt idx="1382">
                  <c:v>11382</c:v>
                </c:pt>
                <c:pt idx="1383">
                  <c:v>11383</c:v>
                </c:pt>
                <c:pt idx="1384">
                  <c:v>11384</c:v>
                </c:pt>
                <c:pt idx="1385">
                  <c:v>11385</c:v>
                </c:pt>
                <c:pt idx="1386">
                  <c:v>11386</c:v>
                </c:pt>
                <c:pt idx="1387">
                  <c:v>11387</c:v>
                </c:pt>
                <c:pt idx="1388">
                  <c:v>11388</c:v>
                </c:pt>
                <c:pt idx="1389">
                  <c:v>11389</c:v>
                </c:pt>
                <c:pt idx="1390">
                  <c:v>11390</c:v>
                </c:pt>
                <c:pt idx="1391">
                  <c:v>11391</c:v>
                </c:pt>
                <c:pt idx="1392">
                  <c:v>11392</c:v>
                </c:pt>
                <c:pt idx="1393">
                  <c:v>11393</c:v>
                </c:pt>
                <c:pt idx="1394">
                  <c:v>11394</c:v>
                </c:pt>
                <c:pt idx="1395">
                  <c:v>11395</c:v>
                </c:pt>
                <c:pt idx="1396">
                  <c:v>11396</c:v>
                </c:pt>
                <c:pt idx="1397">
                  <c:v>11397</c:v>
                </c:pt>
                <c:pt idx="1398">
                  <c:v>11398</c:v>
                </c:pt>
                <c:pt idx="1399">
                  <c:v>11399</c:v>
                </c:pt>
                <c:pt idx="1400">
                  <c:v>11400</c:v>
                </c:pt>
                <c:pt idx="1401">
                  <c:v>11401</c:v>
                </c:pt>
                <c:pt idx="1402">
                  <c:v>11402</c:v>
                </c:pt>
                <c:pt idx="1403">
                  <c:v>11403</c:v>
                </c:pt>
                <c:pt idx="1404">
                  <c:v>11404</c:v>
                </c:pt>
                <c:pt idx="1405">
                  <c:v>11405</c:v>
                </c:pt>
                <c:pt idx="1406">
                  <c:v>11406</c:v>
                </c:pt>
                <c:pt idx="1407">
                  <c:v>11407</c:v>
                </c:pt>
                <c:pt idx="1408">
                  <c:v>11408</c:v>
                </c:pt>
                <c:pt idx="1409">
                  <c:v>11409</c:v>
                </c:pt>
                <c:pt idx="1410">
                  <c:v>11410</c:v>
                </c:pt>
                <c:pt idx="1411">
                  <c:v>11411</c:v>
                </c:pt>
                <c:pt idx="1412">
                  <c:v>11412</c:v>
                </c:pt>
                <c:pt idx="1413">
                  <c:v>11413</c:v>
                </c:pt>
                <c:pt idx="1414">
                  <c:v>11414</c:v>
                </c:pt>
                <c:pt idx="1415">
                  <c:v>11415</c:v>
                </c:pt>
                <c:pt idx="1416">
                  <c:v>11416</c:v>
                </c:pt>
                <c:pt idx="1417">
                  <c:v>11417</c:v>
                </c:pt>
                <c:pt idx="1418">
                  <c:v>11418</c:v>
                </c:pt>
                <c:pt idx="1419">
                  <c:v>11419</c:v>
                </c:pt>
                <c:pt idx="1420">
                  <c:v>11420</c:v>
                </c:pt>
                <c:pt idx="1421">
                  <c:v>11421</c:v>
                </c:pt>
                <c:pt idx="1422">
                  <c:v>11422</c:v>
                </c:pt>
                <c:pt idx="1423">
                  <c:v>11423</c:v>
                </c:pt>
                <c:pt idx="1424">
                  <c:v>11424</c:v>
                </c:pt>
                <c:pt idx="1425">
                  <c:v>11425</c:v>
                </c:pt>
                <c:pt idx="1426">
                  <c:v>11426</c:v>
                </c:pt>
                <c:pt idx="1427">
                  <c:v>11427</c:v>
                </c:pt>
                <c:pt idx="1428">
                  <c:v>11428</c:v>
                </c:pt>
                <c:pt idx="1429">
                  <c:v>11429</c:v>
                </c:pt>
                <c:pt idx="1430">
                  <c:v>11430</c:v>
                </c:pt>
                <c:pt idx="1431">
                  <c:v>11431</c:v>
                </c:pt>
                <c:pt idx="1432">
                  <c:v>11432</c:v>
                </c:pt>
                <c:pt idx="1433">
                  <c:v>11433</c:v>
                </c:pt>
                <c:pt idx="1434">
                  <c:v>11434</c:v>
                </c:pt>
                <c:pt idx="1435">
                  <c:v>11435</c:v>
                </c:pt>
                <c:pt idx="1436">
                  <c:v>11436</c:v>
                </c:pt>
                <c:pt idx="1437">
                  <c:v>11437</c:v>
                </c:pt>
                <c:pt idx="1438">
                  <c:v>11438</c:v>
                </c:pt>
                <c:pt idx="1439">
                  <c:v>11439</c:v>
                </c:pt>
                <c:pt idx="1440">
                  <c:v>11440</c:v>
                </c:pt>
                <c:pt idx="1441">
                  <c:v>11441</c:v>
                </c:pt>
                <c:pt idx="1442">
                  <c:v>11442</c:v>
                </c:pt>
                <c:pt idx="1443">
                  <c:v>11443</c:v>
                </c:pt>
                <c:pt idx="1444">
                  <c:v>11444</c:v>
                </c:pt>
                <c:pt idx="1445">
                  <c:v>11445</c:v>
                </c:pt>
                <c:pt idx="1446">
                  <c:v>11446</c:v>
                </c:pt>
                <c:pt idx="1447">
                  <c:v>11447</c:v>
                </c:pt>
                <c:pt idx="1448">
                  <c:v>11448</c:v>
                </c:pt>
                <c:pt idx="1449">
                  <c:v>11449</c:v>
                </c:pt>
                <c:pt idx="1450">
                  <c:v>11450</c:v>
                </c:pt>
                <c:pt idx="1451">
                  <c:v>11451</c:v>
                </c:pt>
                <c:pt idx="1452">
                  <c:v>11452</c:v>
                </c:pt>
                <c:pt idx="1453">
                  <c:v>11453</c:v>
                </c:pt>
                <c:pt idx="1454">
                  <c:v>11454</c:v>
                </c:pt>
                <c:pt idx="1455">
                  <c:v>11455</c:v>
                </c:pt>
                <c:pt idx="1456">
                  <c:v>11456</c:v>
                </c:pt>
                <c:pt idx="1457">
                  <c:v>11457</c:v>
                </c:pt>
                <c:pt idx="1458">
                  <c:v>11458</c:v>
                </c:pt>
                <c:pt idx="1459">
                  <c:v>11459</c:v>
                </c:pt>
                <c:pt idx="1460">
                  <c:v>11460</c:v>
                </c:pt>
                <c:pt idx="1461">
                  <c:v>11461</c:v>
                </c:pt>
                <c:pt idx="1462">
                  <c:v>11462</c:v>
                </c:pt>
                <c:pt idx="1463">
                  <c:v>11463</c:v>
                </c:pt>
                <c:pt idx="1464">
                  <c:v>11464</c:v>
                </c:pt>
                <c:pt idx="1465">
                  <c:v>11465</c:v>
                </c:pt>
                <c:pt idx="1466">
                  <c:v>11466</c:v>
                </c:pt>
                <c:pt idx="1467">
                  <c:v>11467</c:v>
                </c:pt>
                <c:pt idx="1468">
                  <c:v>11468</c:v>
                </c:pt>
                <c:pt idx="1469">
                  <c:v>11469</c:v>
                </c:pt>
                <c:pt idx="1470">
                  <c:v>11470</c:v>
                </c:pt>
                <c:pt idx="1471">
                  <c:v>11471</c:v>
                </c:pt>
                <c:pt idx="1472">
                  <c:v>11472</c:v>
                </c:pt>
                <c:pt idx="1473">
                  <c:v>11473</c:v>
                </c:pt>
                <c:pt idx="1474">
                  <c:v>11474</c:v>
                </c:pt>
                <c:pt idx="1475">
                  <c:v>11475</c:v>
                </c:pt>
                <c:pt idx="1476">
                  <c:v>11476</c:v>
                </c:pt>
                <c:pt idx="1477">
                  <c:v>11477</c:v>
                </c:pt>
                <c:pt idx="1478">
                  <c:v>11478</c:v>
                </c:pt>
                <c:pt idx="1479">
                  <c:v>11479</c:v>
                </c:pt>
                <c:pt idx="1480">
                  <c:v>11480</c:v>
                </c:pt>
                <c:pt idx="1481">
                  <c:v>11481</c:v>
                </c:pt>
                <c:pt idx="1482">
                  <c:v>11482</c:v>
                </c:pt>
                <c:pt idx="1483">
                  <c:v>11483</c:v>
                </c:pt>
                <c:pt idx="1484">
                  <c:v>11484</c:v>
                </c:pt>
                <c:pt idx="1485">
                  <c:v>11485</c:v>
                </c:pt>
                <c:pt idx="1486">
                  <c:v>11486</c:v>
                </c:pt>
                <c:pt idx="1487">
                  <c:v>11487</c:v>
                </c:pt>
                <c:pt idx="1488">
                  <c:v>11488</c:v>
                </c:pt>
                <c:pt idx="1489">
                  <c:v>11489</c:v>
                </c:pt>
                <c:pt idx="1490">
                  <c:v>11490</c:v>
                </c:pt>
                <c:pt idx="1491">
                  <c:v>11491</c:v>
                </c:pt>
                <c:pt idx="1492">
                  <c:v>11492</c:v>
                </c:pt>
                <c:pt idx="1493">
                  <c:v>11493</c:v>
                </c:pt>
                <c:pt idx="1494">
                  <c:v>11494</c:v>
                </c:pt>
                <c:pt idx="1495">
                  <c:v>11495</c:v>
                </c:pt>
                <c:pt idx="1496">
                  <c:v>11496</c:v>
                </c:pt>
                <c:pt idx="1497">
                  <c:v>11497</c:v>
                </c:pt>
                <c:pt idx="1498">
                  <c:v>11498</c:v>
                </c:pt>
                <c:pt idx="1499">
                  <c:v>11499</c:v>
                </c:pt>
                <c:pt idx="1500">
                  <c:v>11500</c:v>
                </c:pt>
                <c:pt idx="1501">
                  <c:v>11501</c:v>
                </c:pt>
                <c:pt idx="1502">
                  <c:v>11502</c:v>
                </c:pt>
                <c:pt idx="1503">
                  <c:v>11503</c:v>
                </c:pt>
                <c:pt idx="1504">
                  <c:v>11504</c:v>
                </c:pt>
                <c:pt idx="1505">
                  <c:v>11505</c:v>
                </c:pt>
                <c:pt idx="1506">
                  <c:v>11506</c:v>
                </c:pt>
                <c:pt idx="1507">
                  <c:v>11507</c:v>
                </c:pt>
                <c:pt idx="1508">
                  <c:v>11508</c:v>
                </c:pt>
                <c:pt idx="1509">
                  <c:v>11509</c:v>
                </c:pt>
                <c:pt idx="1510">
                  <c:v>11510</c:v>
                </c:pt>
                <c:pt idx="1511">
                  <c:v>11511</c:v>
                </c:pt>
                <c:pt idx="1512">
                  <c:v>11512</c:v>
                </c:pt>
                <c:pt idx="1513">
                  <c:v>11513</c:v>
                </c:pt>
                <c:pt idx="1514">
                  <c:v>11514</c:v>
                </c:pt>
                <c:pt idx="1515">
                  <c:v>11515</c:v>
                </c:pt>
                <c:pt idx="1516">
                  <c:v>11516</c:v>
                </c:pt>
                <c:pt idx="1517">
                  <c:v>11517</c:v>
                </c:pt>
                <c:pt idx="1518">
                  <c:v>11518</c:v>
                </c:pt>
                <c:pt idx="1519">
                  <c:v>11519</c:v>
                </c:pt>
                <c:pt idx="1520">
                  <c:v>11520</c:v>
                </c:pt>
                <c:pt idx="1521">
                  <c:v>11521</c:v>
                </c:pt>
                <c:pt idx="1522">
                  <c:v>11522</c:v>
                </c:pt>
                <c:pt idx="1523">
                  <c:v>11523</c:v>
                </c:pt>
                <c:pt idx="1524">
                  <c:v>11524</c:v>
                </c:pt>
                <c:pt idx="1525">
                  <c:v>11525</c:v>
                </c:pt>
                <c:pt idx="1526">
                  <c:v>11526</c:v>
                </c:pt>
                <c:pt idx="1527">
                  <c:v>11527</c:v>
                </c:pt>
                <c:pt idx="1528">
                  <c:v>11528</c:v>
                </c:pt>
                <c:pt idx="1529">
                  <c:v>11529</c:v>
                </c:pt>
                <c:pt idx="1530">
                  <c:v>11530</c:v>
                </c:pt>
                <c:pt idx="1531">
                  <c:v>11531</c:v>
                </c:pt>
                <c:pt idx="1532">
                  <c:v>11532</c:v>
                </c:pt>
                <c:pt idx="1533">
                  <c:v>11533</c:v>
                </c:pt>
                <c:pt idx="1534">
                  <c:v>11534</c:v>
                </c:pt>
                <c:pt idx="1535">
                  <c:v>11535</c:v>
                </c:pt>
                <c:pt idx="1536">
                  <c:v>11536</c:v>
                </c:pt>
                <c:pt idx="1537">
                  <c:v>11537</c:v>
                </c:pt>
                <c:pt idx="1538">
                  <c:v>11538</c:v>
                </c:pt>
                <c:pt idx="1539">
                  <c:v>11539</c:v>
                </c:pt>
                <c:pt idx="1540">
                  <c:v>11540</c:v>
                </c:pt>
                <c:pt idx="1541">
                  <c:v>11541</c:v>
                </c:pt>
                <c:pt idx="1542">
                  <c:v>11542</c:v>
                </c:pt>
                <c:pt idx="1543">
                  <c:v>11543</c:v>
                </c:pt>
                <c:pt idx="1544">
                  <c:v>11544</c:v>
                </c:pt>
                <c:pt idx="1545">
                  <c:v>11545</c:v>
                </c:pt>
                <c:pt idx="1546">
                  <c:v>11546</c:v>
                </c:pt>
                <c:pt idx="1547">
                  <c:v>11547</c:v>
                </c:pt>
                <c:pt idx="1548">
                  <c:v>11548</c:v>
                </c:pt>
                <c:pt idx="1549">
                  <c:v>11549</c:v>
                </c:pt>
                <c:pt idx="1550">
                  <c:v>11550</c:v>
                </c:pt>
                <c:pt idx="1551">
                  <c:v>11551</c:v>
                </c:pt>
                <c:pt idx="1552">
                  <c:v>11552</c:v>
                </c:pt>
                <c:pt idx="1553">
                  <c:v>11553</c:v>
                </c:pt>
                <c:pt idx="1554">
                  <c:v>11554</c:v>
                </c:pt>
                <c:pt idx="1555">
                  <c:v>11555</c:v>
                </c:pt>
                <c:pt idx="1556">
                  <c:v>11556</c:v>
                </c:pt>
                <c:pt idx="1557">
                  <c:v>11557</c:v>
                </c:pt>
                <c:pt idx="1558">
                  <c:v>11558</c:v>
                </c:pt>
                <c:pt idx="1559">
                  <c:v>11559</c:v>
                </c:pt>
                <c:pt idx="1560">
                  <c:v>11560</c:v>
                </c:pt>
                <c:pt idx="1561">
                  <c:v>11561</c:v>
                </c:pt>
                <c:pt idx="1562">
                  <c:v>11562</c:v>
                </c:pt>
                <c:pt idx="1563">
                  <c:v>11563</c:v>
                </c:pt>
                <c:pt idx="1564">
                  <c:v>11564</c:v>
                </c:pt>
                <c:pt idx="1565">
                  <c:v>11565</c:v>
                </c:pt>
                <c:pt idx="1566">
                  <c:v>11566</c:v>
                </c:pt>
                <c:pt idx="1567">
                  <c:v>11567</c:v>
                </c:pt>
                <c:pt idx="1568">
                  <c:v>11568</c:v>
                </c:pt>
                <c:pt idx="1569">
                  <c:v>11569</c:v>
                </c:pt>
                <c:pt idx="1570">
                  <c:v>11570</c:v>
                </c:pt>
                <c:pt idx="1571">
                  <c:v>11571</c:v>
                </c:pt>
                <c:pt idx="1572">
                  <c:v>11572</c:v>
                </c:pt>
                <c:pt idx="1573">
                  <c:v>11573</c:v>
                </c:pt>
                <c:pt idx="1574">
                  <c:v>11574</c:v>
                </c:pt>
                <c:pt idx="1575">
                  <c:v>11575</c:v>
                </c:pt>
                <c:pt idx="1576">
                  <c:v>11576</c:v>
                </c:pt>
                <c:pt idx="1577">
                  <c:v>11577</c:v>
                </c:pt>
                <c:pt idx="1578">
                  <c:v>11578</c:v>
                </c:pt>
                <c:pt idx="1579">
                  <c:v>11579</c:v>
                </c:pt>
                <c:pt idx="1580">
                  <c:v>11580</c:v>
                </c:pt>
                <c:pt idx="1581">
                  <c:v>11581</c:v>
                </c:pt>
                <c:pt idx="1582">
                  <c:v>11582</c:v>
                </c:pt>
                <c:pt idx="1583">
                  <c:v>11583</c:v>
                </c:pt>
                <c:pt idx="1584">
                  <c:v>11584</c:v>
                </c:pt>
                <c:pt idx="1585">
                  <c:v>11585</c:v>
                </c:pt>
                <c:pt idx="1586">
                  <c:v>11586</c:v>
                </c:pt>
                <c:pt idx="1587">
                  <c:v>11587</c:v>
                </c:pt>
                <c:pt idx="1588">
                  <c:v>11588</c:v>
                </c:pt>
                <c:pt idx="1589">
                  <c:v>11589</c:v>
                </c:pt>
                <c:pt idx="1590">
                  <c:v>11590</c:v>
                </c:pt>
                <c:pt idx="1591">
                  <c:v>11591</c:v>
                </c:pt>
                <c:pt idx="1592">
                  <c:v>11592</c:v>
                </c:pt>
                <c:pt idx="1593">
                  <c:v>11593</c:v>
                </c:pt>
                <c:pt idx="1594">
                  <c:v>11594</c:v>
                </c:pt>
                <c:pt idx="1595">
                  <c:v>11595</c:v>
                </c:pt>
                <c:pt idx="1596">
                  <c:v>11596</c:v>
                </c:pt>
                <c:pt idx="1597">
                  <c:v>11597</c:v>
                </c:pt>
                <c:pt idx="1598">
                  <c:v>11598</c:v>
                </c:pt>
                <c:pt idx="1599">
                  <c:v>11599</c:v>
                </c:pt>
                <c:pt idx="1600">
                  <c:v>11600</c:v>
                </c:pt>
                <c:pt idx="1601">
                  <c:v>11601</c:v>
                </c:pt>
                <c:pt idx="1602">
                  <c:v>11602</c:v>
                </c:pt>
                <c:pt idx="1603">
                  <c:v>11603</c:v>
                </c:pt>
                <c:pt idx="1604">
                  <c:v>11604</c:v>
                </c:pt>
                <c:pt idx="1605">
                  <c:v>11605</c:v>
                </c:pt>
                <c:pt idx="1606">
                  <c:v>11606</c:v>
                </c:pt>
                <c:pt idx="1607">
                  <c:v>11607</c:v>
                </c:pt>
                <c:pt idx="1608">
                  <c:v>11608</c:v>
                </c:pt>
                <c:pt idx="1609">
                  <c:v>11609</c:v>
                </c:pt>
                <c:pt idx="1610">
                  <c:v>11610</c:v>
                </c:pt>
                <c:pt idx="1611">
                  <c:v>11611</c:v>
                </c:pt>
                <c:pt idx="1612">
                  <c:v>11612</c:v>
                </c:pt>
                <c:pt idx="1613">
                  <c:v>11613</c:v>
                </c:pt>
                <c:pt idx="1614">
                  <c:v>11614</c:v>
                </c:pt>
                <c:pt idx="1615">
                  <c:v>11615</c:v>
                </c:pt>
                <c:pt idx="1616">
                  <c:v>11616</c:v>
                </c:pt>
                <c:pt idx="1617">
                  <c:v>11617</c:v>
                </c:pt>
                <c:pt idx="1618">
                  <c:v>11618</c:v>
                </c:pt>
                <c:pt idx="1619">
                  <c:v>11619</c:v>
                </c:pt>
                <c:pt idx="1620">
                  <c:v>11620</c:v>
                </c:pt>
                <c:pt idx="1621">
                  <c:v>11621</c:v>
                </c:pt>
                <c:pt idx="1622">
                  <c:v>11622</c:v>
                </c:pt>
                <c:pt idx="1623">
                  <c:v>11623</c:v>
                </c:pt>
                <c:pt idx="1624">
                  <c:v>11624</c:v>
                </c:pt>
                <c:pt idx="1625">
                  <c:v>11625</c:v>
                </c:pt>
                <c:pt idx="1626">
                  <c:v>11626</c:v>
                </c:pt>
                <c:pt idx="1627">
                  <c:v>11627</c:v>
                </c:pt>
                <c:pt idx="1628">
                  <c:v>11628</c:v>
                </c:pt>
                <c:pt idx="1629">
                  <c:v>11629</c:v>
                </c:pt>
                <c:pt idx="1630">
                  <c:v>11630</c:v>
                </c:pt>
                <c:pt idx="1631">
                  <c:v>11631</c:v>
                </c:pt>
                <c:pt idx="1632">
                  <c:v>11632</c:v>
                </c:pt>
                <c:pt idx="1633">
                  <c:v>11633</c:v>
                </c:pt>
                <c:pt idx="1634">
                  <c:v>11634</c:v>
                </c:pt>
                <c:pt idx="1635">
                  <c:v>11635</c:v>
                </c:pt>
                <c:pt idx="1636">
                  <c:v>11636</c:v>
                </c:pt>
                <c:pt idx="1637">
                  <c:v>11637</c:v>
                </c:pt>
                <c:pt idx="1638">
                  <c:v>11638</c:v>
                </c:pt>
                <c:pt idx="1639">
                  <c:v>11639</c:v>
                </c:pt>
                <c:pt idx="1640">
                  <c:v>11640</c:v>
                </c:pt>
                <c:pt idx="1641">
                  <c:v>11641</c:v>
                </c:pt>
                <c:pt idx="1642">
                  <c:v>11642</c:v>
                </c:pt>
                <c:pt idx="1643">
                  <c:v>11643</c:v>
                </c:pt>
                <c:pt idx="1644">
                  <c:v>11644</c:v>
                </c:pt>
                <c:pt idx="1645">
                  <c:v>11645</c:v>
                </c:pt>
                <c:pt idx="1646">
                  <c:v>11646</c:v>
                </c:pt>
                <c:pt idx="1647">
                  <c:v>11647</c:v>
                </c:pt>
                <c:pt idx="1648">
                  <c:v>11648</c:v>
                </c:pt>
                <c:pt idx="1649">
                  <c:v>11649</c:v>
                </c:pt>
                <c:pt idx="1650">
                  <c:v>11650</c:v>
                </c:pt>
                <c:pt idx="1651">
                  <c:v>11651</c:v>
                </c:pt>
                <c:pt idx="1652">
                  <c:v>11652</c:v>
                </c:pt>
                <c:pt idx="1653">
                  <c:v>11653</c:v>
                </c:pt>
                <c:pt idx="1654">
                  <c:v>11654</c:v>
                </c:pt>
                <c:pt idx="1655">
                  <c:v>11655</c:v>
                </c:pt>
                <c:pt idx="1656">
                  <c:v>11656</c:v>
                </c:pt>
                <c:pt idx="1657">
                  <c:v>11657</c:v>
                </c:pt>
                <c:pt idx="1658">
                  <c:v>11658</c:v>
                </c:pt>
                <c:pt idx="1659">
                  <c:v>11659</c:v>
                </c:pt>
                <c:pt idx="1660">
                  <c:v>11660</c:v>
                </c:pt>
                <c:pt idx="1661">
                  <c:v>11661</c:v>
                </c:pt>
                <c:pt idx="1662">
                  <c:v>11662</c:v>
                </c:pt>
                <c:pt idx="1663">
                  <c:v>11663</c:v>
                </c:pt>
                <c:pt idx="1664">
                  <c:v>11664</c:v>
                </c:pt>
                <c:pt idx="1665">
                  <c:v>11665</c:v>
                </c:pt>
                <c:pt idx="1666">
                  <c:v>11666</c:v>
                </c:pt>
                <c:pt idx="1667">
                  <c:v>11667</c:v>
                </c:pt>
                <c:pt idx="1668">
                  <c:v>11668</c:v>
                </c:pt>
                <c:pt idx="1669">
                  <c:v>11669</c:v>
                </c:pt>
                <c:pt idx="1670">
                  <c:v>11670</c:v>
                </c:pt>
                <c:pt idx="1671">
                  <c:v>11671</c:v>
                </c:pt>
                <c:pt idx="1672">
                  <c:v>11672</c:v>
                </c:pt>
                <c:pt idx="1673">
                  <c:v>11673</c:v>
                </c:pt>
                <c:pt idx="1674">
                  <c:v>11674</c:v>
                </c:pt>
                <c:pt idx="1675">
                  <c:v>11675</c:v>
                </c:pt>
                <c:pt idx="1676">
                  <c:v>11676</c:v>
                </c:pt>
                <c:pt idx="1677">
                  <c:v>11677</c:v>
                </c:pt>
                <c:pt idx="1678">
                  <c:v>11678</c:v>
                </c:pt>
                <c:pt idx="1679">
                  <c:v>11679</c:v>
                </c:pt>
                <c:pt idx="1680">
                  <c:v>11680</c:v>
                </c:pt>
                <c:pt idx="1681">
                  <c:v>11681</c:v>
                </c:pt>
                <c:pt idx="1682">
                  <c:v>11682</c:v>
                </c:pt>
                <c:pt idx="1683">
                  <c:v>11683</c:v>
                </c:pt>
                <c:pt idx="1684">
                  <c:v>11684</c:v>
                </c:pt>
                <c:pt idx="1685">
                  <c:v>11685</c:v>
                </c:pt>
                <c:pt idx="1686">
                  <c:v>11686</c:v>
                </c:pt>
                <c:pt idx="1687">
                  <c:v>11687</c:v>
                </c:pt>
                <c:pt idx="1688">
                  <c:v>11688</c:v>
                </c:pt>
                <c:pt idx="1689">
                  <c:v>11689</c:v>
                </c:pt>
                <c:pt idx="1690">
                  <c:v>11690</c:v>
                </c:pt>
                <c:pt idx="1691">
                  <c:v>11691</c:v>
                </c:pt>
                <c:pt idx="1692">
                  <c:v>11692</c:v>
                </c:pt>
                <c:pt idx="1693">
                  <c:v>11693</c:v>
                </c:pt>
                <c:pt idx="1694">
                  <c:v>11694</c:v>
                </c:pt>
                <c:pt idx="1695">
                  <c:v>11695</c:v>
                </c:pt>
                <c:pt idx="1696">
                  <c:v>11696</c:v>
                </c:pt>
                <c:pt idx="1697">
                  <c:v>11697</c:v>
                </c:pt>
                <c:pt idx="1698">
                  <c:v>11698</c:v>
                </c:pt>
                <c:pt idx="1699">
                  <c:v>11699</c:v>
                </c:pt>
                <c:pt idx="1700">
                  <c:v>11700</c:v>
                </c:pt>
                <c:pt idx="1701">
                  <c:v>11701</c:v>
                </c:pt>
                <c:pt idx="1702">
                  <c:v>11702</c:v>
                </c:pt>
                <c:pt idx="1703">
                  <c:v>11703</c:v>
                </c:pt>
                <c:pt idx="1704">
                  <c:v>11704</c:v>
                </c:pt>
                <c:pt idx="1705">
                  <c:v>11705</c:v>
                </c:pt>
                <c:pt idx="1706">
                  <c:v>11706</c:v>
                </c:pt>
                <c:pt idx="1707">
                  <c:v>11707</c:v>
                </c:pt>
                <c:pt idx="1708">
                  <c:v>11708</c:v>
                </c:pt>
                <c:pt idx="1709">
                  <c:v>11709</c:v>
                </c:pt>
                <c:pt idx="1710">
                  <c:v>11710</c:v>
                </c:pt>
                <c:pt idx="1711">
                  <c:v>11711</c:v>
                </c:pt>
                <c:pt idx="1712">
                  <c:v>11712</c:v>
                </c:pt>
                <c:pt idx="1713">
                  <c:v>11713</c:v>
                </c:pt>
                <c:pt idx="1714">
                  <c:v>11714</c:v>
                </c:pt>
                <c:pt idx="1715">
                  <c:v>11715</c:v>
                </c:pt>
                <c:pt idx="1716">
                  <c:v>11716</c:v>
                </c:pt>
                <c:pt idx="1717">
                  <c:v>11717</c:v>
                </c:pt>
                <c:pt idx="1718">
                  <c:v>11718</c:v>
                </c:pt>
                <c:pt idx="1719">
                  <c:v>11719</c:v>
                </c:pt>
                <c:pt idx="1720">
                  <c:v>11720</c:v>
                </c:pt>
                <c:pt idx="1721">
                  <c:v>11721</c:v>
                </c:pt>
                <c:pt idx="1722">
                  <c:v>11722</c:v>
                </c:pt>
                <c:pt idx="1723">
                  <c:v>11723</c:v>
                </c:pt>
                <c:pt idx="1724">
                  <c:v>11724</c:v>
                </c:pt>
                <c:pt idx="1725">
                  <c:v>11725</c:v>
                </c:pt>
                <c:pt idx="1726">
                  <c:v>11726</c:v>
                </c:pt>
                <c:pt idx="1727">
                  <c:v>11727</c:v>
                </c:pt>
                <c:pt idx="1728">
                  <c:v>11728</c:v>
                </c:pt>
                <c:pt idx="1729">
                  <c:v>11729</c:v>
                </c:pt>
                <c:pt idx="1730">
                  <c:v>11730</c:v>
                </c:pt>
                <c:pt idx="1731">
                  <c:v>11731</c:v>
                </c:pt>
                <c:pt idx="1732">
                  <c:v>11732</c:v>
                </c:pt>
                <c:pt idx="1733">
                  <c:v>11733</c:v>
                </c:pt>
                <c:pt idx="1734">
                  <c:v>11734</c:v>
                </c:pt>
                <c:pt idx="1735">
                  <c:v>11735</c:v>
                </c:pt>
                <c:pt idx="1736">
                  <c:v>11736</c:v>
                </c:pt>
                <c:pt idx="1737">
                  <c:v>11737</c:v>
                </c:pt>
                <c:pt idx="1738">
                  <c:v>11738</c:v>
                </c:pt>
                <c:pt idx="1739">
                  <c:v>11739</c:v>
                </c:pt>
                <c:pt idx="1740">
                  <c:v>11740</c:v>
                </c:pt>
                <c:pt idx="1741">
                  <c:v>11741</c:v>
                </c:pt>
                <c:pt idx="1742">
                  <c:v>11742</c:v>
                </c:pt>
                <c:pt idx="1743">
                  <c:v>11743</c:v>
                </c:pt>
                <c:pt idx="1744">
                  <c:v>11744</c:v>
                </c:pt>
                <c:pt idx="1745">
                  <c:v>11745</c:v>
                </c:pt>
                <c:pt idx="1746">
                  <c:v>11746</c:v>
                </c:pt>
                <c:pt idx="1747">
                  <c:v>11747</c:v>
                </c:pt>
                <c:pt idx="1748">
                  <c:v>11748</c:v>
                </c:pt>
                <c:pt idx="1749">
                  <c:v>11749</c:v>
                </c:pt>
                <c:pt idx="1750">
                  <c:v>11750</c:v>
                </c:pt>
                <c:pt idx="1751">
                  <c:v>11751</c:v>
                </c:pt>
                <c:pt idx="1752">
                  <c:v>11752</c:v>
                </c:pt>
                <c:pt idx="1753">
                  <c:v>11753</c:v>
                </c:pt>
                <c:pt idx="1754">
                  <c:v>11754</c:v>
                </c:pt>
                <c:pt idx="1755">
                  <c:v>11755</c:v>
                </c:pt>
                <c:pt idx="1756">
                  <c:v>11756</c:v>
                </c:pt>
                <c:pt idx="1757">
                  <c:v>11757</c:v>
                </c:pt>
                <c:pt idx="1758">
                  <c:v>11758</c:v>
                </c:pt>
                <c:pt idx="1759">
                  <c:v>11759</c:v>
                </c:pt>
                <c:pt idx="1760">
                  <c:v>11760</c:v>
                </c:pt>
                <c:pt idx="1761">
                  <c:v>11761</c:v>
                </c:pt>
                <c:pt idx="1762">
                  <c:v>11762</c:v>
                </c:pt>
                <c:pt idx="1763">
                  <c:v>11763</c:v>
                </c:pt>
                <c:pt idx="1764">
                  <c:v>11764</c:v>
                </c:pt>
                <c:pt idx="1765">
                  <c:v>11765</c:v>
                </c:pt>
                <c:pt idx="1766">
                  <c:v>11766</c:v>
                </c:pt>
                <c:pt idx="1767">
                  <c:v>11767</c:v>
                </c:pt>
                <c:pt idx="1768">
                  <c:v>11768</c:v>
                </c:pt>
                <c:pt idx="1769">
                  <c:v>11769</c:v>
                </c:pt>
                <c:pt idx="1770">
                  <c:v>11770</c:v>
                </c:pt>
                <c:pt idx="1771">
                  <c:v>11771</c:v>
                </c:pt>
                <c:pt idx="1772">
                  <c:v>11772</c:v>
                </c:pt>
                <c:pt idx="1773">
                  <c:v>11773</c:v>
                </c:pt>
                <c:pt idx="1774">
                  <c:v>11774</c:v>
                </c:pt>
                <c:pt idx="1775">
                  <c:v>11775</c:v>
                </c:pt>
                <c:pt idx="1776">
                  <c:v>11776</c:v>
                </c:pt>
                <c:pt idx="1777">
                  <c:v>11777</c:v>
                </c:pt>
                <c:pt idx="1778">
                  <c:v>11778</c:v>
                </c:pt>
                <c:pt idx="1779">
                  <c:v>11779</c:v>
                </c:pt>
                <c:pt idx="1780">
                  <c:v>11780</c:v>
                </c:pt>
                <c:pt idx="1781">
                  <c:v>11781</c:v>
                </c:pt>
                <c:pt idx="1782">
                  <c:v>11782</c:v>
                </c:pt>
                <c:pt idx="1783">
                  <c:v>11783</c:v>
                </c:pt>
                <c:pt idx="1784">
                  <c:v>11784</c:v>
                </c:pt>
                <c:pt idx="1785">
                  <c:v>11785</c:v>
                </c:pt>
                <c:pt idx="1786">
                  <c:v>11786</c:v>
                </c:pt>
                <c:pt idx="1787">
                  <c:v>11787</c:v>
                </c:pt>
                <c:pt idx="1788">
                  <c:v>11788</c:v>
                </c:pt>
                <c:pt idx="1789">
                  <c:v>11789</c:v>
                </c:pt>
                <c:pt idx="1790">
                  <c:v>11790</c:v>
                </c:pt>
                <c:pt idx="1791">
                  <c:v>11791</c:v>
                </c:pt>
                <c:pt idx="1792">
                  <c:v>11792</c:v>
                </c:pt>
                <c:pt idx="1793">
                  <c:v>11793</c:v>
                </c:pt>
                <c:pt idx="1794">
                  <c:v>11794</c:v>
                </c:pt>
                <c:pt idx="1795">
                  <c:v>11795</c:v>
                </c:pt>
                <c:pt idx="1796">
                  <c:v>11796</c:v>
                </c:pt>
                <c:pt idx="1797">
                  <c:v>11797</c:v>
                </c:pt>
                <c:pt idx="1798">
                  <c:v>11798</c:v>
                </c:pt>
                <c:pt idx="1799">
                  <c:v>11799</c:v>
                </c:pt>
                <c:pt idx="1800">
                  <c:v>11800</c:v>
                </c:pt>
                <c:pt idx="1801">
                  <c:v>11801</c:v>
                </c:pt>
                <c:pt idx="1802">
                  <c:v>11802</c:v>
                </c:pt>
                <c:pt idx="1803">
                  <c:v>11803</c:v>
                </c:pt>
                <c:pt idx="1804">
                  <c:v>11804</c:v>
                </c:pt>
                <c:pt idx="1805">
                  <c:v>11805</c:v>
                </c:pt>
                <c:pt idx="1806">
                  <c:v>11806</c:v>
                </c:pt>
                <c:pt idx="1807">
                  <c:v>11807</c:v>
                </c:pt>
                <c:pt idx="1808">
                  <c:v>11808</c:v>
                </c:pt>
                <c:pt idx="1809">
                  <c:v>11809</c:v>
                </c:pt>
                <c:pt idx="1810">
                  <c:v>11810</c:v>
                </c:pt>
                <c:pt idx="1811">
                  <c:v>11811</c:v>
                </c:pt>
                <c:pt idx="1812">
                  <c:v>11812</c:v>
                </c:pt>
                <c:pt idx="1813">
                  <c:v>11813</c:v>
                </c:pt>
                <c:pt idx="1814">
                  <c:v>11814</c:v>
                </c:pt>
                <c:pt idx="1815">
                  <c:v>11815</c:v>
                </c:pt>
                <c:pt idx="1816">
                  <c:v>11816</c:v>
                </c:pt>
                <c:pt idx="1817">
                  <c:v>11817</c:v>
                </c:pt>
                <c:pt idx="1818">
                  <c:v>11818</c:v>
                </c:pt>
                <c:pt idx="1819">
                  <c:v>11819</c:v>
                </c:pt>
                <c:pt idx="1820">
                  <c:v>11820</c:v>
                </c:pt>
                <c:pt idx="1821">
                  <c:v>11821</c:v>
                </c:pt>
                <c:pt idx="1822">
                  <c:v>11822</c:v>
                </c:pt>
                <c:pt idx="1823">
                  <c:v>11823</c:v>
                </c:pt>
                <c:pt idx="1824">
                  <c:v>11824</c:v>
                </c:pt>
                <c:pt idx="1825">
                  <c:v>11825</c:v>
                </c:pt>
                <c:pt idx="1826">
                  <c:v>11826</c:v>
                </c:pt>
                <c:pt idx="1827">
                  <c:v>11827</c:v>
                </c:pt>
                <c:pt idx="1828">
                  <c:v>11828</c:v>
                </c:pt>
                <c:pt idx="1829">
                  <c:v>11829</c:v>
                </c:pt>
                <c:pt idx="1830">
                  <c:v>11830</c:v>
                </c:pt>
                <c:pt idx="1831">
                  <c:v>11831</c:v>
                </c:pt>
                <c:pt idx="1832">
                  <c:v>11832</c:v>
                </c:pt>
                <c:pt idx="1833">
                  <c:v>11833</c:v>
                </c:pt>
                <c:pt idx="1834">
                  <c:v>11834</c:v>
                </c:pt>
                <c:pt idx="1835">
                  <c:v>11835</c:v>
                </c:pt>
                <c:pt idx="1836">
                  <c:v>11836</c:v>
                </c:pt>
                <c:pt idx="1837">
                  <c:v>11837</c:v>
                </c:pt>
                <c:pt idx="1838">
                  <c:v>11838</c:v>
                </c:pt>
                <c:pt idx="1839">
                  <c:v>11839</c:v>
                </c:pt>
                <c:pt idx="1840">
                  <c:v>11840</c:v>
                </c:pt>
                <c:pt idx="1841">
                  <c:v>11841</c:v>
                </c:pt>
                <c:pt idx="1842">
                  <c:v>11842</c:v>
                </c:pt>
                <c:pt idx="1843">
                  <c:v>11843</c:v>
                </c:pt>
                <c:pt idx="1844">
                  <c:v>11844</c:v>
                </c:pt>
                <c:pt idx="1845">
                  <c:v>11845</c:v>
                </c:pt>
                <c:pt idx="1846">
                  <c:v>11846</c:v>
                </c:pt>
                <c:pt idx="1847">
                  <c:v>11847</c:v>
                </c:pt>
                <c:pt idx="1848">
                  <c:v>11848</c:v>
                </c:pt>
                <c:pt idx="1849">
                  <c:v>11849</c:v>
                </c:pt>
                <c:pt idx="1850">
                  <c:v>11850</c:v>
                </c:pt>
                <c:pt idx="1851">
                  <c:v>11851</c:v>
                </c:pt>
                <c:pt idx="1852">
                  <c:v>11852</c:v>
                </c:pt>
                <c:pt idx="1853">
                  <c:v>11853</c:v>
                </c:pt>
                <c:pt idx="1854">
                  <c:v>11854</c:v>
                </c:pt>
                <c:pt idx="1855">
                  <c:v>11855</c:v>
                </c:pt>
                <c:pt idx="1856">
                  <c:v>11856</c:v>
                </c:pt>
                <c:pt idx="1857">
                  <c:v>11857</c:v>
                </c:pt>
                <c:pt idx="1858">
                  <c:v>11858</c:v>
                </c:pt>
                <c:pt idx="1859">
                  <c:v>11859</c:v>
                </c:pt>
                <c:pt idx="1860">
                  <c:v>11860</c:v>
                </c:pt>
                <c:pt idx="1861">
                  <c:v>11861</c:v>
                </c:pt>
                <c:pt idx="1862">
                  <c:v>11862</c:v>
                </c:pt>
                <c:pt idx="1863">
                  <c:v>11863</c:v>
                </c:pt>
                <c:pt idx="1864">
                  <c:v>11864</c:v>
                </c:pt>
                <c:pt idx="1865">
                  <c:v>11865</c:v>
                </c:pt>
                <c:pt idx="1866">
                  <c:v>11866</c:v>
                </c:pt>
                <c:pt idx="1867">
                  <c:v>11867</c:v>
                </c:pt>
                <c:pt idx="1868">
                  <c:v>11868</c:v>
                </c:pt>
                <c:pt idx="1869">
                  <c:v>11869</c:v>
                </c:pt>
                <c:pt idx="1870">
                  <c:v>11870</c:v>
                </c:pt>
                <c:pt idx="1871">
                  <c:v>11871</c:v>
                </c:pt>
                <c:pt idx="1872">
                  <c:v>11872</c:v>
                </c:pt>
                <c:pt idx="1873">
                  <c:v>11873</c:v>
                </c:pt>
                <c:pt idx="1874">
                  <c:v>11874</c:v>
                </c:pt>
                <c:pt idx="1875">
                  <c:v>11875</c:v>
                </c:pt>
                <c:pt idx="1876">
                  <c:v>11876</c:v>
                </c:pt>
                <c:pt idx="1877">
                  <c:v>11877</c:v>
                </c:pt>
                <c:pt idx="1878">
                  <c:v>11878</c:v>
                </c:pt>
                <c:pt idx="1879">
                  <c:v>11879</c:v>
                </c:pt>
                <c:pt idx="1880">
                  <c:v>11880</c:v>
                </c:pt>
                <c:pt idx="1881">
                  <c:v>11881</c:v>
                </c:pt>
                <c:pt idx="1882">
                  <c:v>11882</c:v>
                </c:pt>
                <c:pt idx="1883">
                  <c:v>11883</c:v>
                </c:pt>
                <c:pt idx="1884">
                  <c:v>11884</c:v>
                </c:pt>
                <c:pt idx="1885">
                  <c:v>11885</c:v>
                </c:pt>
                <c:pt idx="1886">
                  <c:v>11886</c:v>
                </c:pt>
                <c:pt idx="1887">
                  <c:v>11887</c:v>
                </c:pt>
                <c:pt idx="1888">
                  <c:v>11888</c:v>
                </c:pt>
                <c:pt idx="1889">
                  <c:v>11889</c:v>
                </c:pt>
                <c:pt idx="1890">
                  <c:v>11890</c:v>
                </c:pt>
                <c:pt idx="1891">
                  <c:v>11891</c:v>
                </c:pt>
                <c:pt idx="1892">
                  <c:v>11892</c:v>
                </c:pt>
                <c:pt idx="1893">
                  <c:v>11893</c:v>
                </c:pt>
                <c:pt idx="1894">
                  <c:v>11894</c:v>
                </c:pt>
                <c:pt idx="1895">
                  <c:v>11895</c:v>
                </c:pt>
                <c:pt idx="1896">
                  <c:v>11896</c:v>
                </c:pt>
                <c:pt idx="1897">
                  <c:v>11897</c:v>
                </c:pt>
                <c:pt idx="1898">
                  <c:v>11898</c:v>
                </c:pt>
                <c:pt idx="1899">
                  <c:v>11899</c:v>
                </c:pt>
                <c:pt idx="1900">
                  <c:v>11900</c:v>
                </c:pt>
                <c:pt idx="1901">
                  <c:v>11901</c:v>
                </c:pt>
                <c:pt idx="1902">
                  <c:v>11902</c:v>
                </c:pt>
                <c:pt idx="1903">
                  <c:v>11903</c:v>
                </c:pt>
                <c:pt idx="1904">
                  <c:v>11904</c:v>
                </c:pt>
                <c:pt idx="1905">
                  <c:v>11905</c:v>
                </c:pt>
                <c:pt idx="1906">
                  <c:v>11906</c:v>
                </c:pt>
                <c:pt idx="1907">
                  <c:v>11907</c:v>
                </c:pt>
                <c:pt idx="1908">
                  <c:v>11908</c:v>
                </c:pt>
                <c:pt idx="1909">
                  <c:v>11909</c:v>
                </c:pt>
                <c:pt idx="1910">
                  <c:v>11910</c:v>
                </c:pt>
                <c:pt idx="1911">
                  <c:v>11911</c:v>
                </c:pt>
                <c:pt idx="1912">
                  <c:v>11912</c:v>
                </c:pt>
                <c:pt idx="1913">
                  <c:v>11913</c:v>
                </c:pt>
                <c:pt idx="1914">
                  <c:v>11914</c:v>
                </c:pt>
                <c:pt idx="1915">
                  <c:v>11915</c:v>
                </c:pt>
                <c:pt idx="1916">
                  <c:v>11916</c:v>
                </c:pt>
                <c:pt idx="1917">
                  <c:v>11917</c:v>
                </c:pt>
                <c:pt idx="1918">
                  <c:v>11918</c:v>
                </c:pt>
                <c:pt idx="1919">
                  <c:v>11919</c:v>
                </c:pt>
                <c:pt idx="1920">
                  <c:v>11920</c:v>
                </c:pt>
                <c:pt idx="1921">
                  <c:v>11921</c:v>
                </c:pt>
                <c:pt idx="1922">
                  <c:v>11922</c:v>
                </c:pt>
                <c:pt idx="1923">
                  <c:v>11923</c:v>
                </c:pt>
                <c:pt idx="1924">
                  <c:v>11924</c:v>
                </c:pt>
                <c:pt idx="1925">
                  <c:v>11925</c:v>
                </c:pt>
                <c:pt idx="1926">
                  <c:v>11926</c:v>
                </c:pt>
                <c:pt idx="1927">
                  <c:v>11927</c:v>
                </c:pt>
                <c:pt idx="1928">
                  <c:v>11928</c:v>
                </c:pt>
                <c:pt idx="1929">
                  <c:v>11929</c:v>
                </c:pt>
                <c:pt idx="1930">
                  <c:v>11930</c:v>
                </c:pt>
                <c:pt idx="1931">
                  <c:v>11931</c:v>
                </c:pt>
                <c:pt idx="1932">
                  <c:v>11932</c:v>
                </c:pt>
                <c:pt idx="1933">
                  <c:v>11933</c:v>
                </c:pt>
                <c:pt idx="1934">
                  <c:v>11934</c:v>
                </c:pt>
                <c:pt idx="1935">
                  <c:v>11935</c:v>
                </c:pt>
                <c:pt idx="1936">
                  <c:v>11936</c:v>
                </c:pt>
                <c:pt idx="1937">
                  <c:v>11937</c:v>
                </c:pt>
                <c:pt idx="1938">
                  <c:v>11938</c:v>
                </c:pt>
                <c:pt idx="1939">
                  <c:v>11939</c:v>
                </c:pt>
                <c:pt idx="1940">
                  <c:v>11940</c:v>
                </c:pt>
                <c:pt idx="1941">
                  <c:v>11941</c:v>
                </c:pt>
                <c:pt idx="1942">
                  <c:v>11942</c:v>
                </c:pt>
                <c:pt idx="1943">
                  <c:v>11943</c:v>
                </c:pt>
                <c:pt idx="1944">
                  <c:v>11944</c:v>
                </c:pt>
                <c:pt idx="1945">
                  <c:v>11945</c:v>
                </c:pt>
                <c:pt idx="1946">
                  <c:v>11946</c:v>
                </c:pt>
                <c:pt idx="1947">
                  <c:v>11947</c:v>
                </c:pt>
                <c:pt idx="1948">
                  <c:v>11948</c:v>
                </c:pt>
                <c:pt idx="1949">
                  <c:v>11949</c:v>
                </c:pt>
                <c:pt idx="1950">
                  <c:v>11950</c:v>
                </c:pt>
                <c:pt idx="1951">
                  <c:v>11951</c:v>
                </c:pt>
                <c:pt idx="1952">
                  <c:v>11952</c:v>
                </c:pt>
                <c:pt idx="1953">
                  <c:v>11953</c:v>
                </c:pt>
                <c:pt idx="1954">
                  <c:v>11954</c:v>
                </c:pt>
                <c:pt idx="1955">
                  <c:v>11955</c:v>
                </c:pt>
                <c:pt idx="1956">
                  <c:v>11956</c:v>
                </c:pt>
                <c:pt idx="1957">
                  <c:v>11957</c:v>
                </c:pt>
                <c:pt idx="1958">
                  <c:v>11958</c:v>
                </c:pt>
                <c:pt idx="1959">
                  <c:v>11959</c:v>
                </c:pt>
                <c:pt idx="1960">
                  <c:v>11960</c:v>
                </c:pt>
                <c:pt idx="1961">
                  <c:v>11961</c:v>
                </c:pt>
                <c:pt idx="1962">
                  <c:v>11962</c:v>
                </c:pt>
                <c:pt idx="1963">
                  <c:v>11963</c:v>
                </c:pt>
                <c:pt idx="1964">
                  <c:v>11964</c:v>
                </c:pt>
                <c:pt idx="1965">
                  <c:v>11965</c:v>
                </c:pt>
                <c:pt idx="1966">
                  <c:v>11966</c:v>
                </c:pt>
                <c:pt idx="1967">
                  <c:v>11967</c:v>
                </c:pt>
                <c:pt idx="1968">
                  <c:v>11968</c:v>
                </c:pt>
                <c:pt idx="1969">
                  <c:v>11969</c:v>
                </c:pt>
                <c:pt idx="1970">
                  <c:v>11970</c:v>
                </c:pt>
                <c:pt idx="1971">
                  <c:v>11971</c:v>
                </c:pt>
                <c:pt idx="1972">
                  <c:v>11972</c:v>
                </c:pt>
                <c:pt idx="1973">
                  <c:v>11973</c:v>
                </c:pt>
                <c:pt idx="1974">
                  <c:v>11974</c:v>
                </c:pt>
                <c:pt idx="1975">
                  <c:v>11975</c:v>
                </c:pt>
                <c:pt idx="1976">
                  <c:v>11976</c:v>
                </c:pt>
                <c:pt idx="1977">
                  <c:v>11977</c:v>
                </c:pt>
                <c:pt idx="1978">
                  <c:v>11978</c:v>
                </c:pt>
                <c:pt idx="1979">
                  <c:v>11979</c:v>
                </c:pt>
                <c:pt idx="1980">
                  <c:v>11980</c:v>
                </c:pt>
                <c:pt idx="1981">
                  <c:v>11981</c:v>
                </c:pt>
                <c:pt idx="1982">
                  <c:v>11982</c:v>
                </c:pt>
                <c:pt idx="1983">
                  <c:v>11983</c:v>
                </c:pt>
                <c:pt idx="1984">
                  <c:v>11984</c:v>
                </c:pt>
                <c:pt idx="1985">
                  <c:v>11985</c:v>
                </c:pt>
                <c:pt idx="1986">
                  <c:v>11986</c:v>
                </c:pt>
                <c:pt idx="1987">
                  <c:v>11987</c:v>
                </c:pt>
                <c:pt idx="1988">
                  <c:v>11988</c:v>
                </c:pt>
                <c:pt idx="1989">
                  <c:v>11989</c:v>
                </c:pt>
                <c:pt idx="1990">
                  <c:v>11990</c:v>
                </c:pt>
                <c:pt idx="1991">
                  <c:v>11991</c:v>
                </c:pt>
                <c:pt idx="1992">
                  <c:v>11992</c:v>
                </c:pt>
                <c:pt idx="1993">
                  <c:v>11993</c:v>
                </c:pt>
                <c:pt idx="1994">
                  <c:v>11994</c:v>
                </c:pt>
                <c:pt idx="1995">
                  <c:v>11995</c:v>
                </c:pt>
                <c:pt idx="1996">
                  <c:v>11996</c:v>
                </c:pt>
                <c:pt idx="1997">
                  <c:v>11997</c:v>
                </c:pt>
                <c:pt idx="1998">
                  <c:v>11998</c:v>
                </c:pt>
                <c:pt idx="1999">
                  <c:v>11999</c:v>
                </c:pt>
                <c:pt idx="2000">
                  <c:v>12000</c:v>
                </c:pt>
                <c:pt idx="2001">
                  <c:v>12001</c:v>
                </c:pt>
                <c:pt idx="2002">
                  <c:v>12002</c:v>
                </c:pt>
                <c:pt idx="2003">
                  <c:v>12003</c:v>
                </c:pt>
                <c:pt idx="2004">
                  <c:v>12004</c:v>
                </c:pt>
                <c:pt idx="2005">
                  <c:v>12005</c:v>
                </c:pt>
                <c:pt idx="2006">
                  <c:v>12006</c:v>
                </c:pt>
                <c:pt idx="2007">
                  <c:v>12007</c:v>
                </c:pt>
                <c:pt idx="2008">
                  <c:v>12008</c:v>
                </c:pt>
                <c:pt idx="2009">
                  <c:v>12009</c:v>
                </c:pt>
                <c:pt idx="2010">
                  <c:v>12010</c:v>
                </c:pt>
                <c:pt idx="2011">
                  <c:v>12011</c:v>
                </c:pt>
                <c:pt idx="2012">
                  <c:v>12012</c:v>
                </c:pt>
                <c:pt idx="2013">
                  <c:v>12013</c:v>
                </c:pt>
                <c:pt idx="2014">
                  <c:v>12014</c:v>
                </c:pt>
                <c:pt idx="2015">
                  <c:v>12015</c:v>
                </c:pt>
                <c:pt idx="2016">
                  <c:v>12016</c:v>
                </c:pt>
                <c:pt idx="2017">
                  <c:v>12017</c:v>
                </c:pt>
                <c:pt idx="2018">
                  <c:v>12018</c:v>
                </c:pt>
                <c:pt idx="2019">
                  <c:v>12019</c:v>
                </c:pt>
                <c:pt idx="2020">
                  <c:v>12020</c:v>
                </c:pt>
                <c:pt idx="2021">
                  <c:v>12021</c:v>
                </c:pt>
                <c:pt idx="2022">
                  <c:v>12022</c:v>
                </c:pt>
                <c:pt idx="2023">
                  <c:v>12023</c:v>
                </c:pt>
                <c:pt idx="2024">
                  <c:v>12024</c:v>
                </c:pt>
                <c:pt idx="2025">
                  <c:v>12025</c:v>
                </c:pt>
                <c:pt idx="2026">
                  <c:v>12026</c:v>
                </c:pt>
                <c:pt idx="2027">
                  <c:v>12027</c:v>
                </c:pt>
                <c:pt idx="2028">
                  <c:v>12028</c:v>
                </c:pt>
                <c:pt idx="2029">
                  <c:v>12029</c:v>
                </c:pt>
                <c:pt idx="2030">
                  <c:v>12030</c:v>
                </c:pt>
                <c:pt idx="2031">
                  <c:v>12031</c:v>
                </c:pt>
                <c:pt idx="2032">
                  <c:v>12032</c:v>
                </c:pt>
                <c:pt idx="2033">
                  <c:v>12033</c:v>
                </c:pt>
                <c:pt idx="2034">
                  <c:v>12034</c:v>
                </c:pt>
                <c:pt idx="2035">
                  <c:v>12035</c:v>
                </c:pt>
                <c:pt idx="2036">
                  <c:v>12036</c:v>
                </c:pt>
                <c:pt idx="2037">
                  <c:v>12037</c:v>
                </c:pt>
                <c:pt idx="2038">
                  <c:v>12038</c:v>
                </c:pt>
                <c:pt idx="2039">
                  <c:v>12039</c:v>
                </c:pt>
                <c:pt idx="2040">
                  <c:v>12040</c:v>
                </c:pt>
                <c:pt idx="2041">
                  <c:v>12041</c:v>
                </c:pt>
                <c:pt idx="2042">
                  <c:v>12042</c:v>
                </c:pt>
                <c:pt idx="2043">
                  <c:v>12043</c:v>
                </c:pt>
                <c:pt idx="2044">
                  <c:v>12044</c:v>
                </c:pt>
                <c:pt idx="2045">
                  <c:v>12045</c:v>
                </c:pt>
                <c:pt idx="2046">
                  <c:v>12046</c:v>
                </c:pt>
                <c:pt idx="2047">
                  <c:v>12047</c:v>
                </c:pt>
                <c:pt idx="2048">
                  <c:v>12048</c:v>
                </c:pt>
                <c:pt idx="2049">
                  <c:v>12049</c:v>
                </c:pt>
                <c:pt idx="2050">
                  <c:v>12050</c:v>
                </c:pt>
                <c:pt idx="2051">
                  <c:v>12051</c:v>
                </c:pt>
                <c:pt idx="2052">
                  <c:v>12052</c:v>
                </c:pt>
                <c:pt idx="2053">
                  <c:v>12053</c:v>
                </c:pt>
                <c:pt idx="2054">
                  <c:v>12054</c:v>
                </c:pt>
                <c:pt idx="2055">
                  <c:v>12055</c:v>
                </c:pt>
                <c:pt idx="2056">
                  <c:v>12056</c:v>
                </c:pt>
                <c:pt idx="2057">
                  <c:v>12057</c:v>
                </c:pt>
                <c:pt idx="2058">
                  <c:v>12058</c:v>
                </c:pt>
                <c:pt idx="2059">
                  <c:v>12059</c:v>
                </c:pt>
                <c:pt idx="2060">
                  <c:v>12060</c:v>
                </c:pt>
                <c:pt idx="2061">
                  <c:v>12061</c:v>
                </c:pt>
                <c:pt idx="2062">
                  <c:v>12062</c:v>
                </c:pt>
                <c:pt idx="2063">
                  <c:v>12063</c:v>
                </c:pt>
                <c:pt idx="2064">
                  <c:v>12064</c:v>
                </c:pt>
                <c:pt idx="2065">
                  <c:v>12065</c:v>
                </c:pt>
                <c:pt idx="2066">
                  <c:v>12066</c:v>
                </c:pt>
                <c:pt idx="2067">
                  <c:v>12067</c:v>
                </c:pt>
                <c:pt idx="2068">
                  <c:v>12068</c:v>
                </c:pt>
                <c:pt idx="2069">
                  <c:v>12069</c:v>
                </c:pt>
                <c:pt idx="2070">
                  <c:v>12070</c:v>
                </c:pt>
                <c:pt idx="2071">
                  <c:v>12071</c:v>
                </c:pt>
                <c:pt idx="2072">
                  <c:v>12072</c:v>
                </c:pt>
                <c:pt idx="2073">
                  <c:v>12073</c:v>
                </c:pt>
                <c:pt idx="2074">
                  <c:v>12074</c:v>
                </c:pt>
                <c:pt idx="2075">
                  <c:v>12075</c:v>
                </c:pt>
                <c:pt idx="2076">
                  <c:v>12076</c:v>
                </c:pt>
                <c:pt idx="2077">
                  <c:v>12077</c:v>
                </c:pt>
                <c:pt idx="2078">
                  <c:v>12078</c:v>
                </c:pt>
                <c:pt idx="2079">
                  <c:v>12079</c:v>
                </c:pt>
                <c:pt idx="2080">
                  <c:v>12080</c:v>
                </c:pt>
                <c:pt idx="2081">
                  <c:v>12081</c:v>
                </c:pt>
                <c:pt idx="2082">
                  <c:v>12082</c:v>
                </c:pt>
                <c:pt idx="2083">
                  <c:v>12083</c:v>
                </c:pt>
                <c:pt idx="2084">
                  <c:v>12084</c:v>
                </c:pt>
                <c:pt idx="2085">
                  <c:v>12085</c:v>
                </c:pt>
                <c:pt idx="2086">
                  <c:v>12086</c:v>
                </c:pt>
                <c:pt idx="2087">
                  <c:v>12087</c:v>
                </c:pt>
                <c:pt idx="2088">
                  <c:v>12088</c:v>
                </c:pt>
                <c:pt idx="2089">
                  <c:v>12089</c:v>
                </c:pt>
                <c:pt idx="2090">
                  <c:v>12090</c:v>
                </c:pt>
                <c:pt idx="2091">
                  <c:v>12091</c:v>
                </c:pt>
                <c:pt idx="2092">
                  <c:v>12092</c:v>
                </c:pt>
                <c:pt idx="2093">
                  <c:v>12093</c:v>
                </c:pt>
                <c:pt idx="2094">
                  <c:v>12094</c:v>
                </c:pt>
                <c:pt idx="2095">
                  <c:v>12095</c:v>
                </c:pt>
                <c:pt idx="2096">
                  <c:v>12096</c:v>
                </c:pt>
                <c:pt idx="2097">
                  <c:v>12097</c:v>
                </c:pt>
                <c:pt idx="2098">
                  <c:v>12098</c:v>
                </c:pt>
                <c:pt idx="2099">
                  <c:v>12099</c:v>
                </c:pt>
                <c:pt idx="2100">
                  <c:v>12100</c:v>
                </c:pt>
                <c:pt idx="2101">
                  <c:v>12101</c:v>
                </c:pt>
                <c:pt idx="2102">
                  <c:v>12102</c:v>
                </c:pt>
                <c:pt idx="2103">
                  <c:v>12103</c:v>
                </c:pt>
                <c:pt idx="2104">
                  <c:v>12104</c:v>
                </c:pt>
                <c:pt idx="2105">
                  <c:v>12105</c:v>
                </c:pt>
                <c:pt idx="2106">
                  <c:v>12106</c:v>
                </c:pt>
                <c:pt idx="2107">
                  <c:v>12107</c:v>
                </c:pt>
                <c:pt idx="2108">
                  <c:v>12108</c:v>
                </c:pt>
                <c:pt idx="2109">
                  <c:v>12109</c:v>
                </c:pt>
                <c:pt idx="2110">
                  <c:v>12110</c:v>
                </c:pt>
                <c:pt idx="2111">
                  <c:v>12111</c:v>
                </c:pt>
                <c:pt idx="2112">
                  <c:v>12112</c:v>
                </c:pt>
                <c:pt idx="2113">
                  <c:v>12113</c:v>
                </c:pt>
                <c:pt idx="2114">
                  <c:v>12114</c:v>
                </c:pt>
                <c:pt idx="2115">
                  <c:v>12115</c:v>
                </c:pt>
                <c:pt idx="2116">
                  <c:v>12116</c:v>
                </c:pt>
                <c:pt idx="2117">
                  <c:v>12117</c:v>
                </c:pt>
                <c:pt idx="2118">
                  <c:v>12118</c:v>
                </c:pt>
                <c:pt idx="2119">
                  <c:v>12119</c:v>
                </c:pt>
                <c:pt idx="2120">
                  <c:v>12120</c:v>
                </c:pt>
                <c:pt idx="2121">
                  <c:v>12121</c:v>
                </c:pt>
                <c:pt idx="2122">
                  <c:v>12122</c:v>
                </c:pt>
                <c:pt idx="2123">
                  <c:v>12123</c:v>
                </c:pt>
                <c:pt idx="2124">
                  <c:v>12124</c:v>
                </c:pt>
                <c:pt idx="2125">
                  <c:v>12125</c:v>
                </c:pt>
                <c:pt idx="2126">
                  <c:v>12126</c:v>
                </c:pt>
                <c:pt idx="2127">
                  <c:v>12127</c:v>
                </c:pt>
                <c:pt idx="2128">
                  <c:v>12128</c:v>
                </c:pt>
                <c:pt idx="2129">
                  <c:v>12129</c:v>
                </c:pt>
                <c:pt idx="2130">
                  <c:v>12130</c:v>
                </c:pt>
                <c:pt idx="2131">
                  <c:v>12131</c:v>
                </c:pt>
                <c:pt idx="2132">
                  <c:v>12132</c:v>
                </c:pt>
                <c:pt idx="2133">
                  <c:v>12133</c:v>
                </c:pt>
                <c:pt idx="2134">
                  <c:v>12134</c:v>
                </c:pt>
                <c:pt idx="2135">
                  <c:v>12135</c:v>
                </c:pt>
                <c:pt idx="2136">
                  <c:v>12136</c:v>
                </c:pt>
                <c:pt idx="2137">
                  <c:v>12137</c:v>
                </c:pt>
                <c:pt idx="2138">
                  <c:v>12138</c:v>
                </c:pt>
                <c:pt idx="2139">
                  <c:v>12139</c:v>
                </c:pt>
                <c:pt idx="2140">
                  <c:v>12140</c:v>
                </c:pt>
                <c:pt idx="2141">
                  <c:v>12141</c:v>
                </c:pt>
                <c:pt idx="2142">
                  <c:v>12142</c:v>
                </c:pt>
                <c:pt idx="2143">
                  <c:v>12143</c:v>
                </c:pt>
                <c:pt idx="2144">
                  <c:v>12144</c:v>
                </c:pt>
                <c:pt idx="2145">
                  <c:v>12145</c:v>
                </c:pt>
                <c:pt idx="2146">
                  <c:v>12146</c:v>
                </c:pt>
                <c:pt idx="2147">
                  <c:v>12147</c:v>
                </c:pt>
                <c:pt idx="2148">
                  <c:v>12148</c:v>
                </c:pt>
                <c:pt idx="2149">
                  <c:v>12149</c:v>
                </c:pt>
                <c:pt idx="2150">
                  <c:v>12150</c:v>
                </c:pt>
                <c:pt idx="2151">
                  <c:v>12151</c:v>
                </c:pt>
                <c:pt idx="2152">
                  <c:v>12152</c:v>
                </c:pt>
                <c:pt idx="2153">
                  <c:v>12153</c:v>
                </c:pt>
                <c:pt idx="2154">
                  <c:v>12154</c:v>
                </c:pt>
                <c:pt idx="2155">
                  <c:v>12155</c:v>
                </c:pt>
                <c:pt idx="2156">
                  <c:v>12156</c:v>
                </c:pt>
                <c:pt idx="2157">
                  <c:v>12157</c:v>
                </c:pt>
                <c:pt idx="2158">
                  <c:v>12158</c:v>
                </c:pt>
                <c:pt idx="2159">
                  <c:v>12159</c:v>
                </c:pt>
                <c:pt idx="2160">
                  <c:v>12160</c:v>
                </c:pt>
                <c:pt idx="2161">
                  <c:v>12161</c:v>
                </c:pt>
                <c:pt idx="2162">
                  <c:v>12162</c:v>
                </c:pt>
                <c:pt idx="2163">
                  <c:v>12163</c:v>
                </c:pt>
                <c:pt idx="2164">
                  <c:v>12164</c:v>
                </c:pt>
                <c:pt idx="2165">
                  <c:v>12165</c:v>
                </c:pt>
                <c:pt idx="2166">
                  <c:v>12166</c:v>
                </c:pt>
                <c:pt idx="2167">
                  <c:v>12167</c:v>
                </c:pt>
                <c:pt idx="2168">
                  <c:v>12168</c:v>
                </c:pt>
                <c:pt idx="2169">
                  <c:v>12169</c:v>
                </c:pt>
                <c:pt idx="2170">
                  <c:v>12170</c:v>
                </c:pt>
                <c:pt idx="2171">
                  <c:v>12171</c:v>
                </c:pt>
                <c:pt idx="2172">
                  <c:v>12172</c:v>
                </c:pt>
                <c:pt idx="2173">
                  <c:v>12173</c:v>
                </c:pt>
                <c:pt idx="2174">
                  <c:v>12174</c:v>
                </c:pt>
                <c:pt idx="2175">
                  <c:v>12175</c:v>
                </c:pt>
                <c:pt idx="2176">
                  <c:v>12176</c:v>
                </c:pt>
                <c:pt idx="2177">
                  <c:v>12177</c:v>
                </c:pt>
                <c:pt idx="2178">
                  <c:v>12178</c:v>
                </c:pt>
                <c:pt idx="2179">
                  <c:v>12179</c:v>
                </c:pt>
                <c:pt idx="2180">
                  <c:v>12180</c:v>
                </c:pt>
                <c:pt idx="2181">
                  <c:v>12181</c:v>
                </c:pt>
                <c:pt idx="2182">
                  <c:v>12182</c:v>
                </c:pt>
                <c:pt idx="2183">
                  <c:v>12183</c:v>
                </c:pt>
                <c:pt idx="2184">
                  <c:v>12184</c:v>
                </c:pt>
                <c:pt idx="2185">
                  <c:v>12185</c:v>
                </c:pt>
                <c:pt idx="2186">
                  <c:v>12186</c:v>
                </c:pt>
                <c:pt idx="2187">
                  <c:v>12187</c:v>
                </c:pt>
                <c:pt idx="2188">
                  <c:v>12188</c:v>
                </c:pt>
                <c:pt idx="2189">
                  <c:v>12189</c:v>
                </c:pt>
                <c:pt idx="2190">
                  <c:v>12190</c:v>
                </c:pt>
                <c:pt idx="2191">
                  <c:v>12191</c:v>
                </c:pt>
                <c:pt idx="2192">
                  <c:v>12192</c:v>
                </c:pt>
                <c:pt idx="2193">
                  <c:v>12193</c:v>
                </c:pt>
                <c:pt idx="2194">
                  <c:v>12194</c:v>
                </c:pt>
                <c:pt idx="2195">
                  <c:v>12195</c:v>
                </c:pt>
                <c:pt idx="2196">
                  <c:v>12196</c:v>
                </c:pt>
                <c:pt idx="2197">
                  <c:v>12197</c:v>
                </c:pt>
                <c:pt idx="2198">
                  <c:v>12198</c:v>
                </c:pt>
                <c:pt idx="2199">
                  <c:v>12199</c:v>
                </c:pt>
                <c:pt idx="2200">
                  <c:v>12200</c:v>
                </c:pt>
                <c:pt idx="2201">
                  <c:v>12201</c:v>
                </c:pt>
                <c:pt idx="2202">
                  <c:v>12202</c:v>
                </c:pt>
                <c:pt idx="2203">
                  <c:v>12203</c:v>
                </c:pt>
                <c:pt idx="2204">
                  <c:v>12204</c:v>
                </c:pt>
                <c:pt idx="2205">
                  <c:v>12205</c:v>
                </c:pt>
                <c:pt idx="2206">
                  <c:v>12206</c:v>
                </c:pt>
                <c:pt idx="2207">
                  <c:v>12207</c:v>
                </c:pt>
                <c:pt idx="2208">
                  <c:v>12208</c:v>
                </c:pt>
                <c:pt idx="2209">
                  <c:v>12209</c:v>
                </c:pt>
                <c:pt idx="2210">
                  <c:v>12210</c:v>
                </c:pt>
                <c:pt idx="2211">
                  <c:v>12211</c:v>
                </c:pt>
                <c:pt idx="2212">
                  <c:v>12212</c:v>
                </c:pt>
                <c:pt idx="2213">
                  <c:v>12213</c:v>
                </c:pt>
                <c:pt idx="2214">
                  <c:v>12214</c:v>
                </c:pt>
                <c:pt idx="2215">
                  <c:v>12215</c:v>
                </c:pt>
                <c:pt idx="2216">
                  <c:v>12216</c:v>
                </c:pt>
                <c:pt idx="2217">
                  <c:v>12217</c:v>
                </c:pt>
                <c:pt idx="2218">
                  <c:v>12218</c:v>
                </c:pt>
                <c:pt idx="2219">
                  <c:v>12219</c:v>
                </c:pt>
                <c:pt idx="2220">
                  <c:v>12220</c:v>
                </c:pt>
                <c:pt idx="2221">
                  <c:v>12221</c:v>
                </c:pt>
                <c:pt idx="2222">
                  <c:v>12222</c:v>
                </c:pt>
                <c:pt idx="2223">
                  <c:v>12223</c:v>
                </c:pt>
                <c:pt idx="2224">
                  <c:v>12224</c:v>
                </c:pt>
                <c:pt idx="2225">
                  <c:v>12225</c:v>
                </c:pt>
                <c:pt idx="2226">
                  <c:v>12226</c:v>
                </c:pt>
                <c:pt idx="2227">
                  <c:v>12227</c:v>
                </c:pt>
                <c:pt idx="2228">
                  <c:v>12228</c:v>
                </c:pt>
                <c:pt idx="2229">
                  <c:v>12229</c:v>
                </c:pt>
                <c:pt idx="2230">
                  <c:v>12230</c:v>
                </c:pt>
                <c:pt idx="2231">
                  <c:v>12231</c:v>
                </c:pt>
                <c:pt idx="2232">
                  <c:v>12232</c:v>
                </c:pt>
                <c:pt idx="2233">
                  <c:v>12233</c:v>
                </c:pt>
                <c:pt idx="2234">
                  <c:v>12234</c:v>
                </c:pt>
                <c:pt idx="2235">
                  <c:v>12235</c:v>
                </c:pt>
                <c:pt idx="2236">
                  <c:v>12236</c:v>
                </c:pt>
                <c:pt idx="2237">
                  <c:v>12237</c:v>
                </c:pt>
                <c:pt idx="2238">
                  <c:v>12238</c:v>
                </c:pt>
                <c:pt idx="2239">
                  <c:v>12239</c:v>
                </c:pt>
                <c:pt idx="2240">
                  <c:v>12240</c:v>
                </c:pt>
                <c:pt idx="2241">
                  <c:v>12241</c:v>
                </c:pt>
                <c:pt idx="2242">
                  <c:v>12242</c:v>
                </c:pt>
                <c:pt idx="2243">
                  <c:v>12243</c:v>
                </c:pt>
                <c:pt idx="2244">
                  <c:v>12244</c:v>
                </c:pt>
                <c:pt idx="2245">
                  <c:v>12245</c:v>
                </c:pt>
                <c:pt idx="2246">
                  <c:v>12246</c:v>
                </c:pt>
                <c:pt idx="2247">
                  <c:v>12247</c:v>
                </c:pt>
                <c:pt idx="2248">
                  <c:v>12248</c:v>
                </c:pt>
                <c:pt idx="2249">
                  <c:v>12249</c:v>
                </c:pt>
                <c:pt idx="2250">
                  <c:v>12250</c:v>
                </c:pt>
                <c:pt idx="2251">
                  <c:v>12251</c:v>
                </c:pt>
                <c:pt idx="2252">
                  <c:v>12252</c:v>
                </c:pt>
                <c:pt idx="2253">
                  <c:v>12253</c:v>
                </c:pt>
                <c:pt idx="2254">
                  <c:v>12254</c:v>
                </c:pt>
                <c:pt idx="2255">
                  <c:v>12255</c:v>
                </c:pt>
                <c:pt idx="2256">
                  <c:v>12256</c:v>
                </c:pt>
                <c:pt idx="2257">
                  <c:v>12257</c:v>
                </c:pt>
                <c:pt idx="2258">
                  <c:v>12258</c:v>
                </c:pt>
                <c:pt idx="2259">
                  <c:v>12259</c:v>
                </c:pt>
                <c:pt idx="2260">
                  <c:v>12260</c:v>
                </c:pt>
                <c:pt idx="2261">
                  <c:v>12261</c:v>
                </c:pt>
                <c:pt idx="2262">
                  <c:v>12262</c:v>
                </c:pt>
                <c:pt idx="2263">
                  <c:v>12263</c:v>
                </c:pt>
                <c:pt idx="2264">
                  <c:v>12264</c:v>
                </c:pt>
                <c:pt idx="2265">
                  <c:v>12265</c:v>
                </c:pt>
                <c:pt idx="2266">
                  <c:v>12266</c:v>
                </c:pt>
                <c:pt idx="2267">
                  <c:v>12267</c:v>
                </c:pt>
                <c:pt idx="2268">
                  <c:v>12268</c:v>
                </c:pt>
                <c:pt idx="2269">
                  <c:v>12269</c:v>
                </c:pt>
                <c:pt idx="2270">
                  <c:v>12270</c:v>
                </c:pt>
                <c:pt idx="2271">
                  <c:v>12271</c:v>
                </c:pt>
                <c:pt idx="2272">
                  <c:v>12272</c:v>
                </c:pt>
                <c:pt idx="2273">
                  <c:v>12273</c:v>
                </c:pt>
                <c:pt idx="2274">
                  <c:v>12274</c:v>
                </c:pt>
                <c:pt idx="2275">
                  <c:v>12275</c:v>
                </c:pt>
                <c:pt idx="2276">
                  <c:v>12276</c:v>
                </c:pt>
                <c:pt idx="2277">
                  <c:v>12277</c:v>
                </c:pt>
                <c:pt idx="2278">
                  <c:v>12278</c:v>
                </c:pt>
                <c:pt idx="2279">
                  <c:v>12279</c:v>
                </c:pt>
                <c:pt idx="2280">
                  <c:v>12280</c:v>
                </c:pt>
                <c:pt idx="2281">
                  <c:v>12281</c:v>
                </c:pt>
                <c:pt idx="2282">
                  <c:v>12282</c:v>
                </c:pt>
                <c:pt idx="2283">
                  <c:v>12283</c:v>
                </c:pt>
                <c:pt idx="2284">
                  <c:v>12284</c:v>
                </c:pt>
                <c:pt idx="2285">
                  <c:v>12285</c:v>
                </c:pt>
                <c:pt idx="2286">
                  <c:v>12286</c:v>
                </c:pt>
                <c:pt idx="2287">
                  <c:v>12287</c:v>
                </c:pt>
                <c:pt idx="2288">
                  <c:v>12288</c:v>
                </c:pt>
                <c:pt idx="2289">
                  <c:v>12289</c:v>
                </c:pt>
                <c:pt idx="2290">
                  <c:v>12290</c:v>
                </c:pt>
                <c:pt idx="2291">
                  <c:v>12291</c:v>
                </c:pt>
                <c:pt idx="2292">
                  <c:v>12292</c:v>
                </c:pt>
                <c:pt idx="2293">
                  <c:v>12293</c:v>
                </c:pt>
                <c:pt idx="2294">
                  <c:v>12294</c:v>
                </c:pt>
                <c:pt idx="2295">
                  <c:v>12295</c:v>
                </c:pt>
                <c:pt idx="2296">
                  <c:v>12296</c:v>
                </c:pt>
                <c:pt idx="2297">
                  <c:v>12297</c:v>
                </c:pt>
                <c:pt idx="2298">
                  <c:v>12298</c:v>
                </c:pt>
                <c:pt idx="2299">
                  <c:v>12299</c:v>
                </c:pt>
                <c:pt idx="2300">
                  <c:v>12300</c:v>
                </c:pt>
                <c:pt idx="2301">
                  <c:v>12301</c:v>
                </c:pt>
                <c:pt idx="2302">
                  <c:v>12302</c:v>
                </c:pt>
                <c:pt idx="2303">
                  <c:v>12303</c:v>
                </c:pt>
                <c:pt idx="2304">
                  <c:v>12304</c:v>
                </c:pt>
                <c:pt idx="2305">
                  <c:v>12305</c:v>
                </c:pt>
                <c:pt idx="2306">
                  <c:v>12306</c:v>
                </c:pt>
                <c:pt idx="2307">
                  <c:v>12307</c:v>
                </c:pt>
                <c:pt idx="2308">
                  <c:v>12308</c:v>
                </c:pt>
                <c:pt idx="2309">
                  <c:v>12309</c:v>
                </c:pt>
                <c:pt idx="2310">
                  <c:v>12310</c:v>
                </c:pt>
                <c:pt idx="2311">
                  <c:v>12311</c:v>
                </c:pt>
                <c:pt idx="2312">
                  <c:v>12312</c:v>
                </c:pt>
                <c:pt idx="2313">
                  <c:v>12313</c:v>
                </c:pt>
                <c:pt idx="2314">
                  <c:v>12314</c:v>
                </c:pt>
                <c:pt idx="2315">
                  <c:v>12315</c:v>
                </c:pt>
                <c:pt idx="2316">
                  <c:v>12316</c:v>
                </c:pt>
                <c:pt idx="2317">
                  <c:v>12317</c:v>
                </c:pt>
                <c:pt idx="2318">
                  <c:v>12318</c:v>
                </c:pt>
                <c:pt idx="2319">
                  <c:v>12319</c:v>
                </c:pt>
                <c:pt idx="2320">
                  <c:v>12320</c:v>
                </c:pt>
                <c:pt idx="2321">
                  <c:v>12321</c:v>
                </c:pt>
                <c:pt idx="2322">
                  <c:v>12322</c:v>
                </c:pt>
                <c:pt idx="2323">
                  <c:v>12323</c:v>
                </c:pt>
                <c:pt idx="2324">
                  <c:v>12324</c:v>
                </c:pt>
                <c:pt idx="2325">
                  <c:v>12325</c:v>
                </c:pt>
                <c:pt idx="2326">
                  <c:v>12326</c:v>
                </c:pt>
                <c:pt idx="2327">
                  <c:v>12327</c:v>
                </c:pt>
                <c:pt idx="2328">
                  <c:v>12328</c:v>
                </c:pt>
                <c:pt idx="2329">
                  <c:v>12329</c:v>
                </c:pt>
                <c:pt idx="2330">
                  <c:v>12330</c:v>
                </c:pt>
                <c:pt idx="2331">
                  <c:v>12331</c:v>
                </c:pt>
                <c:pt idx="2332">
                  <c:v>12332</c:v>
                </c:pt>
                <c:pt idx="2333">
                  <c:v>12333</c:v>
                </c:pt>
                <c:pt idx="2334">
                  <c:v>12334</c:v>
                </c:pt>
                <c:pt idx="2335">
                  <c:v>12335</c:v>
                </c:pt>
                <c:pt idx="2336">
                  <c:v>12336</c:v>
                </c:pt>
                <c:pt idx="2337">
                  <c:v>12337</c:v>
                </c:pt>
                <c:pt idx="2338">
                  <c:v>12338</c:v>
                </c:pt>
                <c:pt idx="2339">
                  <c:v>12339</c:v>
                </c:pt>
                <c:pt idx="2340">
                  <c:v>12340</c:v>
                </c:pt>
                <c:pt idx="2341">
                  <c:v>12341</c:v>
                </c:pt>
                <c:pt idx="2342">
                  <c:v>12342</c:v>
                </c:pt>
                <c:pt idx="2343">
                  <c:v>12343</c:v>
                </c:pt>
                <c:pt idx="2344">
                  <c:v>12344</c:v>
                </c:pt>
                <c:pt idx="2345">
                  <c:v>12345</c:v>
                </c:pt>
                <c:pt idx="2346">
                  <c:v>12346</c:v>
                </c:pt>
                <c:pt idx="2347">
                  <c:v>12347</c:v>
                </c:pt>
                <c:pt idx="2348">
                  <c:v>12348</c:v>
                </c:pt>
                <c:pt idx="2349">
                  <c:v>12349</c:v>
                </c:pt>
                <c:pt idx="2350">
                  <c:v>12350</c:v>
                </c:pt>
                <c:pt idx="2351">
                  <c:v>12351</c:v>
                </c:pt>
                <c:pt idx="2352">
                  <c:v>12352</c:v>
                </c:pt>
                <c:pt idx="2353">
                  <c:v>12353</c:v>
                </c:pt>
                <c:pt idx="2354">
                  <c:v>12354</c:v>
                </c:pt>
                <c:pt idx="2355">
                  <c:v>12355</c:v>
                </c:pt>
                <c:pt idx="2356">
                  <c:v>12356</c:v>
                </c:pt>
                <c:pt idx="2357">
                  <c:v>12357</c:v>
                </c:pt>
                <c:pt idx="2358">
                  <c:v>12358</c:v>
                </c:pt>
                <c:pt idx="2359">
                  <c:v>12359</c:v>
                </c:pt>
                <c:pt idx="2360">
                  <c:v>12360</c:v>
                </c:pt>
                <c:pt idx="2361">
                  <c:v>12361</c:v>
                </c:pt>
                <c:pt idx="2362">
                  <c:v>12362</c:v>
                </c:pt>
                <c:pt idx="2363">
                  <c:v>12363</c:v>
                </c:pt>
                <c:pt idx="2364">
                  <c:v>12364</c:v>
                </c:pt>
                <c:pt idx="2365">
                  <c:v>12365</c:v>
                </c:pt>
                <c:pt idx="2366">
                  <c:v>12366</c:v>
                </c:pt>
                <c:pt idx="2367">
                  <c:v>12367</c:v>
                </c:pt>
                <c:pt idx="2368">
                  <c:v>12368</c:v>
                </c:pt>
                <c:pt idx="2369">
                  <c:v>12369</c:v>
                </c:pt>
                <c:pt idx="2370">
                  <c:v>12370</c:v>
                </c:pt>
                <c:pt idx="2371">
                  <c:v>12371</c:v>
                </c:pt>
                <c:pt idx="2372">
                  <c:v>12372</c:v>
                </c:pt>
                <c:pt idx="2373">
                  <c:v>12373</c:v>
                </c:pt>
                <c:pt idx="2374">
                  <c:v>12374</c:v>
                </c:pt>
                <c:pt idx="2375">
                  <c:v>12375</c:v>
                </c:pt>
                <c:pt idx="2376">
                  <c:v>12376</c:v>
                </c:pt>
                <c:pt idx="2377">
                  <c:v>12377</c:v>
                </c:pt>
                <c:pt idx="2378">
                  <c:v>12378</c:v>
                </c:pt>
                <c:pt idx="2379">
                  <c:v>12379</c:v>
                </c:pt>
                <c:pt idx="2380">
                  <c:v>12380</c:v>
                </c:pt>
                <c:pt idx="2381">
                  <c:v>12381</c:v>
                </c:pt>
                <c:pt idx="2382">
                  <c:v>12382</c:v>
                </c:pt>
                <c:pt idx="2383">
                  <c:v>12383</c:v>
                </c:pt>
                <c:pt idx="2384">
                  <c:v>12384</c:v>
                </c:pt>
                <c:pt idx="2385">
                  <c:v>12385</c:v>
                </c:pt>
                <c:pt idx="2386">
                  <c:v>12386</c:v>
                </c:pt>
                <c:pt idx="2387">
                  <c:v>12387</c:v>
                </c:pt>
                <c:pt idx="2388">
                  <c:v>12388</c:v>
                </c:pt>
                <c:pt idx="2389">
                  <c:v>12389</c:v>
                </c:pt>
                <c:pt idx="2390">
                  <c:v>12390</c:v>
                </c:pt>
                <c:pt idx="2391">
                  <c:v>12391</c:v>
                </c:pt>
                <c:pt idx="2392">
                  <c:v>12392</c:v>
                </c:pt>
                <c:pt idx="2393">
                  <c:v>12393</c:v>
                </c:pt>
                <c:pt idx="2394">
                  <c:v>12394</c:v>
                </c:pt>
                <c:pt idx="2395">
                  <c:v>12395</c:v>
                </c:pt>
                <c:pt idx="2396">
                  <c:v>12396</c:v>
                </c:pt>
                <c:pt idx="2397">
                  <c:v>12397</c:v>
                </c:pt>
                <c:pt idx="2398">
                  <c:v>12398</c:v>
                </c:pt>
                <c:pt idx="2399">
                  <c:v>12399</c:v>
                </c:pt>
                <c:pt idx="2400">
                  <c:v>12400</c:v>
                </c:pt>
                <c:pt idx="2401">
                  <c:v>12401</c:v>
                </c:pt>
                <c:pt idx="2402">
                  <c:v>12402</c:v>
                </c:pt>
                <c:pt idx="2403">
                  <c:v>12403</c:v>
                </c:pt>
                <c:pt idx="2404">
                  <c:v>12404</c:v>
                </c:pt>
                <c:pt idx="2405">
                  <c:v>12405</c:v>
                </c:pt>
                <c:pt idx="2406">
                  <c:v>12406</c:v>
                </c:pt>
                <c:pt idx="2407">
                  <c:v>12407</c:v>
                </c:pt>
                <c:pt idx="2408">
                  <c:v>12408</c:v>
                </c:pt>
                <c:pt idx="2409">
                  <c:v>12409</c:v>
                </c:pt>
                <c:pt idx="2410">
                  <c:v>12410</c:v>
                </c:pt>
                <c:pt idx="2411">
                  <c:v>12411</c:v>
                </c:pt>
                <c:pt idx="2412">
                  <c:v>12412</c:v>
                </c:pt>
                <c:pt idx="2413">
                  <c:v>12413</c:v>
                </c:pt>
                <c:pt idx="2414">
                  <c:v>12414</c:v>
                </c:pt>
                <c:pt idx="2415">
                  <c:v>12415</c:v>
                </c:pt>
                <c:pt idx="2416">
                  <c:v>12416</c:v>
                </c:pt>
                <c:pt idx="2417">
                  <c:v>12417</c:v>
                </c:pt>
                <c:pt idx="2418">
                  <c:v>12418</c:v>
                </c:pt>
                <c:pt idx="2419">
                  <c:v>12419</c:v>
                </c:pt>
                <c:pt idx="2420">
                  <c:v>12420</c:v>
                </c:pt>
                <c:pt idx="2421">
                  <c:v>12421</c:v>
                </c:pt>
                <c:pt idx="2422">
                  <c:v>12422</c:v>
                </c:pt>
                <c:pt idx="2423">
                  <c:v>12423</c:v>
                </c:pt>
                <c:pt idx="2424">
                  <c:v>12424</c:v>
                </c:pt>
                <c:pt idx="2425">
                  <c:v>12425</c:v>
                </c:pt>
                <c:pt idx="2426">
                  <c:v>12426</c:v>
                </c:pt>
                <c:pt idx="2427">
                  <c:v>12427</c:v>
                </c:pt>
                <c:pt idx="2428">
                  <c:v>12428</c:v>
                </c:pt>
                <c:pt idx="2429">
                  <c:v>12429</c:v>
                </c:pt>
                <c:pt idx="2430">
                  <c:v>12430</c:v>
                </c:pt>
                <c:pt idx="2431">
                  <c:v>12431</c:v>
                </c:pt>
                <c:pt idx="2432">
                  <c:v>12432</c:v>
                </c:pt>
                <c:pt idx="2433">
                  <c:v>12433</c:v>
                </c:pt>
                <c:pt idx="2434">
                  <c:v>12434</c:v>
                </c:pt>
                <c:pt idx="2435">
                  <c:v>12435</c:v>
                </c:pt>
                <c:pt idx="2436">
                  <c:v>12436</c:v>
                </c:pt>
                <c:pt idx="2437">
                  <c:v>12437</c:v>
                </c:pt>
                <c:pt idx="2438">
                  <c:v>12438</c:v>
                </c:pt>
                <c:pt idx="2439">
                  <c:v>12439</c:v>
                </c:pt>
                <c:pt idx="2440">
                  <c:v>12440</c:v>
                </c:pt>
                <c:pt idx="2441">
                  <c:v>12441</c:v>
                </c:pt>
                <c:pt idx="2442">
                  <c:v>12442</c:v>
                </c:pt>
                <c:pt idx="2443">
                  <c:v>12443</c:v>
                </c:pt>
                <c:pt idx="2444">
                  <c:v>12444</c:v>
                </c:pt>
                <c:pt idx="2445">
                  <c:v>12445</c:v>
                </c:pt>
                <c:pt idx="2446">
                  <c:v>12446</c:v>
                </c:pt>
                <c:pt idx="2447">
                  <c:v>12447</c:v>
                </c:pt>
                <c:pt idx="2448">
                  <c:v>12448</c:v>
                </c:pt>
                <c:pt idx="2449">
                  <c:v>12449</c:v>
                </c:pt>
                <c:pt idx="2450">
                  <c:v>12450</c:v>
                </c:pt>
                <c:pt idx="2451">
                  <c:v>12451</c:v>
                </c:pt>
                <c:pt idx="2452">
                  <c:v>12452</c:v>
                </c:pt>
                <c:pt idx="2453">
                  <c:v>12453</c:v>
                </c:pt>
                <c:pt idx="2454">
                  <c:v>12454</c:v>
                </c:pt>
                <c:pt idx="2455">
                  <c:v>12455</c:v>
                </c:pt>
                <c:pt idx="2456">
                  <c:v>12456</c:v>
                </c:pt>
                <c:pt idx="2457">
                  <c:v>12457</c:v>
                </c:pt>
                <c:pt idx="2458">
                  <c:v>12458</c:v>
                </c:pt>
                <c:pt idx="2459">
                  <c:v>12459</c:v>
                </c:pt>
                <c:pt idx="2460">
                  <c:v>12460</c:v>
                </c:pt>
                <c:pt idx="2461">
                  <c:v>12461</c:v>
                </c:pt>
                <c:pt idx="2462">
                  <c:v>12462</c:v>
                </c:pt>
                <c:pt idx="2463">
                  <c:v>12463</c:v>
                </c:pt>
                <c:pt idx="2464">
                  <c:v>12464</c:v>
                </c:pt>
                <c:pt idx="2465">
                  <c:v>12465</c:v>
                </c:pt>
                <c:pt idx="2466">
                  <c:v>12466</c:v>
                </c:pt>
                <c:pt idx="2467">
                  <c:v>12467</c:v>
                </c:pt>
                <c:pt idx="2468">
                  <c:v>12468</c:v>
                </c:pt>
                <c:pt idx="2469">
                  <c:v>12469</c:v>
                </c:pt>
                <c:pt idx="2470">
                  <c:v>12470</c:v>
                </c:pt>
                <c:pt idx="2471">
                  <c:v>12471</c:v>
                </c:pt>
                <c:pt idx="2472">
                  <c:v>12472</c:v>
                </c:pt>
                <c:pt idx="2473">
                  <c:v>12473</c:v>
                </c:pt>
                <c:pt idx="2474">
                  <c:v>12474</c:v>
                </c:pt>
                <c:pt idx="2475">
                  <c:v>12475</c:v>
                </c:pt>
                <c:pt idx="2476">
                  <c:v>12476</c:v>
                </c:pt>
                <c:pt idx="2477">
                  <c:v>12477</c:v>
                </c:pt>
                <c:pt idx="2478">
                  <c:v>12478</c:v>
                </c:pt>
                <c:pt idx="2479">
                  <c:v>12479</c:v>
                </c:pt>
                <c:pt idx="2480">
                  <c:v>12480</c:v>
                </c:pt>
                <c:pt idx="2481">
                  <c:v>12481</c:v>
                </c:pt>
                <c:pt idx="2482">
                  <c:v>12482</c:v>
                </c:pt>
                <c:pt idx="2483">
                  <c:v>12483</c:v>
                </c:pt>
                <c:pt idx="2484">
                  <c:v>12484</c:v>
                </c:pt>
                <c:pt idx="2485">
                  <c:v>12485</c:v>
                </c:pt>
                <c:pt idx="2486">
                  <c:v>12486</c:v>
                </c:pt>
                <c:pt idx="2487">
                  <c:v>12487</c:v>
                </c:pt>
                <c:pt idx="2488">
                  <c:v>12488</c:v>
                </c:pt>
                <c:pt idx="2489">
                  <c:v>12489</c:v>
                </c:pt>
                <c:pt idx="2490">
                  <c:v>12490</c:v>
                </c:pt>
                <c:pt idx="2491">
                  <c:v>12491</c:v>
                </c:pt>
                <c:pt idx="2492">
                  <c:v>12492</c:v>
                </c:pt>
                <c:pt idx="2493">
                  <c:v>12493</c:v>
                </c:pt>
                <c:pt idx="2494">
                  <c:v>12494</c:v>
                </c:pt>
                <c:pt idx="2495">
                  <c:v>12495</c:v>
                </c:pt>
                <c:pt idx="2496">
                  <c:v>12496</c:v>
                </c:pt>
                <c:pt idx="2497">
                  <c:v>12497</c:v>
                </c:pt>
                <c:pt idx="2498">
                  <c:v>12498</c:v>
                </c:pt>
                <c:pt idx="2499">
                  <c:v>12499</c:v>
                </c:pt>
                <c:pt idx="2500">
                  <c:v>12500</c:v>
                </c:pt>
                <c:pt idx="2501">
                  <c:v>12501</c:v>
                </c:pt>
                <c:pt idx="2502">
                  <c:v>12502</c:v>
                </c:pt>
                <c:pt idx="2503">
                  <c:v>12503</c:v>
                </c:pt>
                <c:pt idx="2504">
                  <c:v>12504</c:v>
                </c:pt>
                <c:pt idx="2505">
                  <c:v>12505</c:v>
                </c:pt>
                <c:pt idx="2506">
                  <c:v>12506</c:v>
                </c:pt>
                <c:pt idx="2507">
                  <c:v>12507</c:v>
                </c:pt>
                <c:pt idx="2508">
                  <c:v>12508</c:v>
                </c:pt>
                <c:pt idx="2509">
                  <c:v>12509</c:v>
                </c:pt>
                <c:pt idx="2510">
                  <c:v>12510</c:v>
                </c:pt>
                <c:pt idx="2511">
                  <c:v>12511</c:v>
                </c:pt>
                <c:pt idx="2512">
                  <c:v>12512</c:v>
                </c:pt>
                <c:pt idx="2513">
                  <c:v>12513</c:v>
                </c:pt>
                <c:pt idx="2514">
                  <c:v>12514</c:v>
                </c:pt>
                <c:pt idx="2515">
                  <c:v>12515</c:v>
                </c:pt>
                <c:pt idx="2516">
                  <c:v>12516</c:v>
                </c:pt>
                <c:pt idx="2517">
                  <c:v>12517</c:v>
                </c:pt>
                <c:pt idx="2518">
                  <c:v>12518</c:v>
                </c:pt>
                <c:pt idx="2519">
                  <c:v>12519</c:v>
                </c:pt>
                <c:pt idx="2520">
                  <c:v>12520</c:v>
                </c:pt>
                <c:pt idx="2521">
                  <c:v>12521</c:v>
                </c:pt>
                <c:pt idx="2522">
                  <c:v>12522</c:v>
                </c:pt>
                <c:pt idx="2523">
                  <c:v>12523</c:v>
                </c:pt>
                <c:pt idx="2524">
                  <c:v>12524</c:v>
                </c:pt>
                <c:pt idx="2525">
                  <c:v>12525</c:v>
                </c:pt>
                <c:pt idx="2526">
                  <c:v>12526</c:v>
                </c:pt>
                <c:pt idx="2527">
                  <c:v>12527</c:v>
                </c:pt>
                <c:pt idx="2528">
                  <c:v>12528</c:v>
                </c:pt>
                <c:pt idx="2529">
                  <c:v>12529</c:v>
                </c:pt>
                <c:pt idx="2530">
                  <c:v>12530</c:v>
                </c:pt>
                <c:pt idx="2531">
                  <c:v>12531</c:v>
                </c:pt>
                <c:pt idx="2532">
                  <c:v>12532</c:v>
                </c:pt>
                <c:pt idx="2533">
                  <c:v>12533</c:v>
                </c:pt>
                <c:pt idx="2534">
                  <c:v>12534</c:v>
                </c:pt>
                <c:pt idx="2535">
                  <c:v>12535</c:v>
                </c:pt>
                <c:pt idx="2536">
                  <c:v>12536</c:v>
                </c:pt>
                <c:pt idx="2537">
                  <c:v>12537</c:v>
                </c:pt>
                <c:pt idx="2538">
                  <c:v>12538</c:v>
                </c:pt>
                <c:pt idx="2539">
                  <c:v>12539</c:v>
                </c:pt>
                <c:pt idx="2540">
                  <c:v>12540</c:v>
                </c:pt>
                <c:pt idx="2541">
                  <c:v>12541</c:v>
                </c:pt>
                <c:pt idx="2542">
                  <c:v>12542</c:v>
                </c:pt>
                <c:pt idx="2543">
                  <c:v>12543</c:v>
                </c:pt>
                <c:pt idx="2544">
                  <c:v>12544</c:v>
                </c:pt>
                <c:pt idx="2545">
                  <c:v>12545</c:v>
                </c:pt>
                <c:pt idx="2546">
                  <c:v>12546</c:v>
                </c:pt>
                <c:pt idx="2547">
                  <c:v>12547</c:v>
                </c:pt>
                <c:pt idx="2548">
                  <c:v>12548</c:v>
                </c:pt>
                <c:pt idx="2549">
                  <c:v>12549</c:v>
                </c:pt>
                <c:pt idx="2550">
                  <c:v>12550</c:v>
                </c:pt>
                <c:pt idx="2551">
                  <c:v>12551</c:v>
                </c:pt>
                <c:pt idx="2552">
                  <c:v>12552</c:v>
                </c:pt>
                <c:pt idx="2553">
                  <c:v>12553</c:v>
                </c:pt>
                <c:pt idx="2554">
                  <c:v>12554</c:v>
                </c:pt>
                <c:pt idx="2555">
                  <c:v>12555</c:v>
                </c:pt>
                <c:pt idx="2556">
                  <c:v>12556</c:v>
                </c:pt>
                <c:pt idx="2557">
                  <c:v>12557</c:v>
                </c:pt>
                <c:pt idx="2558">
                  <c:v>12558</c:v>
                </c:pt>
                <c:pt idx="2559">
                  <c:v>12559</c:v>
                </c:pt>
                <c:pt idx="2560">
                  <c:v>12560</c:v>
                </c:pt>
                <c:pt idx="2561">
                  <c:v>12561</c:v>
                </c:pt>
                <c:pt idx="2562">
                  <c:v>12562</c:v>
                </c:pt>
                <c:pt idx="2563">
                  <c:v>12563</c:v>
                </c:pt>
                <c:pt idx="2564">
                  <c:v>12564</c:v>
                </c:pt>
                <c:pt idx="2565">
                  <c:v>12565</c:v>
                </c:pt>
                <c:pt idx="2566">
                  <c:v>12566</c:v>
                </c:pt>
                <c:pt idx="2567">
                  <c:v>12567</c:v>
                </c:pt>
                <c:pt idx="2568">
                  <c:v>12568</c:v>
                </c:pt>
                <c:pt idx="2569">
                  <c:v>12569</c:v>
                </c:pt>
                <c:pt idx="2570">
                  <c:v>12570</c:v>
                </c:pt>
                <c:pt idx="2571">
                  <c:v>12571</c:v>
                </c:pt>
                <c:pt idx="2572">
                  <c:v>12572</c:v>
                </c:pt>
                <c:pt idx="2573">
                  <c:v>12573</c:v>
                </c:pt>
                <c:pt idx="2574">
                  <c:v>12574</c:v>
                </c:pt>
                <c:pt idx="2575">
                  <c:v>12575</c:v>
                </c:pt>
                <c:pt idx="2576">
                  <c:v>12576</c:v>
                </c:pt>
                <c:pt idx="2577">
                  <c:v>12577</c:v>
                </c:pt>
                <c:pt idx="2578">
                  <c:v>12578</c:v>
                </c:pt>
                <c:pt idx="2579">
                  <c:v>12579</c:v>
                </c:pt>
                <c:pt idx="2580">
                  <c:v>12580</c:v>
                </c:pt>
                <c:pt idx="2581">
                  <c:v>12581</c:v>
                </c:pt>
                <c:pt idx="2582">
                  <c:v>12582</c:v>
                </c:pt>
                <c:pt idx="2583">
                  <c:v>12583</c:v>
                </c:pt>
                <c:pt idx="2584">
                  <c:v>12584</c:v>
                </c:pt>
                <c:pt idx="2585">
                  <c:v>12585</c:v>
                </c:pt>
                <c:pt idx="2586">
                  <c:v>12586</c:v>
                </c:pt>
                <c:pt idx="2587">
                  <c:v>12587</c:v>
                </c:pt>
                <c:pt idx="2588">
                  <c:v>12588</c:v>
                </c:pt>
                <c:pt idx="2589">
                  <c:v>12589</c:v>
                </c:pt>
                <c:pt idx="2590">
                  <c:v>12590</c:v>
                </c:pt>
                <c:pt idx="2591">
                  <c:v>12591</c:v>
                </c:pt>
                <c:pt idx="2592">
                  <c:v>12592</c:v>
                </c:pt>
                <c:pt idx="2593">
                  <c:v>12593</c:v>
                </c:pt>
                <c:pt idx="2594">
                  <c:v>12594</c:v>
                </c:pt>
                <c:pt idx="2595">
                  <c:v>12595</c:v>
                </c:pt>
                <c:pt idx="2596">
                  <c:v>12596</c:v>
                </c:pt>
                <c:pt idx="2597">
                  <c:v>12597</c:v>
                </c:pt>
                <c:pt idx="2598">
                  <c:v>12598</c:v>
                </c:pt>
                <c:pt idx="2599">
                  <c:v>12599</c:v>
                </c:pt>
                <c:pt idx="2600">
                  <c:v>12600</c:v>
                </c:pt>
                <c:pt idx="2601">
                  <c:v>12601</c:v>
                </c:pt>
                <c:pt idx="2602">
                  <c:v>12602</c:v>
                </c:pt>
                <c:pt idx="2603">
                  <c:v>12603</c:v>
                </c:pt>
                <c:pt idx="2604">
                  <c:v>12604</c:v>
                </c:pt>
                <c:pt idx="2605">
                  <c:v>12605</c:v>
                </c:pt>
                <c:pt idx="2606">
                  <c:v>12606</c:v>
                </c:pt>
                <c:pt idx="2607">
                  <c:v>12607</c:v>
                </c:pt>
                <c:pt idx="2608">
                  <c:v>12608</c:v>
                </c:pt>
                <c:pt idx="2609">
                  <c:v>12609</c:v>
                </c:pt>
                <c:pt idx="2610">
                  <c:v>12610</c:v>
                </c:pt>
                <c:pt idx="2611">
                  <c:v>12611</c:v>
                </c:pt>
                <c:pt idx="2612">
                  <c:v>12612</c:v>
                </c:pt>
                <c:pt idx="2613">
                  <c:v>12613</c:v>
                </c:pt>
                <c:pt idx="2614">
                  <c:v>12614</c:v>
                </c:pt>
                <c:pt idx="2615">
                  <c:v>12615</c:v>
                </c:pt>
                <c:pt idx="2616">
                  <c:v>12616</c:v>
                </c:pt>
                <c:pt idx="2617">
                  <c:v>12617</c:v>
                </c:pt>
                <c:pt idx="2618">
                  <c:v>12618</c:v>
                </c:pt>
                <c:pt idx="2619">
                  <c:v>12619</c:v>
                </c:pt>
                <c:pt idx="2620">
                  <c:v>12620</c:v>
                </c:pt>
                <c:pt idx="2621">
                  <c:v>12621</c:v>
                </c:pt>
                <c:pt idx="2622">
                  <c:v>12622</c:v>
                </c:pt>
                <c:pt idx="2623">
                  <c:v>12623</c:v>
                </c:pt>
                <c:pt idx="2624">
                  <c:v>12624</c:v>
                </c:pt>
                <c:pt idx="2625">
                  <c:v>12625</c:v>
                </c:pt>
                <c:pt idx="2626">
                  <c:v>12626</c:v>
                </c:pt>
                <c:pt idx="2627">
                  <c:v>12627</c:v>
                </c:pt>
                <c:pt idx="2628">
                  <c:v>12628</c:v>
                </c:pt>
                <c:pt idx="2629">
                  <c:v>12629</c:v>
                </c:pt>
                <c:pt idx="2630">
                  <c:v>12630</c:v>
                </c:pt>
                <c:pt idx="2631">
                  <c:v>12631</c:v>
                </c:pt>
                <c:pt idx="2632">
                  <c:v>12632</c:v>
                </c:pt>
                <c:pt idx="2633">
                  <c:v>12633</c:v>
                </c:pt>
                <c:pt idx="2634">
                  <c:v>12634</c:v>
                </c:pt>
                <c:pt idx="2635">
                  <c:v>12635</c:v>
                </c:pt>
                <c:pt idx="2636">
                  <c:v>12636</c:v>
                </c:pt>
                <c:pt idx="2637">
                  <c:v>12637</c:v>
                </c:pt>
                <c:pt idx="2638">
                  <c:v>12638</c:v>
                </c:pt>
                <c:pt idx="2639">
                  <c:v>12639</c:v>
                </c:pt>
                <c:pt idx="2640">
                  <c:v>12640</c:v>
                </c:pt>
                <c:pt idx="2641">
                  <c:v>12641</c:v>
                </c:pt>
                <c:pt idx="2642">
                  <c:v>12642</c:v>
                </c:pt>
                <c:pt idx="2643">
                  <c:v>12643</c:v>
                </c:pt>
                <c:pt idx="2644">
                  <c:v>12644</c:v>
                </c:pt>
                <c:pt idx="2645">
                  <c:v>12645</c:v>
                </c:pt>
                <c:pt idx="2646">
                  <c:v>12646</c:v>
                </c:pt>
                <c:pt idx="2647">
                  <c:v>12647</c:v>
                </c:pt>
                <c:pt idx="2648">
                  <c:v>12648</c:v>
                </c:pt>
                <c:pt idx="2649">
                  <c:v>12649</c:v>
                </c:pt>
                <c:pt idx="2650">
                  <c:v>12650</c:v>
                </c:pt>
                <c:pt idx="2651">
                  <c:v>12651</c:v>
                </c:pt>
                <c:pt idx="2652">
                  <c:v>12652</c:v>
                </c:pt>
                <c:pt idx="2653">
                  <c:v>12653</c:v>
                </c:pt>
                <c:pt idx="2654">
                  <c:v>12654</c:v>
                </c:pt>
                <c:pt idx="2655">
                  <c:v>12655</c:v>
                </c:pt>
                <c:pt idx="2656">
                  <c:v>12656</c:v>
                </c:pt>
                <c:pt idx="2657">
                  <c:v>12657</c:v>
                </c:pt>
                <c:pt idx="2658">
                  <c:v>12658</c:v>
                </c:pt>
                <c:pt idx="2659">
                  <c:v>12659</c:v>
                </c:pt>
                <c:pt idx="2660">
                  <c:v>12660</c:v>
                </c:pt>
                <c:pt idx="2661">
                  <c:v>12661</c:v>
                </c:pt>
                <c:pt idx="2662">
                  <c:v>12662</c:v>
                </c:pt>
                <c:pt idx="2663">
                  <c:v>12663</c:v>
                </c:pt>
                <c:pt idx="2664">
                  <c:v>12664</c:v>
                </c:pt>
                <c:pt idx="2665">
                  <c:v>12665</c:v>
                </c:pt>
                <c:pt idx="2666">
                  <c:v>12666</c:v>
                </c:pt>
                <c:pt idx="2667">
                  <c:v>12667</c:v>
                </c:pt>
                <c:pt idx="2668">
                  <c:v>12668</c:v>
                </c:pt>
                <c:pt idx="2669">
                  <c:v>12669</c:v>
                </c:pt>
                <c:pt idx="2670">
                  <c:v>12670</c:v>
                </c:pt>
                <c:pt idx="2671">
                  <c:v>12671</c:v>
                </c:pt>
                <c:pt idx="2672">
                  <c:v>12672</c:v>
                </c:pt>
                <c:pt idx="2673">
                  <c:v>12673</c:v>
                </c:pt>
                <c:pt idx="2674">
                  <c:v>12674</c:v>
                </c:pt>
                <c:pt idx="2675">
                  <c:v>12675</c:v>
                </c:pt>
                <c:pt idx="2676">
                  <c:v>12676</c:v>
                </c:pt>
                <c:pt idx="2677">
                  <c:v>12677</c:v>
                </c:pt>
                <c:pt idx="2678">
                  <c:v>12678</c:v>
                </c:pt>
                <c:pt idx="2679">
                  <c:v>12679</c:v>
                </c:pt>
                <c:pt idx="2680">
                  <c:v>12680</c:v>
                </c:pt>
                <c:pt idx="2681">
                  <c:v>12681</c:v>
                </c:pt>
                <c:pt idx="2682">
                  <c:v>12682</c:v>
                </c:pt>
                <c:pt idx="2683">
                  <c:v>12683</c:v>
                </c:pt>
                <c:pt idx="2684">
                  <c:v>12684</c:v>
                </c:pt>
                <c:pt idx="2685">
                  <c:v>12685</c:v>
                </c:pt>
                <c:pt idx="2686">
                  <c:v>12686</c:v>
                </c:pt>
                <c:pt idx="2687">
                  <c:v>12687</c:v>
                </c:pt>
                <c:pt idx="2688">
                  <c:v>12688</c:v>
                </c:pt>
                <c:pt idx="2689">
                  <c:v>12689</c:v>
                </c:pt>
                <c:pt idx="2690">
                  <c:v>12690</c:v>
                </c:pt>
                <c:pt idx="2691">
                  <c:v>12691</c:v>
                </c:pt>
                <c:pt idx="2692">
                  <c:v>12692</c:v>
                </c:pt>
                <c:pt idx="2693">
                  <c:v>12693</c:v>
                </c:pt>
                <c:pt idx="2694">
                  <c:v>12694</c:v>
                </c:pt>
                <c:pt idx="2695">
                  <c:v>12695</c:v>
                </c:pt>
                <c:pt idx="2696">
                  <c:v>12696</c:v>
                </c:pt>
                <c:pt idx="2697">
                  <c:v>12697</c:v>
                </c:pt>
                <c:pt idx="2698">
                  <c:v>12698</c:v>
                </c:pt>
                <c:pt idx="2699">
                  <c:v>12699</c:v>
                </c:pt>
                <c:pt idx="2700">
                  <c:v>12700</c:v>
                </c:pt>
                <c:pt idx="2701">
                  <c:v>12701</c:v>
                </c:pt>
                <c:pt idx="2702">
                  <c:v>12702</c:v>
                </c:pt>
                <c:pt idx="2703">
                  <c:v>12703</c:v>
                </c:pt>
                <c:pt idx="2704">
                  <c:v>12704</c:v>
                </c:pt>
                <c:pt idx="2705">
                  <c:v>12705</c:v>
                </c:pt>
                <c:pt idx="2706">
                  <c:v>12706</c:v>
                </c:pt>
                <c:pt idx="2707">
                  <c:v>12707</c:v>
                </c:pt>
                <c:pt idx="2708">
                  <c:v>12708</c:v>
                </c:pt>
                <c:pt idx="2709">
                  <c:v>12709</c:v>
                </c:pt>
                <c:pt idx="2710">
                  <c:v>12710</c:v>
                </c:pt>
                <c:pt idx="2711">
                  <c:v>12711</c:v>
                </c:pt>
                <c:pt idx="2712">
                  <c:v>12712</c:v>
                </c:pt>
                <c:pt idx="2713">
                  <c:v>12713</c:v>
                </c:pt>
                <c:pt idx="2714">
                  <c:v>12714</c:v>
                </c:pt>
                <c:pt idx="2715">
                  <c:v>12715</c:v>
                </c:pt>
                <c:pt idx="2716">
                  <c:v>12716</c:v>
                </c:pt>
                <c:pt idx="2717">
                  <c:v>12717</c:v>
                </c:pt>
                <c:pt idx="2718">
                  <c:v>12718</c:v>
                </c:pt>
                <c:pt idx="2719">
                  <c:v>12719</c:v>
                </c:pt>
                <c:pt idx="2720">
                  <c:v>12720</c:v>
                </c:pt>
                <c:pt idx="2721">
                  <c:v>12721</c:v>
                </c:pt>
                <c:pt idx="2722">
                  <c:v>12722</c:v>
                </c:pt>
                <c:pt idx="2723">
                  <c:v>12723</c:v>
                </c:pt>
                <c:pt idx="2724">
                  <c:v>12724</c:v>
                </c:pt>
                <c:pt idx="2725">
                  <c:v>12725</c:v>
                </c:pt>
                <c:pt idx="2726">
                  <c:v>12726</c:v>
                </c:pt>
                <c:pt idx="2727">
                  <c:v>12727</c:v>
                </c:pt>
                <c:pt idx="2728">
                  <c:v>12728</c:v>
                </c:pt>
                <c:pt idx="2729">
                  <c:v>12729</c:v>
                </c:pt>
                <c:pt idx="2730">
                  <c:v>12730</c:v>
                </c:pt>
                <c:pt idx="2731">
                  <c:v>12731</c:v>
                </c:pt>
                <c:pt idx="2732">
                  <c:v>12732</c:v>
                </c:pt>
                <c:pt idx="2733">
                  <c:v>12733</c:v>
                </c:pt>
                <c:pt idx="2734">
                  <c:v>12734</c:v>
                </c:pt>
                <c:pt idx="2735">
                  <c:v>12735</c:v>
                </c:pt>
                <c:pt idx="2736">
                  <c:v>12736</c:v>
                </c:pt>
                <c:pt idx="2737">
                  <c:v>12737</c:v>
                </c:pt>
                <c:pt idx="2738">
                  <c:v>12738</c:v>
                </c:pt>
                <c:pt idx="2739">
                  <c:v>12739</c:v>
                </c:pt>
                <c:pt idx="2740">
                  <c:v>12740</c:v>
                </c:pt>
                <c:pt idx="2741">
                  <c:v>12741</c:v>
                </c:pt>
                <c:pt idx="2742">
                  <c:v>12742</c:v>
                </c:pt>
                <c:pt idx="2743">
                  <c:v>12743</c:v>
                </c:pt>
                <c:pt idx="2744">
                  <c:v>12744</c:v>
                </c:pt>
                <c:pt idx="2745">
                  <c:v>12745</c:v>
                </c:pt>
                <c:pt idx="2746">
                  <c:v>12746</c:v>
                </c:pt>
                <c:pt idx="2747">
                  <c:v>12747</c:v>
                </c:pt>
                <c:pt idx="2748">
                  <c:v>12748</c:v>
                </c:pt>
                <c:pt idx="2749">
                  <c:v>12749</c:v>
                </c:pt>
                <c:pt idx="2750">
                  <c:v>12750</c:v>
                </c:pt>
                <c:pt idx="2751">
                  <c:v>12751</c:v>
                </c:pt>
                <c:pt idx="2752">
                  <c:v>12752</c:v>
                </c:pt>
                <c:pt idx="2753">
                  <c:v>12753</c:v>
                </c:pt>
                <c:pt idx="2754">
                  <c:v>12754</c:v>
                </c:pt>
                <c:pt idx="2755">
                  <c:v>12755</c:v>
                </c:pt>
                <c:pt idx="2756">
                  <c:v>12756</c:v>
                </c:pt>
                <c:pt idx="2757">
                  <c:v>12757</c:v>
                </c:pt>
                <c:pt idx="2758">
                  <c:v>12758</c:v>
                </c:pt>
                <c:pt idx="2759">
                  <c:v>12759</c:v>
                </c:pt>
                <c:pt idx="2760">
                  <c:v>12760</c:v>
                </c:pt>
                <c:pt idx="2761">
                  <c:v>12761</c:v>
                </c:pt>
                <c:pt idx="2762">
                  <c:v>12762</c:v>
                </c:pt>
                <c:pt idx="2763">
                  <c:v>12763</c:v>
                </c:pt>
                <c:pt idx="2764">
                  <c:v>12764</c:v>
                </c:pt>
                <c:pt idx="2765">
                  <c:v>12765</c:v>
                </c:pt>
                <c:pt idx="2766">
                  <c:v>12766</c:v>
                </c:pt>
                <c:pt idx="2767">
                  <c:v>12767</c:v>
                </c:pt>
                <c:pt idx="2768">
                  <c:v>12768</c:v>
                </c:pt>
                <c:pt idx="2769">
                  <c:v>12769</c:v>
                </c:pt>
                <c:pt idx="2770">
                  <c:v>12770</c:v>
                </c:pt>
                <c:pt idx="2771">
                  <c:v>12771</c:v>
                </c:pt>
                <c:pt idx="2772">
                  <c:v>12772</c:v>
                </c:pt>
                <c:pt idx="2773">
                  <c:v>12773</c:v>
                </c:pt>
                <c:pt idx="2774">
                  <c:v>12774</c:v>
                </c:pt>
                <c:pt idx="2775">
                  <c:v>12775</c:v>
                </c:pt>
                <c:pt idx="2776">
                  <c:v>12776</c:v>
                </c:pt>
                <c:pt idx="2777">
                  <c:v>12777</c:v>
                </c:pt>
                <c:pt idx="2778">
                  <c:v>12778</c:v>
                </c:pt>
                <c:pt idx="2779">
                  <c:v>12779</c:v>
                </c:pt>
                <c:pt idx="2780">
                  <c:v>12780</c:v>
                </c:pt>
                <c:pt idx="2781">
                  <c:v>12781</c:v>
                </c:pt>
                <c:pt idx="2782">
                  <c:v>12782</c:v>
                </c:pt>
                <c:pt idx="2783">
                  <c:v>12783</c:v>
                </c:pt>
                <c:pt idx="2784">
                  <c:v>12784</c:v>
                </c:pt>
                <c:pt idx="2785">
                  <c:v>12785</c:v>
                </c:pt>
                <c:pt idx="2786">
                  <c:v>12786</c:v>
                </c:pt>
                <c:pt idx="2787">
                  <c:v>12787</c:v>
                </c:pt>
                <c:pt idx="2788">
                  <c:v>12788</c:v>
                </c:pt>
                <c:pt idx="2789">
                  <c:v>12789</c:v>
                </c:pt>
                <c:pt idx="2790">
                  <c:v>12790</c:v>
                </c:pt>
                <c:pt idx="2791">
                  <c:v>12791</c:v>
                </c:pt>
                <c:pt idx="2792">
                  <c:v>12792</c:v>
                </c:pt>
                <c:pt idx="2793">
                  <c:v>12793</c:v>
                </c:pt>
                <c:pt idx="2794">
                  <c:v>12794</c:v>
                </c:pt>
                <c:pt idx="2795">
                  <c:v>12795</c:v>
                </c:pt>
                <c:pt idx="2796">
                  <c:v>12796</c:v>
                </c:pt>
                <c:pt idx="2797">
                  <c:v>12797</c:v>
                </c:pt>
                <c:pt idx="2798">
                  <c:v>12798</c:v>
                </c:pt>
                <c:pt idx="2799">
                  <c:v>12799</c:v>
                </c:pt>
                <c:pt idx="2800">
                  <c:v>12800</c:v>
                </c:pt>
                <c:pt idx="2801">
                  <c:v>12801</c:v>
                </c:pt>
                <c:pt idx="2802">
                  <c:v>12802</c:v>
                </c:pt>
                <c:pt idx="2803">
                  <c:v>12803</c:v>
                </c:pt>
                <c:pt idx="2804">
                  <c:v>12804</c:v>
                </c:pt>
                <c:pt idx="2805">
                  <c:v>12805</c:v>
                </c:pt>
                <c:pt idx="2806">
                  <c:v>12806</c:v>
                </c:pt>
                <c:pt idx="2807">
                  <c:v>12807</c:v>
                </c:pt>
                <c:pt idx="2808">
                  <c:v>12808</c:v>
                </c:pt>
                <c:pt idx="2809">
                  <c:v>12809</c:v>
                </c:pt>
                <c:pt idx="2810">
                  <c:v>12810</c:v>
                </c:pt>
                <c:pt idx="2811">
                  <c:v>12811</c:v>
                </c:pt>
                <c:pt idx="2812">
                  <c:v>12812</c:v>
                </c:pt>
                <c:pt idx="2813">
                  <c:v>12813</c:v>
                </c:pt>
                <c:pt idx="2814">
                  <c:v>12814</c:v>
                </c:pt>
                <c:pt idx="2815">
                  <c:v>12815</c:v>
                </c:pt>
                <c:pt idx="2816">
                  <c:v>12816</c:v>
                </c:pt>
                <c:pt idx="2817">
                  <c:v>12817</c:v>
                </c:pt>
                <c:pt idx="2818">
                  <c:v>12818</c:v>
                </c:pt>
                <c:pt idx="2819">
                  <c:v>12819</c:v>
                </c:pt>
                <c:pt idx="2820">
                  <c:v>12820</c:v>
                </c:pt>
                <c:pt idx="2821">
                  <c:v>12821</c:v>
                </c:pt>
                <c:pt idx="2822">
                  <c:v>12822</c:v>
                </c:pt>
                <c:pt idx="2823">
                  <c:v>12823</c:v>
                </c:pt>
                <c:pt idx="2824">
                  <c:v>12824</c:v>
                </c:pt>
                <c:pt idx="2825">
                  <c:v>12825</c:v>
                </c:pt>
                <c:pt idx="2826">
                  <c:v>12826</c:v>
                </c:pt>
                <c:pt idx="2827">
                  <c:v>12827</c:v>
                </c:pt>
                <c:pt idx="2828">
                  <c:v>12828</c:v>
                </c:pt>
                <c:pt idx="2829">
                  <c:v>12829</c:v>
                </c:pt>
                <c:pt idx="2830">
                  <c:v>12830</c:v>
                </c:pt>
                <c:pt idx="2831">
                  <c:v>12831</c:v>
                </c:pt>
                <c:pt idx="2832">
                  <c:v>12832</c:v>
                </c:pt>
                <c:pt idx="2833">
                  <c:v>12833</c:v>
                </c:pt>
                <c:pt idx="2834">
                  <c:v>12834</c:v>
                </c:pt>
                <c:pt idx="2835">
                  <c:v>12835</c:v>
                </c:pt>
                <c:pt idx="2836">
                  <c:v>12836</c:v>
                </c:pt>
                <c:pt idx="2837">
                  <c:v>12837</c:v>
                </c:pt>
                <c:pt idx="2838">
                  <c:v>12838</c:v>
                </c:pt>
                <c:pt idx="2839">
                  <c:v>12839</c:v>
                </c:pt>
                <c:pt idx="2840">
                  <c:v>12840</c:v>
                </c:pt>
                <c:pt idx="2841">
                  <c:v>12841</c:v>
                </c:pt>
                <c:pt idx="2842">
                  <c:v>12842</c:v>
                </c:pt>
                <c:pt idx="2843">
                  <c:v>12843</c:v>
                </c:pt>
                <c:pt idx="2844">
                  <c:v>12844</c:v>
                </c:pt>
                <c:pt idx="2845">
                  <c:v>12845</c:v>
                </c:pt>
                <c:pt idx="2846">
                  <c:v>12846</c:v>
                </c:pt>
                <c:pt idx="2847">
                  <c:v>12847</c:v>
                </c:pt>
                <c:pt idx="2848">
                  <c:v>12848</c:v>
                </c:pt>
                <c:pt idx="2849">
                  <c:v>12849</c:v>
                </c:pt>
                <c:pt idx="2850">
                  <c:v>12850</c:v>
                </c:pt>
                <c:pt idx="2851">
                  <c:v>12851</c:v>
                </c:pt>
                <c:pt idx="2852">
                  <c:v>12852</c:v>
                </c:pt>
                <c:pt idx="2853">
                  <c:v>12853</c:v>
                </c:pt>
                <c:pt idx="2854">
                  <c:v>12854</c:v>
                </c:pt>
                <c:pt idx="2855">
                  <c:v>12855</c:v>
                </c:pt>
                <c:pt idx="2856">
                  <c:v>12856</c:v>
                </c:pt>
                <c:pt idx="2857">
                  <c:v>12857</c:v>
                </c:pt>
                <c:pt idx="2858">
                  <c:v>12858</c:v>
                </c:pt>
                <c:pt idx="2859">
                  <c:v>12859</c:v>
                </c:pt>
                <c:pt idx="2860">
                  <c:v>12860</c:v>
                </c:pt>
                <c:pt idx="2861">
                  <c:v>12861</c:v>
                </c:pt>
                <c:pt idx="2862">
                  <c:v>12862</c:v>
                </c:pt>
                <c:pt idx="2863">
                  <c:v>12863</c:v>
                </c:pt>
                <c:pt idx="2864">
                  <c:v>12864</c:v>
                </c:pt>
                <c:pt idx="2865">
                  <c:v>12865</c:v>
                </c:pt>
                <c:pt idx="2866">
                  <c:v>12866</c:v>
                </c:pt>
                <c:pt idx="2867">
                  <c:v>12867</c:v>
                </c:pt>
                <c:pt idx="2868">
                  <c:v>12868</c:v>
                </c:pt>
                <c:pt idx="2869">
                  <c:v>12869</c:v>
                </c:pt>
                <c:pt idx="2870">
                  <c:v>12870</c:v>
                </c:pt>
                <c:pt idx="2871">
                  <c:v>12871</c:v>
                </c:pt>
                <c:pt idx="2872">
                  <c:v>12872</c:v>
                </c:pt>
                <c:pt idx="2873">
                  <c:v>12873</c:v>
                </c:pt>
                <c:pt idx="2874">
                  <c:v>12874</c:v>
                </c:pt>
                <c:pt idx="2875">
                  <c:v>12875</c:v>
                </c:pt>
                <c:pt idx="2876">
                  <c:v>12876</c:v>
                </c:pt>
                <c:pt idx="2877">
                  <c:v>12877</c:v>
                </c:pt>
                <c:pt idx="2878">
                  <c:v>12878</c:v>
                </c:pt>
                <c:pt idx="2879">
                  <c:v>12879</c:v>
                </c:pt>
                <c:pt idx="2880">
                  <c:v>12880</c:v>
                </c:pt>
                <c:pt idx="2881">
                  <c:v>12881</c:v>
                </c:pt>
                <c:pt idx="2882">
                  <c:v>12882</c:v>
                </c:pt>
                <c:pt idx="2883">
                  <c:v>12883</c:v>
                </c:pt>
                <c:pt idx="2884">
                  <c:v>12884</c:v>
                </c:pt>
                <c:pt idx="2885">
                  <c:v>12885</c:v>
                </c:pt>
                <c:pt idx="2886">
                  <c:v>12886</c:v>
                </c:pt>
                <c:pt idx="2887">
                  <c:v>12887</c:v>
                </c:pt>
                <c:pt idx="2888">
                  <c:v>12888</c:v>
                </c:pt>
                <c:pt idx="2889">
                  <c:v>12889</c:v>
                </c:pt>
                <c:pt idx="2890">
                  <c:v>12890</c:v>
                </c:pt>
                <c:pt idx="2891">
                  <c:v>12891</c:v>
                </c:pt>
                <c:pt idx="2892">
                  <c:v>12892</c:v>
                </c:pt>
                <c:pt idx="2893">
                  <c:v>12893</c:v>
                </c:pt>
                <c:pt idx="2894">
                  <c:v>12894</c:v>
                </c:pt>
                <c:pt idx="2895">
                  <c:v>12895</c:v>
                </c:pt>
                <c:pt idx="2896">
                  <c:v>12896</c:v>
                </c:pt>
                <c:pt idx="2897">
                  <c:v>12897</c:v>
                </c:pt>
                <c:pt idx="2898">
                  <c:v>12898</c:v>
                </c:pt>
                <c:pt idx="2899">
                  <c:v>12899</c:v>
                </c:pt>
                <c:pt idx="2900">
                  <c:v>12900</c:v>
                </c:pt>
                <c:pt idx="2901">
                  <c:v>12901</c:v>
                </c:pt>
                <c:pt idx="2902">
                  <c:v>12902</c:v>
                </c:pt>
                <c:pt idx="2903">
                  <c:v>12903</c:v>
                </c:pt>
                <c:pt idx="2904">
                  <c:v>12904</c:v>
                </c:pt>
                <c:pt idx="2905">
                  <c:v>12905</c:v>
                </c:pt>
                <c:pt idx="2906">
                  <c:v>12906</c:v>
                </c:pt>
                <c:pt idx="2907">
                  <c:v>12907</c:v>
                </c:pt>
                <c:pt idx="2908">
                  <c:v>12908</c:v>
                </c:pt>
                <c:pt idx="2909">
                  <c:v>12909</c:v>
                </c:pt>
                <c:pt idx="2910">
                  <c:v>12910</c:v>
                </c:pt>
                <c:pt idx="2911">
                  <c:v>12911</c:v>
                </c:pt>
                <c:pt idx="2912">
                  <c:v>12912</c:v>
                </c:pt>
                <c:pt idx="2913">
                  <c:v>12913</c:v>
                </c:pt>
                <c:pt idx="2914">
                  <c:v>12914</c:v>
                </c:pt>
                <c:pt idx="2915">
                  <c:v>12915</c:v>
                </c:pt>
                <c:pt idx="2916">
                  <c:v>12916</c:v>
                </c:pt>
                <c:pt idx="2917">
                  <c:v>12917</c:v>
                </c:pt>
                <c:pt idx="2918">
                  <c:v>12918</c:v>
                </c:pt>
                <c:pt idx="2919">
                  <c:v>12919</c:v>
                </c:pt>
                <c:pt idx="2920">
                  <c:v>12920</c:v>
                </c:pt>
                <c:pt idx="2921">
                  <c:v>12921</c:v>
                </c:pt>
                <c:pt idx="2922">
                  <c:v>12922</c:v>
                </c:pt>
                <c:pt idx="2923">
                  <c:v>12923</c:v>
                </c:pt>
                <c:pt idx="2924">
                  <c:v>12924</c:v>
                </c:pt>
                <c:pt idx="2925">
                  <c:v>12925</c:v>
                </c:pt>
                <c:pt idx="2926">
                  <c:v>12926</c:v>
                </c:pt>
                <c:pt idx="2927">
                  <c:v>12927</c:v>
                </c:pt>
                <c:pt idx="2928">
                  <c:v>12928</c:v>
                </c:pt>
                <c:pt idx="2929">
                  <c:v>12929</c:v>
                </c:pt>
                <c:pt idx="2930">
                  <c:v>12930</c:v>
                </c:pt>
                <c:pt idx="2931">
                  <c:v>12931</c:v>
                </c:pt>
                <c:pt idx="2932">
                  <c:v>12932</c:v>
                </c:pt>
                <c:pt idx="2933">
                  <c:v>12933</c:v>
                </c:pt>
                <c:pt idx="2934">
                  <c:v>12934</c:v>
                </c:pt>
                <c:pt idx="2935">
                  <c:v>12935</c:v>
                </c:pt>
                <c:pt idx="2936">
                  <c:v>12936</c:v>
                </c:pt>
                <c:pt idx="2937">
                  <c:v>12937</c:v>
                </c:pt>
                <c:pt idx="2938">
                  <c:v>12938</c:v>
                </c:pt>
                <c:pt idx="2939">
                  <c:v>12939</c:v>
                </c:pt>
                <c:pt idx="2940">
                  <c:v>12940</c:v>
                </c:pt>
                <c:pt idx="2941">
                  <c:v>12941</c:v>
                </c:pt>
                <c:pt idx="2942">
                  <c:v>12942</c:v>
                </c:pt>
                <c:pt idx="2943">
                  <c:v>12943</c:v>
                </c:pt>
                <c:pt idx="2944">
                  <c:v>12944</c:v>
                </c:pt>
                <c:pt idx="2945">
                  <c:v>12945</c:v>
                </c:pt>
                <c:pt idx="2946">
                  <c:v>12946</c:v>
                </c:pt>
                <c:pt idx="2947">
                  <c:v>12947</c:v>
                </c:pt>
                <c:pt idx="2948">
                  <c:v>12948</c:v>
                </c:pt>
                <c:pt idx="2949">
                  <c:v>12949</c:v>
                </c:pt>
                <c:pt idx="2950">
                  <c:v>12950</c:v>
                </c:pt>
                <c:pt idx="2951">
                  <c:v>12951</c:v>
                </c:pt>
                <c:pt idx="2952">
                  <c:v>12952</c:v>
                </c:pt>
                <c:pt idx="2953">
                  <c:v>12953</c:v>
                </c:pt>
                <c:pt idx="2954">
                  <c:v>12954</c:v>
                </c:pt>
                <c:pt idx="2955">
                  <c:v>12955</c:v>
                </c:pt>
                <c:pt idx="2956">
                  <c:v>12956</c:v>
                </c:pt>
                <c:pt idx="2957">
                  <c:v>12957</c:v>
                </c:pt>
                <c:pt idx="2958">
                  <c:v>12958</c:v>
                </c:pt>
                <c:pt idx="2959">
                  <c:v>12959</c:v>
                </c:pt>
                <c:pt idx="2960">
                  <c:v>12960</c:v>
                </c:pt>
                <c:pt idx="2961">
                  <c:v>12961</c:v>
                </c:pt>
                <c:pt idx="2962">
                  <c:v>12962</c:v>
                </c:pt>
                <c:pt idx="2963">
                  <c:v>12963</c:v>
                </c:pt>
                <c:pt idx="2964">
                  <c:v>12964</c:v>
                </c:pt>
                <c:pt idx="2965">
                  <c:v>12965</c:v>
                </c:pt>
                <c:pt idx="2966">
                  <c:v>12966</c:v>
                </c:pt>
                <c:pt idx="2967">
                  <c:v>12967</c:v>
                </c:pt>
                <c:pt idx="2968">
                  <c:v>12968</c:v>
                </c:pt>
                <c:pt idx="2969">
                  <c:v>12969</c:v>
                </c:pt>
                <c:pt idx="2970">
                  <c:v>12970</c:v>
                </c:pt>
                <c:pt idx="2971">
                  <c:v>12971</c:v>
                </c:pt>
                <c:pt idx="2972">
                  <c:v>12972</c:v>
                </c:pt>
                <c:pt idx="2973">
                  <c:v>12973</c:v>
                </c:pt>
                <c:pt idx="2974">
                  <c:v>12974</c:v>
                </c:pt>
                <c:pt idx="2975">
                  <c:v>12975</c:v>
                </c:pt>
                <c:pt idx="2976">
                  <c:v>12976</c:v>
                </c:pt>
                <c:pt idx="2977">
                  <c:v>12977</c:v>
                </c:pt>
                <c:pt idx="2978">
                  <c:v>12978</c:v>
                </c:pt>
                <c:pt idx="2979">
                  <c:v>12979</c:v>
                </c:pt>
                <c:pt idx="2980">
                  <c:v>12980</c:v>
                </c:pt>
                <c:pt idx="2981">
                  <c:v>12981</c:v>
                </c:pt>
                <c:pt idx="2982">
                  <c:v>12982</c:v>
                </c:pt>
                <c:pt idx="2983">
                  <c:v>12983</c:v>
                </c:pt>
                <c:pt idx="2984">
                  <c:v>12984</c:v>
                </c:pt>
                <c:pt idx="2985">
                  <c:v>12985</c:v>
                </c:pt>
                <c:pt idx="2986">
                  <c:v>12986</c:v>
                </c:pt>
                <c:pt idx="2987">
                  <c:v>12987</c:v>
                </c:pt>
                <c:pt idx="2988">
                  <c:v>12988</c:v>
                </c:pt>
                <c:pt idx="2989">
                  <c:v>12989</c:v>
                </c:pt>
                <c:pt idx="2990">
                  <c:v>12990</c:v>
                </c:pt>
                <c:pt idx="2991">
                  <c:v>12991</c:v>
                </c:pt>
                <c:pt idx="2992">
                  <c:v>12992</c:v>
                </c:pt>
                <c:pt idx="2993">
                  <c:v>12993</c:v>
                </c:pt>
                <c:pt idx="2994">
                  <c:v>12994</c:v>
                </c:pt>
                <c:pt idx="2995">
                  <c:v>12995</c:v>
                </c:pt>
                <c:pt idx="2996">
                  <c:v>12996</c:v>
                </c:pt>
                <c:pt idx="2997">
                  <c:v>12997</c:v>
                </c:pt>
                <c:pt idx="2998">
                  <c:v>12998</c:v>
                </c:pt>
                <c:pt idx="2999">
                  <c:v>12999</c:v>
                </c:pt>
                <c:pt idx="3000">
                  <c:v>13000</c:v>
                </c:pt>
                <c:pt idx="3001">
                  <c:v>13001</c:v>
                </c:pt>
                <c:pt idx="3002">
                  <c:v>13002</c:v>
                </c:pt>
                <c:pt idx="3003">
                  <c:v>13003</c:v>
                </c:pt>
                <c:pt idx="3004">
                  <c:v>13004</c:v>
                </c:pt>
                <c:pt idx="3005">
                  <c:v>13005</c:v>
                </c:pt>
                <c:pt idx="3006">
                  <c:v>13006</c:v>
                </c:pt>
                <c:pt idx="3007">
                  <c:v>13007</c:v>
                </c:pt>
                <c:pt idx="3008">
                  <c:v>13008</c:v>
                </c:pt>
                <c:pt idx="3009">
                  <c:v>13009</c:v>
                </c:pt>
                <c:pt idx="3010">
                  <c:v>13010</c:v>
                </c:pt>
                <c:pt idx="3011">
                  <c:v>13011</c:v>
                </c:pt>
                <c:pt idx="3012">
                  <c:v>13012</c:v>
                </c:pt>
                <c:pt idx="3013">
                  <c:v>13013</c:v>
                </c:pt>
                <c:pt idx="3014">
                  <c:v>13014</c:v>
                </c:pt>
                <c:pt idx="3015">
                  <c:v>13015</c:v>
                </c:pt>
                <c:pt idx="3016">
                  <c:v>13016</c:v>
                </c:pt>
                <c:pt idx="3017">
                  <c:v>13017</c:v>
                </c:pt>
                <c:pt idx="3018">
                  <c:v>13018</c:v>
                </c:pt>
                <c:pt idx="3019">
                  <c:v>13019</c:v>
                </c:pt>
                <c:pt idx="3020">
                  <c:v>13020</c:v>
                </c:pt>
                <c:pt idx="3021">
                  <c:v>13021</c:v>
                </c:pt>
                <c:pt idx="3022">
                  <c:v>13022</c:v>
                </c:pt>
                <c:pt idx="3023">
                  <c:v>13023</c:v>
                </c:pt>
                <c:pt idx="3024">
                  <c:v>13024</c:v>
                </c:pt>
                <c:pt idx="3025">
                  <c:v>13025</c:v>
                </c:pt>
                <c:pt idx="3026">
                  <c:v>13026</c:v>
                </c:pt>
                <c:pt idx="3027">
                  <c:v>13027</c:v>
                </c:pt>
                <c:pt idx="3028">
                  <c:v>13028</c:v>
                </c:pt>
                <c:pt idx="3029">
                  <c:v>13029</c:v>
                </c:pt>
                <c:pt idx="3030">
                  <c:v>13030</c:v>
                </c:pt>
                <c:pt idx="3031">
                  <c:v>13031</c:v>
                </c:pt>
                <c:pt idx="3032">
                  <c:v>13032</c:v>
                </c:pt>
                <c:pt idx="3033">
                  <c:v>13033</c:v>
                </c:pt>
                <c:pt idx="3034">
                  <c:v>13034</c:v>
                </c:pt>
                <c:pt idx="3035">
                  <c:v>13035</c:v>
                </c:pt>
                <c:pt idx="3036">
                  <c:v>13036</c:v>
                </c:pt>
                <c:pt idx="3037">
                  <c:v>13037</c:v>
                </c:pt>
                <c:pt idx="3038">
                  <c:v>13038</c:v>
                </c:pt>
                <c:pt idx="3039">
                  <c:v>13039</c:v>
                </c:pt>
                <c:pt idx="3040">
                  <c:v>13040</c:v>
                </c:pt>
                <c:pt idx="3041">
                  <c:v>13041</c:v>
                </c:pt>
                <c:pt idx="3042">
                  <c:v>13042</c:v>
                </c:pt>
                <c:pt idx="3043">
                  <c:v>13043</c:v>
                </c:pt>
                <c:pt idx="3044">
                  <c:v>13044</c:v>
                </c:pt>
                <c:pt idx="3045">
                  <c:v>13045</c:v>
                </c:pt>
                <c:pt idx="3046">
                  <c:v>13046</c:v>
                </c:pt>
                <c:pt idx="3047">
                  <c:v>13047</c:v>
                </c:pt>
                <c:pt idx="3048">
                  <c:v>13048</c:v>
                </c:pt>
                <c:pt idx="3049">
                  <c:v>13049</c:v>
                </c:pt>
                <c:pt idx="3050">
                  <c:v>13050</c:v>
                </c:pt>
                <c:pt idx="3051">
                  <c:v>13051</c:v>
                </c:pt>
                <c:pt idx="3052">
                  <c:v>13052</c:v>
                </c:pt>
                <c:pt idx="3053">
                  <c:v>13053</c:v>
                </c:pt>
                <c:pt idx="3054">
                  <c:v>13054</c:v>
                </c:pt>
                <c:pt idx="3055">
                  <c:v>13055</c:v>
                </c:pt>
                <c:pt idx="3056">
                  <c:v>13056</c:v>
                </c:pt>
                <c:pt idx="3057">
                  <c:v>13057</c:v>
                </c:pt>
                <c:pt idx="3058">
                  <c:v>13058</c:v>
                </c:pt>
                <c:pt idx="3059">
                  <c:v>13059</c:v>
                </c:pt>
                <c:pt idx="3060">
                  <c:v>13060</c:v>
                </c:pt>
                <c:pt idx="3061">
                  <c:v>13061</c:v>
                </c:pt>
                <c:pt idx="3062">
                  <c:v>13062</c:v>
                </c:pt>
                <c:pt idx="3063">
                  <c:v>13063</c:v>
                </c:pt>
                <c:pt idx="3064">
                  <c:v>13064</c:v>
                </c:pt>
                <c:pt idx="3065">
                  <c:v>13065</c:v>
                </c:pt>
                <c:pt idx="3066">
                  <c:v>13066</c:v>
                </c:pt>
                <c:pt idx="3067">
                  <c:v>13067</c:v>
                </c:pt>
                <c:pt idx="3068">
                  <c:v>13068</c:v>
                </c:pt>
                <c:pt idx="3069">
                  <c:v>13069</c:v>
                </c:pt>
                <c:pt idx="3070">
                  <c:v>13070</c:v>
                </c:pt>
                <c:pt idx="3071">
                  <c:v>13071</c:v>
                </c:pt>
                <c:pt idx="3072">
                  <c:v>13072</c:v>
                </c:pt>
                <c:pt idx="3073">
                  <c:v>13073</c:v>
                </c:pt>
                <c:pt idx="3074">
                  <c:v>13074</c:v>
                </c:pt>
                <c:pt idx="3075">
                  <c:v>13075</c:v>
                </c:pt>
                <c:pt idx="3076">
                  <c:v>13076</c:v>
                </c:pt>
                <c:pt idx="3077">
                  <c:v>13077</c:v>
                </c:pt>
                <c:pt idx="3078">
                  <c:v>13078</c:v>
                </c:pt>
                <c:pt idx="3079">
                  <c:v>13079</c:v>
                </c:pt>
                <c:pt idx="3080">
                  <c:v>13080</c:v>
                </c:pt>
                <c:pt idx="3081">
                  <c:v>13081</c:v>
                </c:pt>
                <c:pt idx="3082">
                  <c:v>13082</c:v>
                </c:pt>
                <c:pt idx="3083">
                  <c:v>13083</c:v>
                </c:pt>
                <c:pt idx="3084">
                  <c:v>13084</c:v>
                </c:pt>
                <c:pt idx="3085">
                  <c:v>13085</c:v>
                </c:pt>
                <c:pt idx="3086">
                  <c:v>13086</c:v>
                </c:pt>
                <c:pt idx="3087">
                  <c:v>13087</c:v>
                </c:pt>
                <c:pt idx="3088">
                  <c:v>13088</c:v>
                </c:pt>
                <c:pt idx="3089">
                  <c:v>13089</c:v>
                </c:pt>
                <c:pt idx="3090">
                  <c:v>13090</c:v>
                </c:pt>
                <c:pt idx="3091">
                  <c:v>13091</c:v>
                </c:pt>
                <c:pt idx="3092">
                  <c:v>13092</c:v>
                </c:pt>
                <c:pt idx="3093">
                  <c:v>13093</c:v>
                </c:pt>
                <c:pt idx="3094">
                  <c:v>13094</c:v>
                </c:pt>
                <c:pt idx="3095">
                  <c:v>13095</c:v>
                </c:pt>
                <c:pt idx="3096">
                  <c:v>13096</c:v>
                </c:pt>
                <c:pt idx="3097">
                  <c:v>13097</c:v>
                </c:pt>
                <c:pt idx="3098">
                  <c:v>13098</c:v>
                </c:pt>
                <c:pt idx="3099">
                  <c:v>13099</c:v>
                </c:pt>
                <c:pt idx="3100">
                  <c:v>13100</c:v>
                </c:pt>
                <c:pt idx="3101">
                  <c:v>13101</c:v>
                </c:pt>
                <c:pt idx="3102">
                  <c:v>13102</c:v>
                </c:pt>
                <c:pt idx="3103">
                  <c:v>13103</c:v>
                </c:pt>
                <c:pt idx="3104">
                  <c:v>13104</c:v>
                </c:pt>
                <c:pt idx="3105">
                  <c:v>13105</c:v>
                </c:pt>
                <c:pt idx="3106">
                  <c:v>13106</c:v>
                </c:pt>
                <c:pt idx="3107">
                  <c:v>13107</c:v>
                </c:pt>
                <c:pt idx="3108">
                  <c:v>13108</c:v>
                </c:pt>
                <c:pt idx="3109">
                  <c:v>13109</c:v>
                </c:pt>
                <c:pt idx="3110">
                  <c:v>13110</c:v>
                </c:pt>
                <c:pt idx="3111">
                  <c:v>13111</c:v>
                </c:pt>
                <c:pt idx="3112">
                  <c:v>13112</c:v>
                </c:pt>
                <c:pt idx="3113">
                  <c:v>13113</c:v>
                </c:pt>
                <c:pt idx="3114">
                  <c:v>13114</c:v>
                </c:pt>
                <c:pt idx="3115">
                  <c:v>13115</c:v>
                </c:pt>
                <c:pt idx="3116">
                  <c:v>13116</c:v>
                </c:pt>
                <c:pt idx="3117">
                  <c:v>13117</c:v>
                </c:pt>
                <c:pt idx="3118">
                  <c:v>13118</c:v>
                </c:pt>
                <c:pt idx="3119">
                  <c:v>13119</c:v>
                </c:pt>
                <c:pt idx="3120">
                  <c:v>13120</c:v>
                </c:pt>
                <c:pt idx="3121">
                  <c:v>13121</c:v>
                </c:pt>
                <c:pt idx="3122">
                  <c:v>13122</c:v>
                </c:pt>
                <c:pt idx="3123">
                  <c:v>13123</c:v>
                </c:pt>
                <c:pt idx="3124">
                  <c:v>13124</c:v>
                </c:pt>
                <c:pt idx="3125">
                  <c:v>13125</c:v>
                </c:pt>
                <c:pt idx="3126">
                  <c:v>13126</c:v>
                </c:pt>
                <c:pt idx="3127">
                  <c:v>13127</c:v>
                </c:pt>
                <c:pt idx="3128">
                  <c:v>13128</c:v>
                </c:pt>
                <c:pt idx="3129">
                  <c:v>13129</c:v>
                </c:pt>
                <c:pt idx="3130">
                  <c:v>13130</c:v>
                </c:pt>
                <c:pt idx="3131">
                  <c:v>13131</c:v>
                </c:pt>
                <c:pt idx="3132">
                  <c:v>13132</c:v>
                </c:pt>
                <c:pt idx="3133">
                  <c:v>13133</c:v>
                </c:pt>
                <c:pt idx="3134">
                  <c:v>13134</c:v>
                </c:pt>
                <c:pt idx="3135">
                  <c:v>13135</c:v>
                </c:pt>
                <c:pt idx="3136">
                  <c:v>13136</c:v>
                </c:pt>
                <c:pt idx="3137">
                  <c:v>13137</c:v>
                </c:pt>
                <c:pt idx="3138">
                  <c:v>13138</c:v>
                </c:pt>
                <c:pt idx="3139">
                  <c:v>13139</c:v>
                </c:pt>
                <c:pt idx="3140">
                  <c:v>13140</c:v>
                </c:pt>
                <c:pt idx="3141">
                  <c:v>13141</c:v>
                </c:pt>
                <c:pt idx="3142">
                  <c:v>13142</c:v>
                </c:pt>
                <c:pt idx="3143">
                  <c:v>13143</c:v>
                </c:pt>
                <c:pt idx="3144">
                  <c:v>13144</c:v>
                </c:pt>
                <c:pt idx="3145">
                  <c:v>13145</c:v>
                </c:pt>
                <c:pt idx="3146">
                  <c:v>13146</c:v>
                </c:pt>
                <c:pt idx="3147">
                  <c:v>13147</c:v>
                </c:pt>
                <c:pt idx="3148">
                  <c:v>13148</c:v>
                </c:pt>
                <c:pt idx="3149">
                  <c:v>13149</c:v>
                </c:pt>
                <c:pt idx="3150">
                  <c:v>13150</c:v>
                </c:pt>
                <c:pt idx="3151">
                  <c:v>13151</c:v>
                </c:pt>
                <c:pt idx="3152">
                  <c:v>13152</c:v>
                </c:pt>
                <c:pt idx="3153">
                  <c:v>13153</c:v>
                </c:pt>
                <c:pt idx="3154">
                  <c:v>13154</c:v>
                </c:pt>
                <c:pt idx="3155">
                  <c:v>13155</c:v>
                </c:pt>
                <c:pt idx="3156">
                  <c:v>13156</c:v>
                </c:pt>
                <c:pt idx="3157">
                  <c:v>13157</c:v>
                </c:pt>
                <c:pt idx="3158">
                  <c:v>13158</c:v>
                </c:pt>
                <c:pt idx="3159">
                  <c:v>13159</c:v>
                </c:pt>
                <c:pt idx="3160">
                  <c:v>13160</c:v>
                </c:pt>
                <c:pt idx="3161">
                  <c:v>13161</c:v>
                </c:pt>
                <c:pt idx="3162">
                  <c:v>13162</c:v>
                </c:pt>
                <c:pt idx="3163">
                  <c:v>13163</c:v>
                </c:pt>
                <c:pt idx="3164">
                  <c:v>13164</c:v>
                </c:pt>
                <c:pt idx="3165">
                  <c:v>13165</c:v>
                </c:pt>
                <c:pt idx="3166">
                  <c:v>13166</c:v>
                </c:pt>
                <c:pt idx="3167">
                  <c:v>13167</c:v>
                </c:pt>
                <c:pt idx="3168">
                  <c:v>13168</c:v>
                </c:pt>
                <c:pt idx="3169">
                  <c:v>13169</c:v>
                </c:pt>
                <c:pt idx="3170">
                  <c:v>13170</c:v>
                </c:pt>
                <c:pt idx="3171">
                  <c:v>13171</c:v>
                </c:pt>
                <c:pt idx="3172">
                  <c:v>13172</c:v>
                </c:pt>
                <c:pt idx="3173">
                  <c:v>13173</c:v>
                </c:pt>
                <c:pt idx="3174">
                  <c:v>13174</c:v>
                </c:pt>
                <c:pt idx="3175">
                  <c:v>13175</c:v>
                </c:pt>
                <c:pt idx="3176">
                  <c:v>13176</c:v>
                </c:pt>
                <c:pt idx="3177">
                  <c:v>13177</c:v>
                </c:pt>
                <c:pt idx="3178">
                  <c:v>13178</c:v>
                </c:pt>
                <c:pt idx="3179">
                  <c:v>13179</c:v>
                </c:pt>
                <c:pt idx="3180">
                  <c:v>13180</c:v>
                </c:pt>
                <c:pt idx="3181">
                  <c:v>13181</c:v>
                </c:pt>
                <c:pt idx="3182">
                  <c:v>13182</c:v>
                </c:pt>
                <c:pt idx="3183">
                  <c:v>13183</c:v>
                </c:pt>
                <c:pt idx="3184">
                  <c:v>13184</c:v>
                </c:pt>
                <c:pt idx="3185">
                  <c:v>13185</c:v>
                </c:pt>
                <c:pt idx="3186">
                  <c:v>13186</c:v>
                </c:pt>
                <c:pt idx="3187">
                  <c:v>13187</c:v>
                </c:pt>
                <c:pt idx="3188">
                  <c:v>13188</c:v>
                </c:pt>
                <c:pt idx="3189">
                  <c:v>13189</c:v>
                </c:pt>
                <c:pt idx="3190">
                  <c:v>13190</c:v>
                </c:pt>
                <c:pt idx="3191">
                  <c:v>13191</c:v>
                </c:pt>
                <c:pt idx="3192">
                  <c:v>13192</c:v>
                </c:pt>
                <c:pt idx="3193">
                  <c:v>13193</c:v>
                </c:pt>
                <c:pt idx="3194">
                  <c:v>13194</c:v>
                </c:pt>
                <c:pt idx="3195">
                  <c:v>13195</c:v>
                </c:pt>
                <c:pt idx="3196">
                  <c:v>13196</c:v>
                </c:pt>
                <c:pt idx="3197">
                  <c:v>13197</c:v>
                </c:pt>
                <c:pt idx="3198">
                  <c:v>13198</c:v>
                </c:pt>
                <c:pt idx="3199">
                  <c:v>13199</c:v>
                </c:pt>
                <c:pt idx="3200">
                  <c:v>13200</c:v>
                </c:pt>
                <c:pt idx="3201">
                  <c:v>13201</c:v>
                </c:pt>
                <c:pt idx="3202">
                  <c:v>13202</c:v>
                </c:pt>
                <c:pt idx="3203">
                  <c:v>13203</c:v>
                </c:pt>
                <c:pt idx="3204">
                  <c:v>13204</c:v>
                </c:pt>
                <c:pt idx="3205">
                  <c:v>13205</c:v>
                </c:pt>
                <c:pt idx="3206">
                  <c:v>13206</c:v>
                </c:pt>
                <c:pt idx="3207">
                  <c:v>13207</c:v>
                </c:pt>
                <c:pt idx="3208">
                  <c:v>13208</c:v>
                </c:pt>
                <c:pt idx="3209">
                  <c:v>13209</c:v>
                </c:pt>
                <c:pt idx="3210">
                  <c:v>13210</c:v>
                </c:pt>
                <c:pt idx="3211">
                  <c:v>13211</c:v>
                </c:pt>
                <c:pt idx="3212">
                  <c:v>13212</c:v>
                </c:pt>
                <c:pt idx="3213">
                  <c:v>13213</c:v>
                </c:pt>
                <c:pt idx="3214">
                  <c:v>13214</c:v>
                </c:pt>
                <c:pt idx="3215">
                  <c:v>13215</c:v>
                </c:pt>
                <c:pt idx="3216">
                  <c:v>13216</c:v>
                </c:pt>
                <c:pt idx="3217">
                  <c:v>13217</c:v>
                </c:pt>
                <c:pt idx="3218">
                  <c:v>13218</c:v>
                </c:pt>
                <c:pt idx="3219">
                  <c:v>13219</c:v>
                </c:pt>
                <c:pt idx="3220">
                  <c:v>13220</c:v>
                </c:pt>
                <c:pt idx="3221">
                  <c:v>13221</c:v>
                </c:pt>
                <c:pt idx="3222">
                  <c:v>13222</c:v>
                </c:pt>
                <c:pt idx="3223">
                  <c:v>13223</c:v>
                </c:pt>
                <c:pt idx="3224">
                  <c:v>13224</c:v>
                </c:pt>
                <c:pt idx="3225">
                  <c:v>13225</c:v>
                </c:pt>
                <c:pt idx="3226">
                  <c:v>13226</c:v>
                </c:pt>
                <c:pt idx="3227">
                  <c:v>13227</c:v>
                </c:pt>
                <c:pt idx="3228">
                  <c:v>13228</c:v>
                </c:pt>
                <c:pt idx="3229">
                  <c:v>13229</c:v>
                </c:pt>
                <c:pt idx="3230">
                  <c:v>13230</c:v>
                </c:pt>
                <c:pt idx="3231">
                  <c:v>13231</c:v>
                </c:pt>
                <c:pt idx="3232">
                  <c:v>13232</c:v>
                </c:pt>
                <c:pt idx="3233">
                  <c:v>13233</c:v>
                </c:pt>
                <c:pt idx="3234">
                  <c:v>13234</c:v>
                </c:pt>
                <c:pt idx="3235">
                  <c:v>13235</c:v>
                </c:pt>
                <c:pt idx="3236">
                  <c:v>13236</c:v>
                </c:pt>
                <c:pt idx="3237">
                  <c:v>13237</c:v>
                </c:pt>
                <c:pt idx="3238">
                  <c:v>13238</c:v>
                </c:pt>
                <c:pt idx="3239">
                  <c:v>13239</c:v>
                </c:pt>
                <c:pt idx="3240">
                  <c:v>13240</c:v>
                </c:pt>
                <c:pt idx="3241">
                  <c:v>13241</c:v>
                </c:pt>
                <c:pt idx="3242">
                  <c:v>13242</c:v>
                </c:pt>
                <c:pt idx="3243">
                  <c:v>13243</c:v>
                </c:pt>
                <c:pt idx="3244">
                  <c:v>13244</c:v>
                </c:pt>
                <c:pt idx="3245">
                  <c:v>13245</c:v>
                </c:pt>
                <c:pt idx="3246">
                  <c:v>13246</c:v>
                </c:pt>
                <c:pt idx="3247">
                  <c:v>13247</c:v>
                </c:pt>
                <c:pt idx="3248">
                  <c:v>13248</c:v>
                </c:pt>
                <c:pt idx="3249">
                  <c:v>13249</c:v>
                </c:pt>
                <c:pt idx="3250">
                  <c:v>13250</c:v>
                </c:pt>
                <c:pt idx="3251">
                  <c:v>13251</c:v>
                </c:pt>
                <c:pt idx="3252">
                  <c:v>13252</c:v>
                </c:pt>
                <c:pt idx="3253">
                  <c:v>13253</c:v>
                </c:pt>
                <c:pt idx="3254">
                  <c:v>13254</c:v>
                </c:pt>
                <c:pt idx="3255">
                  <c:v>13255</c:v>
                </c:pt>
                <c:pt idx="3256">
                  <c:v>13256</c:v>
                </c:pt>
                <c:pt idx="3257">
                  <c:v>13257</c:v>
                </c:pt>
                <c:pt idx="3258">
                  <c:v>13258</c:v>
                </c:pt>
                <c:pt idx="3259">
                  <c:v>13259</c:v>
                </c:pt>
                <c:pt idx="3260">
                  <c:v>13260</c:v>
                </c:pt>
                <c:pt idx="3261">
                  <c:v>13261</c:v>
                </c:pt>
                <c:pt idx="3262">
                  <c:v>13262</c:v>
                </c:pt>
                <c:pt idx="3263">
                  <c:v>13263</c:v>
                </c:pt>
                <c:pt idx="3264">
                  <c:v>13264</c:v>
                </c:pt>
                <c:pt idx="3265">
                  <c:v>13265</c:v>
                </c:pt>
                <c:pt idx="3266">
                  <c:v>13266</c:v>
                </c:pt>
                <c:pt idx="3267">
                  <c:v>13267</c:v>
                </c:pt>
                <c:pt idx="3268">
                  <c:v>13268</c:v>
                </c:pt>
                <c:pt idx="3269">
                  <c:v>13269</c:v>
                </c:pt>
                <c:pt idx="3270">
                  <c:v>13270</c:v>
                </c:pt>
                <c:pt idx="3271">
                  <c:v>13271</c:v>
                </c:pt>
                <c:pt idx="3272">
                  <c:v>13272</c:v>
                </c:pt>
                <c:pt idx="3273">
                  <c:v>13273</c:v>
                </c:pt>
                <c:pt idx="3274">
                  <c:v>13274</c:v>
                </c:pt>
                <c:pt idx="3275">
                  <c:v>13275</c:v>
                </c:pt>
                <c:pt idx="3276">
                  <c:v>13276</c:v>
                </c:pt>
                <c:pt idx="3277">
                  <c:v>13277</c:v>
                </c:pt>
                <c:pt idx="3278">
                  <c:v>13278</c:v>
                </c:pt>
                <c:pt idx="3279">
                  <c:v>13279</c:v>
                </c:pt>
                <c:pt idx="3280">
                  <c:v>13280</c:v>
                </c:pt>
                <c:pt idx="3281">
                  <c:v>13281</c:v>
                </c:pt>
                <c:pt idx="3282">
                  <c:v>13282</c:v>
                </c:pt>
                <c:pt idx="3283">
                  <c:v>13283</c:v>
                </c:pt>
                <c:pt idx="3284">
                  <c:v>13284</c:v>
                </c:pt>
                <c:pt idx="3285">
                  <c:v>13285</c:v>
                </c:pt>
                <c:pt idx="3286">
                  <c:v>13286</c:v>
                </c:pt>
                <c:pt idx="3287">
                  <c:v>13287</c:v>
                </c:pt>
                <c:pt idx="3288">
                  <c:v>13288</c:v>
                </c:pt>
                <c:pt idx="3289">
                  <c:v>13289</c:v>
                </c:pt>
                <c:pt idx="3290">
                  <c:v>13290</c:v>
                </c:pt>
                <c:pt idx="3291">
                  <c:v>13291</c:v>
                </c:pt>
                <c:pt idx="3292">
                  <c:v>13292</c:v>
                </c:pt>
                <c:pt idx="3293">
                  <c:v>13293</c:v>
                </c:pt>
                <c:pt idx="3294">
                  <c:v>13294</c:v>
                </c:pt>
                <c:pt idx="3295">
                  <c:v>13295</c:v>
                </c:pt>
                <c:pt idx="3296">
                  <c:v>13296</c:v>
                </c:pt>
                <c:pt idx="3297">
                  <c:v>13297</c:v>
                </c:pt>
                <c:pt idx="3298">
                  <c:v>13298</c:v>
                </c:pt>
                <c:pt idx="3299">
                  <c:v>13299</c:v>
                </c:pt>
                <c:pt idx="3300">
                  <c:v>13300</c:v>
                </c:pt>
                <c:pt idx="3301">
                  <c:v>13301</c:v>
                </c:pt>
                <c:pt idx="3302">
                  <c:v>13302</c:v>
                </c:pt>
                <c:pt idx="3303">
                  <c:v>13303</c:v>
                </c:pt>
                <c:pt idx="3304">
                  <c:v>13304</c:v>
                </c:pt>
                <c:pt idx="3305">
                  <c:v>13305</c:v>
                </c:pt>
                <c:pt idx="3306">
                  <c:v>13306</c:v>
                </c:pt>
                <c:pt idx="3307">
                  <c:v>13307</c:v>
                </c:pt>
                <c:pt idx="3308">
                  <c:v>13308</c:v>
                </c:pt>
                <c:pt idx="3309">
                  <c:v>13309</c:v>
                </c:pt>
                <c:pt idx="3310">
                  <c:v>13310</c:v>
                </c:pt>
                <c:pt idx="3311">
                  <c:v>13311</c:v>
                </c:pt>
                <c:pt idx="3312">
                  <c:v>13312</c:v>
                </c:pt>
                <c:pt idx="3313">
                  <c:v>13313</c:v>
                </c:pt>
                <c:pt idx="3314">
                  <c:v>13314</c:v>
                </c:pt>
                <c:pt idx="3315">
                  <c:v>13315</c:v>
                </c:pt>
                <c:pt idx="3316">
                  <c:v>13316</c:v>
                </c:pt>
                <c:pt idx="3317">
                  <c:v>13317</c:v>
                </c:pt>
                <c:pt idx="3318">
                  <c:v>13318</c:v>
                </c:pt>
                <c:pt idx="3319">
                  <c:v>13319</c:v>
                </c:pt>
                <c:pt idx="3320">
                  <c:v>13320</c:v>
                </c:pt>
                <c:pt idx="3321">
                  <c:v>13321</c:v>
                </c:pt>
                <c:pt idx="3322">
                  <c:v>13322</c:v>
                </c:pt>
                <c:pt idx="3323">
                  <c:v>13323</c:v>
                </c:pt>
                <c:pt idx="3324">
                  <c:v>13324</c:v>
                </c:pt>
                <c:pt idx="3325">
                  <c:v>13325</c:v>
                </c:pt>
                <c:pt idx="3326">
                  <c:v>13326</c:v>
                </c:pt>
                <c:pt idx="3327">
                  <c:v>13327</c:v>
                </c:pt>
                <c:pt idx="3328">
                  <c:v>13328</c:v>
                </c:pt>
                <c:pt idx="3329">
                  <c:v>13329</c:v>
                </c:pt>
                <c:pt idx="3330">
                  <c:v>13330</c:v>
                </c:pt>
                <c:pt idx="3331">
                  <c:v>13331</c:v>
                </c:pt>
                <c:pt idx="3332">
                  <c:v>13332</c:v>
                </c:pt>
                <c:pt idx="3333">
                  <c:v>13333</c:v>
                </c:pt>
                <c:pt idx="3334">
                  <c:v>13334</c:v>
                </c:pt>
                <c:pt idx="3335">
                  <c:v>13335</c:v>
                </c:pt>
                <c:pt idx="3336">
                  <c:v>13336</c:v>
                </c:pt>
                <c:pt idx="3337">
                  <c:v>13337</c:v>
                </c:pt>
                <c:pt idx="3338">
                  <c:v>13338</c:v>
                </c:pt>
                <c:pt idx="3339">
                  <c:v>13339</c:v>
                </c:pt>
                <c:pt idx="3340">
                  <c:v>13340</c:v>
                </c:pt>
                <c:pt idx="3341">
                  <c:v>13341</c:v>
                </c:pt>
                <c:pt idx="3342">
                  <c:v>13342</c:v>
                </c:pt>
                <c:pt idx="3343">
                  <c:v>13343</c:v>
                </c:pt>
                <c:pt idx="3344">
                  <c:v>13344</c:v>
                </c:pt>
                <c:pt idx="3345">
                  <c:v>13345</c:v>
                </c:pt>
                <c:pt idx="3346">
                  <c:v>13346</c:v>
                </c:pt>
                <c:pt idx="3347">
                  <c:v>13347</c:v>
                </c:pt>
                <c:pt idx="3348">
                  <c:v>13348</c:v>
                </c:pt>
                <c:pt idx="3349">
                  <c:v>13349</c:v>
                </c:pt>
                <c:pt idx="3350">
                  <c:v>13350</c:v>
                </c:pt>
                <c:pt idx="3351">
                  <c:v>13351</c:v>
                </c:pt>
                <c:pt idx="3352">
                  <c:v>13352</c:v>
                </c:pt>
                <c:pt idx="3353">
                  <c:v>13353</c:v>
                </c:pt>
                <c:pt idx="3354">
                  <c:v>13354</c:v>
                </c:pt>
                <c:pt idx="3355">
                  <c:v>13355</c:v>
                </c:pt>
                <c:pt idx="3356">
                  <c:v>13356</c:v>
                </c:pt>
                <c:pt idx="3357">
                  <c:v>13357</c:v>
                </c:pt>
                <c:pt idx="3358">
                  <c:v>13358</c:v>
                </c:pt>
                <c:pt idx="3359">
                  <c:v>13359</c:v>
                </c:pt>
                <c:pt idx="3360">
                  <c:v>13360</c:v>
                </c:pt>
                <c:pt idx="3361">
                  <c:v>13361</c:v>
                </c:pt>
                <c:pt idx="3362">
                  <c:v>13362</c:v>
                </c:pt>
                <c:pt idx="3363">
                  <c:v>13363</c:v>
                </c:pt>
                <c:pt idx="3364">
                  <c:v>13364</c:v>
                </c:pt>
                <c:pt idx="3365">
                  <c:v>13365</c:v>
                </c:pt>
                <c:pt idx="3366">
                  <c:v>13366</c:v>
                </c:pt>
                <c:pt idx="3367">
                  <c:v>13367</c:v>
                </c:pt>
                <c:pt idx="3368">
                  <c:v>13368</c:v>
                </c:pt>
                <c:pt idx="3369">
                  <c:v>13369</c:v>
                </c:pt>
                <c:pt idx="3370">
                  <c:v>13370</c:v>
                </c:pt>
                <c:pt idx="3371">
                  <c:v>13371</c:v>
                </c:pt>
                <c:pt idx="3372">
                  <c:v>13372</c:v>
                </c:pt>
                <c:pt idx="3373">
                  <c:v>13373</c:v>
                </c:pt>
                <c:pt idx="3374">
                  <c:v>13374</c:v>
                </c:pt>
                <c:pt idx="3375">
                  <c:v>13375</c:v>
                </c:pt>
                <c:pt idx="3376">
                  <c:v>13376</c:v>
                </c:pt>
                <c:pt idx="3377">
                  <c:v>13377</c:v>
                </c:pt>
                <c:pt idx="3378">
                  <c:v>13378</c:v>
                </c:pt>
                <c:pt idx="3379">
                  <c:v>13379</c:v>
                </c:pt>
                <c:pt idx="3380">
                  <c:v>13380</c:v>
                </c:pt>
                <c:pt idx="3381">
                  <c:v>13381</c:v>
                </c:pt>
                <c:pt idx="3382">
                  <c:v>13382</c:v>
                </c:pt>
                <c:pt idx="3383">
                  <c:v>13383</c:v>
                </c:pt>
                <c:pt idx="3384">
                  <c:v>13384</c:v>
                </c:pt>
                <c:pt idx="3385">
                  <c:v>13385</c:v>
                </c:pt>
                <c:pt idx="3386">
                  <c:v>13386</c:v>
                </c:pt>
                <c:pt idx="3387">
                  <c:v>13387</c:v>
                </c:pt>
                <c:pt idx="3388">
                  <c:v>13388</c:v>
                </c:pt>
                <c:pt idx="3389">
                  <c:v>13389</c:v>
                </c:pt>
                <c:pt idx="3390">
                  <c:v>13390</c:v>
                </c:pt>
                <c:pt idx="3391">
                  <c:v>13391</c:v>
                </c:pt>
                <c:pt idx="3392">
                  <c:v>13392</c:v>
                </c:pt>
                <c:pt idx="3393">
                  <c:v>13393</c:v>
                </c:pt>
                <c:pt idx="3394">
                  <c:v>13394</c:v>
                </c:pt>
                <c:pt idx="3395">
                  <c:v>13395</c:v>
                </c:pt>
                <c:pt idx="3396">
                  <c:v>13396</c:v>
                </c:pt>
                <c:pt idx="3397">
                  <c:v>13397</c:v>
                </c:pt>
                <c:pt idx="3398">
                  <c:v>13398</c:v>
                </c:pt>
                <c:pt idx="3399">
                  <c:v>13399</c:v>
                </c:pt>
                <c:pt idx="3400">
                  <c:v>13400</c:v>
                </c:pt>
                <c:pt idx="3401">
                  <c:v>13401</c:v>
                </c:pt>
                <c:pt idx="3402">
                  <c:v>13402</c:v>
                </c:pt>
                <c:pt idx="3403">
                  <c:v>13403</c:v>
                </c:pt>
                <c:pt idx="3404">
                  <c:v>13404</c:v>
                </c:pt>
                <c:pt idx="3405">
                  <c:v>13405</c:v>
                </c:pt>
                <c:pt idx="3406">
                  <c:v>13406</c:v>
                </c:pt>
                <c:pt idx="3407">
                  <c:v>13407</c:v>
                </c:pt>
                <c:pt idx="3408">
                  <c:v>13408</c:v>
                </c:pt>
                <c:pt idx="3409">
                  <c:v>13409</c:v>
                </c:pt>
                <c:pt idx="3410">
                  <c:v>13410</c:v>
                </c:pt>
                <c:pt idx="3411">
                  <c:v>13411</c:v>
                </c:pt>
                <c:pt idx="3412">
                  <c:v>13412</c:v>
                </c:pt>
                <c:pt idx="3413">
                  <c:v>13413</c:v>
                </c:pt>
                <c:pt idx="3414">
                  <c:v>13414</c:v>
                </c:pt>
                <c:pt idx="3415">
                  <c:v>13415</c:v>
                </c:pt>
                <c:pt idx="3416">
                  <c:v>13416</c:v>
                </c:pt>
                <c:pt idx="3417">
                  <c:v>13417</c:v>
                </c:pt>
                <c:pt idx="3418">
                  <c:v>13418</c:v>
                </c:pt>
                <c:pt idx="3419">
                  <c:v>13419</c:v>
                </c:pt>
                <c:pt idx="3420">
                  <c:v>13420</c:v>
                </c:pt>
                <c:pt idx="3421">
                  <c:v>13421</c:v>
                </c:pt>
                <c:pt idx="3422">
                  <c:v>13422</c:v>
                </c:pt>
                <c:pt idx="3423">
                  <c:v>13423</c:v>
                </c:pt>
                <c:pt idx="3424">
                  <c:v>13424</c:v>
                </c:pt>
                <c:pt idx="3425">
                  <c:v>13425</c:v>
                </c:pt>
                <c:pt idx="3426">
                  <c:v>13426</c:v>
                </c:pt>
                <c:pt idx="3427">
                  <c:v>13427</c:v>
                </c:pt>
                <c:pt idx="3428">
                  <c:v>13428</c:v>
                </c:pt>
                <c:pt idx="3429">
                  <c:v>13429</c:v>
                </c:pt>
                <c:pt idx="3430">
                  <c:v>13430</c:v>
                </c:pt>
                <c:pt idx="3431">
                  <c:v>13431</c:v>
                </c:pt>
                <c:pt idx="3432">
                  <c:v>13432</c:v>
                </c:pt>
                <c:pt idx="3433">
                  <c:v>13433</c:v>
                </c:pt>
                <c:pt idx="3434">
                  <c:v>13434</c:v>
                </c:pt>
                <c:pt idx="3435">
                  <c:v>13435</c:v>
                </c:pt>
                <c:pt idx="3436">
                  <c:v>13436</c:v>
                </c:pt>
                <c:pt idx="3437">
                  <c:v>13437</c:v>
                </c:pt>
                <c:pt idx="3438">
                  <c:v>13438</c:v>
                </c:pt>
                <c:pt idx="3439">
                  <c:v>13439</c:v>
                </c:pt>
                <c:pt idx="3440">
                  <c:v>13440</c:v>
                </c:pt>
                <c:pt idx="3441">
                  <c:v>13441</c:v>
                </c:pt>
                <c:pt idx="3442">
                  <c:v>13442</c:v>
                </c:pt>
                <c:pt idx="3443">
                  <c:v>13443</c:v>
                </c:pt>
                <c:pt idx="3444">
                  <c:v>13444</c:v>
                </c:pt>
                <c:pt idx="3445">
                  <c:v>13445</c:v>
                </c:pt>
                <c:pt idx="3446">
                  <c:v>13446</c:v>
                </c:pt>
                <c:pt idx="3447">
                  <c:v>13447</c:v>
                </c:pt>
                <c:pt idx="3448">
                  <c:v>13448</c:v>
                </c:pt>
                <c:pt idx="3449">
                  <c:v>13449</c:v>
                </c:pt>
                <c:pt idx="3450">
                  <c:v>13450</c:v>
                </c:pt>
                <c:pt idx="3451">
                  <c:v>13451</c:v>
                </c:pt>
                <c:pt idx="3452">
                  <c:v>13452</c:v>
                </c:pt>
                <c:pt idx="3453">
                  <c:v>13453</c:v>
                </c:pt>
                <c:pt idx="3454">
                  <c:v>13454</c:v>
                </c:pt>
                <c:pt idx="3455">
                  <c:v>13455</c:v>
                </c:pt>
                <c:pt idx="3456">
                  <c:v>13456</c:v>
                </c:pt>
                <c:pt idx="3457">
                  <c:v>13457</c:v>
                </c:pt>
                <c:pt idx="3458">
                  <c:v>13458</c:v>
                </c:pt>
                <c:pt idx="3459">
                  <c:v>13459</c:v>
                </c:pt>
                <c:pt idx="3460">
                  <c:v>13460</c:v>
                </c:pt>
                <c:pt idx="3461">
                  <c:v>13461</c:v>
                </c:pt>
                <c:pt idx="3462">
                  <c:v>13462</c:v>
                </c:pt>
                <c:pt idx="3463">
                  <c:v>13463</c:v>
                </c:pt>
                <c:pt idx="3464">
                  <c:v>13464</c:v>
                </c:pt>
                <c:pt idx="3465">
                  <c:v>13465</c:v>
                </c:pt>
                <c:pt idx="3466">
                  <c:v>13466</c:v>
                </c:pt>
                <c:pt idx="3467">
                  <c:v>13467</c:v>
                </c:pt>
                <c:pt idx="3468">
                  <c:v>13468</c:v>
                </c:pt>
                <c:pt idx="3469">
                  <c:v>13469</c:v>
                </c:pt>
                <c:pt idx="3470">
                  <c:v>13470</c:v>
                </c:pt>
                <c:pt idx="3471">
                  <c:v>13471</c:v>
                </c:pt>
                <c:pt idx="3472">
                  <c:v>13472</c:v>
                </c:pt>
                <c:pt idx="3473">
                  <c:v>13473</c:v>
                </c:pt>
                <c:pt idx="3474">
                  <c:v>13474</c:v>
                </c:pt>
                <c:pt idx="3475">
                  <c:v>13475</c:v>
                </c:pt>
                <c:pt idx="3476">
                  <c:v>13476</c:v>
                </c:pt>
                <c:pt idx="3477">
                  <c:v>13477</c:v>
                </c:pt>
                <c:pt idx="3478">
                  <c:v>13478</c:v>
                </c:pt>
                <c:pt idx="3479">
                  <c:v>13479</c:v>
                </c:pt>
                <c:pt idx="3480">
                  <c:v>13480</c:v>
                </c:pt>
                <c:pt idx="3481">
                  <c:v>13481</c:v>
                </c:pt>
                <c:pt idx="3482">
                  <c:v>13482</c:v>
                </c:pt>
                <c:pt idx="3483">
                  <c:v>13483</c:v>
                </c:pt>
                <c:pt idx="3484">
                  <c:v>13484</c:v>
                </c:pt>
                <c:pt idx="3485">
                  <c:v>13485</c:v>
                </c:pt>
                <c:pt idx="3486">
                  <c:v>13486</c:v>
                </c:pt>
                <c:pt idx="3487">
                  <c:v>13487</c:v>
                </c:pt>
                <c:pt idx="3488">
                  <c:v>13488</c:v>
                </c:pt>
                <c:pt idx="3489">
                  <c:v>13489</c:v>
                </c:pt>
                <c:pt idx="3490">
                  <c:v>13490</c:v>
                </c:pt>
                <c:pt idx="3491">
                  <c:v>13491</c:v>
                </c:pt>
                <c:pt idx="3492">
                  <c:v>13492</c:v>
                </c:pt>
                <c:pt idx="3493">
                  <c:v>13493</c:v>
                </c:pt>
                <c:pt idx="3494">
                  <c:v>13494</c:v>
                </c:pt>
                <c:pt idx="3495">
                  <c:v>13495</c:v>
                </c:pt>
                <c:pt idx="3496">
                  <c:v>13496</c:v>
                </c:pt>
                <c:pt idx="3497">
                  <c:v>13497</c:v>
                </c:pt>
                <c:pt idx="3498">
                  <c:v>13498</c:v>
                </c:pt>
                <c:pt idx="3499">
                  <c:v>13499</c:v>
                </c:pt>
                <c:pt idx="3500">
                  <c:v>13500</c:v>
                </c:pt>
                <c:pt idx="3501">
                  <c:v>13501</c:v>
                </c:pt>
                <c:pt idx="3502">
                  <c:v>13502</c:v>
                </c:pt>
                <c:pt idx="3503">
                  <c:v>13503</c:v>
                </c:pt>
                <c:pt idx="3504">
                  <c:v>13504</c:v>
                </c:pt>
                <c:pt idx="3505">
                  <c:v>13505</c:v>
                </c:pt>
                <c:pt idx="3506">
                  <c:v>13506</c:v>
                </c:pt>
                <c:pt idx="3507">
                  <c:v>13507</c:v>
                </c:pt>
                <c:pt idx="3508">
                  <c:v>13508</c:v>
                </c:pt>
                <c:pt idx="3509">
                  <c:v>13509</c:v>
                </c:pt>
                <c:pt idx="3510">
                  <c:v>13510</c:v>
                </c:pt>
                <c:pt idx="3511">
                  <c:v>13511</c:v>
                </c:pt>
                <c:pt idx="3512">
                  <c:v>13512</c:v>
                </c:pt>
                <c:pt idx="3513">
                  <c:v>13513</c:v>
                </c:pt>
                <c:pt idx="3514">
                  <c:v>13514</c:v>
                </c:pt>
                <c:pt idx="3515">
                  <c:v>13515</c:v>
                </c:pt>
                <c:pt idx="3516">
                  <c:v>13516</c:v>
                </c:pt>
                <c:pt idx="3517">
                  <c:v>13517</c:v>
                </c:pt>
                <c:pt idx="3518">
                  <c:v>13518</c:v>
                </c:pt>
                <c:pt idx="3519">
                  <c:v>13519</c:v>
                </c:pt>
                <c:pt idx="3520">
                  <c:v>13520</c:v>
                </c:pt>
                <c:pt idx="3521">
                  <c:v>13521</c:v>
                </c:pt>
                <c:pt idx="3522">
                  <c:v>13522</c:v>
                </c:pt>
                <c:pt idx="3523">
                  <c:v>13523</c:v>
                </c:pt>
                <c:pt idx="3524">
                  <c:v>13524</c:v>
                </c:pt>
                <c:pt idx="3525">
                  <c:v>13525</c:v>
                </c:pt>
                <c:pt idx="3526">
                  <c:v>13526</c:v>
                </c:pt>
                <c:pt idx="3527">
                  <c:v>13527</c:v>
                </c:pt>
                <c:pt idx="3528">
                  <c:v>13528</c:v>
                </c:pt>
                <c:pt idx="3529">
                  <c:v>13529</c:v>
                </c:pt>
                <c:pt idx="3530">
                  <c:v>13530</c:v>
                </c:pt>
                <c:pt idx="3531">
                  <c:v>13531</c:v>
                </c:pt>
                <c:pt idx="3532">
                  <c:v>13532</c:v>
                </c:pt>
                <c:pt idx="3533">
                  <c:v>13533</c:v>
                </c:pt>
                <c:pt idx="3534">
                  <c:v>13534</c:v>
                </c:pt>
                <c:pt idx="3535">
                  <c:v>13535</c:v>
                </c:pt>
                <c:pt idx="3536">
                  <c:v>13536</c:v>
                </c:pt>
                <c:pt idx="3537">
                  <c:v>13537</c:v>
                </c:pt>
                <c:pt idx="3538">
                  <c:v>13538</c:v>
                </c:pt>
                <c:pt idx="3539">
                  <c:v>13539</c:v>
                </c:pt>
                <c:pt idx="3540">
                  <c:v>13540</c:v>
                </c:pt>
                <c:pt idx="3541">
                  <c:v>13541</c:v>
                </c:pt>
                <c:pt idx="3542">
                  <c:v>13542</c:v>
                </c:pt>
                <c:pt idx="3543">
                  <c:v>13543</c:v>
                </c:pt>
                <c:pt idx="3544">
                  <c:v>13544</c:v>
                </c:pt>
                <c:pt idx="3545">
                  <c:v>13545</c:v>
                </c:pt>
                <c:pt idx="3546">
                  <c:v>13546</c:v>
                </c:pt>
                <c:pt idx="3547">
                  <c:v>13547</c:v>
                </c:pt>
                <c:pt idx="3548">
                  <c:v>13548</c:v>
                </c:pt>
                <c:pt idx="3549">
                  <c:v>13549</c:v>
                </c:pt>
                <c:pt idx="3550">
                  <c:v>13550</c:v>
                </c:pt>
                <c:pt idx="3551">
                  <c:v>13551</c:v>
                </c:pt>
                <c:pt idx="3552">
                  <c:v>13552</c:v>
                </c:pt>
                <c:pt idx="3553">
                  <c:v>13553</c:v>
                </c:pt>
                <c:pt idx="3554">
                  <c:v>13554</c:v>
                </c:pt>
                <c:pt idx="3555">
                  <c:v>13555</c:v>
                </c:pt>
                <c:pt idx="3556">
                  <c:v>13556</c:v>
                </c:pt>
                <c:pt idx="3557">
                  <c:v>13557</c:v>
                </c:pt>
                <c:pt idx="3558">
                  <c:v>13558</c:v>
                </c:pt>
                <c:pt idx="3559">
                  <c:v>13559</c:v>
                </c:pt>
                <c:pt idx="3560">
                  <c:v>13560</c:v>
                </c:pt>
                <c:pt idx="3561">
                  <c:v>13561</c:v>
                </c:pt>
                <c:pt idx="3562">
                  <c:v>13562</c:v>
                </c:pt>
                <c:pt idx="3563">
                  <c:v>13563</c:v>
                </c:pt>
                <c:pt idx="3564">
                  <c:v>13564</c:v>
                </c:pt>
                <c:pt idx="3565">
                  <c:v>13565</c:v>
                </c:pt>
                <c:pt idx="3566">
                  <c:v>13566</c:v>
                </c:pt>
                <c:pt idx="3567">
                  <c:v>13567</c:v>
                </c:pt>
                <c:pt idx="3568">
                  <c:v>13568</c:v>
                </c:pt>
                <c:pt idx="3569">
                  <c:v>13569</c:v>
                </c:pt>
                <c:pt idx="3570">
                  <c:v>13570</c:v>
                </c:pt>
                <c:pt idx="3571">
                  <c:v>13571</c:v>
                </c:pt>
                <c:pt idx="3572">
                  <c:v>13572</c:v>
                </c:pt>
                <c:pt idx="3573">
                  <c:v>13573</c:v>
                </c:pt>
                <c:pt idx="3574">
                  <c:v>13574</c:v>
                </c:pt>
                <c:pt idx="3575">
                  <c:v>13575</c:v>
                </c:pt>
                <c:pt idx="3576">
                  <c:v>13576</c:v>
                </c:pt>
                <c:pt idx="3577">
                  <c:v>13577</c:v>
                </c:pt>
                <c:pt idx="3578">
                  <c:v>13578</c:v>
                </c:pt>
                <c:pt idx="3579">
                  <c:v>13579</c:v>
                </c:pt>
                <c:pt idx="3580">
                  <c:v>13580</c:v>
                </c:pt>
                <c:pt idx="3581">
                  <c:v>13581</c:v>
                </c:pt>
                <c:pt idx="3582">
                  <c:v>13582</c:v>
                </c:pt>
                <c:pt idx="3583">
                  <c:v>13583</c:v>
                </c:pt>
                <c:pt idx="3584">
                  <c:v>13584</c:v>
                </c:pt>
                <c:pt idx="3585">
                  <c:v>13585</c:v>
                </c:pt>
                <c:pt idx="3586">
                  <c:v>13586</c:v>
                </c:pt>
                <c:pt idx="3587">
                  <c:v>13587</c:v>
                </c:pt>
                <c:pt idx="3588">
                  <c:v>13588</c:v>
                </c:pt>
                <c:pt idx="3589">
                  <c:v>13589</c:v>
                </c:pt>
                <c:pt idx="3590">
                  <c:v>13590</c:v>
                </c:pt>
                <c:pt idx="3591">
                  <c:v>13591</c:v>
                </c:pt>
                <c:pt idx="3592">
                  <c:v>13592</c:v>
                </c:pt>
                <c:pt idx="3593">
                  <c:v>13593</c:v>
                </c:pt>
                <c:pt idx="3594">
                  <c:v>13594</c:v>
                </c:pt>
                <c:pt idx="3595">
                  <c:v>13595</c:v>
                </c:pt>
                <c:pt idx="3596">
                  <c:v>13596</c:v>
                </c:pt>
                <c:pt idx="3597">
                  <c:v>13597</c:v>
                </c:pt>
                <c:pt idx="3598">
                  <c:v>13598</c:v>
                </c:pt>
                <c:pt idx="3599">
                  <c:v>13599</c:v>
                </c:pt>
                <c:pt idx="3600">
                  <c:v>13600</c:v>
                </c:pt>
                <c:pt idx="3601">
                  <c:v>13601</c:v>
                </c:pt>
                <c:pt idx="3602">
                  <c:v>13602</c:v>
                </c:pt>
                <c:pt idx="3603">
                  <c:v>13603</c:v>
                </c:pt>
                <c:pt idx="3604">
                  <c:v>13604</c:v>
                </c:pt>
                <c:pt idx="3605">
                  <c:v>13605</c:v>
                </c:pt>
                <c:pt idx="3606">
                  <c:v>13606</c:v>
                </c:pt>
                <c:pt idx="3607">
                  <c:v>13607</c:v>
                </c:pt>
                <c:pt idx="3608">
                  <c:v>13608</c:v>
                </c:pt>
                <c:pt idx="3609">
                  <c:v>13609</c:v>
                </c:pt>
                <c:pt idx="3610">
                  <c:v>13610</c:v>
                </c:pt>
                <c:pt idx="3611">
                  <c:v>13611</c:v>
                </c:pt>
                <c:pt idx="3612">
                  <c:v>13612</c:v>
                </c:pt>
                <c:pt idx="3613">
                  <c:v>13613</c:v>
                </c:pt>
                <c:pt idx="3614">
                  <c:v>13614</c:v>
                </c:pt>
                <c:pt idx="3615">
                  <c:v>13615</c:v>
                </c:pt>
                <c:pt idx="3616">
                  <c:v>13616</c:v>
                </c:pt>
                <c:pt idx="3617">
                  <c:v>13617</c:v>
                </c:pt>
                <c:pt idx="3618">
                  <c:v>13618</c:v>
                </c:pt>
                <c:pt idx="3619">
                  <c:v>13619</c:v>
                </c:pt>
                <c:pt idx="3620">
                  <c:v>13620</c:v>
                </c:pt>
                <c:pt idx="3621">
                  <c:v>13621</c:v>
                </c:pt>
                <c:pt idx="3622">
                  <c:v>13622</c:v>
                </c:pt>
                <c:pt idx="3623">
                  <c:v>13623</c:v>
                </c:pt>
                <c:pt idx="3624">
                  <c:v>13624</c:v>
                </c:pt>
                <c:pt idx="3625">
                  <c:v>13625</c:v>
                </c:pt>
                <c:pt idx="3626">
                  <c:v>13626</c:v>
                </c:pt>
                <c:pt idx="3627">
                  <c:v>13627</c:v>
                </c:pt>
                <c:pt idx="3628">
                  <c:v>13628</c:v>
                </c:pt>
                <c:pt idx="3629">
                  <c:v>13629</c:v>
                </c:pt>
                <c:pt idx="3630">
                  <c:v>13630</c:v>
                </c:pt>
                <c:pt idx="3631">
                  <c:v>13631</c:v>
                </c:pt>
                <c:pt idx="3632">
                  <c:v>13632</c:v>
                </c:pt>
                <c:pt idx="3633">
                  <c:v>13633</c:v>
                </c:pt>
                <c:pt idx="3634">
                  <c:v>13634</c:v>
                </c:pt>
                <c:pt idx="3635">
                  <c:v>13635</c:v>
                </c:pt>
                <c:pt idx="3636">
                  <c:v>13636</c:v>
                </c:pt>
                <c:pt idx="3637">
                  <c:v>13637</c:v>
                </c:pt>
                <c:pt idx="3638">
                  <c:v>13638</c:v>
                </c:pt>
                <c:pt idx="3639">
                  <c:v>13639</c:v>
                </c:pt>
                <c:pt idx="3640">
                  <c:v>13640</c:v>
                </c:pt>
                <c:pt idx="3641">
                  <c:v>13641</c:v>
                </c:pt>
                <c:pt idx="3642">
                  <c:v>13642</c:v>
                </c:pt>
                <c:pt idx="3643">
                  <c:v>13643</c:v>
                </c:pt>
                <c:pt idx="3644">
                  <c:v>13644</c:v>
                </c:pt>
                <c:pt idx="3645">
                  <c:v>13645</c:v>
                </c:pt>
                <c:pt idx="3646">
                  <c:v>13646</c:v>
                </c:pt>
                <c:pt idx="3647">
                  <c:v>13647</c:v>
                </c:pt>
                <c:pt idx="3648">
                  <c:v>13648</c:v>
                </c:pt>
                <c:pt idx="3649">
                  <c:v>13649</c:v>
                </c:pt>
                <c:pt idx="3650">
                  <c:v>13650</c:v>
                </c:pt>
                <c:pt idx="3651">
                  <c:v>13651</c:v>
                </c:pt>
                <c:pt idx="3652">
                  <c:v>13652</c:v>
                </c:pt>
                <c:pt idx="3653">
                  <c:v>13653</c:v>
                </c:pt>
                <c:pt idx="3654">
                  <c:v>13654</c:v>
                </c:pt>
                <c:pt idx="3655">
                  <c:v>13655</c:v>
                </c:pt>
                <c:pt idx="3656">
                  <c:v>13656</c:v>
                </c:pt>
                <c:pt idx="3657">
                  <c:v>13657</c:v>
                </c:pt>
                <c:pt idx="3658">
                  <c:v>13658</c:v>
                </c:pt>
                <c:pt idx="3659">
                  <c:v>13659</c:v>
                </c:pt>
                <c:pt idx="3660">
                  <c:v>13660</c:v>
                </c:pt>
                <c:pt idx="3661">
                  <c:v>13661</c:v>
                </c:pt>
                <c:pt idx="3662">
                  <c:v>13662</c:v>
                </c:pt>
                <c:pt idx="3663">
                  <c:v>13663</c:v>
                </c:pt>
                <c:pt idx="3664">
                  <c:v>13664</c:v>
                </c:pt>
                <c:pt idx="3665">
                  <c:v>13665</c:v>
                </c:pt>
                <c:pt idx="3666">
                  <c:v>13666</c:v>
                </c:pt>
                <c:pt idx="3667">
                  <c:v>13667</c:v>
                </c:pt>
                <c:pt idx="3668">
                  <c:v>13668</c:v>
                </c:pt>
                <c:pt idx="3669">
                  <c:v>13669</c:v>
                </c:pt>
                <c:pt idx="3670">
                  <c:v>13670</c:v>
                </c:pt>
                <c:pt idx="3671">
                  <c:v>13671</c:v>
                </c:pt>
                <c:pt idx="3672">
                  <c:v>13672</c:v>
                </c:pt>
                <c:pt idx="3673">
                  <c:v>13673</c:v>
                </c:pt>
                <c:pt idx="3674">
                  <c:v>13674</c:v>
                </c:pt>
                <c:pt idx="3675">
                  <c:v>13675</c:v>
                </c:pt>
                <c:pt idx="3676">
                  <c:v>13676</c:v>
                </c:pt>
                <c:pt idx="3677">
                  <c:v>13677</c:v>
                </c:pt>
                <c:pt idx="3678">
                  <c:v>13678</c:v>
                </c:pt>
                <c:pt idx="3679">
                  <c:v>13679</c:v>
                </c:pt>
                <c:pt idx="3680">
                  <c:v>13680</c:v>
                </c:pt>
                <c:pt idx="3681">
                  <c:v>13681</c:v>
                </c:pt>
                <c:pt idx="3682">
                  <c:v>13682</c:v>
                </c:pt>
                <c:pt idx="3683">
                  <c:v>13683</c:v>
                </c:pt>
                <c:pt idx="3684">
                  <c:v>13684</c:v>
                </c:pt>
                <c:pt idx="3685">
                  <c:v>13685</c:v>
                </c:pt>
                <c:pt idx="3686">
                  <c:v>13686</c:v>
                </c:pt>
                <c:pt idx="3687">
                  <c:v>13687</c:v>
                </c:pt>
                <c:pt idx="3688">
                  <c:v>13688</c:v>
                </c:pt>
                <c:pt idx="3689">
                  <c:v>13689</c:v>
                </c:pt>
                <c:pt idx="3690">
                  <c:v>13690</c:v>
                </c:pt>
                <c:pt idx="3691">
                  <c:v>13691</c:v>
                </c:pt>
                <c:pt idx="3692">
                  <c:v>13692</c:v>
                </c:pt>
                <c:pt idx="3693">
                  <c:v>13693</c:v>
                </c:pt>
                <c:pt idx="3694">
                  <c:v>13694</c:v>
                </c:pt>
                <c:pt idx="3695">
                  <c:v>13695</c:v>
                </c:pt>
                <c:pt idx="3696">
                  <c:v>13696</c:v>
                </c:pt>
                <c:pt idx="3697">
                  <c:v>13697</c:v>
                </c:pt>
                <c:pt idx="3698">
                  <c:v>13698</c:v>
                </c:pt>
                <c:pt idx="3699">
                  <c:v>13699</c:v>
                </c:pt>
                <c:pt idx="3700">
                  <c:v>13700</c:v>
                </c:pt>
                <c:pt idx="3701">
                  <c:v>13701</c:v>
                </c:pt>
                <c:pt idx="3702">
                  <c:v>13702</c:v>
                </c:pt>
                <c:pt idx="3703">
                  <c:v>13703</c:v>
                </c:pt>
                <c:pt idx="3704">
                  <c:v>13704</c:v>
                </c:pt>
                <c:pt idx="3705">
                  <c:v>13705</c:v>
                </c:pt>
                <c:pt idx="3706">
                  <c:v>13706</c:v>
                </c:pt>
                <c:pt idx="3707">
                  <c:v>13707</c:v>
                </c:pt>
                <c:pt idx="3708">
                  <c:v>13708</c:v>
                </c:pt>
                <c:pt idx="3709">
                  <c:v>13709</c:v>
                </c:pt>
                <c:pt idx="3710">
                  <c:v>13710</c:v>
                </c:pt>
                <c:pt idx="3711">
                  <c:v>13711</c:v>
                </c:pt>
                <c:pt idx="3712">
                  <c:v>13712</c:v>
                </c:pt>
                <c:pt idx="3713">
                  <c:v>13713</c:v>
                </c:pt>
                <c:pt idx="3714">
                  <c:v>13714</c:v>
                </c:pt>
                <c:pt idx="3715">
                  <c:v>13715</c:v>
                </c:pt>
                <c:pt idx="3716">
                  <c:v>13716</c:v>
                </c:pt>
                <c:pt idx="3717">
                  <c:v>13717</c:v>
                </c:pt>
                <c:pt idx="3718">
                  <c:v>13718</c:v>
                </c:pt>
                <c:pt idx="3719">
                  <c:v>13719</c:v>
                </c:pt>
                <c:pt idx="3720">
                  <c:v>13720</c:v>
                </c:pt>
                <c:pt idx="3721">
                  <c:v>13721</c:v>
                </c:pt>
                <c:pt idx="3722">
                  <c:v>13722</c:v>
                </c:pt>
                <c:pt idx="3723">
                  <c:v>13723</c:v>
                </c:pt>
                <c:pt idx="3724">
                  <c:v>13724</c:v>
                </c:pt>
                <c:pt idx="3725">
                  <c:v>13725</c:v>
                </c:pt>
                <c:pt idx="3726">
                  <c:v>13726</c:v>
                </c:pt>
                <c:pt idx="3727">
                  <c:v>13727</c:v>
                </c:pt>
                <c:pt idx="3728">
                  <c:v>13728</c:v>
                </c:pt>
                <c:pt idx="3729">
                  <c:v>13729</c:v>
                </c:pt>
                <c:pt idx="3730">
                  <c:v>13730</c:v>
                </c:pt>
                <c:pt idx="3731">
                  <c:v>13731</c:v>
                </c:pt>
                <c:pt idx="3732">
                  <c:v>13732</c:v>
                </c:pt>
                <c:pt idx="3733">
                  <c:v>13733</c:v>
                </c:pt>
                <c:pt idx="3734">
                  <c:v>13734</c:v>
                </c:pt>
                <c:pt idx="3735">
                  <c:v>13735</c:v>
                </c:pt>
                <c:pt idx="3736">
                  <c:v>13736</c:v>
                </c:pt>
                <c:pt idx="3737">
                  <c:v>13737</c:v>
                </c:pt>
                <c:pt idx="3738">
                  <c:v>13738</c:v>
                </c:pt>
                <c:pt idx="3739">
                  <c:v>13739</c:v>
                </c:pt>
                <c:pt idx="3740">
                  <c:v>13740</c:v>
                </c:pt>
                <c:pt idx="3741">
                  <c:v>13741</c:v>
                </c:pt>
                <c:pt idx="3742">
                  <c:v>13742</c:v>
                </c:pt>
                <c:pt idx="3743">
                  <c:v>13743</c:v>
                </c:pt>
                <c:pt idx="3744">
                  <c:v>13744</c:v>
                </c:pt>
                <c:pt idx="3745">
                  <c:v>13745</c:v>
                </c:pt>
                <c:pt idx="3746">
                  <c:v>13746</c:v>
                </c:pt>
                <c:pt idx="3747">
                  <c:v>13747</c:v>
                </c:pt>
                <c:pt idx="3748">
                  <c:v>13748</c:v>
                </c:pt>
                <c:pt idx="3749">
                  <c:v>13749</c:v>
                </c:pt>
                <c:pt idx="3750">
                  <c:v>13750</c:v>
                </c:pt>
                <c:pt idx="3751">
                  <c:v>13751</c:v>
                </c:pt>
                <c:pt idx="3752">
                  <c:v>13752</c:v>
                </c:pt>
                <c:pt idx="3753">
                  <c:v>13753</c:v>
                </c:pt>
                <c:pt idx="3754">
                  <c:v>13754</c:v>
                </c:pt>
                <c:pt idx="3755">
                  <c:v>13755</c:v>
                </c:pt>
                <c:pt idx="3756">
                  <c:v>13756</c:v>
                </c:pt>
                <c:pt idx="3757">
                  <c:v>13757</c:v>
                </c:pt>
                <c:pt idx="3758">
                  <c:v>13758</c:v>
                </c:pt>
                <c:pt idx="3759">
                  <c:v>13759</c:v>
                </c:pt>
                <c:pt idx="3760">
                  <c:v>13760</c:v>
                </c:pt>
                <c:pt idx="3761">
                  <c:v>13761</c:v>
                </c:pt>
                <c:pt idx="3762">
                  <c:v>13762</c:v>
                </c:pt>
                <c:pt idx="3763">
                  <c:v>13763</c:v>
                </c:pt>
                <c:pt idx="3764">
                  <c:v>13764</c:v>
                </c:pt>
                <c:pt idx="3765">
                  <c:v>13765</c:v>
                </c:pt>
                <c:pt idx="3766">
                  <c:v>13766</c:v>
                </c:pt>
                <c:pt idx="3767">
                  <c:v>13767</c:v>
                </c:pt>
                <c:pt idx="3768">
                  <c:v>13768</c:v>
                </c:pt>
                <c:pt idx="3769">
                  <c:v>13769</c:v>
                </c:pt>
                <c:pt idx="3770">
                  <c:v>13770</c:v>
                </c:pt>
                <c:pt idx="3771">
                  <c:v>13771</c:v>
                </c:pt>
                <c:pt idx="3772">
                  <c:v>13772</c:v>
                </c:pt>
                <c:pt idx="3773">
                  <c:v>13773</c:v>
                </c:pt>
                <c:pt idx="3774">
                  <c:v>13774</c:v>
                </c:pt>
                <c:pt idx="3775">
                  <c:v>13775</c:v>
                </c:pt>
                <c:pt idx="3776">
                  <c:v>13776</c:v>
                </c:pt>
                <c:pt idx="3777">
                  <c:v>13777</c:v>
                </c:pt>
                <c:pt idx="3778">
                  <c:v>13778</c:v>
                </c:pt>
                <c:pt idx="3779">
                  <c:v>13779</c:v>
                </c:pt>
                <c:pt idx="3780">
                  <c:v>13780</c:v>
                </c:pt>
                <c:pt idx="3781">
                  <c:v>13781</c:v>
                </c:pt>
                <c:pt idx="3782">
                  <c:v>13782</c:v>
                </c:pt>
                <c:pt idx="3783">
                  <c:v>13783</c:v>
                </c:pt>
                <c:pt idx="3784">
                  <c:v>13784</c:v>
                </c:pt>
                <c:pt idx="3785">
                  <c:v>13785</c:v>
                </c:pt>
                <c:pt idx="3786">
                  <c:v>13786</c:v>
                </c:pt>
                <c:pt idx="3787">
                  <c:v>13787</c:v>
                </c:pt>
                <c:pt idx="3788">
                  <c:v>13788</c:v>
                </c:pt>
                <c:pt idx="3789">
                  <c:v>13789</c:v>
                </c:pt>
                <c:pt idx="3790">
                  <c:v>13790</c:v>
                </c:pt>
                <c:pt idx="3791">
                  <c:v>13791</c:v>
                </c:pt>
                <c:pt idx="3792">
                  <c:v>13792</c:v>
                </c:pt>
                <c:pt idx="3793">
                  <c:v>13793</c:v>
                </c:pt>
                <c:pt idx="3794">
                  <c:v>13794</c:v>
                </c:pt>
                <c:pt idx="3795">
                  <c:v>13795</c:v>
                </c:pt>
                <c:pt idx="3796">
                  <c:v>13796</c:v>
                </c:pt>
                <c:pt idx="3797">
                  <c:v>13797</c:v>
                </c:pt>
                <c:pt idx="3798">
                  <c:v>13798</c:v>
                </c:pt>
                <c:pt idx="3799">
                  <c:v>13799</c:v>
                </c:pt>
                <c:pt idx="3800">
                  <c:v>13800</c:v>
                </c:pt>
                <c:pt idx="3801">
                  <c:v>13801</c:v>
                </c:pt>
                <c:pt idx="3802">
                  <c:v>13802</c:v>
                </c:pt>
                <c:pt idx="3803">
                  <c:v>13803</c:v>
                </c:pt>
                <c:pt idx="3804">
                  <c:v>13804</c:v>
                </c:pt>
                <c:pt idx="3805">
                  <c:v>13805</c:v>
                </c:pt>
                <c:pt idx="3806">
                  <c:v>13806</c:v>
                </c:pt>
                <c:pt idx="3807">
                  <c:v>13807</c:v>
                </c:pt>
                <c:pt idx="3808">
                  <c:v>13808</c:v>
                </c:pt>
                <c:pt idx="3809">
                  <c:v>13809</c:v>
                </c:pt>
                <c:pt idx="3810">
                  <c:v>13810</c:v>
                </c:pt>
                <c:pt idx="3811">
                  <c:v>13811</c:v>
                </c:pt>
                <c:pt idx="3812">
                  <c:v>13812</c:v>
                </c:pt>
                <c:pt idx="3813">
                  <c:v>13813</c:v>
                </c:pt>
                <c:pt idx="3814">
                  <c:v>13814</c:v>
                </c:pt>
                <c:pt idx="3815">
                  <c:v>13815</c:v>
                </c:pt>
                <c:pt idx="3816">
                  <c:v>13816</c:v>
                </c:pt>
                <c:pt idx="3817">
                  <c:v>13817</c:v>
                </c:pt>
                <c:pt idx="3818">
                  <c:v>13818</c:v>
                </c:pt>
                <c:pt idx="3819">
                  <c:v>13819</c:v>
                </c:pt>
                <c:pt idx="3820">
                  <c:v>13820</c:v>
                </c:pt>
                <c:pt idx="3821">
                  <c:v>13821</c:v>
                </c:pt>
                <c:pt idx="3822">
                  <c:v>13822</c:v>
                </c:pt>
                <c:pt idx="3823">
                  <c:v>13823</c:v>
                </c:pt>
                <c:pt idx="3824">
                  <c:v>13824</c:v>
                </c:pt>
                <c:pt idx="3825">
                  <c:v>13825</c:v>
                </c:pt>
                <c:pt idx="3826">
                  <c:v>13826</c:v>
                </c:pt>
                <c:pt idx="3827">
                  <c:v>13827</c:v>
                </c:pt>
                <c:pt idx="3828">
                  <c:v>13828</c:v>
                </c:pt>
                <c:pt idx="3829">
                  <c:v>13829</c:v>
                </c:pt>
                <c:pt idx="3830">
                  <c:v>13830</c:v>
                </c:pt>
                <c:pt idx="3831">
                  <c:v>13831</c:v>
                </c:pt>
                <c:pt idx="3832">
                  <c:v>13832</c:v>
                </c:pt>
                <c:pt idx="3833">
                  <c:v>13833</c:v>
                </c:pt>
                <c:pt idx="3834">
                  <c:v>13834</c:v>
                </c:pt>
                <c:pt idx="3835">
                  <c:v>13835</c:v>
                </c:pt>
                <c:pt idx="3836">
                  <c:v>13836</c:v>
                </c:pt>
                <c:pt idx="3837">
                  <c:v>13837</c:v>
                </c:pt>
                <c:pt idx="3838">
                  <c:v>13838</c:v>
                </c:pt>
                <c:pt idx="3839">
                  <c:v>13839</c:v>
                </c:pt>
                <c:pt idx="3840">
                  <c:v>13840</c:v>
                </c:pt>
                <c:pt idx="3841">
                  <c:v>13841</c:v>
                </c:pt>
                <c:pt idx="3842">
                  <c:v>13842</c:v>
                </c:pt>
                <c:pt idx="3843">
                  <c:v>13843</c:v>
                </c:pt>
                <c:pt idx="3844">
                  <c:v>13844</c:v>
                </c:pt>
                <c:pt idx="3845">
                  <c:v>13845</c:v>
                </c:pt>
                <c:pt idx="3846">
                  <c:v>13846</c:v>
                </c:pt>
                <c:pt idx="3847">
                  <c:v>13847</c:v>
                </c:pt>
                <c:pt idx="3848">
                  <c:v>13848</c:v>
                </c:pt>
                <c:pt idx="3849">
                  <c:v>13849</c:v>
                </c:pt>
                <c:pt idx="3850">
                  <c:v>13850</c:v>
                </c:pt>
                <c:pt idx="3851">
                  <c:v>13851</c:v>
                </c:pt>
                <c:pt idx="3852">
                  <c:v>13852</c:v>
                </c:pt>
                <c:pt idx="3853">
                  <c:v>13853</c:v>
                </c:pt>
                <c:pt idx="3854">
                  <c:v>13854</c:v>
                </c:pt>
                <c:pt idx="3855">
                  <c:v>13855</c:v>
                </c:pt>
                <c:pt idx="3856">
                  <c:v>13856</c:v>
                </c:pt>
                <c:pt idx="3857">
                  <c:v>13857</c:v>
                </c:pt>
                <c:pt idx="3858">
                  <c:v>13858</c:v>
                </c:pt>
                <c:pt idx="3859">
                  <c:v>13859</c:v>
                </c:pt>
                <c:pt idx="3860">
                  <c:v>13860</c:v>
                </c:pt>
                <c:pt idx="3861">
                  <c:v>13861</c:v>
                </c:pt>
                <c:pt idx="3862">
                  <c:v>13862</c:v>
                </c:pt>
                <c:pt idx="3863">
                  <c:v>13863</c:v>
                </c:pt>
                <c:pt idx="3864">
                  <c:v>13864</c:v>
                </c:pt>
                <c:pt idx="3865">
                  <c:v>13865</c:v>
                </c:pt>
                <c:pt idx="3866">
                  <c:v>13866</c:v>
                </c:pt>
                <c:pt idx="3867">
                  <c:v>13867</c:v>
                </c:pt>
                <c:pt idx="3868">
                  <c:v>13868</c:v>
                </c:pt>
                <c:pt idx="3869">
                  <c:v>13869</c:v>
                </c:pt>
                <c:pt idx="3870">
                  <c:v>13870</c:v>
                </c:pt>
                <c:pt idx="3871">
                  <c:v>13871</c:v>
                </c:pt>
                <c:pt idx="3872">
                  <c:v>13872</c:v>
                </c:pt>
                <c:pt idx="3873">
                  <c:v>13873</c:v>
                </c:pt>
                <c:pt idx="3874">
                  <c:v>13874</c:v>
                </c:pt>
                <c:pt idx="3875">
                  <c:v>13875</c:v>
                </c:pt>
                <c:pt idx="3876">
                  <c:v>13876</c:v>
                </c:pt>
                <c:pt idx="3877">
                  <c:v>13877</c:v>
                </c:pt>
                <c:pt idx="3878">
                  <c:v>13878</c:v>
                </c:pt>
                <c:pt idx="3879">
                  <c:v>13879</c:v>
                </c:pt>
                <c:pt idx="3880">
                  <c:v>13880</c:v>
                </c:pt>
                <c:pt idx="3881">
                  <c:v>13881</c:v>
                </c:pt>
                <c:pt idx="3882">
                  <c:v>13882</c:v>
                </c:pt>
                <c:pt idx="3883">
                  <c:v>13883</c:v>
                </c:pt>
                <c:pt idx="3884">
                  <c:v>13884</c:v>
                </c:pt>
                <c:pt idx="3885">
                  <c:v>13885</c:v>
                </c:pt>
                <c:pt idx="3886">
                  <c:v>13886</c:v>
                </c:pt>
                <c:pt idx="3887">
                  <c:v>13887</c:v>
                </c:pt>
                <c:pt idx="3888">
                  <c:v>13888</c:v>
                </c:pt>
                <c:pt idx="3889">
                  <c:v>13889</c:v>
                </c:pt>
                <c:pt idx="3890">
                  <c:v>13890</c:v>
                </c:pt>
                <c:pt idx="3891">
                  <c:v>13891</c:v>
                </c:pt>
                <c:pt idx="3892">
                  <c:v>13892</c:v>
                </c:pt>
                <c:pt idx="3893">
                  <c:v>13893</c:v>
                </c:pt>
                <c:pt idx="3894">
                  <c:v>13894</c:v>
                </c:pt>
                <c:pt idx="3895">
                  <c:v>13895</c:v>
                </c:pt>
                <c:pt idx="3896">
                  <c:v>13896</c:v>
                </c:pt>
                <c:pt idx="3897">
                  <c:v>13897</c:v>
                </c:pt>
                <c:pt idx="3898">
                  <c:v>13898</c:v>
                </c:pt>
                <c:pt idx="3899">
                  <c:v>13899</c:v>
                </c:pt>
                <c:pt idx="3900">
                  <c:v>13900</c:v>
                </c:pt>
                <c:pt idx="3901">
                  <c:v>13901</c:v>
                </c:pt>
                <c:pt idx="3902">
                  <c:v>13902</c:v>
                </c:pt>
                <c:pt idx="3903">
                  <c:v>13903</c:v>
                </c:pt>
                <c:pt idx="3904">
                  <c:v>13904</c:v>
                </c:pt>
                <c:pt idx="3905">
                  <c:v>13905</c:v>
                </c:pt>
                <c:pt idx="3906">
                  <c:v>13906</c:v>
                </c:pt>
                <c:pt idx="3907">
                  <c:v>13907</c:v>
                </c:pt>
                <c:pt idx="3908">
                  <c:v>13908</c:v>
                </c:pt>
                <c:pt idx="3909">
                  <c:v>13909</c:v>
                </c:pt>
                <c:pt idx="3910">
                  <c:v>13910</c:v>
                </c:pt>
                <c:pt idx="3911">
                  <c:v>13911</c:v>
                </c:pt>
                <c:pt idx="3912">
                  <c:v>13912</c:v>
                </c:pt>
                <c:pt idx="3913">
                  <c:v>13913</c:v>
                </c:pt>
                <c:pt idx="3914">
                  <c:v>13914</c:v>
                </c:pt>
                <c:pt idx="3915">
                  <c:v>13915</c:v>
                </c:pt>
                <c:pt idx="3916">
                  <c:v>13916</c:v>
                </c:pt>
                <c:pt idx="3917">
                  <c:v>13917</c:v>
                </c:pt>
                <c:pt idx="3918">
                  <c:v>13918</c:v>
                </c:pt>
                <c:pt idx="3919">
                  <c:v>13919</c:v>
                </c:pt>
                <c:pt idx="3920">
                  <c:v>13920</c:v>
                </c:pt>
                <c:pt idx="3921">
                  <c:v>13921</c:v>
                </c:pt>
                <c:pt idx="3922">
                  <c:v>13922</c:v>
                </c:pt>
                <c:pt idx="3923">
                  <c:v>13923</c:v>
                </c:pt>
                <c:pt idx="3924">
                  <c:v>13924</c:v>
                </c:pt>
                <c:pt idx="3925">
                  <c:v>13925</c:v>
                </c:pt>
                <c:pt idx="3926">
                  <c:v>13926</c:v>
                </c:pt>
                <c:pt idx="3927">
                  <c:v>13927</c:v>
                </c:pt>
                <c:pt idx="3928">
                  <c:v>13928</c:v>
                </c:pt>
                <c:pt idx="3929">
                  <c:v>13929</c:v>
                </c:pt>
                <c:pt idx="3930">
                  <c:v>13930</c:v>
                </c:pt>
                <c:pt idx="3931">
                  <c:v>13931</c:v>
                </c:pt>
                <c:pt idx="3932">
                  <c:v>13932</c:v>
                </c:pt>
                <c:pt idx="3933">
                  <c:v>13933</c:v>
                </c:pt>
                <c:pt idx="3934">
                  <c:v>13934</c:v>
                </c:pt>
                <c:pt idx="3935">
                  <c:v>13935</c:v>
                </c:pt>
                <c:pt idx="3936">
                  <c:v>13936</c:v>
                </c:pt>
                <c:pt idx="3937">
                  <c:v>13937</c:v>
                </c:pt>
                <c:pt idx="3938">
                  <c:v>13938</c:v>
                </c:pt>
                <c:pt idx="3939">
                  <c:v>13939</c:v>
                </c:pt>
                <c:pt idx="3940">
                  <c:v>13940</c:v>
                </c:pt>
                <c:pt idx="3941">
                  <c:v>13941</c:v>
                </c:pt>
                <c:pt idx="3942">
                  <c:v>13942</c:v>
                </c:pt>
                <c:pt idx="3943">
                  <c:v>13943</c:v>
                </c:pt>
                <c:pt idx="3944">
                  <c:v>13944</c:v>
                </c:pt>
                <c:pt idx="3945">
                  <c:v>13945</c:v>
                </c:pt>
                <c:pt idx="3946">
                  <c:v>13946</c:v>
                </c:pt>
                <c:pt idx="3947">
                  <c:v>13947</c:v>
                </c:pt>
                <c:pt idx="3948">
                  <c:v>13948</c:v>
                </c:pt>
                <c:pt idx="3949">
                  <c:v>13949</c:v>
                </c:pt>
                <c:pt idx="3950">
                  <c:v>13950</c:v>
                </c:pt>
                <c:pt idx="3951">
                  <c:v>13951</c:v>
                </c:pt>
                <c:pt idx="3952">
                  <c:v>13952</c:v>
                </c:pt>
                <c:pt idx="3953">
                  <c:v>13953</c:v>
                </c:pt>
                <c:pt idx="3954">
                  <c:v>13954</c:v>
                </c:pt>
                <c:pt idx="3955">
                  <c:v>13955</c:v>
                </c:pt>
                <c:pt idx="3956">
                  <c:v>13956</c:v>
                </c:pt>
                <c:pt idx="3957">
                  <c:v>13957</c:v>
                </c:pt>
                <c:pt idx="3958">
                  <c:v>13958</c:v>
                </c:pt>
                <c:pt idx="3959">
                  <c:v>13959</c:v>
                </c:pt>
                <c:pt idx="3960">
                  <c:v>13960</c:v>
                </c:pt>
                <c:pt idx="3961">
                  <c:v>13961</c:v>
                </c:pt>
                <c:pt idx="3962">
                  <c:v>13962</c:v>
                </c:pt>
                <c:pt idx="3963">
                  <c:v>13963</c:v>
                </c:pt>
                <c:pt idx="3964">
                  <c:v>13964</c:v>
                </c:pt>
                <c:pt idx="3965">
                  <c:v>13965</c:v>
                </c:pt>
                <c:pt idx="3966">
                  <c:v>13966</c:v>
                </c:pt>
                <c:pt idx="3967">
                  <c:v>13967</c:v>
                </c:pt>
                <c:pt idx="3968">
                  <c:v>13968</c:v>
                </c:pt>
                <c:pt idx="3969">
                  <c:v>13969</c:v>
                </c:pt>
                <c:pt idx="3970">
                  <c:v>13970</c:v>
                </c:pt>
                <c:pt idx="3971">
                  <c:v>13971</c:v>
                </c:pt>
                <c:pt idx="3972">
                  <c:v>13972</c:v>
                </c:pt>
                <c:pt idx="3973">
                  <c:v>13973</c:v>
                </c:pt>
                <c:pt idx="3974">
                  <c:v>13974</c:v>
                </c:pt>
                <c:pt idx="3975">
                  <c:v>13975</c:v>
                </c:pt>
                <c:pt idx="3976">
                  <c:v>13976</c:v>
                </c:pt>
                <c:pt idx="3977">
                  <c:v>13977</c:v>
                </c:pt>
                <c:pt idx="3978">
                  <c:v>13978</c:v>
                </c:pt>
                <c:pt idx="3979">
                  <c:v>13979</c:v>
                </c:pt>
                <c:pt idx="3980">
                  <c:v>13980</c:v>
                </c:pt>
                <c:pt idx="3981">
                  <c:v>13981</c:v>
                </c:pt>
                <c:pt idx="3982">
                  <c:v>13982</c:v>
                </c:pt>
                <c:pt idx="3983">
                  <c:v>13983</c:v>
                </c:pt>
                <c:pt idx="3984">
                  <c:v>13984</c:v>
                </c:pt>
                <c:pt idx="3985">
                  <c:v>13985</c:v>
                </c:pt>
                <c:pt idx="3986">
                  <c:v>13986</c:v>
                </c:pt>
                <c:pt idx="3987">
                  <c:v>13987</c:v>
                </c:pt>
                <c:pt idx="3988">
                  <c:v>13988</c:v>
                </c:pt>
                <c:pt idx="3989">
                  <c:v>13989</c:v>
                </c:pt>
                <c:pt idx="3990">
                  <c:v>13990</c:v>
                </c:pt>
                <c:pt idx="3991">
                  <c:v>13991</c:v>
                </c:pt>
                <c:pt idx="3992">
                  <c:v>13992</c:v>
                </c:pt>
                <c:pt idx="3993">
                  <c:v>13993</c:v>
                </c:pt>
                <c:pt idx="3994">
                  <c:v>13994</c:v>
                </c:pt>
                <c:pt idx="3995">
                  <c:v>13995</c:v>
                </c:pt>
                <c:pt idx="3996">
                  <c:v>13996</c:v>
                </c:pt>
                <c:pt idx="3997">
                  <c:v>13997</c:v>
                </c:pt>
                <c:pt idx="3998">
                  <c:v>13998</c:v>
                </c:pt>
                <c:pt idx="3999">
                  <c:v>13999</c:v>
                </c:pt>
                <c:pt idx="4000">
                  <c:v>14000</c:v>
                </c:pt>
                <c:pt idx="4001">
                  <c:v>14001</c:v>
                </c:pt>
                <c:pt idx="4002">
                  <c:v>14002</c:v>
                </c:pt>
                <c:pt idx="4003">
                  <c:v>14003</c:v>
                </c:pt>
                <c:pt idx="4004">
                  <c:v>14004</c:v>
                </c:pt>
                <c:pt idx="4005">
                  <c:v>14005</c:v>
                </c:pt>
                <c:pt idx="4006">
                  <c:v>14006</c:v>
                </c:pt>
                <c:pt idx="4007">
                  <c:v>14007</c:v>
                </c:pt>
                <c:pt idx="4008">
                  <c:v>14008</c:v>
                </c:pt>
                <c:pt idx="4009">
                  <c:v>14009</c:v>
                </c:pt>
                <c:pt idx="4010">
                  <c:v>14010</c:v>
                </c:pt>
                <c:pt idx="4011">
                  <c:v>14011</c:v>
                </c:pt>
                <c:pt idx="4012">
                  <c:v>14012</c:v>
                </c:pt>
                <c:pt idx="4013">
                  <c:v>14013</c:v>
                </c:pt>
                <c:pt idx="4014">
                  <c:v>14014</c:v>
                </c:pt>
                <c:pt idx="4015">
                  <c:v>14015</c:v>
                </c:pt>
                <c:pt idx="4016">
                  <c:v>14016</c:v>
                </c:pt>
                <c:pt idx="4017">
                  <c:v>14017</c:v>
                </c:pt>
                <c:pt idx="4018">
                  <c:v>14018</c:v>
                </c:pt>
                <c:pt idx="4019">
                  <c:v>14019</c:v>
                </c:pt>
                <c:pt idx="4020">
                  <c:v>14020</c:v>
                </c:pt>
                <c:pt idx="4021">
                  <c:v>14021</c:v>
                </c:pt>
                <c:pt idx="4022">
                  <c:v>14022</c:v>
                </c:pt>
                <c:pt idx="4023">
                  <c:v>14023</c:v>
                </c:pt>
                <c:pt idx="4024">
                  <c:v>14024</c:v>
                </c:pt>
                <c:pt idx="4025">
                  <c:v>14025</c:v>
                </c:pt>
                <c:pt idx="4026">
                  <c:v>14026</c:v>
                </c:pt>
                <c:pt idx="4027">
                  <c:v>14027</c:v>
                </c:pt>
                <c:pt idx="4028">
                  <c:v>14028</c:v>
                </c:pt>
                <c:pt idx="4029">
                  <c:v>14029</c:v>
                </c:pt>
                <c:pt idx="4030">
                  <c:v>14030</c:v>
                </c:pt>
                <c:pt idx="4031">
                  <c:v>14031</c:v>
                </c:pt>
                <c:pt idx="4032">
                  <c:v>14032</c:v>
                </c:pt>
                <c:pt idx="4033">
                  <c:v>14033</c:v>
                </c:pt>
                <c:pt idx="4034">
                  <c:v>14034</c:v>
                </c:pt>
                <c:pt idx="4035">
                  <c:v>14035</c:v>
                </c:pt>
                <c:pt idx="4036">
                  <c:v>14036</c:v>
                </c:pt>
                <c:pt idx="4037">
                  <c:v>14037</c:v>
                </c:pt>
                <c:pt idx="4038">
                  <c:v>14038</c:v>
                </c:pt>
                <c:pt idx="4039">
                  <c:v>14039</c:v>
                </c:pt>
                <c:pt idx="4040">
                  <c:v>14040</c:v>
                </c:pt>
                <c:pt idx="4041">
                  <c:v>14041</c:v>
                </c:pt>
                <c:pt idx="4042">
                  <c:v>14042</c:v>
                </c:pt>
                <c:pt idx="4043">
                  <c:v>14043</c:v>
                </c:pt>
                <c:pt idx="4044">
                  <c:v>14044</c:v>
                </c:pt>
                <c:pt idx="4045">
                  <c:v>14045</c:v>
                </c:pt>
                <c:pt idx="4046">
                  <c:v>14046</c:v>
                </c:pt>
                <c:pt idx="4047">
                  <c:v>14047</c:v>
                </c:pt>
                <c:pt idx="4048">
                  <c:v>14048</c:v>
                </c:pt>
                <c:pt idx="4049">
                  <c:v>14049</c:v>
                </c:pt>
                <c:pt idx="4050">
                  <c:v>14050</c:v>
                </c:pt>
                <c:pt idx="4051">
                  <c:v>14051</c:v>
                </c:pt>
                <c:pt idx="4052">
                  <c:v>14052</c:v>
                </c:pt>
                <c:pt idx="4053">
                  <c:v>14053</c:v>
                </c:pt>
                <c:pt idx="4054">
                  <c:v>14054</c:v>
                </c:pt>
                <c:pt idx="4055">
                  <c:v>14055</c:v>
                </c:pt>
                <c:pt idx="4056">
                  <c:v>14056</c:v>
                </c:pt>
                <c:pt idx="4057">
                  <c:v>14057</c:v>
                </c:pt>
                <c:pt idx="4058">
                  <c:v>14058</c:v>
                </c:pt>
                <c:pt idx="4059">
                  <c:v>14059</c:v>
                </c:pt>
                <c:pt idx="4060">
                  <c:v>14060</c:v>
                </c:pt>
                <c:pt idx="4061">
                  <c:v>14061</c:v>
                </c:pt>
                <c:pt idx="4062">
                  <c:v>14062</c:v>
                </c:pt>
                <c:pt idx="4063">
                  <c:v>14063</c:v>
                </c:pt>
                <c:pt idx="4064">
                  <c:v>14064</c:v>
                </c:pt>
                <c:pt idx="4065">
                  <c:v>14065</c:v>
                </c:pt>
                <c:pt idx="4066">
                  <c:v>14066</c:v>
                </c:pt>
                <c:pt idx="4067">
                  <c:v>14067</c:v>
                </c:pt>
                <c:pt idx="4068">
                  <c:v>14068</c:v>
                </c:pt>
                <c:pt idx="4069">
                  <c:v>14069</c:v>
                </c:pt>
                <c:pt idx="4070">
                  <c:v>14070</c:v>
                </c:pt>
                <c:pt idx="4071">
                  <c:v>14071</c:v>
                </c:pt>
                <c:pt idx="4072">
                  <c:v>14072</c:v>
                </c:pt>
                <c:pt idx="4073">
                  <c:v>14073</c:v>
                </c:pt>
                <c:pt idx="4074">
                  <c:v>14074</c:v>
                </c:pt>
                <c:pt idx="4075">
                  <c:v>14075</c:v>
                </c:pt>
                <c:pt idx="4076">
                  <c:v>14076</c:v>
                </c:pt>
                <c:pt idx="4077">
                  <c:v>14077</c:v>
                </c:pt>
                <c:pt idx="4078">
                  <c:v>14078</c:v>
                </c:pt>
                <c:pt idx="4079">
                  <c:v>14079</c:v>
                </c:pt>
                <c:pt idx="4080">
                  <c:v>14080</c:v>
                </c:pt>
                <c:pt idx="4081">
                  <c:v>14081</c:v>
                </c:pt>
                <c:pt idx="4082">
                  <c:v>14082</c:v>
                </c:pt>
                <c:pt idx="4083">
                  <c:v>14083</c:v>
                </c:pt>
                <c:pt idx="4084">
                  <c:v>14084</c:v>
                </c:pt>
                <c:pt idx="4085">
                  <c:v>14085</c:v>
                </c:pt>
                <c:pt idx="4086">
                  <c:v>14086</c:v>
                </c:pt>
                <c:pt idx="4087">
                  <c:v>14087</c:v>
                </c:pt>
                <c:pt idx="4088">
                  <c:v>14088</c:v>
                </c:pt>
                <c:pt idx="4089">
                  <c:v>14089</c:v>
                </c:pt>
                <c:pt idx="4090">
                  <c:v>14090</c:v>
                </c:pt>
                <c:pt idx="4091">
                  <c:v>14091</c:v>
                </c:pt>
                <c:pt idx="4092">
                  <c:v>14092</c:v>
                </c:pt>
                <c:pt idx="4093">
                  <c:v>14093</c:v>
                </c:pt>
                <c:pt idx="4094">
                  <c:v>14094</c:v>
                </c:pt>
                <c:pt idx="4095">
                  <c:v>14095</c:v>
                </c:pt>
                <c:pt idx="4096">
                  <c:v>14096</c:v>
                </c:pt>
                <c:pt idx="4097">
                  <c:v>14097</c:v>
                </c:pt>
                <c:pt idx="4098">
                  <c:v>14098</c:v>
                </c:pt>
                <c:pt idx="4099">
                  <c:v>14099</c:v>
                </c:pt>
                <c:pt idx="4100">
                  <c:v>14100</c:v>
                </c:pt>
                <c:pt idx="4101">
                  <c:v>14101</c:v>
                </c:pt>
                <c:pt idx="4102">
                  <c:v>14102</c:v>
                </c:pt>
                <c:pt idx="4103">
                  <c:v>14103</c:v>
                </c:pt>
                <c:pt idx="4104">
                  <c:v>14104</c:v>
                </c:pt>
                <c:pt idx="4105">
                  <c:v>14105</c:v>
                </c:pt>
                <c:pt idx="4106">
                  <c:v>14106</c:v>
                </c:pt>
                <c:pt idx="4107">
                  <c:v>14107</c:v>
                </c:pt>
                <c:pt idx="4108">
                  <c:v>14108</c:v>
                </c:pt>
                <c:pt idx="4109">
                  <c:v>14109</c:v>
                </c:pt>
                <c:pt idx="4110">
                  <c:v>14110</c:v>
                </c:pt>
                <c:pt idx="4111">
                  <c:v>14111</c:v>
                </c:pt>
                <c:pt idx="4112">
                  <c:v>14112</c:v>
                </c:pt>
                <c:pt idx="4113">
                  <c:v>14113</c:v>
                </c:pt>
                <c:pt idx="4114">
                  <c:v>14114</c:v>
                </c:pt>
                <c:pt idx="4115">
                  <c:v>14115</c:v>
                </c:pt>
                <c:pt idx="4116">
                  <c:v>14116</c:v>
                </c:pt>
                <c:pt idx="4117">
                  <c:v>14117</c:v>
                </c:pt>
                <c:pt idx="4118">
                  <c:v>14118</c:v>
                </c:pt>
                <c:pt idx="4119">
                  <c:v>14119</c:v>
                </c:pt>
                <c:pt idx="4120">
                  <c:v>14120</c:v>
                </c:pt>
                <c:pt idx="4121">
                  <c:v>14121</c:v>
                </c:pt>
                <c:pt idx="4122">
                  <c:v>14122</c:v>
                </c:pt>
                <c:pt idx="4123">
                  <c:v>14123</c:v>
                </c:pt>
                <c:pt idx="4124">
                  <c:v>14124</c:v>
                </c:pt>
                <c:pt idx="4125">
                  <c:v>14125</c:v>
                </c:pt>
                <c:pt idx="4126">
                  <c:v>14126</c:v>
                </c:pt>
                <c:pt idx="4127">
                  <c:v>14127</c:v>
                </c:pt>
                <c:pt idx="4128">
                  <c:v>14128</c:v>
                </c:pt>
                <c:pt idx="4129">
                  <c:v>14129</c:v>
                </c:pt>
                <c:pt idx="4130">
                  <c:v>14130</c:v>
                </c:pt>
                <c:pt idx="4131">
                  <c:v>14131</c:v>
                </c:pt>
                <c:pt idx="4132">
                  <c:v>14132</c:v>
                </c:pt>
                <c:pt idx="4133">
                  <c:v>14133</c:v>
                </c:pt>
                <c:pt idx="4134">
                  <c:v>14134</c:v>
                </c:pt>
                <c:pt idx="4135">
                  <c:v>14135</c:v>
                </c:pt>
                <c:pt idx="4136">
                  <c:v>14136</c:v>
                </c:pt>
                <c:pt idx="4137">
                  <c:v>14137</c:v>
                </c:pt>
                <c:pt idx="4138">
                  <c:v>14138</c:v>
                </c:pt>
                <c:pt idx="4139">
                  <c:v>14139</c:v>
                </c:pt>
                <c:pt idx="4140">
                  <c:v>14140</c:v>
                </c:pt>
                <c:pt idx="4141">
                  <c:v>14141</c:v>
                </c:pt>
                <c:pt idx="4142">
                  <c:v>14142</c:v>
                </c:pt>
                <c:pt idx="4143">
                  <c:v>14143</c:v>
                </c:pt>
                <c:pt idx="4144">
                  <c:v>14144</c:v>
                </c:pt>
                <c:pt idx="4145">
                  <c:v>14145</c:v>
                </c:pt>
                <c:pt idx="4146">
                  <c:v>14146</c:v>
                </c:pt>
                <c:pt idx="4147">
                  <c:v>14147</c:v>
                </c:pt>
                <c:pt idx="4148">
                  <c:v>14148</c:v>
                </c:pt>
                <c:pt idx="4149">
                  <c:v>14149</c:v>
                </c:pt>
                <c:pt idx="4150">
                  <c:v>14150</c:v>
                </c:pt>
                <c:pt idx="4151">
                  <c:v>14151</c:v>
                </c:pt>
                <c:pt idx="4152">
                  <c:v>14152</c:v>
                </c:pt>
                <c:pt idx="4153">
                  <c:v>14153</c:v>
                </c:pt>
                <c:pt idx="4154">
                  <c:v>14154</c:v>
                </c:pt>
                <c:pt idx="4155">
                  <c:v>14155</c:v>
                </c:pt>
                <c:pt idx="4156">
                  <c:v>14156</c:v>
                </c:pt>
                <c:pt idx="4157">
                  <c:v>14157</c:v>
                </c:pt>
                <c:pt idx="4158">
                  <c:v>14158</c:v>
                </c:pt>
                <c:pt idx="4159">
                  <c:v>14159</c:v>
                </c:pt>
                <c:pt idx="4160">
                  <c:v>14160</c:v>
                </c:pt>
                <c:pt idx="4161">
                  <c:v>14161</c:v>
                </c:pt>
                <c:pt idx="4162">
                  <c:v>14162</c:v>
                </c:pt>
                <c:pt idx="4163">
                  <c:v>14163</c:v>
                </c:pt>
                <c:pt idx="4164">
                  <c:v>14164</c:v>
                </c:pt>
                <c:pt idx="4165">
                  <c:v>14165</c:v>
                </c:pt>
                <c:pt idx="4166">
                  <c:v>14166</c:v>
                </c:pt>
                <c:pt idx="4167">
                  <c:v>14167</c:v>
                </c:pt>
                <c:pt idx="4168">
                  <c:v>14168</c:v>
                </c:pt>
                <c:pt idx="4169">
                  <c:v>14169</c:v>
                </c:pt>
                <c:pt idx="4170">
                  <c:v>14170</c:v>
                </c:pt>
                <c:pt idx="4171">
                  <c:v>14171</c:v>
                </c:pt>
                <c:pt idx="4172">
                  <c:v>14172</c:v>
                </c:pt>
                <c:pt idx="4173">
                  <c:v>14173</c:v>
                </c:pt>
                <c:pt idx="4174">
                  <c:v>14174</c:v>
                </c:pt>
                <c:pt idx="4175">
                  <c:v>14175</c:v>
                </c:pt>
                <c:pt idx="4176">
                  <c:v>14176</c:v>
                </c:pt>
                <c:pt idx="4177">
                  <c:v>14177</c:v>
                </c:pt>
                <c:pt idx="4178">
                  <c:v>14178</c:v>
                </c:pt>
                <c:pt idx="4179">
                  <c:v>14179</c:v>
                </c:pt>
                <c:pt idx="4180">
                  <c:v>14180</c:v>
                </c:pt>
                <c:pt idx="4181">
                  <c:v>14181</c:v>
                </c:pt>
                <c:pt idx="4182">
                  <c:v>14182</c:v>
                </c:pt>
                <c:pt idx="4183">
                  <c:v>14183</c:v>
                </c:pt>
                <c:pt idx="4184">
                  <c:v>14184</c:v>
                </c:pt>
                <c:pt idx="4185">
                  <c:v>14185</c:v>
                </c:pt>
                <c:pt idx="4186">
                  <c:v>14186</c:v>
                </c:pt>
                <c:pt idx="4187">
                  <c:v>14187</c:v>
                </c:pt>
                <c:pt idx="4188">
                  <c:v>14188</c:v>
                </c:pt>
                <c:pt idx="4189">
                  <c:v>14189</c:v>
                </c:pt>
                <c:pt idx="4190">
                  <c:v>14190</c:v>
                </c:pt>
                <c:pt idx="4191">
                  <c:v>14191</c:v>
                </c:pt>
                <c:pt idx="4192">
                  <c:v>14192</c:v>
                </c:pt>
                <c:pt idx="4193">
                  <c:v>14193</c:v>
                </c:pt>
                <c:pt idx="4194">
                  <c:v>14194</c:v>
                </c:pt>
                <c:pt idx="4195">
                  <c:v>14195</c:v>
                </c:pt>
                <c:pt idx="4196">
                  <c:v>14196</c:v>
                </c:pt>
                <c:pt idx="4197">
                  <c:v>14197</c:v>
                </c:pt>
                <c:pt idx="4198">
                  <c:v>14198</c:v>
                </c:pt>
                <c:pt idx="4199">
                  <c:v>14199</c:v>
                </c:pt>
                <c:pt idx="4200">
                  <c:v>14200</c:v>
                </c:pt>
                <c:pt idx="4201">
                  <c:v>14201</c:v>
                </c:pt>
                <c:pt idx="4202">
                  <c:v>14202</c:v>
                </c:pt>
                <c:pt idx="4203">
                  <c:v>14203</c:v>
                </c:pt>
                <c:pt idx="4204">
                  <c:v>14204</c:v>
                </c:pt>
                <c:pt idx="4205">
                  <c:v>14205</c:v>
                </c:pt>
                <c:pt idx="4206">
                  <c:v>14206</c:v>
                </c:pt>
                <c:pt idx="4207">
                  <c:v>14207</c:v>
                </c:pt>
                <c:pt idx="4208">
                  <c:v>14208</c:v>
                </c:pt>
                <c:pt idx="4209">
                  <c:v>14209</c:v>
                </c:pt>
                <c:pt idx="4210">
                  <c:v>14210</c:v>
                </c:pt>
                <c:pt idx="4211">
                  <c:v>14211</c:v>
                </c:pt>
                <c:pt idx="4212">
                  <c:v>14212</c:v>
                </c:pt>
                <c:pt idx="4213">
                  <c:v>14213</c:v>
                </c:pt>
                <c:pt idx="4214">
                  <c:v>14214</c:v>
                </c:pt>
                <c:pt idx="4215">
                  <c:v>14215</c:v>
                </c:pt>
                <c:pt idx="4216">
                  <c:v>14216</c:v>
                </c:pt>
                <c:pt idx="4217">
                  <c:v>14217</c:v>
                </c:pt>
                <c:pt idx="4218">
                  <c:v>14218</c:v>
                </c:pt>
                <c:pt idx="4219">
                  <c:v>14219</c:v>
                </c:pt>
                <c:pt idx="4220">
                  <c:v>14220</c:v>
                </c:pt>
                <c:pt idx="4221">
                  <c:v>14221</c:v>
                </c:pt>
                <c:pt idx="4222">
                  <c:v>14222</c:v>
                </c:pt>
                <c:pt idx="4223">
                  <c:v>14223</c:v>
                </c:pt>
                <c:pt idx="4224">
                  <c:v>14224</c:v>
                </c:pt>
                <c:pt idx="4225">
                  <c:v>14225</c:v>
                </c:pt>
                <c:pt idx="4226">
                  <c:v>14226</c:v>
                </c:pt>
                <c:pt idx="4227">
                  <c:v>14227</c:v>
                </c:pt>
                <c:pt idx="4228">
                  <c:v>14228</c:v>
                </c:pt>
                <c:pt idx="4229">
                  <c:v>14229</c:v>
                </c:pt>
                <c:pt idx="4230">
                  <c:v>14230</c:v>
                </c:pt>
                <c:pt idx="4231">
                  <c:v>14231</c:v>
                </c:pt>
                <c:pt idx="4232">
                  <c:v>14232</c:v>
                </c:pt>
                <c:pt idx="4233">
                  <c:v>14233</c:v>
                </c:pt>
                <c:pt idx="4234">
                  <c:v>14234</c:v>
                </c:pt>
                <c:pt idx="4235">
                  <c:v>14235</c:v>
                </c:pt>
                <c:pt idx="4236">
                  <c:v>14236</c:v>
                </c:pt>
                <c:pt idx="4237">
                  <c:v>14237</c:v>
                </c:pt>
                <c:pt idx="4238">
                  <c:v>14238</c:v>
                </c:pt>
                <c:pt idx="4239">
                  <c:v>14239</c:v>
                </c:pt>
                <c:pt idx="4240">
                  <c:v>14240</c:v>
                </c:pt>
                <c:pt idx="4241">
                  <c:v>14241</c:v>
                </c:pt>
                <c:pt idx="4242">
                  <c:v>14242</c:v>
                </c:pt>
                <c:pt idx="4243">
                  <c:v>14243</c:v>
                </c:pt>
                <c:pt idx="4244">
                  <c:v>14244</c:v>
                </c:pt>
                <c:pt idx="4245">
                  <c:v>14245</c:v>
                </c:pt>
                <c:pt idx="4246">
                  <c:v>14246</c:v>
                </c:pt>
                <c:pt idx="4247">
                  <c:v>14247</c:v>
                </c:pt>
                <c:pt idx="4248">
                  <c:v>14248</c:v>
                </c:pt>
                <c:pt idx="4249">
                  <c:v>14249</c:v>
                </c:pt>
                <c:pt idx="4250">
                  <c:v>14250</c:v>
                </c:pt>
                <c:pt idx="4251">
                  <c:v>14251</c:v>
                </c:pt>
                <c:pt idx="4252">
                  <c:v>14252</c:v>
                </c:pt>
                <c:pt idx="4253">
                  <c:v>14253</c:v>
                </c:pt>
                <c:pt idx="4254">
                  <c:v>14254</c:v>
                </c:pt>
                <c:pt idx="4255">
                  <c:v>14255</c:v>
                </c:pt>
                <c:pt idx="4256">
                  <c:v>14256</c:v>
                </c:pt>
                <c:pt idx="4257">
                  <c:v>14257</c:v>
                </c:pt>
                <c:pt idx="4258">
                  <c:v>14258</c:v>
                </c:pt>
                <c:pt idx="4259">
                  <c:v>14259</c:v>
                </c:pt>
                <c:pt idx="4260">
                  <c:v>14260</c:v>
                </c:pt>
                <c:pt idx="4261">
                  <c:v>14261</c:v>
                </c:pt>
                <c:pt idx="4262">
                  <c:v>14262</c:v>
                </c:pt>
                <c:pt idx="4263">
                  <c:v>14263</c:v>
                </c:pt>
                <c:pt idx="4264">
                  <c:v>14264</c:v>
                </c:pt>
                <c:pt idx="4265">
                  <c:v>14265</c:v>
                </c:pt>
                <c:pt idx="4266">
                  <c:v>14266</c:v>
                </c:pt>
                <c:pt idx="4267">
                  <c:v>14267</c:v>
                </c:pt>
                <c:pt idx="4268">
                  <c:v>14268</c:v>
                </c:pt>
                <c:pt idx="4269">
                  <c:v>14269</c:v>
                </c:pt>
                <c:pt idx="4270">
                  <c:v>14270</c:v>
                </c:pt>
                <c:pt idx="4271">
                  <c:v>14271</c:v>
                </c:pt>
                <c:pt idx="4272">
                  <c:v>14272</c:v>
                </c:pt>
                <c:pt idx="4273">
                  <c:v>14273</c:v>
                </c:pt>
                <c:pt idx="4274">
                  <c:v>14274</c:v>
                </c:pt>
                <c:pt idx="4275">
                  <c:v>14275</c:v>
                </c:pt>
                <c:pt idx="4276">
                  <c:v>14276</c:v>
                </c:pt>
                <c:pt idx="4277">
                  <c:v>14277</c:v>
                </c:pt>
                <c:pt idx="4278">
                  <c:v>14278</c:v>
                </c:pt>
                <c:pt idx="4279">
                  <c:v>14279</c:v>
                </c:pt>
                <c:pt idx="4280">
                  <c:v>14280</c:v>
                </c:pt>
                <c:pt idx="4281">
                  <c:v>14281</c:v>
                </c:pt>
                <c:pt idx="4282">
                  <c:v>14282</c:v>
                </c:pt>
                <c:pt idx="4283">
                  <c:v>14283</c:v>
                </c:pt>
                <c:pt idx="4284">
                  <c:v>14284</c:v>
                </c:pt>
                <c:pt idx="4285">
                  <c:v>14285</c:v>
                </c:pt>
                <c:pt idx="4286">
                  <c:v>14286</c:v>
                </c:pt>
                <c:pt idx="4287">
                  <c:v>14287</c:v>
                </c:pt>
                <c:pt idx="4288">
                  <c:v>14288</c:v>
                </c:pt>
                <c:pt idx="4289">
                  <c:v>14289</c:v>
                </c:pt>
                <c:pt idx="4290">
                  <c:v>14290</c:v>
                </c:pt>
                <c:pt idx="4291">
                  <c:v>14291</c:v>
                </c:pt>
                <c:pt idx="4292">
                  <c:v>14292</c:v>
                </c:pt>
                <c:pt idx="4293">
                  <c:v>14293</c:v>
                </c:pt>
                <c:pt idx="4294">
                  <c:v>14294</c:v>
                </c:pt>
                <c:pt idx="4295">
                  <c:v>14295</c:v>
                </c:pt>
                <c:pt idx="4296">
                  <c:v>14296</c:v>
                </c:pt>
                <c:pt idx="4297">
                  <c:v>14297</c:v>
                </c:pt>
                <c:pt idx="4298">
                  <c:v>14298</c:v>
                </c:pt>
                <c:pt idx="4299">
                  <c:v>14299</c:v>
                </c:pt>
                <c:pt idx="4300">
                  <c:v>14300</c:v>
                </c:pt>
                <c:pt idx="4301">
                  <c:v>14301</c:v>
                </c:pt>
                <c:pt idx="4302">
                  <c:v>14302</c:v>
                </c:pt>
                <c:pt idx="4303">
                  <c:v>14303</c:v>
                </c:pt>
                <c:pt idx="4304">
                  <c:v>14304</c:v>
                </c:pt>
                <c:pt idx="4305">
                  <c:v>14305</c:v>
                </c:pt>
                <c:pt idx="4306">
                  <c:v>14306</c:v>
                </c:pt>
                <c:pt idx="4307">
                  <c:v>14307</c:v>
                </c:pt>
                <c:pt idx="4308">
                  <c:v>14308</c:v>
                </c:pt>
                <c:pt idx="4309">
                  <c:v>14309</c:v>
                </c:pt>
                <c:pt idx="4310">
                  <c:v>14310</c:v>
                </c:pt>
                <c:pt idx="4311">
                  <c:v>14311</c:v>
                </c:pt>
                <c:pt idx="4312">
                  <c:v>14312</c:v>
                </c:pt>
                <c:pt idx="4313">
                  <c:v>14313</c:v>
                </c:pt>
                <c:pt idx="4314">
                  <c:v>14314</c:v>
                </c:pt>
                <c:pt idx="4315">
                  <c:v>14315</c:v>
                </c:pt>
                <c:pt idx="4316">
                  <c:v>14316</c:v>
                </c:pt>
                <c:pt idx="4317">
                  <c:v>14317</c:v>
                </c:pt>
                <c:pt idx="4318">
                  <c:v>14318</c:v>
                </c:pt>
                <c:pt idx="4319">
                  <c:v>14319</c:v>
                </c:pt>
                <c:pt idx="4320">
                  <c:v>14320</c:v>
                </c:pt>
                <c:pt idx="4321">
                  <c:v>14321</c:v>
                </c:pt>
                <c:pt idx="4322">
                  <c:v>14322</c:v>
                </c:pt>
                <c:pt idx="4323">
                  <c:v>14323</c:v>
                </c:pt>
                <c:pt idx="4324">
                  <c:v>14324</c:v>
                </c:pt>
                <c:pt idx="4325">
                  <c:v>14325</c:v>
                </c:pt>
                <c:pt idx="4326">
                  <c:v>14326</c:v>
                </c:pt>
                <c:pt idx="4327">
                  <c:v>14327</c:v>
                </c:pt>
                <c:pt idx="4328">
                  <c:v>14328</c:v>
                </c:pt>
                <c:pt idx="4329">
                  <c:v>14329</c:v>
                </c:pt>
                <c:pt idx="4330">
                  <c:v>14330</c:v>
                </c:pt>
                <c:pt idx="4331">
                  <c:v>14331</c:v>
                </c:pt>
                <c:pt idx="4332">
                  <c:v>14332</c:v>
                </c:pt>
                <c:pt idx="4333">
                  <c:v>14333</c:v>
                </c:pt>
                <c:pt idx="4334">
                  <c:v>14334</c:v>
                </c:pt>
                <c:pt idx="4335">
                  <c:v>14335</c:v>
                </c:pt>
                <c:pt idx="4336">
                  <c:v>14336</c:v>
                </c:pt>
                <c:pt idx="4337">
                  <c:v>14337</c:v>
                </c:pt>
                <c:pt idx="4338">
                  <c:v>14338</c:v>
                </c:pt>
                <c:pt idx="4339">
                  <c:v>14339</c:v>
                </c:pt>
                <c:pt idx="4340">
                  <c:v>14340</c:v>
                </c:pt>
                <c:pt idx="4341">
                  <c:v>14341</c:v>
                </c:pt>
                <c:pt idx="4342">
                  <c:v>14342</c:v>
                </c:pt>
                <c:pt idx="4343">
                  <c:v>14343</c:v>
                </c:pt>
                <c:pt idx="4344">
                  <c:v>14344</c:v>
                </c:pt>
                <c:pt idx="4345">
                  <c:v>14345</c:v>
                </c:pt>
                <c:pt idx="4346">
                  <c:v>14346</c:v>
                </c:pt>
                <c:pt idx="4347">
                  <c:v>14347</c:v>
                </c:pt>
                <c:pt idx="4348">
                  <c:v>14348</c:v>
                </c:pt>
                <c:pt idx="4349">
                  <c:v>14349</c:v>
                </c:pt>
                <c:pt idx="4350">
                  <c:v>14350</c:v>
                </c:pt>
                <c:pt idx="4351">
                  <c:v>14351</c:v>
                </c:pt>
                <c:pt idx="4352">
                  <c:v>14352</c:v>
                </c:pt>
                <c:pt idx="4353">
                  <c:v>14353</c:v>
                </c:pt>
                <c:pt idx="4354">
                  <c:v>14354</c:v>
                </c:pt>
                <c:pt idx="4355">
                  <c:v>14355</c:v>
                </c:pt>
                <c:pt idx="4356">
                  <c:v>14356</c:v>
                </c:pt>
                <c:pt idx="4357">
                  <c:v>14357</c:v>
                </c:pt>
                <c:pt idx="4358">
                  <c:v>14358</c:v>
                </c:pt>
                <c:pt idx="4359">
                  <c:v>14359</c:v>
                </c:pt>
                <c:pt idx="4360">
                  <c:v>14360</c:v>
                </c:pt>
                <c:pt idx="4361">
                  <c:v>14361</c:v>
                </c:pt>
                <c:pt idx="4362">
                  <c:v>14362</c:v>
                </c:pt>
                <c:pt idx="4363">
                  <c:v>14363</c:v>
                </c:pt>
                <c:pt idx="4364">
                  <c:v>14364</c:v>
                </c:pt>
                <c:pt idx="4365">
                  <c:v>14365</c:v>
                </c:pt>
                <c:pt idx="4366">
                  <c:v>14366</c:v>
                </c:pt>
                <c:pt idx="4367">
                  <c:v>14367</c:v>
                </c:pt>
                <c:pt idx="4368">
                  <c:v>14368</c:v>
                </c:pt>
                <c:pt idx="4369">
                  <c:v>14369</c:v>
                </c:pt>
                <c:pt idx="4370">
                  <c:v>14370</c:v>
                </c:pt>
                <c:pt idx="4371">
                  <c:v>14371</c:v>
                </c:pt>
                <c:pt idx="4372">
                  <c:v>14372</c:v>
                </c:pt>
                <c:pt idx="4373">
                  <c:v>14373</c:v>
                </c:pt>
                <c:pt idx="4374">
                  <c:v>14374</c:v>
                </c:pt>
                <c:pt idx="4375">
                  <c:v>14375</c:v>
                </c:pt>
                <c:pt idx="4376">
                  <c:v>14376</c:v>
                </c:pt>
                <c:pt idx="4377">
                  <c:v>14377</c:v>
                </c:pt>
                <c:pt idx="4378">
                  <c:v>14378</c:v>
                </c:pt>
                <c:pt idx="4379">
                  <c:v>14379</c:v>
                </c:pt>
                <c:pt idx="4380">
                  <c:v>14380</c:v>
                </c:pt>
                <c:pt idx="4381">
                  <c:v>14381</c:v>
                </c:pt>
                <c:pt idx="4382">
                  <c:v>14382</c:v>
                </c:pt>
                <c:pt idx="4383">
                  <c:v>14383</c:v>
                </c:pt>
                <c:pt idx="4384">
                  <c:v>14384</c:v>
                </c:pt>
                <c:pt idx="4385">
                  <c:v>14385</c:v>
                </c:pt>
                <c:pt idx="4386">
                  <c:v>14386</c:v>
                </c:pt>
                <c:pt idx="4387">
                  <c:v>14387</c:v>
                </c:pt>
                <c:pt idx="4388">
                  <c:v>14388</c:v>
                </c:pt>
                <c:pt idx="4389">
                  <c:v>14389</c:v>
                </c:pt>
                <c:pt idx="4390">
                  <c:v>14390</c:v>
                </c:pt>
                <c:pt idx="4391">
                  <c:v>14391</c:v>
                </c:pt>
                <c:pt idx="4392">
                  <c:v>14392</c:v>
                </c:pt>
                <c:pt idx="4393">
                  <c:v>14393</c:v>
                </c:pt>
                <c:pt idx="4394">
                  <c:v>14394</c:v>
                </c:pt>
                <c:pt idx="4395">
                  <c:v>14395</c:v>
                </c:pt>
                <c:pt idx="4396">
                  <c:v>14396</c:v>
                </c:pt>
                <c:pt idx="4397">
                  <c:v>14397</c:v>
                </c:pt>
                <c:pt idx="4398">
                  <c:v>14398</c:v>
                </c:pt>
                <c:pt idx="4399">
                  <c:v>14399</c:v>
                </c:pt>
                <c:pt idx="4400">
                  <c:v>14400</c:v>
                </c:pt>
                <c:pt idx="4401">
                  <c:v>14401</c:v>
                </c:pt>
                <c:pt idx="4402">
                  <c:v>14402</c:v>
                </c:pt>
                <c:pt idx="4403">
                  <c:v>14403</c:v>
                </c:pt>
                <c:pt idx="4404">
                  <c:v>14404</c:v>
                </c:pt>
                <c:pt idx="4405">
                  <c:v>14405</c:v>
                </c:pt>
                <c:pt idx="4406">
                  <c:v>14406</c:v>
                </c:pt>
                <c:pt idx="4407">
                  <c:v>14407</c:v>
                </c:pt>
                <c:pt idx="4408">
                  <c:v>14408</c:v>
                </c:pt>
                <c:pt idx="4409">
                  <c:v>14409</c:v>
                </c:pt>
                <c:pt idx="4410">
                  <c:v>14410</c:v>
                </c:pt>
                <c:pt idx="4411">
                  <c:v>14411</c:v>
                </c:pt>
                <c:pt idx="4412">
                  <c:v>14412</c:v>
                </c:pt>
                <c:pt idx="4413">
                  <c:v>14413</c:v>
                </c:pt>
                <c:pt idx="4414">
                  <c:v>14414</c:v>
                </c:pt>
                <c:pt idx="4415">
                  <c:v>14415</c:v>
                </c:pt>
                <c:pt idx="4416">
                  <c:v>14416</c:v>
                </c:pt>
                <c:pt idx="4417">
                  <c:v>14417</c:v>
                </c:pt>
                <c:pt idx="4418">
                  <c:v>14418</c:v>
                </c:pt>
                <c:pt idx="4419">
                  <c:v>14419</c:v>
                </c:pt>
                <c:pt idx="4420">
                  <c:v>14420</c:v>
                </c:pt>
                <c:pt idx="4421">
                  <c:v>14421</c:v>
                </c:pt>
                <c:pt idx="4422">
                  <c:v>14422</c:v>
                </c:pt>
                <c:pt idx="4423">
                  <c:v>14423</c:v>
                </c:pt>
                <c:pt idx="4424">
                  <c:v>14424</c:v>
                </c:pt>
                <c:pt idx="4425">
                  <c:v>14425</c:v>
                </c:pt>
                <c:pt idx="4426">
                  <c:v>14426</c:v>
                </c:pt>
                <c:pt idx="4427">
                  <c:v>14427</c:v>
                </c:pt>
                <c:pt idx="4428">
                  <c:v>14428</c:v>
                </c:pt>
                <c:pt idx="4429">
                  <c:v>14429</c:v>
                </c:pt>
                <c:pt idx="4430">
                  <c:v>14430</c:v>
                </c:pt>
                <c:pt idx="4431">
                  <c:v>14431</c:v>
                </c:pt>
                <c:pt idx="4432">
                  <c:v>14432</c:v>
                </c:pt>
                <c:pt idx="4433">
                  <c:v>14433</c:v>
                </c:pt>
                <c:pt idx="4434">
                  <c:v>14434</c:v>
                </c:pt>
                <c:pt idx="4435">
                  <c:v>14435</c:v>
                </c:pt>
                <c:pt idx="4436">
                  <c:v>14436</c:v>
                </c:pt>
                <c:pt idx="4437">
                  <c:v>14437</c:v>
                </c:pt>
                <c:pt idx="4438">
                  <c:v>14438</c:v>
                </c:pt>
                <c:pt idx="4439">
                  <c:v>14439</c:v>
                </c:pt>
                <c:pt idx="4440">
                  <c:v>14440</c:v>
                </c:pt>
                <c:pt idx="4441">
                  <c:v>14441</c:v>
                </c:pt>
                <c:pt idx="4442">
                  <c:v>14442</c:v>
                </c:pt>
                <c:pt idx="4443">
                  <c:v>14443</c:v>
                </c:pt>
                <c:pt idx="4444">
                  <c:v>14444</c:v>
                </c:pt>
                <c:pt idx="4445">
                  <c:v>14445</c:v>
                </c:pt>
                <c:pt idx="4446">
                  <c:v>14446</c:v>
                </c:pt>
                <c:pt idx="4447">
                  <c:v>14447</c:v>
                </c:pt>
                <c:pt idx="4448">
                  <c:v>14448</c:v>
                </c:pt>
                <c:pt idx="4449">
                  <c:v>14449</c:v>
                </c:pt>
                <c:pt idx="4450">
                  <c:v>14450</c:v>
                </c:pt>
                <c:pt idx="4451">
                  <c:v>14451</c:v>
                </c:pt>
                <c:pt idx="4452">
                  <c:v>14452</c:v>
                </c:pt>
                <c:pt idx="4453">
                  <c:v>14453</c:v>
                </c:pt>
                <c:pt idx="4454">
                  <c:v>14454</c:v>
                </c:pt>
                <c:pt idx="4455">
                  <c:v>14455</c:v>
                </c:pt>
                <c:pt idx="4456">
                  <c:v>14456</c:v>
                </c:pt>
                <c:pt idx="4457">
                  <c:v>14457</c:v>
                </c:pt>
                <c:pt idx="4458">
                  <c:v>14458</c:v>
                </c:pt>
                <c:pt idx="4459">
                  <c:v>14459</c:v>
                </c:pt>
                <c:pt idx="4460">
                  <c:v>14460</c:v>
                </c:pt>
                <c:pt idx="4461">
                  <c:v>14461</c:v>
                </c:pt>
                <c:pt idx="4462">
                  <c:v>14462</c:v>
                </c:pt>
                <c:pt idx="4463">
                  <c:v>14463</c:v>
                </c:pt>
                <c:pt idx="4464">
                  <c:v>14464</c:v>
                </c:pt>
                <c:pt idx="4465">
                  <c:v>14465</c:v>
                </c:pt>
                <c:pt idx="4466">
                  <c:v>14466</c:v>
                </c:pt>
                <c:pt idx="4467">
                  <c:v>14467</c:v>
                </c:pt>
                <c:pt idx="4468">
                  <c:v>14468</c:v>
                </c:pt>
                <c:pt idx="4469">
                  <c:v>14469</c:v>
                </c:pt>
                <c:pt idx="4470">
                  <c:v>14470</c:v>
                </c:pt>
                <c:pt idx="4471">
                  <c:v>14471</c:v>
                </c:pt>
                <c:pt idx="4472">
                  <c:v>14472</c:v>
                </c:pt>
                <c:pt idx="4473">
                  <c:v>14473</c:v>
                </c:pt>
                <c:pt idx="4474">
                  <c:v>14474</c:v>
                </c:pt>
                <c:pt idx="4475">
                  <c:v>14475</c:v>
                </c:pt>
                <c:pt idx="4476">
                  <c:v>14476</c:v>
                </c:pt>
                <c:pt idx="4477">
                  <c:v>14477</c:v>
                </c:pt>
                <c:pt idx="4478">
                  <c:v>14478</c:v>
                </c:pt>
                <c:pt idx="4479">
                  <c:v>14479</c:v>
                </c:pt>
                <c:pt idx="4480">
                  <c:v>14480</c:v>
                </c:pt>
                <c:pt idx="4481">
                  <c:v>14481</c:v>
                </c:pt>
                <c:pt idx="4482">
                  <c:v>14482</c:v>
                </c:pt>
                <c:pt idx="4483">
                  <c:v>14483</c:v>
                </c:pt>
                <c:pt idx="4484">
                  <c:v>14484</c:v>
                </c:pt>
                <c:pt idx="4485">
                  <c:v>14485</c:v>
                </c:pt>
                <c:pt idx="4486">
                  <c:v>14486</c:v>
                </c:pt>
                <c:pt idx="4487">
                  <c:v>14487</c:v>
                </c:pt>
                <c:pt idx="4488">
                  <c:v>14488</c:v>
                </c:pt>
                <c:pt idx="4489">
                  <c:v>14489</c:v>
                </c:pt>
                <c:pt idx="4490">
                  <c:v>14490</c:v>
                </c:pt>
                <c:pt idx="4491">
                  <c:v>14491</c:v>
                </c:pt>
                <c:pt idx="4492">
                  <c:v>14492</c:v>
                </c:pt>
                <c:pt idx="4493">
                  <c:v>14493</c:v>
                </c:pt>
                <c:pt idx="4494">
                  <c:v>14494</c:v>
                </c:pt>
                <c:pt idx="4495">
                  <c:v>14495</c:v>
                </c:pt>
                <c:pt idx="4496">
                  <c:v>14496</c:v>
                </c:pt>
                <c:pt idx="4497">
                  <c:v>14497</c:v>
                </c:pt>
                <c:pt idx="4498">
                  <c:v>14498</c:v>
                </c:pt>
                <c:pt idx="4499">
                  <c:v>14499</c:v>
                </c:pt>
                <c:pt idx="4500">
                  <c:v>14500</c:v>
                </c:pt>
                <c:pt idx="4501">
                  <c:v>14501</c:v>
                </c:pt>
                <c:pt idx="4502">
                  <c:v>14502</c:v>
                </c:pt>
                <c:pt idx="4503">
                  <c:v>14503</c:v>
                </c:pt>
                <c:pt idx="4504">
                  <c:v>14504</c:v>
                </c:pt>
                <c:pt idx="4505">
                  <c:v>14505</c:v>
                </c:pt>
                <c:pt idx="4506">
                  <c:v>14506</c:v>
                </c:pt>
                <c:pt idx="4507">
                  <c:v>14507</c:v>
                </c:pt>
                <c:pt idx="4508">
                  <c:v>14508</c:v>
                </c:pt>
                <c:pt idx="4509">
                  <c:v>14509</c:v>
                </c:pt>
                <c:pt idx="4510">
                  <c:v>14510</c:v>
                </c:pt>
                <c:pt idx="4511">
                  <c:v>14511</c:v>
                </c:pt>
                <c:pt idx="4512">
                  <c:v>14512</c:v>
                </c:pt>
                <c:pt idx="4513">
                  <c:v>14513</c:v>
                </c:pt>
                <c:pt idx="4514">
                  <c:v>14514</c:v>
                </c:pt>
                <c:pt idx="4515">
                  <c:v>14515</c:v>
                </c:pt>
                <c:pt idx="4516">
                  <c:v>14516</c:v>
                </c:pt>
                <c:pt idx="4517">
                  <c:v>14517</c:v>
                </c:pt>
                <c:pt idx="4518">
                  <c:v>14518</c:v>
                </c:pt>
                <c:pt idx="4519">
                  <c:v>14519</c:v>
                </c:pt>
                <c:pt idx="4520">
                  <c:v>14520</c:v>
                </c:pt>
                <c:pt idx="4521">
                  <c:v>14521</c:v>
                </c:pt>
                <c:pt idx="4522">
                  <c:v>14522</c:v>
                </c:pt>
                <c:pt idx="4523">
                  <c:v>14523</c:v>
                </c:pt>
                <c:pt idx="4524">
                  <c:v>14524</c:v>
                </c:pt>
                <c:pt idx="4525">
                  <c:v>14525</c:v>
                </c:pt>
                <c:pt idx="4526">
                  <c:v>14526</c:v>
                </c:pt>
                <c:pt idx="4527">
                  <c:v>14527</c:v>
                </c:pt>
                <c:pt idx="4528">
                  <c:v>14528</c:v>
                </c:pt>
                <c:pt idx="4529">
                  <c:v>14529</c:v>
                </c:pt>
                <c:pt idx="4530">
                  <c:v>14530</c:v>
                </c:pt>
                <c:pt idx="4531">
                  <c:v>14531</c:v>
                </c:pt>
                <c:pt idx="4532">
                  <c:v>14532</c:v>
                </c:pt>
                <c:pt idx="4533">
                  <c:v>14533</c:v>
                </c:pt>
                <c:pt idx="4534">
                  <c:v>14534</c:v>
                </c:pt>
                <c:pt idx="4535">
                  <c:v>14535</c:v>
                </c:pt>
                <c:pt idx="4536">
                  <c:v>14536</c:v>
                </c:pt>
                <c:pt idx="4537">
                  <c:v>14537</c:v>
                </c:pt>
                <c:pt idx="4538">
                  <c:v>14538</c:v>
                </c:pt>
                <c:pt idx="4539">
                  <c:v>14539</c:v>
                </c:pt>
                <c:pt idx="4540">
                  <c:v>14540</c:v>
                </c:pt>
                <c:pt idx="4541">
                  <c:v>14541</c:v>
                </c:pt>
                <c:pt idx="4542">
                  <c:v>14542</c:v>
                </c:pt>
                <c:pt idx="4543">
                  <c:v>14543</c:v>
                </c:pt>
                <c:pt idx="4544">
                  <c:v>14544</c:v>
                </c:pt>
                <c:pt idx="4545">
                  <c:v>14545</c:v>
                </c:pt>
                <c:pt idx="4546">
                  <c:v>14546</c:v>
                </c:pt>
                <c:pt idx="4547">
                  <c:v>14547</c:v>
                </c:pt>
                <c:pt idx="4548">
                  <c:v>14548</c:v>
                </c:pt>
                <c:pt idx="4549">
                  <c:v>14549</c:v>
                </c:pt>
                <c:pt idx="4550">
                  <c:v>14550</c:v>
                </c:pt>
                <c:pt idx="4551">
                  <c:v>14551</c:v>
                </c:pt>
                <c:pt idx="4552">
                  <c:v>14552</c:v>
                </c:pt>
                <c:pt idx="4553">
                  <c:v>14553</c:v>
                </c:pt>
                <c:pt idx="4554">
                  <c:v>14554</c:v>
                </c:pt>
                <c:pt idx="4555">
                  <c:v>14555</c:v>
                </c:pt>
                <c:pt idx="4556">
                  <c:v>14556</c:v>
                </c:pt>
                <c:pt idx="4557">
                  <c:v>14557</c:v>
                </c:pt>
                <c:pt idx="4558">
                  <c:v>14558</c:v>
                </c:pt>
                <c:pt idx="4559">
                  <c:v>14559</c:v>
                </c:pt>
                <c:pt idx="4560">
                  <c:v>14560</c:v>
                </c:pt>
                <c:pt idx="4561">
                  <c:v>14561</c:v>
                </c:pt>
                <c:pt idx="4562">
                  <c:v>14562</c:v>
                </c:pt>
                <c:pt idx="4563">
                  <c:v>14563</c:v>
                </c:pt>
                <c:pt idx="4564">
                  <c:v>14564</c:v>
                </c:pt>
                <c:pt idx="4565">
                  <c:v>14565</c:v>
                </c:pt>
                <c:pt idx="4566">
                  <c:v>14566</c:v>
                </c:pt>
                <c:pt idx="4567">
                  <c:v>14567</c:v>
                </c:pt>
                <c:pt idx="4568">
                  <c:v>14568</c:v>
                </c:pt>
                <c:pt idx="4569">
                  <c:v>14569</c:v>
                </c:pt>
                <c:pt idx="4570">
                  <c:v>14570</c:v>
                </c:pt>
                <c:pt idx="4571">
                  <c:v>14571</c:v>
                </c:pt>
                <c:pt idx="4572">
                  <c:v>14572</c:v>
                </c:pt>
                <c:pt idx="4573">
                  <c:v>14573</c:v>
                </c:pt>
                <c:pt idx="4574">
                  <c:v>14574</c:v>
                </c:pt>
                <c:pt idx="4575">
                  <c:v>14575</c:v>
                </c:pt>
                <c:pt idx="4576">
                  <c:v>14576</c:v>
                </c:pt>
                <c:pt idx="4577">
                  <c:v>14577</c:v>
                </c:pt>
                <c:pt idx="4578">
                  <c:v>14578</c:v>
                </c:pt>
                <c:pt idx="4579">
                  <c:v>14579</c:v>
                </c:pt>
                <c:pt idx="4580">
                  <c:v>14580</c:v>
                </c:pt>
                <c:pt idx="4581">
                  <c:v>14581</c:v>
                </c:pt>
                <c:pt idx="4582">
                  <c:v>14582</c:v>
                </c:pt>
                <c:pt idx="4583">
                  <c:v>14583</c:v>
                </c:pt>
                <c:pt idx="4584">
                  <c:v>14584</c:v>
                </c:pt>
                <c:pt idx="4585">
                  <c:v>14585</c:v>
                </c:pt>
                <c:pt idx="4586">
                  <c:v>14586</c:v>
                </c:pt>
                <c:pt idx="4587">
                  <c:v>14587</c:v>
                </c:pt>
                <c:pt idx="4588">
                  <c:v>14588</c:v>
                </c:pt>
                <c:pt idx="4589">
                  <c:v>14589</c:v>
                </c:pt>
                <c:pt idx="4590">
                  <c:v>14590</c:v>
                </c:pt>
                <c:pt idx="4591">
                  <c:v>14591</c:v>
                </c:pt>
                <c:pt idx="4592">
                  <c:v>14592</c:v>
                </c:pt>
                <c:pt idx="4593">
                  <c:v>14593</c:v>
                </c:pt>
                <c:pt idx="4594">
                  <c:v>14594</c:v>
                </c:pt>
                <c:pt idx="4595">
                  <c:v>14595</c:v>
                </c:pt>
                <c:pt idx="4596">
                  <c:v>14596</c:v>
                </c:pt>
                <c:pt idx="4597">
                  <c:v>14597</c:v>
                </c:pt>
                <c:pt idx="4598">
                  <c:v>14598</c:v>
                </c:pt>
                <c:pt idx="4599">
                  <c:v>14599</c:v>
                </c:pt>
                <c:pt idx="4600">
                  <c:v>14600</c:v>
                </c:pt>
                <c:pt idx="4601">
                  <c:v>14601</c:v>
                </c:pt>
                <c:pt idx="4602">
                  <c:v>14602</c:v>
                </c:pt>
                <c:pt idx="4603">
                  <c:v>14603</c:v>
                </c:pt>
                <c:pt idx="4604">
                  <c:v>14604</c:v>
                </c:pt>
                <c:pt idx="4605">
                  <c:v>14605</c:v>
                </c:pt>
                <c:pt idx="4606">
                  <c:v>14606</c:v>
                </c:pt>
                <c:pt idx="4607">
                  <c:v>14607</c:v>
                </c:pt>
                <c:pt idx="4608">
                  <c:v>14608</c:v>
                </c:pt>
                <c:pt idx="4609">
                  <c:v>14609</c:v>
                </c:pt>
                <c:pt idx="4610">
                  <c:v>14610</c:v>
                </c:pt>
                <c:pt idx="4611">
                  <c:v>14611</c:v>
                </c:pt>
                <c:pt idx="4612">
                  <c:v>14612</c:v>
                </c:pt>
                <c:pt idx="4613">
                  <c:v>14613</c:v>
                </c:pt>
                <c:pt idx="4614">
                  <c:v>14614</c:v>
                </c:pt>
                <c:pt idx="4615">
                  <c:v>14615</c:v>
                </c:pt>
                <c:pt idx="4616">
                  <c:v>14616</c:v>
                </c:pt>
                <c:pt idx="4617">
                  <c:v>14617</c:v>
                </c:pt>
                <c:pt idx="4618">
                  <c:v>14618</c:v>
                </c:pt>
                <c:pt idx="4619">
                  <c:v>14619</c:v>
                </c:pt>
                <c:pt idx="4620">
                  <c:v>14620</c:v>
                </c:pt>
                <c:pt idx="4621">
                  <c:v>14621</c:v>
                </c:pt>
                <c:pt idx="4622">
                  <c:v>14622</c:v>
                </c:pt>
                <c:pt idx="4623">
                  <c:v>14623</c:v>
                </c:pt>
                <c:pt idx="4624">
                  <c:v>14624</c:v>
                </c:pt>
                <c:pt idx="4625">
                  <c:v>14625</c:v>
                </c:pt>
                <c:pt idx="4626">
                  <c:v>14626</c:v>
                </c:pt>
                <c:pt idx="4627">
                  <c:v>14627</c:v>
                </c:pt>
                <c:pt idx="4628">
                  <c:v>14628</c:v>
                </c:pt>
                <c:pt idx="4629">
                  <c:v>14629</c:v>
                </c:pt>
                <c:pt idx="4630">
                  <c:v>14630</c:v>
                </c:pt>
                <c:pt idx="4631">
                  <c:v>14631</c:v>
                </c:pt>
                <c:pt idx="4632">
                  <c:v>14632</c:v>
                </c:pt>
                <c:pt idx="4633">
                  <c:v>14633</c:v>
                </c:pt>
                <c:pt idx="4634">
                  <c:v>14634</c:v>
                </c:pt>
                <c:pt idx="4635">
                  <c:v>14635</c:v>
                </c:pt>
                <c:pt idx="4636">
                  <c:v>14636</c:v>
                </c:pt>
                <c:pt idx="4637">
                  <c:v>14637</c:v>
                </c:pt>
                <c:pt idx="4638">
                  <c:v>14638</c:v>
                </c:pt>
                <c:pt idx="4639">
                  <c:v>14639</c:v>
                </c:pt>
                <c:pt idx="4640">
                  <c:v>14640</c:v>
                </c:pt>
                <c:pt idx="4641">
                  <c:v>14641</c:v>
                </c:pt>
                <c:pt idx="4642">
                  <c:v>14642</c:v>
                </c:pt>
                <c:pt idx="4643">
                  <c:v>14643</c:v>
                </c:pt>
                <c:pt idx="4644">
                  <c:v>14644</c:v>
                </c:pt>
                <c:pt idx="4645">
                  <c:v>14645</c:v>
                </c:pt>
                <c:pt idx="4646">
                  <c:v>14646</c:v>
                </c:pt>
                <c:pt idx="4647">
                  <c:v>14647</c:v>
                </c:pt>
                <c:pt idx="4648">
                  <c:v>14648</c:v>
                </c:pt>
                <c:pt idx="4649">
                  <c:v>14649</c:v>
                </c:pt>
                <c:pt idx="4650">
                  <c:v>14650</c:v>
                </c:pt>
                <c:pt idx="4651">
                  <c:v>14651</c:v>
                </c:pt>
                <c:pt idx="4652">
                  <c:v>14652</c:v>
                </c:pt>
                <c:pt idx="4653">
                  <c:v>14653</c:v>
                </c:pt>
                <c:pt idx="4654">
                  <c:v>14654</c:v>
                </c:pt>
                <c:pt idx="4655">
                  <c:v>14655</c:v>
                </c:pt>
                <c:pt idx="4656">
                  <c:v>14656</c:v>
                </c:pt>
                <c:pt idx="4657">
                  <c:v>14657</c:v>
                </c:pt>
                <c:pt idx="4658">
                  <c:v>14658</c:v>
                </c:pt>
                <c:pt idx="4659">
                  <c:v>14659</c:v>
                </c:pt>
                <c:pt idx="4660">
                  <c:v>14660</c:v>
                </c:pt>
                <c:pt idx="4661">
                  <c:v>14661</c:v>
                </c:pt>
                <c:pt idx="4662">
                  <c:v>14662</c:v>
                </c:pt>
                <c:pt idx="4663">
                  <c:v>14663</c:v>
                </c:pt>
                <c:pt idx="4664">
                  <c:v>14664</c:v>
                </c:pt>
                <c:pt idx="4665">
                  <c:v>14665</c:v>
                </c:pt>
                <c:pt idx="4666">
                  <c:v>14666</c:v>
                </c:pt>
                <c:pt idx="4667">
                  <c:v>14667</c:v>
                </c:pt>
                <c:pt idx="4668">
                  <c:v>14668</c:v>
                </c:pt>
                <c:pt idx="4669">
                  <c:v>14669</c:v>
                </c:pt>
                <c:pt idx="4670">
                  <c:v>14670</c:v>
                </c:pt>
                <c:pt idx="4671">
                  <c:v>14671</c:v>
                </c:pt>
                <c:pt idx="4672">
                  <c:v>14672</c:v>
                </c:pt>
                <c:pt idx="4673">
                  <c:v>14673</c:v>
                </c:pt>
                <c:pt idx="4674">
                  <c:v>14674</c:v>
                </c:pt>
                <c:pt idx="4675">
                  <c:v>14675</c:v>
                </c:pt>
                <c:pt idx="4676">
                  <c:v>14676</c:v>
                </c:pt>
                <c:pt idx="4677">
                  <c:v>14677</c:v>
                </c:pt>
                <c:pt idx="4678">
                  <c:v>14678</c:v>
                </c:pt>
                <c:pt idx="4679">
                  <c:v>14679</c:v>
                </c:pt>
                <c:pt idx="4680">
                  <c:v>14680</c:v>
                </c:pt>
                <c:pt idx="4681">
                  <c:v>14681</c:v>
                </c:pt>
                <c:pt idx="4682">
                  <c:v>14682</c:v>
                </c:pt>
                <c:pt idx="4683">
                  <c:v>14683</c:v>
                </c:pt>
                <c:pt idx="4684">
                  <c:v>14684</c:v>
                </c:pt>
                <c:pt idx="4685">
                  <c:v>14685</c:v>
                </c:pt>
                <c:pt idx="4686">
                  <c:v>14686</c:v>
                </c:pt>
                <c:pt idx="4687">
                  <c:v>14687</c:v>
                </c:pt>
                <c:pt idx="4688">
                  <c:v>14688</c:v>
                </c:pt>
                <c:pt idx="4689">
                  <c:v>14689</c:v>
                </c:pt>
                <c:pt idx="4690">
                  <c:v>14690</c:v>
                </c:pt>
                <c:pt idx="4691">
                  <c:v>14691</c:v>
                </c:pt>
                <c:pt idx="4692">
                  <c:v>14692</c:v>
                </c:pt>
                <c:pt idx="4693">
                  <c:v>14693</c:v>
                </c:pt>
                <c:pt idx="4694">
                  <c:v>14694</c:v>
                </c:pt>
                <c:pt idx="4695">
                  <c:v>14695</c:v>
                </c:pt>
                <c:pt idx="4696">
                  <c:v>14696</c:v>
                </c:pt>
                <c:pt idx="4697">
                  <c:v>14697</c:v>
                </c:pt>
                <c:pt idx="4698">
                  <c:v>14698</c:v>
                </c:pt>
                <c:pt idx="4699">
                  <c:v>14699</c:v>
                </c:pt>
                <c:pt idx="4700">
                  <c:v>14700</c:v>
                </c:pt>
                <c:pt idx="4701">
                  <c:v>14701</c:v>
                </c:pt>
                <c:pt idx="4702">
                  <c:v>14702</c:v>
                </c:pt>
                <c:pt idx="4703">
                  <c:v>14703</c:v>
                </c:pt>
                <c:pt idx="4704">
                  <c:v>14704</c:v>
                </c:pt>
                <c:pt idx="4705">
                  <c:v>14705</c:v>
                </c:pt>
                <c:pt idx="4706">
                  <c:v>14706</c:v>
                </c:pt>
                <c:pt idx="4707">
                  <c:v>14707</c:v>
                </c:pt>
                <c:pt idx="4708">
                  <c:v>14708</c:v>
                </c:pt>
                <c:pt idx="4709">
                  <c:v>14709</c:v>
                </c:pt>
                <c:pt idx="4710">
                  <c:v>14710</c:v>
                </c:pt>
                <c:pt idx="4711">
                  <c:v>14711</c:v>
                </c:pt>
                <c:pt idx="4712">
                  <c:v>14712</c:v>
                </c:pt>
                <c:pt idx="4713">
                  <c:v>14713</c:v>
                </c:pt>
                <c:pt idx="4714">
                  <c:v>14714</c:v>
                </c:pt>
                <c:pt idx="4715">
                  <c:v>14715</c:v>
                </c:pt>
                <c:pt idx="4716">
                  <c:v>14716</c:v>
                </c:pt>
                <c:pt idx="4717">
                  <c:v>14717</c:v>
                </c:pt>
                <c:pt idx="4718">
                  <c:v>14718</c:v>
                </c:pt>
                <c:pt idx="4719">
                  <c:v>14719</c:v>
                </c:pt>
                <c:pt idx="4720">
                  <c:v>14720</c:v>
                </c:pt>
                <c:pt idx="4721">
                  <c:v>14721</c:v>
                </c:pt>
                <c:pt idx="4722">
                  <c:v>14722</c:v>
                </c:pt>
                <c:pt idx="4723">
                  <c:v>14723</c:v>
                </c:pt>
                <c:pt idx="4724">
                  <c:v>14724</c:v>
                </c:pt>
                <c:pt idx="4725">
                  <c:v>14725</c:v>
                </c:pt>
                <c:pt idx="4726">
                  <c:v>14726</c:v>
                </c:pt>
                <c:pt idx="4727">
                  <c:v>14727</c:v>
                </c:pt>
                <c:pt idx="4728">
                  <c:v>14728</c:v>
                </c:pt>
                <c:pt idx="4729">
                  <c:v>14729</c:v>
                </c:pt>
                <c:pt idx="4730">
                  <c:v>14730</c:v>
                </c:pt>
                <c:pt idx="4731">
                  <c:v>14731</c:v>
                </c:pt>
                <c:pt idx="4732">
                  <c:v>14732</c:v>
                </c:pt>
                <c:pt idx="4733">
                  <c:v>14733</c:v>
                </c:pt>
                <c:pt idx="4734">
                  <c:v>14734</c:v>
                </c:pt>
                <c:pt idx="4735">
                  <c:v>14735</c:v>
                </c:pt>
                <c:pt idx="4736">
                  <c:v>14736</c:v>
                </c:pt>
                <c:pt idx="4737">
                  <c:v>14737</c:v>
                </c:pt>
                <c:pt idx="4738">
                  <c:v>14738</c:v>
                </c:pt>
                <c:pt idx="4739">
                  <c:v>14739</c:v>
                </c:pt>
                <c:pt idx="4740">
                  <c:v>14740</c:v>
                </c:pt>
                <c:pt idx="4741">
                  <c:v>14741</c:v>
                </c:pt>
                <c:pt idx="4742">
                  <c:v>14742</c:v>
                </c:pt>
                <c:pt idx="4743">
                  <c:v>14743</c:v>
                </c:pt>
                <c:pt idx="4744">
                  <c:v>14744</c:v>
                </c:pt>
                <c:pt idx="4745">
                  <c:v>14745</c:v>
                </c:pt>
                <c:pt idx="4746">
                  <c:v>14746</c:v>
                </c:pt>
                <c:pt idx="4747">
                  <c:v>14747</c:v>
                </c:pt>
                <c:pt idx="4748">
                  <c:v>14748</c:v>
                </c:pt>
                <c:pt idx="4749">
                  <c:v>14749</c:v>
                </c:pt>
                <c:pt idx="4750">
                  <c:v>14750</c:v>
                </c:pt>
                <c:pt idx="4751">
                  <c:v>14751</c:v>
                </c:pt>
                <c:pt idx="4752">
                  <c:v>14752</c:v>
                </c:pt>
                <c:pt idx="4753">
                  <c:v>14753</c:v>
                </c:pt>
                <c:pt idx="4754">
                  <c:v>14754</c:v>
                </c:pt>
                <c:pt idx="4755">
                  <c:v>14755</c:v>
                </c:pt>
                <c:pt idx="4756">
                  <c:v>14756</c:v>
                </c:pt>
                <c:pt idx="4757">
                  <c:v>14757</c:v>
                </c:pt>
                <c:pt idx="4758">
                  <c:v>14758</c:v>
                </c:pt>
                <c:pt idx="4759">
                  <c:v>14759</c:v>
                </c:pt>
                <c:pt idx="4760">
                  <c:v>14760</c:v>
                </c:pt>
                <c:pt idx="4761">
                  <c:v>14761</c:v>
                </c:pt>
                <c:pt idx="4762">
                  <c:v>14762</c:v>
                </c:pt>
                <c:pt idx="4763">
                  <c:v>14763</c:v>
                </c:pt>
                <c:pt idx="4764">
                  <c:v>14764</c:v>
                </c:pt>
                <c:pt idx="4765">
                  <c:v>14765</c:v>
                </c:pt>
                <c:pt idx="4766">
                  <c:v>14766</c:v>
                </c:pt>
                <c:pt idx="4767">
                  <c:v>14767</c:v>
                </c:pt>
                <c:pt idx="4768">
                  <c:v>14768</c:v>
                </c:pt>
                <c:pt idx="4769">
                  <c:v>14769</c:v>
                </c:pt>
                <c:pt idx="4770">
                  <c:v>14770</c:v>
                </c:pt>
                <c:pt idx="4771">
                  <c:v>14771</c:v>
                </c:pt>
                <c:pt idx="4772">
                  <c:v>14772</c:v>
                </c:pt>
                <c:pt idx="4773">
                  <c:v>14773</c:v>
                </c:pt>
                <c:pt idx="4774">
                  <c:v>14774</c:v>
                </c:pt>
                <c:pt idx="4775">
                  <c:v>14775</c:v>
                </c:pt>
                <c:pt idx="4776">
                  <c:v>14776</c:v>
                </c:pt>
                <c:pt idx="4777">
                  <c:v>14777</c:v>
                </c:pt>
                <c:pt idx="4778">
                  <c:v>14778</c:v>
                </c:pt>
                <c:pt idx="4779">
                  <c:v>14779</c:v>
                </c:pt>
                <c:pt idx="4780">
                  <c:v>14780</c:v>
                </c:pt>
                <c:pt idx="4781">
                  <c:v>14781</c:v>
                </c:pt>
                <c:pt idx="4782">
                  <c:v>14782</c:v>
                </c:pt>
                <c:pt idx="4783">
                  <c:v>14783</c:v>
                </c:pt>
                <c:pt idx="4784">
                  <c:v>14784</c:v>
                </c:pt>
                <c:pt idx="4785">
                  <c:v>14785</c:v>
                </c:pt>
                <c:pt idx="4786">
                  <c:v>14786</c:v>
                </c:pt>
                <c:pt idx="4787">
                  <c:v>14787</c:v>
                </c:pt>
                <c:pt idx="4788">
                  <c:v>14788</c:v>
                </c:pt>
                <c:pt idx="4789">
                  <c:v>14789</c:v>
                </c:pt>
                <c:pt idx="4790">
                  <c:v>14790</c:v>
                </c:pt>
                <c:pt idx="4791">
                  <c:v>14791</c:v>
                </c:pt>
                <c:pt idx="4792">
                  <c:v>14792</c:v>
                </c:pt>
                <c:pt idx="4793">
                  <c:v>14793</c:v>
                </c:pt>
                <c:pt idx="4794">
                  <c:v>14794</c:v>
                </c:pt>
                <c:pt idx="4795">
                  <c:v>14795</c:v>
                </c:pt>
                <c:pt idx="4796">
                  <c:v>14796</c:v>
                </c:pt>
                <c:pt idx="4797">
                  <c:v>14797</c:v>
                </c:pt>
                <c:pt idx="4798">
                  <c:v>14798</c:v>
                </c:pt>
                <c:pt idx="4799">
                  <c:v>14799</c:v>
                </c:pt>
                <c:pt idx="4800">
                  <c:v>14800</c:v>
                </c:pt>
                <c:pt idx="4801">
                  <c:v>14801</c:v>
                </c:pt>
                <c:pt idx="4802">
                  <c:v>14802</c:v>
                </c:pt>
                <c:pt idx="4803">
                  <c:v>14803</c:v>
                </c:pt>
                <c:pt idx="4804">
                  <c:v>14804</c:v>
                </c:pt>
                <c:pt idx="4805">
                  <c:v>14805</c:v>
                </c:pt>
                <c:pt idx="4806">
                  <c:v>14806</c:v>
                </c:pt>
                <c:pt idx="4807">
                  <c:v>14807</c:v>
                </c:pt>
                <c:pt idx="4808">
                  <c:v>14808</c:v>
                </c:pt>
                <c:pt idx="4809">
                  <c:v>14809</c:v>
                </c:pt>
                <c:pt idx="4810">
                  <c:v>14810</c:v>
                </c:pt>
                <c:pt idx="4811">
                  <c:v>14811</c:v>
                </c:pt>
                <c:pt idx="4812">
                  <c:v>14812</c:v>
                </c:pt>
                <c:pt idx="4813">
                  <c:v>14813</c:v>
                </c:pt>
                <c:pt idx="4814">
                  <c:v>14814</c:v>
                </c:pt>
                <c:pt idx="4815">
                  <c:v>14815</c:v>
                </c:pt>
                <c:pt idx="4816">
                  <c:v>14816</c:v>
                </c:pt>
                <c:pt idx="4817">
                  <c:v>14817</c:v>
                </c:pt>
                <c:pt idx="4818">
                  <c:v>14818</c:v>
                </c:pt>
                <c:pt idx="4819">
                  <c:v>14819</c:v>
                </c:pt>
                <c:pt idx="4820">
                  <c:v>14820</c:v>
                </c:pt>
                <c:pt idx="4821">
                  <c:v>14821</c:v>
                </c:pt>
                <c:pt idx="4822">
                  <c:v>14822</c:v>
                </c:pt>
                <c:pt idx="4823">
                  <c:v>14823</c:v>
                </c:pt>
                <c:pt idx="4824">
                  <c:v>14824</c:v>
                </c:pt>
                <c:pt idx="4825">
                  <c:v>14825</c:v>
                </c:pt>
                <c:pt idx="4826">
                  <c:v>14826</c:v>
                </c:pt>
                <c:pt idx="4827">
                  <c:v>14827</c:v>
                </c:pt>
                <c:pt idx="4828">
                  <c:v>14828</c:v>
                </c:pt>
                <c:pt idx="4829">
                  <c:v>14829</c:v>
                </c:pt>
                <c:pt idx="4830">
                  <c:v>14830</c:v>
                </c:pt>
                <c:pt idx="4831">
                  <c:v>14831</c:v>
                </c:pt>
                <c:pt idx="4832">
                  <c:v>14832</c:v>
                </c:pt>
                <c:pt idx="4833">
                  <c:v>14833</c:v>
                </c:pt>
                <c:pt idx="4834">
                  <c:v>14834</c:v>
                </c:pt>
                <c:pt idx="4835">
                  <c:v>14835</c:v>
                </c:pt>
                <c:pt idx="4836">
                  <c:v>14836</c:v>
                </c:pt>
                <c:pt idx="4837">
                  <c:v>14837</c:v>
                </c:pt>
                <c:pt idx="4838">
                  <c:v>14838</c:v>
                </c:pt>
                <c:pt idx="4839">
                  <c:v>14839</c:v>
                </c:pt>
                <c:pt idx="4840">
                  <c:v>14840</c:v>
                </c:pt>
                <c:pt idx="4841">
                  <c:v>14841</c:v>
                </c:pt>
                <c:pt idx="4842">
                  <c:v>14842</c:v>
                </c:pt>
                <c:pt idx="4843">
                  <c:v>14843</c:v>
                </c:pt>
                <c:pt idx="4844">
                  <c:v>14844</c:v>
                </c:pt>
                <c:pt idx="4845">
                  <c:v>14845</c:v>
                </c:pt>
                <c:pt idx="4846">
                  <c:v>14846</c:v>
                </c:pt>
                <c:pt idx="4847">
                  <c:v>14847</c:v>
                </c:pt>
                <c:pt idx="4848">
                  <c:v>14848</c:v>
                </c:pt>
                <c:pt idx="4849">
                  <c:v>14849</c:v>
                </c:pt>
                <c:pt idx="4850">
                  <c:v>14850</c:v>
                </c:pt>
                <c:pt idx="4851">
                  <c:v>14851</c:v>
                </c:pt>
                <c:pt idx="4852">
                  <c:v>14852</c:v>
                </c:pt>
                <c:pt idx="4853">
                  <c:v>14853</c:v>
                </c:pt>
                <c:pt idx="4854">
                  <c:v>14854</c:v>
                </c:pt>
                <c:pt idx="4855">
                  <c:v>14855</c:v>
                </c:pt>
                <c:pt idx="4856">
                  <c:v>14856</c:v>
                </c:pt>
                <c:pt idx="4857">
                  <c:v>14857</c:v>
                </c:pt>
                <c:pt idx="4858">
                  <c:v>14858</c:v>
                </c:pt>
                <c:pt idx="4859">
                  <c:v>14859</c:v>
                </c:pt>
                <c:pt idx="4860">
                  <c:v>14860</c:v>
                </c:pt>
                <c:pt idx="4861">
                  <c:v>14861</c:v>
                </c:pt>
                <c:pt idx="4862">
                  <c:v>14862</c:v>
                </c:pt>
                <c:pt idx="4863">
                  <c:v>14863</c:v>
                </c:pt>
                <c:pt idx="4864">
                  <c:v>14864</c:v>
                </c:pt>
                <c:pt idx="4865">
                  <c:v>14865</c:v>
                </c:pt>
                <c:pt idx="4866">
                  <c:v>14866</c:v>
                </c:pt>
                <c:pt idx="4867">
                  <c:v>14867</c:v>
                </c:pt>
                <c:pt idx="4868">
                  <c:v>14868</c:v>
                </c:pt>
                <c:pt idx="4869">
                  <c:v>14869</c:v>
                </c:pt>
                <c:pt idx="4870">
                  <c:v>14870</c:v>
                </c:pt>
                <c:pt idx="4871">
                  <c:v>14871</c:v>
                </c:pt>
                <c:pt idx="4872">
                  <c:v>14872</c:v>
                </c:pt>
                <c:pt idx="4873">
                  <c:v>14873</c:v>
                </c:pt>
                <c:pt idx="4874">
                  <c:v>14874</c:v>
                </c:pt>
                <c:pt idx="4875">
                  <c:v>14875</c:v>
                </c:pt>
                <c:pt idx="4876">
                  <c:v>14876</c:v>
                </c:pt>
                <c:pt idx="4877">
                  <c:v>14877</c:v>
                </c:pt>
                <c:pt idx="4878">
                  <c:v>14878</c:v>
                </c:pt>
                <c:pt idx="4879">
                  <c:v>14879</c:v>
                </c:pt>
                <c:pt idx="4880">
                  <c:v>14880</c:v>
                </c:pt>
                <c:pt idx="4881">
                  <c:v>14881</c:v>
                </c:pt>
                <c:pt idx="4882">
                  <c:v>14882</c:v>
                </c:pt>
                <c:pt idx="4883">
                  <c:v>14883</c:v>
                </c:pt>
                <c:pt idx="4884">
                  <c:v>14884</c:v>
                </c:pt>
                <c:pt idx="4885">
                  <c:v>14885</c:v>
                </c:pt>
                <c:pt idx="4886">
                  <c:v>14886</c:v>
                </c:pt>
                <c:pt idx="4887">
                  <c:v>14887</c:v>
                </c:pt>
                <c:pt idx="4888">
                  <c:v>14888</c:v>
                </c:pt>
                <c:pt idx="4889">
                  <c:v>14889</c:v>
                </c:pt>
                <c:pt idx="4890">
                  <c:v>14890</c:v>
                </c:pt>
                <c:pt idx="4891">
                  <c:v>14891</c:v>
                </c:pt>
                <c:pt idx="4892">
                  <c:v>14892</c:v>
                </c:pt>
                <c:pt idx="4893">
                  <c:v>14893</c:v>
                </c:pt>
                <c:pt idx="4894">
                  <c:v>14894</c:v>
                </c:pt>
                <c:pt idx="4895">
                  <c:v>14895</c:v>
                </c:pt>
                <c:pt idx="4896">
                  <c:v>14896</c:v>
                </c:pt>
                <c:pt idx="4897">
                  <c:v>14897</c:v>
                </c:pt>
                <c:pt idx="4898">
                  <c:v>14898</c:v>
                </c:pt>
                <c:pt idx="4899">
                  <c:v>14899</c:v>
                </c:pt>
                <c:pt idx="4900">
                  <c:v>14900</c:v>
                </c:pt>
                <c:pt idx="4901">
                  <c:v>14901</c:v>
                </c:pt>
                <c:pt idx="4902">
                  <c:v>14902</c:v>
                </c:pt>
                <c:pt idx="4903">
                  <c:v>14903</c:v>
                </c:pt>
                <c:pt idx="4904">
                  <c:v>14904</c:v>
                </c:pt>
                <c:pt idx="4905">
                  <c:v>14905</c:v>
                </c:pt>
                <c:pt idx="4906">
                  <c:v>14906</c:v>
                </c:pt>
                <c:pt idx="4907">
                  <c:v>14907</c:v>
                </c:pt>
                <c:pt idx="4908">
                  <c:v>14908</c:v>
                </c:pt>
                <c:pt idx="4909">
                  <c:v>14909</c:v>
                </c:pt>
                <c:pt idx="4910">
                  <c:v>14910</c:v>
                </c:pt>
                <c:pt idx="4911">
                  <c:v>14911</c:v>
                </c:pt>
                <c:pt idx="4912">
                  <c:v>14912</c:v>
                </c:pt>
                <c:pt idx="4913">
                  <c:v>14913</c:v>
                </c:pt>
                <c:pt idx="4914">
                  <c:v>14914</c:v>
                </c:pt>
                <c:pt idx="4915">
                  <c:v>14915</c:v>
                </c:pt>
                <c:pt idx="4916">
                  <c:v>14916</c:v>
                </c:pt>
                <c:pt idx="4917">
                  <c:v>14917</c:v>
                </c:pt>
                <c:pt idx="4918">
                  <c:v>14918</c:v>
                </c:pt>
                <c:pt idx="4919">
                  <c:v>14919</c:v>
                </c:pt>
                <c:pt idx="4920">
                  <c:v>14920</c:v>
                </c:pt>
                <c:pt idx="4921">
                  <c:v>14921</c:v>
                </c:pt>
                <c:pt idx="4922">
                  <c:v>14922</c:v>
                </c:pt>
                <c:pt idx="4923">
                  <c:v>14923</c:v>
                </c:pt>
                <c:pt idx="4924">
                  <c:v>14924</c:v>
                </c:pt>
                <c:pt idx="4925">
                  <c:v>14925</c:v>
                </c:pt>
                <c:pt idx="4926">
                  <c:v>14926</c:v>
                </c:pt>
                <c:pt idx="4927">
                  <c:v>14927</c:v>
                </c:pt>
                <c:pt idx="4928">
                  <c:v>14928</c:v>
                </c:pt>
                <c:pt idx="4929">
                  <c:v>14929</c:v>
                </c:pt>
                <c:pt idx="4930">
                  <c:v>14930</c:v>
                </c:pt>
                <c:pt idx="4931">
                  <c:v>14931</c:v>
                </c:pt>
                <c:pt idx="4932">
                  <c:v>14932</c:v>
                </c:pt>
                <c:pt idx="4933">
                  <c:v>14933</c:v>
                </c:pt>
                <c:pt idx="4934">
                  <c:v>14934</c:v>
                </c:pt>
                <c:pt idx="4935">
                  <c:v>14935</c:v>
                </c:pt>
                <c:pt idx="4936">
                  <c:v>14936</c:v>
                </c:pt>
                <c:pt idx="4937">
                  <c:v>14937</c:v>
                </c:pt>
                <c:pt idx="4938">
                  <c:v>14938</c:v>
                </c:pt>
                <c:pt idx="4939">
                  <c:v>14939</c:v>
                </c:pt>
                <c:pt idx="4940">
                  <c:v>14940</c:v>
                </c:pt>
                <c:pt idx="4941">
                  <c:v>14941</c:v>
                </c:pt>
                <c:pt idx="4942">
                  <c:v>14942</c:v>
                </c:pt>
                <c:pt idx="4943">
                  <c:v>14943</c:v>
                </c:pt>
                <c:pt idx="4944">
                  <c:v>14944</c:v>
                </c:pt>
                <c:pt idx="4945">
                  <c:v>14945</c:v>
                </c:pt>
                <c:pt idx="4946">
                  <c:v>14946</c:v>
                </c:pt>
                <c:pt idx="4947">
                  <c:v>14947</c:v>
                </c:pt>
                <c:pt idx="4948">
                  <c:v>14948</c:v>
                </c:pt>
                <c:pt idx="4949">
                  <c:v>14949</c:v>
                </c:pt>
                <c:pt idx="4950">
                  <c:v>14950</c:v>
                </c:pt>
                <c:pt idx="4951">
                  <c:v>14951</c:v>
                </c:pt>
                <c:pt idx="4952">
                  <c:v>14952</c:v>
                </c:pt>
                <c:pt idx="4953">
                  <c:v>14953</c:v>
                </c:pt>
                <c:pt idx="4954">
                  <c:v>14954</c:v>
                </c:pt>
                <c:pt idx="4955">
                  <c:v>14955</c:v>
                </c:pt>
                <c:pt idx="4956">
                  <c:v>14956</c:v>
                </c:pt>
                <c:pt idx="4957">
                  <c:v>14957</c:v>
                </c:pt>
                <c:pt idx="4958">
                  <c:v>14958</c:v>
                </c:pt>
                <c:pt idx="4959">
                  <c:v>14959</c:v>
                </c:pt>
                <c:pt idx="4960">
                  <c:v>14960</c:v>
                </c:pt>
                <c:pt idx="4961">
                  <c:v>14961</c:v>
                </c:pt>
                <c:pt idx="4962">
                  <c:v>14962</c:v>
                </c:pt>
                <c:pt idx="4963">
                  <c:v>14963</c:v>
                </c:pt>
                <c:pt idx="4964">
                  <c:v>14964</c:v>
                </c:pt>
                <c:pt idx="4965">
                  <c:v>14965</c:v>
                </c:pt>
                <c:pt idx="4966">
                  <c:v>14966</c:v>
                </c:pt>
                <c:pt idx="4967">
                  <c:v>14967</c:v>
                </c:pt>
                <c:pt idx="4968">
                  <c:v>14968</c:v>
                </c:pt>
                <c:pt idx="4969">
                  <c:v>14969</c:v>
                </c:pt>
                <c:pt idx="4970">
                  <c:v>14970</c:v>
                </c:pt>
                <c:pt idx="4971">
                  <c:v>14971</c:v>
                </c:pt>
                <c:pt idx="4972">
                  <c:v>14972</c:v>
                </c:pt>
                <c:pt idx="4973">
                  <c:v>14973</c:v>
                </c:pt>
                <c:pt idx="4974">
                  <c:v>14974</c:v>
                </c:pt>
                <c:pt idx="4975">
                  <c:v>14975</c:v>
                </c:pt>
                <c:pt idx="4976">
                  <c:v>14976</c:v>
                </c:pt>
                <c:pt idx="4977">
                  <c:v>14977</c:v>
                </c:pt>
                <c:pt idx="4978">
                  <c:v>14978</c:v>
                </c:pt>
                <c:pt idx="4979">
                  <c:v>14979</c:v>
                </c:pt>
                <c:pt idx="4980">
                  <c:v>14980</c:v>
                </c:pt>
                <c:pt idx="4981">
                  <c:v>14981</c:v>
                </c:pt>
                <c:pt idx="4982">
                  <c:v>14982</c:v>
                </c:pt>
                <c:pt idx="4983">
                  <c:v>14983</c:v>
                </c:pt>
                <c:pt idx="4984">
                  <c:v>14984</c:v>
                </c:pt>
                <c:pt idx="4985">
                  <c:v>14985</c:v>
                </c:pt>
                <c:pt idx="4986">
                  <c:v>14986</c:v>
                </c:pt>
                <c:pt idx="4987">
                  <c:v>14987</c:v>
                </c:pt>
                <c:pt idx="4988">
                  <c:v>14988</c:v>
                </c:pt>
                <c:pt idx="4989">
                  <c:v>14989</c:v>
                </c:pt>
                <c:pt idx="4990">
                  <c:v>14990</c:v>
                </c:pt>
                <c:pt idx="4991">
                  <c:v>14991</c:v>
                </c:pt>
                <c:pt idx="4992">
                  <c:v>14992</c:v>
                </c:pt>
                <c:pt idx="4993">
                  <c:v>14993</c:v>
                </c:pt>
                <c:pt idx="4994">
                  <c:v>14994</c:v>
                </c:pt>
                <c:pt idx="4995">
                  <c:v>14995</c:v>
                </c:pt>
                <c:pt idx="4996">
                  <c:v>14996</c:v>
                </c:pt>
                <c:pt idx="4997">
                  <c:v>14997</c:v>
                </c:pt>
                <c:pt idx="4998">
                  <c:v>14998</c:v>
                </c:pt>
                <c:pt idx="4999">
                  <c:v>14999</c:v>
                </c:pt>
                <c:pt idx="5000">
                  <c:v>15000</c:v>
                </c:pt>
                <c:pt idx="5001">
                  <c:v>15001</c:v>
                </c:pt>
                <c:pt idx="5002">
                  <c:v>15002</c:v>
                </c:pt>
                <c:pt idx="5003">
                  <c:v>15003</c:v>
                </c:pt>
                <c:pt idx="5004">
                  <c:v>15004</c:v>
                </c:pt>
                <c:pt idx="5005">
                  <c:v>15005</c:v>
                </c:pt>
                <c:pt idx="5006">
                  <c:v>15006</c:v>
                </c:pt>
                <c:pt idx="5007">
                  <c:v>15007</c:v>
                </c:pt>
                <c:pt idx="5008">
                  <c:v>15008</c:v>
                </c:pt>
                <c:pt idx="5009">
                  <c:v>15009</c:v>
                </c:pt>
                <c:pt idx="5010">
                  <c:v>15010</c:v>
                </c:pt>
                <c:pt idx="5011">
                  <c:v>15011</c:v>
                </c:pt>
                <c:pt idx="5012">
                  <c:v>15012</c:v>
                </c:pt>
                <c:pt idx="5013">
                  <c:v>15013</c:v>
                </c:pt>
                <c:pt idx="5014">
                  <c:v>15014</c:v>
                </c:pt>
                <c:pt idx="5015">
                  <c:v>15015</c:v>
                </c:pt>
                <c:pt idx="5016">
                  <c:v>15016</c:v>
                </c:pt>
                <c:pt idx="5017">
                  <c:v>15017</c:v>
                </c:pt>
                <c:pt idx="5018">
                  <c:v>15018</c:v>
                </c:pt>
                <c:pt idx="5019">
                  <c:v>15019</c:v>
                </c:pt>
                <c:pt idx="5020">
                  <c:v>15020</c:v>
                </c:pt>
                <c:pt idx="5021">
                  <c:v>15021</c:v>
                </c:pt>
                <c:pt idx="5022">
                  <c:v>15022</c:v>
                </c:pt>
                <c:pt idx="5023">
                  <c:v>15023</c:v>
                </c:pt>
                <c:pt idx="5024">
                  <c:v>15024</c:v>
                </c:pt>
                <c:pt idx="5025">
                  <c:v>15025</c:v>
                </c:pt>
                <c:pt idx="5026">
                  <c:v>15026</c:v>
                </c:pt>
                <c:pt idx="5027">
                  <c:v>15027</c:v>
                </c:pt>
                <c:pt idx="5028">
                  <c:v>15028</c:v>
                </c:pt>
                <c:pt idx="5029">
                  <c:v>15029</c:v>
                </c:pt>
                <c:pt idx="5030">
                  <c:v>15030</c:v>
                </c:pt>
                <c:pt idx="5031">
                  <c:v>15031</c:v>
                </c:pt>
                <c:pt idx="5032">
                  <c:v>15032</c:v>
                </c:pt>
                <c:pt idx="5033">
                  <c:v>15033</c:v>
                </c:pt>
                <c:pt idx="5034">
                  <c:v>15034</c:v>
                </c:pt>
                <c:pt idx="5035">
                  <c:v>15035</c:v>
                </c:pt>
                <c:pt idx="5036">
                  <c:v>15036</c:v>
                </c:pt>
                <c:pt idx="5037">
                  <c:v>15037</c:v>
                </c:pt>
                <c:pt idx="5038">
                  <c:v>15038</c:v>
                </c:pt>
                <c:pt idx="5039">
                  <c:v>15039</c:v>
                </c:pt>
                <c:pt idx="5040">
                  <c:v>15040</c:v>
                </c:pt>
                <c:pt idx="5041">
                  <c:v>15041</c:v>
                </c:pt>
                <c:pt idx="5042">
                  <c:v>15042</c:v>
                </c:pt>
                <c:pt idx="5043">
                  <c:v>15043</c:v>
                </c:pt>
                <c:pt idx="5044">
                  <c:v>15044</c:v>
                </c:pt>
                <c:pt idx="5045">
                  <c:v>15045</c:v>
                </c:pt>
                <c:pt idx="5046">
                  <c:v>15046</c:v>
                </c:pt>
                <c:pt idx="5047">
                  <c:v>15047</c:v>
                </c:pt>
                <c:pt idx="5048">
                  <c:v>15048</c:v>
                </c:pt>
                <c:pt idx="5049">
                  <c:v>15049</c:v>
                </c:pt>
                <c:pt idx="5050">
                  <c:v>15050</c:v>
                </c:pt>
                <c:pt idx="5051">
                  <c:v>15051</c:v>
                </c:pt>
                <c:pt idx="5052">
                  <c:v>15052</c:v>
                </c:pt>
                <c:pt idx="5053">
                  <c:v>15053</c:v>
                </c:pt>
                <c:pt idx="5054">
                  <c:v>15054</c:v>
                </c:pt>
                <c:pt idx="5055">
                  <c:v>15055</c:v>
                </c:pt>
                <c:pt idx="5056">
                  <c:v>15056</c:v>
                </c:pt>
                <c:pt idx="5057">
                  <c:v>15057</c:v>
                </c:pt>
                <c:pt idx="5058">
                  <c:v>15058</c:v>
                </c:pt>
                <c:pt idx="5059">
                  <c:v>15059</c:v>
                </c:pt>
                <c:pt idx="5060">
                  <c:v>15060</c:v>
                </c:pt>
                <c:pt idx="5061">
                  <c:v>15061</c:v>
                </c:pt>
                <c:pt idx="5062">
                  <c:v>15062</c:v>
                </c:pt>
                <c:pt idx="5063">
                  <c:v>15063</c:v>
                </c:pt>
                <c:pt idx="5064">
                  <c:v>15064</c:v>
                </c:pt>
                <c:pt idx="5065">
                  <c:v>15065</c:v>
                </c:pt>
                <c:pt idx="5066">
                  <c:v>15066</c:v>
                </c:pt>
                <c:pt idx="5067">
                  <c:v>15067</c:v>
                </c:pt>
                <c:pt idx="5068">
                  <c:v>15068</c:v>
                </c:pt>
                <c:pt idx="5069">
                  <c:v>15069</c:v>
                </c:pt>
                <c:pt idx="5070">
                  <c:v>15070</c:v>
                </c:pt>
                <c:pt idx="5071">
                  <c:v>15071</c:v>
                </c:pt>
                <c:pt idx="5072">
                  <c:v>15072</c:v>
                </c:pt>
                <c:pt idx="5073">
                  <c:v>15073</c:v>
                </c:pt>
                <c:pt idx="5074">
                  <c:v>15074</c:v>
                </c:pt>
                <c:pt idx="5075">
                  <c:v>15075</c:v>
                </c:pt>
                <c:pt idx="5076">
                  <c:v>15076</c:v>
                </c:pt>
                <c:pt idx="5077">
                  <c:v>15077</c:v>
                </c:pt>
                <c:pt idx="5078">
                  <c:v>15078</c:v>
                </c:pt>
                <c:pt idx="5079">
                  <c:v>15079</c:v>
                </c:pt>
                <c:pt idx="5080">
                  <c:v>15080</c:v>
                </c:pt>
                <c:pt idx="5081">
                  <c:v>15081</c:v>
                </c:pt>
                <c:pt idx="5082">
                  <c:v>15082</c:v>
                </c:pt>
                <c:pt idx="5083">
                  <c:v>15083</c:v>
                </c:pt>
                <c:pt idx="5084">
                  <c:v>15084</c:v>
                </c:pt>
                <c:pt idx="5085">
                  <c:v>15085</c:v>
                </c:pt>
                <c:pt idx="5086">
                  <c:v>15086</c:v>
                </c:pt>
                <c:pt idx="5087">
                  <c:v>15087</c:v>
                </c:pt>
                <c:pt idx="5088">
                  <c:v>15088</c:v>
                </c:pt>
                <c:pt idx="5089">
                  <c:v>15089</c:v>
                </c:pt>
                <c:pt idx="5090">
                  <c:v>15090</c:v>
                </c:pt>
                <c:pt idx="5091">
                  <c:v>15091</c:v>
                </c:pt>
                <c:pt idx="5092">
                  <c:v>15092</c:v>
                </c:pt>
                <c:pt idx="5093">
                  <c:v>15093</c:v>
                </c:pt>
                <c:pt idx="5094">
                  <c:v>15094</c:v>
                </c:pt>
                <c:pt idx="5095">
                  <c:v>15095</c:v>
                </c:pt>
                <c:pt idx="5096">
                  <c:v>15096</c:v>
                </c:pt>
                <c:pt idx="5097">
                  <c:v>15097</c:v>
                </c:pt>
                <c:pt idx="5098">
                  <c:v>15098</c:v>
                </c:pt>
                <c:pt idx="5099">
                  <c:v>15099</c:v>
                </c:pt>
                <c:pt idx="5100">
                  <c:v>15100</c:v>
                </c:pt>
                <c:pt idx="5101">
                  <c:v>15101</c:v>
                </c:pt>
                <c:pt idx="5102">
                  <c:v>15102</c:v>
                </c:pt>
                <c:pt idx="5103">
                  <c:v>15103</c:v>
                </c:pt>
                <c:pt idx="5104">
                  <c:v>15104</c:v>
                </c:pt>
                <c:pt idx="5105">
                  <c:v>15105</c:v>
                </c:pt>
                <c:pt idx="5106">
                  <c:v>15106</c:v>
                </c:pt>
                <c:pt idx="5107">
                  <c:v>15107</c:v>
                </c:pt>
                <c:pt idx="5108">
                  <c:v>15108</c:v>
                </c:pt>
                <c:pt idx="5109">
                  <c:v>15109</c:v>
                </c:pt>
                <c:pt idx="5110">
                  <c:v>15110</c:v>
                </c:pt>
                <c:pt idx="5111">
                  <c:v>15111</c:v>
                </c:pt>
                <c:pt idx="5112">
                  <c:v>15112</c:v>
                </c:pt>
                <c:pt idx="5113">
                  <c:v>15113</c:v>
                </c:pt>
                <c:pt idx="5114">
                  <c:v>15114</c:v>
                </c:pt>
                <c:pt idx="5115">
                  <c:v>15115</c:v>
                </c:pt>
                <c:pt idx="5116">
                  <c:v>15116</c:v>
                </c:pt>
                <c:pt idx="5117">
                  <c:v>15117</c:v>
                </c:pt>
                <c:pt idx="5118">
                  <c:v>15118</c:v>
                </c:pt>
                <c:pt idx="5119">
                  <c:v>15119</c:v>
                </c:pt>
                <c:pt idx="5120">
                  <c:v>15120</c:v>
                </c:pt>
                <c:pt idx="5121">
                  <c:v>15121</c:v>
                </c:pt>
                <c:pt idx="5122">
                  <c:v>15122</c:v>
                </c:pt>
                <c:pt idx="5123">
                  <c:v>15123</c:v>
                </c:pt>
                <c:pt idx="5124">
                  <c:v>15124</c:v>
                </c:pt>
                <c:pt idx="5125">
                  <c:v>15125</c:v>
                </c:pt>
                <c:pt idx="5126">
                  <c:v>15126</c:v>
                </c:pt>
                <c:pt idx="5127">
                  <c:v>15127</c:v>
                </c:pt>
                <c:pt idx="5128">
                  <c:v>15128</c:v>
                </c:pt>
                <c:pt idx="5129">
                  <c:v>15129</c:v>
                </c:pt>
                <c:pt idx="5130">
                  <c:v>15130</c:v>
                </c:pt>
                <c:pt idx="5131">
                  <c:v>15131</c:v>
                </c:pt>
                <c:pt idx="5132">
                  <c:v>15132</c:v>
                </c:pt>
                <c:pt idx="5133">
                  <c:v>15133</c:v>
                </c:pt>
                <c:pt idx="5134">
                  <c:v>15134</c:v>
                </c:pt>
                <c:pt idx="5135">
                  <c:v>15135</c:v>
                </c:pt>
                <c:pt idx="5136">
                  <c:v>15136</c:v>
                </c:pt>
                <c:pt idx="5137">
                  <c:v>15137</c:v>
                </c:pt>
                <c:pt idx="5138">
                  <c:v>15138</c:v>
                </c:pt>
                <c:pt idx="5139">
                  <c:v>15139</c:v>
                </c:pt>
                <c:pt idx="5140">
                  <c:v>15140</c:v>
                </c:pt>
                <c:pt idx="5141">
                  <c:v>15141</c:v>
                </c:pt>
                <c:pt idx="5142">
                  <c:v>15142</c:v>
                </c:pt>
                <c:pt idx="5143">
                  <c:v>15143</c:v>
                </c:pt>
                <c:pt idx="5144">
                  <c:v>15144</c:v>
                </c:pt>
                <c:pt idx="5145">
                  <c:v>15145</c:v>
                </c:pt>
                <c:pt idx="5146">
                  <c:v>15146</c:v>
                </c:pt>
                <c:pt idx="5147">
                  <c:v>15147</c:v>
                </c:pt>
                <c:pt idx="5148">
                  <c:v>15148</c:v>
                </c:pt>
                <c:pt idx="5149">
                  <c:v>15149</c:v>
                </c:pt>
                <c:pt idx="5150">
                  <c:v>15150</c:v>
                </c:pt>
                <c:pt idx="5151">
                  <c:v>15151</c:v>
                </c:pt>
                <c:pt idx="5152">
                  <c:v>15152</c:v>
                </c:pt>
                <c:pt idx="5153">
                  <c:v>15153</c:v>
                </c:pt>
                <c:pt idx="5154">
                  <c:v>15154</c:v>
                </c:pt>
                <c:pt idx="5155">
                  <c:v>15155</c:v>
                </c:pt>
                <c:pt idx="5156">
                  <c:v>15156</c:v>
                </c:pt>
                <c:pt idx="5157">
                  <c:v>15157</c:v>
                </c:pt>
                <c:pt idx="5158">
                  <c:v>15158</c:v>
                </c:pt>
                <c:pt idx="5159">
                  <c:v>15159</c:v>
                </c:pt>
                <c:pt idx="5160">
                  <c:v>15160</c:v>
                </c:pt>
                <c:pt idx="5161">
                  <c:v>15161</c:v>
                </c:pt>
                <c:pt idx="5162">
                  <c:v>15162</c:v>
                </c:pt>
                <c:pt idx="5163">
                  <c:v>15163</c:v>
                </c:pt>
                <c:pt idx="5164">
                  <c:v>15164</c:v>
                </c:pt>
                <c:pt idx="5165">
                  <c:v>15165</c:v>
                </c:pt>
                <c:pt idx="5166">
                  <c:v>15166</c:v>
                </c:pt>
                <c:pt idx="5167">
                  <c:v>15167</c:v>
                </c:pt>
                <c:pt idx="5168">
                  <c:v>15168</c:v>
                </c:pt>
                <c:pt idx="5169">
                  <c:v>15169</c:v>
                </c:pt>
                <c:pt idx="5170">
                  <c:v>15170</c:v>
                </c:pt>
                <c:pt idx="5171">
                  <c:v>15171</c:v>
                </c:pt>
                <c:pt idx="5172">
                  <c:v>15172</c:v>
                </c:pt>
                <c:pt idx="5173">
                  <c:v>15173</c:v>
                </c:pt>
                <c:pt idx="5174">
                  <c:v>15174</c:v>
                </c:pt>
                <c:pt idx="5175">
                  <c:v>15175</c:v>
                </c:pt>
                <c:pt idx="5176">
                  <c:v>15176</c:v>
                </c:pt>
                <c:pt idx="5177">
                  <c:v>15177</c:v>
                </c:pt>
                <c:pt idx="5178">
                  <c:v>15178</c:v>
                </c:pt>
                <c:pt idx="5179">
                  <c:v>15179</c:v>
                </c:pt>
                <c:pt idx="5180">
                  <c:v>15180</c:v>
                </c:pt>
                <c:pt idx="5181">
                  <c:v>15181</c:v>
                </c:pt>
                <c:pt idx="5182">
                  <c:v>15182</c:v>
                </c:pt>
                <c:pt idx="5183">
                  <c:v>15183</c:v>
                </c:pt>
                <c:pt idx="5184">
                  <c:v>15184</c:v>
                </c:pt>
                <c:pt idx="5185">
                  <c:v>15185</c:v>
                </c:pt>
                <c:pt idx="5186">
                  <c:v>15186</c:v>
                </c:pt>
                <c:pt idx="5187">
                  <c:v>15187</c:v>
                </c:pt>
                <c:pt idx="5188">
                  <c:v>15188</c:v>
                </c:pt>
                <c:pt idx="5189">
                  <c:v>15189</c:v>
                </c:pt>
                <c:pt idx="5190">
                  <c:v>15190</c:v>
                </c:pt>
                <c:pt idx="5191">
                  <c:v>15191</c:v>
                </c:pt>
                <c:pt idx="5192">
                  <c:v>15192</c:v>
                </c:pt>
                <c:pt idx="5193">
                  <c:v>15193</c:v>
                </c:pt>
                <c:pt idx="5194">
                  <c:v>15194</c:v>
                </c:pt>
                <c:pt idx="5195">
                  <c:v>15195</c:v>
                </c:pt>
                <c:pt idx="5196">
                  <c:v>15196</c:v>
                </c:pt>
                <c:pt idx="5197">
                  <c:v>15197</c:v>
                </c:pt>
                <c:pt idx="5198">
                  <c:v>15198</c:v>
                </c:pt>
                <c:pt idx="5199">
                  <c:v>15199</c:v>
                </c:pt>
                <c:pt idx="5200">
                  <c:v>15200</c:v>
                </c:pt>
                <c:pt idx="5201">
                  <c:v>15201</c:v>
                </c:pt>
                <c:pt idx="5202">
                  <c:v>15202</c:v>
                </c:pt>
                <c:pt idx="5203">
                  <c:v>15203</c:v>
                </c:pt>
                <c:pt idx="5204">
                  <c:v>15204</c:v>
                </c:pt>
                <c:pt idx="5205">
                  <c:v>15205</c:v>
                </c:pt>
                <c:pt idx="5206">
                  <c:v>15206</c:v>
                </c:pt>
                <c:pt idx="5207">
                  <c:v>15207</c:v>
                </c:pt>
                <c:pt idx="5208">
                  <c:v>15208</c:v>
                </c:pt>
                <c:pt idx="5209">
                  <c:v>15209</c:v>
                </c:pt>
                <c:pt idx="5210">
                  <c:v>15210</c:v>
                </c:pt>
                <c:pt idx="5211">
                  <c:v>15211</c:v>
                </c:pt>
                <c:pt idx="5212">
                  <c:v>15212</c:v>
                </c:pt>
                <c:pt idx="5213">
                  <c:v>15213</c:v>
                </c:pt>
                <c:pt idx="5214">
                  <c:v>15214</c:v>
                </c:pt>
                <c:pt idx="5215">
                  <c:v>15215</c:v>
                </c:pt>
                <c:pt idx="5216">
                  <c:v>15216</c:v>
                </c:pt>
                <c:pt idx="5217">
                  <c:v>15217</c:v>
                </c:pt>
                <c:pt idx="5218">
                  <c:v>15218</c:v>
                </c:pt>
                <c:pt idx="5219">
                  <c:v>15219</c:v>
                </c:pt>
                <c:pt idx="5220">
                  <c:v>15220</c:v>
                </c:pt>
                <c:pt idx="5221">
                  <c:v>15221</c:v>
                </c:pt>
                <c:pt idx="5222">
                  <c:v>15222</c:v>
                </c:pt>
                <c:pt idx="5223">
                  <c:v>15223</c:v>
                </c:pt>
                <c:pt idx="5224">
                  <c:v>15224</c:v>
                </c:pt>
                <c:pt idx="5225">
                  <c:v>15225</c:v>
                </c:pt>
                <c:pt idx="5226">
                  <c:v>15226</c:v>
                </c:pt>
                <c:pt idx="5227">
                  <c:v>15227</c:v>
                </c:pt>
                <c:pt idx="5228">
                  <c:v>15228</c:v>
                </c:pt>
                <c:pt idx="5229">
                  <c:v>15229</c:v>
                </c:pt>
                <c:pt idx="5230">
                  <c:v>15230</c:v>
                </c:pt>
                <c:pt idx="5231">
                  <c:v>15231</c:v>
                </c:pt>
                <c:pt idx="5232">
                  <c:v>15232</c:v>
                </c:pt>
                <c:pt idx="5233">
                  <c:v>15233</c:v>
                </c:pt>
                <c:pt idx="5234">
                  <c:v>15234</c:v>
                </c:pt>
                <c:pt idx="5235">
                  <c:v>15235</c:v>
                </c:pt>
                <c:pt idx="5236">
                  <c:v>15236</c:v>
                </c:pt>
                <c:pt idx="5237">
                  <c:v>15237</c:v>
                </c:pt>
                <c:pt idx="5238">
                  <c:v>15238</c:v>
                </c:pt>
                <c:pt idx="5239">
                  <c:v>15239</c:v>
                </c:pt>
                <c:pt idx="5240">
                  <c:v>15240</c:v>
                </c:pt>
                <c:pt idx="5241">
                  <c:v>15241</c:v>
                </c:pt>
                <c:pt idx="5242">
                  <c:v>15242</c:v>
                </c:pt>
                <c:pt idx="5243">
                  <c:v>15243</c:v>
                </c:pt>
                <c:pt idx="5244">
                  <c:v>15244</c:v>
                </c:pt>
                <c:pt idx="5245">
                  <c:v>15245</c:v>
                </c:pt>
                <c:pt idx="5246">
                  <c:v>15246</c:v>
                </c:pt>
                <c:pt idx="5247">
                  <c:v>15247</c:v>
                </c:pt>
                <c:pt idx="5248">
                  <c:v>15248</c:v>
                </c:pt>
                <c:pt idx="5249">
                  <c:v>15249</c:v>
                </c:pt>
                <c:pt idx="5250">
                  <c:v>15250</c:v>
                </c:pt>
                <c:pt idx="5251">
                  <c:v>15251</c:v>
                </c:pt>
                <c:pt idx="5252">
                  <c:v>15252</c:v>
                </c:pt>
                <c:pt idx="5253">
                  <c:v>15253</c:v>
                </c:pt>
                <c:pt idx="5254">
                  <c:v>15254</c:v>
                </c:pt>
                <c:pt idx="5255">
                  <c:v>15255</c:v>
                </c:pt>
                <c:pt idx="5256">
                  <c:v>15256</c:v>
                </c:pt>
                <c:pt idx="5257">
                  <c:v>15257</c:v>
                </c:pt>
                <c:pt idx="5258">
                  <c:v>15258</c:v>
                </c:pt>
                <c:pt idx="5259">
                  <c:v>15259</c:v>
                </c:pt>
                <c:pt idx="5260">
                  <c:v>15260</c:v>
                </c:pt>
                <c:pt idx="5261">
                  <c:v>15261</c:v>
                </c:pt>
                <c:pt idx="5262">
                  <c:v>15262</c:v>
                </c:pt>
                <c:pt idx="5263">
                  <c:v>15263</c:v>
                </c:pt>
                <c:pt idx="5264">
                  <c:v>15264</c:v>
                </c:pt>
                <c:pt idx="5265">
                  <c:v>15265</c:v>
                </c:pt>
                <c:pt idx="5266">
                  <c:v>15266</c:v>
                </c:pt>
                <c:pt idx="5267">
                  <c:v>15267</c:v>
                </c:pt>
                <c:pt idx="5268">
                  <c:v>15268</c:v>
                </c:pt>
                <c:pt idx="5269">
                  <c:v>15269</c:v>
                </c:pt>
                <c:pt idx="5270">
                  <c:v>15270</c:v>
                </c:pt>
                <c:pt idx="5271">
                  <c:v>15271</c:v>
                </c:pt>
                <c:pt idx="5272">
                  <c:v>15272</c:v>
                </c:pt>
                <c:pt idx="5273">
                  <c:v>15273</c:v>
                </c:pt>
                <c:pt idx="5274">
                  <c:v>15274</c:v>
                </c:pt>
                <c:pt idx="5275">
                  <c:v>15275</c:v>
                </c:pt>
                <c:pt idx="5276">
                  <c:v>15276</c:v>
                </c:pt>
                <c:pt idx="5277">
                  <c:v>15277</c:v>
                </c:pt>
                <c:pt idx="5278">
                  <c:v>15278</c:v>
                </c:pt>
                <c:pt idx="5279">
                  <c:v>15279</c:v>
                </c:pt>
                <c:pt idx="5280">
                  <c:v>15280</c:v>
                </c:pt>
                <c:pt idx="5281">
                  <c:v>15281</c:v>
                </c:pt>
                <c:pt idx="5282">
                  <c:v>15282</c:v>
                </c:pt>
                <c:pt idx="5283">
                  <c:v>15283</c:v>
                </c:pt>
                <c:pt idx="5284">
                  <c:v>15284</c:v>
                </c:pt>
                <c:pt idx="5285">
                  <c:v>15285</c:v>
                </c:pt>
                <c:pt idx="5286">
                  <c:v>15286</c:v>
                </c:pt>
                <c:pt idx="5287">
                  <c:v>15287</c:v>
                </c:pt>
                <c:pt idx="5288">
                  <c:v>15288</c:v>
                </c:pt>
                <c:pt idx="5289">
                  <c:v>15289</c:v>
                </c:pt>
                <c:pt idx="5290">
                  <c:v>15290</c:v>
                </c:pt>
                <c:pt idx="5291">
                  <c:v>15291</c:v>
                </c:pt>
                <c:pt idx="5292">
                  <c:v>15292</c:v>
                </c:pt>
                <c:pt idx="5293">
                  <c:v>15293</c:v>
                </c:pt>
                <c:pt idx="5294">
                  <c:v>15294</c:v>
                </c:pt>
                <c:pt idx="5295">
                  <c:v>15295</c:v>
                </c:pt>
                <c:pt idx="5296">
                  <c:v>15296</c:v>
                </c:pt>
                <c:pt idx="5297">
                  <c:v>15297</c:v>
                </c:pt>
                <c:pt idx="5298">
                  <c:v>15298</c:v>
                </c:pt>
                <c:pt idx="5299">
                  <c:v>15299</c:v>
                </c:pt>
                <c:pt idx="5300">
                  <c:v>15300</c:v>
                </c:pt>
                <c:pt idx="5301">
                  <c:v>15301</c:v>
                </c:pt>
                <c:pt idx="5302">
                  <c:v>15302</c:v>
                </c:pt>
                <c:pt idx="5303">
                  <c:v>15303</c:v>
                </c:pt>
                <c:pt idx="5304">
                  <c:v>15304</c:v>
                </c:pt>
                <c:pt idx="5305">
                  <c:v>15305</c:v>
                </c:pt>
                <c:pt idx="5306">
                  <c:v>15306</c:v>
                </c:pt>
                <c:pt idx="5307">
                  <c:v>15307</c:v>
                </c:pt>
                <c:pt idx="5308">
                  <c:v>15308</c:v>
                </c:pt>
                <c:pt idx="5309">
                  <c:v>15309</c:v>
                </c:pt>
                <c:pt idx="5310">
                  <c:v>15310</c:v>
                </c:pt>
                <c:pt idx="5311">
                  <c:v>15311</c:v>
                </c:pt>
                <c:pt idx="5312">
                  <c:v>15312</c:v>
                </c:pt>
                <c:pt idx="5313">
                  <c:v>15313</c:v>
                </c:pt>
                <c:pt idx="5314">
                  <c:v>15314</c:v>
                </c:pt>
                <c:pt idx="5315">
                  <c:v>15315</c:v>
                </c:pt>
                <c:pt idx="5316">
                  <c:v>15316</c:v>
                </c:pt>
                <c:pt idx="5317">
                  <c:v>15317</c:v>
                </c:pt>
                <c:pt idx="5318">
                  <c:v>15318</c:v>
                </c:pt>
                <c:pt idx="5319">
                  <c:v>15319</c:v>
                </c:pt>
                <c:pt idx="5320">
                  <c:v>15320</c:v>
                </c:pt>
                <c:pt idx="5321">
                  <c:v>15321</c:v>
                </c:pt>
                <c:pt idx="5322">
                  <c:v>15322</c:v>
                </c:pt>
                <c:pt idx="5323">
                  <c:v>15323</c:v>
                </c:pt>
                <c:pt idx="5324">
                  <c:v>15324</c:v>
                </c:pt>
                <c:pt idx="5325">
                  <c:v>15325</c:v>
                </c:pt>
                <c:pt idx="5326">
                  <c:v>15326</c:v>
                </c:pt>
                <c:pt idx="5327">
                  <c:v>15327</c:v>
                </c:pt>
                <c:pt idx="5328">
                  <c:v>15328</c:v>
                </c:pt>
                <c:pt idx="5329">
                  <c:v>15329</c:v>
                </c:pt>
                <c:pt idx="5330">
                  <c:v>15330</c:v>
                </c:pt>
                <c:pt idx="5331">
                  <c:v>15331</c:v>
                </c:pt>
                <c:pt idx="5332">
                  <c:v>15332</c:v>
                </c:pt>
                <c:pt idx="5333">
                  <c:v>15333</c:v>
                </c:pt>
                <c:pt idx="5334">
                  <c:v>15334</c:v>
                </c:pt>
                <c:pt idx="5335">
                  <c:v>15335</c:v>
                </c:pt>
                <c:pt idx="5336">
                  <c:v>15336</c:v>
                </c:pt>
                <c:pt idx="5337">
                  <c:v>15337</c:v>
                </c:pt>
                <c:pt idx="5338">
                  <c:v>15338</c:v>
                </c:pt>
                <c:pt idx="5339">
                  <c:v>15339</c:v>
                </c:pt>
                <c:pt idx="5340">
                  <c:v>15340</c:v>
                </c:pt>
                <c:pt idx="5341">
                  <c:v>15341</c:v>
                </c:pt>
                <c:pt idx="5342">
                  <c:v>15342</c:v>
                </c:pt>
                <c:pt idx="5343">
                  <c:v>15343</c:v>
                </c:pt>
                <c:pt idx="5344">
                  <c:v>15344</c:v>
                </c:pt>
                <c:pt idx="5345">
                  <c:v>15345</c:v>
                </c:pt>
                <c:pt idx="5346">
                  <c:v>15346</c:v>
                </c:pt>
                <c:pt idx="5347">
                  <c:v>15347</c:v>
                </c:pt>
                <c:pt idx="5348">
                  <c:v>15348</c:v>
                </c:pt>
                <c:pt idx="5349">
                  <c:v>15349</c:v>
                </c:pt>
                <c:pt idx="5350">
                  <c:v>15350</c:v>
                </c:pt>
                <c:pt idx="5351">
                  <c:v>15351</c:v>
                </c:pt>
                <c:pt idx="5352">
                  <c:v>15352</c:v>
                </c:pt>
                <c:pt idx="5353">
                  <c:v>15353</c:v>
                </c:pt>
                <c:pt idx="5354">
                  <c:v>15354</c:v>
                </c:pt>
                <c:pt idx="5355">
                  <c:v>15355</c:v>
                </c:pt>
                <c:pt idx="5356">
                  <c:v>15356</c:v>
                </c:pt>
                <c:pt idx="5357">
                  <c:v>15357</c:v>
                </c:pt>
                <c:pt idx="5358">
                  <c:v>15358</c:v>
                </c:pt>
                <c:pt idx="5359">
                  <c:v>15359</c:v>
                </c:pt>
                <c:pt idx="5360">
                  <c:v>15360</c:v>
                </c:pt>
                <c:pt idx="5361">
                  <c:v>15361</c:v>
                </c:pt>
                <c:pt idx="5362">
                  <c:v>15362</c:v>
                </c:pt>
                <c:pt idx="5363">
                  <c:v>15363</c:v>
                </c:pt>
                <c:pt idx="5364">
                  <c:v>15364</c:v>
                </c:pt>
                <c:pt idx="5365">
                  <c:v>15365</c:v>
                </c:pt>
                <c:pt idx="5366">
                  <c:v>15366</c:v>
                </c:pt>
                <c:pt idx="5367">
                  <c:v>15367</c:v>
                </c:pt>
                <c:pt idx="5368">
                  <c:v>15368</c:v>
                </c:pt>
                <c:pt idx="5369">
                  <c:v>15369</c:v>
                </c:pt>
                <c:pt idx="5370">
                  <c:v>15370</c:v>
                </c:pt>
                <c:pt idx="5371">
                  <c:v>15371</c:v>
                </c:pt>
                <c:pt idx="5372">
                  <c:v>15372</c:v>
                </c:pt>
                <c:pt idx="5373">
                  <c:v>15373</c:v>
                </c:pt>
                <c:pt idx="5374">
                  <c:v>15374</c:v>
                </c:pt>
                <c:pt idx="5375">
                  <c:v>15375</c:v>
                </c:pt>
                <c:pt idx="5376">
                  <c:v>15376</c:v>
                </c:pt>
                <c:pt idx="5377">
                  <c:v>15377</c:v>
                </c:pt>
                <c:pt idx="5378">
                  <c:v>15378</c:v>
                </c:pt>
                <c:pt idx="5379">
                  <c:v>15379</c:v>
                </c:pt>
                <c:pt idx="5380">
                  <c:v>15380</c:v>
                </c:pt>
                <c:pt idx="5381">
                  <c:v>15381</c:v>
                </c:pt>
                <c:pt idx="5382">
                  <c:v>15382</c:v>
                </c:pt>
                <c:pt idx="5383">
                  <c:v>15383</c:v>
                </c:pt>
                <c:pt idx="5384">
                  <c:v>15384</c:v>
                </c:pt>
                <c:pt idx="5385">
                  <c:v>15385</c:v>
                </c:pt>
                <c:pt idx="5386">
                  <c:v>15386</c:v>
                </c:pt>
                <c:pt idx="5387">
                  <c:v>15387</c:v>
                </c:pt>
                <c:pt idx="5388">
                  <c:v>15388</c:v>
                </c:pt>
                <c:pt idx="5389">
                  <c:v>15389</c:v>
                </c:pt>
                <c:pt idx="5390">
                  <c:v>15390</c:v>
                </c:pt>
                <c:pt idx="5391">
                  <c:v>15391</c:v>
                </c:pt>
                <c:pt idx="5392">
                  <c:v>15392</c:v>
                </c:pt>
                <c:pt idx="5393">
                  <c:v>15393</c:v>
                </c:pt>
                <c:pt idx="5394">
                  <c:v>15394</c:v>
                </c:pt>
                <c:pt idx="5395">
                  <c:v>15395</c:v>
                </c:pt>
                <c:pt idx="5396">
                  <c:v>15396</c:v>
                </c:pt>
                <c:pt idx="5397">
                  <c:v>15397</c:v>
                </c:pt>
                <c:pt idx="5398">
                  <c:v>15398</c:v>
                </c:pt>
                <c:pt idx="5399">
                  <c:v>15399</c:v>
                </c:pt>
                <c:pt idx="5400">
                  <c:v>15400</c:v>
                </c:pt>
                <c:pt idx="5401">
                  <c:v>15401</c:v>
                </c:pt>
                <c:pt idx="5402">
                  <c:v>15402</c:v>
                </c:pt>
                <c:pt idx="5403">
                  <c:v>15403</c:v>
                </c:pt>
                <c:pt idx="5404">
                  <c:v>15404</c:v>
                </c:pt>
                <c:pt idx="5405">
                  <c:v>15405</c:v>
                </c:pt>
                <c:pt idx="5406">
                  <c:v>15406</c:v>
                </c:pt>
                <c:pt idx="5407">
                  <c:v>15407</c:v>
                </c:pt>
                <c:pt idx="5408">
                  <c:v>15408</c:v>
                </c:pt>
                <c:pt idx="5409">
                  <c:v>15409</c:v>
                </c:pt>
                <c:pt idx="5410">
                  <c:v>15410</c:v>
                </c:pt>
                <c:pt idx="5411">
                  <c:v>15411</c:v>
                </c:pt>
                <c:pt idx="5412">
                  <c:v>15412</c:v>
                </c:pt>
                <c:pt idx="5413">
                  <c:v>15413</c:v>
                </c:pt>
                <c:pt idx="5414">
                  <c:v>15414</c:v>
                </c:pt>
                <c:pt idx="5415">
                  <c:v>15415</c:v>
                </c:pt>
                <c:pt idx="5416">
                  <c:v>15416</c:v>
                </c:pt>
                <c:pt idx="5417">
                  <c:v>15417</c:v>
                </c:pt>
                <c:pt idx="5418">
                  <c:v>15418</c:v>
                </c:pt>
                <c:pt idx="5419">
                  <c:v>15419</c:v>
                </c:pt>
                <c:pt idx="5420">
                  <c:v>15420</c:v>
                </c:pt>
                <c:pt idx="5421">
                  <c:v>15421</c:v>
                </c:pt>
                <c:pt idx="5422">
                  <c:v>15422</c:v>
                </c:pt>
                <c:pt idx="5423">
                  <c:v>15423</c:v>
                </c:pt>
                <c:pt idx="5424">
                  <c:v>15424</c:v>
                </c:pt>
                <c:pt idx="5425">
                  <c:v>15425</c:v>
                </c:pt>
                <c:pt idx="5426">
                  <c:v>15426</c:v>
                </c:pt>
                <c:pt idx="5427">
                  <c:v>15427</c:v>
                </c:pt>
                <c:pt idx="5428">
                  <c:v>15428</c:v>
                </c:pt>
                <c:pt idx="5429">
                  <c:v>15429</c:v>
                </c:pt>
                <c:pt idx="5430">
                  <c:v>15430</c:v>
                </c:pt>
                <c:pt idx="5431">
                  <c:v>15431</c:v>
                </c:pt>
                <c:pt idx="5432">
                  <c:v>15432</c:v>
                </c:pt>
                <c:pt idx="5433">
                  <c:v>15433</c:v>
                </c:pt>
                <c:pt idx="5434">
                  <c:v>15434</c:v>
                </c:pt>
                <c:pt idx="5435">
                  <c:v>15435</c:v>
                </c:pt>
                <c:pt idx="5436">
                  <c:v>15436</c:v>
                </c:pt>
                <c:pt idx="5437">
                  <c:v>15437</c:v>
                </c:pt>
                <c:pt idx="5438">
                  <c:v>15438</c:v>
                </c:pt>
                <c:pt idx="5439">
                  <c:v>15439</c:v>
                </c:pt>
                <c:pt idx="5440">
                  <c:v>15440</c:v>
                </c:pt>
                <c:pt idx="5441">
                  <c:v>15441</c:v>
                </c:pt>
                <c:pt idx="5442">
                  <c:v>15442</c:v>
                </c:pt>
                <c:pt idx="5443">
                  <c:v>15443</c:v>
                </c:pt>
                <c:pt idx="5444">
                  <c:v>15444</c:v>
                </c:pt>
                <c:pt idx="5445">
                  <c:v>15445</c:v>
                </c:pt>
                <c:pt idx="5446">
                  <c:v>15446</c:v>
                </c:pt>
                <c:pt idx="5447">
                  <c:v>15447</c:v>
                </c:pt>
                <c:pt idx="5448">
                  <c:v>15448</c:v>
                </c:pt>
                <c:pt idx="5449">
                  <c:v>15449</c:v>
                </c:pt>
                <c:pt idx="5450">
                  <c:v>15450</c:v>
                </c:pt>
                <c:pt idx="5451">
                  <c:v>15451</c:v>
                </c:pt>
                <c:pt idx="5452">
                  <c:v>15452</c:v>
                </c:pt>
                <c:pt idx="5453">
                  <c:v>15453</c:v>
                </c:pt>
                <c:pt idx="5454">
                  <c:v>15454</c:v>
                </c:pt>
                <c:pt idx="5455">
                  <c:v>15455</c:v>
                </c:pt>
                <c:pt idx="5456">
                  <c:v>15456</c:v>
                </c:pt>
                <c:pt idx="5457">
                  <c:v>15457</c:v>
                </c:pt>
                <c:pt idx="5458">
                  <c:v>15458</c:v>
                </c:pt>
                <c:pt idx="5459">
                  <c:v>15459</c:v>
                </c:pt>
                <c:pt idx="5460">
                  <c:v>15460</c:v>
                </c:pt>
                <c:pt idx="5461">
                  <c:v>15461</c:v>
                </c:pt>
                <c:pt idx="5462">
                  <c:v>15462</c:v>
                </c:pt>
                <c:pt idx="5463">
                  <c:v>15463</c:v>
                </c:pt>
                <c:pt idx="5464">
                  <c:v>15464</c:v>
                </c:pt>
                <c:pt idx="5465">
                  <c:v>15465</c:v>
                </c:pt>
                <c:pt idx="5466">
                  <c:v>15466</c:v>
                </c:pt>
                <c:pt idx="5467">
                  <c:v>15467</c:v>
                </c:pt>
                <c:pt idx="5468">
                  <c:v>15468</c:v>
                </c:pt>
                <c:pt idx="5469">
                  <c:v>15469</c:v>
                </c:pt>
                <c:pt idx="5470">
                  <c:v>15470</c:v>
                </c:pt>
                <c:pt idx="5471">
                  <c:v>15471</c:v>
                </c:pt>
                <c:pt idx="5472">
                  <c:v>15472</c:v>
                </c:pt>
                <c:pt idx="5473">
                  <c:v>15473</c:v>
                </c:pt>
                <c:pt idx="5474">
                  <c:v>15474</c:v>
                </c:pt>
                <c:pt idx="5475">
                  <c:v>15475</c:v>
                </c:pt>
                <c:pt idx="5476">
                  <c:v>15476</c:v>
                </c:pt>
                <c:pt idx="5477">
                  <c:v>15477</c:v>
                </c:pt>
                <c:pt idx="5478">
                  <c:v>15478</c:v>
                </c:pt>
                <c:pt idx="5479">
                  <c:v>15479</c:v>
                </c:pt>
                <c:pt idx="5480">
                  <c:v>15480</c:v>
                </c:pt>
                <c:pt idx="5481">
                  <c:v>15481</c:v>
                </c:pt>
                <c:pt idx="5482">
                  <c:v>15482</c:v>
                </c:pt>
                <c:pt idx="5483">
                  <c:v>15483</c:v>
                </c:pt>
                <c:pt idx="5484">
                  <c:v>15484</c:v>
                </c:pt>
                <c:pt idx="5485">
                  <c:v>15485</c:v>
                </c:pt>
                <c:pt idx="5486">
                  <c:v>15486</c:v>
                </c:pt>
                <c:pt idx="5487">
                  <c:v>15487</c:v>
                </c:pt>
                <c:pt idx="5488">
                  <c:v>15488</c:v>
                </c:pt>
                <c:pt idx="5489">
                  <c:v>15489</c:v>
                </c:pt>
                <c:pt idx="5490">
                  <c:v>15490</c:v>
                </c:pt>
                <c:pt idx="5491">
                  <c:v>15491</c:v>
                </c:pt>
                <c:pt idx="5492">
                  <c:v>15492</c:v>
                </c:pt>
                <c:pt idx="5493">
                  <c:v>15493</c:v>
                </c:pt>
                <c:pt idx="5494">
                  <c:v>15494</c:v>
                </c:pt>
                <c:pt idx="5495">
                  <c:v>15495</c:v>
                </c:pt>
                <c:pt idx="5496">
                  <c:v>15496</c:v>
                </c:pt>
                <c:pt idx="5497">
                  <c:v>15497</c:v>
                </c:pt>
                <c:pt idx="5498">
                  <c:v>15498</c:v>
                </c:pt>
                <c:pt idx="5499">
                  <c:v>15499</c:v>
                </c:pt>
                <c:pt idx="5500">
                  <c:v>15500</c:v>
                </c:pt>
                <c:pt idx="5501">
                  <c:v>15501</c:v>
                </c:pt>
                <c:pt idx="5502">
                  <c:v>15502</c:v>
                </c:pt>
                <c:pt idx="5503">
                  <c:v>15503</c:v>
                </c:pt>
                <c:pt idx="5504">
                  <c:v>15504</c:v>
                </c:pt>
                <c:pt idx="5505">
                  <c:v>15505</c:v>
                </c:pt>
                <c:pt idx="5506">
                  <c:v>15506</c:v>
                </c:pt>
                <c:pt idx="5507">
                  <c:v>15507</c:v>
                </c:pt>
                <c:pt idx="5508">
                  <c:v>15508</c:v>
                </c:pt>
                <c:pt idx="5509">
                  <c:v>15509</c:v>
                </c:pt>
                <c:pt idx="5510">
                  <c:v>15510</c:v>
                </c:pt>
                <c:pt idx="5511">
                  <c:v>15511</c:v>
                </c:pt>
                <c:pt idx="5512">
                  <c:v>15512</c:v>
                </c:pt>
                <c:pt idx="5513">
                  <c:v>15513</c:v>
                </c:pt>
                <c:pt idx="5514">
                  <c:v>15514</c:v>
                </c:pt>
                <c:pt idx="5515">
                  <c:v>15515</c:v>
                </c:pt>
                <c:pt idx="5516">
                  <c:v>15516</c:v>
                </c:pt>
                <c:pt idx="5517">
                  <c:v>15517</c:v>
                </c:pt>
                <c:pt idx="5518">
                  <c:v>15518</c:v>
                </c:pt>
                <c:pt idx="5519">
                  <c:v>15519</c:v>
                </c:pt>
                <c:pt idx="5520">
                  <c:v>15520</c:v>
                </c:pt>
                <c:pt idx="5521">
                  <c:v>15521</c:v>
                </c:pt>
                <c:pt idx="5522">
                  <c:v>15522</c:v>
                </c:pt>
                <c:pt idx="5523">
                  <c:v>15523</c:v>
                </c:pt>
                <c:pt idx="5524">
                  <c:v>15524</c:v>
                </c:pt>
                <c:pt idx="5525">
                  <c:v>15525</c:v>
                </c:pt>
                <c:pt idx="5526">
                  <c:v>15526</c:v>
                </c:pt>
                <c:pt idx="5527">
                  <c:v>15527</c:v>
                </c:pt>
                <c:pt idx="5528">
                  <c:v>15528</c:v>
                </c:pt>
                <c:pt idx="5529">
                  <c:v>15529</c:v>
                </c:pt>
                <c:pt idx="5530">
                  <c:v>15530</c:v>
                </c:pt>
                <c:pt idx="5531">
                  <c:v>15531</c:v>
                </c:pt>
                <c:pt idx="5532">
                  <c:v>15532</c:v>
                </c:pt>
                <c:pt idx="5533">
                  <c:v>15533</c:v>
                </c:pt>
                <c:pt idx="5534">
                  <c:v>15534</c:v>
                </c:pt>
                <c:pt idx="5535">
                  <c:v>15535</c:v>
                </c:pt>
                <c:pt idx="5536">
                  <c:v>15536</c:v>
                </c:pt>
                <c:pt idx="5537">
                  <c:v>15537</c:v>
                </c:pt>
                <c:pt idx="5538">
                  <c:v>15538</c:v>
                </c:pt>
                <c:pt idx="5539">
                  <c:v>15539</c:v>
                </c:pt>
                <c:pt idx="5540">
                  <c:v>15540</c:v>
                </c:pt>
                <c:pt idx="5541">
                  <c:v>15541</c:v>
                </c:pt>
                <c:pt idx="5542">
                  <c:v>15542</c:v>
                </c:pt>
                <c:pt idx="5543">
                  <c:v>15543</c:v>
                </c:pt>
                <c:pt idx="5544">
                  <c:v>15544</c:v>
                </c:pt>
                <c:pt idx="5545">
                  <c:v>15545</c:v>
                </c:pt>
                <c:pt idx="5546">
                  <c:v>15546</c:v>
                </c:pt>
                <c:pt idx="5547">
                  <c:v>15547</c:v>
                </c:pt>
                <c:pt idx="5548">
                  <c:v>15548</c:v>
                </c:pt>
                <c:pt idx="5549">
                  <c:v>15549</c:v>
                </c:pt>
                <c:pt idx="5550">
                  <c:v>15550</c:v>
                </c:pt>
                <c:pt idx="5551">
                  <c:v>15551</c:v>
                </c:pt>
                <c:pt idx="5552">
                  <c:v>15552</c:v>
                </c:pt>
                <c:pt idx="5553">
                  <c:v>15553</c:v>
                </c:pt>
                <c:pt idx="5554">
                  <c:v>15554</c:v>
                </c:pt>
                <c:pt idx="5555">
                  <c:v>15555</c:v>
                </c:pt>
                <c:pt idx="5556">
                  <c:v>15556</c:v>
                </c:pt>
                <c:pt idx="5557">
                  <c:v>15557</c:v>
                </c:pt>
                <c:pt idx="5558">
                  <c:v>15558</c:v>
                </c:pt>
                <c:pt idx="5559">
                  <c:v>15559</c:v>
                </c:pt>
                <c:pt idx="5560">
                  <c:v>15560</c:v>
                </c:pt>
                <c:pt idx="5561">
                  <c:v>15561</c:v>
                </c:pt>
                <c:pt idx="5562">
                  <c:v>15562</c:v>
                </c:pt>
                <c:pt idx="5563">
                  <c:v>15563</c:v>
                </c:pt>
                <c:pt idx="5564">
                  <c:v>15564</c:v>
                </c:pt>
                <c:pt idx="5565">
                  <c:v>15565</c:v>
                </c:pt>
                <c:pt idx="5566">
                  <c:v>15566</c:v>
                </c:pt>
                <c:pt idx="5567">
                  <c:v>15567</c:v>
                </c:pt>
                <c:pt idx="5568">
                  <c:v>15568</c:v>
                </c:pt>
                <c:pt idx="5569">
                  <c:v>15569</c:v>
                </c:pt>
                <c:pt idx="5570">
                  <c:v>15570</c:v>
                </c:pt>
                <c:pt idx="5571">
                  <c:v>15571</c:v>
                </c:pt>
                <c:pt idx="5572">
                  <c:v>15572</c:v>
                </c:pt>
                <c:pt idx="5573">
                  <c:v>15573</c:v>
                </c:pt>
                <c:pt idx="5574">
                  <c:v>15574</c:v>
                </c:pt>
                <c:pt idx="5575">
                  <c:v>15575</c:v>
                </c:pt>
                <c:pt idx="5576">
                  <c:v>15576</c:v>
                </c:pt>
                <c:pt idx="5577">
                  <c:v>15577</c:v>
                </c:pt>
                <c:pt idx="5578">
                  <c:v>15578</c:v>
                </c:pt>
                <c:pt idx="5579">
                  <c:v>15579</c:v>
                </c:pt>
                <c:pt idx="5580">
                  <c:v>15580</c:v>
                </c:pt>
                <c:pt idx="5581">
                  <c:v>15581</c:v>
                </c:pt>
                <c:pt idx="5582">
                  <c:v>15582</c:v>
                </c:pt>
                <c:pt idx="5583">
                  <c:v>15583</c:v>
                </c:pt>
                <c:pt idx="5584">
                  <c:v>15584</c:v>
                </c:pt>
                <c:pt idx="5585">
                  <c:v>15585</c:v>
                </c:pt>
                <c:pt idx="5586">
                  <c:v>15586</c:v>
                </c:pt>
                <c:pt idx="5587">
                  <c:v>15587</c:v>
                </c:pt>
                <c:pt idx="5588">
                  <c:v>15588</c:v>
                </c:pt>
                <c:pt idx="5589">
                  <c:v>15589</c:v>
                </c:pt>
                <c:pt idx="5590">
                  <c:v>15590</c:v>
                </c:pt>
                <c:pt idx="5591">
                  <c:v>15591</c:v>
                </c:pt>
                <c:pt idx="5592">
                  <c:v>15592</c:v>
                </c:pt>
                <c:pt idx="5593">
                  <c:v>15593</c:v>
                </c:pt>
                <c:pt idx="5594">
                  <c:v>15594</c:v>
                </c:pt>
                <c:pt idx="5595">
                  <c:v>15595</c:v>
                </c:pt>
                <c:pt idx="5596">
                  <c:v>15596</c:v>
                </c:pt>
                <c:pt idx="5597">
                  <c:v>15597</c:v>
                </c:pt>
                <c:pt idx="5598">
                  <c:v>15598</c:v>
                </c:pt>
                <c:pt idx="5599">
                  <c:v>15599</c:v>
                </c:pt>
                <c:pt idx="5600">
                  <c:v>15600</c:v>
                </c:pt>
                <c:pt idx="5601">
                  <c:v>15601</c:v>
                </c:pt>
                <c:pt idx="5602">
                  <c:v>15602</c:v>
                </c:pt>
                <c:pt idx="5603">
                  <c:v>15603</c:v>
                </c:pt>
                <c:pt idx="5604">
                  <c:v>15604</c:v>
                </c:pt>
                <c:pt idx="5605">
                  <c:v>15605</c:v>
                </c:pt>
                <c:pt idx="5606">
                  <c:v>15606</c:v>
                </c:pt>
                <c:pt idx="5607">
                  <c:v>15607</c:v>
                </c:pt>
                <c:pt idx="5608">
                  <c:v>15608</c:v>
                </c:pt>
                <c:pt idx="5609">
                  <c:v>15609</c:v>
                </c:pt>
                <c:pt idx="5610">
                  <c:v>15610</c:v>
                </c:pt>
                <c:pt idx="5611">
                  <c:v>15611</c:v>
                </c:pt>
                <c:pt idx="5612">
                  <c:v>15612</c:v>
                </c:pt>
                <c:pt idx="5613">
                  <c:v>15613</c:v>
                </c:pt>
                <c:pt idx="5614">
                  <c:v>15614</c:v>
                </c:pt>
                <c:pt idx="5615">
                  <c:v>15615</c:v>
                </c:pt>
                <c:pt idx="5616">
                  <c:v>15616</c:v>
                </c:pt>
                <c:pt idx="5617">
                  <c:v>15617</c:v>
                </c:pt>
                <c:pt idx="5618">
                  <c:v>15618</c:v>
                </c:pt>
                <c:pt idx="5619">
                  <c:v>15619</c:v>
                </c:pt>
                <c:pt idx="5620">
                  <c:v>15620</c:v>
                </c:pt>
                <c:pt idx="5621">
                  <c:v>15621</c:v>
                </c:pt>
                <c:pt idx="5622">
                  <c:v>15622</c:v>
                </c:pt>
                <c:pt idx="5623">
                  <c:v>15623</c:v>
                </c:pt>
                <c:pt idx="5624">
                  <c:v>15624</c:v>
                </c:pt>
                <c:pt idx="5625">
                  <c:v>15625</c:v>
                </c:pt>
                <c:pt idx="5626">
                  <c:v>15626</c:v>
                </c:pt>
                <c:pt idx="5627">
                  <c:v>15627</c:v>
                </c:pt>
                <c:pt idx="5628">
                  <c:v>15628</c:v>
                </c:pt>
                <c:pt idx="5629">
                  <c:v>15629</c:v>
                </c:pt>
                <c:pt idx="5630">
                  <c:v>15630</c:v>
                </c:pt>
                <c:pt idx="5631">
                  <c:v>15631</c:v>
                </c:pt>
                <c:pt idx="5632">
                  <c:v>15632</c:v>
                </c:pt>
                <c:pt idx="5633">
                  <c:v>15633</c:v>
                </c:pt>
                <c:pt idx="5634">
                  <c:v>15634</c:v>
                </c:pt>
                <c:pt idx="5635">
                  <c:v>15635</c:v>
                </c:pt>
                <c:pt idx="5636">
                  <c:v>15636</c:v>
                </c:pt>
                <c:pt idx="5637">
                  <c:v>15637</c:v>
                </c:pt>
                <c:pt idx="5638">
                  <c:v>15638</c:v>
                </c:pt>
                <c:pt idx="5639">
                  <c:v>15639</c:v>
                </c:pt>
                <c:pt idx="5640">
                  <c:v>15640</c:v>
                </c:pt>
                <c:pt idx="5641">
                  <c:v>15641</c:v>
                </c:pt>
                <c:pt idx="5642">
                  <c:v>15642</c:v>
                </c:pt>
                <c:pt idx="5643">
                  <c:v>15643</c:v>
                </c:pt>
                <c:pt idx="5644">
                  <c:v>15644</c:v>
                </c:pt>
                <c:pt idx="5645">
                  <c:v>15645</c:v>
                </c:pt>
                <c:pt idx="5646">
                  <c:v>15646</c:v>
                </c:pt>
                <c:pt idx="5647">
                  <c:v>15647</c:v>
                </c:pt>
                <c:pt idx="5648">
                  <c:v>15648</c:v>
                </c:pt>
                <c:pt idx="5649">
                  <c:v>15649</c:v>
                </c:pt>
                <c:pt idx="5650">
                  <c:v>15650</c:v>
                </c:pt>
                <c:pt idx="5651">
                  <c:v>15651</c:v>
                </c:pt>
                <c:pt idx="5652">
                  <c:v>15652</c:v>
                </c:pt>
                <c:pt idx="5653">
                  <c:v>15653</c:v>
                </c:pt>
                <c:pt idx="5654">
                  <c:v>15654</c:v>
                </c:pt>
                <c:pt idx="5655">
                  <c:v>15655</c:v>
                </c:pt>
                <c:pt idx="5656">
                  <c:v>15656</c:v>
                </c:pt>
                <c:pt idx="5657">
                  <c:v>15657</c:v>
                </c:pt>
                <c:pt idx="5658">
                  <c:v>15658</c:v>
                </c:pt>
                <c:pt idx="5659">
                  <c:v>15659</c:v>
                </c:pt>
                <c:pt idx="5660">
                  <c:v>15660</c:v>
                </c:pt>
                <c:pt idx="5661">
                  <c:v>15661</c:v>
                </c:pt>
                <c:pt idx="5662">
                  <c:v>15662</c:v>
                </c:pt>
                <c:pt idx="5663">
                  <c:v>15663</c:v>
                </c:pt>
                <c:pt idx="5664">
                  <c:v>15664</c:v>
                </c:pt>
                <c:pt idx="5665">
                  <c:v>15665</c:v>
                </c:pt>
                <c:pt idx="5666">
                  <c:v>15666</c:v>
                </c:pt>
                <c:pt idx="5667">
                  <c:v>15667</c:v>
                </c:pt>
                <c:pt idx="5668">
                  <c:v>15668</c:v>
                </c:pt>
                <c:pt idx="5669">
                  <c:v>15669</c:v>
                </c:pt>
                <c:pt idx="5670">
                  <c:v>15670</c:v>
                </c:pt>
                <c:pt idx="5671">
                  <c:v>15671</c:v>
                </c:pt>
                <c:pt idx="5672">
                  <c:v>15672</c:v>
                </c:pt>
                <c:pt idx="5673">
                  <c:v>15673</c:v>
                </c:pt>
                <c:pt idx="5674">
                  <c:v>15674</c:v>
                </c:pt>
                <c:pt idx="5675">
                  <c:v>15675</c:v>
                </c:pt>
                <c:pt idx="5676">
                  <c:v>15676</c:v>
                </c:pt>
                <c:pt idx="5677">
                  <c:v>15677</c:v>
                </c:pt>
                <c:pt idx="5678">
                  <c:v>15678</c:v>
                </c:pt>
                <c:pt idx="5679">
                  <c:v>15679</c:v>
                </c:pt>
                <c:pt idx="5680">
                  <c:v>15680</c:v>
                </c:pt>
                <c:pt idx="5681">
                  <c:v>15681</c:v>
                </c:pt>
                <c:pt idx="5682">
                  <c:v>15682</c:v>
                </c:pt>
                <c:pt idx="5683">
                  <c:v>15683</c:v>
                </c:pt>
                <c:pt idx="5684">
                  <c:v>15684</c:v>
                </c:pt>
                <c:pt idx="5685">
                  <c:v>15685</c:v>
                </c:pt>
                <c:pt idx="5686">
                  <c:v>15686</c:v>
                </c:pt>
                <c:pt idx="5687">
                  <c:v>15687</c:v>
                </c:pt>
                <c:pt idx="5688">
                  <c:v>15688</c:v>
                </c:pt>
                <c:pt idx="5689">
                  <c:v>15689</c:v>
                </c:pt>
                <c:pt idx="5690">
                  <c:v>15690</c:v>
                </c:pt>
                <c:pt idx="5691">
                  <c:v>15691</c:v>
                </c:pt>
                <c:pt idx="5692">
                  <c:v>15692</c:v>
                </c:pt>
                <c:pt idx="5693">
                  <c:v>15693</c:v>
                </c:pt>
                <c:pt idx="5694">
                  <c:v>15694</c:v>
                </c:pt>
                <c:pt idx="5695">
                  <c:v>15695</c:v>
                </c:pt>
                <c:pt idx="5696">
                  <c:v>15696</c:v>
                </c:pt>
                <c:pt idx="5697">
                  <c:v>15697</c:v>
                </c:pt>
                <c:pt idx="5698">
                  <c:v>15698</c:v>
                </c:pt>
                <c:pt idx="5699">
                  <c:v>15699</c:v>
                </c:pt>
                <c:pt idx="5700">
                  <c:v>15700</c:v>
                </c:pt>
                <c:pt idx="5701">
                  <c:v>15701</c:v>
                </c:pt>
                <c:pt idx="5702">
                  <c:v>15702</c:v>
                </c:pt>
                <c:pt idx="5703">
                  <c:v>15703</c:v>
                </c:pt>
                <c:pt idx="5704">
                  <c:v>15704</c:v>
                </c:pt>
                <c:pt idx="5705">
                  <c:v>15705</c:v>
                </c:pt>
                <c:pt idx="5706">
                  <c:v>15706</c:v>
                </c:pt>
                <c:pt idx="5707">
                  <c:v>15707</c:v>
                </c:pt>
                <c:pt idx="5708">
                  <c:v>15708</c:v>
                </c:pt>
                <c:pt idx="5709">
                  <c:v>15709</c:v>
                </c:pt>
                <c:pt idx="5710">
                  <c:v>15710</c:v>
                </c:pt>
                <c:pt idx="5711">
                  <c:v>15711</c:v>
                </c:pt>
                <c:pt idx="5712">
                  <c:v>15712</c:v>
                </c:pt>
                <c:pt idx="5713">
                  <c:v>15713</c:v>
                </c:pt>
                <c:pt idx="5714">
                  <c:v>15714</c:v>
                </c:pt>
                <c:pt idx="5715">
                  <c:v>15715</c:v>
                </c:pt>
                <c:pt idx="5716">
                  <c:v>15716</c:v>
                </c:pt>
                <c:pt idx="5717">
                  <c:v>15717</c:v>
                </c:pt>
                <c:pt idx="5718">
                  <c:v>15718</c:v>
                </c:pt>
                <c:pt idx="5719">
                  <c:v>15719</c:v>
                </c:pt>
                <c:pt idx="5720">
                  <c:v>15720</c:v>
                </c:pt>
                <c:pt idx="5721">
                  <c:v>15721</c:v>
                </c:pt>
                <c:pt idx="5722">
                  <c:v>15722</c:v>
                </c:pt>
                <c:pt idx="5723">
                  <c:v>15723</c:v>
                </c:pt>
                <c:pt idx="5724">
                  <c:v>15724</c:v>
                </c:pt>
                <c:pt idx="5725">
                  <c:v>15725</c:v>
                </c:pt>
                <c:pt idx="5726">
                  <c:v>15726</c:v>
                </c:pt>
                <c:pt idx="5727">
                  <c:v>15727</c:v>
                </c:pt>
                <c:pt idx="5728">
                  <c:v>15728</c:v>
                </c:pt>
                <c:pt idx="5729">
                  <c:v>15729</c:v>
                </c:pt>
                <c:pt idx="5730">
                  <c:v>15730</c:v>
                </c:pt>
                <c:pt idx="5731">
                  <c:v>15731</c:v>
                </c:pt>
                <c:pt idx="5732">
                  <c:v>15732</c:v>
                </c:pt>
                <c:pt idx="5733">
                  <c:v>15733</c:v>
                </c:pt>
                <c:pt idx="5734">
                  <c:v>15734</c:v>
                </c:pt>
                <c:pt idx="5735">
                  <c:v>15735</c:v>
                </c:pt>
                <c:pt idx="5736">
                  <c:v>15736</c:v>
                </c:pt>
                <c:pt idx="5737">
                  <c:v>15737</c:v>
                </c:pt>
                <c:pt idx="5738">
                  <c:v>15738</c:v>
                </c:pt>
                <c:pt idx="5739">
                  <c:v>15739</c:v>
                </c:pt>
                <c:pt idx="5740">
                  <c:v>15740</c:v>
                </c:pt>
                <c:pt idx="5741">
                  <c:v>15741</c:v>
                </c:pt>
                <c:pt idx="5742">
                  <c:v>15742</c:v>
                </c:pt>
                <c:pt idx="5743">
                  <c:v>15743</c:v>
                </c:pt>
                <c:pt idx="5744">
                  <c:v>15744</c:v>
                </c:pt>
                <c:pt idx="5745">
                  <c:v>15745</c:v>
                </c:pt>
                <c:pt idx="5746">
                  <c:v>15746</c:v>
                </c:pt>
                <c:pt idx="5747">
                  <c:v>15747</c:v>
                </c:pt>
                <c:pt idx="5748">
                  <c:v>15748</c:v>
                </c:pt>
                <c:pt idx="5749">
                  <c:v>15749</c:v>
                </c:pt>
                <c:pt idx="5750">
                  <c:v>15750</c:v>
                </c:pt>
                <c:pt idx="5751">
                  <c:v>15751</c:v>
                </c:pt>
                <c:pt idx="5752">
                  <c:v>15752</c:v>
                </c:pt>
                <c:pt idx="5753">
                  <c:v>15753</c:v>
                </c:pt>
                <c:pt idx="5754">
                  <c:v>15754</c:v>
                </c:pt>
                <c:pt idx="5755">
                  <c:v>15755</c:v>
                </c:pt>
                <c:pt idx="5756">
                  <c:v>15756</c:v>
                </c:pt>
                <c:pt idx="5757">
                  <c:v>15757</c:v>
                </c:pt>
                <c:pt idx="5758">
                  <c:v>15758</c:v>
                </c:pt>
                <c:pt idx="5759">
                  <c:v>15759</c:v>
                </c:pt>
                <c:pt idx="5760">
                  <c:v>15760</c:v>
                </c:pt>
                <c:pt idx="5761">
                  <c:v>15761</c:v>
                </c:pt>
                <c:pt idx="5762">
                  <c:v>15762</c:v>
                </c:pt>
                <c:pt idx="5763">
                  <c:v>15763</c:v>
                </c:pt>
                <c:pt idx="5764">
                  <c:v>15764</c:v>
                </c:pt>
                <c:pt idx="5765">
                  <c:v>15765</c:v>
                </c:pt>
                <c:pt idx="5766">
                  <c:v>15766</c:v>
                </c:pt>
                <c:pt idx="5767">
                  <c:v>15767</c:v>
                </c:pt>
                <c:pt idx="5768">
                  <c:v>15768</c:v>
                </c:pt>
                <c:pt idx="5769">
                  <c:v>15769</c:v>
                </c:pt>
                <c:pt idx="5770">
                  <c:v>15770</c:v>
                </c:pt>
                <c:pt idx="5771">
                  <c:v>15771</c:v>
                </c:pt>
                <c:pt idx="5772">
                  <c:v>15772</c:v>
                </c:pt>
                <c:pt idx="5773">
                  <c:v>15773</c:v>
                </c:pt>
                <c:pt idx="5774">
                  <c:v>15774</c:v>
                </c:pt>
                <c:pt idx="5775">
                  <c:v>15775</c:v>
                </c:pt>
                <c:pt idx="5776">
                  <c:v>15776</c:v>
                </c:pt>
                <c:pt idx="5777">
                  <c:v>15777</c:v>
                </c:pt>
                <c:pt idx="5778">
                  <c:v>15778</c:v>
                </c:pt>
                <c:pt idx="5779">
                  <c:v>15779</c:v>
                </c:pt>
                <c:pt idx="5780">
                  <c:v>15780</c:v>
                </c:pt>
                <c:pt idx="5781">
                  <c:v>15781</c:v>
                </c:pt>
                <c:pt idx="5782">
                  <c:v>15782</c:v>
                </c:pt>
                <c:pt idx="5783">
                  <c:v>15783</c:v>
                </c:pt>
                <c:pt idx="5784">
                  <c:v>15784</c:v>
                </c:pt>
                <c:pt idx="5785">
                  <c:v>15785</c:v>
                </c:pt>
                <c:pt idx="5786">
                  <c:v>15786</c:v>
                </c:pt>
                <c:pt idx="5787">
                  <c:v>15787</c:v>
                </c:pt>
                <c:pt idx="5788">
                  <c:v>15788</c:v>
                </c:pt>
                <c:pt idx="5789">
                  <c:v>15789</c:v>
                </c:pt>
                <c:pt idx="5790">
                  <c:v>15790</c:v>
                </c:pt>
                <c:pt idx="5791">
                  <c:v>15791</c:v>
                </c:pt>
                <c:pt idx="5792">
                  <c:v>15792</c:v>
                </c:pt>
                <c:pt idx="5793">
                  <c:v>15793</c:v>
                </c:pt>
                <c:pt idx="5794">
                  <c:v>15794</c:v>
                </c:pt>
                <c:pt idx="5795">
                  <c:v>15795</c:v>
                </c:pt>
                <c:pt idx="5796">
                  <c:v>15796</c:v>
                </c:pt>
                <c:pt idx="5797">
                  <c:v>15797</c:v>
                </c:pt>
                <c:pt idx="5798">
                  <c:v>15798</c:v>
                </c:pt>
                <c:pt idx="5799">
                  <c:v>15799</c:v>
                </c:pt>
                <c:pt idx="5800">
                  <c:v>15800</c:v>
                </c:pt>
                <c:pt idx="5801">
                  <c:v>15801</c:v>
                </c:pt>
                <c:pt idx="5802">
                  <c:v>15802</c:v>
                </c:pt>
                <c:pt idx="5803">
                  <c:v>15803</c:v>
                </c:pt>
                <c:pt idx="5804">
                  <c:v>15804</c:v>
                </c:pt>
                <c:pt idx="5805">
                  <c:v>15805</c:v>
                </c:pt>
                <c:pt idx="5806">
                  <c:v>15806</c:v>
                </c:pt>
                <c:pt idx="5807">
                  <c:v>15807</c:v>
                </c:pt>
                <c:pt idx="5808">
                  <c:v>15808</c:v>
                </c:pt>
                <c:pt idx="5809">
                  <c:v>15809</c:v>
                </c:pt>
                <c:pt idx="5810">
                  <c:v>15810</c:v>
                </c:pt>
                <c:pt idx="5811">
                  <c:v>15811</c:v>
                </c:pt>
                <c:pt idx="5812">
                  <c:v>15812</c:v>
                </c:pt>
                <c:pt idx="5813">
                  <c:v>15813</c:v>
                </c:pt>
                <c:pt idx="5814">
                  <c:v>15814</c:v>
                </c:pt>
                <c:pt idx="5815">
                  <c:v>15815</c:v>
                </c:pt>
                <c:pt idx="5816">
                  <c:v>15816</c:v>
                </c:pt>
                <c:pt idx="5817">
                  <c:v>15817</c:v>
                </c:pt>
                <c:pt idx="5818">
                  <c:v>15818</c:v>
                </c:pt>
                <c:pt idx="5819">
                  <c:v>15819</c:v>
                </c:pt>
                <c:pt idx="5820">
                  <c:v>15820</c:v>
                </c:pt>
                <c:pt idx="5821">
                  <c:v>15821</c:v>
                </c:pt>
                <c:pt idx="5822">
                  <c:v>15822</c:v>
                </c:pt>
                <c:pt idx="5823">
                  <c:v>15823</c:v>
                </c:pt>
                <c:pt idx="5824">
                  <c:v>15824</c:v>
                </c:pt>
                <c:pt idx="5825">
                  <c:v>15825</c:v>
                </c:pt>
                <c:pt idx="5826">
                  <c:v>15826</c:v>
                </c:pt>
                <c:pt idx="5827">
                  <c:v>15827</c:v>
                </c:pt>
                <c:pt idx="5828">
                  <c:v>15828</c:v>
                </c:pt>
                <c:pt idx="5829">
                  <c:v>15829</c:v>
                </c:pt>
                <c:pt idx="5830">
                  <c:v>15830</c:v>
                </c:pt>
                <c:pt idx="5831">
                  <c:v>15831</c:v>
                </c:pt>
                <c:pt idx="5832">
                  <c:v>15832</c:v>
                </c:pt>
                <c:pt idx="5833">
                  <c:v>15833</c:v>
                </c:pt>
                <c:pt idx="5834">
                  <c:v>15834</c:v>
                </c:pt>
                <c:pt idx="5835">
                  <c:v>15835</c:v>
                </c:pt>
                <c:pt idx="5836">
                  <c:v>15836</c:v>
                </c:pt>
                <c:pt idx="5837">
                  <c:v>15837</c:v>
                </c:pt>
                <c:pt idx="5838">
                  <c:v>15838</c:v>
                </c:pt>
                <c:pt idx="5839">
                  <c:v>15839</c:v>
                </c:pt>
                <c:pt idx="5840">
                  <c:v>15840</c:v>
                </c:pt>
                <c:pt idx="5841">
                  <c:v>15841</c:v>
                </c:pt>
                <c:pt idx="5842">
                  <c:v>15842</c:v>
                </c:pt>
                <c:pt idx="5843">
                  <c:v>15843</c:v>
                </c:pt>
                <c:pt idx="5844">
                  <c:v>15844</c:v>
                </c:pt>
                <c:pt idx="5845">
                  <c:v>15845</c:v>
                </c:pt>
                <c:pt idx="5846">
                  <c:v>15846</c:v>
                </c:pt>
                <c:pt idx="5847">
                  <c:v>15847</c:v>
                </c:pt>
                <c:pt idx="5848">
                  <c:v>15848</c:v>
                </c:pt>
                <c:pt idx="5849">
                  <c:v>15849</c:v>
                </c:pt>
                <c:pt idx="5850">
                  <c:v>15850</c:v>
                </c:pt>
                <c:pt idx="5851">
                  <c:v>15851</c:v>
                </c:pt>
                <c:pt idx="5852">
                  <c:v>15852</c:v>
                </c:pt>
                <c:pt idx="5853">
                  <c:v>15853</c:v>
                </c:pt>
                <c:pt idx="5854">
                  <c:v>15854</c:v>
                </c:pt>
                <c:pt idx="5855">
                  <c:v>15855</c:v>
                </c:pt>
                <c:pt idx="5856">
                  <c:v>15856</c:v>
                </c:pt>
                <c:pt idx="5857">
                  <c:v>15857</c:v>
                </c:pt>
                <c:pt idx="5858">
                  <c:v>15858</c:v>
                </c:pt>
                <c:pt idx="5859">
                  <c:v>15859</c:v>
                </c:pt>
                <c:pt idx="5860">
                  <c:v>15860</c:v>
                </c:pt>
                <c:pt idx="5861">
                  <c:v>15861</c:v>
                </c:pt>
                <c:pt idx="5862">
                  <c:v>15862</c:v>
                </c:pt>
                <c:pt idx="5863">
                  <c:v>15863</c:v>
                </c:pt>
                <c:pt idx="5864">
                  <c:v>15864</c:v>
                </c:pt>
                <c:pt idx="5865">
                  <c:v>15865</c:v>
                </c:pt>
                <c:pt idx="5866">
                  <c:v>15866</c:v>
                </c:pt>
                <c:pt idx="5867">
                  <c:v>15867</c:v>
                </c:pt>
                <c:pt idx="5868">
                  <c:v>15868</c:v>
                </c:pt>
                <c:pt idx="5869">
                  <c:v>15869</c:v>
                </c:pt>
                <c:pt idx="5870">
                  <c:v>15870</c:v>
                </c:pt>
                <c:pt idx="5871">
                  <c:v>15871</c:v>
                </c:pt>
                <c:pt idx="5872">
                  <c:v>15872</c:v>
                </c:pt>
                <c:pt idx="5873">
                  <c:v>15873</c:v>
                </c:pt>
                <c:pt idx="5874">
                  <c:v>15874</c:v>
                </c:pt>
                <c:pt idx="5875">
                  <c:v>15875</c:v>
                </c:pt>
                <c:pt idx="5876">
                  <c:v>15876</c:v>
                </c:pt>
                <c:pt idx="5877">
                  <c:v>15877</c:v>
                </c:pt>
                <c:pt idx="5878">
                  <c:v>15878</c:v>
                </c:pt>
                <c:pt idx="5879">
                  <c:v>15879</c:v>
                </c:pt>
                <c:pt idx="5880">
                  <c:v>15880</c:v>
                </c:pt>
                <c:pt idx="5881">
                  <c:v>15881</c:v>
                </c:pt>
                <c:pt idx="5882">
                  <c:v>15882</c:v>
                </c:pt>
                <c:pt idx="5883">
                  <c:v>15883</c:v>
                </c:pt>
                <c:pt idx="5884">
                  <c:v>15884</c:v>
                </c:pt>
                <c:pt idx="5885">
                  <c:v>15885</c:v>
                </c:pt>
                <c:pt idx="5886">
                  <c:v>15886</c:v>
                </c:pt>
                <c:pt idx="5887">
                  <c:v>15887</c:v>
                </c:pt>
                <c:pt idx="5888">
                  <c:v>15888</c:v>
                </c:pt>
                <c:pt idx="5889">
                  <c:v>15889</c:v>
                </c:pt>
                <c:pt idx="5890">
                  <c:v>15890</c:v>
                </c:pt>
                <c:pt idx="5891">
                  <c:v>15891</c:v>
                </c:pt>
                <c:pt idx="5892">
                  <c:v>15892</c:v>
                </c:pt>
                <c:pt idx="5893">
                  <c:v>15893</c:v>
                </c:pt>
                <c:pt idx="5894">
                  <c:v>15894</c:v>
                </c:pt>
                <c:pt idx="5895">
                  <c:v>15895</c:v>
                </c:pt>
                <c:pt idx="5896">
                  <c:v>15896</c:v>
                </c:pt>
                <c:pt idx="5897">
                  <c:v>15897</c:v>
                </c:pt>
                <c:pt idx="5898">
                  <c:v>15898</c:v>
                </c:pt>
                <c:pt idx="5899">
                  <c:v>15899</c:v>
                </c:pt>
                <c:pt idx="5900">
                  <c:v>15900</c:v>
                </c:pt>
                <c:pt idx="5901">
                  <c:v>15901</c:v>
                </c:pt>
                <c:pt idx="5902">
                  <c:v>15902</c:v>
                </c:pt>
                <c:pt idx="5903">
                  <c:v>15903</c:v>
                </c:pt>
                <c:pt idx="5904">
                  <c:v>15904</c:v>
                </c:pt>
                <c:pt idx="5905">
                  <c:v>15905</c:v>
                </c:pt>
                <c:pt idx="5906">
                  <c:v>15906</c:v>
                </c:pt>
                <c:pt idx="5907">
                  <c:v>15907</c:v>
                </c:pt>
                <c:pt idx="5908">
                  <c:v>15908</c:v>
                </c:pt>
                <c:pt idx="5909">
                  <c:v>15909</c:v>
                </c:pt>
                <c:pt idx="5910">
                  <c:v>15910</c:v>
                </c:pt>
                <c:pt idx="5911">
                  <c:v>15911</c:v>
                </c:pt>
                <c:pt idx="5912">
                  <c:v>15912</c:v>
                </c:pt>
                <c:pt idx="5913">
                  <c:v>15913</c:v>
                </c:pt>
                <c:pt idx="5914">
                  <c:v>15914</c:v>
                </c:pt>
                <c:pt idx="5915">
                  <c:v>15915</c:v>
                </c:pt>
                <c:pt idx="5916">
                  <c:v>15916</c:v>
                </c:pt>
                <c:pt idx="5917">
                  <c:v>15917</c:v>
                </c:pt>
                <c:pt idx="5918">
                  <c:v>15918</c:v>
                </c:pt>
                <c:pt idx="5919">
                  <c:v>15919</c:v>
                </c:pt>
                <c:pt idx="5920">
                  <c:v>15920</c:v>
                </c:pt>
                <c:pt idx="5921">
                  <c:v>15921</c:v>
                </c:pt>
                <c:pt idx="5922">
                  <c:v>15922</c:v>
                </c:pt>
                <c:pt idx="5923">
                  <c:v>15923</c:v>
                </c:pt>
                <c:pt idx="5924">
                  <c:v>15924</c:v>
                </c:pt>
                <c:pt idx="5925">
                  <c:v>15925</c:v>
                </c:pt>
                <c:pt idx="5926">
                  <c:v>15926</c:v>
                </c:pt>
                <c:pt idx="5927">
                  <c:v>15927</c:v>
                </c:pt>
                <c:pt idx="5928">
                  <c:v>15928</c:v>
                </c:pt>
                <c:pt idx="5929">
                  <c:v>15929</c:v>
                </c:pt>
                <c:pt idx="5930">
                  <c:v>15930</c:v>
                </c:pt>
                <c:pt idx="5931">
                  <c:v>15931</c:v>
                </c:pt>
                <c:pt idx="5932">
                  <c:v>15932</c:v>
                </c:pt>
                <c:pt idx="5933">
                  <c:v>15933</c:v>
                </c:pt>
                <c:pt idx="5934">
                  <c:v>15934</c:v>
                </c:pt>
                <c:pt idx="5935">
                  <c:v>15935</c:v>
                </c:pt>
                <c:pt idx="5936">
                  <c:v>15936</c:v>
                </c:pt>
                <c:pt idx="5937">
                  <c:v>15937</c:v>
                </c:pt>
                <c:pt idx="5938">
                  <c:v>15938</c:v>
                </c:pt>
                <c:pt idx="5939">
                  <c:v>15939</c:v>
                </c:pt>
                <c:pt idx="5940">
                  <c:v>15940</c:v>
                </c:pt>
                <c:pt idx="5941">
                  <c:v>15941</c:v>
                </c:pt>
                <c:pt idx="5942">
                  <c:v>15942</c:v>
                </c:pt>
                <c:pt idx="5943">
                  <c:v>15943</c:v>
                </c:pt>
                <c:pt idx="5944">
                  <c:v>15944</c:v>
                </c:pt>
                <c:pt idx="5945">
                  <c:v>15945</c:v>
                </c:pt>
                <c:pt idx="5946">
                  <c:v>15946</c:v>
                </c:pt>
                <c:pt idx="5947">
                  <c:v>15947</c:v>
                </c:pt>
                <c:pt idx="5948">
                  <c:v>15948</c:v>
                </c:pt>
                <c:pt idx="5949">
                  <c:v>15949</c:v>
                </c:pt>
                <c:pt idx="5950">
                  <c:v>15950</c:v>
                </c:pt>
                <c:pt idx="5951">
                  <c:v>15951</c:v>
                </c:pt>
                <c:pt idx="5952">
                  <c:v>15952</c:v>
                </c:pt>
                <c:pt idx="5953">
                  <c:v>15953</c:v>
                </c:pt>
                <c:pt idx="5954">
                  <c:v>15954</c:v>
                </c:pt>
                <c:pt idx="5955">
                  <c:v>15955</c:v>
                </c:pt>
                <c:pt idx="5956">
                  <c:v>15956</c:v>
                </c:pt>
                <c:pt idx="5957">
                  <c:v>15957</c:v>
                </c:pt>
                <c:pt idx="5958">
                  <c:v>15958</c:v>
                </c:pt>
                <c:pt idx="5959">
                  <c:v>15959</c:v>
                </c:pt>
                <c:pt idx="5960">
                  <c:v>15960</c:v>
                </c:pt>
                <c:pt idx="5961">
                  <c:v>15961</c:v>
                </c:pt>
                <c:pt idx="5962">
                  <c:v>15962</c:v>
                </c:pt>
                <c:pt idx="5963">
                  <c:v>15963</c:v>
                </c:pt>
                <c:pt idx="5964">
                  <c:v>15964</c:v>
                </c:pt>
                <c:pt idx="5965">
                  <c:v>15965</c:v>
                </c:pt>
                <c:pt idx="5966">
                  <c:v>15966</c:v>
                </c:pt>
                <c:pt idx="5967">
                  <c:v>15967</c:v>
                </c:pt>
                <c:pt idx="5968">
                  <c:v>15968</c:v>
                </c:pt>
                <c:pt idx="5969">
                  <c:v>15969</c:v>
                </c:pt>
                <c:pt idx="5970">
                  <c:v>15970</c:v>
                </c:pt>
                <c:pt idx="5971">
                  <c:v>15971</c:v>
                </c:pt>
                <c:pt idx="5972">
                  <c:v>15972</c:v>
                </c:pt>
                <c:pt idx="5973">
                  <c:v>15973</c:v>
                </c:pt>
                <c:pt idx="5974">
                  <c:v>15974</c:v>
                </c:pt>
                <c:pt idx="5975">
                  <c:v>15975</c:v>
                </c:pt>
                <c:pt idx="5976">
                  <c:v>15976</c:v>
                </c:pt>
                <c:pt idx="5977">
                  <c:v>15977</c:v>
                </c:pt>
                <c:pt idx="5978">
                  <c:v>15978</c:v>
                </c:pt>
                <c:pt idx="5979">
                  <c:v>15979</c:v>
                </c:pt>
                <c:pt idx="5980">
                  <c:v>15980</c:v>
                </c:pt>
                <c:pt idx="5981">
                  <c:v>15981</c:v>
                </c:pt>
                <c:pt idx="5982">
                  <c:v>15982</c:v>
                </c:pt>
                <c:pt idx="5983">
                  <c:v>15983</c:v>
                </c:pt>
                <c:pt idx="5984">
                  <c:v>15984</c:v>
                </c:pt>
                <c:pt idx="5985">
                  <c:v>15985</c:v>
                </c:pt>
                <c:pt idx="5986">
                  <c:v>15986</c:v>
                </c:pt>
                <c:pt idx="5987">
                  <c:v>15987</c:v>
                </c:pt>
                <c:pt idx="5988">
                  <c:v>15988</c:v>
                </c:pt>
                <c:pt idx="5989">
                  <c:v>15989</c:v>
                </c:pt>
                <c:pt idx="5990">
                  <c:v>15990</c:v>
                </c:pt>
                <c:pt idx="5991">
                  <c:v>15991</c:v>
                </c:pt>
                <c:pt idx="5992">
                  <c:v>15992</c:v>
                </c:pt>
                <c:pt idx="5993">
                  <c:v>15993</c:v>
                </c:pt>
                <c:pt idx="5994">
                  <c:v>15994</c:v>
                </c:pt>
                <c:pt idx="5995">
                  <c:v>15995</c:v>
                </c:pt>
                <c:pt idx="5996">
                  <c:v>15996</c:v>
                </c:pt>
                <c:pt idx="5997">
                  <c:v>15997</c:v>
                </c:pt>
                <c:pt idx="5998">
                  <c:v>15998</c:v>
                </c:pt>
                <c:pt idx="5999">
                  <c:v>15999</c:v>
                </c:pt>
                <c:pt idx="6000">
                  <c:v>16000</c:v>
                </c:pt>
                <c:pt idx="6001">
                  <c:v>16001</c:v>
                </c:pt>
                <c:pt idx="6002">
                  <c:v>16002</c:v>
                </c:pt>
                <c:pt idx="6003">
                  <c:v>16003</c:v>
                </c:pt>
                <c:pt idx="6004">
                  <c:v>16004</c:v>
                </c:pt>
                <c:pt idx="6005">
                  <c:v>16005</c:v>
                </c:pt>
                <c:pt idx="6006">
                  <c:v>16006</c:v>
                </c:pt>
                <c:pt idx="6007">
                  <c:v>16007</c:v>
                </c:pt>
                <c:pt idx="6008">
                  <c:v>16008</c:v>
                </c:pt>
                <c:pt idx="6009">
                  <c:v>16009</c:v>
                </c:pt>
                <c:pt idx="6010">
                  <c:v>16010</c:v>
                </c:pt>
                <c:pt idx="6011">
                  <c:v>16011</c:v>
                </c:pt>
                <c:pt idx="6012">
                  <c:v>16012</c:v>
                </c:pt>
                <c:pt idx="6013">
                  <c:v>16013</c:v>
                </c:pt>
                <c:pt idx="6014">
                  <c:v>16014</c:v>
                </c:pt>
                <c:pt idx="6015">
                  <c:v>16015</c:v>
                </c:pt>
                <c:pt idx="6016">
                  <c:v>16016</c:v>
                </c:pt>
                <c:pt idx="6017">
                  <c:v>16017</c:v>
                </c:pt>
                <c:pt idx="6018">
                  <c:v>16018</c:v>
                </c:pt>
                <c:pt idx="6019">
                  <c:v>16019</c:v>
                </c:pt>
                <c:pt idx="6020">
                  <c:v>16020</c:v>
                </c:pt>
                <c:pt idx="6021">
                  <c:v>16021</c:v>
                </c:pt>
                <c:pt idx="6022">
                  <c:v>16022</c:v>
                </c:pt>
                <c:pt idx="6023">
                  <c:v>16023</c:v>
                </c:pt>
                <c:pt idx="6024">
                  <c:v>16024</c:v>
                </c:pt>
                <c:pt idx="6025">
                  <c:v>16025</c:v>
                </c:pt>
                <c:pt idx="6026">
                  <c:v>16026</c:v>
                </c:pt>
                <c:pt idx="6027">
                  <c:v>16027</c:v>
                </c:pt>
                <c:pt idx="6028">
                  <c:v>16028</c:v>
                </c:pt>
                <c:pt idx="6029">
                  <c:v>16029</c:v>
                </c:pt>
                <c:pt idx="6030">
                  <c:v>16030</c:v>
                </c:pt>
                <c:pt idx="6031">
                  <c:v>16031</c:v>
                </c:pt>
                <c:pt idx="6032">
                  <c:v>16032</c:v>
                </c:pt>
                <c:pt idx="6033">
                  <c:v>16033</c:v>
                </c:pt>
                <c:pt idx="6034">
                  <c:v>16034</c:v>
                </c:pt>
                <c:pt idx="6035">
                  <c:v>16035</c:v>
                </c:pt>
                <c:pt idx="6036">
                  <c:v>16036</c:v>
                </c:pt>
                <c:pt idx="6037">
                  <c:v>16037</c:v>
                </c:pt>
                <c:pt idx="6038">
                  <c:v>16038</c:v>
                </c:pt>
                <c:pt idx="6039">
                  <c:v>16039</c:v>
                </c:pt>
                <c:pt idx="6040">
                  <c:v>16040</c:v>
                </c:pt>
                <c:pt idx="6041">
                  <c:v>16041</c:v>
                </c:pt>
                <c:pt idx="6042">
                  <c:v>16042</c:v>
                </c:pt>
                <c:pt idx="6043">
                  <c:v>16043</c:v>
                </c:pt>
                <c:pt idx="6044">
                  <c:v>16044</c:v>
                </c:pt>
                <c:pt idx="6045">
                  <c:v>16045</c:v>
                </c:pt>
                <c:pt idx="6046">
                  <c:v>16046</c:v>
                </c:pt>
                <c:pt idx="6047">
                  <c:v>16047</c:v>
                </c:pt>
                <c:pt idx="6048">
                  <c:v>16048</c:v>
                </c:pt>
                <c:pt idx="6049">
                  <c:v>16049</c:v>
                </c:pt>
                <c:pt idx="6050">
                  <c:v>16050</c:v>
                </c:pt>
                <c:pt idx="6051">
                  <c:v>16051</c:v>
                </c:pt>
                <c:pt idx="6052">
                  <c:v>16052</c:v>
                </c:pt>
                <c:pt idx="6053">
                  <c:v>16053</c:v>
                </c:pt>
                <c:pt idx="6054">
                  <c:v>16054</c:v>
                </c:pt>
                <c:pt idx="6055">
                  <c:v>16055</c:v>
                </c:pt>
                <c:pt idx="6056">
                  <c:v>16056</c:v>
                </c:pt>
                <c:pt idx="6057">
                  <c:v>16057</c:v>
                </c:pt>
                <c:pt idx="6058">
                  <c:v>16058</c:v>
                </c:pt>
                <c:pt idx="6059">
                  <c:v>16059</c:v>
                </c:pt>
                <c:pt idx="6060">
                  <c:v>16060</c:v>
                </c:pt>
                <c:pt idx="6061">
                  <c:v>16061</c:v>
                </c:pt>
                <c:pt idx="6062">
                  <c:v>16062</c:v>
                </c:pt>
                <c:pt idx="6063">
                  <c:v>16063</c:v>
                </c:pt>
                <c:pt idx="6064">
                  <c:v>16064</c:v>
                </c:pt>
                <c:pt idx="6065">
                  <c:v>16065</c:v>
                </c:pt>
                <c:pt idx="6066">
                  <c:v>16066</c:v>
                </c:pt>
                <c:pt idx="6067">
                  <c:v>16067</c:v>
                </c:pt>
                <c:pt idx="6068">
                  <c:v>16068</c:v>
                </c:pt>
                <c:pt idx="6069">
                  <c:v>16069</c:v>
                </c:pt>
                <c:pt idx="6070">
                  <c:v>16070</c:v>
                </c:pt>
                <c:pt idx="6071">
                  <c:v>16071</c:v>
                </c:pt>
                <c:pt idx="6072">
                  <c:v>16072</c:v>
                </c:pt>
                <c:pt idx="6073">
                  <c:v>16073</c:v>
                </c:pt>
                <c:pt idx="6074">
                  <c:v>16074</c:v>
                </c:pt>
                <c:pt idx="6075">
                  <c:v>16075</c:v>
                </c:pt>
                <c:pt idx="6076">
                  <c:v>16076</c:v>
                </c:pt>
                <c:pt idx="6077">
                  <c:v>16077</c:v>
                </c:pt>
                <c:pt idx="6078">
                  <c:v>16078</c:v>
                </c:pt>
                <c:pt idx="6079">
                  <c:v>16079</c:v>
                </c:pt>
                <c:pt idx="6080">
                  <c:v>16080</c:v>
                </c:pt>
                <c:pt idx="6081">
                  <c:v>16081</c:v>
                </c:pt>
                <c:pt idx="6082">
                  <c:v>16082</c:v>
                </c:pt>
                <c:pt idx="6083">
                  <c:v>16083</c:v>
                </c:pt>
                <c:pt idx="6084">
                  <c:v>16084</c:v>
                </c:pt>
                <c:pt idx="6085">
                  <c:v>16085</c:v>
                </c:pt>
                <c:pt idx="6086">
                  <c:v>16086</c:v>
                </c:pt>
                <c:pt idx="6087">
                  <c:v>16087</c:v>
                </c:pt>
                <c:pt idx="6088">
                  <c:v>16088</c:v>
                </c:pt>
                <c:pt idx="6089">
                  <c:v>16089</c:v>
                </c:pt>
                <c:pt idx="6090">
                  <c:v>16090</c:v>
                </c:pt>
                <c:pt idx="6091">
                  <c:v>16091</c:v>
                </c:pt>
                <c:pt idx="6092">
                  <c:v>16092</c:v>
                </c:pt>
                <c:pt idx="6093">
                  <c:v>16093</c:v>
                </c:pt>
                <c:pt idx="6094">
                  <c:v>16094</c:v>
                </c:pt>
                <c:pt idx="6095">
                  <c:v>16095</c:v>
                </c:pt>
                <c:pt idx="6096">
                  <c:v>16096</c:v>
                </c:pt>
                <c:pt idx="6097">
                  <c:v>16097</c:v>
                </c:pt>
                <c:pt idx="6098">
                  <c:v>16098</c:v>
                </c:pt>
                <c:pt idx="6099">
                  <c:v>16099</c:v>
                </c:pt>
                <c:pt idx="6100">
                  <c:v>16100</c:v>
                </c:pt>
                <c:pt idx="6101">
                  <c:v>16101</c:v>
                </c:pt>
                <c:pt idx="6102">
                  <c:v>16102</c:v>
                </c:pt>
                <c:pt idx="6103">
                  <c:v>16103</c:v>
                </c:pt>
                <c:pt idx="6104">
                  <c:v>16104</c:v>
                </c:pt>
                <c:pt idx="6105">
                  <c:v>16105</c:v>
                </c:pt>
                <c:pt idx="6106">
                  <c:v>16106</c:v>
                </c:pt>
                <c:pt idx="6107">
                  <c:v>16107</c:v>
                </c:pt>
                <c:pt idx="6108">
                  <c:v>16108</c:v>
                </c:pt>
                <c:pt idx="6109">
                  <c:v>16109</c:v>
                </c:pt>
                <c:pt idx="6110">
                  <c:v>16110</c:v>
                </c:pt>
                <c:pt idx="6111">
                  <c:v>16111</c:v>
                </c:pt>
                <c:pt idx="6112">
                  <c:v>16112</c:v>
                </c:pt>
                <c:pt idx="6113">
                  <c:v>16113</c:v>
                </c:pt>
                <c:pt idx="6114">
                  <c:v>16114</c:v>
                </c:pt>
                <c:pt idx="6115">
                  <c:v>16115</c:v>
                </c:pt>
                <c:pt idx="6116">
                  <c:v>16116</c:v>
                </c:pt>
                <c:pt idx="6117">
                  <c:v>16117</c:v>
                </c:pt>
                <c:pt idx="6118">
                  <c:v>16118</c:v>
                </c:pt>
                <c:pt idx="6119">
                  <c:v>16119</c:v>
                </c:pt>
                <c:pt idx="6120">
                  <c:v>16120</c:v>
                </c:pt>
                <c:pt idx="6121">
                  <c:v>16121</c:v>
                </c:pt>
                <c:pt idx="6122">
                  <c:v>16122</c:v>
                </c:pt>
                <c:pt idx="6123">
                  <c:v>16123</c:v>
                </c:pt>
                <c:pt idx="6124">
                  <c:v>16124</c:v>
                </c:pt>
                <c:pt idx="6125">
                  <c:v>16125</c:v>
                </c:pt>
                <c:pt idx="6126">
                  <c:v>16126</c:v>
                </c:pt>
                <c:pt idx="6127">
                  <c:v>16127</c:v>
                </c:pt>
                <c:pt idx="6128">
                  <c:v>16128</c:v>
                </c:pt>
                <c:pt idx="6129">
                  <c:v>16129</c:v>
                </c:pt>
                <c:pt idx="6130">
                  <c:v>16130</c:v>
                </c:pt>
                <c:pt idx="6131">
                  <c:v>16131</c:v>
                </c:pt>
                <c:pt idx="6132">
                  <c:v>16132</c:v>
                </c:pt>
                <c:pt idx="6133">
                  <c:v>16133</c:v>
                </c:pt>
                <c:pt idx="6134">
                  <c:v>16134</c:v>
                </c:pt>
                <c:pt idx="6135">
                  <c:v>16135</c:v>
                </c:pt>
                <c:pt idx="6136">
                  <c:v>16136</c:v>
                </c:pt>
                <c:pt idx="6137">
                  <c:v>16137</c:v>
                </c:pt>
                <c:pt idx="6138">
                  <c:v>16138</c:v>
                </c:pt>
                <c:pt idx="6139">
                  <c:v>16139</c:v>
                </c:pt>
                <c:pt idx="6140">
                  <c:v>16140</c:v>
                </c:pt>
                <c:pt idx="6141">
                  <c:v>16141</c:v>
                </c:pt>
                <c:pt idx="6142">
                  <c:v>16142</c:v>
                </c:pt>
                <c:pt idx="6143">
                  <c:v>16143</c:v>
                </c:pt>
                <c:pt idx="6144">
                  <c:v>16144</c:v>
                </c:pt>
                <c:pt idx="6145">
                  <c:v>16145</c:v>
                </c:pt>
                <c:pt idx="6146">
                  <c:v>16146</c:v>
                </c:pt>
                <c:pt idx="6147">
                  <c:v>16147</c:v>
                </c:pt>
                <c:pt idx="6148">
                  <c:v>16148</c:v>
                </c:pt>
                <c:pt idx="6149">
                  <c:v>16149</c:v>
                </c:pt>
                <c:pt idx="6150">
                  <c:v>16150</c:v>
                </c:pt>
                <c:pt idx="6151">
                  <c:v>16151</c:v>
                </c:pt>
                <c:pt idx="6152">
                  <c:v>16152</c:v>
                </c:pt>
                <c:pt idx="6153">
                  <c:v>16153</c:v>
                </c:pt>
                <c:pt idx="6154">
                  <c:v>16154</c:v>
                </c:pt>
                <c:pt idx="6155">
                  <c:v>16155</c:v>
                </c:pt>
                <c:pt idx="6156">
                  <c:v>16156</c:v>
                </c:pt>
                <c:pt idx="6157">
                  <c:v>16157</c:v>
                </c:pt>
                <c:pt idx="6158">
                  <c:v>16158</c:v>
                </c:pt>
                <c:pt idx="6159">
                  <c:v>16159</c:v>
                </c:pt>
                <c:pt idx="6160">
                  <c:v>16160</c:v>
                </c:pt>
                <c:pt idx="6161">
                  <c:v>16161</c:v>
                </c:pt>
                <c:pt idx="6162">
                  <c:v>16162</c:v>
                </c:pt>
                <c:pt idx="6163">
                  <c:v>16163</c:v>
                </c:pt>
                <c:pt idx="6164">
                  <c:v>16164</c:v>
                </c:pt>
                <c:pt idx="6165">
                  <c:v>16165</c:v>
                </c:pt>
                <c:pt idx="6166">
                  <c:v>16166</c:v>
                </c:pt>
                <c:pt idx="6167">
                  <c:v>16167</c:v>
                </c:pt>
                <c:pt idx="6168">
                  <c:v>16168</c:v>
                </c:pt>
                <c:pt idx="6169">
                  <c:v>16169</c:v>
                </c:pt>
                <c:pt idx="6170">
                  <c:v>16170</c:v>
                </c:pt>
                <c:pt idx="6171">
                  <c:v>16171</c:v>
                </c:pt>
                <c:pt idx="6172">
                  <c:v>16172</c:v>
                </c:pt>
                <c:pt idx="6173">
                  <c:v>16173</c:v>
                </c:pt>
                <c:pt idx="6174">
                  <c:v>16174</c:v>
                </c:pt>
                <c:pt idx="6175">
                  <c:v>16175</c:v>
                </c:pt>
                <c:pt idx="6176">
                  <c:v>16176</c:v>
                </c:pt>
                <c:pt idx="6177">
                  <c:v>16177</c:v>
                </c:pt>
                <c:pt idx="6178">
                  <c:v>16178</c:v>
                </c:pt>
                <c:pt idx="6179">
                  <c:v>16179</c:v>
                </c:pt>
                <c:pt idx="6180">
                  <c:v>16180</c:v>
                </c:pt>
                <c:pt idx="6181">
                  <c:v>16181</c:v>
                </c:pt>
                <c:pt idx="6182">
                  <c:v>16182</c:v>
                </c:pt>
                <c:pt idx="6183">
                  <c:v>16183</c:v>
                </c:pt>
                <c:pt idx="6184">
                  <c:v>16184</c:v>
                </c:pt>
                <c:pt idx="6185">
                  <c:v>16185</c:v>
                </c:pt>
                <c:pt idx="6186">
                  <c:v>16186</c:v>
                </c:pt>
                <c:pt idx="6187">
                  <c:v>16187</c:v>
                </c:pt>
                <c:pt idx="6188">
                  <c:v>16188</c:v>
                </c:pt>
                <c:pt idx="6189">
                  <c:v>16189</c:v>
                </c:pt>
                <c:pt idx="6190">
                  <c:v>16190</c:v>
                </c:pt>
                <c:pt idx="6191">
                  <c:v>16191</c:v>
                </c:pt>
                <c:pt idx="6192">
                  <c:v>16192</c:v>
                </c:pt>
                <c:pt idx="6193">
                  <c:v>16193</c:v>
                </c:pt>
                <c:pt idx="6194">
                  <c:v>16194</c:v>
                </c:pt>
                <c:pt idx="6195">
                  <c:v>16195</c:v>
                </c:pt>
                <c:pt idx="6196">
                  <c:v>16196</c:v>
                </c:pt>
                <c:pt idx="6197">
                  <c:v>16197</c:v>
                </c:pt>
                <c:pt idx="6198">
                  <c:v>16198</c:v>
                </c:pt>
                <c:pt idx="6199">
                  <c:v>16199</c:v>
                </c:pt>
                <c:pt idx="6200">
                  <c:v>16200</c:v>
                </c:pt>
                <c:pt idx="6201">
                  <c:v>16201</c:v>
                </c:pt>
                <c:pt idx="6202">
                  <c:v>16202</c:v>
                </c:pt>
                <c:pt idx="6203">
                  <c:v>16203</c:v>
                </c:pt>
                <c:pt idx="6204">
                  <c:v>16204</c:v>
                </c:pt>
                <c:pt idx="6205">
                  <c:v>16205</c:v>
                </c:pt>
                <c:pt idx="6206">
                  <c:v>16206</c:v>
                </c:pt>
                <c:pt idx="6207">
                  <c:v>16207</c:v>
                </c:pt>
                <c:pt idx="6208">
                  <c:v>16208</c:v>
                </c:pt>
                <c:pt idx="6209">
                  <c:v>16209</c:v>
                </c:pt>
                <c:pt idx="6210">
                  <c:v>16210</c:v>
                </c:pt>
                <c:pt idx="6211">
                  <c:v>16211</c:v>
                </c:pt>
                <c:pt idx="6212">
                  <c:v>16212</c:v>
                </c:pt>
                <c:pt idx="6213">
                  <c:v>16213</c:v>
                </c:pt>
                <c:pt idx="6214">
                  <c:v>16214</c:v>
                </c:pt>
                <c:pt idx="6215">
                  <c:v>16215</c:v>
                </c:pt>
                <c:pt idx="6216">
                  <c:v>16216</c:v>
                </c:pt>
                <c:pt idx="6217">
                  <c:v>16217</c:v>
                </c:pt>
                <c:pt idx="6218">
                  <c:v>16218</c:v>
                </c:pt>
                <c:pt idx="6219">
                  <c:v>16219</c:v>
                </c:pt>
                <c:pt idx="6220">
                  <c:v>16220</c:v>
                </c:pt>
                <c:pt idx="6221">
                  <c:v>16221</c:v>
                </c:pt>
                <c:pt idx="6222">
                  <c:v>16222</c:v>
                </c:pt>
                <c:pt idx="6223">
                  <c:v>16223</c:v>
                </c:pt>
                <c:pt idx="6224">
                  <c:v>16224</c:v>
                </c:pt>
                <c:pt idx="6225">
                  <c:v>16225</c:v>
                </c:pt>
                <c:pt idx="6226">
                  <c:v>16226</c:v>
                </c:pt>
                <c:pt idx="6227">
                  <c:v>16227</c:v>
                </c:pt>
                <c:pt idx="6228">
                  <c:v>16228</c:v>
                </c:pt>
                <c:pt idx="6229">
                  <c:v>16229</c:v>
                </c:pt>
                <c:pt idx="6230">
                  <c:v>16230</c:v>
                </c:pt>
                <c:pt idx="6231">
                  <c:v>16231</c:v>
                </c:pt>
                <c:pt idx="6232">
                  <c:v>16232</c:v>
                </c:pt>
                <c:pt idx="6233">
                  <c:v>16233</c:v>
                </c:pt>
                <c:pt idx="6234">
                  <c:v>16234</c:v>
                </c:pt>
                <c:pt idx="6235">
                  <c:v>16235</c:v>
                </c:pt>
                <c:pt idx="6236">
                  <c:v>16236</c:v>
                </c:pt>
                <c:pt idx="6237">
                  <c:v>16237</c:v>
                </c:pt>
                <c:pt idx="6238">
                  <c:v>16238</c:v>
                </c:pt>
                <c:pt idx="6239">
                  <c:v>16239</c:v>
                </c:pt>
                <c:pt idx="6240">
                  <c:v>16240</c:v>
                </c:pt>
                <c:pt idx="6241">
                  <c:v>16241</c:v>
                </c:pt>
                <c:pt idx="6242">
                  <c:v>16242</c:v>
                </c:pt>
                <c:pt idx="6243">
                  <c:v>16243</c:v>
                </c:pt>
                <c:pt idx="6244">
                  <c:v>16244</c:v>
                </c:pt>
                <c:pt idx="6245">
                  <c:v>16245</c:v>
                </c:pt>
                <c:pt idx="6246">
                  <c:v>16246</c:v>
                </c:pt>
                <c:pt idx="6247">
                  <c:v>16247</c:v>
                </c:pt>
                <c:pt idx="6248">
                  <c:v>16248</c:v>
                </c:pt>
                <c:pt idx="6249">
                  <c:v>16249</c:v>
                </c:pt>
                <c:pt idx="6250">
                  <c:v>16250</c:v>
                </c:pt>
                <c:pt idx="6251">
                  <c:v>16251</c:v>
                </c:pt>
                <c:pt idx="6252">
                  <c:v>16252</c:v>
                </c:pt>
                <c:pt idx="6253">
                  <c:v>16253</c:v>
                </c:pt>
                <c:pt idx="6254">
                  <c:v>16254</c:v>
                </c:pt>
                <c:pt idx="6255">
                  <c:v>16255</c:v>
                </c:pt>
                <c:pt idx="6256">
                  <c:v>16256</c:v>
                </c:pt>
                <c:pt idx="6257">
                  <c:v>16257</c:v>
                </c:pt>
                <c:pt idx="6258">
                  <c:v>16258</c:v>
                </c:pt>
                <c:pt idx="6259">
                  <c:v>16259</c:v>
                </c:pt>
                <c:pt idx="6260">
                  <c:v>16260</c:v>
                </c:pt>
                <c:pt idx="6261">
                  <c:v>16261</c:v>
                </c:pt>
                <c:pt idx="6262">
                  <c:v>16262</c:v>
                </c:pt>
                <c:pt idx="6263">
                  <c:v>16263</c:v>
                </c:pt>
                <c:pt idx="6264">
                  <c:v>16264</c:v>
                </c:pt>
                <c:pt idx="6265">
                  <c:v>16265</c:v>
                </c:pt>
                <c:pt idx="6266">
                  <c:v>16266</c:v>
                </c:pt>
                <c:pt idx="6267">
                  <c:v>16267</c:v>
                </c:pt>
                <c:pt idx="6268">
                  <c:v>16268</c:v>
                </c:pt>
                <c:pt idx="6269">
                  <c:v>16269</c:v>
                </c:pt>
                <c:pt idx="6270">
                  <c:v>16270</c:v>
                </c:pt>
                <c:pt idx="6271">
                  <c:v>16271</c:v>
                </c:pt>
                <c:pt idx="6272">
                  <c:v>16272</c:v>
                </c:pt>
                <c:pt idx="6273">
                  <c:v>16273</c:v>
                </c:pt>
                <c:pt idx="6274">
                  <c:v>16274</c:v>
                </c:pt>
                <c:pt idx="6275">
                  <c:v>16275</c:v>
                </c:pt>
                <c:pt idx="6276">
                  <c:v>16276</c:v>
                </c:pt>
                <c:pt idx="6277">
                  <c:v>16277</c:v>
                </c:pt>
                <c:pt idx="6278">
                  <c:v>16278</c:v>
                </c:pt>
                <c:pt idx="6279">
                  <c:v>16279</c:v>
                </c:pt>
                <c:pt idx="6280">
                  <c:v>16280</c:v>
                </c:pt>
                <c:pt idx="6281">
                  <c:v>16281</c:v>
                </c:pt>
                <c:pt idx="6282">
                  <c:v>16282</c:v>
                </c:pt>
                <c:pt idx="6283">
                  <c:v>16283</c:v>
                </c:pt>
                <c:pt idx="6284">
                  <c:v>16284</c:v>
                </c:pt>
                <c:pt idx="6285">
                  <c:v>16285</c:v>
                </c:pt>
                <c:pt idx="6286">
                  <c:v>16286</c:v>
                </c:pt>
                <c:pt idx="6287">
                  <c:v>16287</c:v>
                </c:pt>
                <c:pt idx="6288">
                  <c:v>16288</c:v>
                </c:pt>
                <c:pt idx="6289">
                  <c:v>16289</c:v>
                </c:pt>
                <c:pt idx="6290">
                  <c:v>16290</c:v>
                </c:pt>
                <c:pt idx="6291">
                  <c:v>16291</c:v>
                </c:pt>
                <c:pt idx="6292">
                  <c:v>16292</c:v>
                </c:pt>
                <c:pt idx="6293">
                  <c:v>16293</c:v>
                </c:pt>
                <c:pt idx="6294">
                  <c:v>16294</c:v>
                </c:pt>
                <c:pt idx="6295">
                  <c:v>16295</c:v>
                </c:pt>
                <c:pt idx="6296">
                  <c:v>16296</c:v>
                </c:pt>
                <c:pt idx="6297">
                  <c:v>16297</c:v>
                </c:pt>
                <c:pt idx="6298">
                  <c:v>16298</c:v>
                </c:pt>
                <c:pt idx="6299">
                  <c:v>16299</c:v>
                </c:pt>
                <c:pt idx="6300">
                  <c:v>16300</c:v>
                </c:pt>
                <c:pt idx="6301">
                  <c:v>16301</c:v>
                </c:pt>
                <c:pt idx="6302">
                  <c:v>16302</c:v>
                </c:pt>
                <c:pt idx="6303">
                  <c:v>16303</c:v>
                </c:pt>
                <c:pt idx="6304">
                  <c:v>16304</c:v>
                </c:pt>
                <c:pt idx="6305">
                  <c:v>16305</c:v>
                </c:pt>
                <c:pt idx="6306">
                  <c:v>16306</c:v>
                </c:pt>
                <c:pt idx="6307">
                  <c:v>16307</c:v>
                </c:pt>
                <c:pt idx="6308">
                  <c:v>16308</c:v>
                </c:pt>
                <c:pt idx="6309">
                  <c:v>16309</c:v>
                </c:pt>
                <c:pt idx="6310">
                  <c:v>16310</c:v>
                </c:pt>
                <c:pt idx="6311">
                  <c:v>16311</c:v>
                </c:pt>
                <c:pt idx="6312">
                  <c:v>16312</c:v>
                </c:pt>
                <c:pt idx="6313">
                  <c:v>16313</c:v>
                </c:pt>
                <c:pt idx="6314">
                  <c:v>16314</c:v>
                </c:pt>
                <c:pt idx="6315">
                  <c:v>16315</c:v>
                </c:pt>
                <c:pt idx="6316">
                  <c:v>16316</c:v>
                </c:pt>
                <c:pt idx="6317">
                  <c:v>16317</c:v>
                </c:pt>
                <c:pt idx="6318">
                  <c:v>16318</c:v>
                </c:pt>
                <c:pt idx="6319">
                  <c:v>16319</c:v>
                </c:pt>
                <c:pt idx="6320">
                  <c:v>16320</c:v>
                </c:pt>
                <c:pt idx="6321">
                  <c:v>16321</c:v>
                </c:pt>
                <c:pt idx="6322">
                  <c:v>16322</c:v>
                </c:pt>
                <c:pt idx="6323">
                  <c:v>16323</c:v>
                </c:pt>
                <c:pt idx="6324">
                  <c:v>16324</c:v>
                </c:pt>
                <c:pt idx="6325">
                  <c:v>16325</c:v>
                </c:pt>
                <c:pt idx="6326">
                  <c:v>16326</c:v>
                </c:pt>
                <c:pt idx="6327">
                  <c:v>16327</c:v>
                </c:pt>
                <c:pt idx="6328">
                  <c:v>16328</c:v>
                </c:pt>
                <c:pt idx="6329">
                  <c:v>16329</c:v>
                </c:pt>
                <c:pt idx="6330">
                  <c:v>16330</c:v>
                </c:pt>
                <c:pt idx="6331">
                  <c:v>16331</c:v>
                </c:pt>
                <c:pt idx="6332">
                  <c:v>16332</c:v>
                </c:pt>
                <c:pt idx="6333">
                  <c:v>16333</c:v>
                </c:pt>
                <c:pt idx="6334">
                  <c:v>16334</c:v>
                </c:pt>
                <c:pt idx="6335">
                  <c:v>16335</c:v>
                </c:pt>
                <c:pt idx="6336">
                  <c:v>16336</c:v>
                </c:pt>
                <c:pt idx="6337">
                  <c:v>16337</c:v>
                </c:pt>
                <c:pt idx="6338">
                  <c:v>16338</c:v>
                </c:pt>
                <c:pt idx="6339">
                  <c:v>16339</c:v>
                </c:pt>
                <c:pt idx="6340">
                  <c:v>16340</c:v>
                </c:pt>
                <c:pt idx="6341">
                  <c:v>16341</c:v>
                </c:pt>
                <c:pt idx="6342">
                  <c:v>16342</c:v>
                </c:pt>
                <c:pt idx="6343">
                  <c:v>16343</c:v>
                </c:pt>
                <c:pt idx="6344">
                  <c:v>16344</c:v>
                </c:pt>
                <c:pt idx="6345">
                  <c:v>16345</c:v>
                </c:pt>
                <c:pt idx="6346">
                  <c:v>16346</c:v>
                </c:pt>
                <c:pt idx="6347">
                  <c:v>16347</c:v>
                </c:pt>
                <c:pt idx="6348">
                  <c:v>16348</c:v>
                </c:pt>
                <c:pt idx="6349">
                  <c:v>16349</c:v>
                </c:pt>
                <c:pt idx="6350">
                  <c:v>16350</c:v>
                </c:pt>
                <c:pt idx="6351">
                  <c:v>16351</c:v>
                </c:pt>
                <c:pt idx="6352">
                  <c:v>16352</c:v>
                </c:pt>
                <c:pt idx="6353">
                  <c:v>16353</c:v>
                </c:pt>
                <c:pt idx="6354">
                  <c:v>16354</c:v>
                </c:pt>
                <c:pt idx="6355">
                  <c:v>16355</c:v>
                </c:pt>
                <c:pt idx="6356">
                  <c:v>16356</c:v>
                </c:pt>
                <c:pt idx="6357">
                  <c:v>16357</c:v>
                </c:pt>
                <c:pt idx="6358">
                  <c:v>16358</c:v>
                </c:pt>
                <c:pt idx="6359">
                  <c:v>16359</c:v>
                </c:pt>
                <c:pt idx="6360">
                  <c:v>16360</c:v>
                </c:pt>
                <c:pt idx="6361">
                  <c:v>16361</c:v>
                </c:pt>
                <c:pt idx="6362">
                  <c:v>16362</c:v>
                </c:pt>
                <c:pt idx="6363">
                  <c:v>16363</c:v>
                </c:pt>
                <c:pt idx="6364">
                  <c:v>16364</c:v>
                </c:pt>
                <c:pt idx="6365">
                  <c:v>16365</c:v>
                </c:pt>
                <c:pt idx="6366">
                  <c:v>16366</c:v>
                </c:pt>
                <c:pt idx="6367">
                  <c:v>16367</c:v>
                </c:pt>
                <c:pt idx="6368">
                  <c:v>16368</c:v>
                </c:pt>
                <c:pt idx="6369">
                  <c:v>16369</c:v>
                </c:pt>
                <c:pt idx="6370">
                  <c:v>16370</c:v>
                </c:pt>
                <c:pt idx="6371">
                  <c:v>16371</c:v>
                </c:pt>
                <c:pt idx="6372">
                  <c:v>16372</c:v>
                </c:pt>
                <c:pt idx="6373">
                  <c:v>16373</c:v>
                </c:pt>
                <c:pt idx="6374">
                  <c:v>16374</c:v>
                </c:pt>
                <c:pt idx="6375">
                  <c:v>16375</c:v>
                </c:pt>
                <c:pt idx="6376">
                  <c:v>16376</c:v>
                </c:pt>
                <c:pt idx="6377">
                  <c:v>16377</c:v>
                </c:pt>
                <c:pt idx="6378">
                  <c:v>16378</c:v>
                </c:pt>
                <c:pt idx="6379">
                  <c:v>16379</c:v>
                </c:pt>
                <c:pt idx="6380">
                  <c:v>16380</c:v>
                </c:pt>
                <c:pt idx="6381">
                  <c:v>16381</c:v>
                </c:pt>
                <c:pt idx="6382">
                  <c:v>16382</c:v>
                </c:pt>
                <c:pt idx="6383">
                  <c:v>16383</c:v>
                </c:pt>
                <c:pt idx="6384">
                  <c:v>16384</c:v>
                </c:pt>
                <c:pt idx="6385">
                  <c:v>16385</c:v>
                </c:pt>
                <c:pt idx="6386">
                  <c:v>16386</c:v>
                </c:pt>
                <c:pt idx="6387">
                  <c:v>16387</c:v>
                </c:pt>
                <c:pt idx="6388">
                  <c:v>16388</c:v>
                </c:pt>
                <c:pt idx="6389">
                  <c:v>16389</c:v>
                </c:pt>
                <c:pt idx="6390">
                  <c:v>16390</c:v>
                </c:pt>
                <c:pt idx="6391">
                  <c:v>16391</c:v>
                </c:pt>
                <c:pt idx="6392">
                  <c:v>16392</c:v>
                </c:pt>
                <c:pt idx="6393">
                  <c:v>16393</c:v>
                </c:pt>
                <c:pt idx="6394">
                  <c:v>16394</c:v>
                </c:pt>
                <c:pt idx="6395">
                  <c:v>16395</c:v>
                </c:pt>
                <c:pt idx="6396">
                  <c:v>16396</c:v>
                </c:pt>
                <c:pt idx="6397">
                  <c:v>16397</c:v>
                </c:pt>
                <c:pt idx="6398">
                  <c:v>16398</c:v>
                </c:pt>
                <c:pt idx="6399">
                  <c:v>16399</c:v>
                </c:pt>
                <c:pt idx="6400">
                  <c:v>16400</c:v>
                </c:pt>
                <c:pt idx="6401">
                  <c:v>16401</c:v>
                </c:pt>
                <c:pt idx="6402">
                  <c:v>16402</c:v>
                </c:pt>
                <c:pt idx="6403">
                  <c:v>16403</c:v>
                </c:pt>
                <c:pt idx="6404">
                  <c:v>16404</c:v>
                </c:pt>
                <c:pt idx="6405">
                  <c:v>16405</c:v>
                </c:pt>
                <c:pt idx="6406">
                  <c:v>16406</c:v>
                </c:pt>
                <c:pt idx="6407">
                  <c:v>16407</c:v>
                </c:pt>
                <c:pt idx="6408">
                  <c:v>16408</c:v>
                </c:pt>
                <c:pt idx="6409">
                  <c:v>16409</c:v>
                </c:pt>
                <c:pt idx="6410">
                  <c:v>16410</c:v>
                </c:pt>
                <c:pt idx="6411">
                  <c:v>16411</c:v>
                </c:pt>
                <c:pt idx="6412">
                  <c:v>16412</c:v>
                </c:pt>
                <c:pt idx="6413">
                  <c:v>16413</c:v>
                </c:pt>
                <c:pt idx="6414">
                  <c:v>16414</c:v>
                </c:pt>
                <c:pt idx="6415">
                  <c:v>16415</c:v>
                </c:pt>
                <c:pt idx="6416">
                  <c:v>16416</c:v>
                </c:pt>
                <c:pt idx="6417">
                  <c:v>16417</c:v>
                </c:pt>
                <c:pt idx="6418">
                  <c:v>16418</c:v>
                </c:pt>
                <c:pt idx="6419">
                  <c:v>16419</c:v>
                </c:pt>
                <c:pt idx="6420">
                  <c:v>16420</c:v>
                </c:pt>
                <c:pt idx="6421">
                  <c:v>16421</c:v>
                </c:pt>
                <c:pt idx="6422">
                  <c:v>16422</c:v>
                </c:pt>
                <c:pt idx="6423">
                  <c:v>16423</c:v>
                </c:pt>
                <c:pt idx="6424">
                  <c:v>16424</c:v>
                </c:pt>
                <c:pt idx="6425">
                  <c:v>16425</c:v>
                </c:pt>
                <c:pt idx="6426">
                  <c:v>16426</c:v>
                </c:pt>
                <c:pt idx="6427">
                  <c:v>16427</c:v>
                </c:pt>
                <c:pt idx="6428">
                  <c:v>16428</c:v>
                </c:pt>
                <c:pt idx="6429">
                  <c:v>16429</c:v>
                </c:pt>
                <c:pt idx="6430">
                  <c:v>16430</c:v>
                </c:pt>
                <c:pt idx="6431">
                  <c:v>16431</c:v>
                </c:pt>
                <c:pt idx="6432">
                  <c:v>16432</c:v>
                </c:pt>
                <c:pt idx="6433">
                  <c:v>16433</c:v>
                </c:pt>
                <c:pt idx="6434">
                  <c:v>16434</c:v>
                </c:pt>
                <c:pt idx="6435">
                  <c:v>16435</c:v>
                </c:pt>
                <c:pt idx="6436">
                  <c:v>16436</c:v>
                </c:pt>
                <c:pt idx="6437">
                  <c:v>16437</c:v>
                </c:pt>
                <c:pt idx="6438">
                  <c:v>16438</c:v>
                </c:pt>
                <c:pt idx="6439">
                  <c:v>16439</c:v>
                </c:pt>
                <c:pt idx="6440">
                  <c:v>16440</c:v>
                </c:pt>
                <c:pt idx="6441">
                  <c:v>16441</c:v>
                </c:pt>
                <c:pt idx="6442">
                  <c:v>16442</c:v>
                </c:pt>
                <c:pt idx="6443">
                  <c:v>16443</c:v>
                </c:pt>
                <c:pt idx="6444">
                  <c:v>16444</c:v>
                </c:pt>
                <c:pt idx="6445">
                  <c:v>16445</c:v>
                </c:pt>
                <c:pt idx="6446">
                  <c:v>16446</c:v>
                </c:pt>
                <c:pt idx="6447">
                  <c:v>16447</c:v>
                </c:pt>
                <c:pt idx="6448">
                  <c:v>16448</c:v>
                </c:pt>
                <c:pt idx="6449">
                  <c:v>16449</c:v>
                </c:pt>
                <c:pt idx="6450">
                  <c:v>16450</c:v>
                </c:pt>
                <c:pt idx="6451">
                  <c:v>16451</c:v>
                </c:pt>
                <c:pt idx="6452">
                  <c:v>16452</c:v>
                </c:pt>
                <c:pt idx="6453">
                  <c:v>16453</c:v>
                </c:pt>
                <c:pt idx="6454">
                  <c:v>16454</c:v>
                </c:pt>
                <c:pt idx="6455">
                  <c:v>16455</c:v>
                </c:pt>
                <c:pt idx="6456">
                  <c:v>16456</c:v>
                </c:pt>
                <c:pt idx="6457">
                  <c:v>16457</c:v>
                </c:pt>
                <c:pt idx="6458">
                  <c:v>16458</c:v>
                </c:pt>
                <c:pt idx="6459">
                  <c:v>16459</c:v>
                </c:pt>
                <c:pt idx="6460">
                  <c:v>16460</c:v>
                </c:pt>
                <c:pt idx="6461">
                  <c:v>16461</c:v>
                </c:pt>
                <c:pt idx="6462">
                  <c:v>16462</c:v>
                </c:pt>
                <c:pt idx="6463">
                  <c:v>16463</c:v>
                </c:pt>
                <c:pt idx="6464">
                  <c:v>16464</c:v>
                </c:pt>
                <c:pt idx="6465">
                  <c:v>16465</c:v>
                </c:pt>
                <c:pt idx="6466">
                  <c:v>16466</c:v>
                </c:pt>
                <c:pt idx="6467">
                  <c:v>16467</c:v>
                </c:pt>
                <c:pt idx="6468">
                  <c:v>16468</c:v>
                </c:pt>
                <c:pt idx="6469">
                  <c:v>16469</c:v>
                </c:pt>
                <c:pt idx="6470">
                  <c:v>16470</c:v>
                </c:pt>
                <c:pt idx="6471">
                  <c:v>16471</c:v>
                </c:pt>
                <c:pt idx="6472">
                  <c:v>16472</c:v>
                </c:pt>
                <c:pt idx="6473">
                  <c:v>16473</c:v>
                </c:pt>
                <c:pt idx="6474">
                  <c:v>16474</c:v>
                </c:pt>
                <c:pt idx="6475">
                  <c:v>16475</c:v>
                </c:pt>
                <c:pt idx="6476">
                  <c:v>16476</c:v>
                </c:pt>
                <c:pt idx="6477">
                  <c:v>16477</c:v>
                </c:pt>
                <c:pt idx="6478">
                  <c:v>16478</c:v>
                </c:pt>
                <c:pt idx="6479">
                  <c:v>16479</c:v>
                </c:pt>
                <c:pt idx="6480">
                  <c:v>16480</c:v>
                </c:pt>
                <c:pt idx="6481">
                  <c:v>16481</c:v>
                </c:pt>
                <c:pt idx="6482">
                  <c:v>16482</c:v>
                </c:pt>
                <c:pt idx="6483">
                  <c:v>16483</c:v>
                </c:pt>
                <c:pt idx="6484">
                  <c:v>16484</c:v>
                </c:pt>
                <c:pt idx="6485">
                  <c:v>16485</c:v>
                </c:pt>
                <c:pt idx="6486">
                  <c:v>16486</c:v>
                </c:pt>
                <c:pt idx="6487">
                  <c:v>16487</c:v>
                </c:pt>
                <c:pt idx="6488">
                  <c:v>16488</c:v>
                </c:pt>
                <c:pt idx="6489">
                  <c:v>16489</c:v>
                </c:pt>
                <c:pt idx="6490">
                  <c:v>16490</c:v>
                </c:pt>
                <c:pt idx="6491">
                  <c:v>16491</c:v>
                </c:pt>
                <c:pt idx="6492">
                  <c:v>16492</c:v>
                </c:pt>
                <c:pt idx="6493">
                  <c:v>16493</c:v>
                </c:pt>
                <c:pt idx="6494">
                  <c:v>16494</c:v>
                </c:pt>
                <c:pt idx="6495">
                  <c:v>16495</c:v>
                </c:pt>
                <c:pt idx="6496">
                  <c:v>16496</c:v>
                </c:pt>
                <c:pt idx="6497">
                  <c:v>16497</c:v>
                </c:pt>
                <c:pt idx="6498">
                  <c:v>16498</c:v>
                </c:pt>
                <c:pt idx="6499">
                  <c:v>16499</c:v>
                </c:pt>
                <c:pt idx="6500">
                  <c:v>16500</c:v>
                </c:pt>
                <c:pt idx="6501">
                  <c:v>16501</c:v>
                </c:pt>
                <c:pt idx="6502">
                  <c:v>16502</c:v>
                </c:pt>
                <c:pt idx="6503">
                  <c:v>16503</c:v>
                </c:pt>
                <c:pt idx="6504">
                  <c:v>16504</c:v>
                </c:pt>
                <c:pt idx="6505">
                  <c:v>16505</c:v>
                </c:pt>
                <c:pt idx="6506">
                  <c:v>16506</c:v>
                </c:pt>
                <c:pt idx="6507">
                  <c:v>16507</c:v>
                </c:pt>
                <c:pt idx="6508">
                  <c:v>16508</c:v>
                </c:pt>
                <c:pt idx="6509">
                  <c:v>16509</c:v>
                </c:pt>
                <c:pt idx="6510">
                  <c:v>16510</c:v>
                </c:pt>
                <c:pt idx="6511">
                  <c:v>16511</c:v>
                </c:pt>
                <c:pt idx="6512">
                  <c:v>16512</c:v>
                </c:pt>
                <c:pt idx="6513">
                  <c:v>16513</c:v>
                </c:pt>
                <c:pt idx="6514">
                  <c:v>16514</c:v>
                </c:pt>
                <c:pt idx="6515">
                  <c:v>16515</c:v>
                </c:pt>
                <c:pt idx="6516">
                  <c:v>16516</c:v>
                </c:pt>
                <c:pt idx="6517">
                  <c:v>16517</c:v>
                </c:pt>
                <c:pt idx="6518">
                  <c:v>16518</c:v>
                </c:pt>
                <c:pt idx="6519">
                  <c:v>16519</c:v>
                </c:pt>
                <c:pt idx="6520">
                  <c:v>16520</c:v>
                </c:pt>
                <c:pt idx="6521">
                  <c:v>16521</c:v>
                </c:pt>
                <c:pt idx="6522">
                  <c:v>16522</c:v>
                </c:pt>
                <c:pt idx="6523">
                  <c:v>16523</c:v>
                </c:pt>
                <c:pt idx="6524">
                  <c:v>16524</c:v>
                </c:pt>
                <c:pt idx="6525">
                  <c:v>16525</c:v>
                </c:pt>
                <c:pt idx="6526">
                  <c:v>16526</c:v>
                </c:pt>
                <c:pt idx="6527">
                  <c:v>16527</c:v>
                </c:pt>
                <c:pt idx="6528">
                  <c:v>16528</c:v>
                </c:pt>
                <c:pt idx="6529">
                  <c:v>16529</c:v>
                </c:pt>
                <c:pt idx="6530">
                  <c:v>16530</c:v>
                </c:pt>
                <c:pt idx="6531">
                  <c:v>16531</c:v>
                </c:pt>
                <c:pt idx="6532">
                  <c:v>16532</c:v>
                </c:pt>
                <c:pt idx="6533">
                  <c:v>16533</c:v>
                </c:pt>
                <c:pt idx="6534">
                  <c:v>16534</c:v>
                </c:pt>
                <c:pt idx="6535">
                  <c:v>16535</c:v>
                </c:pt>
                <c:pt idx="6536">
                  <c:v>16536</c:v>
                </c:pt>
                <c:pt idx="6537">
                  <c:v>16537</c:v>
                </c:pt>
                <c:pt idx="6538">
                  <c:v>16538</c:v>
                </c:pt>
                <c:pt idx="6539">
                  <c:v>16539</c:v>
                </c:pt>
                <c:pt idx="6540">
                  <c:v>16540</c:v>
                </c:pt>
                <c:pt idx="6541">
                  <c:v>16541</c:v>
                </c:pt>
                <c:pt idx="6542">
                  <c:v>16542</c:v>
                </c:pt>
                <c:pt idx="6543">
                  <c:v>16543</c:v>
                </c:pt>
                <c:pt idx="6544">
                  <c:v>16544</c:v>
                </c:pt>
                <c:pt idx="6545">
                  <c:v>16545</c:v>
                </c:pt>
                <c:pt idx="6546">
                  <c:v>16546</c:v>
                </c:pt>
                <c:pt idx="6547">
                  <c:v>16547</c:v>
                </c:pt>
                <c:pt idx="6548">
                  <c:v>16548</c:v>
                </c:pt>
                <c:pt idx="6549">
                  <c:v>16549</c:v>
                </c:pt>
                <c:pt idx="6550">
                  <c:v>16550</c:v>
                </c:pt>
                <c:pt idx="6551">
                  <c:v>16551</c:v>
                </c:pt>
                <c:pt idx="6552">
                  <c:v>16552</c:v>
                </c:pt>
                <c:pt idx="6553">
                  <c:v>16553</c:v>
                </c:pt>
                <c:pt idx="6554">
                  <c:v>16554</c:v>
                </c:pt>
                <c:pt idx="6555">
                  <c:v>16555</c:v>
                </c:pt>
                <c:pt idx="6556">
                  <c:v>16556</c:v>
                </c:pt>
                <c:pt idx="6557">
                  <c:v>16557</c:v>
                </c:pt>
                <c:pt idx="6558">
                  <c:v>16558</c:v>
                </c:pt>
                <c:pt idx="6559">
                  <c:v>16559</c:v>
                </c:pt>
                <c:pt idx="6560">
                  <c:v>16560</c:v>
                </c:pt>
                <c:pt idx="6561">
                  <c:v>16561</c:v>
                </c:pt>
                <c:pt idx="6562">
                  <c:v>16562</c:v>
                </c:pt>
                <c:pt idx="6563">
                  <c:v>16563</c:v>
                </c:pt>
                <c:pt idx="6564">
                  <c:v>16564</c:v>
                </c:pt>
                <c:pt idx="6565">
                  <c:v>16565</c:v>
                </c:pt>
                <c:pt idx="6566">
                  <c:v>16566</c:v>
                </c:pt>
                <c:pt idx="6567">
                  <c:v>16567</c:v>
                </c:pt>
                <c:pt idx="6568">
                  <c:v>16568</c:v>
                </c:pt>
                <c:pt idx="6569">
                  <c:v>16569</c:v>
                </c:pt>
                <c:pt idx="6570">
                  <c:v>16570</c:v>
                </c:pt>
                <c:pt idx="6571">
                  <c:v>16571</c:v>
                </c:pt>
                <c:pt idx="6572">
                  <c:v>16572</c:v>
                </c:pt>
                <c:pt idx="6573">
                  <c:v>16573</c:v>
                </c:pt>
                <c:pt idx="6574">
                  <c:v>16574</c:v>
                </c:pt>
                <c:pt idx="6575">
                  <c:v>16575</c:v>
                </c:pt>
                <c:pt idx="6576">
                  <c:v>16576</c:v>
                </c:pt>
                <c:pt idx="6577">
                  <c:v>16577</c:v>
                </c:pt>
                <c:pt idx="6578">
                  <c:v>16578</c:v>
                </c:pt>
                <c:pt idx="6579">
                  <c:v>16579</c:v>
                </c:pt>
                <c:pt idx="6580">
                  <c:v>16580</c:v>
                </c:pt>
                <c:pt idx="6581">
                  <c:v>16581</c:v>
                </c:pt>
                <c:pt idx="6582">
                  <c:v>16582</c:v>
                </c:pt>
                <c:pt idx="6583">
                  <c:v>16583</c:v>
                </c:pt>
                <c:pt idx="6584">
                  <c:v>16584</c:v>
                </c:pt>
                <c:pt idx="6585">
                  <c:v>16585</c:v>
                </c:pt>
                <c:pt idx="6586">
                  <c:v>16586</c:v>
                </c:pt>
                <c:pt idx="6587">
                  <c:v>16587</c:v>
                </c:pt>
                <c:pt idx="6588">
                  <c:v>16588</c:v>
                </c:pt>
                <c:pt idx="6589">
                  <c:v>16589</c:v>
                </c:pt>
                <c:pt idx="6590">
                  <c:v>16590</c:v>
                </c:pt>
                <c:pt idx="6591">
                  <c:v>16591</c:v>
                </c:pt>
                <c:pt idx="6592">
                  <c:v>16592</c:v>
                </c:pt>
                <c:pt idx="6593">
                  <c:v>16593</c:v>
                </c:pt>
                <c:pt idx="6594">
                  <c:v>16594</c:v>
                </c:pt>
                <c:pt idx="6595">
                  <c:v>16595</c:v>
                </c:pt>
                <c:pt idx="6596">
                  <c:v>16596</c:v>
                </c:pt>
                <c:pt idx="6597">
                  <c:v>16597</c:v>
                </c:pt>
                <c:pt idx="6598">
                  <c:v>16598</c:v>
                </c:pt>
                <c:pt idx="6599">
                  <c:v>16599</c:v>
                </c:pt>
                <c:pt idx="6600">
                  <c:v>16600</c:v>
                </c:pt>
                <c:pt idx="6601">
                  <c:v>16601</c:v>
                </c:pt>
                <c:pt idx="6602">
                  <c:v>16602</c:v>
                </c:pt>
                <c:pt idx="6603">
                  <c:v>16603</c:v>
                </c:pt>
                <c:pt idx="6604">
                  <c:v>16604</c:v>
                </c:pt>
                <c:pt idx="6605">
                  <c:v>16605</c:v>
                </c:pt>
                <c:pt idx="6606">
                  <c:v>16606</c:v>
                </c:pt>
                <c:pt idx="6607">
                  <c:v>16607</c:v>
                </c:pt>
                <c:pt idx="6608">
                  <c:v>16608</c:v>
                </c:pt>
                <c:pt idx="6609">
                  <c:v>16609</c:v>
                </c:pt>
                <c:pt idx="6610">
                  <c:v>16610</c:v>
                </c:pt>
                <c:pt idx="6611">
                  <c:v>16611</c:v>
                </c:pt>
                <c:pt idx="6612">
                  <c:v>16612</c:v>
                </c:pt>
                <c:pt idx="6613">
                  <c:v>16613</c:v>
                </c:pt>
                <c:pt idx="6614">
                  <c:v>16614</c:v>
                </c:pt>
                <c:pt idx="6615">
                  <c:v>16615</c:v>
                </c:pt>
                <c:pt idx="6616">
                  <c:v>16616</c:v>
                </c:pt>
                <c:pt idx="6617">
                  <c:v>16617</c:v>
                </c:pt>
                <c:pt idx="6618">
                  <c:v>16618</c:v>
                </c:pt>
                <c:pt idx="6619">
                  <c:v>16619</c:v>
                </c:pt>
                <c:pt idx="6620">
                  <c:v>16620</c:v>
                </c:pt>
                <c:pt idx="6621">
                  <c:v>16621</c:v>
                </c:pt>
                <c:pt idx="6622">
                  <c:v>16622</c:v>
                </c:pt>
                <c:pt idx="6623">
                  <c:v>16623</c:v>
                </c:pt>
                <c:pt idx="6624">
                  <c:v>16624</c:v>
                </c:pt>
                <c:pt idx="6625">
                  <c:v>16625</c:v>
                </c:pt>
                <c:pt idx="6626">
                  <c:v>16626</c:v>
                </c:pt>
                <c:pt idx="6627">
                  <c:v>16627</c:v>
                </c:pt>
                <c:pt idx="6628">
                  <c:v>16628</c:v>
                </c:pt>
                <c:pt idx="6629">
                  <c:v>16629</c:v>
                </c:pt>
                <c:pt idx="6630">
                  <c:v>16630</c:v>
                </c:pt>
                <c:pt idx="6631">
                  <c:v>16631</c:v>
                </c:pt>
                <c:pt idx="6632">
                  <c:v>16632</c:v>
                </c:pt>
                <c:pt idx="6633">
                  <c:v>16633</c:v>
                </c:pt>
                <c:pt idx="6634">
                  <c:v>16634</c:v>
                </c:pt>
                <c:pt idx="6635">
                  <c:v>16635</c:v>
                </c:pt>
                <c:pt idx="6636">
                  <c:v>16636</c:v>
                </c:pt>
                <c:pt idx="6637">
                  <c:v>16637</c:v>
                </c:pt>
                <c:pt idx="6638">
                  <c:v>16638</c:v>
                </c:pt>
                <c:pt idx="6639">
                  <c:v>16639</c:v>
                </c:pt>
                <c:pt idx="6640">
                  <c:v>16640</c:v>
                </c:pt>
                <c:pt idx="6641">
                  <c:v>16641</c:v>
                </c:pt>
                <c:pt idx="6642">
                  <c:v>16642</c:v>
                </c:pt>
                <c:pt idx="6643">
                  <c:v>16643</c:v>
                </c:pt>
                <c:pt idx="6644">
                  <c:v>16644</c:v>
                </c:pt>
                <c:pt idx="6645">
                  <c:v>16645</c:v>
                </c:pt>
                <c:pt idx="6646">
                  <c:v>16646</c:v>
                </c:pt>
                <c:pt idx="6647">
                  <c:v>16647</c:v>
                </c:pt>
                <c:pt idx="6648">
                  <c:v>16648</c:v>
                </c:pt>
                <c:pt idx="6649">
                  <c:v>16649</c:v>
                </c:pt>
                <c:pt idx="6650">
                  <c:v>16650</c:v>
                </c:pt>
                <c:pt idx="6651">
                  <c:v>16651</c:v>
                </c:pt>
                <c:pt idx="6652">
                  <c:v>16652</c:v>
                </c:pt>
                <c:pt idx="6653">
                  <c:v>16653</c:v>
                </c:pt>
                <c:pt idx="6654">
                  <c:v>16654</c:v>
                </c:pt>
                <c:pt idx="6655">
                  <c:v>16655</c:v>
                </c:pt>
                <c:pt idx="6656">
                  <c:v>16656</c:v>
                </c:pt>
                <c:pt idx="6657">
                  <c:v>16657</c:v>
                </c:pt>
                <c:pt idx="6658">
                  <c:v>16658</c:v>
                </c:pt>
                <c:pt idx="6659">
                  <c:v>16659</c:v>
                </c:pt>
                <c:pt idx="6660">
                  <c:v>16660</c:v>
                </c:pt>
                <c:pt idx="6661">
                  <c:v>16661</c:v>
                </c:pt>
                <c:pt idx="6662">
                  <c:v>16662</c:v>
                </c:pt>
                <c:pt idx="6663">
                  <c:v>16663</c:v>
                </c:pt>
                <c:pt idx="6664">
                  <c:v>16664</c:v>
                </c:pt>
                <c:pt idx="6665">
                  <c:v>16665</c:v>
                </c:pt>
                <c:pt idx="6666">
                  <c:v>16666</c:v>
                </c:pt>
                <c:pt idx="6667">
                  <c:v>16667</c:v>
                </c:pt>
                <c:pt idx="6668">
                  <c:v>16668</c:v>
                </c:pt>
                <c:pt idx="6669">
                  <c:v>16669</c:v>
                </c:pt>
                <c:pt idx="6670">
                  <c:v>16670</c:v>
                </c:pt>
                <c:pt idx="6671">
                  <c:v>16671</c:v>
                </c:pt>
                <c:pt idx="6672">
                  <c:v>16672</c:v>
                </c:pt>
                <c:pt idx="6673">
                  <c:v>16673</c:v>
                </c:pt>
                <c:pt idx="6674">
                  <c:v>16674</c:v>
                </c:pt>
                <c:pt idx="6675">
                  <c:v>16675</c:v>
                </c:pt>
                <c:pt idx="6676">
                  <c:v>16676</c:v>
                </c:pt>
                <c:pt idx="6677">
                  <c:v>16677</c:v>
                </c:pt>
                <c:pt idx="6678">
                  <c:v>16678</c:v>
                </c:pt>
                <c:pt idx="6679">
                  <c:v>16679</c:v>
                </c:pt>
                <c:pt idx="6680">
                  <c:v>16680</c:v>
                </c:pt>
                <c:pt idx="6681">
                  <c:v>16681</c:v>
                </c:pt>
                <c:pt idx="6682">
                  <c:v>16682</c:v>
                </c:pt>
                <c:pt idx="6683">
                  <c:v>16683</c:v>
                </c:pt>
                <c:pt idx="6684">
                  <c:v>16684</c:v>
                </c:pt>
                <c:pt idx="6685">
                  <c:v>16685</c:v>
                </c:pt>
                <c:pt idx="6686">
                  <c:v>16686</c:v>
                </c:pt>
                <c:pt idx="6687">
                  <c:v>16687</c:v>
                </c:pt>
                <c:pt idx="6688">
                  <c:v>16688</c:v>
                </c:pt>
                <c:pt idx="6689">
                  <c:v>16689</c:v>
                </c:pt>
                <c:pt idx="6690">
                  <c:v>16690</c:v>
                </c:pt>
                <c:pt idx="6691">
                  <c:v>16691</c:v>
                </c:pt>
                <c:pt idx="6692">
                  <c:v>16692</c:v>
                </c:pt>
                <c:pt idx="6693">
                  <c:v>16693</c:v>
                </c:pt>
                <c:pt idx="6694">
                  <c:v>16694</c:v>
                </c:pt>
                <c:pt idx="6695">
                  <c:v>16695</c:v>
                </c:pt>
                <c:pt idx="6696">
                  <c:v>16696</c:v>
                </c:pt>
                <c:pt idx="6697">
                  <c:v>16697</c:v>
                </c:pt>
                <c:pt idx="6698">
                  <c:v>16698</c:v>
                </c:pt>
                <c:pt idx="6699">
                  <c:v>16699</c:v>
                </c:pt>
                <c:pt idx="6700">
                  <c:v>16700</c:v>
                </c:pt>
                <c:pt idx="6701">
                  <c:v>16701</c:v>
                </c:pt>
                <c:pt idx="6702">
                  <c:v>16702</c:v>
                </c:pt>
                <c:pt idx="6703">
                  <c:v>16703</c:v>
                </c:pt>
                <c:pt idx="6704">
                  <c:v>16704</c:v>
                </c:pt>
                <c:pt idx="6705">
                  <c:v>16705</c:v>
                </c:pt>
                <c:pt idx="6706">
                  <c:v>16706</c:v>
                </c:pt>
                <c:pt idx="6707">
                  <c:v>16707</c:v>
                </c:pt>
                <c:pt idx="6708">
                  <c:v>16708</c:v>
                </c:pt>
                <c:pt idx="6709">
                  <c:v>16709</c:v>
                </c:pt>
                <c:pt idx="6710">
                  <c:v>16710</c:v>
                </c:pt>
                <c:pt idx="6711">
                  <c:v>16711</c:v>
                </c:pt>
                <c:pt idx="6712">
                  <c:v>16712</c:v>
                </c:pt>
                <c:pt idx="6713">
                  <c:v>16713</c:v>
                </c:pt>
                <c:pt idx="6714">
                  <c:v>16714</c:v>
                </c:pt>
                <c:pt idx="6715">
                  <c:v>16715</c:v>
                </c:pt>
                <c:pt idx="6716">
                  <c:v>16716</c:v>
                </c:pt>
                <c:pt idx="6717">
                  <c:v>16717</c:v>
                </c:pt>
                <c:pt idx="6718">
                  <c:v>16718</c:v>
                </c:pt>
                <c:pt idx="6719">
                  <c:v>16719</c:v>
                </c:pt>
                <c:pt idx="6720">
                  <c:v>16720</c:v>
                </c:pt>
                <c:pt idx="6721">
                  <c:v>16721</c:v>
                </c:pt>
                <c:pt idx="6722">
                  <c:v>16722</c:v>
                </c:pt>
                <c:pt idx="6723">
                  <c:v>16723</c:v>
                </c:pt>
                <c:pt idx="6724">
                  <c:v>16724</c:v>
                </c:pt>
                <c:pt idx="6725">
                  <c:v>16725</c:v>
                </c:pt>
                <c:pt idx="6726">
                  <c:v>16726</c:v>
                </c:pt>
                <c:pt idx="6727">
                  <c:v>16727</c:v>
                </c:pt>
                <c:pt idx="6728">
                  <c:v>16728</c:v>
                </c:pt>
                <c:pt idx="6729">
                  <c:v>16729</c:v>
                </c:pt>
                <c:pt idx="6730">
                  <c:v>16730</c:v>
                </c:pt>
                <c:pt idx="6731">
                  <c:v>16731</c:v>
                </c:pt>
                <c:pt idx="6732">
                  <c:v>16732</c:v>
                </c:pt>
                <c:pt idx="6733">
                  <c:v>16733</c:v>
                </c:pt>
                <c:pt idx="6734">
                  <c:v>16734</c:v>
                </c:pt>
                <c:pt idx="6735">
                  <c:v>16735</c:v>
                </c:pt>
                <c:pt idx="6736">
                  <c:v>16736</c:v>
                </c:pt>
                <c:pt idx="6737">
                  <c:v>16737</c:v>
                </c:pt>
                <c:pt idx="6738">
                  <c:v>16738</c:v>
                </c:pt>
                <c:pt idx="6739">
                  <c:v>16739</c:v>
                </c:pt>
                <c:pt idx="6740">
                  <c:v>16740</c:v>
                </c:pt>
                <c:pt idx="6741">
                  <c:v>16741</c:v>
                </c:pt>
                <c:pt idx="6742">
                  <c:v>16742</c:v>
                </c:pt>
                <c:pt idx="6743">
                  <c:v>16743</c:v>
                </c:pt>
                <c:pt idx="6744">
                  <c:v>16744</c:v>
                </c:pt>
                <c:pt idx="6745">
                  <c:v>16745</c:v>
                </c:pt>
                <c:pt idx="6746">
                  <c:v>16746</c:v>
                </c:pt>
                <c:pt idx="6747">
                  <c:v>16747</c:v>
                </c:pt>
                <c:pt idx="6748">
                  <c:v>16748</c:v>
                </c:pt>
                <c:pt idx="6749">
                  <c:v>16749</c:v>
                </c:pt>
                <c:pt idx="6750">
                  <c:v>16750</c:v>
                </c:pt>
                <c:pt idx="6751">
                  <c:v>16751</c:v>
                </c:pt>
                <c:pt idx="6752">
                  <c:v>16752</c:v>
                </c:pt>
                <c:pt idx="6753">
                  <c:v>16753</c:v>
                </c:pt>
                <c:pt idx="6754">
                  <c:v>16754</c:v>
                </c:pt>
                <c:pt idx="6755">
                  <c:v>16755</c:v>
                </c:pt>
                <c:pt idx="6756">
                  <c:v>16756</c:v>
                </c:pt>
                <c:pt idx="6757">
                  <c:v>16757</c:v>
                </c:pt>
                <c:pt idx="6758">
                  <c:v>16758</c:v>
                </c:pt>
                <c:pt idx="6759">
                  <c:v>16759</c:v>
                </c:pt>
                <c:pt idx="6760">
                  <c:v>16760</c:v>
                </c:pt>
                <c:pt idx="6761">
                  <c:v>16761</c:v>
                </c:pt>
                <c:pt idx="6762">
                  <c:v>16762</c:v>
                </c:pt>
                <c:pt idx="6763">
                  <c:v>16763</c:v>
                </c:pt>
                <c:pt idx="6764">
                  <c:v>16764</c:v>
                </c:pt>
                <c:pt idx="6765">
                  <c:v>16765</c:v>
                </c:pt>
                <c:pt idx="6766">
                  <c:v>16766</c:v>
                </c:pt>
                <c:pt idx="6767">
                  <c:v>16767</c:v>
                </c:pt>
                <c:pt idx="6768">
                  <c:v>16768</c:v>
                </c:pt>
                <c:pt idx="6769">
                  <c:v>16769</c:v>
                </c:pt>
                <c:pt idx="6770">
                  <c:v>16770</c:v>
                </c:pt>
                <c:pt idx="6771">
                  <c:v>16771</c:v>
                </c:pt>
                <c:pt idx="6772">
                  <c:v>16772</c:v>
                </c:pt>
                <c:pt idx="6773">
                  <c:v>16773</c:v>
                </c:pt>
                <c:pt idx="6774">
                  <c:v>16774</c:v>
                </c:pt>
                <c:pt idx="6775">
                  <c:v>16775</c:v>
                </c:pt>
                <c:pt idx="6776">
                  <c:v>16776</c:v>
                </c:pt>
                <c:pt idx="6777">
                  <c:v>16777</c:v>
                </c:pt>
                <c:pt idx="6778">
                  <c:v>16778</c:v>
                </c:pt>
                <c:pt idx="6779">
                  <c:v>16779</c:v>
                </c:pt>
                <c:pt idx="6780">
                  <c:v>16780</c:v>
                </c:pt>
                <c:pt idx="6781">
                  <c:v>16781</c:v>
                </c:pt>
                <c:pt idx="6782">
                  <c:v>16782</c:v>
                </c:pt>
                <c:pt idx="6783">
                  <c:v>16783</c:v>
                </c:pt>
                <c:pt idx="6784">
                  <c:v>16784</c:v>
                </c:pt>
                <c:pt idx="6785">
                  <c:v>16785</c:v>
                </c:pt>
                <c:pt idx="6786">
                  <c:v>16786</c:v>
                </c:pt>
                <c:pt idx="6787">
                  <c:v>16787</c:v>
                </c:pt>
                <c:pt idx="6788">
                  <c:v>16788</c:v>
                </c:pt>
                <c:pt idx="6789">
                  <c:v>16789</c:v>
                </c:pt>
                <c:pt idx="6790">
                  <c:v>16790</c:v>
                </c:pt>
                <c:pt idx="6791">
                  <c:v>16791</c:v>
                </c:pt>
                <c:pt idx="6792">
                  <c:v>16792</c:v>
                </c:pt>
                <c:pt idx="6793">
                  <c:v>16793</c:v>
                </c:pt>
                <c:pt idx="6794">
                  <c:v>16794</c:v>
                </c:pt>
                <c:pt idx="6795">
                  <c:v>16795</c:v>
                </c:pt>
                <c:pt idx="6796">
                  <c:v>16796</c:v>
                </c:pt>
                <c:pt idx="6797">
                  <c:v>16797</c:v>
                </c:pt>
                <c:pt idx="6798">
                  <c:v>16798</c:v>
                </c:pt>
                <c:pt idx="6799">
                  <c:v>16799</c:v>
                </c:pt>
                <c:pt idx="6800">
                  <c:v>16800</c:v>
                </c:pt>
                <c:pt idx="6801">
                  <c:v>16801</c:v>
                </c:pt>
                <c:pt idx="6802">
                  <c:v>16802</c:v>
                </c:pt>
                <c:pt idx="6803">
                  <c:v>16803</c:v>
                </c:pt>
                <c:pt idx="6804">
                  <c:v>16804</c:v>
                </c:pt>
                <c:pt idx="6805">
                  <c:v>16805</c:v>
                </c:pt>
                <c:pt idx="6806">
                  <c:v>16806</c:v>
                </c:pt>
                <c:pt idx="6807">
                  <c:v>16807</c:v>
                </c:pt>
                <c:pt idx="6808">
                  <c:v>16808</c:v>
                </c:pt>
                <c:pt idx="6809">
                  <c:v>16809</c:v>
                </c:pt>
                <c:pt idx="6810">
                  <c:v>16810</c:v>
                </c:pt>
                <c:pt idx="6811">
                  <c:v>16811</c:v>
                </c:pt>
                <c:pt idx="6812">
                  <c:v>16812</c:v>
                </c:pt>
                <c:pt idx="6813">
                  <c:v>16813</c:v>
                </c:pt>
                <c:pt idx="6814">
                  <c:v>16814</c:v>
                </c:pt>
                <c:pt idx="6815">
                  <c:v>16815</c:v>
                </c:pt>
                <c:pt idx="6816">
                  <c:v>16816</c:v>
                </c:pt>
                <c:pt idx="6817">
                  <c:v>16817</c:v>
                </c:pt>
                <c:pt idx="6818">
                  <c:v>16818</c:v>
                </c:pt>
                <c:pt idx="6819">
                  <c:v>16819</c:v>
                </c:pt>
                <c:pt idx="6820">
                  <c:v>16820</c:v>
                </c:pt>
                <c:pt idx="6821">
                  <c:v>16821</c:v>
                </c:pt>
                <c:pt idx="6822">
                  <c:v>16822</c:v>
                </c:pt>
                <c:pt idx="6823">
                  <c:v>16823</c:v>
                </c:pt>
                <c:pt idx="6824">
                  <c:v>16824</c:v>
                </c:pt>
                <c:pt idx="6825">
                  <c:v>16825</c:v>
                </c:pt>
                <c:pt idx="6826">
                  <c:v>16826</c:v>
                </c:pt>
                <c:pt idx="6827">
                  <c:v>16827</c:v>
                </c:pt>
                <c:pt idx="6828">
                  <c:v>16828</c:v>
                </c:pt>
                <c:pt idx="6829">
                  <c:v>16829</c:v>
                </c:pt>
                <c:pt idx="6830">
                  <c:v>16830</c:v>
                </c:pt>
                <c:pt idx="6831">
                  <c:v>16831</c:v>
                </c:pt>
                <c:pt idx="6832">
                  <c:v>16832</c:v>
                </c:pt>
                <c:pt idx="6833">
                  <c:v>16833</c:v>
                </c:pt>
                <c:pt idx="6834">
                  <c:v>16834</c:v>
                </c:pt>
                <c:pt idx="6835">
                  <c:v>16835</c:v>
                </c:pt>
                <c:pt idx="6836">
                  <c:v>16836</c:v>
                </c:pt>
                <c:pt idx="6837">
                  <c:v>16837</c:v>
                </c:pt>
                <c:pt idx="6838">
                  <c:v>16838</c:v>
                </c:pt>
                <c:pt idx="6839">
                  <c:v>16839</c:v>
                </c:pt>
                <c:pt idx="6840">
                  <c:v>16840</c:v>
                </c:pt>
                <c:pt idx="6841">
                  <c:v>16841</c:v>
                </c:pt>
                <c:pt idx="6842">
                  <c:v>16842</c:v>
                </c:pt>
                <c:pt idx="6843">
                  <c:v>16843</c:v>
                </c:pt>
                <c:pt idx="6844">
                  <c:v>16844</c:v>
                </c:pt>
                <c:pt idx="6845">
                  <c:v>16845</c:v>
                </c:pt>
                <c:pt idx="6846">
                  <c:v>16846</c:v>
                </c:pt>
                <c:pt idx="6847">
                  <c:v>16847</c:v>
                </c:pt>
                <c:pt idx="6848">
                  <c:v>16848</c:v>
                </c:pt>
                <c:pt idx="6849">
                  <c:v>16849</c:v>
                </c:pt>
                <c:pt idx="6850">
                  <c:v>16850</c:v>
                </c:pt>
                <c:pt idx="6851">
                  <c:v>16851</c:v>
                </c:pt>
                <c:pt idx="6852">
                  <c:v>16852</c:v>
                </c:pt>
                <c:pt idx="6853">
                  <c:v>16853</c:v>
                </c:pt>
                <c:pt idx="6854">
                  <c:v>16854</c:v>
                </c:pt>
                <c:pt idx="6855">
                  <c:v>16855</c:v>
                </c:pt>
                <c:pt idx="6856">
                  <c:v>16856</c:v>
                </c:pt>
                <c:pt idx="6857">
                  <c:v>16857</c:v>
                </c:pt>
                <c:pt idx="6858">
                  <c:v>16858</c:v>
                </c:pt>
                <c:pt idx="6859">
                  <c:v>16859</c:v>
                </c:pt>
                <c:pt idx="6860">
                  <c:v>16860</c:v>
                </c:pt>
                <c:pt idx="6861">
                  <c:v>16861</c:v>
                </c:pt>
                <c:pt idx="6862">
                  <c:v>16862</c:v>
                </c:pt>
                <c:pt idx="6863">
                  <c:v>16863</c:v>
                </c:pt>
                <c:pt idx="6864">
                  <c:v>16864</c:v>
                </c:pt>
                <c:pt idx="6865">
                  <c:v>16865</c:v>
                </c:pt>
                <c:pt idx="6866">
                  <c:v>16866</c:v>
                </c:pt>
                <c:pt idx="6867">
                  <c:v>16867</c:v>
                </c:pt>
                <c:pt idx="6868">
                  <c:v>16868</c:v>
                </c:pt>
                <c:pt idx="6869">
                  <c:v>16869</c:v>
                </c:pt>
                <c:pt idx="6870">
                  <c:v>16870</c:v>
                </c:pt>
                <c:pt idx="6871">
                  <c:v>16871</c:v>
                </c:pt>
                <c:pt idx="6872">
                  <c:v>16872</c:v>
                </c:pt>
                <c:pt idx="6873">
                  <c:v>16873</c:v>
                </c:pt>
                <c:pt idx="6874">
                  <c:v>16874</c:v>
                </c:pt>
                <c:pt idx="6875">
                  <c:v>16875</c:v>
                </c:pt>
                <c:pt idx="6876">
                  <c:v>16876</c:v>
                </c:pt>
                <c:pt idx="6877">
                  <c:v>16877</c:v>
                </c:pt>
                <c:pt idx="6878">
                  <c:v>16878</c:v>
                </c:pt>
                <c:pt idx="6879">
                  <c:v>16879</c:v>
                </c:pt>
                <c:pt idx="6880">
                  <c:v>16880</c:v>
                </c:pt>
                <c:pt idx="6881">
                  <c:v>16881</c:v>
                </c:pt>
                <c:pt idx="6882">
                  <c:v>16882</c:v>
                </c:pt>
                <c:pt idx="6883">
                  <c:v>16883</c:v>
                </c:pt>
                <c:pt idx="6884">
                  <c:v>16884</c:v>
                </c:pt>
                <c:pt idx="6885">
                  <c:v>16885</c:v>
                </c:pt>
                <c:pt idx="6886">
                  <c:v>16886</c:v>
                </c:pt>
                <c:pt idx="6887">
                  <c:v>16887</c:v>
                </c:pt>
                <c:pt idx="6888">
                  <c:v>16888</c:v>
                </c:pt>
                <c:pt idx="6889">
                  <c:v>16889</c:v>
                </c:pt>
                <c:pt idx="6890">
                  <c:v>16890</c:v>
                </c:pt>
                <c:pt idx="6891">
                  <c:v>16891</c:v>
                </c:pt>
                <c:pt idx="6892">
                  <c:v>16892</c:v>
                </c:pt>
                <c:pt idx="6893">
                  <c:v>16893</c:v>
                </c:pt>
                <c:pt idx="6894">
                  <c:v>16894</c:v>
                </c:pt>
                <c:pt idx="6895">
                  <c:v>16895</c:v>
                </c:pt>
                <c:pt idx="6896">
                  <c:v>16896</c:v>
                </c:pt>
                <c:pt idx="6897">
                  <c:v>16897</c:v>
                </c:pt>
                <c:pt idx="6898">
                  <c:v>16898</c:v>
                </c:pt>
                <c:pt idx="6899">
                  <c:v>16899</c:v>
                </c:pt>
                <c:pt idx="6900">
                  <c:v>16900</c:v>
                </c:pt>
                <c:pt idx="6901">
                  <c:v>16901</c:v>
                </c:pt>
                <c:pt idx="6902">
                  <c:v>16902</c:v>
                </c:pt>
                <c:pt idx="6903">
                  <c:v>16903</c:v>
                </c:pt>
                <c:pt idx="6904">
                  <c:v>16904</c:v>
                </c:pt>
                <c:pt idx="6905">
                  <c:v>16905</c:v>
                </c:pt>
                <c:pt idx="6906">
                  <c:v>16906</c:v>
                </c:pt>
                <c:pt idx="6907">
                  <c:v>16907</c:v>
                </c:pt>
                <c:pt idx="6908">
                  <c:v>16908</c:v>
                </c:pt>
                <c:pt idx="6909">
                  <c:v>16909</c:v>
                </c:pt>
                <c:pt idx="6910">
                  <c:v>16910</c:v>
                </c:pt>
                <c:pt idx="6911">
                  <c:v>16911</c:v>
                </c:pt>
                <c:pt idx="6912">
                  <c:v>16912</c:v>
                </c:pt>
                <c:pt idx="6913">
                  <c:v>16913</c:v>
                </c:pt>
                <c:pt idx="6914">
                  <c:v>16914</c:v>
                </c:pt>
                <c:pt idx="6915">
                  <c:v>16915</c:v>
                </c:pt>
                <c:pt idx="6916">
                  <c:v>16916</c:v>
                </c:pt>
                <c:pt idx="6917">
                  <c:v>16917</c:v>
                </c:pt>
                <c:pt idx="6918">
                  <c:v>16918</c:v>
                </c:pt>
                <c:pt idx="6919">
                  <c:v>16919</c:v>
                </c:pt>
                <c:pt idx="6920">
                  <c:v>16920</c:v>
                </c:pt>
                <c:pt idx="6921">
                  <c:v>16921</c:v>
                </c:pt>
                <c:pt idx="6922">
                  <c:v>16922</c:v>
                </c:pt>
                <c:pt idx="6923">
                  <c:v>16923</c:v>
                </c:pt>
                <c:pt idx="6924">
                  <c:v>16924</c:v>
                </c:pt>
                <c:pt idx="6925">
                  <c:v>16925</c:v>
                </c:pt>
                <c:pt idx="6926">
                  <c:v>16926</c:v>
                </c:pt>
                <c:pt idx="6927">
                  <c:v>16927</c:v>
                </c:pt>
                <c:pt idx="6928">
                  <c:v>16928</c:v>
                </c:pt>
                <c:pt idx="6929">
                  <c:v>16929</c:v>
                </c:pt>
                <c:pt idx="6930">
                  <c:v>16930</c:v>
                </c:pt>
                <c:pt idx="6931">
                  <c:v>16931</c:v>
                </c:pt>
                <c:pt idx="6932">
                  <c:v>16932</c:v>
                </c:pt>
                <c:pt idx="6933">
                  <c:v>16933</c:v>
                </c:pt>
                <c:pt idx="6934">
                  <c:v>16934</c:v>
                </c:pt>
                <c:pt idx="6935">
                  <c:v>16935</c:v>
                </c:pt>
                <c:pt idx="6936">
                  <c:v>16936</c:v>
                </c:pt>
                <c:pt idx="6937">
                  <c:v>16937</c:v>
                </c:pt>
                <c:pt idx="6938">
                  <c:v>16938</c:v>
                </c:pt>
                <c:pt idx="6939">
                  <c:v>16939</c:v>
                </c:pt>
                <c:pt idx="6940">
                  <c:v>16940</c:v>
                </c:pt>
                <c:pt idx="6941">
                  <c:v>16941</c:v>
                </c:pt>
                <c:pt idx="6942">
                  <c:v>16942</c:v>
                </c:pt>
                <c:pt idx="6943">
                  <c:v>16943</c:v>
                </c:pt>
                <c:pt idx="6944">
                  <c:v>16944</c:v>
                </c:pt>
                <c:pt idx="6945">
                  <c:v>16945</c:v>
                </c:pt>
                <c:pt idx="6946">
                  <c:v>16946</c:v>
                </c:pt>
                <c:pt idx="6947">
                  <c:v>16947</c:v>
                </c:pt>
                <c:pt idx="6948">
                  <c:v>16948</c:v>
                </c:pt>
                <c:pt idx="6949">
                  <c:v>16949</c:v>
                </c:pt>
                <c:pt idx="6950">
                  <c:v>16950</c:v>
                </c:pt>
                <c:pt idx="6951">
                  <c:v>16951</c:v>
                </c:pt>
                <c:pt idx="6952">
                  <c:v>16952</c:v>
                </c:pt>
                <c:pt idx="6953">
                  <c:v>16953</c:v>
                </c:pt>
                <c:pt idx="6954">
                  <c:v>16954</c:v>
                </c:pt>
                <c:pt idx="6955">
                  <c:v>16955</c:v>
                </c:pt>
                <c:pt idx="6956">
                  <c:v>16956</c:v>
                </c:pt>
                <c:pt idx="6957">
                  <c:v>16957</c:v>
                </c:pt>
                <c:pt idx="6958">
                  <c:v>16958</c:v>
                </c:pt>
                <c:pt idx="6959">
                  <c:v>16959</c:v>
                </c:pt>
                <c:pt idx="6960">
                  <c:v>16960</c:v>
                </c:pt>
                <c:pt idx="6961">
                  <c:v>16961</c:v>
                </c:pt>
                <c:pt idx="6962">
                  <c:v>16962</c:v>
                </c:pt>
                <c:pt idx="6963">
                  <c:v>16963</c:v>
                </c:pt>
                <c:pt idx="6964">
                  <c:v>16964</c:v>
                </c:pt>
                <c:pt idx="6965">
                  <c:v>16965</c:v>
                </c:pt>
                <c:pt idx="6966">
                  <c:v>16966</c:v>
                </c:pt>
                <c:pt idx="6967">
                  <c:v>16967</c:v>
                </c:pt>
                <c:pt idx="6968">
                  <c:v>16968</c:v>
                </c:pt>
                <c:pt idx="6969">
                  <c:v>16969</c:v>
                </c:pt>
                <c:pt idx="6970">
                  <c:v>16970</c:v>
                </c:pt>
                <c:pt idx="6971">
                  <c:v>16971</c:v>
                </c:pt>
                <c:pt idx="6972">
                  <c:v>16972</c:v>
                </c:pt>
                <c:pt idx="6973">
                  <c:v>16973</c:v>
                </c:pt>
                <c:pt idx="6974">
                  <c:v>16974</c:v>
                </c:pt>
                <c:pt idx="6975">
                  <c:v>16975</c:v>
                </c:pt>
                <c:pt idx="6976">
                  <c:v>16976</c:v>
                </c:pt>
                <c:pt idx="6977">
                  <c:v>16977</c:v>
                </c:pt>
                <c:pt idx="6978">
                  <c:v>16978</c:v>
                </c:pt>
                <c:pt idx="6979">
                  <c:v>16979</c:v>
                </c:pt>
                <c:pt idx="6980">
                  <c:v>16980</c:v>
                </c:pt>
                <c:pt idx="6981">
                  <c:v>16981</c:v>
                </c:pt>
                <c:pt idx="6982">
                  <c:v>16982</c:v>
                </c:pt>
                <c:pt idx="6983">
                  <c:v>16983</c:v>
                </c:pt>
                <c:pt idx="6984">
                  <c:v>16984</c:v>
                </c:pt>
                <c:pt idx="6985">
                  <c:v>16985</c:v>
                </c:pt>
                <c:pt idx="6986">
                  <c:v>16986</c:v>
                </c:pt>
                <c:pt idx="6987">
                  <c:v>16987</c:v>
                </c:pt>
                <c:pt idx="6988">
                  <c:v>16988</c:v>
                </c:pt>
                <c:pt idx="6989">
                  <c:v>16989</c:v>
                </c:pt>
                <c:pt idx="6990">
                  <c:v>16990</c:v>
                </c:pt>
                <c:pt idx="6991">
                  <c:v>16991</c:v>
                </c:pt>
                <c:pt idx="6992">
                  <c:v>16992</c:v>
                </c:pt>
                <c:pt idx="6993">
                  <c:v>16993</c:v>
                </c:pt>
                <c:pt idx="6994">
                  <c:v>16994</c:v>
                </c:pt>
                <c:pt idx="6995">
                  <c:v>16995</c:v>
                </c:pt>
                <c:pt idx="6996">
                  <c:v>16996</c:v>
                </c:pt>
                <c:pt idx="6997">
                  <c:v>16997</c:v>
                </c:pt>
                <c:pt idx="6998">
                  <c:v>16998</c:v>
                </c:pt>
                <c:pt idx="6999">
                  <c:v>16999</c:v>
                </c:pt>
                <c:pt idx="7000">
                  <c:v>17000</c:v>
                </c:pt>
                <c:pt idx="7001">
                  <c:v>17001</c:v>
                </c:pt>
                <c:pt idx="7002">
                  <c:v>17002</c:v>
                </c:pt>
                <c:pt idx="7003">
                  <c:v>17003</c:v>
                </c:pt>
                <c:pt idx="7004">
                  <c:v>17004</c:v>
                </c:pt>
                <c:pt idx="7005">
                  <c:v>17005</c:v>
                </c:pt>
                <c:pt idx="7006">
                  <c:v>17006</c:v>
                </c:pt>
                <c:pt idx="7007">
                  <c:v>17007</c:v>
                </c:pt>
                <c:pt idx="7008">
                  <c:v>17008</c:v>
                </c:pt>
                <c:pt idx="7009">
                  <c:v>17009</c:v>
                </c:pt>
                <c:pt idx="7010">
                  <c:v>17010</c:v>
                </c:pt>
                <c:pt idx="7011">
                  <c:v>17011</c:v>
                </c:pt>
                <c:pt idx="7012">
                  <c:v>17012</c:v>
                </c:pt>
                <c:pt idx="7013">
                  <c:v>17013</c:v>
                </c:pt>
                <c:pt idx="7014">
                  <c:v>17014</c:v>
                </c:pt>
                <c:pt idx="7015">
                  <c:v>17015</c:v>
                </c:pt>
                <c:pt idx="7016">
                  <c:v>17016</c:v>
                </c:pt>
                <c:pt idx="7017">
                  <c:v>17017</c:v>
                </c:pt>
                <c:pt idx="7018">
                  <c:v>17018</c:v>
                </c:pt>
                <c:pt idx="7019">
                  <c:v>17019</c:v>
                </c:pt>
                <c:pt idx="7020">
                  <c:v>17020</c:v>
                </c:pt>
                <c:pt idx="7021">
                  <c:v>17021</c:v>
                </c:pt>
                <c:pt idx="7022">
                  <c:v>17022</c:v>
                </c:pt>
                <c:pt idx="7023">
                  <c:v>17023</c:v>
                </c:pt>
                <c:pt idx="7024">
                  <c:v>17024</c:v>
                </c:pt>
                <c:pt idx="7025">
                  <c:v>17025</c:v>
                </c:pt>
                <c:pt idx="7026">
                  <c:v>17026</c:v>
                </c:pt>
                <c:pt idx="7027">
                  <c:v>17027</c:v>
                </c:pt>
                <c:pt idx="7028">
                  <c:v>17028</c:v>
                </c:pt>
                <c:pt idx="7029">
                  <c:v>17029</c:v>
                </c:pt>
                <c:pt idx="7030">
                  <c:v>17030</c:v>
                </c:pt>
                <c:pt idx="7031">
                  <c:v>17031</c:v>
                </c:pt>
                <c:pt idx="7032">
                  <c:v>17032</c:v>
                </c:pt>
                <c:pt idx="7033">
                  <c:v>17033</c:v>
                </c:pt>
                <c:pt idx="7034">
                  <c:v>17034</c:v>
                </c:pt>
                <c:pt idx="7035">
                  <c:v>17035</c:v>
                </c:pt>
                <c:pt idx="7036">
                  <c:v>17036</c:v>
                </c:pt>
                <c:pt idx="7037">
                  <c:v>17037</c:v>
                </c:pt>
                <c:pt idx="7038">
                  <c:v>17038</c:v>
                </c:pt>
                <c:pt idx="7039">
                  <c:v>17039</c:v>
                </c:pt>
                <c:pt idx="7040">
                  <c:v>17040</c:v>
                </c:pt>
                <c:pt idx="7041">
                  <c:v>17041</c:v>
                </c:pt>
                <c:pt idx="7042">
                  <c:v>17042</c:v>
                </c:pt>
                <c:pt idx="7043">
                  <c:v>17043</c:v>
                </c:pt>
                <c:pt idx="7044">
                  <c:v>17044</c:v>
                </c:pt>
                <c:pt idx="7045">
                  <c:v>17045</c:v>
                </c:pt>
                <c:pt idx="7046">
                  <c:v>17046</c:v>
                </c:pt>
                <c:pt idx="7047">
                  <c:v>17047</c:v>
                </c:pt>
                <c:pt idx="7048">
                  <c:v>17048</c:v>
                </c:pt>
                <c:pt idx="7049">
                  <c:v>17049</c:v>
                </c:pt>
                <c:pt idx="7050">
                  <c:v>17050</c:v>
                </c:pt>
                <c:pt idx="7051">
                  <c:v>17051</c:v>
                </c:pt>
                <c:pt idx="7052">
                  <c:v>17052</c:v>
                </c:pt>
                <c:pt idx="7053">
                  <c:v>17053</c:v>
                </c:pt>
                <c:pt idx="7054">
                  <c:v>17054</c:v>
                </c:pt>
                <c:pt idx="7055">
                  <c:v>17055</c:v>
                </c:pt>
                <c:pt idx="7056">
                  <c:v>17056</c:v>
                </c:pt>
                <c:pt idx="7057">
                  <c:v>17057</c:v>
                </c:pt>
                <c:pt idx="7058">
                  <c:v>17058</c:v>
                </c:pt>
                <c:pt idx="7059">
                  <c:v>17059</c:v>
                </c:pt>
                <c:pt idx="7060">
                  <c:v>17060</c:v>
                </c:pt>
                <c:pt idx="7061">
                  <c:v>17061</c:v>
                </c:pt>
                <c:pt idx="7062">
                  <c:v>17062</c:v>
                </c:pt>
                <c:pt idx="7063">
                  <c:v>17063</c:v>
                </c:pt>
                <c:pt idx="7064">
                  <c:v>17064</c:v>
                </c:pt>
                <c:pt idx="7065">
                  <c:v>17065</c:v>
                </c:pt>
                <c:pt idx="7066">
                  <c:v>17066</c:v>
                </c:pt>
                <c:pt idx="7067">
                  <c:v>17067</c:v>
                </c:pt>
                <c:pt idx="7068">
                  <c:v>17068</c:v>
                </c:pt>
                <c:pt idx="7069">
                  <c:v>17069</c:v>
                </c:pt>
                <c:pt idx="7070">
                  <c:v>17070</c:v>
                </c:pt>
                <c:pt idx="7071">
                  <c:v>17071</c:v>
                </c:pt>
                <c:pt idx="7072">
                  <c:v>17072</c:v>
                </c:pt>
                <c:pt idx="7073">
                  <c:v>17073</c:v>
                </c:pt>
                <c:pt idx="7074">
                  <c:v>17074</c:v>
                </c:pt>
                <c:pt idx="7075">
                  <c:v>17075</c:v>
                </c:pt>
                <c:pt idx="7076">
                  <c:v>17076</c:v>
                </c:pt>
                <c:pt idx="7077">
                  <c:v>17077</c:v>
                </c:pt>
                <c:pt idx="7078">
                  <c:v>17078</c:v>
                </c:pt>
                <c:pt idx="7079">
                  <c:v>17079</c:v>
                </c:pt>
                <c:pt idx="7080">
                  <c:v>17080</c:v>
                </c:pt>
                <c:pt idx="7081">
                  <c:v>17081</c:v>
                </c:pt>
                <c:pt idx="7082">
                  <c:v>17082</c:v>
                </c:pt>
                <c:pt idx="7083">
                  <c:v>17083</c:v>
                </c:pt>
                <c:pt idx="7084">
                  <c:v>17084</c:v>
                </c:pt>
                <c:pt idx="7085">
                  <c:v>17085</c:v>
                </c:pt>
                <c:pt idx="7086">
                  <c:v>17086</c:v>
                </c:pt>
                <c:pt idx="7087">
                  <c:v>17087</c:v>
                </c:pt>
                <c:pt idx="7088">
                  <c:v>17088</c:v>
                </c:pt>
                <c:pt idx="7089">
                  <c:v>17089</c:v>
                </c:pt>
                <c:pt idx="7090">
                  <c:v>17090</c:v>
                </c:pt>
                <c:pt idx="7091">
                  <c:v>17091</c:v>
                </c:pt>
                <c:pt idx="7092">
                  <c:v>17092</c:v>
                </c:pt>
                <c:pt idx="7093">
                  <c:v>17093</c:v>
                </c:pt>
                <c:pt idx="7094">
                  <c:v>17094</c:v>
                </c:pt>
                <c:pt idx="7095">
                  <c:v>17095</c:v>
                </c:pt>
                <c:pt idx="7096">
                  <c:v>17096</c:v>
                </c:pt>
                <c:pt idx="7097">
                  <c:v>17097</c:v>
                </c:pt>
                <c:pt idx="7098">
                  <c:v>17098</c:v>
                </c:pt>
                <c:pt idx="7099">
                  <c:v>17099</c:v>
                </c:pt>
                <c:pt idx="7100">
                  <c:v>17100</c:v>
                </c:pt>
                <c:pt idx="7101">
                  <c:v>17101</c:v>
                </c:pt>
                <c:pt idx="7102">
                  <c:v>17102</c:v>
                </c:pt>
                <c:pt idx="7103">
                  <c:v>17103</c:v>
                </c:pt>
                <c:pt idx="7104">
                  <c:v>17104</c:v>
                </c:pt>
                <c:pt idx="7105">
                  <c:v>17105</c:v>
                </c:pt>
                <c:pt idx="7106">
                  <c:v>17106</c:v>
                </c:pt>
                <c:pt idx="7107">
                  <c:v>17107</c:v>
                </c:pt>
                <c:pt idx="7108">
                  <c:v>17108</c:v>
                </c:pt>
                <c:pt idx="7109">
                  <c:v>17109</c:v>
                </c:pt>
                <c:pt idx="7110">
                  <c:v>17110</c:v>
                </c:pt>
                <c:pt idx="7111">
                  <c:v>17111</c:v>
                </c:pt>
                <c:pt idx="7112">
                  <c:v>17112</c:v>
                </c:pt>
                <c:pt idx="7113">
                  <c:v>17113</c:v>
                </c:pt>
                <c:pt idx="7114">
                  <c:v>17114</c:v>
                </c:pt>
                <c:pt idx="7115">
                  <c:v>17115</c:v>
                </c:pt>
                <c:pt idx="7116">
                  <c:v>17116</c:v>
                </c:pt>
                <c:pt idx="7117">
                  <c:v>17117</c:v>
                </c:pt>
                <c:pt idx="7118">
                  <c:v>17118</c:v>
                </c:pt>
                <c:pt idx="7119">
                  <c:v>17119</c:v>
                </c:pt>
                <c:pt idx="7120">
                  <c:v>17120</c:v>
                </c:pt>
                <c:pt idx="7121">
                  <c:v>17121</c:v>
                </c:pt>
                <c:pt idx="7122">
                  <c:v>17122</c:v>
                </c:pt>
                <c:pt idx="7123">
                  <c:v>17123</c:v>
                </c:pt>
                <c:pt idx="7124">
                  <c:v>17124</c:v>
                </c:pt>
                <c:pt idx="7125">
                  <c:v>17125</c:v>
                </c:pt>
                <c:pt idx="7126">
                  <c:v>17126</c:v>
                </c:pt>
                <c:pt idx="7127">
                  <c:v>17127</c:v>
                </c:pt>
                <c:pt idx="7128">
                  <c:v>17128</c:v>
                </c:pt>
                <c:pt idx="7129">
                  <c:v>17129</c:v>
                </c:pt>
                <c:pt idx="7130">
                  <c:v>17130</c:v>
                </c:pt>
                <c:pt idx="7131">
                  <c:v>17131</c:v>
                </c:pt>
                <c:pt idx="7132">
                  <c:v>17132</c:v>
                </c:pt>
                <c:pt idx="7133">
                  <c:v>17133</c:v>
                </c:pt>
                <c:pt idx="7134">
                  <c:v>17134</c:v>
                </c:pt>
                <c:pt idx="7135">
                  <c:v>17135</c:v>
                </c:pt>
                <c:pt idx="7136">
                  <c:v>17136</c:v>
                </c:pt>
                <c:pt idx="7137">
                  <c:v>17137</c:v>
                </c:pt>
                <c:pt idx="7138">
                  <c:v>17138</c:v>
                </c:pt>
                <c:pt idx="7139">
                  <c:v>17139</c:v>
                </c:pt>
                <c:pt idx="7140">
                  <c:v>17140</c:v>
                </c:pt>
                <c:pt idx="7141">
                  <c:v>17141</c:v>
                </c:pt>
                <c:pt idx="7142">
                  <c:v>17142</c:v>
                </c:pt>
                <c:pt idx="7143">
                  <c:v>17143</c:v>
                </c:pt>
                <c:pt idx="7144">
                  <c:v>17144</c:v>
                </c:pt>
                <c:pt idx="7145">
                  <c:v>17145</c:v>
                </c:pt>
                <c:pt idx="7146">
                  <c:v>17146</c:v>
                </c:pt>
                <c:pt idx="7147">
                  <c:v>17147</c:v>
                </c:pt>
                <c:pt idx="7148">
                  <c:v>17148</c:v>
                </c:pt>
                <c:pt idx="7149">
                  <c:v>17149</c:v>
                </c:pt>
                <c:pt idx="7150">
                  <c:v>17150</c:v>
                </c:pt>
                <c:pt idx="7151">
                  <c:v>17151</c:v>
                </c:pt>
                <c:pt idx="7152">
                  <c:v>17152</c:v>
                </c:pt>
                <c:pt idx="7153">
                  <c:v>17153</c:v>
                </c:pt>
                <c:pt idx="7154">
                  <c:v>17154</c:v>
                </c:pt>
                <c:pt idx="7155">
                  <c:v>17155</c:v>
                </c:pt>
                <c:pt idx="7156">
                  <c:v>17156</c:v>
                </c:pt>
                <c:pt idx="7157">
                  <c:v>17157</c:v>
                </c:pt>
                <c:pt idx="7158">
                  <c:v>17158</c:v>
                </c:pt>
                <c:pt idx="7159">
                  <c:v>17159</c:v>
                </c:pt>
                <c:pt idx="7160">
                  <c:v>17160</c:v>
                </c:pt>
                <c:pt idx="7161">
                  <c:v>17161</c:v>
                </c:pt>
                <c:pt idx="7162">
                  <c:v>17162</c:v>
                </c:pt>
                <c:pt idx="7163">
                  <c:v>17163</c:v>
                </c:pt>
                <c:pt idx="7164">
                  <c:v>17164</c:v>
                </c:pt>
                <c:pt idx="7165">
                  <c:v>17165</c:v>
                </c:pt>
                <c:pt idx="7166">
                  <c:v>17166</c:v>
                </c:pt>
                <c:pt idx="7167">
                  <c:v>17167</c:v>
                </c:pt>
                <c:pt idx="7168">
                  <c:v>17168</c:v>
                </c:pt>
                <c:pt idx="7169">
                  <c:v>17169</c:v>
                </c:pt>
                <c:pt idx="7170">
                  <c:v>17170</c:v>
                </c:pt>
                <c:pt idx="7171">
                  <c:v>17171</c:v>
                </c:pt>
                <c:pt idx="7172">
                  <c:v>17172</c:v>
                </c:pt>
                <c:pt idx="7173">
                  <c:v>17173</c:v>
                </c:pt>
                <c:pt idx="7174">
                  <c:v>17174</c:v>
                </c:pt>
                <c:pt idx="7175">
                  <c:v>17175</c:v>
                </c:pt>
                <c:pt idx="7176">
                  <c:v>17176</c:v>
                </c:pt>
                <c:pt idx="7177">
                  <c:v>17177</c:v>
                </c:pt>
                <c:pt idx="7178">
                  <c:v>17178</c:v>
                </c:pt>
                <c:pt idx="7179">
                  <c:v>17179</c:v>
                </c:pt>
                <c:pt idx="7180">
                  <c:v>17180</c:v>
                </c:pt>
                <c:pt idx="7181">
                  <c:v>17181</c:v>
                </c:pt>
                <c:pt idx="7182">
                  <c:v>17182</c:v>
                </c:pt>
                <c:pt idx="7183">
                  <c:v>17183</c:v>
                </c:pt>
                <c:pt idx="7184">
                  <c:v>17184</c:v>
                </c:pt>
                <c:pt idx="7185">
                  <c:v>17185</c:v>
                </c:pt>
                <c:pt idx="7186">
                  <c:v>17186</c:v>
                </c:pt>
                <c:pt idx="7187">
                  <c:v>17187</c:v>
                </c:pt>
                <c:pt idx="7188">
                  <c:v>17188</c:v>
                </c:pt>
                <c:pt idx="7189">
                  <c:v>17189</c:v>
                </c:pt>
                <c:pt idx="7190">
                  <c:v>17190</c:v>
                </c:pt>
                <c:pt idx="7191">
                  <c:v>17191</c:v>
                </c:pt>
                <c:pt idx="7192">
                  <c:v>17192</c:v>
                </c:pt>
                <c:pt idx="7193">
                  <c:v>17193</c:v>
                </c:pt>
                <c:pt idx="7194">
                  <c:v>17194</c:v>
                </c:pt>
                <c:pt idx="7195">
                  <c:v>17195</c:v>
                </c:pt>
                <c:pt idx="7196">
                  <c:v>17196</c:v>
                </c:pt>
                <c:pt idx="7197">
                  <c:v>17197</c:v>
                </c:pt>
                <c:pt idx="7198">
                  <c:v>17198</c:v>
                </c:pt>
                <c:pt idx="7199">
                  <c:v>17199</c:v>
                </c:pt>
                <c:pt idx="7200">
                  <c:v>17200</c:v>
                </c:pt>
                <c:pt idx="7201">
                  <c:v>17201</c:v>
                </c:pt>
                <c:pt idx="7202">
                  <c:v>17202</c:v>
                </c:pt>
                <c:pt idx="7203">
                  <c:v>17203</c:v>
                </c:pt>
                <c:pt idx="7204">
                  <c:v>17204</c:v>
                </c:pt>
                <c:pt idx="7205">
                  <c:v>17205</c:v>
                </c:pt>
                <c:pt idx="7206">
                  <c:v>17206</c:v>
                </c:pt>
                <c:pt idx="7207">
                  <c:v>17207</c:v>
                </c:pt>
                <c:pt idx="7208">
                  <c:v>17208</c:v>
                </c:pt>
                <c:pt idx="7209">
                  <c:v>17209</c:v>
                </c:pt>
                <c:pt idx="7210">
                  <c:v>17210</c:v>
                </c:pt>
                <c:pt idx="7211">
                  <c:v>17211</c:v>
                </c:pt>
                <c:pt idx="7212">
                  <c:v>17212</c:v>
                </c:pt>
                <c:pt idx="7213">
                  <c:v>17213</c:v>
                </c:pt>
                <c:pt idx="7214">
                  <c:v>17214</c:v>
                </c:pt>
                <c:pt idx="7215">
                  <c:v>17215</c:v>
                </c:pt>
                <c:pt idx="7216">
                  <c:v>17216</c:v>
                </c:pt>
                <c:pt idx="7217">
                  <c:v>17217</c:v>
                </c:pt>
                <c:pt idx="7218">
                  <c:v>17218</c:v>
                </c:pt>
                <c:pt idx="7219">
                  <c:v>17219</c:v>
                </c:pt>
                <c:pt idx="7220">
                  <c:v>17220</c:v>
                </c:pt>
                <c:pt idx="7221">
                  <c:v>17221</c:v>
                </c:pt>
                <c:pt idx="7222">
                  <c:v>17222</c:v>
                </c:pt>
                <c:pt idx="7223">
                  <c:v>17223</c:v>
                </c:pt>
                <c:pt idx="7224">
                  <c:v>17224</c:v>
                </c:pt>
                <c:pt idx="7225">
                  <c:v>17225</c:v>
                </c:pt>
                <c:pt idx="7226">
                  <c:v>17226</c:v>
                </c:pt>
                <c:pt idx="7227">
                  <c:v>17227</c:v>
                </c:pt>
                <c:pt idx="7228">
                  <c:v>17228</c:v>
                </c:pt>
                <c:pt idx="7229">
                  <c:v>17229</c:v>
                </c:pt>
                <c:pt idx="7230">
                  <c:v>17230</c:v>
                </c:pt>
                <c:pt idx="7231">
                  <c:v>17231</c:v>
                </c:pt>
                <c:pt idx="7232">
                  <c:v>17232</c:v>
                </c:pt>
                <c:pt idx="7233">
                  <c:v>17233</c:v>
                </c:pt>
                <c:pt idx="7234">
                  <c:v>17234</c:v>
                </c:pt>
                <c:pt idx="7235">
                  <c:v>17235</c:v>
                </c:pt>
                <c:pt idx="7236">
                  <c:v>17236</c:v>
                </c:pt>
                <c:pt idx="7237">
                  <c:v>17237</c:v>
                </c:pt>
                <c:pt idx="7238">
                  <c:v>17238</c:v>
                </c:pt>
                <c:pt idx="7239">
                  <c:v>17239</c:v>
                </c:pt>
                <c:pt idx="7240">
                  <c:v>17240</c:v>
                </c:pt>
                <c:pt idx="7241">
                  <c:v>17241</c:v>
                </c:pt>
                <c:pt idx="7242">
                  <c:v>17242</c:v>
                </c:pt>
                <c:pt idx="7243">
                  <c:v>17243</c:v>
                </c:pt>
                <c:pt idx="7244">
                  <c:v>17244</c:v>
                </c:pt>
                <c:pt idx="7245">
                  <c:v>17245</c:v>
                </c:pt>
                <c:pt idx="7246">
                  <c:v>17246</c:v>
                </c:pt>
                <c:pt idx="7247">
                  <c:v>17247</c:v>
                </c:pt>
                <c:pt idx="7248">
                  <c:v>17248</c:v>
                </c:pt>
                <c:pt idx="7249">
                  <c:v>17249</c:v>
                </c:pt>
                <c:pt idx="7250">
                  <c:v>17250</c:v>
                </c:pt>
                <c:pt idx="7251">
                  <c:v>17251</c:v>
                </c:pt>
                <c:pt idx="7252">
                  <c:v>17252</c:v>
                </c:pt>
                <c:pt idx="7253">
                  <c:v>17253</c:v>
                </c:pt>
                <c:pt idx="7254">
                  <c:v>17254</c:v>
                </c:pt>
                <c:pt idx="7255">
                  <c:v>17255</c:v>
                </c:pt>
                <c:pt idx="7256">
                  <c:v>17256</c:v>
                </c:pt>
                <c:pt idx="7257">
                  <c:v>17257</c:v>
                </c:pt>
                <c:pt idx="7258">
                  <c:v>17258</c:v>
                </c:pt>
                <c:pt idx="7259">
                  <c:v>17259</c:v>
                </c:pt>
                <c:pt idx="7260">
                  <c:v>17260</c:v>
                </c:pt>
                <c:pt idx="7261">
                  <c:v>17261</c:v>
                </c:pt>
                <c:pt idx="7262">
                  <c:v>17262</c:v>
                </c:pt>
                <c:pt idx="7263">
                  <c:v>17263</c:v>
                </c:pt>
                <c:pt idx="7264">
                  <c:v>17264</c:v>
                </c:pt>
                <c:pt idx="7265">
                  <c:v>17265</c:v>
                </c:pt>
                <c:pt idx="7266">
                  <c:v>17266</c:v>
                </c:pt>
                <c:pt idx="7267">
                  <c:v>17267</c:v>
                </c:pt>
                <c:pt idx="7268">
                  <c:v>17268</c:v>
                </c:pt>
                <c:pt idx="7269">
                  <c:v>17269</c:v>
                </c:pt>
                <c:pt idx="7270">
                  <c:v>17270</c:v>
                </c:pt>
                <c:pt idx="7271">
                  <c:v>17271</c:v>
                </c:pt>
                <c:pt idx="7272">
                  <c:v>17272</c:v>
                </c:pt>
                <c:pt idx="7273">
                  <c:v>17273</c:v>
                </c:pt>
                <c:pt idx="7274">
                  <c:v>17274</c:v>
                </c:pt>
                <c:pt idx="7275">
                  <c:v>17275</c:v>
                </c:pt>
                <c:pt idx="7276">
                  <c:v>17276</c:v>
                </c:pt>
                <c:pt idx="7277">
                  <c:v>17277</c:v>
                </c:pt>
                <c:pt idx="7278">
                  <c:v>17278</c:v>
                </c:pt>
                <c:pt idx="7279">
                  <c:v>17279</c:v>
                </c:pt>
                <c:pt idx="7280">
                  <c:v>17280</c:v>
                </c:pt>
                <c:pt idx="7281">
                  <c:v>17281</c:v>
                </c:pt>
                <c:pt idx="7282">
                  <c:v>17282</c:v>
                </c:pt>
                <c:pt idx="7283">
                  <c:v>17283</c:v>
                </c:pt>
                <c:pt idx="7284">
                  <c:v>17284</c:v>
                </c:pt>
                <c:pt idx="7285">
                  <c:v>17285</c:v>
                </c:pt>
                <c:pt idx="7286">
                  <c:v>17286</c:v>
                </c:pt>
                <c:pt idx="7287">
                  <c:v>17287</c:v>
                </c:pt>
                <c:pt idx="7288">
                  <c:v>17288</c:v>
                </c:pt>
                <c:pt idx="7289">
                  <c:v>17289</c:v>
                </c:pt>
                <c:pt idx="7290">
                  <c:v>17290</c:v>
                </c:pt>
                <c:pt idx="7291">
                  <c:v>17291</c:v>
                </c:pt>
                <c:pt idx="7292">
                  <c:v>17292</c:v>
                </c:pt>
                <c:pt idx="7293">
                  <c:v>17293</c:v>
                </c:pt>
                <c:pt idx="7294">
                  <c:v>17294</c:v>
                </c:pt>
                <c:pt idx="7295">
                  <c:v>17295</c:v>
                </c:pt>
                <c:pt idx="7296">
                  <c:v>17296</c:v>
                </c:pt>
                <c:pt idx="7297">
                  <c:v>17297</c:v>
                </c:pt>
                <c:pt idx="7298">
                  <c:v>17298</c:v>
                </c:pt>
                <c:pt idx="7299">
                  <c:v>17299</c:v>
                </c:pt>
                <c:pt idx="7300">
                  <c:v>17300</c:v>
                </c:pt>
                <c:pt idx="7301">
                  <c:v>17301</c:v>
                </c:pt>
                <c:pt idx="7302">
                  <c:v>17302</c:v>
                </c:pt>
                <c:pt idx="7303">
                  <c:v>17303</c:v>
                </c:pt>
                <c:pt idx="7304">
                  <c:v>17304</c:v>
                </c:pt>
                <c:pt idx="7305">
                  <c:v>17305</c:v>
                </c:pt>
                <c:pt idx="7306">
                  <c:v>17306</c:v>
                </c:pt>
                <c:pt idx="7307">
                  <c:v>17307</c:v>
                </c:pt>
                <c:pt idx="7308">
                  <c:v>17308</c:v>
                </c:pt>
                <c:pt idx="7309">
                  <c:v>17309</c:v>
                </c:pt>
                <c:pt idx="7310">
                  <c:v>17310</c:v>
                </c:pt>
                <c:pt idx="7311">
                  <c:v>17311</c:v>
                </c:pt>
                <c:pt idx="7312">
                  <c:v>17312</c:v>
                </c:pt>
                <c:pt idx="7313">
                  <c:v>17313</c:v>
                </c:pt>
                <c:pt idx="7314">
                  <c:v>17314</c:v>
                </c:pt>
                <c:pt idx="7315">
                  <c:v>17315</c:v>
                </c:pt>
                <c:pt idx="7316">
                  <c:v>17316</c:v>
                </c:pt>
                <c:pt idx="7317">
                  <c:v>17317</c:v>
                </c:pt>
                <c:pt idx="7318">
                  <c:v>17318</c:v>
                </c:pt>
                <c:pt idx="7319">
                  <c:v>17319</c:v>
                </c:pt>
                <c:pt idx="7320">
                  <c:v>17320</c:v>
                </c:pt>
                <c:pt idx="7321">
                  <c:v>17321</c:v>
                </c:pt>
                <c:pt idx="7322">
                  <c:v>17322</c:v>
                </c:pt>
                <c:pt idx="7323">
                  <c:v>17323</c:v>
                </c:pt>
                <c:pt idx="7324">
                  <c:v>17324</c:v>
                </c:pt>
                <c:pt idx="7325">
                  <c:v>17325</c:v>
                </c:pt>
                <c:pt idx="7326">
                  <c:v>17326</c:v>
                </c:pt>
                <c:pt idx="7327">
                  <c:v>17327</c:v>
                </c:pt>
                <c:pt idx="7328">
                  <c:v>17328</c:v>
                </c:pt>
                <c:pt idx="7329">
                  <c:v>17329</c:v>
                </c:pt>
                <c:pt idx="7330">
                  <c:v>17330</c:v>
                </c:pt>
                <c:pt idx="7331">
                  <c:v>17331</c:v>
                </c:pt>
                <c:pt idx="7332">
                  <c:v>17332</c:v>
                </c:pt>
                <c:pt idx="7333">
                  <c:v>17333</c:v>
                </c:pt>
                <c:pt idx="7334">
                  <c:v>17334</c:v>
                </c:pt>
                <c:pt idx="7335">
                  <c:v>17335</c:v>
                </c:pt>
                <c:pt idx="7336">
                  <c:v>17336</c:v>
                </c:pt>
                <c:pt idx="7337">
                  <c:v>17337</c:v>
                </c:pt>
                <c:pt idx="7338">
                  <c:v>17338</c:v>
                </c:pt>
                <c:pt idx="7339">
                  <c:v>17339</c:v>
                </c:pt>
                <c:pt idx="7340">
                  <c:v>17340</c:v>
                </c:pt>
                <c:pt idx="7341">
                  <c:v>17341</c:v>
                </c:pt>
                <c:pt idx="7342">
                  <c:v>17342</c:v>
                </c:pt>
                <c:pt idx="7343">
                  <c:v>17343</c:v>
                </c:pt>
                <c:pt idx="7344">
                  <c:v>17344</c:v>
                </c:pt>
                <c:pt idx="7345">
                  <c:v>17345</c:v>
                </c:pt>
                <c:pt idx="7346">
                  <c:v>17346</c:v>
                </c:pt>
                <c:pt idx="7347">
                  <c:v>17347</c:v>
                </c:pt>
                <c:pt idx="7348">
                  <c:v>17348</c:v>
                </c:pt>
                <c:pt idx="7349">
                  <c:v>17349</c:v>
                </c:pt>
                <c:pt idx="7350">
                  <c:v>17350</c:v>
                </c:pt>
                <c:pt idx="7351">
                  <c:v>17351</c:v>
                </c:pt>
                <c:pt idx="7352">
                  <c:v>17352</c:v>
                </c:pt>
                <c:pt idx="7353">
                  <c:v>17353</c:v>
                </c:pt>
                <c:pt idx="7354">
                  <c:v>17354</c:v>
                </c:pt>
                <c:pt idx="7355">
                  <c:v>17355</c:v>
                </c:pt>
                <c:pt idx="7356">
                  <c:v>17356</c:v>
                </c:pt>
                <c:pt idx="7357">
                  <c:v>17357</c:v>
                </c:pt>
                <c:pt idx="7358">
                  <c:v>17358</c:v>
                </c:pt>
                <c:pt idx="7359">
                  <c:v>17359</c:v>
                </c:pt>
                <c:pt idx="7360">
                  <c:v>17360</c:v>
                </c:pt>
                <c:pt idx="7361">
                  <c:v>17361</c:v>
                </c:pt>
                <c:pt idx="7362">
                  <c:v>17362</c:v>
                </c:pt>
                <c:pt idx="7363">
                  <c:v>17363</c:v>
                </c:pt>
                <c:pt idx="7364">
                  <c:v>17364</c:v>
                </c:pt>
                <c:pt idx="7365">
                  <c:v>17365</c:v>
                </c:pt>
                <c:pt idx="7366">
                  <c:v>17366</c:v>
                </c:pt>
                <c:pt idx="7367">
                  <c:v>17367</c:v>
                </c:pt>
                <c:pt idx="7368">
                  <c:v>17368</c:v>
                </c:pt>
                <c:pt idx="7369">
                  <c:v>17369</c:v>
                </c:pt>
                <c:pt idx="7370">
                  <c:v>17370</c:v>
                </c:pt>
                <c:pt idx="7371">
                  <c:v>17371</c:v>
                </c:pt>
                <c:pt idx="7372">
                  <c:v>17372</c:v>
                </c:pt>
                <c:pt idx="7373">
                  <c:v>17373</c:v>
                </c:pt>
                <c:pt idx="7374">
                  <c:v>17374</c:v>
                </c:pt>
                <c:pt idx="7375">
                  <c:v>17375</c:v>
                </c:pt>
                <c:pt idx="7376">
                  <c:v>17376</c:v>
                </c:pt>
                <c:pt idx="7377">
                  <c:v>17377</c:v>
                </c:pt>
                <c:pt idx="7378">
                  <c:v>17378</c:v>
                </c:pt>
                <c:pt idx="7379">
                  <c:v>17379</c:v>
                </c:pt>
                <c:pt idx="7380">
                  <c:v>17380</c:v>
                </c:pt>
                <c:pt idx="7381">
                  <c:v>17381</c:v>
                </c:pt>
                <c:pt idx="7382">
                  <c:v>17382</c:v>
                </c:pt>
                <c:pt idx="7383">
                  <c:v>17383</c:v>
                </c:pt>
                <c:pt idx="7384">
                  <c:v>17384</c:v>
                </c:pt>
                <c:pt idx="7385">
                  <c:v>17385</c:v>
                </c:pt>
                <c:pt idx="7386">
                  <c:v>17386</c:v>
                </c:pt>
                <c:pt idx="7387">
                  <c:v>17387</c:v>
                </c:pt>
                <c:pt idx="7388">
                  <c:v>17388</c:v>
                </c:pt>
                <c:pt idx="7389">
                  <c:v>17389</c:v>
                </c:pt>
                <c:pt idx="7390">
                  <c:v>17390</c:v>
                </c:pt>
                <c:pt idx="7391">
                  <c:v>17391</c:v>
                </c:pt>
                <c:pt idx="7392">
                  <c:v>17392</c:v>
                </c:pt>
                <c:pt idx="7393">
                  <c:v>17393</c:v>
                </c:pt>
                <c:pt idx="7394">
                  <c:v>17394</c:v>
                </c:pt>
                <c:pt idx="7395">
                  <c:v>17395</c:v>
                </c:pt>
                <c:pt idx="7396">
                  <c:v>17396</c:v>
                </c:pt>
                <c:pt idx="7397">
                  <c:v>17397</c:v>
                </c:pt>
                <c:pt idx="7398">
                  <c:v>17398</c:v>
                </c:pt>
                <c:pt idx="7399">
                  <c:v>17399</c:v>
                </c:pt>
                <c:pt idx="7400">
                  <c:v>17400</c:v>
                </c:pt>
                <c:pt idx="7401">
                  <c:v>17401</c:v>
                </c:pt>
                <c:pt idx="7402">
                  <c:v>17402</c:v>
                </c:pt>
                <c:pt idx="7403">
                  <c:v>17403</c:v>
                </c:pt>
                <c:pt idx="7404">
                  <c:v>17404</c:v>
                </c:pt>
                <c:pt idx="7405">
                  <c:v>17405</c:v>
                </c:pt>
                <c:pt idx="7406">
                  <c:v>17406</c:v>
                </c:pt>
                <c:pt idx="7407">
                  <c:v>17407</c:v>
                </c:pt>
                <c:pt idx="7408">
                  <c:v>17408</c:v>
                </c:pt>
                <c:pt idx="7409">
                  <c:v>17409</c:v>
                </c:pt>
                <c:pt idx="7410">
                  <c:v>17410</c:v>
                </c:pt>
                <c:pt idx="7411">
                  <c:v>17411</c:v>
                </c:pt>
                <c:pt idx="7412">
                  <c:v>17412</c:v>
                </c:pt>
                <c:pt idx="7413">
                  <c:v>17413</c:v>
                </c:pt>
                <c:pt idx="7414">
                  <c:v>17414</c:v>
                </c:pt>
                <c:pt idx="7415">
                  <c:v>17415</c:v>
                </c:pt>
                <c:pt idx="7416">
                  <c:v>17416</c:v>
                </c:pt>
                <c:pt idx="7417">
                  <c:v>17417</c:v>
                </c:pt>
                <c:pt idx="7418">
                  <c:v>17418</c:v>
                </c:pt>
                <c:pt idx="7419">
                  <c:v>17419</c:v>
                </c:pt>
                <c:pt idx="7420">
                  <c:v>17420</c:v>
                </c:pt>
                <c:pt idx="7421">
                  <c:v>17421</c:v>
                </c:pt>
                <c:pt idx="7422">
                  <c:v>17422</c:v>
                </c:pt>
                <c:pt idx="7423">
                  <c:v>17423</c:v>
                </c:pt>
                <c:pt idx="7424">
                  <c:v>17424</c:v>
                </c:pt>
                <c:pt idx="7425">
                  <c:v>17425</c:v>
                </c:pt>
                <c:pt idx="7426">
                  <c:v>17426</c:v>
                </c:pt>
                <c:pt idx="7427">
                  <c:v>17427</c:v>
                </c:pt>
                <c:pt idx="7428">
                  <c:v>17428</c:v>
                </c:pt>
                <c:pt idx="7429">
                  <c:v>17429</c:v>
                </c:pt>
                <c:pt idx="7430">
                  <c:v>17430</c:v>
                </c:pt>
                <c:pt idx="7431">
                  <c:v>17431</c:v>
                </c:pt>
                <c:pt idx="7432">
                  <c:v>17432</c:v>
                </c:pt>
                <c:pt idx="7433">
                  <c:v>17433</c:v>
                </c:pt>
                <c:pt idx="7434">
                  <c:v>17434</c:v>
                </c:pt>
                <c:pt idx="7435">
                  <c:v>17435</c:v>
                </c:pt>
                <c:pt idx="7436">
                  <c:v>17436</c:v>
                </c:pt>
                <c:pt idx="7437">
                  <c:v>17437</c:v>
                </c:pt>
                <c:pt idx="7438">
                  <c:v>17438</c:v>
                </c:pt>
                <c:pt idx="7439">
                  <c:v>17439</c:v>
                </c:pt>
                <c:pt idx="7440">
                  <c:v>17440</c:v>
                </c:pt>
                <c:pt idx="7441">
                  <c:v>17441</c:v>
                </c:pt>
                <c:pt idx="7442">
                  <c:v>17442</c:v>
                </c:pt>
                <c:pt idx="7443">
                  <c:v>17443</c:v>
                </c:pt>
                <c:pt idx="7444">
                  <c:v>17444</c:v>
                </c:pt>
                <c:pt idx="7445">
                  <c:v>17445</c:v>
                </c:pt>
                <c:pt idx="7446">
                  <c:v>17446</c:v>
                </c:pt>
                <c:pt idx="7447">
                  <c:v>17447</c:v>
                </c:pt>
                <c:pt idx="7448">
                  <c:v>17448</c:v>
                </c:pt>
                <c:pt idx="7449">
                  <c:v>17449</c:v>
                </c:pt>
                <c:pt idx="7450">
                  <c:v>17450</c:v>
                </c:pt>
                <c:pt idx="7451">
                  <c:v>17451</c:v>
                </c:pt>
                <c:pt idx="7452">
                  <c:v>17452</c:v>
                </c:pt>
                <c:pt idx="7453">
                  <c:v>17453</c:v>
                </c:pt>
                <c:pt idx="7454">
                  <c:v>17454</c:v>
                </c:pt>
                <c:pt idx="7455">
                  <c:v>17455</c:v>
                </c:pt>
                <c:pt idx="7456">
                  <c:v>17456</c:v>
                </c:pt>
                <c:pt idx="7457">
                  <c:v>17457</c:v>
                </c:pt>
                <c:pt idx="7458">
                  <c:v>17458</c:v>
                </c:pt>
                <c:pt idx="7459">
                  <c:v>17459</c:v>
                </c:pt>
                <c:pt idx="7460">
                  <c:v>17460</c:v>
                </c:pt>
                <c:pt idx="7461">
                  <c:v>17461</c:v>
                </c:pt>
                <c:pt idx="7462">
                  <c:v>17462</c:v>
                </c:pt>
                <c:pt idx="7463">
                  <c:v>17463</c:v>
                </c:pt>
                <c:pt idx="7464">
                  <c:v>17464</c:v>
                </c:pt>
                <c:pt idx="7465">
                  <c:v>17465</c:v>
                </c:pt>
                <c:pt idx="7466">
                  <c:v>17466</c:v>
                </c:pt>
                <c:pt idx="7467">
                  <c:v>17467</c:v>
                </c:pt>
                <c:pt idx="7468">
                  <c:v>17468</c:v>
                </c:pt>
                <c:pt idx="7469">
                  <c:v>17469</c:v>
                </c:pt>
                <c:pt idx="7470">
                  <c:v>17470</c:v>
                </c:pt>
                <c:pt idx="7471">
                  <c:v>17471</c:v>
                </c:pt>
                <c:pt idx="7472">
                  <c:v>17472</c:v>
                </c:pt>
                <c:pt idx="7473">
                  <c:v>17473</c:v>
                </c:pt>
                <c:pt idx="7474">
                  <c:v>17474</c:v>
                </c:pt>
                <c:pt idx="7475">
                  <c:v>17475</c:v>
                </c:pt>
                <c:pt idx="7476">
                  <c:v>17476</c:v>
                </c:pt>
                <c:pt idx="7477">
                  <c:v>17477</c:v>
                </c:pt>
                <c:pt idx="7478">
                  <c:v>17478</c:v>
                </c:pt>
                <c:pt idx="7479">
                  <c:v>17479</c:v>
                </c:pt>
                <c:pt idx="7480">
                  <c:v>17480</c:v>
                </c:pt>
                <c:pt idx="7481">
                  <c:v>17481</c:v>
                </c:pt>
                <c:pt idx="7482">
                  <c:v>17482</c:v>
                </c:pt>
                <c:pt idx="7483">
                  <c:v>17483</c:v>
                </c:pt>
                <c:pt idx="7484">
                  <c:v>17484</c:v>
                </c:pt>
                <c:pt idx="7485">
                  <c:v>17485</c:v>
                </c:pt>
                <c:pt idx="7486">
                  <c:v>17486</c:v>
                </c:pt>
                <c:pt idx="7487">
                  <c:v>17487</c:v>
                </c:pt>
                <c:pt idx="7488">
                  <c:v>17488</c:v>
                </c:pt>
                <c:pt idx="7489">
                  <c:v>17489</c:v>
                </c:pt>
                <c:pt idx="7490">
                  <c:v>17490</c:v>
                </c:pt>
                <c:pt idx="7491">
                  <c:v>17491</c:v>
                </c:pt>
                <c:pt idx="7492">
                  <c:v>17492</c:v>
                </c:pt>
                <c:pt idx="7493">
                  <c:v>17493</c:v>
                </c:pt>
                <c:pt idx="7494">
                  <c:v>17494</c:v>
                </c:pt>
                <c:pt idx="7495">
                  <c:v>17495</c:v>
                </c:pt>
                <c:pt idx="7496">
                  <c:v>17496</c:v>
                </c:pt>
                <c:pt idx="7497">
                  <c:v>17497</c:v>
                </c:pt>
                <c:pt idx="7498">
                  <c:v>17498</c:v>
                </c:pt>
                <c:pt idx="7499">
                  <c:v>17499</c:v>
                </c:pt>
                <c:pt idx="7500">
                  <c:v>17500</c:v>
                </c:pt>
                <c:pt idx="7501">
                  <c:v>17501</c:v>
                </c:pt>
                <c:pt idx="7502">
                  <c:v>17502</c:v>
                </c:pt>
                <c:pt idx="7503">
                  <c:v>17503</c:v>
                </c:pt>
                <c:pt idx="7504">
                  <c:v>17504</c:v>
                </c:pt>
                <c:pt idx="7505">
                  <c:v>17505</c:v>
                </c:pt>
                <c:pt idx="7506">
                  <c:v>17506</c:v>
                </c:pt>
                <c:pt idx="7507">
                  <c:v>17507</c:v>
                </c:pt>
                <c:pt idx="7508">
                  <c:v>17508</c:v>
                </c:pt>
                <c:pt idx="7509">
                  <c:v>17509</c:v>
                </c:pt>
                <c:pt idx="7510">
                  <c:v>17510</c:v>
                </c:pt>
                <c:pt idx="7511">
                  <c:v>17511</c:v>
                </c:pt>
                <c:pt idx="7512">
                  <c:v>17512</c:v>
                </c:pt>
                <c:pt idx="7513">
                  <c:v>17513</c:v>
                </c:pt>
                <c:pt idx="7514">
                  <c:v>17514</c:v>
                </c:pt>
                <c:pt idx="7515">
                  <c:v>17515</c:v>
                </c:pt>
                <c:pt idx="7516">
                  <c:v>17516</c:v>
                </c:pt>
                <c:pt idx="7517">
                  <c:v>17517</c:v>
                </c:pt>
                <c:pt idx="7518">
                  <c:v>17518</c:v>
                </c:pt>
                <c:pt idx="7519">
                  <c:v>17519</c:v>
                </c:pt>
                <c:pt idx="7520">
                  <c:v>17520</c:v>
                </c:pt>
                <c:pt idx="7521">
                  <c:v>17521</c:v>
                </c:pt>
                <c:pt idx="7522">
                  <c:v>17522</c:v>
                </c:pt>
                <c:pt idx="7523">
                  <c:v>17523</c:v>
                </c:pt>
                <c:pt idx="7524">
                  <c:v>17524</c:v>
                </c:pt>
                <c:pt idx="7525">
                  <c:v>17525</c:v>
                </c:pt>
                <c:pt idx="7526">
                  <c:v>17526</c:v>
                </c:pt>
                <c:pt idx="7527">
                  <c:v>17527</c:v>
                </c:pt>
                <c:pt idx="7528">
                  <c:v>17528</c:v>
                </c:pt>
                <c:pt idx="7529">
                  <c:v>17529</c:v>
                </c:pt>
                <c:pt idx="7530">
                  <c:v>17530</c:v>
                </c:pt>
                <c:pt idx="7531">
                  <c:v>17531</c:v>
                </c:pt>
                <c:pt idx="7532">
                  <c:v>17532</c:v>
                </c:pt>
                <c:pt idx="7533">
                  <c:v>17533</c:v>
                </c:pt>
                <c:pt idx="7534">
                  <c:v>17534</c:v>
                </c:pt>
                <c:pt idx="7535">
                  <c:v>17535</c:v>
                </c:pt>
                <c:pt idx="7536">
                  <c:v>17536</c:v>
                </c:pt>
                <c:pt idx="7537">
                  <c:v>17537</c:v>
                </c:pt>
                <c:pt idx="7538">
                  <c:v>17538</c:v>
                </c:pt>
                <c:pt idx="7539">
                  <c:v>17539</c:v>
                </c:pt>
                <c:pt idx="7540">
                  <c:v>17540</c:v>
                </c:pt>
                <c:pt idx="7541">
                  <c:v>17541</c:v>
                </c:pt>
                <c:pt idx="7542">
                  <c:v>17542</c:v>
                </c:pt>
                <c:pt idx="7543">
                  <c:v>17543</c:v>
                </c:pt>
                <c:pt idx="7544">
                  <c:v>17544</c:v>
                </c:pt>
                <c:pt idx="7545">
                  <c:v>17545</c:v>
                </c:pt>
                <c:pt idx="7546">
                  <c:v>17546</c:v>
                </c:pt>
                <c:pt idx="7547">
                  <c:v>17547</c:v>
                </c:pt>
                <c:pt idx="7548">
                  <c:v>17548</c:v>
                </c:pt>
                <c:pt idx="7549">
                  <c:v>17549</c:v>
                </c:pt>
                <c:pt idx="7550">
                  <c:v>17550</c:v>
                </c:pt>
                <c:pt idx="7551">
                  <c:v>17551</c:v>
                </c:pt>
                <c:pt idx="7552">
                  <c:v>17552</c:v>
                </c:pt>
                <c:pt idx="7553">
                  <c:v>17553</c:v>
                </c:pt>
                <c:pt idx="7554">
                  <c:v>17554</c:v>
                </c:pt>
                <c:pt idx="7555">
                  <c:v>17555</c:v>
                </c:pt>
                <c:pt idx="7556">
                  <c:v>17556</c:v>
                </c:pt>
                <c:pt idx="7557">
                  <c:v>17557</c:v>
                </c:pt>
                <c:pt idx="7558">
                  <c:v>17558</c:v>
                </c:pt>
                <c:pt idx="7559">
                  <c:v>17559</c:v>
                </c:pt>
                <c:pt idx="7560">
                  <c:v>17560</c:v>
                </c:pt>
                <c:pt idx="7561">
                  <c:v>17561</c:v>
                </c:pt>
                <c:pt idx="7562">
                  <c:v>17562</c:v>
                </c:pt>
                <c:pt idx="7563">
                  <c:v>17563</c:v>
                </c:pt>
                <c:pt idx="7564">
                  <c:v>17564</c:v>
                </c:pt>
                <c:pt idx="7565">
                  <c:v>17565</c:v>
                </c:pt>
                <c:pt idx="7566">
                  <c:v>17566</c:v>
                </c:pt>
                <c:pt idx="7567">
                  <c:v>17567</c:v>
                </c:pt>
                <c:pt idx="7568">
                  <c:v>17568</c:v>
                </c:pt>
                <c:pt idx="7569">
                  <c:v>17569</c:v>
                </c:pt>
                <c:pt idx="7570">
                  <c:v>17570</c:v>
                </c:pt>
                <c:pt idx="7571">
                  <c:v>17571</c:v>
                </c:pt>
                <c:pt idx="7572">
                  <c:v>17572</c:v>
                </c:pt>
                <c:pt idx="7573">
                  <c:v>17573</c:v>
                </c:pt>
                <c:pt idx="7574">
                  <c:v>17574</c:v>
                </c:pt>
                <c:pt idx="7575">
                  <c:v>17575</c:v>
                </c:pt>
                <c:pt idx="7576">
                  <c:v>17576</c:v>
                </c:pt>
                <c:pt idx="7577">
                  <c:v>17577</c:v>
                </c:pt>
                <c:pt idx="7578">
                  <c:v>17578</c:v>
                </c:pt>
                <c:pt idx="7579">
                  <c:v>17579</c:v>
                </c:pt>
                <c:pt idx="7580">
                  <c:v>17580</c:v>
                </c:pt>
                <c:pt idx="7581">
                  <c:v>17581</c:v>
                </c:pt>
                <c:pt idx="7582">
                  <c:v>17582</c:v>
                </c:pt>
                <c:pt idx="7583">
                  <c:v>17583</c:v>
                </c:pt>
                <c:pt idx="7584">
                  <c:v>17584</c:v>
                </c:pt>
                <c:pt idx="7585">
                  <c:v>17585</c:v>
                </c:pt>
                <c:pt idx="7586">
                  <c:v>17586</c:v>
                </c:pt>
                <c:pt idx="7587">
                  <c:v>17587</c:v>
                </c:pt>
                <c:pt idx="7588">
                  <c:v>17588</c:v>
                </c:pt>
                <c:pt idx="7589">
                  <c:v>17589</c:v>
                </c:pt>
                <c:pt idx="7590">
                  <c:v>17590</c:v>
                </c:pt>
                <c:pt idx="7591">
                  <c:v>17591</c:v>
                </c:pt>
                <c:pt idx="7592">
                  <c:v>17592</c:v>
                </c:pt>
                <c:pt idx="7593">
                  <c:v>17593</c:v>
                </c:pt>
                <c:pt idx="7594">
                  <c:v>17594</c:v>
                </c:pt>
                <c:pt idx="7595">
                  <c:v>17595</c:v>
                </c:pt>
                <c:pt idx="7596">
                  <c:v>17596</c:v>
                </c:pt>
                <c:pt idx="7597">
                  <c:v>17597</c:v>
                </c:pt>
                <c:pt idx="7598">
                  <c:v>17598</c:v>
                </c:pt>
                <c:pt idx="7599">
                  <c:v>17599</c:v>
                </c:pt>
                <c:pt idx="7600">
                  <c:v>17600</c:v>
                </c:pt>
                <c:pt idx="7601">
                  <c:v>17601</c:v>
                </c:pt>
                <c:pt idx="7602">
                  <c:v>17602</c:v>
                </c:pt>
                <c:pt idx="7603">
                  <c:v>17603</c:v>
                </c:pt>
                <c:pt idx="7604">
                  <c:v>17604</c:v>
                </c:pt>
                <c:pt idx="7605">
                  <c:v>17605</c:v>
                </c:pt>
                <c:pt idx="7606">
                  <c:v>17606</c:v>
                </c:pt>
                <c:pt idx="7607">
                  <c:v>17607</c:v>
                </c:pt>
                <c:pt idx="7608">
                  <c:v>17608</c:v>
                </c:pt>
                <c:pt idx="7609">
                  <c:v>17609</c:v>
                </c:pt>
                <c:pt idx="7610">
                  <c:v>17610</c:v>
                </c:pt>
                <c:pt idx="7611">
                  <c:v>17611</c:v>
                </c:pt>
                <c:pt idx="7612">
                  <c:v>17612</c:v>
                </c:pt>
                <c:pt idx="7613">
                  <c:v>17613</c:v>
                </c:pt>
                <c:pt idx="7614">
                  <c:v>17614</c:v>
                </c:pt>
                <c:pt idx="7615">
                  <c:v>17615</c:v>
                </c:pt>
                <c:pt idx="7616">
                  <c:v>17616</c:v>
                </c:pt>
                <c:pt idx="7617">
                  <c:v>17617</c:v>
                </c:pt>
                <c:pt idx="7618">
                  <c:v>17618</c:v>
                </c:pt>
                <c:pt idx="7619">
                  <c:v>17619</c:v>
                </c:pt>
                <c:pt idx="7620">
                  <c:v>17620</c:v>
                </c:pt>
                <c:pt idx="7621">
                  <c:v>17621</c:v>
                </c:pt>
                <c:pt idx="7622">
                  <c:v>17622</c:v>
                </c:pt>
                <c:pt idx="7623">
                  <c:v>17623</c:v>
                </c:pt>
                <c:pt idx="7624">
                  <c:v>17624</c:v>
                </c:pt>
                <c:pt idx="7625">
                  <c:v>17625</c:v>
                </c:pt>
                <c:pt idx="7626">
                  <c:v>17626</c:v>
                </c:pt>
                <c:pt idx="7627">
                  <c:v>17627</c:v>
                </c:pt>
                <c:pt idx="7628">
                  <c:v>17628</c:v>
                </c:pt>
                <c:pt idx="7629">
                  <c:v>17629</c:v>
                </c:pt>
                <c:pt idx="7630">
                  <c:v>17630</c:v>
                </c:pt>
                <c:pt idx="7631">
                  <c:v>17631</c:v>
                </c:pt>
                <c:pt idx="7632">
                  <c:v>17632</c:v>
                </c:pt>
                <c:pt idx="7633">
                  <c:v>17633</c:v>
                </c:pt>
                <c:pt idx="7634">
                  <c:v>17634</c:v>
                </c:pt>
                <c:pt idx="7635">
                  <c:v>17635</c:v>
                </c:pt>
                <c:pt idx="7636">
                  <c:v>17636</c:v>
                </c:pt>
                <c:pt idx="7637">
                  <c:v>17637</c:v>
                </c:pt>
                <c:pt idx="7638">
                  <c:v>17638</c:v>
                </c:pt>
                <c:pt idx="7639">
                  <c:v>17639</c:v>
                </c:pt>
                <c:pt idx="7640">
                  <c:v>17640</c:v>
                </c:pt>
                <c:pt idx="7641">
                  <c:v>17641</c:v>
                </c:pt>
                <c:pt idx="7642">
                  <c:v>17642</c:v>
                </c:pt>
                <c:pt idx="7643">
                  <c:v>17643</c:v>
                </c:pt>
                <c:pt idx="7644">
                  <c:v>17644</c:v>
                </c:pt>
                <c:pt idx="7645">
                  <c:v>17645</c:v>
                </c:pt>
                <c:pt idx="7646">
                  <c:v>17646</c:v>
                </c:pt>
                <c:pt idx="7647">
                  <c:v>17647</c:v>
                </c:pt>
                <c:pt idx="7648">
                  <c:v>17648</c:v>
                </c:pt>
                <c:pt idx="7649">
                  <c:v>17649</c:v>
                </c:pt>
                <c:pt idx="7650">
                  <c:v>17650</c:v>
                </c:pt>
                <c:pt idx="7651">
                  <c:v>17651</c:v>
                </c:pt>
                <c:pt idx="7652">
                  <c:v>17652</c:v>
                </c:pt>
                <c:pt idx="7653">
                  <c:v>17653</c:v>
                </c:pt>
                <c:pt idx="7654">
                  <c:v>17654</c:v>
                </c:pt>
                <c:pt idx="7655">
                  <c:v>17655</c:v>
                </c:pt>
                <c:pt idx="7656">
                  <c:v>17656</c:v>
                </c:pt>
                <c:pt idx="7657">
                  <c:v>17657</c:v>
                </c:pt>
                <c:pt idx="7658">
                  <c:v>17658</c:v>
                </c:pt>
                <c:pt idx="7659">
                  <c:v>17659</c:v>
                </c:pt>
                <c:pt idx="7660">
                  <c:v>17660</c:v>
                </c:pt>
                <c:pt idx="7661">
                  <c:v>17661</c:v>
                </c:pt>
                <c:pt idx="7662">
                  <c:v>17662</c:v>
                </c:pt>
                <c:pt idx="7663">
                  <c:v>17663</c:v>
                </c:pt>
                <c:pt idx="7664">
                  <c:v>17664</c:v>
                </c:pt>
                <c:pt idx="7665">
                  <c:v>17665</c:v>
                </c:pt>
                <c:pt idx="7666">
                  <c:v>17666</c:v>
                </c:pt>
                <c:pt idx="7667">
                  <c:v>17667</c:v>
                </c:pt>
                <c:pt idx="7668">
                  <c:v>17668</c:v>
                </c:pt>
                <c:pt idx="7669">
                  <c:v>17669</c:v>
                </c:pt>
                <c:pt idx="7670">
                  <c:v>17670</c:v>
                </c:pt>
                <c:pt idx="7671">
                  <c:v>17671</c:v>
                </c:pt>
                <c:pt idx="7672">
                  <c:v>17672</c:v>
                </c:pt>
                <c:pt idx="7673">
                  <c:v>17673</c:v>
                </c:pt>
                <c:pt idx="7674">
                  <c:v>17674</c:v>
                </c:pt>
                <c:pt idx="7675">
                  <c:v>17675</c:v>
                </c:pt>
                <c:pt idx="7676">
                  <c:v>17676</c:v>
                </c:pt>
                <c:pt idx="7677">
                  <c:v>17677</c:v>
                </c:pt>
                <c:pt idx="7678">
                  <c:v>17678</c:v>
                </c:pt>
                <c:pt idx="7679">
                  <c:v>17679</c:v>
                </c:pt>
                <c:pt idx="7680">
                  <c:v>17680</c:v>
                </c:pt>
                <c:pt idx="7681">
                  <c:v>17681</c:v>
                </c:pt>
                <c:pt idx="7682">
                  <c:v>17682</c:v>
                </c:pt>
                <c:pt idx="7683">
                  <c:v>17683</c:v>
                </c:pt>
                <c:pt idx="7684">
                  <c:v>17684</c:v>
                </c:pt>
                <c:pt idx="7685">
                  <c:v>17685</c:v>
                </c:pt>
                <c:pt idx="7686">
                  <c:v>17686</c:v>
                </c:pt>
                <c:pt idx="7687">
                  <c:v>17687</c:v>
                </c:pt>
                <c:pt idx="7688">
                  <c:v>17688</c:v>
                </c:pt>
                <c:pt idx="7689">
                  <c:v>17689</c:v>
                </c:pt>
                <c:pt idx="7690">
                  <c:v>17690</c:v>
                </c:pt>
                <c:pt idx="7691">
                  <c:v>17691</c:v>
                </c:pt>
                <c:pt idx="7692">
                  <c:v>17692</c:v>
                </c:pt>
                <c:pt idx="7693">
                  <c:v>17693</c:v>
                </c:pt>
                <c:pt idx="7694">
                  <c:v>17694</c:v>
                </c:pt>
                <c:pt idx="7695">
                  <c:v>17695</c:v>
                </c:pt>
                <c:pt idx="7696">
                  <c:v>17696</c:v>
                </c:pt>
                <c:pt idx="7697">
                  <c:v>17697</c:v>
                </c:pt>
                <c:pt idx="7698">
                  <c:v>17698</c:v>
                </c:pt>
                <c:pt idx="7699">
                  <c:v>17699</c:v>
                </c:pt>
                <c:pt idx="7700">
                  <c:v>17700</c:v>
                </c:pt>
                <c:pt idx="7701">
                  <c:v>17701</c:v>
                </c:pt>
                <c:pt idx="7702">
                  <c:v>17702</c:v>
                </c:pt>
                <c:pt idx="7703">
                  <c:v>17703</c:v>
                </c:pt>
                <c:pt idx="7704">
                  <c:v>17704</c:v>
                </c:pt>
                <c:pt idx="7705">
                  <c:v>17705</c:v>
                </c:pt>
                <c:pt idx="7706">
                  <c:v>17706</c:v>
                </c:pt>
                <c:pt idx="7707">
                  <c:v>17707</c:v>
                </c:pt>
                <c:pt idx="7708">
                  <c:v>17708</c:v>
                </c:pt>
                <c:pt idx="7709">
                  <c:v>17709</c:v>
                </c:pt>
                <c:pt idx="7710">
                  <c:v>17710</c:v>
                </c:pt>
                <c:pt idx="7711">
                  <c:v>17711</c:v>
                </c:pt>
                <c:pt idx="7712">
                  <c:v>17712</c:v>
                </c:pt>
                <c:pt idx="7713">
                  <c:v>17713</c:v>
                </c:pt>
                <c:pt idx="7714">
                  <c:v>17714</c:v>
                </c:pt>
                <c:pt idx="7715">
                  <c:v>17715</c:v>
                </c:pt>
                <c:pt idx="7716">
                  <c:v>17716</c:v>
                </c:pt>
                <c:pt idx="7717">
                  <c:v>17717</c:v>
                </c:pt>
                <c:pt idx="7718">
                  <c:v>17718</c:v>
                </c:pt>
                <c:pt idx="7719">
                  <c:v>17719</c:v>
                </c:pt>
                <c:pt idx="7720">
                  <c:v>17720</c:v>
                </c:pt>
                <c:pt idx="7721">
                  <c:v>17721</c:v>
                </c:pt>
                <c:pt idx="7722">
                  <c:v>17722</c:v>
                </c:pt>
                <c:pt idx="7723">
                  <c:v>17723</c:v>
                </c:pt>
                <c:pt idx="7724">
                  <c:v>17724</c:v>
                </c:pt>
                <c:pt idx="7725">
                  <c:v>17725</c:v>
                </c:pt>
                <c:pt idx="7726">
                  <c:v>17726</c:v>
                </c:pt>
                <c:pt idx="7727">
                  <c:v>17727</c:v>
                </c:pt>
                <c:pt idx="7728">
                  <c:v>17728</c:v>
                </c:pt>
                <c:pt idx="7729">
                  <c:v>17729</c:v>
                </c:pt>
                <c:pt idx="7730">
                  <c:v>17730</c:v>
                </c:pt>
                <c:pt idx="7731">
                  <c:v>17731</c:v>
                </c:pt>
                <c:pt idx="7732">
                  <c:v>17732</c:v>
                </c:pt>
                <c:pt idx="7733">
                  <c:v>17733</c:v>
                </c:pt>
                <c:pt idx="7734">
                  <c:v>17734</c:v>
                </c:pt>
                <c:pt idx="7735">
                  <c:v>17735</c:v>
                </c:pt>
                <c:pt idx="7736">
                  <c:v>17736</c:v>
                </c:pt>
                <c:pt idx="7737">
                  <c:v>17737</c:v>
                </c:pt>
                <c:pt idx="7738">
                  <c:v>17738</c:v>
                </c:pt>
                <c:pt idx="7739">
                  <c:v>17739</c:v>
                </c:pt>
                <c:pt idx="7740">
                  <c:v>17740</c:v>
                </c:pt>
                <c:pt idx="7741">
                  <c:v>17741</c:v>
                </c:pt>
                <c:pt idx="7742">
                  <c:v>17742</c:v>
                </c:pt>
                <c:pt idx="7743">
                  <c:v>17743</c:v>
                </c:pt>
                <c:pt idx="7744">
                  <c:v>17744</c:v>
                </c:pt>
                <c:pt idx="7745">
                  <c:v>17745</c:v>
                </c:pt>
                <c:pt idx="7746">
                  <c:v>17746</c:v>
                </c:pt>
                <c:pt idx="7747">
                  <c:v>17747</c:v>
                </c:pt>
                <c:pt idx="7748">
                  <c:v>17748</c:v>
                </c:pt>
                <c:pt idx="7749">
                  <c:v>17749</c:v>
                </c:pt>
                <c:pt idx="7750">
                  <c:v>17750</c:v>
                </c:pt>
                <c:pt idx="7751">
                  <c:v>17751</c:v>
                </c:pt>
                <c:pt idx="7752">
                  <c:v>17752</c:v>
                </c:pt>
                <c:pt idx="7753">
                  <c:v>17753</c:v>
                </c:pt>
                <c:pt idx="7754">
                  <c:v>17754</c:v>
                </c:pt>
                <c:pt idx="7755">
                  <c:v>17755</c:v>
                </c:pt>
                <c:pt idx="7756">
                  <c:v>17756</c:v>
                </c:pt>
                <c:pt idx="7757">
                  <c:v>17757</c:v>
                </c:pt>
                <c:pt idx="7758">
                  <c:v>17758</c:v>
                </c:pt>
                <c:pt idx="7759">
                  <c:v>17759</c:v>
                </c:pt>
                <c:pt idx="7760">
                  <c:v>17760</c:v>
                </c:pt>
                <c:pt idx="7761">
                  <c:v>17761</c:v>
                </c:pt>
                <c:pt idx="7762">
                  <c:v>17762</c:v>
                </c:pt>
                <c:pt idx="7763">
                  <c:v>17763</c:v>
                </c:pt>
                <c:pt idx="7764">
                  <c:v>17764</c:v>
                </c:pt>
                <c:pt idx="7765">
                  <c:v>17765</c:v>
                </c:pt>
                <c:pt idx="7766">
                  <c:v>17766</c:v>
                </c:pt>
                <c:pt idx="7767">
                  <c:v>17767</c:v>
                </c:pt>
                <c:pt idx="7768">
                  <c:v>17768</c:v>
                </c:pt>
                <c:pt idx="7769">
                  <c:v>17769</c:v>
                </c:pt>
                <c:pt idx="7770">
                  <c:v>17770</c:v>
                </c:pt>
                <c:pt idx="7771">
                  <c:v>17771</c:v>
                </c:pt>
                <c:pt idx="7772">
                  <c:v>17772</c:v>
                </c:pt>
                <c:pt idx="7773">
                  <c:v>17773</c:v>
                </c:pt>
                <c:pt idx="7774">
                  <c:v>17774</c:v>
                </c:pt>
                <c:pt idx="7775">
                  <c:v>17775</c:v>
                </c:pt>
                <c:pt idx="7776">
                  <c:v>17776</c:v>
                </c:pt>
                <c:pt idx="7777">
                  <c:v>17777</c:v>
                </c:pt>
                <c:pt idx="7778">
                  <c:v>17778</c:v>
                </c:pt>
                <c:pt idx="7779">
                  <c:v>17779</c:v>
                </c:pt>
                <c:pt idx="7780">
                  <c:v>17780</c:v>
                </c:pt>
                <c:pt idx="7781">
                  <c:v>17781</c:v>
                </c:pt>
                <c:pt idx="7782">
                  <c:v>17782</c:v>
                </c:pt>
                <c:pt idx="7783">
                  <c:v>17783</c:v>
                </c:pt>
                <c:pt idx="7784">
                  <c:v>17784</c:v>
                </c:pt>
                <c:pt idx="7785">
                  <c:v>17785</c:v>
                </c:pt>
                <c:pt idx="7786">
                  <c:v>17786</c:v>
                </c:pt>
                <c:pt idx="7787">
                  <c:v>17787</c:v>
                </c:pt>
                <c:pt idx="7788">
                  <c:v>17788</c:v>
                </c:pt>
                <c:pt idx="7789">
                  <c:v>17789</c:v>
                </c:pt>
                <c:pt idx="7790">
                  <c:v>17790</c:v>
                </c:pt>
                <c:pt idx="7791">
                  <c:v>17791</c:v>
                </c:pt>
                <c:pt idx="7792">
                  <c:v>17792</c:v>
                </c:pt>
                <c:pt idx="7793">
                  <c:v>17793</c:v>
                </c:pt>
                <c:pt idx="7794">
                  <c:v>17794</c:v>
                </c:pt>
                <c:pt idx="7795">
                  <c:v>17795</c:v>
                </c:pt>
                <c:pt idx="7796">
                  <c:v>17796</c:v>
                </c:pt>
                <c:pt idx="7797">
                  <c:v>17797</c:v>
                </c:pt>
                <c:pt idx="7798">
                  <c:v>17798</c:v>
                </c:pt>
                <c:pt idx="7799">
                  <c:v>17799</c:v>
                </c:pt>
                <c:pt idx="7800">
                  <c:v>17800</c:v>
                </c:pt>
                <c:pt idx="7801">
                  <c:v>17801</c:v>
                </c:pt>
                <c:pt idx="7802">
                  <c:v>17802</c:v>
                </c:pt>
                <c:pt idx="7803">
                  <c:v>17803</c:v>
                </c:pt>
                <c:pt idx="7804">
                  <c:v>17804</c:v>
                </c:pt>
                <c:pt idx="7805">
                  <c:v>17805</c:v>
                </c:pt>
                <c:pt idx="7806">
                  <c:v>17806</c:v>
                </c:pt>
                <c:pt idx="7807">
                  <c:v>17807</c:v>
                </c:pt>
                <c:pt idx="7808">
                  <c:v>17808</c:v>
                </c:pt>
                <c:pt idx="7809">
                  <c:v>17809</c:v>
                </c:pt>
                <c:pt idx="7810">
                  <c:v>17810</c:v>
                </c:pt>
                <c:pt idx="7811">
                  <c:v>17811</c:v>
                </c:pt>
                <c:pt idx="7812">
                  <c:v>17812</c:v>
                </c:pt>
                <c:pt idx="7813">
                  <c:v>17813</c:v>
                </c:pt>
                <c:pt idx="7814">
                  <c:v>17814</c:v>
                </c:pt>
                <c:pt idx="7815">
                  <c:v>17815</c:v>
                </c:pt>
                <c:pt idx="7816">
                  <c:v>17816</c:v>
                </c:pt>
                <c:pt idx="7817">
                  <c:v>17817</c:v>
                </c:pt>
                <c:pt idx="7818">
                  <c:v>17818</c:v>
                </c:pt>
                <c:pt idx="7819">
                  <c:v>17819</c:v>
                </c:pt>
                <c:pt idx="7820">
                  <c:v>17820</c:v>
                </c:pt>
                <c:pt idx="7821">
                  <c:v>17821</c:v>
                </c:pt>
                <c:pt idx="7822">
                  <c:v>17822</c:v>
                </c:pt>
                <c:pt idx="7823">
                  <c:v>17823</c:v>
                </c:pt>
                <c:pt idx="7824">
                  <c:v>17824</c:v>
                </c:pt>
                <c:pt idx="7825">
                  <c:v>17825</c:v>
                </c:pt>
                <c:pt idx="7826">
                  <c:v>17826</c:v>
                </c:pt>
                <c:pt idx="7827">
                  <c:v>17827</c:v>
                </c:pt>
                <c:pt idx="7828">
                  <c:v>17828</c:v>
                </c:pt>
                <c:pt idx="7829">
                  <c:v>17829</c:v>
                </c:pt>
                <c:pt idx="7830">
                  <c:v>17830</c:v>
                </c:pt>
                <c:pt idx="7831">
                  <c:v>17831</c:v>
                </c:pt>
                <c:pt idx="7832">
                  <c:v>17832</c:v>
                </c:pt>
                <c:pt idx="7833">
                  <c:v>17833</c:v>
                </c:pt>
                <c:pt idx="7834">
                  <c:v>17834</c:v>
                </c:pt>
                <c:pt idx="7835">
                  <c:v>17835</c:v>
                </c:pt>
                <c:pt idx="7836">
                  <c:v>17836</c:v>
                </c:pt>
                <c:pt idx="7837">
                  <c:v>17837</c:v>
                </c:pt>
                <c:pt idx="7838">
                  <c:v>17838</c:v>
                </c:pt>
                <c:pt idx="7839">
                  <c:v>17839</c:v>
                </c:pt>
                <c:pt idx="7840">
                  <c:v>17840</c:v>
                </c:pt>
                <c:pt idx="7841">
                  <c:v>17841</c:v>
                </c:pt>
                <c:pt idx="7842">
                  <c:v>17842</c:v>
                </c:pt>
                <c:pt idx="7843">
                  <c:v>17843</c:v>
                </c:pt>
                <c:pt idx="7844">
                  <c:v>17844</c:v>
                </c:pt>
                <c:pt idx="7845">
                  <c:v>17845</c:v>
                </c:pt>
                <c:pt idx="7846">
                  <c:v>17846</c:v>
                </c:pt>
                <c:pt idx="7847">
                  <c:v>17847</c:v>
                </c:pt>
                <c:pt idx="7848">
                  <c:v>17848</c:v>
                </c:pt>
                <c:pt idx="7849">
                  <c:v>17849</c:v>
                </c:pt>
                <c:pt idx="7850">
                  <c:v>17850</c:v>
                </c:pt>
                <c:pt idx="7851">
                  <c:v>17851</c:v>
                </c:pt>
                <c:pt idx="7852">
                  <c:v>17852</c:v>
                </c:pt>
                <c:pt idx="7853">
                  <c:v>17853</c:v>
                </c:pt>
                <c:pt idx="7854">
                  <c:v>17854</c:v>
                </c:pt>
                <c:pt idx="7855">
                  <c:v>17855</c:v>
                </c:pt>
                <c:pt idx="7856">
                  <c:v>17856</c:v>
                </c:pt>
                <c:pt idx="7857">
                  <c:v>17857</c:v>
                </c:pt>
                <c:pt idx="7858">
                  <c:v>17858</c:v>
                </c:pt>
                <c:pt idx="7859">
                  <c:v>17859</c:v>
                </c:pt>
                <c:pt idx="7860">
                  <c:v>17860</c:v>
                </c:pt>
                <c:pt idx="7861">
                  <c:v>17861</c:v>
                </c:pt>
                <c:pt idx="7862">
                  <c:v>17862</c:v>
                </c:pt>
                <c:pt idx="7863">
                  <c:v>17863</c:v>
                </c:pt>
                <c:pt idx="7864">
                  <c:v>17864</c:v>
                </c:pt>
                <c:pt idx="7865">
                  <c:v>17865</c:v>
                </c:pt>
                <c:pt idx="7866">
                  <c:v>17866</c:v>
                </c:pt>
                <c:pt idx="7867">
                  <c:v>17867</c:v>
                </c:pt>
                <c:pt idx="7868">
                  <c:v>17868</c:v>
                </c:pt>
                <c:pt idx="7869">
                  <c:v>17869</c:v>
                </c:pt>
                <c:pt idx="7870">
                  <c:v>17870</c:v>
                </c:pt>
                <c:pt idx="7871">
                  <c:v>17871</c:v>
                </c:pt>
                <c:pt idx="7872">
                  <c:v>17872</c:v>
                </c:pt>
                <c:pt idx="7873">
                  <c:v>17873</c:v>
                </c:pt>
                <c:pt idx="7874">
                  <c:v>17874</c:v>
                </c:pt>
                <c:pt idx="7875">
                  <c:v>17875</c:v>
                </c:pt>
                <c:pt idx="7876">
                  <c:v>17876</c:v>
                </c:pt>
                <c:pt idx="7877">
                  <c:v>17877</c:v>
                </c:pt>
                <c:pt idx="7878">
                  <c:v>17878</c:v>
                </c:pt>
                <c:pt idx="7879">
                  <c:v>17879</c:v>
                </c:pt>
                <c:pt idx="7880">
                  <c:v>17880</c:v>
                </c:pt>
                <c:pt idx="7881">
                  <c:v>17881</c:v>
                </c:pt>
                <c:pt idx="7882">
                  <c:v>17882</c:v>
                </c:pt>
                <c:pt idx="7883">
                  <c:v>17883</c:v>
                </c:pt>
                <c:pt idx="7884">
                  <c:v>17884</c:v>
                </c:pt>
                <c:pt idx="7885">
                  <c:v>17885</c:v>
                </c:pt>
                <c:pt idx="7886">
                  <c:v>17886</c:v>
                </c:pt>
                <c:pt idx="7887">
                  <c:v>17887</c:v>
                </c:pt>
                <c:pt idx="7888">
                  <c:v>17888</c:v>
                </c:pt>
                <c:pt idx="7889">
                  <c:v>17889</c:v>
                </c:pt>
                <c:pt idx="7890">
                  <c:v>17890</c:v>
                </c:pt>
                <c:pt idx="7891">
                  <c:v>17891</c:v>
                </c:pt>
                <c:pt idx="7892">
                  <c:v>17892</c:v>
                </c:pt>
                <c:pt idx="7893">
                  <c:v>17893</c:v>
                </c:pt>
                <c:pt idx="7894">
                  <c:v>17894</c:v>
                </c:pt>
                <c:pt idx="7895">
                  <c:v>17895</c:v>
                </c:pt>
                <c:pt idx="7896">
                  <c:v>17896</c:v>
                </c:pt>
                <c:pt idx="7897">
                  <c:v>17897</c:v>
                </c:pt>
                <c:pt idx="7898">
                  <c:v>17898</c:v>
                </c:pt>
                <c:pt idx="7899">
                  <c:v>17899</c:v>
                </c:pt>
                <c:pt idx="7900">
                  <c:v>17900</c:v>
                </c:pt>
                <c:pt idx="7901">
                  <c:v>17901</c:v>
                </c:pt>
                <c:pt idx="7902">
                  <c:v>17902</c:v>
                </c:pt>
                <c:pt idx="7903">
                  <c:v>17903</c:v>
                </c:pt>
                <c:pt idx="7904">
                  <c:v>17904</c:v>
                </c:pt>
                <c:pt idx="7905">
                  <c:v>17905</c:v>
                </c:pt>
                <c:pt idx="7906">
                  <c:v>17906</c:v>
                </c:pt>
                <c:pt idx="7907">
                  <c:v>17907</c:v>
                </c:pt>
                <c:pt idx="7908">
                  <c:v>17908</c:v>
                </c:pt>
                <c:pt idx="7909">
                  <c:v>17909</c:v>
                </c:pt>
                <c:pt idx="7910">
                  <c:v>17910</c:v>
                </c:pt>
                <c:pt idx="7911">
                  <c:v>17911</c:v>
                </c:pt>
                <c:pt idx="7912">
                  <c:v>17912</c:v>
                </c:pt>
                <c:pt idx="7913">
                  <c:v>17913</c:v>
                </c:pt>
                <c:pt idx="7914">
                  <c:v>17914</c:v>
                </c:pt>
                <c:pt idx="7915">
                  <c:v>17915</c:v>
                </c:pt>
                <c:pt idx="7916">
                  <c:v>17916</c:v>
                </c:pt>
                <c:pt idx="7917">
                  <c:v>17917</c:v>
                </c:pt>
                <c:pt idx="7918">
                  <c:v>17918</c:v>
                </c:pt>
                <c:pt idx="7919">
                  <c:v>17919</c:v>
                </c:pt>
                <c:pt idx="7920">
                  <c:v>17920</c:v>
                </c:pt>
                <c:pt idx="7921">
                  <c:v>17921</c:v>
                </c:pt>
                <c:pt idx="7922">
                  <c:v>17922</c:v>
                </c:pt>
                <c:pt idx="7923">
                  <c:v>17923</c:v>
                </c:pt>
                <c:pt idx="7924">
                  <c:v>17924</c:v>
                </c:pt>
                <c:pt idx="7925">
                  <c:v>17925</c:v>
                </c:pt>
                <c:pt idx="7926">
                  <c:v>17926</c:v>
                </c:pt>
                <c:pt idx="7927">
                  <c:v>17927</c:v>
                </c:pt>
                <c:pt idx="7928">
                  <c:v>17928</c:v>
                </c:pt>
                <c:pt idx="7929">
                  <c:v>17929</c:v>
                </c:pt>
                <c:pt idx="7930">
                  <c:v>17930</c:v>
                </c:pt>
                <c:pt idx="7931">
                  <c:v>17931</c:v>
                </c:pt>
                <c:pt idx="7932">
                  <c:v>17932</c:v>
                </c:pt>
                <c:pt idx="7933">
                  <c:v>17933</c:v>
                </c:pt>
                <c:pt idx="7934">
                  <c:v>17934</c:v>
                </c:pt>
                <c:pt idx="7935">
                  <c:v>17935</c:v>
                </c:pt>
                <c:pt idx="7936">
                  <c:v>17936</c:v>
                </c:pt>
                <c:pt idx="7937">
                  <c:v>17937</c:v>
                </c:pt>
                <c:pt idx="7938">
                  <c:v>17938</c:v>
                </c:pt>
                <c:pt idx="7939">
                  <c:v>17939</c:v>
                </c:pt>
                <c:pt idx="7940">
                  <c:v>17940</c:v>
                </c:pt>
                <c:pt idx="7941">
                  <c:v>17941</c:v>
                </c:pt>
                <c:pt idx="7942">
                  <c:v>17942</c:v>
                </c:pt>
                <c:pt idx="7943">
                  <c:v>17943</c:v>
                </c:pt>
                <c:pt idx="7944">
                  <c:v>17944</c:v>
                </c:pt>
                <c:pt idx="7945">
                  <c:v>17945</c:v>
                </c:pt>
                <c:pt idx="7946">
                  <c:v>17946</c:v>
                </c:pt>
                <c:pt idx="7947">
                  <c:v>17947</c:v>
                </c:pt>
                <c:pt idx="7948">
                  <c:v>17948</c:v>
                </c:pt>
                <c:pt idx="7949">
                  <c:v>17949</c:v>
                </c:pt>
                <c:pt idx="7950">
                  <c:v>17950</c:v>
                </c:pt>
                <c:pt idx="7951">
                  <c:v>17951</c:v>
                </c:pt>
                <c:pt idx="7952">
                  <c:v>17952</c:v>
                </c:pt>
                <c:pt idx="7953">
                  <c:v>17953</c:v>
                </c:pt>
                <c:pt idx="7954">
                  <c:v>17954</c:v>
                </c:pt>
                <c:pt idx="7955">
                  <c:v>17955</c:v>
                </c:pt>
                <c:pt idx="7956">
                  <c:v>17956</c:v>
                </c:pt>
                <c:pt idx="7957">
                  <c:v>17957</c:v>
                </c:pt>
                <c:pt idx="7958">
                  <c:v>17958</c:v>
                </c:pt>
                <c:pt idx="7959">
                  <c:v>17959</c:v>
                </c:pt>
                <c:pt idx="7960">
                  <c:v>17960</c:v>
                </c:pt>
                <c:pt idx="7961">
                  <c:v>17961</c:v>
                </c:pt>
                <c:pt idx="7962">
                  <c:v>17962</c:v>
                </c:pt>
                <c:pt idx="7963">
                  <c:v>17963</c:v>
                </c:pt>
                <c:pt idx="7964">
                  <c:v>17964</c:v>
                </c:pt>
                <c:pt idx="7965">
                  <c:v>17965</c:v>
                </c:pt>
                <c:pt idx="7966">
                  <c:v>17966</c:v>
                </c:pt>
                <c:pt idx="7967">
                  <c:v>17967</c:v>
                </c:pt>
                <c:pt idx="7968">
                  <c:v>17968</c:v>
                </c:pt>
                <c:pt idx="7969">
                  <c:v>17969</c:v>
                </c:pt>
                <c:pt idx="7970">
                  <c:v>17970</c:v>
                </c:pt>
                <c:pt idx="7971">
                  <c:v>17971</c:v>
                </c:pt>
                <c:pt idx="7972">
                  <c:v>17972</c:v>
                </c:pt>
                <c:pt idx="7973">
                  <c:v>17973</c:v>
                </c:pt>
                <c:pt idx="7974">
                  <c:v>17974</c:v>
                </c:pt>
                <c:pt idx="7975">
                  <c:v>17975</c:v>
                </c:pt>
                <c:pt idx="7976">
                  <c:v>17976</c:v>
                </c:pt>
                <c:pt idx="7977">
                  <c:v>17977</c:v>
                </c:pt>
                <c:pt idx="7978">
                  <c:v>17978</c:v>
                </c:pt>
                <c:pt idx="7979">
                  <c:v>17979</c:v>
                </c:pt>
                <c:pt idx="7980">
                  <c:v>17980</c:v>
                </c:pt>
                <c:pt idx="7981">
                  <c:v>17981</c:v>
                </c:pt>
                <c:pt idx="7982">
                  <c:v>17982</c:v>
                </c:pt>
                <c:pt idx="7983">
                  <c:v>17983</c:v>
                </c:pt>
                <c:pt idx="7984">
                  <c:v>17984</c:v>
                </c:pt>
                <c:pt idx="7985">
                  <c:v>17985</c:v>
                </c:pt>
                <c:pt idx="7986">
                  <c:v>17986</c:v>
                </c:pt>
                <c:pt idx="7987">
                  <c:v>17987</c:v>
                </c:pt>
                <c:pt idx="7988">
                  <c:v>17988</c:v>
                </c:pt>
                <c:pt idx="7989">
                  <c:v>17989</c:v>
                </c:pt>
                <c:pt idx="7990">
                  <c:v>17990</c:v>
                </c:pt>
                <c:pt idx="7991">
                  <c:v>17991</c:v>
                </c:pt>
                <c:pt idx="7992">
                  <c:v>17992</c:v>
                </c:pt>
                <c:pt idx="7993">
                  <c:v>17993</c:v>
                </c:pt>
                <c:pt idx="7994">
                  <c:v>17994</c:v>
                </c:pt>
                <c:pt idx="7995">
                  <c:v>17995</c:v>
                </c:pt>
                <c:pt idx="7996">
                  <c:v>17996</c:v>
                </c:pt>
                <c:pt idx="7997">
                  <c:v>17997</c:v>
                </c:pt>
                <c:pt idx="7998">
                  <c:v>17998</c:v>
                </c:pt>
                <c:pt idx="7999">
                  <c:v>17999</c:v>
                </c:pt>
                <c:pt idx="8000">
                  <c:v>18000</c:v>
                </c:pt>
                <c:pt idx="8001">
                  <c:v>18001</c:v>
                </c:pt>
                <c:pt idx="8002">
                  <c:v>18002</c:v>
                </c:pt>
                <c:pt idx="8003">
                  <c:v>18003</c:v>
                </c:pt>
                <c:pt idx="8004">
                  <c:v>18004</c:v>
                </c:pt>
                <c:pt idx="8005">
                  <c:v>18005</c:v>
                </c:pt>
                <c:pt idx="8006">
                  <c:v>18006</c:v>
                </c:pt>
                <c:pt idx="8007">
                  <c:v>18007</c:v>
                </c:pt>
                <c:pt idx="8008">
                  <c:v>18008</c:v>
                </c:pt>
                <c:pt idx="8009">
                  <c:v>18009</c:v>
                </c:pt>
                <c:pt idx="8010">
                  <c:v>18010</c:v>
                </c:pt>
                <c:pt idx="8011">
                  <c:v>18011</c:v>
                </c:pt>
                <c:pt idx="8012">
                  <c:v>18012</c:v>
                </c:pt>
                <c:pt idx="8013">
                  <c:v>18013</c:v>
                </c:pt>
                <c:pt idx="8014">
                  <c:v>18014</c:v>
                </c:pt>
                <c:pt idx="8015">
                  <c:v>18015</c:v>
                </c:pt>
                <c:pt idx="8016">
                  <c:v>18016</c:v>
                </c:pt>
                <c:pt idx="8017">
                  <c:v>18017</c:v>
                </c:pt>
                <c:pt idx="8018">
                  <c:v>18018</c:v>
                </c:pt>
                <c:pt idx="8019">
                  <c:v>18019</c:v>
                </c:pt>
                <c:pt idx="8020">
                  <c:v>18020</c:v>
                </c:pt>
                <c:pt idx="8021">
                  <c:v>18021</c:v>
                </c:pt>
                <c:pt idx="8022">
                  <c:v>18022</c:v>
                </c:pt>
                <c:pt idx="8023">
                  <c:v>18023</c:v>
                </c:pt>
                <c:pt idx="8024">
                  <c:v>18024</c:v>
                </c:pt>
                <c:pt idx="8025">
                  <c:v>18025</c:v>
                </c:pt>
                <c:pt idx="8026">
                  <c:v>18026</c:v>
                </c:pt>
                <c:pt idx="8027">
                  <c:v>18027</c:v>
                </c:pt>
                <c:pt idx="8028">
                  <c:v>18028</c:v>
                </c:pt>
                <c:pt idx="8029">
                  <c:v>18029</c:v>
                </c:pt>
                <c:pt idx="8030">
                  <c:v>18030</c:v>
                </c:pt>
                <c:pt idx="8031">
                  <c:v>18031</c:v>
                </c:pt>
                <c:pt idx="8032">
                  <c:v>18032</c:v>
                </c:pt>
                <c:pt idx="8033">
                  <c:v>18033</c:v>
                </c:pt>
                <c:pt idx="8034">
                  <c:v>18034</c:v>
                </c:pt>
                <c:pt idx="8035">
                  <c:v>18035</c:v>
                </c:pt>
                <c:pt idx="8036">
                  <c:v>18036</c:v>
                </c:pt>
                <c:pt idx="8037">
                  <c:v>18037</c:v>
                </c:pt>
                <c:pt idx="8038">
                  <c:v>18038</c:v>
                </c:pt>
                <c:pt idx="8039">
                  <c:v>18039</c:v>
                </c:pt>
                <c:pt idx="8040">
                  <c:v>18040</c:v>
                </c:pt>
                <c:pt idx="8041">
                  <c:v>18041</c:v>
                </c:pt>
                <c:pt idx="8042">
                  <c:v>18042</c:v>
                </c:pt>
                <c:pt idx="8043">
                  <c:v>18043</c:v>
                </c:pt>
                <c:pt idx="8044">
                  <c:v>18044</c:v>
                </c:pt>
                <c:pt idx="8045">
                  <c:v>18045</c:v>
                </c:pt>
                <c:pt idx="8046">
                  <c:v>18046</c:v>
                </c:pt>
                <c:pt idx="8047">
                  <c:v>18047</c:v>
                </c:pt>
                <c:pt idx="8048">
                  <c:v>18048</c:v>
                </c:pt>
                <c:pt idx="8049">
                  <c:v>18049</c:v>
                </c:pt>
                <c:pt idx="8050">
                  <c:v>18050</c:v>
                </c:pt>
                <c:pt idx="8051">
                  <c:v>18051</c:v>
                </c:pt>
                <c:pt idx="8052">
                  <c:v>18052</c:v>
                </c:pt>
                <c:pt idx="8053">
                  <c:v>18053</c:v>
                </c:pt>
                <c:pt idx="8054">
                  <c:v>18054</c:v>
                </c:pt>
                <c:pt idx="8055">
                  <c:v>18055</c:v>
                </c:pt>
                <c:pt idx="8056">
                  <c:v>18056</c:v>
                </c:pt>
                <c:pt idx="8057">
                  <c:v>18057</c:v>
                </c:pt>
                <c:pt idx="8058">
                  <c:v>18058</c:v>
                </c:pt>
                <c:pt idx="8059">
                  <c:v>18059</c:v>
                </c:pt>
                <c:pt idx="8060">
                  <c:v>18060</c:v>
                </c:pt>
                <c:pt idx="8061">
                  <c:v>18061</c:v>
                </c:pt>
                <c:pt idx="8062">
                  <c:v>18062</c:v>
                </c:pt>
                <c:pt idx="8063">
                  <c:v>18063</c:v>
                </c:pt>
                <c:pt idx="8064">
                  <c:v>18064</c:v>
                </c:pt>
                <c:pt idx="8065">
                  <c:v>18065</c:v>
                </c:pt>
                <c:pt idx="8066">
                  <c:v>18066</c:v>
                </c:pt>
                <c:pt idx="8067">
                  <c:v>18067</c:v>
                </c:pt>
                <c:pt idx="8068">
                  <c:v>18068</c:v>
                </c:pt>
                <c:pt idx="8069">
                  <c:v>18069</c:v>
                </c:pt>
                <c:pt idx="8070">
                  <c:v>18070</c:v>
                </c:pt>
                <c:pt idx="8071">
                  <c:v>18071</c:v>
                </c:pt>
                <c:pt idx="8072">
                  <c:v>18072</c:v>
                </c:pt>
                <c:pt idx="8073">
                  <c:v>18073</c:v>
                </c:pt>
                <c:pt idx="8074">
                  <c:v>18074</c:v>
                </c:pt>
                <c:pt idx="8075">
                  <c:v>18075</c:v>
                </c:pt>
                <c:pt idx="8076">
                  <c:v>18076</c:v>
                </c:pt>
                <c:pt idx="8077">
                  <c:v>18077</c:v>
                </c:pt>
                <c:pt idx="8078">
                  <c:v>18078</c:v>
                </c:pt>
                <c:pt idx="8079">
                  <c:v>18079</c:v>
                </c:pt>
                <c:pt idx="8080">
                  <c:v>18080</c:v>
                </c:pt>
                <c:pt idx="8081">
                  <c:v>18081</c:v>
                </c:pt>
                <c:pt idx="8082">
                  <c:v>18082</c:v>
                </c:pt>
                <c:pt idx="8083">
                  <c:v>18083</c:v>
                </c:pt>
                <c:pt idx="8084">
                  <c:v>18084</c:v>
                </c:pt>
                <c:pt idx="8085">
                  <c:v>18085</c:v>
                </c:pt>
                <c:pt idx="8086">
                  <c:v>18086</c:v>
                </c:pt>
                <c:pt idx="8087">
                  <c:v>18087</c:v>
                </c:pt>
                <c:pt idx="8088">
                  <c:v>18088</c:v>
                </c:pt>
                <c:pt idx="8089">
                  <c:v>18089</c:v>
                </c:pt>
                <c:pt idx="8090">
                  <c:v>18090</c:v>
                </c:pt>
                <c:pt idx="8091">
                  <c:v>18091</c:v>
                </c:pt>
                <c:pt idx="8092">
                  <c:v>18092</c:v>
                </c:pt>
                <c:pt idx="8093">
                  <c:v>18093</c:v>
                </c:pt>
                <c:pt idx="8094">
                  <c:v>18094</c:v>
                </c:pt>
                <c:pt idx="8095">
                  <c:v>18095</c:v>
                </c:pt>
                <c:pt idx="8096">
                  <c:v>18096</c:v>
                </c:pt>
                <c:pt idx="8097">
                  <c:v>18097</c:v>
                </c:pt>
                <c:pt idx="8098">
                  <c:v>18098</c:v>
                </c:pt>
                <c:pt idx="8099">
                  <c:v>18099</c:v>
                </c:pt>
                <c:pt idx="8100">
                  <c:v>18100</c:v>
                </c:pt>
                <c:pt idx="8101">
                  <c:v>18101</c:v>
                </c:pt>
                <c:pt idx="8102">
                  <c:v>18102</c:v>
                </c:pt>
                <c:pt idx="8103">
                  <c:v>18103</c:v>
                </c:pt>
                <c:pt idx="8104">
                  <c:v>18104</c:v>
                </c:pt>
                <c:pt idx="8105">
                  <c:v>18105</c:v>
                </c:pt>
                <c:pt idx="8106">
                  <c:v>18106</c:v>
                </c:pt>
                <c:pt idx="8107">
                  <c:v>18107</c:v>
                </c:pt>
                <c:pt idx="8108">
                  <c:v>18108</c:v>
                </c:pt>
                <c:pt idx="8109">
                  <c:v>18109</c:v>
                </c:pt>
                <c:pt idx="8110">
                  <c:v>18110</c:v>
                </c:pt>
                <c:pt idx="8111">
                  <c:v>18111</c:v>
                </c:pt>
                <c:pt idx="8112">
                  <c:v>18112</c:v>
                </c:pt>
                <c:pt idx="8113">
                  <c:v>18113</c:v>
                </c:pt>
                <c:pt idx="8114">
                  <c:v>18114</c:v>
                </c:pt>
                <c:pt idx="8115">
                  <c:v>18115</c:v>
                </c:pt>
                <c:pt idx="8116">
                  <c:v>18116</c:v>
                </c:pt>
                <c:pt idx="8117">
                  <c:v>18117</c:v>
                </c:pt>
                <c:pt idx="8118">
                  <c:v>18118</c:v>
                </c:pt>
                <c:pt idx="8119">
                  <c:v>18119</c:v>
                </c:pt>
                <c:pt idx="8120">
                  <c:v>18120</c:v>
                </c:pt>
                <c:pt idx="8121">
                  <c:v>18121</c:v>
                </c:pt>
                <c:pt idx="8122">
                  <c:v>18122</c:v>
                </c:pt>
                <c:pt idx="8123">
                  <c:v>18123</c:v>
                </c:pt>
                <c:pt idx="8124">
                  <c:v>18124</c:v>
                </c:pt>
                <c:pt idx="8125">
                  <c:v>18125</c:v>
                </c:pt>
                <c:pt idx="8126">
                  <c:v>18126</c:v>
                </c:pt>
                <c:pt idx="8127">
                  <c:v>18127</c:v>
                </c:pt>
                <c:pt idx="8128">
                  <c:v>18128</c:v>
                </c:pt>
                <c:pt idx="8129">
                  <c:v>18129</c:v>
                </c:pt>
                <c:pt idx="8130">
                  <c:v>18130</c:v>
                </c:pt>
                <c:pt idx="8131">
                  <c:v>18131</c:v>
                </c:pt>
                <c:pt idx="8132">
                  <c:v>18132</c:v>
                </c:pt>
                <c:pt idx="8133">
                  <c:v>18133</c:v>
                </c:pt>
                <c:pt idx="8134">
                  <c:v>18134</c:v>
                </c:pt>
                <c:pt idx="8135">
                  <c:v>18135</c:v>
                </c:pt>
                <c:pt idx="8136">
                  <c:v>18136</c:v>
                </c:pt>
                <c:pt idx="8137">
                  <c:v>18137</c:v>
                </c:pt>
                <c:pt idx="8138">
                  <c:v>18138</c:v>
                </c:pt>
                <c:pt idx="8139">
                  <c:v>18139</c:v>
                </c:pt>
                <c:pt idx="8140">
                  <c:v>18140</c:v>
                </c:pt>
                <c:pt idx="8141">
                  <c:v>18141</c:v>
                </c:pt>
                <c:pt idx="8142">
                  <c:v>18142</c:v>
                </c:pt>
                <c:pt idx="8143">
                  <c:v>18143</c:v>
                </c:pt>
                <c:pt idx="8144">
                  <c:v>18144</c:v>
                </c:pt>
                <c:pt idx="8145">
                  <c:v>18145</c:v>
                </c:pt>
                <c:pt idx="8146">
                  <c:v>18146</c:v>
                </c:pt>
                <c:pt idx="8147">
                  <c:v>18147</c:v>
                </c:pt>
                <c:pt idx="8148">
                  <c:v>18148</c:v>
                </c:pt>
                <c:pt idx="8149">
                  <c:v>18149</c:v>
                </c:pt>
                <c:pt idx="8150">
                  <c:v>18150</c:v>
                </c:pt>
                <c:pt idx="8151">
                  <c:v>18151</c:v>
                </c:pt>
                <c:pt idx="8152">
                  <c:v>18152</c:v>
                </c:pt>
                <c:pt idx="8153">
                  <c:v>18153</c:v>
                </c:pt>
                <c:pt idx="8154">
                  <c:v>18154</c:v>
                </c:pt>
                <c:pt idx="8155">
                  <c:v>18155</c:v>
                </c:pt>
                <c:pt idx="8156">
                  <c:v>18156</c:v>
                </c:pt>
                <c:pt idx="8157">
                  <c:v>18157</c:v>
                </c:pt>
                <c:pt idx="8158">
                  <c:v>18158</c:v>
                </c:pt>
                <c:pt idx="8159">
                  <c:v>18159</c:v>
                </c:pt>
                <c:pt idx="8160">
                  <c:v>18160</c:v>
                </c:pt>
                <c:pt idx="8161">
                  <c:v>18161</c:v>
                </c:pt>
                <c:pt idx="8162">
                  <c:v>18162</c:v>
                </c:pt>
                <c:pt idx="8163">
                  <c:v>18163</c:v>
                </c:pt>
                <c:pt idx="8164">
                  <c:v>18164</c:v>
                </c:pt>
                <c:pt idx="8165">
                  <c:v>18165</c:v>
                </c:pt>
                <c:pt idx="8166">
                  <c:v>18166</c:v>
                </c:pt>
                <c:pt idx="8167">
                  <c:v>18167</c:v>
                </c:pt>
                <c:pt idx="8168">
                  <c:v>18168</c:v>
                </c:pt>
                <c:pt idx="8169">
                  <c:v>18169</c:v>
                </c:pt>
                <c:pt idx="8170">
                  <c:v>18170</c:v>
                </c:pt>
                <c:pt idx="8171">
                  <c:v>18171</c:v>
                </c:pt>
                <c:pt idx="8172">
                  <c:v>18172</c:v>
                </c:pt>
                <c:pt idx="8173">
                  <c:v>18173</c:v>
                </c:pt>
                <c:pt idx="8174">
                  <c:v>18174</c:v>
                </c:pt>
                <c:pt idx="8175">
                  <c:v>18175</c:v>
                </c:pt>
                <c:pt idx="8176">
                  <c:v>18176</c:v>
                </c:pt>
                <c:pt idx="8177">
                  <c:v>18177</c:v>
                </c:pt>
                <c:pt idx="8178">
                  <c:v>18178</c:v>
                </c:pt>
                <c:pt idx="8179">
                  <c:v>18179</c:v>
                </c:pt>
                <c:pt idx="8180">
                  <c:v>18180</c:v>
                </c:pt>
                <c:pt idx="8181">
                  <c:v>18181</c:v>
                </c:pt>
                <c:pt idx="8182">
                  <c:v>18182</c:v>
                </c:pt>
                <c:pt idx="8183">
                  <c:v>18183</c:v>
                </c:pt>
                <c:pt idx="8184">
                  <c:v>18184</c:v>
                </c:pt>
                <c:pt idx="8185">
                  <c:v>18185</c:v>
                </c:pt>
                <c:pt idx="8186">
                  <c:v>18186</c:v>
                </c:pt>
                <c:pt idx="8187">
                  <c:v>18187</c:v>
                </c:pt>
                <c:pt idx="8188">
                  <c:v>18188</c:v>
                </c:pt>
                <c:pt idx="8189">
                  <c:v>18189</c:v>
                </c:pt>
                <c:pt idx="8190">
                  <c:v>18190</c:v>
                </c:pt>
                <c:pt idx="8191">
                  <c:v>18191</c:v>
                </c:pt>
                <c:pt idx="8192">
                  <c:v>18192</c:v>
                </c:pt>
                <c:pt idx="8193">
                  <c:v>18193</c:v>
                </c:pt>
                <c:pt idx="8194">
                  <c:v>18194</c:v>
                </c:pt>
                <c:pt idx="8195">
                  <c:v>18195</c:v>
                </c:pt>
                <c:pt idx="8196">
                  <c:v>18196</c:v>
                </c:pt>
                <c:pt idx="8197">
                  <c:v>18197</c:v>
                </c:pt>
                <c:pt idx="8198">
                  <c:v>18198</c:v>
                </c:pt>
                <c:pt idx="8199">
                  <c:v>18199</c:v>
                </c:pt>
                <c:pt idx="8200">
                  <c:v>18200</c:v>
                </c:pt>
                <c:pt idx="8201">
                  <c:v>18201</c:v>
                </c:pt>
                <c:pt idx="8202">
                  <c:v>18202</c:v>
                </c:pt>
                <c:pt idx="8203">
                  <c:v>18203</c:v>
                </c:pt>
                <c:pt idx="8204">
                  <c:v>18204</c:v>
                </c:pt>
                <c:pt idx="8205">
                  <c:v>18205</c:v>
                </c:pt>
                <c:pt idx="8206">
                  <c:v>18206</c:v>
                </c:pt>
                <c:pt idx="8207">
                  <c:v>18207</c:v>
                </c:pt>
                <c:pt idx="8208">
                  <c:v>18208</c:v>
                </c:pt>
                <c:pt idx="8209">
                  <c:v>18209</c:v>
                </c:pt>
                <c:pt idx="8210">
                  <c:v>18210</c:v>
                </c:pt>
                <c:pt idx="8211">
                  <c:v>18211</c:v>
                </c:pt>
                <c:pt idx="8212">
                  <c:v>18212</c:v>
                </c:pt>
                <c:pt idx="8213">
                  <c:v>18213</c:v>
                </c:pt>
                <c:pt idx="8214">
                  <c:v>18214</c:v>
                </c:pt>
                <c:pt idx="8215">
                  <c:v>18215</c:v>
                </c:pt>
                <c:pt idx="8216">
                  <c:v>18216</c:v>
                </c:pt>
                <c:pt idx="8217">
                  <c:v>18217</c:v>
                </c:pt>
                <c:pt idx="8218">
                  <c:v>18218</c:v>
                </c:pt>
                <c:pt idx="8219">
                  <c:v>18219</c:v>
                </c:pt>
                <c:pt idx="8220">
                  <c:v>18220</c:v>
                </c:pt>
                <c:pt idx="8221">
                  <c:v>18221</c:v>
                </c:pt>
                <c:pt idx="8222">
                  <c:v>18222</c:v>
                </c:pt>
                <c:pt idx="8223">
                  <c:v>18223</c:v>
                </c:pt>
                <c:pt idx="8224">
                  <c:v>18224</c:v>
                </c:pt>
                <c:pt idx="8225">
                  <c:v>18225</c:v>
                </c:pt>
                <c:pt idx="8226">
                  <c:v>18226</c:v>
                </c:pt>
                <c:pt idx="8227">
                  <c:v>18227</c:v>
                </c:pt>
                <c:pt idx="8228">
                  <c:v>18228</c:v>
                </c:pt>
                <c:pt idx="8229">
                  <c:v>18229</c:v>
                </c:pt>
                <c:pt idx="8230">
                  <c:v>18230</c:v>
                </c:pt>
                <c:pt idx="8231">
                  <c:v>18231</c:v>
                </c:pt>
                <c:pt idx="8232">
                  <c:v>18232</c:v>
                </c:pt>
                <c:pt idx="8233">
                  <c:v>18233</c:v>
                </c:pt>
                <c:pt idx="8234">
                  <c:v>18234</c:v>
                </c:pt>
                <c:pt idx="8235">
                  <c:v>18235</c:v>
                </c:pt>
                <c:pt idx="8236">
                  <c:v>18236</c:v>
                </c:pt>
                <c:pt idx="8237">
                  <c:v>18237</c:v>
                </c:pt>
                <c:pt idx="8238">
                  <c:v>18238</c:v>
                </c:pt>
                <c:pt idx="8239">
                  <c:v>18239</c:v>
                </c:pt>
                <c:pt idx="8240">
                  <c:v>18240</c:v>
                </c:pt>
                <c:pt idx="8241">
                  <c:v>18241</c:v>
                </c:pt>
                <c:pt idx="8242">
                  <c:v>18242</c:v>
                </c:pt>
                <c:pt idx="8243">
                  <c:v>18243</c:v>
                </c:pt>
                <c:pt idx="8244">
                  <c:v>18244</c:v>
                </c:pt>
                <c:pt idx="8245">
                  <c:v>18245</c:v>
                </c:pt>
                <c:pt idx="8246">
                  <c:v>18246</c:v>
                </c:pt>
                <c:pt idx="8247">
                  <c:v>18247</c:v>
                </c:pt>
                <c:pt idx="8248">
                  <c:v>18248</c:v>
                </c:pt>
                <c:pt idx="8249">
                  <c:v>18249</c:v>
                </c:pt>
                <c:pt idx="8250">
                  <c:v>18250</c:v>
                </c:pt>
                <c:pt idx="8251">
                  <c:v>18251</c:v>
                </c:pt>
                <c:pt idx="8252">
                  <c:v>18252</c:v>
                </c:pt>
                <c:pt idx="8253">
                  <c:v>18253</c:v>
                </c:pt>
                <c:pt idx="8254">
                  <c:v>18254</c:v>
                </c:pt>
                <c:pt idx="8255">
                  <c:v>18255</c:v>
                </c:pt>
                <c:pt idx="8256">
                  <c:v>18256</c:v>
                </c:pt>
                <c:pt idx="8257">
                  <c:v>18257</c:v>
                </c:pt>
                <c:pt idx="8258">
                  <c:v>18258</c:v>
                </c:pt>
                <c:pt idx="8259">
                  <c:v>18259</c:v>
                </c:pt>
                <c:pt idx="8260">
                  <c:v>18260</c:v>
                </c:pt>
                <c:pt idx="8261">
                  <c:v>18261</c:v>
                </c:pt>
                <c:pt idx="8262">
                  <c:v>18262</c:v>
                </c:pt>
                <c:pt idx="8263">
                  <c:v>18263</c:v>
                </c:pt>
                <c:pt idx="8264">
                  <c:v>18264</c:v>
                </c:pt>
                <c:pt idx="8265">
                  <c:v>18265</c:v>
                </c:pt>
                <c:pt idx="8266">
                  <c:v>18266</c:v>
                </c:pt>
                <c:pt idx="8267">
                  <c:v>18267</c:v>
                </c:pt>
                <c:pt idx="8268">
                  <c:v>18268</c:v>
                </c:pt>
                <c:pt idx="8269">
                  <c:v>18269</c:v>
                </c:pt>
                <c:pt idx="8270">
                  <c:v>18270</c:v>
                </c:pt>
                <c:pt idx="8271">
                  <c:v>18271</c:v>
                </c:pt>
                <c:pt idx="8272">
                  <c:v>18272</c:v>
                </c:pt>
                <c:pt idx="8273">
                  <c:v>18273</c:v>
                </c:pt>
                <c:pt idx="8274">
                  <c:v>18274</c:v>
                </c:pt>
                <c:pt idx="8275">
                  <c:v>18275</c:v>
                </c:pt>
                <c:pt idx="8276">
                  <c:v>18276</c:v>
                </c:pt>
                <c:pt idx="8277">
                  <c:v>18277</c:v>
                </c:pt>
                <c:pt idx="8278">
                  <c:v>18278</c:v>
                </c:pt>
                <c:pt idx="8279">
                  <c:v>18279</c:v>
                </c:pt>
                <c:pt idx="8280">
                  <c:v>18280</c:v>
                </c:pt>
                <c:pt idx="8281">
                  <c:v>18281</c:v>
                </c:pt>
                <c:pt idx="8282">
                  <c:v>18282</c:v>
                </c:pt>
                <c:pt idx="8283">
                  <c:v>18283</c:v>
                </c:pt>
                <c:pt idx="8284">
                  <c:v>18284</c:v>
                </c:pt>
                <c:pt idx="8285">
                  <c:v>18285</c:v>
                </c:pt>
                <c:pt idx="8286">
                  <c:v>18286</c:v>
                </c:pt>
                <c:pt idx="8287">
                  <c:v>18287</c:v>
                </c:pt>
                <c:pt idx="8288">
                  <c:v>18288</c:v>
                </c:pt>
                <c:pt idx="8289">
                  <c:v>18289</c:v>
                </c:pt>
                <c:pt idx="8290">
                  <c:v>18290</c:v>
                </c:pt>
                <c:pt idx="8291">
                  <c:v>18291</c:v>
                </c:pt>
                <c:pt idx="8292">
                  <c:v>18292</c:v>
                </c:pt>
                <c:pt idx="8293">
                  <c:v>18293</c:v>
                </c:pt>
                <c:pt idx="8294">
                  <c:v>18294</c:v>
                </c:pt>
                <c:pt idx="8295">
                  <c:v>18295</c:v>
                </c:pt>
                <c:pt idx="8296">
                  <c:v>18296</c:v>
                </c:pt>
                <c:pt idx="8297">
                  <c:v>18297</c:v>
                </c:pt>
                <c:pt idx="8298">
                  <c:v>18298</c:v>
                </c:pt>
                <c:pt idx="8299">
                  <c:v>18299</c:v>
                </c:pt>
                <c:pt idx="8300">
                  <c:v>18300</c:v>
                </c:pt>
                <c:pt idx="8301">
                  <c:v>18301</c:v>
                </c:pt>
                <c:pt idx="8302">
                  <c:v>18302</c:v>
                </c:pt>
                <c:pt idx="8303">
                  <c:v>18303</c:v>
                </c:pt>
                <c:pt idx="8304">
                  <c:v>18304</c:v>
                </c:pt>
                <c:pt idx="8305">
                  <c:v>18305</c:v>
                </c:pt>
                <c:pt idx="8306">
                  <c:v>18306</c:v>
                </c:pt>
                <c:pt idx="8307">
                  <c:v>18307</c:v>
                </c:pt>
                <c:pt idx="8308">
                  <c:v>18308</c:v>
                </c:pt>
                <c:pt idx="8309">
                  <c:v>18309</c:v>
                </c:pt>
                <c:pt idx="8310">
                  <c:v>18310</c:v>
                </c:pt>
                <c:pt idx="8311">
                  <c:v>18311</c:v>
                </c:pt>
                <c:pt idx="8312">
                  <c:v>18312</c:v>
                </c:pt>
                <c:pt idx="8313">
                  <c:v>18313</c:v>
                </c:pt>
                <c:pt idx="8314">
                  <c:v>18314</c:v>
                </c:pt>
                <c:pt idx="8315">
                  <c:v>18315</c:v>
                </c:pt>
                <c:pt idx="8316">
                  <c:v>18316</c:v>
                </c:pt>
                <c:pt idx="8317">
                  <c:v>18317</c:v>
                </c:pt>
                <c:pt idx="8318">
                  <c:v>18318</c:v>
                </c:pt>
                <c:pt idx="8319">
                  <c:v>18319</c:v>
                </c:pt>
                <c:pt idx="8320">
                  <c:v>18320</c:v>
                </c:pt>
                <c:pt idx="8321">
                  <c:v>18321</c:v>
                </c:pt>
                <c:pt idx="8322">
                  <c:v>18322</c:v>
                </c:pt>
                <c:pt idx="8323">
                  <c:v>18323</c:v>
                </c:pt>
                <c:pt idx="8324">
                  <c:v>18324</c:v>
                </c:pt>
                <c:pt idx="8325">
                  <c:v>18325</c:v>
                </c:pt>
                <c:pt idx="8326">
                  <c:v>18326</c:v>
                </c:pt>
                <c:pt idx="8327">
                  <c:v>18327</c:v>
                </c:pt>
                <c:pt idx="8328">
                  <c:v>18328</c:v>
                </c:pt>
                <c:pt idx="8329">
                  <c:v>18329</c:v>
                </c:pt>
                <c:pt idx="8330">
                  <c:v>18330</c:v>
                </c:pt>
                <c:pt idx="8331">
                  <c:v>18331</c:v>
                </c:pt>
                <c:pt idx="8332">
                  <c:v>18332</c:v>
                </c:pt>
                <c:pt idx="8333">
                  <c:v>18333</c:v>
                </c:pt>
                <c:pt idx="8334">
                  <c:v>18334</c:v>
                </c:pt>
                <c:pt idx="8335">
                  <c:v>18335</c:v>
                </c:pt>
                <c:pt idx="8336">
                  <c:v>18336</c:v>
                </c:pt>
                <c:pt idx="8337">
                  <c:v>18337</c:v>
                </c:pt>
                <c:pt idx="8338">
                  <c:v>18338</c:v>
                </c:pt>
                <c:pt idx="8339">
                  <c:v>18339</c:v>
                </c:pt>
                <c:pt idx="8340">
                  <c:v>18340</c:v>
                </c:pt>
                <c:pt idx="8341">
                  <c:v>18341</c:v>
                </c:pt>
                <c:pt idx="8342">
                  <c:v>18342</c:v>
                </c:pt>
                <c:pt idx="8343">
                  <c:v>18343</c:v>
                </c:pt>
                <c:pt idx="8344">
                  <c:v>18344</c:v>
                </c:pt>
                <c:pt idx="8345">
                  <c:v>18345</c:v>
                </c:pt>
                <c:pt idx="8346">
                  <c:v>18346</c:v>
                </c:pt>
                <c:pt idx="8347">
                  <c:v>18347</c:v>
                </c:pt>
                <c:pt idx="8348">
                  <c:v>18348</c:v>
                </c:pt>
                <c:pt idx="8349">
                  <c:v>18349</c:v>
                </c:pt>
                <c:pt idx="8350">
                  <c:v>18350</c:v>
                </c:pt>
                <c:pt idx="8351">
                  <c:v>18351</c:v>
                </c:pt>
                <c:pt idx="8352">
                  <c:v>18352</c:v>
                </c:pt>
                <c:pt idx="8353">
                  <c:v>18353</c:v>
                </c:pt>
                <c:pt idx="8354">
                  <c:v>18354</c:v>
                </c:pt>
                <c:pt idx="8355">
                  <c:v>18355</c:v>
                </c:pt>
                <c:pt idx="8356">
                  <c:v>18356</c:v>
                </c:pt>
                <c:pt idx="8357">
                  <c:v>18357</c:v>
                </c:pt>
                <c:pt idx="8358">
                  <c:v>18358</c:v>
                </c:pt>
                <c:pt idx="8359">
                  <c:v>18359</c:v>
                </c:pt>
                <c:pt idx="8360">
                  <c:v>18360</c:v>
                </c:pt>
                <c:pt idx="8361">
                  <c:v>18361</c:v>
                </c:pt>
                <c:pt idx="8362">
                  <c:v>18362</c:v>
                </c:pt>
                <c:pt idx="8363">
                  <c:v>18363</c:v>
                </c:pt>
                <c:pt idx="8364">
                  <c:v>18364</c:v>
                </c:pt>
                <c:pt idx="8365">
                  <c:v>18365</c:v>
                </c:pt>
                <c:pt idx="8366">
                  <c:v>18366</c:v>
                </c:pt>
                <c:pt idx="8367">
                  <c:v>18367</c:v>
                </c:pt>
                <c:pt idx="8368">
                  <c:v>18368</c:v>
                </c:pt>
                <c:pt idx="8369">
                  <c:v>18369</c:v>
                </c:pt>
                <c:pt idx="8370">
                  <c:v>18370</c:v>
                </c:pt>
                <c:pt idx="8371">
                  <c:v>18371</c:v>
                </c:pt>
                <c:pt idx="8372">
                  <c:v>18372</c:v>
                </c:pt>
                <c:pt idx="8373">
                  <c:v>18373</c:v>
                </c:pt>
                <c:pt idx="8374">
                  <c:v>18374</c:v>
                </c:pt>
                <c:pt idx="8375">
                  <c:v>18375</c:v>
                </c:pt>
                <c:pt idx="8376">
                  <c:v>18376</c:v>
                </c:pt>
                <c:pt idx="8377">
                  <c:v>18377</c:v>
                </c:pt>
                <c:pt idx="8378">
                  <c:v>18378</c:v>
                </c:pt>
                <c:pt idx="8379">
                  <c:v>18379</c:v>
                </c:pt>
                <c:pt idx="8380">
                  <c:v>18380</c:v>
                </c:pt>
                <c:pt idx="8381">
                  <c:v>18381</c:v>
                </c:pt>
                <c:pt idx="8382">
                  <c:v>18382</c:v>
                </c:pt>
                <c:pt idx="8383">
                  <c:v>18383</c:v>
                </c:pt>
                <c:pt idx="8384">
                  <c:v>18384</c:v>
                </c:pt>
                <c:pt idx="8385">
                  <c:v>18385</c:v>
                </c:pt>
                <c:pt idx="8386">
                  <c:v>18386</c:v>
                </c:pt>
                <c:pt idx="8387">
                  <c:v>18387</c:v>
                </c:pt>
                <c:pt idx="8388">
                  <c:v>18388</c:v>
                </c:pt>
                <c:pt idx="8389">
                  <c:v>18389</c:v>
                </c:pt>
                <c:pt idx="8390">
                  <c:v>18390</c:v>
                </c:pt>
                <c:pt idx="8391">
                  <c:v>18391</c:v>
                </c:pt>
                <c:pt idx="8392">
                  <c:v>18392</c:v>
                </c:pt>
                <c:pt idx="8393">
                  <c:v>18393</c:v>
                </c:pt>
                <c:pt idx="8394">
                  <c:v>18394</c:v>
                </c:pt>
                <c:pt idx="8395">
                  <c:v>18395</c:v>
                </c:pt>
                <c:pt idx="8396">
                  <c:v>18396</c:v>
                </c:pt>
                <c:pt idx="8397">
                  <c:v>18397</c:v>
                </c:pt>
                <c:pt idx="8398">
                  <c:v>18398</c:v>
                </c:pt>
                <c:pt idx="8399">
                  <c:v>18399</c:v>
                </c:pt>
                <c:pt idx="8400">
                  <c:v>18400</c:v>
                </c:pt>
                <c:pt idx="8401">
                  <c:v>18401</c:v>
                </c:pt>
                <c:pt idx="8402">
                  <c:v>18402</c:v>
                </c:pt>
                <c:pt idx="8403">
                  <c:v>18403</c:v>
                </c:pt>
                <c:pt idx="8404">
                  <c:v>18404</c:v>
                </c:pt>
                <c:pt idx="8405">
                  <c:v>18405</c:v>
                </c:pt>
                <c:pt idx="8406">
                  <c:v>18406</c:v>
                </c:pt>
                <c:pt idx="8407">
                  <c:v>18407</c:v>
                </c:pt>
                <c:pt idx="8408">
                  <c:v>18408</c:v>
                </c:pt>
                <c:pt idx="8409">
                  <c:v>18409</c:v>
                </c:pt>
                <c:pt idx="8410">
                  <c:v>18410</c:v>
                </c:pt>
                <c:pt idx="8411">
                  <c:v>18411</c:v>
                </c:pt>
                <c:pt idx="8412">
                  <c:v>18412</c:v>
                </c:pt>
                <c:pt idx="8413">
                  <c:v>18413</c:v>
                </c:pt>
                <c:pt idx="8414">
                  <c:v>18414</c:v>
                </c:pt>
                <c:pt idx="8415">
                  <c:v>18415</c:v>
                </c:pt>
                <c:pt idx="8416">
                  <c:v>18416</c:v>
                </c:pt>
                <c:pt idx="8417">
                  <c:v>18417</c:v>
                </c:pt>
                <c:pt idx="8418">
                  <c:v>18418</c:v>
                </c:pt>
                <c:pt idx="8419">
                  <c:v>18419</c:v>
                </c:pt>
                <c:pt idx="8420">
                  <c:v>18420</c:v>
                </c:pt>
                <c:pt idx="8421">
                  <c:v>18421</c:v>
                </c:pt>
                <c:pt idx="8422">
                  <c:v>18422</c:v>
                </c:pt>
                <c:pt idx="8423">
                  <c:v>18423</c:v>
                </c:pt>
                <c:pt idx="8424">
                  <c:v>18424</c:v>
                </c:pt>
                <c:pt idx="8425">
                  <c:v>18425</c:v>
                </c:pt>
                <c:pt idx="8426">
                  <c:v>18426</c:v>
                </c:pt>
                <c:pt idx="8427">
                  <c:v>18427</c:v>
                </c:pt>
                <c:pt idx="8428">
                  <c:v>18428</c:v>
                </c:pt>
                <c:pt idx="8429">
                  <c:v>18429</c:v>
                </c:pt>
                <c:pt idx="8430">
                  <c:v>18430</c:v>
                </c:pt>
                <c:pt idx="8431">
                  <c:v>18431</c:v>
                </c:pt>
                <c:pt idx="8432">
                  <c:v>18432</c:v>
                </c:pt>
                <c:pt idx="8433">
                  <c:v>18433</c:v>
                </c:pt>
                <c:pt idx="8434">
                  <c:v>18434</c:v>
                </c:pt>
                <c:pt idx="8435">
                  <c:v>18435</c:v>
                </c:pt>
                <c:pt idx="8436">
                  <c:v>18436</c:v>
                </c:pt>
                <c:pt idx="8437">
                  <c:v>18437</c:v>
                </c:pt>
                <c:pt idx="8438">
                  <c:v>18438</c:v>
                </c:pt>
                <c:pt idx="8439">
                  <c:v>18439</c:v>
                </c:pt>
                <c:pt idx="8440">
                  <c:v>18440</c:v>
                </c:pt>
                <c:pt idx="8441">
                  <c:v>18441</c:v>
                </c:pt>
                <c:pt idx="8442">
                  <c:v>18442</c:v>
                </c:pt>
                <c:pt idx="8443">
                  <c:v>18443</c:v>
                </c:pt>
                <c:pt idx="8444">
                  <c:v>18444</c:v>
                </c:pt>
                <c:pt idx="8445">
                  <c:v>18445</c:v>
                </c:pt>
                <c:pt idx="8446">
                  <c:v>18446</c:v>
                </c:pt>
                <c:pt idx="8447">
                  <c:v>18447</c:v>
                </c:pt>
                <c:pt idx="8448">
                  <c:v>18448</c:v>
                </c:pt>
                <c:pt idx="8449">
                  <c:v>18449</c:v>
                </c:pt>
                <c:pt idx="8450">
                  <c:v>18450</c:v>
                </c:pt>
                <c:pt idx="8451">
                  <c:v>18451</c:v>
                </c:pt>
                <c:pt idx="8452">
                  <c:v>18452</c:v>
                </c:pt>
                <c:pt idx="8453">
                  <c:v>18453</c:v>
                </c:pt>
                <c:pt idx="8454">
                  <c:v>18454</c:v>
                </c:pt>
                <c:pt idx="8455">
                  <c:v>18455</c:v>
                </c:pt>
                <c:pt idx="8456">
                  <c:v>18456</c:v>
                </c:pt>
                <c:pt idx="8457">
                  <c:v>18457</c:v>
                </c:pt>
                <c:pt idx="8458">
                  <c:v>18458</c:v>
                </c:pt>
                <c:pt idx="8459">
                  <c:v>18459</c:v>
                </c:pt>
                <c:pt idx="8460">
                  <c:v>18460</c:v>
                </c:pt>
                <c:pt idx="8461">
                  <c:v>18461</c:v>
                </c:pt>
                <c:pt idx="8462">
                  <c:v>18462</c:v>
                </c:pt>
                <c:pt idx="8463">
                  <c:v>18463</c:v>
                </c:pt>
                <c:pt idx="8464">
                  <c:v>18464</c:v>
                </c:pt>
                <c:pt idx="8465">
                  <c:v>18465</c:v>
                </c:pt>
                <c:pt idx="8466">
                  <c:v>18466</c:v>
                </c:pt>
                <c:pt idx="8467">
                  <c:v>18467</c:v>
                </c:pt>
                <c:pt idx="8468">
                  <c:v>18468</c:v>
                </c:pt>
                <c:pt idx="8469">
                  <c:v>18469</c:v>
                </c:pt>
                <c:pt idx="8470">
                  <c:v>18470</c:v>
                </c:pt>
                <c:pt idx="8471">
                  <c:v>18471</c:v>
                </c:pt>
                <c:pt idx="8472">
                  <c:v>18472</c:v>
                </c:pt>
                <c:pt idx="8473">
                  <c:v>18473</c:v>
                </c:pt>
                <c:pt idx="8474">
                  <c:v>18474</c:v>
                </c:pt>
                <c:pt idx="8475">
                  <c:v>18475</c:v>
                </c:pt>
                <c:pt idx="8476">
                  <c:v>18476</c:v>
                </c:pt>
                <c:pt idx="8477">
                  <c:v>18477</c:v>
                </c:pt>
                <c:pt idx="8478">
                  <c:v>18478</c:v>
                </c:pt>
                <c:pt idx="8479">
                  <c:v>18479</c:v>
                </c:pt>
                <c:pt idx="8480">
                  <c:v>18480</c:v>
                </c:pt>
                <c:pt idx="8481">
                  <c:v>18481</c:v>
                </c:pt>
                <c:pt idx="8482">
                  <c:v>18482</c:v>
                </c:pt>
                <c:pt idx="8483">
                  <c:v>18483</c:v>
                </c:pt>
                <c:pt idx="8484">
                  <c:v>18484</c:v>
                </c:pt>
                <c:pt idx="8485">
                  <c:v>18485</c:v>
                </c:pt>
                <c:pt idx="8486">
                  <c:v>18486</c:v>
                </c:pt>
                <c:pt idx="8487">
                  <c:v>18487</c:v>
                </c:pt>
                <c:pt idx="8488">
                  <c:v>18488</c:v>
                </c:pt>
                <c:pt idx="8489">
                  <c:v>18489</c:v>
                </c:pt>
                <c:pt idx="8490">
                  <c:v>18490</c:v>
                </c:pt>
                <c:pt idx="8491">
                  <c:v>18491</c:v>
                </c:pt>
                <c:pt idx="8492">
                  <c:v>18492</c:v>
                </c:pt>
                <c:pt idx="8493">
                  <c:v>18493</c:v>
                </c:pt>
                <c:pt idx="8494">
                  <c:v>18494</c:v>
                </c:pt>
                <c:pt idx="8495">
                  <c:v>18495</c:v>
                </c:pt>
                <c:pt idx="8496">
                  <c:v>18496</c:v>
                </c:pt>
                <c:pt idx="8497">
                  <c:v>18497</c:v>
                </c:pt>
                <c:pt idx="8498">
                  <c:v>18498</c:v>
                </c:pt>
                <c:pt idx="8499">
                  <c:v>18499</c:v>
                </c:pt>
                <c:pt idx="8500">
                  <c:v>18500</c:v>
                </c:pt>
                <c:pt idx="8501">
                  <c:v>18501</c:v>
                </c:pt>
                <c:pt idx="8502">
                  <c:v>18502</c:v>
                </c:pt>
                <c:pt idx="8503">
                  <c:v>18503</c:v>
                </c:pt>
                <c:pt idx="8504">
                  <c:v>18504</c:v>
                </c:pt>
                <c:pt idx="8505">
                  <c:v>18505</c:v>
                </c:pt>
                <c:pt idx="8506">
                  <c:v>18506</c:v>
                </c:pt>
                <c:pt idx="8507">
                  <c:v>18507</c:v>
                </c:pt>
                <c:pt idx="8508">
                  <c:v>18508</c:v>
                </c:pt>
                <c:pt idx="8509">
                  <c:v>18509</c:v>
                </c:pt>
                <c:pt idx="8510">
                  <c:v>18510</c:v>
                </c:pt>
                <c:pt idx="8511">
                  <c:v>18511</c:v>
                </c:pt>
                <c:pt idx="8512">
                  <c:v>18512</c:v>
                </c:pt>
                <c:pt idx="8513">
                  <c:v>18513</c:v>
                </c:pt>
                <c:pt idx="8514">
                  <c:v>18514</c:v>
                </c:pt>
                <c:pt idx="8515">
                  <c:v>18515</c:v>
                </c:pt>
                <c:pt idx="8516">
                  <c:v>18516</c:v>
                </c:pt>
                <c:pt idx="8517">
                  <c:v>18517</c:v>
                </c:pt>
                <c:pt idx="8518">
                  <c:v>18518</c:v>
                </c:pt>
                <c:pt idx="8519">
                  <c:v>18519</c:v>
                </c:pt>
                <c:pt idx="8520">
                  <c:v>18520</c:v>
                </c:pt>
                <c:pt idx="8521">
                  <c:v>18521</c:v>
                </c:pt>
                <c:pt idx="8522">
                  <c:v>18522</c:v>
                </c:pt>
                <c:pt idx="8523">
                  <c:v>18523</c:v>
                </c:pt>
                <c:pt idx="8524">
                  <c:v>18524</c:v>
                </c:pt>
                <c:pt idx="8525">
                  <c:v>18525</c:v>
                </c:pt>
                <c:pt idx="8526">
                  <c:v>18526</c:v>
                </c:pt>
                <c:pt idx="8527">
                  <c:v>18527</c:v>
                </c:pt>
                <c:pt idx="8528">
                  <c:v>18528</c:v>
                </c:pt>
                <c:pt idx="8529">
                  <c:v>18529</c:v>
                </c:pt>
                <c:pt idx="8530">
                  <c:v>18530</c:v>
                </c:pt>
                <c:pt idx="8531">
                  <c:v>18531</c:v>
                </c:pt>
                <c:pt idx="8532">
                  <c:v>18532</c:v>
                </c:pt>
                <c:pt idx="8533">
                  <c:v>18533</c:v>
                </c:pt>
                <c:pt idx="8534">
                  <c:v>18534</c:v>
                </c:pt>
                <c:pt idx="8535">
                  <c:v>18535</c:v>
                </c:pt>
                <c:pt idx="8536">
                  <c:v>18536</c:v>
                </c:pt>
                <c:pt idx="8537">
                  <c:v>18537</c:v>
                </c:pt>
                <c:pt idx="8538">
                  <c:v>18538</c:v>
                </c:pt>
                <c:pt idx="8539">
                  <c:v>18539</c:v>
                </c:pt>
                <c:pt idx="8540">
                  <c:v>18540</c:v>
                </c:pt>
                <c:pt idx="8541">
                  <c:v>18541</c:v>
                </c:pt>
                <c:pt idx="8542">
                  <c:v>18542</c:v>
                </c:pt>
                <c:pt idx="8543">
                  <c:v>18543</c:v>
                </c:pt>
                <c:pt idx="8544">
                  <c:v>18544</c:v>
                </c:pt>
                <c:pt idx="8545">
                  <c:v>18545</c:v>
                </c:pt>
                <c:pt idx="8546">
                  <c:v>18546</c:v>
                </c:pt>
                <c:pt idx="8547">
                  <c:v>18547</c:v>
                </c:pt>
                <c:pt idx="8548">
                  <c:v>18548</c:v>
                </c:pt>
                <c:pt idx="8549">
                  <c:v>18549</c:v>
                </c:pt>
                <c:pt idx="8550">
                  <c:v>18550</c:v>
                </c:pt>
                <c:pt idx="8551">
                  <c:v>18551</c:v>
                </c:pt>
                <c:pt idx="8552">
                  <c:v>18552</c:v>
                </c:pt>
                <c:pt idx="8553">
                  <c:v>18553</c:v>
                </c:pt>
                <c:pt idx="8554">
                  <c:v>18554</c:v>
                </c:pt>
                <c:pt idx="8555">
                  <c:v>18555</c:v>
                </c:pt>
                <c:pt idx="8556">
                  <c:v>18556</c:v>
                </c:pt>
                <c:pt idx="8557">
                  <c:v>18557</c:v>
                </c:pt>
                <c:pt idx="8558">
                  <c:v>18558</c:v>
                </c:pt>
                <c:pt idx="8559">
                  <c:v>18559</c:v>
                </c:pt>
                <c:pt idx="8560">
                  <c:v>18560</c:v>
                </c:pt>
                <c:pt idx="8561">
                  <c:v>18561</c:v>
                </c:pt>
                <c:pt idx="8562">
                  <c:v>18562</c:v>
                </c:pt>
                <c:pt idx="8563">
                  <c:v>18563</c:v>
                </c:pt>
                <c:pt idx="8564">
                  <c:v>18564</c:v>
                </c:pt>
                <c:pt idx="8565">
                  <c:v>18565</c:v>
                </c:pt>
                <c:pt idx="8566">
                  <c:v>18566</c:v>
                </c:pt>
                <c:pt idx="8567">
                  <c:v>18567</c:v>
                </c:pt>
                <c:pt idx="8568">
                  <c:v>18568</c:v>
                </c:pt>
                <c:pt idx="8569">
                  <c:v>18569</c:v>
                </c:pt>
                <c:pt idx="8570">
                  <c:v>18570</c:v>
                </c:pt>
                <c:pt idx="8571">
                  <c:v>18571</c:v>
                </c:pt>
                <c:pt idx="8572">
                  <c:v>18572</c:v>
                </c:pt>
                <c:pt idx="8573">
                  <c:v>18573</c:v>
                </c:pt>
                <c:pt idx="8574">
                  <c:v>18574</c:v>
                </c:pt>
                <c:pt idx="8575">
                  <c:v>18575</c:v>
                </c:pt>
                <c:pt idx="8576">
                  <c:v>18576</c:v>
                </c:pt>
                <c:pt idx="8577">
                  <c:v>18577</c:v>
                </c:pt>
                <c:pt idx="8578">
                  <c:v>18578</c:v>
                </c:pt>
                <c:pt idx="8579">
                  <c:v>18579</c:v>
                </c:pt>
                <c:pt idx="8580">
                  <c:v>18580</c:v>
                </c:pt>
                <c:pt idx="8581">
                  <c:v>18581</c:v>
                </c:pt>
                <c:pt idx="8582">
                  <c:v>18582</c:v>
                </c:pt>
                <c:pt idx="8583">
                  <c:v>18583</c:v>
                </c:pt>
                <c:pt idx="8584">
                  <c:v>18584</c:v>
                </c:pt>
                <c:pt idx="8585">
                  <c:v>18585</c:v>
                </c:pt>
                <c:pt idx="8586">
                  <c:v>18586</c:v>
                </c:pt>
                <c:pt idx="8587">
                  <c:v>18587</c:v>
                </c:pt>
                <c:pt idx="8588">
                  <c:v>18588</c:v>
                </c:pt>
                <c:pt idx="8589">
                  <c:v>18589</c:v>
                </c:pt>
                <c:pt idx="8590">
                  <c:v>18590</c:v>
                </c:pt>
                <c:pt idx="8591">
                  <c:v>18591</c:v>
                </c:pt>
                <c:pt idx="8592">
                  <c:v>18592</c:v>
                </c:pt>
                <c:pt idx="8593">
                  <c:v>18593</c:v>
                </c:pt>
                <c:pt idx="8594">
                  <c:v>18594</c:v>
                </c:pt>
                <c:pt idx="8595">
                  <c:v>18595</c:v>
                </c:pt>
                <c:pt idx="8596">
                  <c:v>18596</c:v>
                </c:pt>
                <c:pt idx="8597">
                  <c:v>18597</c:v>
                </c:pt>
                <c:pt idx="8598">
                  <c:v>18598</c:v>
                </c:pt>
                <c:pt idx="8599">
                  <c:v>18599</c:v>
                </c:pt>
                <c:pt idx="8600">
                  <c:v>18600</c:v>
                </c:pt>
                <c:pt idx="8601">
                  <c:v>18601</c:v>
                </c:pt>
                <c:pt idx="8602">
                  <c:v>18602</c:v>
                </c:pt>
                <c:pt idx="8603">
                  <c:v>18603</c:v>
                </c:pt>
                <c:pt idx="8604">
                  <c:v>18604</c:v>
                </c:pt>
                <c:pt idx="8605">
                  <c:v>18605</c:v>
                </c:pt>
                <c:pt idx="8606">
                  <c:v>18606</c:v>
                </c:pt>
                <c:pt idx="8607">
                  <c:v>18607</c:v>
                </c:pt>
                <c:pt idx="8608">
                  <c:v>18608</c:v>
                </c:pt>
                <c:pt idx="8609">
                  <c:v>18609</c:v>
                </c:pt>
                <c:pt idx="8610">
                  <c:v>18610</c:v>
                </c:pt>
                <c:pt idx="8611">
                  <c:v>18611</c:v>
                </c:pt>
                <c:pt idx="8612">
                  <c:v>18612</c:v>
                </c:pt>
                <c:pt idx="8613">
                  <c:v>18613</c:v>
                </c:pt>
                <c:pt idx="8614">
                  <c:v>18614</c:v>
                </c:pt>
                <c:pt idx="8615">
                  <c:v>18615</c:v>
                </c:pt>
                <c:pt idx="8616">
                  <c:v>18616</c:v>
                </c:pt>
                <c:pt idx="8617">
                  <c:v>18617</c:v>
                </c:pt>
                <c:pt idx="8618">
                  <c:v>18618</c:v>
                </c:pt>
                <c:pt idx="8619">
                  <c:v>18619</c:v>
                </c:pt>
                <c:pt idx="8620">
                  <c:v>18620</c:v>
                </c:pt>
                <c:pt idx="8621">
                  <c:v>18621</c:v>
                </c:pt>
                <c:pt idx="8622">
                  <c:v>18622</c:v>
                </c:pt>
                <c:pt idx="8623">
                  <c:v>18623</c:v>
                </c:pt>
                <c:pt idx="8624">
                  <c:v>18624</c:v>
                </c:pt>
                <c:pt idx="8625">
                  <c:v>18625</c:v>
                </c:pt>
                <c:pt idx="8626">
                  <c:v>18626</c:v>
                </c:pt>
                <c:pt idx="8627">
                  <c:v>18627</c:v>
                </c:pt>
                <c:pt idx="8628">
                  <c:v>18628</c:v>
                </c:pt>
                <c:pt idx="8629">
                  <c:v>18629</c:v>
                </c:pt>
                <c:pt idx="8630">
                  <c:v>18630</c:v>
                </c:pt>
                <c:pt idx="8631">
                  <c:v>18631</c:v>
                </c:pt>
                <c:pt idx="8632">
                  <c:v>18632</c:v>
                </c:pt>
                <c:pt idx="8633">
                  <c:v>18633</c:v>
                </c:pt>
                <c:pt idx="8634">
                  <c:v>18634</c:v>
                </c:pt>
                <c:pt idx="8635">
                  <c:v>18635</c:v>
                </c:pt>
                <c:pt idx="8636">
                  <c:v>18636</c:v>
                </c:pt>
                <c:pt idx="8637">
                  <c:v>18637</c:v>
                </c:pt>
                <c:pt idx="8638">
                  <c:v>18638</c:v>
                </c:pt>
                <c:pt idx="8639">
                  <c:v>18639</c:v>
                </c:pt>
                <c:pt idx="8640">
                  <c:v>18640</c:v>
                </c:pt>
                <c:pt idx="8641">
                  <c:v>18641</c:v>
                </c:pt>
                <c:pt idx="8642">
                  <c:v>18642</c:v>
                </c:pt>
                <c:pt idx="8643">
                  <c:v>18643</c:v>
                </c:pt>
                <c:pt idx="8644">
                  <c:v>18644</c:v>
                </c:pt>
                <c:pt idx="8645">
                  <c:v>18645</c:v>
                </c:pt>
                <c:pt idx="8646">
                  <c:v>18646</c:v>
                </c:pt>
                <c:pt idx="8647">
                  <c:v>18647</c:v>
                </c:pt>
                <c:pt idx="8648">
                  <c:v>18648</c:v>
                </c:pt>
                <c:pt idx="8649">
                  <c:v>18649</c:v>
                </c:pt>
                <c:pt idx="8650">
                  <c:v>18650</c:v>
                </c:pt>
                <c:pt idx="8651">
                  <c:v>18651</c:v>
                </c:pt>
                <c:pt idx="8652">
                  <c:v>18652</c:v>
                </c:pt>
                <c:pt idx="8653">
                  <c:v>18653</c:v>
                </c:pt>
                <c:pt idx="8654">
                  <c:v>18654</c:v>
                </c:pt>
                <c:pt idx="8655">
                  <c:v>18655</c:v>
                </c:pt>
                <c:pt idx="8656">
                  <c:v>18656</c:v>
                </c:pt>
                <c:pt idx="8657">
                  <c:v>18657</c:v>
                </c:pt>
                <c:pt idx="8658">
                  <c:v>18658</c:v>
                </c:pt>
                <c:pt idx="8659">
                  <c:v>18659</c:v>
                </c:pt>
                <c:pt idx="8660">
                  <c:v>18660</c:v>
                </c:pt>
                <c:pt idx="8661">
                  <c:v>18661</c:v>
                </c:pt>
                <c:pt idx="8662">
                  <c:v>18662</c:v>
                </c:pt>
                <c:pt idx="8663">
                  <c:v>18663</c:v>
                </c:pt>
                <c:pt idx="8664">
                  <c:v>18664</c:v>
                </c:pt>
                <c:pt idx="8665">
                  <c:v>18665</c:v>
                </c:pt>
                <c:pt idx="8666">
                  <c:v>18666</c:v>
                </c:pt>
                <c:pt idx="8667">
                  <c:v>18667</c:v>
                </c:pt>
                <c:pt idx="8668">
                  <c:v>18668</c:v>
                </c:pt>
                <c:pt idx="8669">
                  <c:v>18669</c:v>
                </c:pt>
                <c:pt idx="8670">
                  <c:v>18670</c:v>
                </c:pt>
                <c:pt idx="8671">
                  <c:v>18671</c:v>
                </c:pt>
                <c:pt idx="8672">
                  <c:v>18672</c:v>
                </c:pt>
                <c:pt idx="8673">
                  <c:v>18673</c:v>
                </c:pt>
                <c:pt idx="8674">
                  <c:v>18674</c:v>
                </c:pt>
                <c:pt idx="8675">
                  <c:v>18675</c:v>
                </c:pt>
                <c:pt idx="8676">
                  <c:v>18676</c:v>
                </c:pt>
                <c:pt idx="8677">
                  <c:v>18677</c:v>
                </c:pt>
                <c:pt idx="8678">
                  <c:v>18678</c:v>
                </c:pt>
                <c:pt idx="8679">
                  <c:v>18679</c:v>
                </c:pt>
                <c:pt idx="8680">
                  <c:v>18680</c:v>
                </c:pt>
                <c:pt idx="8681">
                  <c:v>18681</c:v>
                </c:pt>
                <c:pt idx="8682">
                  <c:v>18682</c:v>
                </c:pt>
                <c:pt idx="8683">
                  <c:v>18683</c:v>
                </c:pt>
                <c:pt idx="8684">
                  <c:v>18684</c:v>
                </c:pt>
                <c:pt idx="8685">
                  <c:v>18685</c:v>
                </c:pt>
                <c:pt idx="8686">
                  <c:v>18686</c:v>
                </c:pt>
                <c:pt idx="8687">
                  <c:v>18687</c:v>
                </c:pt>
                <c:pt idx="8688">
                  <c:v>18688</c:v>
                </c:pt>
                <c:pt idx="8689">
                  <c:v>18689</c:v>
                </c:pt>
                <c:pt idx="8690">
                  <c:v>18690</c:v>
                </c:pt>
                <c:pt idx="8691">
                  <c:v>18691</c:v>
                </c:pt>
                <c:pt idx="8692">
                  <c:v>18692</c:v>
                </c:pt>
                <c:pt idx="8693">
                  <c:v>18693</c:v>
                </c:pt>
                <c:pt idx="8694">
                  <c:v>18694</c:v>
                </c:pt>
                <c:pt idx="8695">
                  <c:v>18695</c:v>
                </c:pt>
                <c:pt idx="8696">
                  <c:v>18696</c:v>
                </c:pt>
                <c:pt idx="8697">
                  <c:v>18697</c:v>
                </c:pt>
                <c:pt idx="8698">
                  <c:v>18698</c:v>
                </c:pt>
                <c:pt idx="8699">
                  <c:v>18699</c:v>
                </c:pt>
                <c:pt idx="8700">
                  <c:v>18700</c:v>
                </c:pt>
                <c:pt idx="8701">
                  <c:v>18701</c:v>
                </c:pt>
                <c:pt idx="8702">
                  <c:v>18702</c:v>
                </c:pt>
                <c:pt idx="8703">
                  <c:v>18703</c:v>
                </c:pt>
                <c:pt idx="8704">
                  <c:v>18704</c:v>
                </c:pt>
                <c:pt idx="8705">
                  <c:v>18705</c:v>
                </c:pt>
                <c:pt idx="8706">
                  <c:v>18706</c:v>
                </c:pt>
                <c:pt idx="8707">
                  <c:v>18707</c:v>
                </c:pt>
                <c:pt idx="8708">
                  <c:v>18708</c:v>
                </c:pt>
                <c:pt idx="8709">
                  <c:v>18709</c:v>
                </c:pt>
                <c:pt idx="8710">
                  <c:v>18710</c:v>
                </c:pt>
                <c:pt idx="8711">
                  <c:v>18711</c:v>
                </c:pt>
                <c:pt idx="8712">
                  <c:v>18712</c:v>
                </c:pt>
                <c:pt idx="8713">
                  <c:v>18713</c:v>
                </c:pt>
                <c:pt idx="8714">
                  <c:v>18714</c:v>
                </c:pt>
                <c:pt idx="8715">
                  <c:v>18715</c:v>
                </c:pt>
                <c:pt idx="8716">
                  <c:v>18716</c:v>
                </c:pt>
                <c:pt idx="8717">
                  <c:v>18717</c:v>
                </c:pt>
                <c:pt idx="8718">
                  <c:v>18718</c:v>
                </c:pt>
                <c:pt idx="8719">
                  <c:v>18719</c:v>
                </c:pt>
                <c:pt idx="8720">
                  <c:v>18720</c:v>
                </c:pt>
                <c:pt idx="8721">
                  <c:v>18721</c:v>
                </c:pt>
                <c:pt idx="8722">
                  <c:v>18722</c:v>
                </c:pt>
                <c:pt idx="8723">
                  <c:v>18723</c:v>
                </c:pt>
                <c:pt idx="8724">
                  <c:v>18724</c:v>
                </c:pt>
                <c:pt idx="8725">
                  <c:v>18725</c:v>
                </c:pt>
                <c:pt idx="8726">
                  <c:v>18726</c:v>
                </c:pt>
                <c:pt idx="8727">
                  <c:v>18727</c:v>
                </c:pt>
                <c:pt idx="8728">
                  <c:v>18728</c:v>
                </c:pt>
                <c:pt idx="8729">
                  <c:v>18729</c:v>
                </c:pt>
                <c:pt idx="8730">
                  <c:v>18730</c:v>
                </c:pt>
                <c:pt idx="8731">
                  <c:v>18731</c:v>
                </c:pt>
                <c:pt idx="8732">
                  <c:v>18732</c:v>
                </c:pt>
                <c:pt idx="8733">
                  <c:v>18733</c:v>
                </c:pt>
                <c:pt idx="8734">
                  <c:v>18734</c:v>
                </c:pt>
                <c:pt idx="8735">
                  <c:v>18735</c:v>
                </c:pt>
                <c:pt idx="8736">
                  <c:v>18736</c:v>
                </c:pt>
                <c:pt idx="8737">
                  <c:v>18737</c:v>
                </c:pt>
                <c:pt idx="8738">
                  <c:v>18738</c:v>
                </c:pt>
                <c:pt idx="8739">
                  <c:v>18739</c:v>
                </c:pt>
                <c:pt idx="8740">
                  <c:v>18740</c:v>
                </c:pt>
                <c:pt idx="8741">
                  <c:v>18741</c:v>
                </c:pt>
                <c:pt idx="8742">
                  <c:v>18742</c:v>
                </c:pt>
                <c:pt idx="8743">
                  <c:v>18743</c:v>
                </c:pt>
                <c:pt idx="8744">
                  <c:v>18744</c:v>
                </c:pt>
                <c:pt idx="8745">
                  <c:v>18745</c:v>
                </c:pt>
                <c:pt idx="8746">
                  <c:v>18746</c:v>
                </c:pt>
                <c:pt idx="8747">
                  <c:v>18747</c:v>
                </c:pt>
                <c:pt idx="8748">
                  <c:v>18748</c:v>
                </c:pt>
                <c:pt idx="8749">
                  <c:v>18749</c:v>
                </c:pt>
                <c:pt idx="8750">
                  <c:v>18750</c:v>
                </c:pt>
                <c:pt idx="8751">
                  <c:v>18751</c:v>
                </c:pt>
                <c:pt idx="8752">
                  <c:v>18752</c:v>
                </c:pt>
                <c:pt idx="8753">
                  <c:v>18753</c:v>
                </c:pt>
                <c:pt idx="8754">
                  <c:v>18754</c:v>
                </c:pt>
                <c:pt idx="8755">
                  <c:v>18755</c:v>
                </c:pt>
                <c:pt idx="8756">
                  <c:v>18756</c:v>
                </c:pt>
                <c:pt idx="8757">
                  <c:v>18757</c:v>
                </c:pt>
                <c:pt idx="8758">
                  <c:v>18758</c:v>
                </c:pt>
                <c:pt idx="8759">
                  <c:v>18759</c:v>
                </c:pt>
                <c:pt idx="8760">
                  <c:v>18760</c:v>
                </c:pt>
                <c:pt idx="8761">
                  <c:v>18761</c:v>
                </c:pt>
                <c:pt idx="8762">
                  <c:v>18762</c:v>
                </c:pt>
                <c:pt idx="8763">
                  <c:v>18763</c:v>
                </c:pt>
                <c:pt idx="8764">
                  <c:v>18764</c:v>
                </c:pt>
                <c:pt idx="8765">
                  <c:v>18765</c:v>
                </c:pt>
                <c:pt idx="8766">
                  <c:v>18766</c:v>
                </c:pt>
                <c:pt idx="8767">
                  <c:v>18767</c:v>
                </c:pt>
                <c:pt idx="8768">
                  <c:v>18768</c:v>
                </c:pt>
                <c:pt idx="8769">
                  <c:v>18769</c:v>
                </c:pt>
                <c:pt idx="8770">
                  <c:v>18770</c:v>
                </c:pt>
                <c:pt idx="8771">
                  <c:v>18771</c:v>
                </c:pt>
                <c:pt idx="8772">
                  <c:v>18772</c:v>
                </c:pt>
                <c:pt idx="8773">
                  <c:v>18773</c:v>
                </c:pt>
                <c:pt idx="8774">
                  <c:v>18774</c:v>
                </c:pt>
                <c:pt idx="8775">
                  <c:v>18775</c:v>
                </c:pt>
                <c:pt idx="8776">
                  <c:v>18776</c:v>
                </c:pt>
                <c:pt idx="8777">
                  <c:v>18777</c:v>
                </c:pt>
                <c:pt idx="8778">
                  <c:v>18778</c:v>
                </c:pt>
                <c:pt idx="8779">
                  <c:v>18779</c:v>
                </c:pt>
                <c:pt idx="8780">
                  <c:v>18780</c:v>
                </c:pt>
                <c:pt idx="8781">
                  <c:v>18781</c:v>
                </c:pt>
                <c:pt idx="8782">
                  <c:v>18782</c:v>
                </c:pt>
                <c:pt idx="8783">
                  <c:v>18783</c:v>
                </c:pt>
                <c:pt idx="8784">
                  <c:v>18784</c:v>
                </c:pt>
                <c:pt idx="8785">
                  <c:v>18785</c:v>
                </c:pt>
                <c:pt idx="8786">
                  <c:v>18786</c:v>
                </c:pt>
                <c:pt idx="8787">
                  <c:v>18787</c:v>
                </c:pt>
                <c:pt idx="8788">
                  <c:v>18788</c:v>
                </c:pt>
                <c:pt idx="8789">
                  <c:v>18789</c:v>
                </c:pt>
                <c:pt idx="8790">
                  <c:v>18790</c:v>
                </c:pt>
                <c:pt idx="8791">
                  <c:v>18791</c:v>
                </c:pt>
                <c:pt idx="8792">
                  <c:v>18792</c:v>
                </c:pt>
                <c:pt idx="8793">
                  <c:v>18793</c:v>
                </c:pt>
                <c:pt idx="8794">
                  <c:v>18794</c:v>
                </c:pt>
                <c:pt idx="8795">
                  <c:v>18795</c:v>
                </c:pt>
                <c:pt idx="8796">
                  <c:v>18796</c:v>
                </c:pt>
                <c:pt idx="8797">
                  <c:v>18797</c:v>
                </c:pt>
                <c:pt idx="8798">
                  <c:v>18798</c:v>
                </c:pt>
                <c:pt idx="8799">
                  <c:v>18799</c:v>
                </c:pt>
                <c:pt idx="8800">
                  <c:v>18800</c:v>
                </c:pt>
                <c:pt idx="8801">
                  <c:v>18801</c:v>
                </c:pt>
                <c:pt idx="8802">
                  <c:v>18802</c:v>
                </c:pt>
                <c:pt idx="8803">
                  <c:v>18803</c:v>
                </c:pt>
                <c:pt idx="8804">
                  <c:v>18804</c:v>
                </c:pt>
                <c:pt idx="8805">
                  <c:v>18805</c:v>
                </c:pt>
                <c:pt idx="8806">
                  <c:v>18806</c:v>
                </c:pt>
                <c:pt idx="8807">
                  <c:v>18807</c:v>
                </c:pt>
                <c:pt idx="8808">
                  <c:v>18808</c:v>
                </c:pt>
                <c:pt idx="8809">
                  <c:v>18809</c:v>
                </c:pt>
                <c:pt idx="8810">
                  <c:v>18810</c:v>
                </c:pt>
                <c:pt idx="8811">
                  <c:v>18811</c:v>
                </c:pt>
                <c:pt idx="8812">
                  <c:v>18812</c:v>
                </c:pt>
                <c:pt idx="8813">
                  <c:v>18813</c:v>
                </c:pt>
                <c:pt idx="8814">
                  <c:v>18814</c:v>
                </c:pt>
                <c:pt idx="8815">
                  <c:v>18815</c:v>
                </c:pt>
                <c:pt idx="8816">
                  <c:v>18816</c:v>
                </c:pt>
                <c:pt idx="8817">
                  <c:v>18817</c:v>
                </c:pt>
                <c:pt idx="8818">
                  <c:v>18818</c:v>
                </c:pt>
                <c:pt idx="8819">
                  <c:v>18819</c:v>
                </c:pt>
                <c:pt idx="8820">
                  <c:v>18820</c:v>
                </c:pt>
                <c:pt idx="8821">
                  <c:v>18821</c:v>
                </c:pt>
                <c:pt idx="8822">
                  <c:v>18822</c:v>
                </c:pt>
                <c:pt idx="8823">
                  <c:v>18823</c:v>
                </c:pt>
                <c:pt idx="8824">
                  <c:v>18824</c:v>
                </c:pt>
                <c:pt idx="8825">
                  <c:v>18825</c:v>
                </c:pt>
                <c:pt idx="8826">
                  <c:v>18826</c:v>
                </c:pt>
                <c:pt idx="8827">
                  <c:v>18827</c:v>
                </c:pt>
                <c:pt idx="8828">
                  <c:v>18828</c:v>
                </c:pt>
                <c:pt idx="8829">
                  <c:v>18829</c:v>
                </c:pt>
                <c:pt idx="8830">
                  <c:v>18830</c:v>
                </c:pt>
                <c:pt idx="8831">
                  <c:v>18831</c:v>
                </c:pt>
                <c:pt idx="8832">
                  <c:v>18832</c:v>
                </c:pt>
                <c:pt idx="8833">
                  <c:v>18833</c:v>
                </c:pt>
                <c:pt idx="8834">
                  <c:v>18834</c:v>
                </c:pt>
                <c:pt idx="8835">
                  <c:v>18835</c:v>
                </c:pt>
                <c:pt idx="8836">
                  <c:v>18836</c:v>
                </c:pt>
                <c:pt idx="8837">
                  <c:v>18837</c:v>
                </c:pt>
                <c:pt idx="8838">
                  <c:v>18838</c:v>
                </c:pt>
                <c:pt idx="8839">
                  <c:v>18839</c:v>
                </c:pt>
                <c:pt idx="8840">
                  <c:v>18840</c:v>
                </c:pt>
                <c:pt idx="8841">
                  <c:v>18841</c:v>
                </c:pt>
                <c:pt idx="8842">
                  <c:v>18842</c:v>
                </c:pt>
                <c:pt idx="8843">
                  <c:v>18843</c:v>
                </c:pt>
                <c:pt idx="8844">
                  <c:v>18844</c:v>
                </c:pt>
                <c:pt idx="8845">
                  <c:v>18845</c:v>
                </c:pt>
                <c:pt idx="8846">
                  <c:v>18846</c:v>
                </c:pt>
                <c:pt idx="8847">
                  <c:v>18847</c:v>
                </c:pt>
                <c:pt idx="8848">
                  <c:v>18848</c:v>
                </c:pt>
                <c:pt idx="8849">
                  <c:v>18849</c:v>
                </c:pt>
                <c:pt idx="8850">
                  <c:v>18850</c:v>
                </c:pt>
                <c:pt idx="8851">
                  <c:v>18851</c:v>
                </c:pt>
                <c:pt idx="8852">
                  <c:v>18852</c:v>
                </c:pt>
                <c:pt idx="8853">
                  <c:v>18853</c:v>
                </c:pt>
                <c:pt idx="8854">
                  <c:v>18854</c:v>
                </c:pt>
                <c:pt idx="8855">
                  <c:v>18855</c:v>
                </c:pt>
                <c:pt idx="8856">
                  <c:v>18856</c:v>
                </c:pt>
                <c:pt idx="8857">
                  <c:v>18857</c:v>
                </c:pt>
                <c:pt idx="8858">
                  <c:v>18858</c:v>
                </c:pt>
                <c:pt idx="8859">
                  <c:v>18859</c:v>
                </c:pt>
                <c:pt idx="8860">
                  <c:v>18860</c:v>
                </c:pt>
                <c:pt idx="8861">
                  <c:v>18861</c:v>
                </c:pt>
                <c:pt idx="8862">
                  <c:v>18862</c:v>
                </c:pt>
                <c:pt idx="8863">
                  <c:v>18863</c:v>
                </c:pt>
                <c:pt idx="8864">
                  <c:v>18864</c:v>
                </c:pt>
                <c:pt idx="8865">
                  <c:v>18865</c:v>
                </c:pt>
                <c:pt idx="8866">
                  <c:v>18866</c:v>
                </c:pt>
                <c:pt idx="8867">
                  <c:v>18867</c:v>
                </c:pt>
                <c:pt idx="8868">
                  <c:v>18868</c:v>
                </c:pt>
                <c:pt idx="8869">
                  <c:v>18869</c:v>
                </c:pt>
                <c:pt idx="8870">
                  <c:v>18870</c:v>
                </c:pt>
                <c:pt idx="8871">
                  <c:v>18871</c:v>
                </c:pt>
                <c:pt idx="8872">
                  <c:v>18872</c:v>
                </c:pt>
                <c:pt idx="8873">
                  <c:v>18873</c:v>
                </c:pt>
                <c:pt idx="8874">
                  <c:v>18874</c:v>
                </c:pt>
                <c:pt idx="8875">
                  <c:v>18875</c:v>
                </c:pt>
                <c:pt idx="8876">
                  <c:v>18876</c:v>
                </c:pt>
                <c:pt idx="8877">
                  <c:v>18877</c:v>
                </c:pt>
                <c:pt idx="8878">
                  <c:v>18878</c:v>
                </c:pt>
                <c:pt idx="8879">
                  <c:v>18879</c:v>
                </c:pt>
                <c:pt idx="8880">
                  <c:v>18880</c:v>
                </c:pt>
                <c:pt idx="8881">
                  <c:v>18881</c:v>
                </c:pt>
                <c:pt idx="8882">
                  <c:v>18882</c:v>
                </c:pt>
                <c:pt idx="8883">
                  <c:v>18883</c:v>
                </c:pt>
                <c:pt idx="8884">
                  <c:v>18884</c:v>
                </c:pt>
                <c:pt idx="8885">
                  <c:v>18885</c:v>
                </c:pt>
                <c:pt idx="8886">
                  <c:v>18886</c:v>
                </c:pt>
                <c:pt idx="8887">
                  <c:v>18887</c:v>
                </c:pt>
                <c:pt idx="8888">
                  <c:v>18888</c:v>
                </c:pt>
                <c:pt idx="8889">
                  <c:v>18889</c:v>
                </c:pt>
                <c:pt idx="8890">
                  <c:v>18890</c:v>
                </c:pt>
                <c:pt idx="8891">
                  <c:v>18891</c:v>
                </c:pt>
                <c:pt idx="8892">
                  <c:v>18892</c:v>
                </c:pt>
                <c:pt idx="8893">
                  <c:v>18893</c:v>
                </c:pt>
                <c:pt idx="8894">
                  <c:v>18894</c:v>
                </c:pt>
                <c:pt idx="8895">
                  <c:v>18895</c:v>
                </c:pt>
                <c:pt idx="8896">
                  <c:v>18896</c:v>
                </c:pt>
                <c:pt idx="8897">
                  <c:v>18897</c:v>
                </c:pt>
                <c:pt idx="8898">
                  <c:v>18898</c:v>
                </c:pt>
                <c:pt idx="8899">
                  <c:v>18899</c:v>
                </c:pt>
                <c:pt idx="8900">
                  <c:v>18900</c:v>
                </c:pt>
                <c:pt idx="8901">
                  <c:v>18901</c:v>
                </c:pt>
                <c:pt idx="8902">
                  <c:v>18902</c:v>
                </c:pt>
                <c:pt idx="8903">
                  <c:v>18903</c:v>
                </c:pt>
                <c:pt idx="8904">
                  <c:v>18904</c:v>
                </c:pt>
                <c:pt idx="8905">
                  <c:v>18905</c:v>
                </c:pt>
                <c:pt idx="8906">
                  <c:v>18906</c:v>
                </c:pt>
                <c:pt idx="8907">
                  <c:v>18907</c:v>
                </c:pt>
                <c:pt idx="8908">
                  <c:v>18908</c:v>
                </c:pt>
                <c:pt idx="8909">
                  <c:v>18909</c:v>
                </c:pt>
                <c:pt idx="8910">
                  <c:v>18910</c:v>
                </c:pt>
                <c:pt idx="8911">
                  <c:v>18911</c:v>
                </c:pt>
                <c:pt idx="8912">
                  <c:v>18912</c:v>
                </c:pt>
                <c:pt idx="8913">
                  <c:v>18913</c:v>
                </c:pt>
                <c:pt idx="8914">
                  <c:v>18914</c:v>
                </c:pt>
                <c:pt idx="8915">
                  <c:v>18915</c:v>
                </c:pt>
                <c:pt idx="8916">
                  <c:v>18916</c:v>
                </c:pt>
                <c:pt idx="8917">
                  <c:v>18917</c:v>
                </c:pt>
                <c:pt idx="8918">
                  <c:v>18918</c:v>
                </c:pt>
                <c:pt idx="8919">
                  <c:v>18919</c:v>
                </c:pt>
                <c:pt idx="8920">
                  <c:v>18920</c:v>
                </c:pt>
                <c:pt idx="8921">
                  <c:v>18921</c:v>
                </c:pt>
                <c:pt idx="8922">
                  <c:v>18922</c:v>
                </c:pt>
                <c:pt idx="8923">
                  <c:v>18923</c:v>
                </c:pt>
                <c:pt idx="8924">
                  <c:v>18924</c:v>
                </c:pt>
                <c:pt idx="8925">
                  <c:v>18925</c:v>
                </c:pt>
                <c:pt idx="8926">
                  <c:v>18926</c:v>
                </c:pt>
                <c:pt idx="8927">
                  <c:v>18927</c:v>
                </c:pt>
                <c:pt idx="8928">
                  <c:v>18928</c:v>
                </c:pt>
                <c:pt idx="8929">
                  <c:v>18929</c:v>
                </c:pt>
                <c:pt idx="8930">
                  <c:v>18930</c:v>
                </c:pt>
                <c:pt idx="8931">
                  <c:v>18931</c:v>
                </c:pt>
                <c:pt idx="8932">
                  <c:v>18932</c:v>
                </c:pt>
                <c:pt idx="8933">
                  <c:v>18933</c:v>
                </c:pt>
                <c:pt idx="8934">
                  <c:v>18934</c:v>
                </c:pt>
                <c:pt idx="8935">
                  <c:v>18935</c:v>
                </c:pt>
                <c:pt idx="8936">
                  <c:v>18936</c:v>
                </c:pt>
                <c:pt idx="8937">
                  <c:v>18937</c:v>
                </c:pt>
                <c:pt idx="8938">
                  <c:v>18938</c:v>
                </c:pt>
                <c:pt idx="8939">
                  <c:v>18939</c:v>
                </c:pt>
                <c:pt idx="8940">
                  <c:v>18940</c:v>
                </c:pt>
                <c:pt idx="8941">
                  <c:v>18941</c:v>
                </c:pt>
                <c:pt idx="8942">
                  <c:v>18942</c:v>
                </c:pt>
                <c:pt idx="8943">
                  <c:v>18943</c:v>
                </c:pt>
                <c:pt idx="8944">
                  <c:v>18944</c:v>
                </c:pt>
                <c:pt idx="8945">
                  <c:v>18945</c:v>
                </c:pt>
                <c:pt idx="8946">
                  <c:v>18946</c:v>
                </c:pt>
                <c:pt idx="8947">
                  <c:v>18947</c:v>
                </c:pt>
                <c:pt idx="8948">
                  <c:v>18948</c:v>
                </c:pt>
                <c:pt idx="8949">
                  <c:v>18949</c:v>
                </c:pt>
                <c:pt idx="8950">
                  <c:v>18950</c:v>
                </c:pt>
                <c:pt idx="8951">
                  <c:v>18951</c:v>
                </c:pt>
                <c:pt idx="8952">
                  <c:v>18952</c:v>
                </c:pt>
                <c:pt idx="8953">
                  <c:v>18953</c:v>
                </c:pt>
                <c:pt idx="8954">
                  <c:v>18954</c:v>
                </c:pt>
                <c:pt idx="8955">
                  <c:v>18955</c:v>
                </c:pt>
                <c:pt idx="8956">
                  <c:v>18956</c:v>
                </c:pt>
                <c:pt idx="8957">
                  <c:v>18957</c:v>
                </c:pt>
                <c:pt idx="8958">
                  <c:v>18958</c:v>
                </c:pt>
                <c:pt idx="8959">
                  <c:v>18959</c:v>
                </c:pt>
                <c:pt idx="8960">
                  <c:v>18960</c:v>
                </c:pt>
                <c:pt idx="8961">
                  <c:v>18961</c:v>
                </c:pt>
                <c:pt idx="8962">
                  <c:v>18962</c:v>
                </c:pt>
                <c:pt idx="8963">
                  <c:v>18963</c:v>
                </c:pt>
                <c:pt idx="8964">
                  <c:v>18964</c:v>
                </c:pt>
                <c:pt idx="8965">
                  <c:v>18965</c:v>
                </c:pt>
                <c:pt idx="8966">
                  <c:v>18966</c:v>
                </c:pt>
                <c:pt idx="8967">
                  <c:v>18967</c:v>
                </c:pt>
                <c:pt idx="8968">
                  <c:v>18968</c:v>
                </c:pt>
                <c:pt idx="8969">
                  <c:v>18969</c:v>
                </c:pt>
                <c:pt idx="8970">
                  <c:v>18970</c:v>
                </c:pt>
                <c:pt idx="8971">
                  <c:v>18971</c:v>
                </c:pt>
                <c:pt idx="8972">
                  <c:v>18972</c:v>
                </c:pt>
                <c:pt idx="8973">
                  <c:v>18973</c:v>
                </c:pt>
                <c:pt idx="8974">
                  <c:v>18974</c:v>
                </c:pt>
                <c:pt idx="8975">
                  <c:v>18975</c:v>
                </c:pt>
                <c:pt idx="8976">
                  <c:v>18976</c:v>
                </c:pt>
                <c:pt idx="8977">
                  <c:v>18977</c:v>
                </c:pt>
                <c:pt idx="8978">
                  <c:v>18978</c:v>
                </c:pt>
                <c:pt idx="8979">
                  <c:v>18979</c:v>
                </c:pt>
                <c:pt idx="8980">
                  <c:v>18980</c:v>
                </c:pt>
                <c:pt idx="8981">
                  <c:v>18981</c:v>
                </c:pt>
                <c:pt idx="8982">
                  <c:v>18982</c:v>
                </c:pt>
                <c:pt idx="8983">
                  <c:v>18983</c:v>
                </c:pt>
                <c:pt idx="8984">
                  <c:v>18984</c:v>
                </c:pt>
                <c:pt idx="8985">
                  <c:v>18985</c:v>
                </c:pt>
                <c:pt idx="8986">
                  <c:v>18986</c:v>
                </c:pt>
                <c:pt idx="8987">
                  <c:v>18987</c:v>
                </c:pt>
                <c:pt idx="8988">
                  <c:v>18988</c:v>
                </c:pt>
                <c:pt idx="8989">
                  <c:v>18989</c:v>
                </c:pt>
                <c:pt idx="8990">
                  <c:v>18990</c:v>
                </c:pt>
                <c:pt idx="8991">
                  <c:v>18991</c:v>
                </c:pt>
                <c:pt idx="8992">
                  <c:v>18992</c:v>
                </c:pt>
                <c:pt idx="8993">
                  <c:v>18993</c:v>
                </c:pt>
                <c:pt idx="8994">
                  <c:v>18994</c:v>
                </c:pt>
                <c:pt idx="8995">
                  <c:v>18995</c:v>
                </c:pt>
                <c:pt idx="8996">
                  <c:v>18996</c:v>
                </c:pt>
                <c:pt idx="8997">
                  <c:v>18997</c:v>
                </c:pt>
                <c:pt idx="8998">
                  <c:v>18998</c:v>
                </c:pt>
                <c:pt idx="8999">
                  <c:v>18999</c:v>
                </c:pt>
                <c:pt idx="9000">
                  <c:v>19000</c:v>
                </c:pt>
                <c:pt idx="9001">
                  <c:v>19001</c:v>
                </c:pt>
                <c:pt idx="9002">
                  <c:v>19002</c:v>
                </c:pt>
                <c:pt idx="9003">
                  <c:v>19003</c:v>
                </c:pt>
                <c:pt idx="9004">
                  <c:v>19004</c:v>
                </c:pt>
                <c:pt idx="9005">
                  <c:v>19005</c:v>
                </c:pt>
                <c:pt idx="9006">
                  <c:v>19006</c:v>
                </c:pt>
                <c:pt idx="9007">
                  <c:v>19007</c:v>
                </c:pt>
                <c:pt idx="9008">
                  <c:v>19008</c:v>
                </c:pt>
                <c:pt idx="9009">
                  <c:v>19009</c:v>
                </c:pt>
                <c:pt idx="9010">
                  <c:v>19010</c:v>
                </c:pt>
                <c:pt idx="9011">
                  <c:v>19011</c:v>
                </c:pt>
                <c:pt idx="9012">
                  <c:v>19012</c:v>
                </c:pt>
                <c:pt idx="9013">
                  <c:v>19013</c:v>
                </c:pt>
                <c:pt idx="9014">
                  <c:v>19014</c:v>
                </c:pt>
                <c:pt idx="9015">
                  <c:v>19015</c:v>
                </c:pt>
                <c:pt idx="9016">
                  <c:v>19016</c:v>
                </c:pt>
                <c:pt idx="9017">
                  <c:v>19017</c:v>
                </c:pt>
                <c:pt idx="9018">
                  <c:v>19018</c:v>
                </c:pt>
                <c:pt idx="9019">
                  <c:v>19019</c:v>
                </c:pt>
                <c:pt idx="9020">
                  <c:v>19020</c:v>
                </c:pt>
                <c:pt idx="9021">
                  <c:v>19021</c:v>
                </c:pt>
                <c:pt idx="9022">
                  <c:v>19022</c:v>
                </c:pt>
                <c:pt idx="9023">
                  <c:v>19023</c:v>
                </c:pt>
                <c:pt idx="9024">
                  <c:v>19024</c:v>
                </c:pt>
                <c:pt idx="9025">
                  <c:v>19025</c:v>
                </c:pt>
                <c:pt idx="9026">
                  <c:v>19026</c:v>
                </c:pt>
                <c:pt idx="9027">
                  <c:v>19027</c:v>
                </c:pt>
                <c:pt idx="9028">
                  <c:v>19028</c:v>
                </c:pt>
                <c:pt idx="9029">
                  <c:v>19029</c:v>
                </c:pt>
                <c:pt idx="9030">
                  <c:v>19030</c:v>
                </c:pt>
                <c:pt idx="9031">
                  <c:v>19031</c:v>
                </c:pt>
                <c:pt idx="9032">
                  <c:v>19032</c:v>
                </c:pt>
                <c:pt idx="9033">
                  <c:v>19033</c:v>
                </c:pt>
                <c:pt idx="9034">
                  <c:v>19034</c:v>
                </c:pt>
                <c:pt idx="9035">
                  <c:v>19035</c:v>
                </c:pt>
                <c:pt idx="9036">
                  <c:v>19036</c:v>
                </c:pt>
                <c:pt idx="9037">
                  <c:v>19037</c:v>
                </c:pt>
                <c:pt idx="9038">
                  <c:v>19038</c:v>
                </c:pt>
                <c:pt idx="9039">
                  <c:v>19039</c:v>
                </c:pt>
                <c:pt idx="9040">
                  <c:v>19040</c:v>
                </c:pt>
                <c:pt idx="9041">
                  <c:v>19041</c:v>
                </c:pt>
                <c:pt idx="9042">
                  <c:v>19042</c:v>
                </c:pt>
                <c:pt idx="9043">
                  <c:v>19043</c:v>
                </c:pt>
                <c:pt idx="9044">
                  <c:v>19044</c:v>
                </c:pt>
                <c:pt idx="9045">
                  <c:v>19045</c:v>
                </c:pt>
                <c:pt idx="9046">
                  <c:v>19046</c:v>
                </c:pt>
                <c:pt idx="9047">
                  <c:v>19047</c:v>
                </c:pt>
                <c:pt idx="9048">
                  <c:v>19048</c:v>
                </c:pt>
                <c:pt idx="9049">
                  <c:v>19049</c:v>
                </c:pt>
                <c:pt idx="9050">
                  <c:v>19050</c:v>
                </c:pt>
                <c:pt idx="9051">
                  <c:v>19051</c:v>
                </c:pt>
                <c:pt idx="9052">
                  <c:v>19052</c:v>
                </c:pt>
                <c:pt idx="9053">
                  <c:v>19053</c:v>
                </c:pt>
                <c:pt idx="9054">
                  <c:v>19054</c:v>
                </c:pt>
                <c:pt idx="9055">
                  <c:v>19055</c:v>
                </c:pt>
                <c:pt idx="9056">
                  <c:v>19056</c:v>
                </c:pt>
                <c:pt idx="9057">
                  <c:v>19057</c:v>
                </c:pt>
                <c:pt idx="9058">
                  <c:v>19058</c:v>
                </c:pt>
                <c:pt idx="9059">
                  <c:v>19059</c:v>
                </c:pt>
                <c:pt idx="9060">
                  <c:v>19060</c:v>
                </c:pt>
                <c:pt idx="9061">
                  <c:v>19061</c:v>
                </c:pt>
                <c:pt idx="9062">
                  <c:v>19062</c:v>
                </c:pt>
                <c:pt idx="9063">
                  <c:v>19063</c:v>
                </c:pt>
                <c:pt idx="9064">
                  <c:v>19064</c:v>
                </c:pt>
                <c:pt idx="9065">
                  <c:v>19065</c:v>
                </c:pt>
                <c:pt idx="9066">
                  <c:v>19066</c:v>
                </c:pt>
                <c:pt idx="9067">
                  <c:v>19067</c:v>
                </c:pt>
                <c:pt idx="9068">
                  <c:v>19068</c:v>
                </c:pt>
                <c:pt idx="9069">
                  <c:v>19069</c:v>
                </c:pt>
                <c:pt idx="9070">
                  <c:v>19070</c:v>
                </c:pt>
                <c:pt idx="9071">
                  <c:v>19071</c:v>
                </c:pt>
                <c:pt idx="9072">
                  <c:v>19072</c:v>
                </c:pt>
                <c:pt idx="9073">
                  <c:v>19073</c:v>
                </c:pt>
                <c:pt idx="9074">
                  <c:v>19074</c:v>
                </c:pt>
                <c:pt idx="9075">
                  <c:v>19075</c:v>
                </c:pt>
                <c:pt idx="9076">
                  <c:v>19076</c:v>
                </c:pt>
                <c:pt idx="9077">
                  <c:v>19077</c:v>
                </c:pt>
                <c:pt idx="9078">
                  <c:v>19078</c:v>
                </c:pt>
                <c:pt idx="9079">
                  <c:v>19079</c:v>
                </c:pt>
                <c:pt idx="9080">
                  <c:v>19080</c:v>
                </c:pt>
                <c:pt idx="9081">
                  <c:v>19081</c:v>
                </c:pt>
                <c:pt idx="9082">
                  <c:v>19082</c:v>
                </c:pt>
                <c:pt idx="9083">
                  <c:v>19083</c:v>
                </c:pt>
                <c:pt idx="9084">
                  <c:v>19084</c:v>
                </c:pt>
                <c:pt idx="9085">
                  <c:v>19085</c:v>
                </c:pt>
                <c:pt idx="9086">
                  <c:v>19086</c:v>
                </c:pt>
                <c:pt idx="9087">
                  <c:v>19087</c:v>
                </c:pt>
                <c:pt idx="9088">
                  <c:v>19088</c:v>
                </c:pt>
                <c:pt idx="9089">
                  <c:v>19089</c:v>
                </c:pt>
                <c:pt idx="9090">
                  <c:v>19090</c:v>
                </c:pt>
                <c:pt idx="9091">
                  <c:v>19091</c:v>
                </c:pt>
                <c:pt idx="9092">
                  <c:v>19092</c:v>
                </c:pt>
                <c:pt idx="9093">
                  <c:v>19093</c:v>
                </c:pt>
                <c:pt idx="9094">
                  <c:v>19094</c:v>
                </c:pt>
                <c:pt idx="9095">
                  <c:v>19095</c:v>
                </c:pt>
                <c:pt idx="9096">
                  <c:v>19096</c:v>
                </c:pt>
                <c:pt idx="9097">
                  <c:v>19097</c:v>
                </c:pt>
                <c:pt idx="9098">
                  <c:v>19098</c:v>
                </c:pt>
                <c:pt idx="9099">
                  <c:v>19099</c:v>
                </c:pt>
                <c:pt idx="9100">
                  <c:v>19100</c:v>
                </c:pt>
                <c:pt idx="9101">
                  <c:v>19101</c:v>
                </c:pt>
                <c:pt idx="9102">
                  <c:v>19102</c:v>
                </c:pt>
                <c:pt idx="9103">
                  <c:v>19103</c:v>
                </c:pt>
                <c:pt idx="9104">
                  <c:v>19104</c:v>
                </c:pt>
                <c:pt idx="9105">
                  <c:v>19105</c:v>
                </c:pt>
                <c:pt idx="9106">
                  <c:v>19106</c:v>
                </c:pt>
                <c:pt idx="9107">
                  <c:v>19107</c:v>
                </c:pt>
                <c:pt idx="9108">
                  <c:v>19108</c:v>
                </c:pt>
                <c:pt idx="9109">
                  <c:v>19109</c:v>
                </c:pt>
                <c:pt idx="9110">
                  <c:v>19110</c:v>
                </c:pt>
                <c:pt idx="9111">
                  <c:v>19111</c:v>
                </c:pt>
                <c:pt idx="9112">
                  <c:v>19112</c:v>
                </c:pt>
                <c:pt idx="9113">
                  <c:v>19113</c:v>
                </c:pt>
                <c:pt idx="9114">
                  <c:v>19114</c:v>
                </c:pt>
                <c:pt idx="9115">
                  <c:v>19115</c:v>
                </c:pt>
                <c:pt idx="9116">
                  <c:v>19116</c:v>
                </c:pt>
                <c:pt idx="9117">
                  <c:v>19117</c:v>
                </c:pt>
                <c:pt idx="9118">
                  <c:v>19118</c:v>
                </c:pt>
                <c:pt idx="9119">
                  <c:v>19119</c:v>
                </c:pt>
                <c:pt idx="9120">
                  <c:v>19120</c:v>
                </c:pt>
                <c:pt idx="9121">
                  <c:v>19121</c:v>
                </c:pt>
                <c:pt idx="9122">
                  <c:v>19122</c:v>
                </c:pt>
                <c:pt idx="9123">
                  <c:v>19123</c:v>
                </c:pt>
                <c:pt idx="9124">
                  <c:v>19124</c:v>
                </c:pt>
                <c:pt idx="9125">
                  <c:v>19125</c:v>
                </c:pt>
                <c:pt idx="9126">
                  <c:v>19126</c:v>
                </c:pt>
                <c:pt idx="9127">
                  <c:v>19127</c:v>
                </c:pt>
                <c:pt idx="9128">
                  <c:v>19128</c:v>
                </c:pt>
                <c:pt idx="9129">
                  <c:v>19129</c:v>
                </c:pt>
                <c:pt idx="9130">
                  <c:v>19130</c:v>
                </c:pt>
                <c:pt idx="9131">
                  <c:v>19131</c:v>
                </c:pt>
                <c:pt idx="9132">
                  <c:v>19132</c:v>
                </c:pt>
                <c:pt idx="9133">
                  <c:v>19133</c:v>
                </c:pt>
                <c:pt idx="9134">
                  <c:v>19134</c:v>
                </c:pt>
                <c:pt idx="9135">
                  <c:v>19135</c:v>
                </c:pt>
                <c:pt idx="9136">
                  <c:v>19136</c:v>
                </c:pt>
                <c:pt idx="9137">
                  <c:v>19137</c:v>
                </c:pt>
                <c:pt idx="9138">
                  <c:v>19138</c:v>
                </c:pt>
                <c:pt idx="9139">
                  <c:v>19139</c:v>
                </c:pt>
                <c:pt idx="9140">
                  <c:v>19140</c:v>
                </c:pt>
                <c:pt idx="9141">
                  <c:v>19141</c:v>
                </c:pt>
                <c:pt idx="9142">
                  <c:v>19142</c:v>
                </c:pt>
                <c:pt idx="9143">
                  <c:v>19143</c:v>
                </c:pt>
                <c:pt idx="9144">
                  <c:v>19144</c:v>
                </c:pt>
                <c:pt idx="9145">
                  <c:v>19145</c:v>
                </c:pt>
                <c:pt idx="9146">
                  <c:v>19146</c:v>
                </c:pt>
                <c:pt idx="9147">
                  <c:v>19147</c:v>
                </c:pt>
                <c:pt idx="9148">
                  <c:v>19148</c:v>
                </c:pt>
                <c:pt idx="9149">
                  <c:v>19149</c:v>
                </c:pt>
                <c:pt idx="9150">
                  <c:v>19150</c:v>
                </c:pt>
                <c:pt idx="9151">
                  <c:v>19151</c:v>
                </c:pt>
                <c:pt idx="9152">
                  <c:v>19152</c:v>
                </c:pt>
                <c:pt idx="9153">
                  <c:v>19153</c:v>
                </c:pt>
                <c:pt idx="9154">
                  <c:v>19154</c:v>
                </c:pt>
                <c:pt idx="9155">
                  <c:v>19155</c:v>
                </c:pt>
                <c:pt idx="9156">
                  <c:v>19156</c:v>
                </c:pt>
                <c:pt idx="9157">
                  <c:v>19157</c:v>
                </c:pt>
                <c:pt idx="9158">
                  <c:v>19158</c:v>
                </c:pt>
                <c:pt idx="9159">
                  <c:v>19159</c:v>
                </c:pt>
                <c:pt idx="9160">
                  <c:v>19160</c:v>
                </c:pt>
                <c:pt idx="9161">
                  <c:v>19161</c:v>
                </c:pt>
                <c:pt idx="9162">
                  <c:v>19162</c:v>
                </c:pt>
                <c:pt idx="9163">
                  <c:v>19163</c:v>
                </c:pt>
                <c:pt idx="9164">
                  <c:v>19164</c:v>
                </c:pt>
                <c:pt idx="9165">
                  <c:v>19165</c:v>
                </c:pt>
                <c:pt idx="9166">
                  <c:v>19166</c:v>
                </c:pt>
                <c:pt idx="9167">
                  <c:v>19167</c:v>
                </c:pt>
                <c:pt idx="9168">
                  <c:v>19168</c:v>
                </c:pt>
                <c:pt idx="9169">
                  <c:v>19169</c:v>
                </c:pt>
                <c:pt idx="9170">
                  <c:v>19170</c:v>
                </c:pt>
                <c:pt idx="9171">
                  <c:v>19171</c:v>
                </c:pt>
                <c:pt idx="9172">
                  <c:v>19172</c:v>
                </c:pt>
                <c:pt idx="9173">
                  <c:v>19173</c:v>
                </c:pt>
                <c:pt idx="9174">
                  <c:v>19174</c:v>
                </c:pt>
                <c:pt idx="9175">
                  <c:v>19175</c:v>
                </c:pt>
                <c:pt idx="9176">
                  <c:v>19176</c:v>
                </c:pt>
                <c:pt idx="9177">
                  <c:v>19177</c:v>
                </c:pt>
                <c:pt idx="9178">
                  <c:v>19178</c:v>
                </c:pt>
                <c:pt idx="9179">
                  <c:v>19179</c:v>
                </c:pt>
                <c:pt idx="9180">
                  <c:v>19180</c:v>
                </c:pt>
                <c:pt idx="9181">
                  <c:v>19181</c:v>
                </c:pt>
                <c:pt idx="9182">
                  <c:v>19182</c:v>
                </c:pt>
                <c:pt idx="9183">
                  <c:v>19183</c:v>
                </c:pt>
                <c:pt idx="9184">
                  <c:v>19184</c:v>
                </c:pt>
                <c:pt idx="9185">
                  <c:v>19185</c:v>
                </c:pt>
                <c:pt idx="9186">
                  <c:v>19186</c:v>
                </c:pt>
                <c:pt idx="9187">
                  <c:v>19187</c:v>
                </c:pt>
                <c:pt idx="9188">
                  <c:v>19188</c:v>
                </c:pt>
                <c:pt idx="9189">
                  <c:v>19189</c:v>
                </c:pt>
                <c:pt idx="9190">
                  <c:v>19190</c:v>
                </c:pt>
                <c:pt idx="9191">
                  <c:v>19191</c:v>
                </c:pt>
                <c:pt idx="9192">
                  <c:v>19192</c:v>
                </c:pt>
                <c:pt idx="9193">
                  <c:v>19193</c:v>
                </c:pt>
                <c:pt idx="9194">
                  <c:v>19194</c:v>
                </c:pt>
                <c:pt idx="9195">
                  <c:v>19195</c:v>
                </c:pt>
                <c:pt idx="9196">
                  <c:v>19196</c:v>
                </c:pt>
                <c:pt idx="9197">
                  <c:v>19197</c:v>
                </c:pt>
                <c:pt idx="9198">
                  <c:v>19198</c:v>
                </c:pt>
                <c:pt idx="9199">
                  <c:v>19199</c:v>
                </c:pt>
                <c:pt idx="9200">
                  <c:v>19200</c:v>
                </c:pt>
                <c:pt idx="9201">
                  <c:v>19201</c:v>
                </c:pt>
                <c:pt idx="9202">
                  <c:v>19202</c:v>
                </c:pt>
                <c:pt idx="9203">
                  <c:v>19203</c:v>
                </c:pt>
                <c:pt idx="9204">
                  <c:v>19204</c:v>
                </c:pt>
                <c:pt idx="9205">
                  <c:v>19205</c:v>
                </c:pt>
                <c:pt idx="9206">
                  <c:v>19206</c:v>
                </c:pt>
                <c:pt idx="9207">
                  <c:v>19207</c:v>
                </c:pt>
                <c:pt idx="9208">
                  <c:v>19208</c:v>
                </c:pt>
                <c:pt idx="9209">
                  <c:v>19209</c:v>
                </c:pt>
                <c:pt idx="9210">
                  <c:v>19210</c:v>
                </c:pt>
                <c:pt idx="9211">
                  <c:v>19211</c:v>
                </c:pt>
                <c:pt idx="9212">
                  <c:v>19212</c:v>
                </c:pt>
                <c:pt idx="9213">
                  <c:v>19213</c:v>
                </c:pt>
                <c:pt idx="9214">
                  <c:v>19214</c:v>
                </c:pt>
                <c:pt idx="9215">
                  <c:v>19215</c:v>
                </c:pt>
                <c:pt idx="9216">
                  <c:v>19216</c:v>
                </c:pt>
                <c:pt idx="9217">
                  <c:v>19217</c:v>
                </c:pt>
                <c:pt idx="9218">
                  <c:v>19218</c:v>
                </c:pt>
                <c:pt idx="9219">
                  <c:v>19219</c:v>
                </c:pt>
                <c:pt idx="9220">
                  <c:v>19220</c:v>
                </c:pt>
                <c:pt idx="9221">
                  <c:v>19221</c:v>
                </c:pt>
                <c:pt idx="9222">
                  <c:v>19222</c:v>
                </c:pt>
                <c:pt idx="9223">
                  <c:v>19223</c:v>
                </c:pt>
                <c:pt idx="9224">
                  <c:v>19224</c:v>
                </c:pt>
                <c:pt idx="9225">
                  <c:v>19225</c:v>
                </c:pt>
                <c:pt idx="9226">
                  <c:v>19226</c:v>
                </c:pt>
                <c:pt idx="9227">
                  <c:v>19227</c:v>
                </c:pt>
                <c:pt idx="9228">
                  <c:v>19228</c:v>
                </c:pt>
                <c:pt idx="9229">
                  <c:v>19229</c:v>
                </c:pt>
                <c:pt idx="9230">
                  <c:v>19230</c:v>
                </c:pt>
                <c:pt idx="9231">
                  <c:v>19231</c:v>
                </c:pt>
                <c:pt idx="9232">
                  <c:v>19232</c:v>
                </c:pt>
                <c:pt idx="9233">
                  <c:v>19233</c:v>
                </c:pt>
                <c:pt idx="9234">
                  <c:v>19234</c:v>
                </c:pt>
                <c:pt idx="9235">
                  <c:v>19235</c:v>
                </c:pt>
                <c:pt idx="9236">
                  <c:v>19236</c:v>
                </c:pt>
                <c:pt idx="9237">
                  <c:v>19237</c:v>
                </c:pt>
                <c:pt idx="9238">
                  <c:v>19238</c:v>
                </c:pt>
                <c:pt idx="9239">
                  <c:v>19239</c:v>
                </c:pt>
                <c:pt idx="9240">
                  <c:v>19240</c:v>
                </c:pt>
                <c:pt idx="9241">
                  <c:v>19241</c:v>
                </c:pt>
                <c:pt idx="9242">
                  <c:v>19242</c:v>
                </c:pt>
                <c:pt idx="9243">
                  <c:v>19243</c:v>
                </c:pt>
                <c:pt idx="9244">
                  <c:v>19244</c:v>
                </c:pt>
                <c:pt idx="9245">
                  <c:v>19245</c:v>
                </c:pt>
                <c:pt idx="9246">
                  <c:v>19246</c:v>
                </c:pt>
                <c:pt idx="9247">
                  <c:v>19247</c:v>
                </c:pt>
                <c:pt idx="9248">
                  <c:v>19248</c:v>
                </c:pt>
                <c:pt idx="9249">
                  <c:v>19249</c:v>
                </c:pt>
                <c:pt idx="9250">
                  <c:v>19250</c:v>
                </c:pt>
                <c:pt idx="9251">
                  <c:v>19251</c:v>
                </c:pt>
                <c:pt idx="9252">
                  <c:v>19252</c:v>
                </c:pt>
                <c:pt idx="9253">
                  <c:v>19253</c:v>
                </c:pt>
                <c:pt idx="9254">
                  <c:v>19254</c:v>
                </c:pt>
                <c:pt idx="9255">
                  <c:v>19255</c:v>
                </c:pt>
                <c:pt idx="9256">
                  <c:v>19256</c:v>
                </c:pt>
                <c:pt idx="9257">
                  <c:v>19257</c:v>
                </c:pt>
                <c:pt idx="9258">
                  <c:v>19258</c:v>
                </c:pt>
                <c:pt idx="9259">
                  <c:v>19259</c:v>
                </c:pt>
                <c:pt idx="9260">
                  <c:v>19260</c:v>
                </c:pt>
                <c:pt idx="9261">
                  <c:v>19261</c:v>
                </c:pt>
                <c:pt idx="9262">
                  <c:v>19262</c:v>
                </c:pt>
                <c:pt idx="9263">
                  <c:v>19263</c:v>
                </c:pt>
                <c:pt idx="9264">
                  <c:v>19264</c:v>
                </c:pt>
                <c:pt idx="9265">
                  <c:v>19265</c:v>
                </c:pt>
                <c:pt idx="9266">
                  <c:v>19266</c:v>
                </c:pt>
                <c:pt idx="9267">
                  <c:v>19267</c:v>
                </c:pt>
                <c:pt idx="9268">
                  <c:v>19268</c:v>
                </c:pt>
                <c:pt idx="9269">
                  <c:v>19269</c:v>
                </c:pt>
                <c:pt idx="9270">
                  <c:v>19270</c:v>
                </c:pt>
                <c:pt idx="9271">
                  <c:v>19271</c:v>
                </c:pt>
                <c:pt idx="9272">
                  <c:v>19272</c:v>
                </c:pt>
                <c:pt idx="9273">
                  <c:v>19273</c:v>
                </c:pt>
                <c:pt idx="9274">
                  <c:v>19274</c:v>
                </c:pt>
                <c:pt idx="9275">
                  <c:v>19275</c:v>
                </c:pt>
                <c:pt idx="9276">
                  <c:v>19276</c:v>
                </c:pt>
                <c:pt idx="9277">
                  <c:v>19277</c:v>
                </c:pt>
                <c:pt idx="9278">
                  <c:v>19278</c:v>
                </c:pt>
                <c:pt idx="9279">
                  <c:v>19279</c:v>
                </c:pt>
                <c:pt idx="9280">
                  <c:v>19280</c:v>
                </c:pt>
                <c:pt idx="9281">
                  <c:v>19281</c:v>
                </c:pt>
                <c:pt idx="9282">
                  <c:v>19282</c:v>
                </c:pt>
                <c:pt idx="9283">
                  <c:v>19283</c:v>
                </c:pt>
                <c:pt idx="9284">
                  <c:v>19284</c:v>
                </c:pt>
                <c:pt idx="9285">
                  <c:v>19285</c:v>
                </c:pt>
                <c:pt idx="9286">
                  <c:v>19286</c:v>
                </c:pt>
                <c:pt idx="9287">
                  <c:v>19287</c:v>
                </c:pt>
                <c:pt idx="9288">
                  <c:v>19288</c:v>
                </c:pt>
                <c:pt idx="9289">
                  <c:v>19289</c:v>
                </c:pt>
                <c:pt idx="9290">
                  <c:v>19290</c:v>
                </c:pt>
                <c:pt idx="9291">
                  <c:v>19291</c:v>
                </c:pt>
                <c:pt idx="9292">
                  <c:v>19292</c:v>
                </c:pt>
                <c:pt idx="9293">
                  <c:v>19293</c:v>
                </c:pt>
                <c:pt idx="9294">
                  <c:v>19294</c:v>
                </c:pt>
                <c:pt idx="9295">
                  <c:v>19295</c:v>
                </c:pt>
                <c:pt idx="9296">
                  <c:v>19296</c:v>
                </c:pt>
                <c:pt idx="9297">
                  <c:v>19297</c:v>
                </c:pt>
                <c:pt idx="9298">
                  <c:v>19298</c:v>
                </c:pt>
                <c:pt idx="9299">
                  <c:v>19299</c:v>
                </c:pt>
                <c:pt idx="9300">
                  <c:v>19300</c:v>
                </c:pt>
                <c:pt idx="9301">
                  <c:v>19301</c:v>
                </c:pt>
                <c:pt idx="9302">
                  <c:v>19302</c:v>
                </c:pt>
                <c:pt idx="9303">
                  <c:v>19303</c:v>
                </c:pt>
                <c:pt idx="9304">
                  <c:v>19304</c:v>
                </c:pt>
                <c:pt idx="9305">
                  <c:v>19305</c:v>
                </c:pt>
                <c:pt idx="9306">
                  <c:v>19306</c:v>
                </c:pt>
                <c:pt idx="9307">
                  <c:v>19307</c:v>
                </c:pt>
                <c:pt idx="9308">
                  <c:v>19308</c:v>
                </c:pt>
                <c:pt idx="9309">
                  <c:v>19309</c:v>
                </c:pt>
                <c:pt idx="9310">
                  <c:v>19310</c:v>
                </c:pt>
                <c:pt idx="9311">
                  <c:v>19311</c:v>
                </c:pt>
                <c:pt idx="9312">
                  <c:v>19312</c:v>
                </c:pt>
                <c:pt idx="9313">
                  <c:v>19313</c:v>
                </c:pt>
                <c:pt idx="9314">
                  <c:v>19314</c:v>
                </c:pt>
                <c:pt idx="9315">
                  <c:v>19315</c:v>
                </c:pt>
                <c:pt idx="9316">
                  <c:v>19316</c:v>
                </c:pt>
                <c:pt idx="9317">
                  <c:v>19317</c:v>
                </c:pt>
                <c:pt idx="9318">
                  <c:v>19318</c:v>
                </c:pt>
                <c:pt idx="9319">
                  <c:v>19319</c:v>
                </c:pt>
                <c:pt idx="9320">
                  <c:v>19320</c:v>
                </c:pt>
                <c:pt idx="9321">
                  <c:v>19321</c:v>
                </c:pt>
                <c:pt idx="9322">
                  <c:v>19322</c:v>
                </c:pt>
                <c:pt idx="9323">
                  <c:v>19323</c:v>
                </c:pt>
                <c:pt idx="9324">
                  <c:v>19324</c:v>
                </c:pt>
                <c:pt idx="9325">
                  <c:v>19325</c:v>
                </c:pt>
                <c:pt idx="9326">
                  <c:v>19326</c:v>
                </c:pt>
                <c:pt idx="9327">
                  <c:v>19327</c:v>
                </c:pt>
                <c:pt idx="9328">
                  <c:v>19328</c:v>
                </c:pt>
                <c:pt idx="9329">
                  <c:v>19329</c:v>
                </c:pt>
                <c:pt idx="9330">
                  <c:v>19330</c:v>
                </c:pt>
                <c:pt idx="9331">
                  <c:v>19331</c:v>
                </c:pt>
                <c:pt idx="9332">
                  <c:v>19332</c:v>
                </c:pt>
                <c:pt idx="9333">
                  <c:v>19333</c:v>
                </c:pt>
                <c:pt idx="9334">
                  <c:v>19334</c:v>
                </c:pt>
                <c:pt idx="9335">
                  <c:v>19335</c:v>
                </c:pt>
                <c:pt idx="9336">
                  <c:v>19336</c:v>
                </c:pt>
                <c:pt idx="9337">
                  <c:v>19337</c:v>
                </c:pt>
                <c:pt idx="9338">
                  <c:v>19338</c:v>
                </c:pt>
                <c:pt idx="9339">
                  <c:v>19339</c:v>
                </c:pt>
                <c:pt idx="9340">
                  <c:v>19340</c:v>
                </c:pt>
                <c:pt idx="9341">
                  <c:v>19341</c:v>
                </c:pt>
                <c:pt idx="9342">
                  <c:v>19342</c:v>
                </c:pt>
                <c:pt idx="9343">
                  <c:v>19343</c:v>
                </c:pt>
                <c:pt idx="9344">
                  <c:v>19344</c:v>
                </c:pt>
                <c:pt idx="9345">
                  <c:v>19345</c:v>
                </c:pt>
                <c:pt idx="9346">
                  <c:v>19346</c:v>
                </c:pt>
                <c:pt idx="9347">
                  <c:v>19347</c:v>
                </c:pt>
                <c:pt idx="9348">
                  <c:v>19348</c:v>
                </c:pt>
                <c:pt idx="9349">
                  <c:v>19349</c:v>
                </c:pt>
                <c:pt idx="9350">
                  <c:v>19350</c:v>
                </c:pt>
                <c:pt idx="9351">
                  <c:v>19351</c:v>
                </c:pt>
                <c:pt idx="9352">
                  <c:v>19352</c:v>
                </c:pt>
                <c:pt idx="9353">
                  <c:v>19353</c:v>
                </c:pt>
                <c:pt idx="9354">
                  <c:v>19354</c:v>
                </c:pt>
                <c:pt idx="9355">
                  <c:v>19355</c:v>
                </c:pt>
                <c:pt idx="9356">
                  <c:v>19356</c:v>
                </c:pt>
                <c:pt idx="9357">
                  <c:v>19357</c:v>
                </c:pt>
                <c:pt idx="9358">
                  <c:v>19358</c:v>
                </c:pt>
                <c:pt idx="9359">
                  <c:v>19359</c:v>
                </c:pt>
                <c:pt idx="9360">
                  <c:v>19360</c:v>
                </c:pt>
                <c:pt idx="9361">
                  <c:v>19361</c:v>
                </c:pt>
                <c:pt idx="9362">
                  <c:v>19362</c:v>
                </c:pt>
                <c:pt idx="9363">
                  <c:v>19363</c:v>
                </c:pt>
                <c:pt idx="9364">
                  <c:v>19364</c:v>
                </c:pt>
                <c:pt idx="9365">
                  <c:v>19365</c:v>
                </c:pt>
                <c:pt idx="9366">
                  <c:v>19366</c:v>
                </c:pt>
                <c:pt idx="9367">
                  <c:v>19367</c:v>
                </c:pt>
                <c:pt idx="9368">
                  <c:v>19368</c:v>
                </c:pt>
                <c:pt idx="9369">
                  <c:v>19369</c:v>
                </c:pt>
                <c:pt idx="9370">
                  <c:v>19370</c:v>
                </c:pt>
                <c:pt idx="9371">
                  <c:v>19371</c:v>
                </c:pt>
                <c:pt idx="9372">
                  <c:v>19372</c:v>
                </c:pt>
                <c:pt idx="9373">
                  <c:v>19373</c:v>
                </c:pt>
                <c:pt idx="9374">
                  <c:v>19374</c:v>
                </c:pt>
                <c:pt idx="9375">
                  <c:v>19375</c:v>
                </c:pt>
                <c:pt idx="9376">
                  <c:v>19376</c:v>
                </c:pt>
                <c:pt idx="9377">
                  <c:v>19377</c:v>
                </c:pt>
                <c:pt idx="9378">
                  <c:v>19378</c:v>
                </c:pt>
                <c:pt idx="9379">
                  <c:v>19379</c:v>
                </c:pt>
                <c:pt idx="9380">
                  <c:v>19380</c:v>
                </c:pt>
                <c:pt idx="9381">
                  <c:v>19381</c:v>
                </c:pt>
                <c:pt idx="9382">
                  <c:v>19382</c:v>
                </c:pt>
                <c:pt idx="9383">
                  <c:v>19383</c:v>
                </c:pt>
                <c:pt idx="9384">
                  <c:v>19384</c:v>
                </c:pt>
                <c:pt idx="9385">
                  <c:v>19385</c:v>
                </c:pt>
                <c:pt idx="9386">
                  <c:v>19386</c:v>
                </c:pt>
                <c:pt idx="9387">
                  <c:v>19387</c:v>
                </c:pt>
                <c:pt idx="9388">
                  <c:v>19388</c:v>
                </c:pt>
                <c:pt idx="9389">
                  <c:v>19389</c:v>
                </c:pt>
                <c:pt idx="9390">
                  <c:v>19390</c:v>
                </c:pt>
                <c:pt idx="9391">
                  <c:v>19391</c:v>
                </c:pt>
                <c:pt idx="9392">
                  <c:v>19392</c:v>
                </c:pt>
                <c:pt idx="9393">
                  <c:v>19393</c:v>
                </c:pt>
                <c:pt idx="9394">
                  <c:v>19394</c:v>
                </c:pt>
                <c:pt idx="9395">
                  <c:v>19395</c:v>
                </c:pt>
                <c:pt idx="9396">
                  <c:v>19396</c:v>
                </c:pt>
                <c:pt idx="9397">
                  <c:v>19397</c:v>
                </c:pt>
                <c:pt idx="9398">
                  <c:v>19398</c:v>
                </c:pt>
                <c:pt idx="9399">
                  <c:v>19399</c:v>
                </c:pt>
                <c:pt idx="9400">
                  <c:v>19400</c:v>
                </c:pt>
                <c:pt idx="9401">
                  <c:v>19401</c:v>
                </c:pt>
                <c:pt idx="9402">
                  <c:v>19402</c:v>
                </c:pt>
                <c:pt idx="9403">
                  <c:v>19403</c:v>
                </c:pt>
                <c:pt idx="9404">
                  <c:v>19404</c:v>
                </c:pt>
                <c:pt idx="9405">
                  <c:v>19405</c:v>
                </c:pt>
                <c:pt idx="9406">
                  <c:v>19406</c:v>
                </c:pt>
                <c:pt idx="9407">
                  <c:v>19407</c:v>
                </c:pt>
                <c:pt idx="9408">
                  <c:v>19408</c:v>
                </c:pt>
                <c:pt idx="9409">
                  <c:v>19409</c:v>
                </c:pt>
                <c:pt idx="9410">
                  <c:v>19410</c:v>
                </c:pt>
                <c:pt idx="9411">
                  <c:v>19411</c:v>
                </c:pt>
                <c:pt idx="9412">
                  <c:v>19412</c:v>
                </c:pt>
                <c:pt idx="9413">
                  <c:v>19413</c:v>
                </c:pt>
                <c:pt idx="9414">
                  <c:v>19414</c:v>
                </c:pt>
                <c:pt idx="9415">
                  <c:v>19415</c:v>
                </c:pt>
                <c:pt idx="9416">
                  <c:v>19416</c:v>
                </c:pt>
                <c:pt idx="9417">
                  <c:v>19417</c:v>
                </c:pt>
                <c:pt idx="9418">
                  <c:v>19418</c:v>
                </c:pt>
                <c:pt idx="9419">
                  <c:v>19419</c:v>
                </c:pt>
                <c:pt idx="9420">
                  <c:v>19420</c:v>
                </c:pt>
                <c:pt idx="9421">
                  <c:v>19421</c:v>
                </c:pt>
                <c:pt idx="9422">
                  <c:v>19422</c:v>
                </c:pt>
                <c:pt idx="9423">
                  <c:v>19423</c:v>
                </c:pt>
                <c:pt idx="9424">
                  <c:v>19424</c:v>
                </c:pt>
                <c:pt idx="9425">
                  <c:v>19425</c:v>
                </c:pt>
                <c:pt idx="9426">
                  <c:v>19426</c:v>
                </c:pt>
                <c:pt idx="9427">
                  <c:v>19427</c:v>
                </c:pt>
                <c:pt idx="9428">
                  <c:v>19428</c:v>
                </c:pt>
                <c:pt idx="9429">
                  <c:v>19429</c:v>
                </c:pt>
                <c:pt idx="9430">
                  <c:v>19430</c:v>
                </c:pt>
                <c:pt idx="9431">
                  <c:v>19431</c:v>
                </c:pt>
                <c:pt idx="9432">
                  <c:v>19432</c:v>
                </c:pt>
                <c:pt idx="9433">
                  <c:v>19433</c:v>
                </c:pt>
                <c:pt idx="9434">
                  <c:v>19434</c:v>
                </c:pt>
                <c:pt idx="9435">
                  <c:v>19435</c:v>
                </c:pt>
                <c:pt idx="9436">
                  <c:v>19436</c:v>
                </c:pt>
                <c:pt idx="9437">
                  <c:v>19437</c:v>
                </c:pt>
                <c:pt idx="9438">
                  <c:v>19438</c:v>
                </c:pt>
                <c:pt idx="9439">
                  <c:v>19439</c:v>
                </c:pt>
                <c:pt idx="9440">
                  <c:v>19440</c:v>
                </c:pt>
                <c:pt idx="9441">
                  <c:v>19441</c:v>
                </c:pt>
                <c:pt idx="9442">
                  <c:v>19442</c:v>
                </c:pt>
                <c:pt idx="9443">
                  <c:v>19443</c:v>
                </c:pt>
                <c:pt idx="9444">
                  <c:v>19444</c:v>
                </c:pt>
                <c:pt idx="9445">
                  <c:v>19445</c:v>
                </c:pt>
                <c:pt idx="9446">
                  <c:v>19446</c:v>
                </c:pt>
                <c:pt idx="9447">
                  <c:v>19447</c:v>
                </c:pt>
                <c:pt idx="9448">
                  <c:v>19448</c:v>
                </c:pt>
                <c:pt idx="9449">
                  <c:v>19449</c:v>
                </c:pt>
                <c:pt idx="9450">
                  <c:v>19450</c:v>
                </c:pt>
                <c:pt idx="9451">
                  <c:v>19451</c:v>
                </c:pt>
                <c:pt idx="9452">
                  <c:v>19452</c:v>
                </c:pt>
                <c:pt idx="9453">
                  <c:v>19453</c:v>
                </c:pt>
                <c:pt idx="9454">
                  <c:v>19454</c:v>
                </c:pt>
                <c:pt idx="9455">
                  <c:v>19455</c:v>
                </c:pt>
                <c:pt idx="9456">
                  <c:v>19456</c:v>
                </c:pt>
                <c:pt idx="9457">
                  <c:v>19457</c:v>
                </c:pt>
                <c:pt idx="9458">
                  <c:v>19458</c:v>
                </c:pt>
                <c:pt idx="9459">
                  <c:v>19459</c:v>
                </c:pt>
                <c:pt idx="9460">
                  <c:v>19460</c:v>
                </c:pt>
                <c:pt idx="9461">
                  <c:v>19461</c:v>
                </c:pt>
                <c:pt idx="9462">
                  <c:v>19462</c:v>
                </c:pt>
                <c:pt idx="9463">
                  <c:v>19463</c:v>
                </c:pt>
                <c:pt idx="9464">
                  <c:v>19464</c:v>
                </c:pt>
                <c:pt idx="9465">
                  <c:v>19465</c:v>
                </c:pt>
                <c:pt idx="9466">
                  <c:v>19466</c:v>
                </c:pt>
                <c:pt idx="9467">
                  <c:v>19467</c:v>
                </c:pt>
                <c:pt idx="9468">
                  <c:v>19468</c:v>
                </c:pt>
                <c:pt idx="9469">
                  <c:v>19469</c:v>
                </c:pt>
                <c:pt idx="9470">
                  <c:v>19470</c:v>
                </c:pt>
                <c:pt idx="9471">
                  <c:v>19471</c:v>
                </c:pt>
                <c:pt idx="9472">
                  <c:v>19472</c:v>
                </c:pt>
                <c:pt idx="9473">
                  <c:v>19473</c:v>
                </c:pt>
                <c:pt idx="9474">
                  <c:v>19474</c:v>
                </c:pt>
                <c:pt idx="9475">
                  <c:v>19475</c:v>
                </c:pt>
                <c:pt idx="9476">
                  <c:v>19476</c:v>
                </c:pt>
                <c:pt idx="9477">
                  <c:v>19477</c:v>
                </c:pt>
                <c:pt idx="9478">
                  <c:v>19478</c:v>
                </c:pt>
                <c:pt idx="9479">
                  <c:v>19479</c:v>
                </c:pt>
                <c:pt idx="9480">
                  <c:v>19480</c:v>
                </c:pt>
                <c:pt idx="9481">
                  <c:v>19481</c:v>
                </c:pt>
                <c:pt idx="9482">
                  <c:v>19482</c:v>
                </c:pt>
                <c:pt idx="9483">
                  <c:v>19483</c:v>
                </c:pt>
                <c:pt idx="9484">
                  <c:v>19484</c:v>
                </c:pt>
                <c:pt idx="9485">
                  <c:v>19485</c:v>
                </c:pt>
                <c:pt idx="9486">
                  <c:v>19486</c:v>
                </c:pt>
                <c:pt idx="9487">
                  <c:v>19487</c:v>
                </c:pt>
                <c:pt idx="9488">
                  <c:v>19488</c:v>
                </c:pt>
                <c:pt idx="9489">
                  <c:v>19489</c:v>
                </c:pt>
                <c:pt idx="9490">
                  <c:v>19490</c:v>
                </c:pt>
                <c:pt idx="9491">
                  <c:v>19491</c:v>
                </c:pt>
                <c:pt idx="9492">
                  <c:v>19492</c:v>
                </c:pt>
                <c:pt idx="9493">
                  <c:v>19493</c:v>
                </c:pt>
                <c:pt idx="9494">
                  <c:v>19494</c:v>
                </c:pt>
                <c:pt idx="9495">
                  <c:v>19495</c:v>
                </c:pt>
                <c:pt idx="9496">
                  <c:v>19496</c:v>
                </c:pt>
                <c:pt idx="9497">
                  <c:v>19497</c:v>
                </c:pt>
                <c:pt idx="9498">
                  <c:v>19498</c:v>
                </c:pt>
                <c:pt idx="9499">
                  <c:v>19499</c:v>
                </c:pt>
                <c:pt idx="9500">
                  <c:v>19500</c:v>
                </c:pt>
                <c:pt idx="9501">
                  <c:v>19501</c:v>
                </c:pt>
                <c:pt idx="9502">
                  <c:v>19502</c:v>
                </c:pt>
                <c:pt idx="9503">
                  <c:v>19503</c:v>
                </c:pt>
                <c:pt idx="9504">
                  <c:v>19504</c:v>
                </c:pt>
                <c:pt idx="9505">
                  <c:v>19505</c:v>
                </c:pt>
                <c:pt idx="9506">
                  <c:v>19506</c:v>
                </c:pt>
                <c:pt idx="9507">
                  <c:v>19507</c:v>
                </c:pt>
                <c:pt idx="9508">
                  <c:v>19508</c:v>
                </c:pt>
                <c:pt idx="9509">
                  <c:v>19509</c:v>
                </c:pt>
                <c:pt idx="9510">
                  <c:v>19510</c:v>
                </c:pt>
                <c:pt idx="9511">
                  <c:v>19511</c:v>
                </c:pt>
                <c:pt idx="9512">
                  <c:v>19512</c:v>
                </c:pt>
                <c:pt idx="9513">
                  <c:v>19513</c:v>
                </c:pt>
                <c:pt idx="9514">
                  <c:v>19514</c:v>
                </c:pt>
                <c:pt idx="9515">
                  <c:v>19515</c:v>
                </c:pt>
                <c:pt idx="9516">
                  <c:v>19516</c:v>
                </c:pt>
                <c:pt idx="9517">
                  <c:v>19517</c:v>
                </c:pt>
                <c:pt idx="9518">
                  <c:v>19518</c:v>
                </c:pt>
                <c:pt idx="9519">
                  <c:v>19519</c:v>
                </c:pt>
                <c:pt idx="9520">
                  <c:v>19520</c:v>
                </c:pt>
                <c:pt idx="9521">
                  <c:v>19521</c:v>
                </c:pt>
                <c:pt idx="9522">
                  <c:v>19522</c:v>
                </c:pt>
                <c:pt idx="9523">
                  <c:v>19523</c:v>
                </c:pt>
                <c:pt idx="9524">
                  <c:v>19524</c:v>
                </c:pt>
                <c:pt idx="9525">
                  <c:v>19525</c:v>
                </c:pt>
                <c:pt idx="9526">
                  <c:v>19526</c:v>
                </c:pt>
                <c:pt idx="9527">
                  <c:v>19527</c:v>
                </c:pt>
                <c:pt idx="9528">
                  <c:v>19528</c:v>
                </c:pt>
                <c:pt idx="9529">
                  <c:v>19529</c:v>
                </c:pt>
                <c:pt idx="9530">
                  <c:v>19530</c:v>
                </c:pt>
                <c:pt idx="9531">
                  <c:v>19531</c:v>
                </c:pt>
                <c:pt idx="9532">
                  <c:v>19532</c:v>
                </c:pt>
                <c:pt idx="9533">
                  <c:v>19533</c:v>
                </c:pt>
                <c:pt idx="9534">
                  <c:v>19534</c:v>
                </c:pt>
                <c:pt idx="9535">
                  <c:v>19535</c:v>
                </c:pt>
                <c:pt idx="9536">
                  <c:v>19536</c:v>
                </c:pt>
                <c:pt idx="9537">
                  <c:v>19537</c:v>
                </c:pt>
                <c:pt idx="9538">
                  <c:v>19538</c:v>
                </c:pt>
                <c:pt idx="9539">
                  <c:v>19539</c:v>
                </c:pt>
                <c:pt idx="9540">
                  <c:v>19540</c:v>
                </c:pt>
                <c:pt idx="9541">
                  <c:v>19541</c:v>
                </c:pt>
                <c:pt idx="9542">
                  <c:v>19542</c:v>
                </c:pt>
                <c:pt idx="9543">
                  <c:v>19543</c:v>
                </c:pt>
                <c:pt idx="9544">
                  <c:v>19544</c:v>
                </c:pt>
                <c:pt idx="9545">
                  <c:v>19545</c:v>
                </c:pt>
                <c:pt idx="9546">
                  <c:v>19546</c:v>
                </c:pt>
                <c:pt idx="9547">
                  <c:v>19547</c:v>
                </c:pt>
                <c:pt idx="9548">
                  <c:v>19548</c:v>
                </c:pt>
                <c:pt idx="9549">
                  <c:v>19549</c:v>
                </c:pt>
                <c:pt idx="9550">
                  <c:v>19550</c:v>
                </c:pt>
                <c:pt idx="9551">
                  <c:v>19551</c:v>
                </c:pt>
                <c:pt idx="9552">
                  <c:v>19552</c:v>
                </c:pt>
                <c:pt idx="9553">
                  <c:v>19553</c:v>
                </c:pt>
                <c:pt idx="9554">
                  <c:v>19554</c:v>
                </c:pt>
                <c:pt idx="9555">
                  <c:v>19555</c:v>
                </c:pt>
                <c:pt idx="9556">
                  <c:v>19556</c:v>
                </c:pt>
                <c:pt idx="9557">
                  <c:v>19557</c:v>
                </c:pt>
                <c:pt idx="9558">
                  <c:v>19558</c:v>
                </c:pt>
                <c:pt idx="9559">
                  <c:v>19559</c:v>
                </c:pt>
                <c:pt idx="9560">
                  <c:v>19560</c:v>
                </c:pt>
                <c:pt idx="9561">
                  <c:v>19561</c:v>
                </c:pt>
                <c:pt idx="9562">
                  <c:v>19562</c:v>
                </c:pt>
                <c:pt idx="9563">
                  <c:v>19563</c:v>
                </c:pt>
                <c:pt idx="9564">
                  <c:v>19564</c:v>
                </c:pt>
                <c:pt idx="9565">
                  <c:v>19565</c:v>
                </c:pt>
                <c:pt idx="9566">
                  <c:v>19566</c:v>
                </c:pt>
                <c:pt idx="9567">
                  <c:v>19567</c:v>
                </c:pt>
                <c:pt idx="9568">
                  <c:v>19568</c:v>
                </c:pt>
                <c:pt idx="9569">
                  <c:v>19569</c:v>
                </c:pt>
                <c:pt idx="9570">
                  <c:v>19570</c:v>
                </c:pt>
                <c:pt idx="9571">
                  <c:v>19571</c:v>
                </c:pt>
                <c:pt idx="9572">
                  <c:v>19572</c:v>
                </c:pt>
                <c:pt idx="9573">
                  <c:v>19573</c:v>
                </c:pt>
                <c:pt idx="9574">
                  <c:v>19574</c:v>
                </c:pt>
                <c:pt idx="9575">
                  <c:v>19575</c:v>
                </c:pt>
                <c:pt idx="9576">
                  <c:v>19576</c:v>
                </c:pt>
                <c:pt idx="9577">
                  <c:v>19577</c:v>
                </c:pt>
                <c:pt idx="9578">
                  <c:v>19578</c:v>
                </c:pt>
                <c:pt idx="9579">
                  <c:v>19579</c:v>
                </c:pt>
                <c:pt idx="9580">
                  <c:v>19580</c:v>
                </c:pt>
                <c:pt idx="9581">
                  <c:v>19581</c:v>
                </c:pt>
                <c:pt idx="9582">
                  <c:v>19582</c:v>
                </c:pt>
                <c:pt idx="9583">
                  <c:v>19583</c:v>
                </c:pt>
                <c:pt idx="9584">
                  <c:v>19584</c:v>
                </c:pt>
                <c:pt idx="9585">
                  <c:v>19585</c:v>
                </c:pt>
                <c:pt idx="9586">
                  <c:v>19586</c:v>
                </c:pt>
                <c:pt idx="9587">
                  <c:v>19587</c:v>
                </c:pt>
                <c:pt idx="9588">
                  <c:v>19588</c:v>
                </c:pt>
                <c:pt idx="9589">
                  <c:v>19589</c:v>
                </c:pt>
                <c:pt idx="9590">
                  <c:v>19590</c:v>
                </c:pt>
                <c:pt idx="9591">
                  <c:v>19591</c:v>
                </c:pt>
                <c:pt idx="9592">
                  <c:v>19592</c:v>
                </c:pt>
                <c:pt idx="9593">
                  <c:v>19593</c:v>
                </c:pt>
                <c:pt idx="9594">
                  <c:v>19594</c:v>
                </c:pt>
                <c:pt idx="9595">
                  <c:v>19595</c:v>
                </c:pt>
                <c:pt idx="9596">
                  <c:v>19596</c:v>
                </c:pt>
                <c:pt idx="9597">
                  <c:v>19597</c:v>
                </c:pt>
                <c:pt idx="9598">
                  <c:v>19598</c:v>
                </c:pt>
                <c:pt idx="9599">
                  <c:v>19599</c:v>
                </c:pt>
                <c:pt idx="9600">
                  <c:v>19600</c:v>
                </c:pt>
                <c:pt idx="9601">
                  <c:v>19601</c:v>
                </c:pt>
                <c:pt idx="9602">
                  <c:v>19602</c:v>
                </c:pt>
                <c:pt idx="9603">
                  <c:v>19603</c:v>
                </c:pt>
                <c:pt idx="9604">
                  <c:v>19604</c:v>
                </c:pt>
                <c:pt idx="9605">
                  <c:v>19605</c:v>
                </c:pt>
                <c:pt idx="9606">
                  <c:v>19606</c:v>
                </c:pt>
                <c:pt idx="9607">
                  <c:v>19607</c:v>
                </c:pt>
                <c:pt idx="9608">
                  <c:v>19608</c:v>
                </c:pt>
                <c:pt idx="9609">
                  <c:v>19609</c:v>
                </c:pt>
                <c:pt idx="9610">
                  <c:v>19610</c:v>
                </c:pt>
                <c:pt idx="9611">
                  <c:v>19611</c:v>
                </c:pt>
                <c:pt idx="9612">
                  <c:v>19612</c:v>
                </c:pt>
                <c:pt idx="9613">
                  <c:v>19613</c:v>
                </c:pt>
                <c:pt idx="9614">
                  <c:v>19614</c:v>
                </c:pt>
                <c:pt idx="9615">
                  <c:v>19615</c:v>
                </c:pt>
                <c:pt idx="9616">
                  <c:v>19616</c:v>
                </c:pt>
                <c:pt idx="9617">
                  <c:v>19617</c:v>
                </c:pt>
                <c:pt idx="9618">
                  <c:v>19618</c:v>
                </c:pt>
                <c:pt idx="9619">
                  <c:v>19619</c:v>
                </c:pt>
                <c:pt idx="9620">
                  <c:v>19620</c:v>
                </c:pt>
                <c:pt idx="9621">
                  <c:v>19621</c:v>
                </c:pt>
                <c:pt idx="9622">
                  <c:v>19622</c:v>
                </c:pt>
                <c:pt idx="9623">
                  <c:v>19623</c:v>
                </c:pt>
                <c:pt idx="9624">
                  <c:v>19624</c:v>
                </c:pt>
                <c:pt idx="9625">
                  <c:v>19625</c:v>
                </c:pt>
                <c:pt idx="9626">
                  <c:v>19626</c:v>
                </c:pt>
                <c:pt idx="9627">
                  <c:v>19627</c:v>
                </c:pt>
                <c:pt idx="9628">
                  <c:v>19628</c:v>
                </c:pt>
                <c:pt idx="9629">
                  <c:v>19629</c:v>
                </c:pt>
                <c:pt idx="9630">
                  <c:v>19630</c:v>
                </c:pt>
                <c:pt idx="9631">
                  <c:v>19631</c:v>
                </c:pt>
                <c:pt idx="9632">
                  <c:v>19632</c:v>
                </c:pt>
                <c:pt idx="9633">
                  <c:v>19633</c:v>
                </c:pt>
                <c:pt idx="9634">
                  <c:v>19634</c:v>
                </c:pt>
                <c:pt idx="9635">
                  <c:v>19635</c:v>
                </c:pt>
                <c:pt idx="9636">
                  <c:v>19636</c:v>
                </c:pt>
                <c:pt idx="9637">
                  <c:v>19637</c:v>
                </c:pt>
                <c:pt idx="9638">
                  <c:v>19638</c:v>
                </c:pt>
                <c:pt idx="9639">
                  <c:v>19639</c:v>
                </c:pt>
                <c:pt idx="9640">
                  <c:v>19640</c:v>
                </c:pt>
                <c:pt idx="9641">
                  <c:v>19641</c:v>
                </c:pt>
                <c:pt idx="9642">
                  <c:v>19642</c:v>
                </c:pt>
                <c:pt idx="9643">
                  <c:v>19643</c:v>
                </c:pt>
                <c:pt idx="9644">
                  <c:v>19644</c:v>
                </c:pt>
                <c:pt idx="9645">
                  <c:v>19645</c:v>
                </c:pt>
                <c:pt idx="9646">
                  <c:v>19646</c:v>
                </c:pt>
                <c:pt idx="9647">
                  <c:v>19647</c:v>
                </c:pt>
                <c:pt idx="9648">
                  <c:v>19648</c:v>
                </c:pt>
                <c:pt idx="9649">
                  <c:v>19649</c:v>
                </c:pt>
                <c:pt idx="9650">
                  <c:v>19650</c:v>
                </c:pt>
                <c:pt idx="9651">
                  <c:v>19651</c:v>
                </c:pt>
                <c:pt idx="9652">
                  <c:v>19652</c:v>
                </c:pt>
                <c:pt idx="9653">
                  <c:v>19653</c:v>
                </c:pt>
                <c:pt idx="9654">
                  <c:v>19654</c:v>
                </c:pt>
                <c:pt idx="9655">
                  <c:v>19655</c:v>
                </c:pt>
                <c:pt idx="9656">
                  <c:v>19656</c:v>
                </c:pt>
                <c:pt idx="9657">
                  <c:v>19657</c:v>
                </c:pt>
                <c:pt idx="9658">
                  <c:v>19658</c:v>
                </c:pt>
                <c:pt idx="9659">
                  <c:v>19659</c:v>
                </c:pt>
                <c:pt idx="9660">
                  <c:v>19660</c:v>
                </c:pt>
                <c:pt idx="9661">
                  <c:v>19661</c:v>
                </c:pt>
                <c:pt idx="9662">
                  <c:v>19662</c:v>
                </c:pt>
                <c:pt idx="9663">
                  <c:v>19663</c:v>
                </c:pt>
                <c:pt idx="9664">
                  <c:v>19664</c:v>
                </c:pt>
                <c:pt idx="9665">
                  <c:v>19665</c:v>
                </c:pt>
                <c:pt idx="9666">
                  <c:v>19666</c:v>
                </c:pt>
                <c:pt idx="9667">
                  <c:v>19667</c:v>
                </c:pt>
                <c:pt idx="9668">
                  <c:v>19668</c:v>
                </c:pt>
                <c:pt idx="9669">
                  <c:v>19669</c:v>
                </c:pt>
                <c:pt idx="9670">
                  <c:v>19670</c:v>
                </c:pt>
                <c:pt idx="9671">
                  <c:v>19671</c:v>
                </c:pt>
                <c:pt idx="9672">
                  <c:v>19672</c:v>
                </c:pt>
                <c:pt idx="9673">
                  <c:v>19673</c:v>
                </c:pt>
                <c:pt idx="9674">
                  <c:v>19674</c:v>
                </c:pt>
                <c:pt idx="9675">
                  <c:v>19675</c:v>
                </c:pt>
                <c:pt idx="9676">
                  <c:v>19676</c:v>
                </c:pt>
                <c:pt idx="9677">
                  <c:v>19677</c:v>
                </c:pt>
                <c:pt idx="9678">
                  <c:v>19678</c:v>
                </c:pt>
                <c:pt idx="9679">
                  <c:v>19679</c:v>
                </c:pt>
                <c:pt idx="9680">
                  <c:v>19680</c:v>
                </c:pt>
                <c:pt idx="9681">
                  <c:v>19681</c:v>
                </c:pt>
                <c:pt idx="9682">
                  <c:v>19682</c:v>
                </c:pt>
                <c:pt idx="9683">
                  <c:v>19683</c:v>
                </c:pt>
                <c:pt idx="9684">
                  <c:v>19684</c:v>
                </c:pt>
                <c:pt idx="9685">
                  <c:v>19685</c:v>
                </c:pt>
                <c:pt idx="9686">
                  <c:v>19686</c:v>
                </c:pt>
                <c:pt idx="9687">
                  <c:v>19687</c:v>
                </c:pt>
                <c:pt idx="9688">
                  <c:v>19688</c:v>
                </c:pt>
                <c:pt idx="9689">
                  <c:v>19689</c:v>
                </c:pt>
                <c:pt idx="9690">
                  <c:v>19690</c:v>
                </c:pt>
                <c:pt idx="9691">
                  <c:v>19691</c:v>
                </c:pt>
                <c:pt idx="9692">
                  <c:v>19692</c:v>
                </c:pt>
                <c:pt idx="9693">
                  <c:v>19693</c:v>
                </c:pt>
                <c:pt idx="9694">
                  <c:v>19694</c:v>
                </c:pt>
                <c:pt idx="9695">
                  <c:v>19695</c:v>
                </c:pt>
                <c:pt idx="9696">
                  <c:v>19696</c:v>
                </c:pt>
                <c:pt idx="9697">
                  <c:v>19697</c:v>
                </c:pt>
                <c:pt idx="9698">
                  <c:v>19698</c:v>
                </c:pt>
                <c:pt idx="9699">
                  <c:v>19699</c:v>
                </c:pt>
                <c:pt idx="9700">
                  <c:v>19700</c:v>
                </c:pt>
                <c:pt idx="9701">
                  <c:v>19701</c:v>
                </c:pt>
                <c:pt idx="9702">
                  <c:v>19702</c:v>
                </c:pt>
                <c:pt idx="9703">
                  <c:v>19703</c:v>
                </c:pt>
                <c:pt idx="9704">
                  <c:v>19704</c:v>
                </c:pt>
                <c:pt idx="9705">
                  <c:v>19705</c:v>
                </c:pt>
                <c:pt idx="9706">
                  <c:v>19706</c:v>
                </c:pt>
                <c:pt idx="9707">
                  <c:v>19707</c:v>
                </c:pt>
                <c:pt idx="9708">
                  <c:v>19708</c:v>
                </c:pt>
                <c:pt idx="9709">
                  <c:v>19709</c:v>
                </c:pt>
                <c:pt idx="9710">
                  <c:v>19710</c:v>
                </c:pt>
                <c:pt idx="9711">
                  <c:v>19711</c:v>
                </c:pt>
                <c:pt idx="9712">
                  <c:v>19712</c:v>
                </c:pt>
                <c:pt idx="9713">
                  <c:v>19713</c:v>
                </c:pt>
                <c:pt idx="9714">
                  <c:v>19714</c:v>
                </c:pt>
                <c:pt idx="9715">
                  <c:v>19715</c:v>
                </c:pt>
                <c:pt idx="9716">
                  <c:v>19716</c:v>
                </c:pt>
                <c:pt idx="9717">
                  <c:v>19717</c:v>
                </c:pt>
                <c:pt idx="9718">
                  <c:v>19718</c:v>
                </c:pt>
                <c:pt idx="9719">
                  <c:v>19719</c:v>
                </c:pt>
                <c:pt idx="9720">
                  <c:v>19720</c:v>
                </c:pt>
                <c:pt idx="9721">
                  <c:v>19721</c:v>
                </c:pt>
                <c:pt idx="9722">
                  <c:v>19722</c:v>
                </c:pt>
                <c:pt idx="9723">
                  <c:v>19723</c:v>
                </c:pt>
                <c:pt idx="9724">
                  <c:v>19724</c:v>
                </c:pt>
                <c:pt idx="9725">
                  <c:v>19725</c:v>
                </c:pt>
                <c:pt idx="9726">
                  <c:v>19726</c:v>
                </c:pt>
                <c:pt idx="9727">
                  <c:v>19727</c:v>
                </c:pt>
                <c:pt idx="9728">
                  <c:v>19728</c:v>
                </c:pt>
                <c:pt idx="9729">
                  <c:v>19729</c:v>
                </c:pt>
                <c:pt idx="9730">
                  <c:v>19730</c:v>
                </c:pt>
                <c:pt idx="9731">
                  <c:v>19731</c:v>
                </c:pt>
                <c:pt idx="9732">
                  <c:v>19732</c:v>
                </c:pt>
                <c:pt idx="9733">
                  <c:v>19733</c:v>
                </c:pt>
                <c:pt idx="9734">
                  <c:v>19734</c:v>
                </c:pt>
                <c:pt idx="9735">
                  <c:v>19735</c:v>
                </c:pt>
                <c:pt idx="9736">
                  <c:v>19736</c:v>
                </c:pt>
                <c:pt idx="9737">
                  <c:v>19737</c:v>
                </c:pt>
                <c:pt idx="9738">
                  <c:v>19738</c:v>
                </c:pt>
                <c:pt idx="9739">
                  <c:v>19739</c:v>
                </c:pt>
                <c:pt idx="9740">
                  <c:v>19740</c:v>
                </c:pt>
                <c:pt idx="9741">
                  <c:v>19741</c:v>
                </c:pt>
                <c:pt idx="9742">
                  <c:v>19742</c:v>
                </c:pt>
                <c:pt idx="9743">
                  <c:v>19743</c:v>
                </c:pt>
                <c:pt idx="9744">
                  <c:v>19744</c:v>
                </c:pt>
                <c:pt idx="9745">
                  <c:v>19745</c:v>
                </c:pt>
                <c:pt idx="9746">
                  <c:v>19746</c:v>
                </c:pt>
                <c:pt idx="9747">
                  <c:v>19747</c:v>
                </c:pt>
                <c:pt idx="9748">
                  <c:v>19748</c:v>
                </c:pt>
                <c:pt idx="9749">
                  <c:v>19749</c:v>
                </c:pt>
                <c:pt idx="9750">
                  <c:v>19750</c:v>
                </c:pt>
                <c:pt idx="9751">
                  <c:v>19751</c:v>
                </c:pt>
                <c:pt idx="9752">
                  <c:v>19752</c:v>
                </c:pt>
                <c:pt idx="9753">
                  <c:v>19753</c:v>
                </c:pt>
                <c:pt idx="9754">
                  <c:v>19754</c:v>
                </c:pt>
                <c:pt idx="9755">
                  <c:v>19755</c:v>
                </c:pt>
                <c:pt idx="9756">
                  <c:v>19756</c:v>
                </c:pt>
                <c:pt idx="9757">
                  <c:v>19757</c:v>
                </c:pt>
                <c:pt idx="9758">
                  <c:v>19758</c:v>
                </c:pt>
                <c:pt idx="9759">
                  <c:v>19759</c:v>
                </c:pt>
                <c:pt idx="9760">
                  <c:v>19760</c:v>
                </c:pt>
                <c:pt idx="9761">
                  <c:v>19761</c:v>
                </c:pt>
                <c:pt idx="9762">
                  <c:v>19762</c:v>
                </c:pt>
                <c:pt idx="9763">
                  <c:v>19763</c:v>
                </c:pt>
                <c:pt idx="9764">
                  <c:v>19764</c:v>
                </c:pt>
                <c:pt idx="9765">
                  <c:v>19765</c:v>
                </c:pt>
                <c:pt idx="9766">
                  <c:v>19766</c:v>
                </c:pt>
                <c:pt idx="9767">
                  <c:v>19767</c:v>
                </c:pt>
                <c:pt idx="9768">
                  <c:v>19768</c:v>
                </c:pt>
                <c:pt idx="9769">
                  <c:v>19769</c:v>
                </c:pt>
                <c:pt idx="9770">
                  <c:v>19770</c:v>
                </c:pt>
                <c:pt idx="9771">
                  <c:v>19771</c:v>
                </c:pt>
                <c:pt idx="9772">
                  <c:v>19772</c:v>
                </c:pt>
                <c:pt idx="9773">
                  <c:v>19773</c:v>
                </c:pt>
                <c:pt idx="9774">
                  <c:v>19774</c:v>
                </c:pt>
                <c:pt idx="9775">
                  <c:v>19775</c:v>
                </c:pt>
                <c:pt idx="9776">
                  <c:v>19776</c:v>
                </c:pt>
                <c:pt idx="9777">
                  <c:v>19777</c:v>
                </c:pt>
                <c:pt idx="9778">
                  <c:v>19778</c:v>
                </c:pt>
                <c:pt idx="9779">
                  <c:v>19779</c:v>
                </c:pt>
                <c:pt idx="9780">
                  <c:v>19780</c:v>
                </c:pt>
                <c:pt idx="9781">
                  <c:v>19781</c:v>
                </c:pt>
                <c:pt idx="9782">
                  <c:v>19782</c:v>
                </c:pt>
                <c:pt idx="9783">
                  <c:v>19783</c:v>
                </c:pt>
                <c:pt idx="9784">
                  <c:v>19784</c:v>
                </c:pt>
                <c:pt idx="9785">
                  <c:v>19785</c:v>
                </c:pt>
                <c:pt idx="9786">
                  <c:v>19786</c:v>
                </c:pt>
                <c:pt idx="9787">
                  <c:v>19787</c:v>
                </c:pt>
                <c:pt idx="9788">
                  <c:v>19788</c:v>
                </c:pt>
                <c:pt idx="9789">
                  <c:v>19789</c:v>
                </c:pt>
                <c:pt idx="9790">
                  <c:v>19790</c:v>
                </c:pt>
                <c:pt idx="9791">
                  <c:v>19791</c:v>
                </c:pt>
                <c:pt idx="9792">
                  <c:v>19792</c:v>
                </c:pt>
                <c:pt idx="9793">
                  <c:v>19793</c:v>
                </c:pt>
                <c:pt idx="9794">
                  <c:v>19794</c:v>
                </c:pt>
                <c:pt idx="9795">
                  <c:v>19795</c:v>
                </c:pt>
                <c:pt idx="9796">
                  <c:v>19796</c:v>
                </c:pt>
                <c:pt idx="9797">
                  <c:v>19797</c:v>
                </c:pt>
                <c:pt idx="9798">
                  <c:v>19798</c:v>
                </c:pt>
                <c:pt idx="9799">
                  <c:v>19799</c:v>
                </c:pt>
                <c:pt idx="9800">
                  <c:v>19800</c:v>
                </c:pt>
                <c:pt idx="9801">
                  <c:v>19801</c:v>
                </c:pt>
                <c:pt idx="9802">
                  <c:v>19802</c:v>
                </c:pt>
                <c:pt idx="9803">
                  <c:v>19803</c:v>
                </c:pt>
                <c:pt idx="9804">
                  <c:v>19804</c:v>
                </c:pt>
                <c:pt idx="9805">
                  <c:v>19805</c:v>
                </c:pt>
                <c:pt idx="9806">
                  <c:v>19806</c:v>
                </c:pt>
                <c:pt idx="9807">
                  <c:v>19807</c:v>
                </c:pt>
                <c:pt idx="9808">
                  <c:v>19808</c:v>
                </c:pt>
                <c:pt idx="9809">
                  <c:v>19809</c:v>
                </c:pt>
                <c:pt idx="9810">
                  <c:v>19810</c:v>
                </c:pt>
                <c:pt idx="9811">
                  <c:v>19811</c:v>
                </c:pt>
                <c:pt idx="9812">
                  <c:v>19812</c:v>
                </c:pt>
                <c:pt idx="9813">
                  <c:v>19813</c:v>
                </c:pt>
                <c:pt idx="9814">
                  <c:v>19814</c:v>
                </c:pt>
                <c:pt idx="9815">
                  <c:v>19815</c:v>
                </c:pt>
                <c:pt idx="9816">
                  <c:v>19816</c:v>
                </c:pt>
                <c:pt idx="9817">
                  <c:v>19817</c:v>
                </c:pt>
                <c:pt idx="9818">
                  <c:v>19818</c:v>
                </c:pt>
                <c:pt idx="9819">
                  <c:v>19819</c:v>
                </c:pt>
                <c:pt idx="9820">
                  <c:v>19820</c:v>
                </c:pt>
                <c:pt idx="9821">
                  <c:v>19821</c:v>
                </c:pt>
                <c:pt idx="9822">
                  <c:v>19822</c:v>
                </c:pt>
                <c:pt idx="9823">
                  <c:v>19823</c:v>
                </c:pt>
                <c:pt idx="9824">
                  <c:v>19824</c:v>
                </c:pt>
                <c:pt idx="9825">
                  <c:v>19825</c:v>
                </c:pt>
                <c:pt idx="9826">
                  <c:v>19826</c:v>
                </c:pt>
                <c:pt idx="9827">
                  <c:v>19827</c:v>
                </c:pt>
                <c:pt idx="9828">
                  <c:v>19828</c:v>
                </c:pt>
                <c:pt idx="9829">
                  <c:v>19829</c:v>
                </c:pt>
                <c:pt idx="9830">
                  <c:v>19830</c:v>
                </c:pt>
                <c:pt idx="9831">
                  <c:v>19831</c:v>
                </c:pt>
                <c:pt idx="9832">
                  <c:v>19832</c:v>
                </c:pt>
                <c:pt idx="9833">
                  <c:v>19833</c:v>
                </c:pt>
                <c:pt idx="9834">
                  <c:v>19834</c:v>
                </c:pt>
                <c:pt idx="9835">
                  <c:v>19835</c:v>
                </c:pt>
                <c:pt idx="9836">
                  <c:v>19836</c:v>
                </c:pt>
                <c:pt idx="9837">
                  <c:v>19837</c:v>
                </c:pt>
                <c:pt idx="9838">
                  <c:v>19838</c:v>
                </c:pt>
                <c:pt idx="9839">
                  <c:v>19839</c:v>
                </c:pt>
                <c:pt idx="9840">
                  <c:v>19840</c:v>
                </c:pt>
                <c:pt idx="9841">
                  <c:v>19841</c:v>
                </c:pt>
                <c:pt idx="9842">
                  <c:v>19842</c:v>
                </c:pt>
                <c:pt idx="9843">
                  <c:v>19843</c:v>
                </c:pt>
                <c:pt idx="9844">
                  <c:v>19844</c:v>
                </c:pt>
                <c:pt idx="9845">
                  <c:v>19845</c:v>
                </c:pt>
                <c:pt idx="9846">
                  <c:v>19846</c:v>
                </c:pt>
                <c:pt idx="9847">
                  <c:v>19847</c:v>
                </c:pt>
                <c:pt idx="9848">
                  <c:v>19848</c:v>
                </c:pt>
                <c:pt idx="9849">
                  <c:v>19849</c:v>
                </c:pt>
                <c:pt idx="9850">
                  <c:v>19850</c:v>
                </c:pt>
                <c:pt idx="9851">
                  <c:v>19851</c:v>
                </c:pt>
                <c:pt idx="9852">
                  <c:v>19852</c:v>
                </c:pt>
                <c:pt idx="9853">
                  <c:v>19853</c:v>
                </c:pt>
                <c:pt idx="9854">
                  <c:v>19854</c:v>
                </c:pt>
                <c:pt idx="9855">
                  <c:v>19855</c:v>
                </c:pt>
                <c:pt idx="9856">
                  <c:v>19856</c:v>
                </c:pt>
                <c:pt idx="9857">
                  <c:v>19857</c:v>
                </c:pt>
                <c:pt idx="9858">
                  <c:v>19858</c:v>
                </c:pt>
                <c:pt idx="9859">
                  <c:v>19859</c:v>
                </c:pt>
                <c:pt idx="9860">
                  <c:v>19860</c:v>
                </c:pt>
                <c:pt idx="9861">
                  <c:v>19861</c:v>
                </c:pt>
                <c:pt idx="9862">
                  <c:v>19862</c:v>
                </c:pt>
                <c:pt idx="9863">
                  <c:v>19863</c:v>
                </c:pt>
                <c:pt idx="9864">
                  <c:v>19864</c:v>
                </c:pt>
                <c:pt idx="9865">
                  <c:v>19865</c:v>
                </c:pt>
                <c:pt idx="9866">
                  <c:v>19866</c:v>
                </c:pt>
                <c:pt idx="9867">
                  <c:v>19867</c:v>
                </c:pt>
                <c:pt idx="9868">
                  <c:v>19868</c:v>
                </c:pt>
                <c:pt idx="9869">
                  <c:v>19869</c:v>
                </c:pt>
                <c:pt idx="9870">
                  <c:v>19870</c:v>
                </c:pt>
                <c:pt idx="9871">
                  <c:v>19871</c:v>
                </c:pt>
                <c:pt idx="9872">
                  <c:v>19872</c:v>
                </c:pt>
                <c:pt idx="9873">
                  <c:v>19873</c:v>
                </c:pt>
                <c:pt idx="9874">
                  <c:v>19874</c:v>
                </c:pt>
                <c:pt idx="9875">
                  <c:v>19875</c:v>
                </c:pt>
                <c:pt idx="9876">
                  <c:v>19876</c:v>
                </c:pt>
                <c:pt idx="9877">
                  <c:v>19877</c:v>
                </c:pt>
                <c:pt idx="9878">
                  <c:v>19878</c:v>
                </c:pt>
                <c:pt idx="9879">
                  <c:v>19879</c:v>
                </c:pt>
                <c:pt idx="9880">
                  <c:v>19880</c:v>
                </c:pt>
                <c:pt idx="9881">
                  <c:v>19881</c:v>
                </c:pt>
                <c:pt idx="9882">
                  <c:v>19882</c:v>
                </c:pt>
                <c:pt idx="9883">
                  <c:v>19883</c:v>
                </c:pt>
                <c:pt idx="9884">
                  <c:v>19884</c:v>
                </c:pt>
                <c:pt idx="9885">
                  <c:v>19885</c:v>
                </c:pt>
                <c:pt idx="9886">
                  <c:v>19886</c:v>
                </c:pt>
                <c:pt idx="9887">
                  <c:v>19887</c:v>
                </c:pt>
                <c:pt idx="9888">
                  <c:v>19888</c:v>
                </c:pt>
                <c:pt idx="9889">
                  <c:v>19889</c:v>
                </c:pt>
                <c:pt idx="9890">
                  <c:v>19890</c:v>
                </c:pt>
                <c:pt idx="9891">
                  <c:v>19891</c:v>
                </c:pt>
                <c:pt idx="9892">
                  <c:v>19892</c:v>
                </c:pt>
                <c:pt idx="9893">
                  <c:v>19893</c:v>
                </c:pt>
                <c:pt idx="9894">
                  <c:v>19894</c:v>
                </c:pt>
                <c:pt idx="9895">
                  <c:v>19895</c:v>
                </c:pt>
                <c:pt idx="9896">
                  <c:v>19896</c:v>
                </c:pt>
                <c:pt idx="9897">
                  <c:v>19897</c:v>
                </c:pt>
                <c:pt idx="9898">
                  <c:v>19898</c:v>
                </c:pt>
                <c:pt idx="9899">
                  <c:v>19899</c:v>
                </c:pt>
                <c:pt idx="9900">
                  <c:v>19900</c:v>
                </c:pt>
                <c:pt idx="9901">
                  <c:v>19901</c:v>
                </c:pt>
                <c:pt idx="9902">
                  <c:v>19902</c:v>
                </c:pt>
                <c:pt idx="9903">
                  <c:v>19903</c:v>
                </c:pt>
                <c:pt idx="9904">
                  <c:v>19904</c:v>
                </c:pt>
                <c:pt idx="9905">
                  <c:v>19905</c:v>
                </c:pt>
                <c:pt idx="9906">
                  <c:v>19906</c:v>
                </c:pt>
                <c:pt idx="9907">
                  <c:v>19907</c:v>
                </c:pt>
                <c:pt idx="9908">
                  <c:v>19908</c:v>
                </c:pt>
                <c:pt idx="9909">
                  <c:v>19909</c:v>
                </c:pt>
                <c:pt idx="9910">
                  <c:v>19910</c:v>
                </c:pt>
                <c:pt idx="9911">
                  <c:v>19911</c:v>
                </c:pt>
                <c:pt idx="9912">
                  <c:v>19912</c:v>
                </c:pt>
                <c:pt idx="9913">
                  <c:v>19913</c:v>
                </c:pt>
                <c:pt idx="9914">
                  <c:v>19914</c:v>
                </c:pt>
                <c:pt idx="9915">
                  <c:v>19915</c:v>
                </c:pt>
                <c:pt idx="9916">
                  <c:v>19916</c:v>
                </c:pt>
                <c:pt idx="9917">
                  <c:v>19917</c:v>
                </c:pt>
                <c:pt idx="9918">
                  <c:v>19918</c:v>
                </c:pt>
                <c:pt idx="9919">
                  <c:v>19919</c:v>
                </c:pt>
                <c:pt idx="9920">
                  <c:v>19920</c:v>
                </c:pt>
                <c:pt idx="9921">
                  <c:v>19921</c:v>
                </c:pt>
                <c:pt idx="9922">
                  <c:v>19922</c:v>
                </c:pt>
                <c:pt idx="9923">
                  <c:v>19923</c:v>
                </c:pt>
                <c:pt idx="9924">
                  <c:v>19924</c:v>
                </c:pt>
                <c:pt idx="9925">
                  <c:v>19925</c:v>
                </c:pt>
                <c:pt idx="9926">
                  <c:v>19926</c:v>
                </c:pt>
                <c:pt idx="9927">
                  <c:v>19927</c:v>
                </c:pt>
                <c:pt idx="9928">
                  <c:v>19928</c:v>
                </c:pt>
                <c:pt idx="9929">
                  <c:v>19929</c:v>
                </c:pt>
                <c:pt idx="9930">
                  <c:v>19930</c:v>
                </c:pt>
                <c:pt idx="9931">
                  <c:v>19931</c:v>
                </c:pt>
                <c:pt idx="9932">
                  <c:v>19932</c:v>
                </c:pt>
                <c:pt idx="9933">
                  <c:v>19933</c:v>
                </c:pt>
                <c:pt idx="9934">
                  <c:v>19934</c:v>
                </c:pt>
                <c:pt idx="9935">
                  <c:v>19935</c:v>
                </c:pt>
                <c:pt idx="9936">
                  <c:v>19936</c:v>
                </c:pt>
                <c:pt idx="9937">
                  <c:v>19937</c:v>
                </c:pt>
                <c:pt idx="9938">
                  <c:v>19938</c:v>
                </c:pt>
                <c:pt idx="9939">
                  <c:v>19939</c:v>
                </c:pt>
                <c:pt idx="9940">
                  <c:v>19940</c:v>
                </c:pt>
                <c:pt idx="9941">
                  <c:v>19941</c:v>
                </c:pt>
                <c:pt idx="9942">
                  <c:v>19942</c:v>
                </c:pt>
                <c:pt idx="9943">
                  <c:v>19943</c:v>
                </c:pt>
                <c:pt idx="9944">
                  <c:v>19944</c:v>
                </c:pt>
                <c:pt idx="9945">
                  <c:v>19945</c:v>
                </c:pt>
                <c:pt idx="9946">
                  <c:v>19946</c:v>
                </c:pt>
                <c:pt idx="9947">
                  <c:v>19947</c:v>
                </c:pt>
                <c:pt idx="9948">
                  <c:v>19948</c:v>
                </c:pt>
                <c:pt idx="9949">
                  <c:v>19949</c:v>
                </c:pt>
                <c:pt idx="9950">
                  <c:v>19950</c:v>
                </c:pt>
                <c:pt idx="9951">
                  <c:v>19951</c:v>
                </c:pt>
                <c:pt idx="9952">
                  <c:v>19952</c:v>
                </c:pt>
                <c:pt idx="9953">
                  <c:v>19953</c:v>
                </c:pt>
                <c:pt idx="9954">
                  <c:v>19954</c:v>
                </c:pt>
                <c:pt idx="9955">
                  <c:v>19955</c:v>
                </c:pt>
                <c:pt idx="9956">
                  <c:v>19956</c:v>
                </c:pt>
                <c:pt idx="9957">
                  <c:v>19957</c:v>
                </c:pt>
                <c:pt idx="9958">
                  <c:v>19958</c:v>
                </c:pt>
                <c:pt idx="9959">
                  <c:v>19959</c:v>
                </c:pt>
                <c:pt idx="9960">
                  <c:v>19960</c:v>
                </c:pt>
                <c:pt idx="9961">
                  <c:v>19961</c:v>
                </c:pt>
                <c:pt idx="9962">
                  <c:v>19962</c:v>
                </c:pt>
                <c:pt idx="9963">
                  <c:v>19963</c:v>
                </c:pt>
                <c:pt idx="9964">
                  <c:v>19964</c:v>
                </c:pt>
                <c:pt idx="9965">
                  <c:v>19965</c:v>
                </c:pt>
                <c:pt idx="9966">
                  <c:v>19966</c:v>
                </c:pt>
                <c:pt idx="9967">
                  <c:v>19967</c:v>
                </c:pt>
                <c:pt idx="9968">
                  <c:v>19968</c:v>
                </c:pt>
                <c:pt idx="9969">
                  <c:v>19969</c:v>
                </c:pt>
                <c:pt idx="9970">
                  <c:v>19970</c:v>
                </c:pt>
                <c:pt idx="9971">
                  <c:v>19971</c:v>
                </c:pt>
                <c:pt idx="9972">
                  <c:v>19972</c:v>
                </c:pt>
                <c:pt idx="9973">
                  <c:v>19973</c:v>
                </c:pt>
                <c:pt idx="9974">
                  <c:v>19974</c:v>
                </c:pt>
                <c:pt idx="9975">
                  <c:v>19975</c:v>
                </c:pt>
                <c:pt idx="9976">
                  <c:v>19976</c:v>
                </c:pt>
                <c:pt idx="9977">
                  <c:v>19977</c:v>
                </c:pt>
                <c:pt idx="9978">
                  <c:v>19978</c:v>
                </c:pt>
                <c:pt idx="9979">
                  <c:v>19979</c:v>
                </c:pt>
                <c:pt idx="9980">
                  <c:v>19980</c:v>
                </c:pt>
                <c:pt idx="9981">
                  <c:v>19981</c:v>
                </c:pt>
                <c:pt idx="9982">
                  <c:v>19982</c:v>
                </c:pt>
                <c:pt idx="9983">
                  <c:v>19983</c:v>
                </c:pt>
                <c:pt idx="9984">
                  <c:v>19984</c:v>
                </c:pt>
                <c:pt idx="9985">
                  <c:v>19985</c:v>
                </c:pt>
                <c:pt idx="9986">
                  <c:v>19986</c:v>
                </c:pt>
                <c:pt idx="9987">
                  <c:v>19987</c:v>
                </c:pt>
                <c:pt idx="9988">
                  <c:v>19988</c:v>
                </c:pt>
                <c:pt idx="9989">
                  <c:v>19989</c:v>
                </c:pt>
                <c:pt idx="9990">
                  <c:v>19990</c:v>
                </c:pt>
                <c:pt idx="9991">
                  <c:v>19991</c:v>
                </c:pt>
                <c:pt idx="9992">
                  <c:v>19992</c:v>
                </c:pt>
                <c:pt idx="9993">
                  <c:v>19993</c:v>
                </c:pt>
                <c:pt idx="9994">
                  <c:v>19994</c:v>
                </c:pt>
                <c:pt idx="9995">
                  <c:v>19995</c:v>
                </c:pt>
                <c:pt idx="9996">
                  <c:v>19996</c:v>
                </c:pt>
                <c:pt idx="9997">
                  <c:v>19997</c:v>
                </c:pt>
                <c:pt idx="9998">
                  <c:v>19998</c:v>
                </c:pt>
                <c:pt idx="9999">
                  <c:v>19999</c:v>
                </c:pt>
                <c:pt idx="10000">
                  <c:v>20000</c:v>
                </c:pt>
              </c:numCache>
            </c:numRef>
          </c:xVal>
          <c:yVal>
            <c:numRef>
              <c:f>DetrendedData!$G$10002:$G$20002</c:f>
              <c:numCache>
                <c:formatCode>0.00000</c:formatCode>
                <c:ptCount val="10001"/>
                <c:pt idx="0">
                  <c:v>1.1717000000000003E-2</c:v>
                </c:pt>
                <c:pt idx="1">
                  <c:v>1.171064E-2</c:v>
                </c:pt>
                <c:pt idx="2">
                  <c:v>1.1704280000000001E-2</c:v>
                </c:pt>
                <c:pt idx="3">
                  <c:v>1.1697920000000001E-2</c:v>
                </c:pt>
                <c:pt idx="4">
                  <c:v>1.1691560000000063E-2</c:v>
                </c:pt>
                <c:pt idx="5">
                  <c:v>1.1685200000000001E-2</c:v>
                </c:pt>
                <c:pt idx="6">
                  <c:v>1.1678840000000001E-2</c:v>
                </c:pt>
                <c:pt idx="7">
                  <c:v>1.1672480000000058E-2</c:v>
                </c:pt>
                <c:pt idx="8">
                  <c:v>1.1666100000000073E-2</c:v>
                </c:pt>
                <c:pt idx="9">
                  <c:v>1.165974E-2</c:v>
                </c:pt>
                <c:pt idx="10">
                  <c:v>1.1653380000000001E-2</c:v>
                </c:pt>
                <c:pt idx="11">
                  <c:v>1.1647020000000067E-2</c:v>
                </c:pt>
                <c:pt idx="12">
                  <c:v>1.1640660000000021E-2</c:v>
                </c:pt>
                <c:pt idx="13">
                  <c:v>1.16343E-2</c:v>
                </c:pt>
                <c:pt idx="14">
                  <c:v>1.162794E-2</c:v>
                </c:pt>
                <c:pt idx="15">
                  <c:v>1.1621580000000102E-2</c:v>
                </c:pt>
                <c:pt idx="16">
                  <c:v>1.1615200000000001E-2</c:v>
                </c:pt>
                <c:pt idx="17">
                  <c:v>1.1608840000000007E-2</c:v>
                </c:pt>
                <c:pt idx="18">
                  <c:v>1.1602480000000083E-2</c:v>
                </c:pt>
                <c:pt idx="19">
                  <c:v>1.1596120000000001E-2</c:v>
                </c:pt>
                <c:pt idx="20">
                  <c:v>1.1589760000000001E-2</c:v>
                </c:pt>
                <c:pt idx="21">
                  <c:v>1.1583400000000075E-2</c:v>
                </c:pt>
                <c:pt idx="22">
                  <c:v>1.157704E-2</c:v>
                </c:pt>
                <c:pt idx="23">
                  <c:v>1.157066E-2</c:v>
                </c:pt>
                <c:pt idx="24">
                  <c:v>1.1564300000000001E-2</c:v>
                </c:pt>
                <c:pt idx="25">
                  <c:v>1.1557939999999999E-2</c:v>
                </c:pt>
                <c:pt idx="26">
                  <c:v>1.1551580000000066E-2</c:v>
                </c:pt>
                <c:pt idx="27">
                  <c:v>1.1545220000000005E-2</c:v>
                </c:pt>
                <c:pt idx="28">
                  <c:v>1.1538860000000001E-2</c:v>
                </c:pt>
                <c:pt idx="29">
                  <c:v>1.1532500000000067E-2</c:v>
                </c:pt>
                <c:pt idx="30">
                  <c:v>1.1526140000000001E-2</c:v>
                </c:pt>
                <c:pt idx="31">
                  <c:v>1.151976E-2</c:v>
                </c:pt>
                <c:pt idx="32">
                  <c:v>1.1513400000000003E-2</c:v>
                </c:pt>
                <c:pt idx="33">
                  <c:v>1.1507040000000001E-2</c:v>
                </c:pt>
                <c:pt idx="34">
                  <c:v>1.1500680000000065E-2</c:v>
                </c:pt>
                <c:pt idx="35">
                  <c:v>1.1494320000000001E-2</c:v>
                </c:pt>
                <c:pt idx="36">
                  <c:v>1.148796E-2</c:v>
                </c:pt>
                <c:pt idx="37">
                  <c:v>1.1481600000000041E-2</c:v>
                </c:pt>
                <c:pt idx="38">
                  <c:v>1.1475239999999999E-2</c:v>
                </c:pt>
                <c:pt idx="39">
                  <c:v>1.1468860000000023E-2</c:v>
                </c:pt>
                <c:pt idx="40">
                  <c:v>1.1462500000000091E-2</c:v>
                </c:pt>
                <c:pt idx="41">
                  <c:v>1.1456140000000002E-2</c:v>
                </c:pt>
                <c:pt idx="42">
                  <c:v>1.1449780000000001E-2</c:v>
                </c:pt>
                <c:pt idx="43">
                  <c:v>1.1443420000000089E-2</c:v>
                </c:pt>
                <c:pt idx="44">
                  <c:v>1.1437060000000001E-2</c:v>
                </c:pt>
                <c:pt idx="45">
                  <c:v>1.1430700000000005E-2</c:v>
                </c:pt>
                <c:pt idx="46">
                  <c:v>1.1424320000000062E-2</c:v>
                </c:pt>
                <c:pt idx="47">
                  <c:v>1.141796E-2</c:v>
                </c:pt>
                <c:pt idx="48">
                  <c:v>1.1411600000000001E-2</c:v>
                </c:pt>
                <c:pt idx="49">
                  <c:v>1.1405240000000001E-2</c:v>
                </c:pt>
                <c:pt idx="50">
                  <c:v>1.1398880000000005E-2</c:v>
                </c:pt>
                <c:pt idx="51">
                  <c:v>1.1392520000000078E-2</c:v>
                </c:pt>
                <c:pt idx="52">
                  <c:v>1.1386160000000055E-2</c:v>
                </c:pt>
                <c:pt idx="53">
                  <c:v>1.1379800000000001E-2</c:v>
                </c:pt>
                <c:pt idx="54">
                  <c:v>1.1373420000000021E-2</c:v>
                </c:pt>
                <c:pt idx="55">
                  <c:v>1.1367060000000003E-2</c:v>
                </c:pt>
                <c:pt idx="56">
                  <c:v>1.1360700000000071E-2</c:v>
                </c:pt>
                <c:pt idx="57">
                  <c:v>1.1298939999999999E-2</c:v>
                </c:pt>
                <c:pt idx="58">
                  <c:v>1.1237180000000001E-2</c:v>
                </c:pt>
                <c:pt idx="59">
                  <c:v>1.11754E-2</c:v>
                </c:pt>
                <c:pt idx="60">
                  <c:v>1.1113639999999999E-2</c:v>
                </c:pt>
                <c:pt idx="61">
                  <c:v>1.1051880000000043E-2</c:v>
                </c:pt>
                <c:pt idx="62">
                  <c:v>1.0990100000000001E-2</c:v>
                </c:pt>
                <c:pt idx="63">
                  <c:v>1.092834E-2</c:v>
                </c:pt>
                <c:pt idx="64">
                  <c:v>1.0866580000000065E-2</c:v>
                </c:pt>
                <c:pt idx="65">
                  <c:v>1.0804820000000074E-2</c:v>
                </c:pt>
                <c:pt idx="66">
                  <c:v>1.0743040000000001E-2</c:v>
                </c:pt>
                <c:pt idx="67">
                  <c:v>1.0681280000000001E-2</c:v>
                </c:pt>
                <c:pt idx="68">
                  <c:v>1.0619520000000007E-2</c:v>
                </c:pt>
                <c:pt idx="69">
                  <c:v>1.0557739999999999E-2</c:v>
                </c:pt>
                <c:pt idx="70">
                  <c:v>1.0495979999999999E-2</c:v>
                </c:pt>
                <c:pt idx="71">
                  <c:v>1.0434219999999998E-2</c:v>
                </c:pt>
                <c:pt idx="72">
                  <c:v>1.037246E-2</c:v>
                </c:pt>
                <c:pt idx="73">
                  <c:v>1.0310679999999999E-2</c:v>
                </c:pt>
                <c:pt idx="74">
                  <c:v>1.024892E-2</c:v>
                </c:pt>
                <c:pt idx="75">
                  <c:v>1.0187160000000001E-2</c:v>
                </c:pt>
                <c:pt idx="76">
                  <c:v>1.0125400000000001E-2</c:v>
                </c:pt>
                <c:pt idx="77">
                  <c:v>1.0063620000000001E-2</c:v>
                </c:pt>
                <c:pt idx="78">
                  <c:v>1.0001860000000001E-2</c:v>
                </c:pt>
                <c:pt idx="79">
                  <c:v>9.9401000000000003E-3</c:v>
                </c:pt>
                <c:pt idx="80">
                  <c:v>9.8783200000000047E-3</c:v>
                </c:pt>
                <c:pt idx="81">
                  <c:v>9.8165600000000592E-3</c:v>
                </c:pt>
                <c:pt idx="82">
                  <c:v>9.7548000000000027E-3</c:v>
                </c:pt>
                <c:pt idx="83">
                  <c:v>9.6930400000000208E-3</c:v>
                </c:pt>
                <c:pt idx="84">
                  <c:v>9.6312600000000009E-3</c:v>
                </c:pt>
                <c:pt idx="85">
                  <c:v>9.5695000000000762E-3</c:v>
                </c:pt>
                <c:pt idx="86">
                  <c:v>9.5077400000000267E-3</c:v>
                </c:pt>
                <c:pt idx="87">
                  <c:v>9.4459600000000067E-3</c:v>
                </c:pt>
                <c:pt idx="88">
                  <c:v>9.3842000000000248E-3</c:v>
                </c:pt>
                <c:pt idx="89">
                  <c:v>9.3224400000000845E-3</c:v>
                </c:pt>
                <c:pt idx="90">
                  <c:v>9.2606800000000246E-3</c:v>
                </c:pt>
                <c:pt idx="91">
                  <c:v>9.1989000000000012E-3</c:v>
                </c:pt>
                <c:pt idx="92">
                  <c:v>9.1371400000000002E-3</c:v>
                </c:pt>
                <c:pt idx="93">
                  <c:v>9.075380000000053E-3</c:v>
                </c:pt>
                <c:pt idx="94">
                  <c:v>9.0136000000000226E-3</c:v>
                </c:pt>
                <c:pt idx="95">
                  <c:v>8.9518400000000459E-3</c:v>
                </c:pt>
                <c:pt idx="96">
                  <c:v>8.9454800000000716E-3</c:v>
                </c:pt>
                <c:pt idx="97">
                  <c:v>8.9391200000000001E-3</c:v>
                </c:pt>
                <c:pt idx="98">
                  <c:v>8.9327600000000066E-3</c:v>
                </c:pt>
                <c:pt idx="99">
                  <c:v>8.9264000000000548E-3</c:v>
                </c:pt>
                <c:pt idx="100">
                  <c:v>8.9200400000000266E-3</c:v>
                </c:pt>
                <c:pt idx="101">
                  <c:v>8.9136600000000246E-3</c:v>
                </c:pt>
                <c:pt idx="102">
                  <c:v>8.9073000000000208E-3</c:v>
                </c:pt>
                <c:pt idx="103">
                  <c:v>8.9009400000000048E-3</c:v>
                </c:pt>
                <c:pt idx="104">
                  <c:v>8.8945800000000616E-3</c:v>
                </c:pt>
                <c:pt idx="105">
                  <c:v>8.8882200000000005E-3</c:v>
                </c:pt>
                <c:pt idx="106">
                  <c:v>8.8818600000000227E-3</c:v>
                </c:pt>
                <c:pt idx="107">
                  <c:v>8.8755000000000882E-3</c:v>
                </c:pt>
                <c:pt idx="108">
                  <c:v>8.8691200000000567E-3</c:v>
                </c:pt>
                <c:pt idx="109">
                  <c:v>8.8627600000000684E-3</c:v>
                </c:pt>
                <c:pt idx="110">
                  <c:v>8.8564000000000906E-3</c:v>
                </c:pt>
                <c:pt idx="111">
                  <c:v>8.8500400000000746E-3</c:v>
                </c:pt>
                <c:pt idx="112">
                  <c:v>8.8436800000000568E-3</c:v>
                </c:pt>
                <c:pt idx="113">
                  <c:v>8.8373200000000009E-3</c:v>
                </c:pt>
                <c:pt idx="114">
                  <c:v>8.8309600000000005E-3</c:v>
                </c:pt>
                <c:pt idx="115">
                  <c:v>8.8246000000000227E-3</c:v>
                </c:pt>
                <c:pt idx="116">
                  <c:v>8.8182200000000033E-3</c:v>
                </c:pt>
                <c:pt idx="117">
                  <c:v>8.8118600000000047E-3</c:v>
                </c:pt>
                <c:pt idx="118">
                  <c:v>8.8609000000000587E-3</c:v>
                </c:pt>
                <c:pt idx="119">
                  <c:v>8.9099400000000068E-3</c:v>
                </c:pt>
                <c:pt idx="120">
                  <c:v>8.9589800000000226E-3</c:v>
                </c:pt>
                <c:pt idx="121">
                  <c:v>9.0080200000000003E-3</c:v>
                </c:pt>
                <c:pt idx="122">
                  <c:v>9.0570600000000247E-3</c:v>
                </c:pt>
                <c:pt idx="123">
                  <c:v>9.1061000000000007E-3</c:v>
                </c:pt>
                <c:pt idx="124">
                  <c:v>9.1551400000000564E-3</c:v>
                </c:pt>
                <c:pt idx="125">
                  <c:v>9.2041800000000028E-3</c:v>
                </c:pt>
                <c:pt idx="126">
                  <c:v>9.2532200000000047E-3</c:v>
                </c:pt>
                <c:pt idx="127">
                  <c:v>9.3022600000000066E-3</c:v>
                </c:pt>
                <c:pt idx="128">
                  <c:v>9.3513200000000067E-3</c:v>
                </c:pt>
                <c:pt idx="129">
                  <c:v>9.4003600000000017E-3</c:v>
                </c:pt>
                <c:pt idx="130">
                  <c:v>9.4494000000000227E-3</c:v>
                </c:pt>
                <c:pt idx="131">
                  <c:v>9.4984400000000246E-3</c:v>
                </c:pt>
                <c:pt idx="132">
                  <c:v>9.5474800000000248E-3</c:v>
                </c:pt>
                <c:pt idx="133">
                  <c:v>9.5965200000000007E-3</c:v>
                </c:pt>
                <c:pt idx="134">
                  <c:v>9.6455600000000027E-3</c:v>
                </c:pt>
                <c:pt idx="135">
                  <c:v>9.6946000000000046E-3</c:v>
                </c:pt>
                <c:pt idx="136">
                  <c:v>9.7436400000000048E-3</c:v>
                </c:pt>
                <c:pt idx="137">
                  <c:v>9.7926800000000605E-3</c:v>
                </c:pt>
                <c:pt idx="138">
                  <c:v>9.84172E-3</c:v>
                </c:pt>
                <c:pt idx="139">
                  <c:v>9.8907600000000227E-3</c:v>
                </c:pt>
                <c:pt idx="140">
                  <c:v>9.9398000000000247E-3</c:v>
                </c:pt>
                <c:pt idx="141">
                  <c:v>9.9888400000000006E-3</c:v>
                </c:pt>
                <c:pt idx="142">
                  <c:v>1.0037880000000001E-2</c:v>
                </c:pt>
                <c:pt idx="143">
                  <c:v>1.0086920000000001E-2</c:v>
                </c:pt>
                <c:pt idx="144">
                  <c:v>1.0135959999999998E-2</c:v>
                </c:pt>
                <c:pt idx="145">
                  <c:v>1.0185000000000001E-2</c:v>
                </c:pt>
                <c:pt idx="146">
                  <c:v>1.0234040000000002E-2</c:v>
                </c:pt>
                <c:pt idx="147">
                  <c:v>1.0283080000000003E-2</c:v>
                </c:pt>
                <c:pt idx="148">
                  <c:v>1.0332120000000005E-2</c:v>
                </c:pt>
                <c:pt idx="149">
                  <c:v>1.0381160000000021E-2</c:v>
                </c:pt>
                <c:pt idx="150">
                  <c:v>1.0430199999999999E-2</c:v>
                </c:pt>
                <c:pt idx="151">
                  <c:v>1.0479239999999996E-2</c:v>
                </c:pt>
                <c:pt idx="152">
                  <c:v>1.0528279999999999E-2</c:v>
                </c:pt>
                <c:pt idx="153">
                  <c:v>1.0577319999999998E-2</c:v>
                </c:pt>
                <c:pt idx="154">
                  <c:v>1.062636E-2</c:v>
                </c:pt>
                <c:pt idx="155">
                  <c:v>1.0675400000000003E-2</c:v>
                </c:pt>
                <c:pt idx="156">
                  <c:v>1.072444E-2</c:v>
                </c:pt>
                <c:pt idx="157">
                  <c:v>1.071808E-2</c:v>
                </c:pt>
                <c:pt idx="158">
                  <c:v>1.0711720000000001E-2</c:v>
                </c:pt>
                <c:pt idx="159">
                  <c:v>1.0705360000000001E-2</c:v>
                </c:pt>
                <c:pt idx="160">
                  <c:v>1.0699E-2</c:v>
                </c:pt>
                <c:pt idx="161">
                  <c:v>1.069262E-2</c:v>
                </c:pt>
                <c:pt idx="162">
                  <c:v>1.068626E-2</c:v>
                </c:pt>
                <c:pt idx="163">
                  <c:v>1.0679899999999999E-2</c:v>
                </c:pt>
                <c:pt idx="164">
                  <c:v>1.067354E-2</c:v>
                </c:pt>
                <c:pt idx="165">
                  <c:v>1.0667180000000021E-2</c:v>
                </c:pt>
                <c:pt idx="166">
                  <c:v>1.0660820000000081E-2</c:v>
                </c:pt>
                <c:pt idx="167">
                  <c:v>1.0654459999999999E-2</c:v>
                </c:pt>
                <c:pt idx="168">
                  <c:v>1.0648080000000001E-2</c:v>
                </c:pt>
                <c:pt idx="169">
                  <c:v>1.0641720000000066E-2</c:v>
                </c:pt>
                <c:pt idx="170">
                  <c:v>1.063536E-2</c:v>
                </c:pt>
                <c:pt idx="171">
                  <c:v>1.0629000000000001E-2</c:v>
                </c:pt>
                <c:pt idx="172">
                  <c:v>1.0622639999999999E-2</c:v>
                </c:pt>
                <c:pt idx="173">
                  <c:v>1.0616279999999999E-2</c:v>
                </c:pt>
                <c:pt idx="174">
                  <c:v>1.060992E-2</c:v>
                </c:pt>
                <c:pt idx="175">
                  <c:v>1.0603560000000001E-2</c:v>
                </c:pt>
                <c:pt idx="176">
                  <c:v>1.0597180000000001E-2</c:v>
                </c:pt>
                <c:pt idx="177">
                  <c:v>1.0590819999999999E-2</c:v>
                </c:pt>
                <c:pt idx="178">
                  <c:v>1.058446E-2</c:v>
                </c:pt>
                <c:pt idx="179">
                  <c:v>1.0578100000000002E-2</c:v>
                </c:pt>
                <c:pt idx="180">
                  <c:v>1.057174E-2</c:v>
                </c:pt>
                <c:pt idx="181">
                  <c:v>1.0565380000000001E-2</c:v>
                </c:pt>
                <c:pt idx="182">
                  <c:v>1.0559020000000001E-2</c:v>
                </c:pt>
                <c:pt idx="183">
                  <c:v>1.055266E-2</c:v>
                </c:pt>
                <c:pt idx="184">
                  <c:v>1.054628E-2</c:v>
                </c:pt>
                <c:pt idx="185">
                  <c:v>1.0539919999999998E-2</c:v>
                </c:pt>
                <c:pt idx="186">
                  <c:v>1.0533560000000001E-2</c:v>
                </c:pt>
                <c:pt idx="187">
                  <c:v>1.05272E-2</c:v>
                </c:pt>
                <c:pt idx="188">
                  <c:v>1.0520840000000005E-2</c:v>
                </c:pt>
                <c:pt idx="189">
                  <c:v>1.0514480000000001E-2</c:v>
                </c:pt>
                <c:pt idx="190">
                  <c:v>1.0508119999999999E-2</c:v>
                </c:pt>
                <c:pt idx="191">
                  <c:v>1.0501740000000001E-2</c:v>
                </c:pt>
                <c:pt idx="192">
                  <c:v>1.049538E-2</c:v>
                </c:pt>
                <c:pt idx="193">
                  <c:v>1.0489020000000003E-2</c:v>
                </c:pt>
                <c:pt idx="194">
                  <c:v>1.048266E-2</c:v>
                </c:pt>
                <c:pt idx="195">
                  <c:v>1.0476299999999996E-2</c:v>
                </c:pt>
                <c:pt idx="196">
                  <c:v>1.0469939999999999E-2</c:v>
                </c:pt>
                <c:pt idx="197">
                  <c:v>1.0463580000000063E-2</c:v>
                </c:pt>
                <c:pt idx="198">
                  <c:v>1.045722E-2</c:v>
                </c:pt>
                <c:pt idx="199">
                  <c:v>1.0450839999999999E-2</c:v>
                </c:pt>
                <c:pt idx="200">
                  <c:v>1.0444480000000001E-2</c:v>
                </c:pt>
                <c:pt idx="201">
                  <c:v>1.043812E-2</c:v>
                </c:pt>
                <c:pt idx="202">
                  <c:v>1.043176E-2</c:v>
                </c:pt>
                <c:pt idx="203">
                  <c:v>1.0425400000000001E-2</c:v>
                </c:pt>
                <c:pt idx="204">
                  <c:v>1.0419039999999999E-2</c:v>
                </c:pt>
                <c:pt idx="205">
                  <c:v>1.0412680000000001E-2</c:v>
                </c:pt>
                <c:pt idx="206">
                  <c:v>1.0406320000000005E-2</c:v>
                </c:pt>
                <c:pt idx="207">
                  <c:v>1.0399939999999998E-2</c:v>
                </c:pt>
                <c:pt idx="208">
                  <c:v>1.0393580000000001E-2</c:v>
                </c:pt>
                <c:pt idx="209">
                  <c:v>1.0387220000000001E-2</c:v>
                </c:pt>
                <c:pt idx="210">
                  <c:v>1.0380860000000021E-2</c:v>
                </c:pt>
                <c:pt idx="211">
                  <c:v>1.0374500000000005E-2</c:v>
                </c:pt>
                <c:pt idx="212">
                  <c:v>1.036814E-2</c:v>
                </c:pt>
                <c:pt idx="213">
                  <c:v>1.0361780000000001E-2</c:v>
                </c:pt>
                <c:pt idx="214">
                  <c:v>1.0355400000000001E-2</c:v>
                </c:pt>
                <c:pt idx="215">
                  <c:v>1.0349039999999999E-2</c:v>
                </c:pt>
                <c:pt idx="216">
                  <c:v>1.0342680000000003E-2</c:v>
                </c:pt>
                <c:pt idx="217">
                  <c:v>1.033632E-2</c:v>
                </c:pt>
                <c:pt idx="218">
                  <c:v>1.0329959999999999E-2</c:v>
                </c:pt>
                <c:pt idx="219">
                  <c:v>1.03236E-2</c:v>
                </c:pt>
                <c:pt idx="220">
                  <c:v>1.0317239999999998E-2</c:v>
                </c:pt>
                <c:pt idx="221">
                  <c:v>1.0310880000000001E-2</c:v>
                </c:pt>
                <c:pt idx="222">
                  <c:v>1.0304500000000001E-2</c:v>
                </c:pt>
                <c:pt idx="223">
                  <c:v>1.0298139999999999E-2</c:v>
                </c:pt>
                <c:pt idx="224">
                  <c:v>1.029178E-2</c:v>
                </c:pt>
                <c:pt idx="225">
                  <c:v>1.0285420000000003E-2</c:v>
                </c:pt>
                <c:pt idx="226">
                  <c:v>1.027906E-2</c:v>
                </c:pt>
                <c:pt idx="227">
                  <c:v>1.0217299999999978E-2</c:v>
                </c:pt>
                <c:pt idx="228">
                  <c:v>1.0155520000000001E-2</c:v>
                </c:pt>
                <c:pt idx="229">
                  <c:v>1.009376E-2</c:v>
                </c:pt>
                <c:pt idx="230">
                  <c:v>1.0031999999999998E-2</c:v>
                </c:pt>
                <c:pt idx="231">
                  <c:v>9.9702200000000227E-3</c:v>
                </c:pt>
                <c:pt idx="232">
                  <c:v>9.9084600000000026E-3</c:v>
                </c:pt>
                <c:pt idx="233">
                  <c:v>9.8467000000000068E-3</c:v>
                </c:pt>
                <c:pt idx="234">
                  <c:v>9.7849400000000007E-3</c:v>
                </c:pt>
                <c:pt idx="235">
                  <c:v>9.7231600000000015E-3</c:v>
                </c:pt>
                <c:pt idx="236">
                  <c:v>9.6614000000000248E-3</c:v>
                </c:pt>
                <c:pt idx="237">
                  <c:v>9.5996400000000551E-3</c:v>
                </c:pt>
                <c:pt idx="238">
                  <c:v>9.5378800000000003E-3</c:v>
                </c:pt>
                <c:pt idx="239">
                  <c:v>9.4761000000000567E-3</c:v>
                </c:pt>
                <c:pt idx="240">
                  <c:v>9.4143400000000002E-3</c:v>
                </c:pt>
                <c:pt idx="241">
                  <c:v>9.3525800000001155E-3</c:v>
                </c:pt>
                <c:pt idx="242">
                  <c:v>9.2908000000000001E-3</c:v>
                </c:pt>
                <c:pt idx="243">
                  <c:v>9.2290400000000026E-3</c:v>
                </c:pt>
                <c:pt idx="244">
                  <c:v>9.1672800000000068E-3</c:v>
                </c:pt>
                <c:pt idx="245">
                  <c:v>9.1055200000000266E-3</c:v>
                </c:pt>
                <c:pt idx="246">
                  <c:v>9.0437400000000067E-3</c:v>
                </c:pt>
                <c:pt idx="247">
                  <c:v>8.9819800000000248E-3</c:v>
                </c:pt>
                <c:pt idx="248">
                  <c:v>8.9202200000000013E-3</c:v>
                </c:pt>
                <c:pt idx="249">
                  <c:v>8.858440000000075E-3</c:v>
                </c:pt>
                <c:pt idx="250">
                  <c:v>8.7966800000000046E-3</c:v>
                </c:pt>
                <c:pt idx="251">
                  <c:v>8.7349200000000002E-3</c:v>
                </c:pt>
                <c:pt idx="252">
                  <c:v>8.6731600000000027E-3</c:v>
                </c:pt>
                <c:pt idx="253">
                  <c:v>8.6113800000000001E-3</c:v>
                </c:pt>
                <c:pt idx="254">
                  <c:v>8.5496200000000008E-3</c:v>
                </c:pt>
                <c:pt idx="255">
                  <c:v>8.4878600000000068E-3</c:v>
                </c:pt>
                <c:pt idx="256">
                  <c:v>8.4260800000000267E-3</c:v>
                </c:pt>
                <c:pt idx="257">
                  <c:v>8.3643200000000067E-3</c:v>
                </c:pt>
                <c:pt idx="258">
                  <c:v>8.3025600000000647E-3</c:v>
                </c:pt>
                <c:pt idx="259">
                  <c:v>8.2408000000000012E-3</c:v>
                </c:pt>
                <c:pt idx="260">
                  <c:v>8.1790200000000004E-3</c:v>
                </c:pt>
                <c:pt idx="261">
                  <c:v>8.1172600000000011E-3</c:v>
                </c:pt>
                <c:pt idx="262">
                  <c:v>8.0555000000000852E-3</c:v>
                </c:pt>
                <c:pt idx="263">
                  <c:v>7.9937200000000461E-3</c:v>
                </c:pt>
                <c:pt idx="264">
                  <c:v>7.9319600000000504E-3</c:v>
                </c:pt>
                <c:pt idx="265">
                  <c:v>7.8702000000000442E-3</c:v>
                </c:pt>
                <c:pt idx="266">
                  <c:v>7.8638400000000004E-3</c:v>
                </c:pt>
                <c:pt idx="267">
                  <c:v>7.85748E-3</c:v>
                </c:pt>
                <c:pt idx="268">
                  <c:v>7.8511200000000014E-3</c:v>
                </c:pt>
                <c:pt idx="269">
                  <c:v>7.8447400000000132E-3</c:v>
                </c:pt>
                <c:pt idx="270">
                  <c:v>7.8383800000000024E-3</c:v>
                </c:pt>
                <c:pt idx="271">
                  <c:v>7.8320200000000124E-3</c:v>
                </c:pt>
                <c:pt idx="272">
                  <c:v>7.8256600000000034E-3</c:v>
                </c:pt>
                <c:pt idx="273">
                  <c:v>7.8193000000000134E-3</c:v>
                </c:pt>
                <c:pt idx="274">
                  <c:v>7.8129400000000009E-3</c:v>
                </c:pt>
                <c:pt idx="275">
                  <c:v>7.8065800000000013E-3</c:v>
                </c:pt>
                <c:pt idx="276">
                  <c:v>7.8002000000000384E-3</c:v>
                </c:pt>
                <c:pt idx="277">
                  <c:v>7.7938400000000388E-3</c:v>
                </c:pt>
                <c:pt idx="278">
                  <c:v>7.7874800000000124E-3</c:v>
                </c:pt>
                <c:pt idx="279">
                  <c:v>7.7811200000000432E-3</c:v>
                </c:pt>
                <c:pt idx="280">
                  <c:v>7.7747600000000481E-3</c:v>
                </c:pt>
                <c:pt idx="281">
                  <c:v>7.7684000000000034E-3</c:v>
                </c:pt>
                <c:pt idx="282">
                  <c:v>7.7620400000000134E-3</c:v>
                </c:pt>
                <c:pt idx="283">
                  <c:v>7.7556800000000304E-3</c:v>
                </c:pt>
                <c:pt idx="284">
                  <c:v>7.8047200000000124E-3</c:v>
                </c:pt>
                <c:pt idx="285">
                  <c:v>7.8537600000000134E-3</c:v>
                </c:pt>
                <c:pt idx="286">
                  <c:v>7.9028000000000032E-3</c:v>
                </c:pt>
                <c:pt idx="287">
                  <c:v>7.9518400000000468E-3</c:v>
                </c:pt>
                <c:pt idx="288">
                  <c:v>8.0008800000000227E-3</c:v>
                </c:pt>
                <c:pt idx="289">
                  <c:v>8.0499200000000003E-3</c:v>
                </c:pt>
                <c:pt idx="290">
                  <c:v>8.0989600000000005E-3</c:v>
                </c:pt>
                <c:pt idx="291">
                  <c:v>8.1480000000000007E-3</c:v>
                </c:pt>
                <c:pt idx="292">
                  <c:v>8.1970400000000027E-3</c:v>
                </c:pt>
                <c:pt idx="293">
                  <c:v>8.2460800000000046E-3</c:v>
                </c:pt>
                <c:pt idx="294">
                  <c:v>8.2951200000000013E-3</c:v>
                </c:pt>
                <c:pt idx="295">
                  <c:v>8.3441600000000015E-3</c:v>
                </c:pt>
                <c:pt idx="296">
                  <c:v>8.3932000000000208E-3</c:v>
                </c:pt>
                <c:pt idx="297">
                  <c:v>8.4422400000000227E-3</c:v>
                </c:pt>
                <c:pt idx="298">
                  <c:v>8.4912800000000004E-3</c:v>
                </c:pt>
                <c:pt idx="299">
                  <c:v>8.5403200000000005E-3</c:v>
                </c:pt>
                <c:pt idx="300">
                  <c:v>8.5893600000000007E-3</c:v>
                </c:pt>
                <c:pt idx="301">
                  <c:v>8.6384000000000027E-3</c:v>
                </c:pt>
                <c:pt idx="302">
                  <c:v>8.6874400000000566E-3</c:v>
                </c:pt>
                <c:pt idx="303">
                  <c:v>8.7364800000000048E-3</c:v>
                </c:pt>
                <c:pt idx="304">
                  <c:v>8.7855200000000067E-3</c:v>
                </c:pt>
                <c:pt idx="305">
                  <c:v>8.8345600000000208E-3</c:v>
                </c:pt>
                <c:pt idx="306">
                  <c:v>8.8836000000000678E-3</c:v>
                </c:pt>
                <c:pt idx="307">
                  <c:v>8.9326400000000594E-3</c:v>
                </c:pt>
                <c:pt idx="308">
                  <c:v>8.9816800000000266E-3</c:v>
                </c:pt>
                <c:pt idx="309">
                  <c:v>9.0307200000000025E-3</c:v>
                </c:pt>
                <c:pt idx="310">
                  <c:v>9.079760000000053E-3</c:v>
                </c:pt>
                <c:pt idx="311">
                  <c:v>9.1288000000000011E-3</c:v>
                </c:pt>
                <c:pt idx="312">
                  <c:v>9.1778400000000048E-3</c:v>
                </c:pt>
                <c:pt idx="313">
                  <c:v>9.2268800000000067E-3</c:v>
                </c:pt>
                <c:pt idx="314">
                  <c:v>9.2759200000000017E-3</c:v>
                </c:pt>
                <c:pt idx="315">
                  <c:v>9.3249600000000002E-3</c:v>
                </c:pt>
                <c:pt idx="316">
                  <c:v>9.3740000000000247E-3</c:v>
                </c:pt>
                <c:pt idx="317">
                  <c:v>9.4230400000000266E-3</c:v>
                </c:pt>
                <c:pt idx="318">
                  <c:v>9.4720800000000875E-3</c:v>
                </c:pt>
                <c:pt idx="319">
                  <c:v>9.521120000000001E-3</c:v>
                </c:pt>
                <c:pt idx="320">
                  <c:v>9.5701600000000046E-3</c:v>
                </c:pt>
                <c:pt idx="321">
                  <c:v>9.6192000000000048E-3</c:v>
                </c:pt>
                <c:pt idx="322">
                  <c:v>9.6682400000000068E-3</c:v>
                </c:pt>
                <c:pt idx="323">
                  <c:v>9.6618800000000046E-3</c:v>
                </c:pt>
                <c:pt idx="324">
                  <c:v>9.6555200000000268E-3</c:v>
                </c:pt>
                <c:pt idx="325">
                  <c:v>9.6491600000000004E-3</c:v>
                </c:pt>
                <c:pt idx="326">
                  <c:v>9.6428000000000208E-3</c:v>
                </c:pt>
                <c:pt idx="327">
                  <c:v>9.6364400000000048E-3</c:v>
                </c:pt>
                <c:pt idx="328">
                  <c:v>9.6300800000000027E-3</c:v>
                </c:pt>
                <c:pt idx="329">
                  <c:v>9.6237000000000007E-3</c:v>
                </c:pt>
                <c:pt idx="330">
                  <c:v>9.6173400000000003E-3</c:v>
                </c:pt>
                <c:pt idx="331">
                  <c:v>9.6109800000000068E-3</c:v>
                </c:pt>
                <c:pt idx="332">
                  <c:v>9.6046200000000047E-3</c:v>
                </c:pt>
                <c:pt idx="333">
                  <c:v>9.5982600000000008E-3</c:v>
                </c:pt>
                <c:pt idx="334">
                  <c:v>9.5919000000000004E-3</c:v>
                </c:pt>
                <c:pt idx="335">
                  <c:v>9.5855400000000746E-3</c:v>
                </c:pt>
                <c:pt idx="336">
                  <c:v>9.5791800000000586E-3</c:v>
                </c:pt>
                <c:pt idx="337">
                  <c:v>9.5728000000000618E-3</c:v>
                </c:pt>
                <c:pt idx="338">
                  <c:v>9.566440000000084E-3</c:v>
                </c:pt>
                <c:pt idx="339">
                  <c:v>9.5600800000000593E-3</c:v>
                </c:pt>
                <c:pt idx="340">
                  <c:v>9.5537200000000207E-3</c:v>
                </c:pt>
                <c:pt idx="341">
                  <c:v>9.5473600000000013E-3</c:v>
                </c:pt>
                <c:pt idx="342">
                  <c:v>9.5410000000000026E-3</c:v>
                </c:pt>
                <c:pt idx="343">
                  <c:v>9.5346400000000005E-3</c:v>
                </c:pt>
                <c:pt idx="344">
                  <c:v>9.5282600000000037E-3</c:v>
                </c:pt>
                <c:pt idx="345">
                  <c:v>9.5219000000000015E-3</c:v>
                </c:pt>
                <c:pt idx="346">
                  <c:v>9.5155400000000723E-3</c:v>
                </c:pt>
                <c:pt idx="347">
                  <c:v>9.5091800000000268E-3</c:v>
                </c:pt>
                <c:pt idx="348">
                  <c:v>9.5028200000000247E-3</c:v>
                </c:pt>
                <c:pt idx="349">
                  <c:v>9.496460000000059E-3</c:v>
                </c:pt>
                <c:pt idx="350">
                  <c:v>9.4901000000000048E-3</c:v>
                </c:pt>
                <c:pt idx="351">
                  <c:v>9.4837400000000582E-3</c:v>
                </c:pt>
                <c:pt idx="352">
                  <c:v>9.4773600000000006E-3</c:v>
                </c:pt>
                <c:pt idx="353">
                  <c:v>9.4710000000000228E-3</c:v>
                </c:pt>
                <c:pt idx="354">
                  <c:v>9.4646400000000675E-3</c:v>
                </c:pt>
                <c:pt idx="355">
                  <c:v>9.4582800000000047E-3</c:v>
                </c:pt>
                <c:pt idx="356">
                  <c:v>9.4519200000000008E-3</c:v>
                </c:pt>
                <c:pt idx="357">
                  <c:v>9.4455600000000247E-3</c:v>
                </c:pt>
                <c:pt idx="358">
                  <c:v>9.4392000000000208E-3</c:v>
                </c:pt>
                <c:pt idx="359">
                  <c:v>9.4328400000000048E-3</c:v>
                </c:pt>
                <c:pt idx="360">
                  <c:v>9.4264600000000566E-3</c:v>
                </c:pt>
                <c:pt idx="361">
                  <c:v>9.4201000000000024E-3</c:v>
                </c:pt>
                <c:pt idx="362">
                  <c:v>9.4137400000000246E-3</c:v>
                </c:pt>
                <c:pt idx="363">
                  <c:v>9.4073800000000068E-3</c:v>
                </c:pt>
                <c:pt idx="364">
                  <c:v>9.4010200000000047E-3</c:v>
                </c:pt>
                <c:pt idx="365">
                  <c:v>9.3946600000000026E-3</c:v>
                </c:pt>
                <c:pt idx="366">
                  <c:v>9.3883000000000005E-3</c:v>
                </c:pt>
                <c:pt idx="367">
                  <c:v>9.3819200000000002E-3</c:v>
                </c:pt>
                <c:pt idx="368">
                  <c:v>9.3755600000000779E-3</c:v>
                </c:pt>
                <c:pt idx="369">
                  <c:v>9.3692000000000619E-3</c:v>
                </c:pt>
                <c:pt idx="370">
                  <c:v>9.362840000000084E-3</c:v>
                </c:pt>
                <c:pt idx="371">
                  <c:v>9.3564800000001131E-3</c:v>
                </c:pt>
                <c:pt idx="372">
                  <c:v>9.3501200000000208E-3</c:v>
                </c:pt>
                <c:pt idx="373">
                  <c:v>9.3437600000000048E-3</c:v>
                </c:pt>
                <c:pt idx="374">
                  <c:v>9.3374000000000477E-3</c:v>
                </c:pt>
                <c:pt idx="375">
                  <c:v>9.3310200000000006E-3</c:v>
                </c:pt>
                <c:pt idx="376">
                  <c:v>9.3246600000000228E-3</c:v>
                </c:pt>
                <c:pt idx="377">
                  <c:v>9.3183000000000016E-3</c:v>
                </c:pt>
                <c:pt idx="378">
                  <c:v>9.3119400000000047E-3</c:v>
                </c:pt>
                <c:pt idx="379">
                  <c:v>9.3055800000000962E-3</c:v>
                </c:pt>
                <c:pt idx="380">
                  <c:v>9.2992200000000004E-3</c:v>
                </c:pt>
                <c:pt idx="381">
                  <c:v>9.29286E-3</c:v>
                </c:pt>
                <c:pt idx="382">
                  <c:v>9.2864800000000605E-3</c:v>
                </c:pt>
                <c:pt idx="383">
                  <c:v>9.2801200000000011E-3</c:v>
                </c:pt>
                <c:pt idx="384">
                  <c:v>9.2737600000000007E-3</c:v>
                </c:pt>
                <c:pt idx="385">
                  <c:v>9.2674000000000228E-3</c:v>
                </c:pt>
                <c:pt idx="386">
                  <c:v>9.2610400000000068E-3</c:v>
                </c:pt>
                <c:pt idx="387">
                  <c:v>9.2546800000000047E-3</c:v>
                </c:pt>
                <c:pt idx="388">
                  <c:v>9.2483199999999974E-3</c:v>
                </c:pt>
                <c:pt idx="389">
                  <c:v>9.2419600000000005E-3</c:v>
                </c:pt>
                <c:pt idx="390">
                  <c:v>9.2355800000000227E-3</c:v>
                </c:pt>
                <c:pt idx="391">
                  <c:v>9.2292200000000015E-3</c:v>
                </c:pt>
                <c:pt idx="392">
                  <c:v>9.2228600000000046E-3</c:v>
                </c:pt>
                <c:pt idx="393">
                  <c:v>9.2165000000000007E-3</c:v>
                </c:pt>
                <c:pt idx="394">
                  <c:v>9.1547400000000067E-3</c:v>
                </c:pt>
                <c:pt idx="395">
                  <c:v>9.0929600000000006E-3</c:v>
                </c:pt>
                <c:pt idx="396">
                  <c:v>9.0312000000000014E-3</c:v>
                </c:pt>
                <c:pt idx="397">
                  <c:v>9.2472000000000006E-3</c:v>
                </c:pt>
                <c:pt idx="398">
                  <c:v>9.4630400000000718E-3</c:v>
                </c:pt>
                <c:pt idx="399">
                  <c:v>9.6787000000000036E-3</c:v>
                </c:pt>
                <c:pt idx="400">
                  <c:v>9.8942200000000004E-3</c:v>
                </c:pt>
                <c:pt idx="401">
                  <c:v>1.010956E-2</c:v>
                </c:pt>
                <c:pt idx="402">
                  <c:v>1.0324740000000001E-2</c:v>
                </c:pt>
                <c:pt idx="403">
                  <c:v>1.0539759999999999E-2</c:v>
                </c:pt>
                <c:pt idx="404">
                  <c:v>1.0754620000000001E-2</c:v>
                </c:pt>
                <c:pt idx="405">
                  <c:v>1.0969320000000001E-2</c:v>
                </c:pt>
                <c:pt idx="406">
                  <c:v>1.1183860000000066E-2</c:v>
                </c:pt>
                <c:pt idx="407">
                  <c:v>1.1398220000000001E-2</c:v>
                </c:pt>
                <c:pt idx="408">
                  <c:v>1.161244E-2</c:v>
                </c:pt>
                <c:pt idx="409">
                  <c:v>1.1826480000000071E-2</c:v>
                </c:pt>
                <c:pt idx="410">
                  <c:v>1.204036E-2</c:v>
                </c:pt>
                <c:pt idx="411">
                  <c:v>1.2254080000000001E-2</c:v>
                </c:pt>
                <c:pt idx="412">
                  <c:v>1.2467639999999999E-2</c:v>
                </c:pt>
                <c:pt idx="413">
                  <c:v>1.2681040000000001E-2</c:v>
                </c:pt>
                <c:pt idx="414">
                  <c:v>1.2894279999999999E-2</c:v>
                </c:pt>
                <c:pt idx="415">
                  <c:v>1.310734E-2</c:v>
                </c:pt>
                <c:pt idx="416">
                  <c:v>1.332026E-2</c:v>
                </c:pt>
                <c:pt idx="417">
                  <c:v>1.3533000000000003E-2</c:v>
                </c:pt>
                <c:pt idx="418">
                  <c:v>1.3745580000000094E-2</c:v>
                </c:pt>
                <c:pt idx="419">
                  <c:v>1.3958000000000003E-2</c:v>
                </c:pt>
                <c:pt idx="420">
                  <c:v>1.4170259999999999E-2</c:v>
                </c:pt>
                <c:pt idx="421">
                  <c:v>1.438236E-2</c:v>
                </c:pt>
                <c:pt idx="422">
                  <c:v>1.4594299999999998E-2</c:v>
                </c:pt>
                <c:pt idx="423">
                  <c:v>1.4806060000000001E-2</c:v>
                </c:pt>
                <c:pt idx="424">
                  <c:v>1.5017679999999999E-2</c:v>
                </c:pt>
                <c:pt idx="425">
                  <c:v>1.5229120000000021E-2</c:v>
                </c:pt>
                <c:pt idx="426">
                  <c:v>1.5440400000000064E-2</c:v>
                </c:pt>
                <c:pt idx="427">
                  <c:v>1.5651520000000061E-2</c:v>
                </c:pt>
                <c:pt idx="428">
                  <c:v>1.5862480000000043E-2</c:v>
                </c:pt>
                <c:pt idx="429">
                  <c:v>1.6073279999999999E-2</c:v>
                </c:pt>
                <c:pt idx="430">
                  <c:v>1.6283920000000021E-2</c:v>
                </c:pt>
                <c:pt idx="431">
                  <c:v>1.6494380000000003E-2</c:v>
                </c:pt>
                <c:pt idx="432">
                  <c:v>1.6704699999999999E-2</c:v>
                </c:pt>
                <c:pt idx="433">
                  <c:v>1.6970240000000001E-2</c:v>
                </c:pt>
                <c:pt idx="434">
                  <c:v>1.723562E-2</c:v>
                </c:pt>
                <c:pt idx="435">
                  <c:v>1.7500860000000003E-2</c:v>
                </c:pt>
                <c:pt idx="436">
                  <c:v>1.7488160000000003E-2</c:v>
                </c:pt>
                <c:pt idx="437">
                  <c:v>1.7475440000000002E-2</c:v>
                </c:pt>
                <c:pt idx="438">
                  <c:v>1.7462740000000001E-2</c:v>
                </c:pt>
                <c:pt idx="439">
                  <c:v>1.7450040000000003E-2</c:v>
                </c:pt>
                <c:pt idx="440">
                  <c:v>1.7437340000000003E-2</c:v>
                </c:pt>
                <c:pt idx="441">
                  <c:v>1.7424640000000002E-2</c:v>
                </c:pt>
                <c:pt idx="442">
                  <c:v>1.7411939999999997E-2</c:v>
                </c:pt>
                <c:pt idx="443">
                  <c:v>1.7399239999999996E-2</c:v>
                </c:pt>
                <c:pt idx="444">
                  <c:v>1.7386540000000002E-2</c:v>
                </c:pt>
                <c:pt idx="445">
                  <c:v>1.7373840000000002E-2</c:v>
                </c:pt>
                <c:pt idx="446">
                  <c:v>1.7361140000000001E-2</c:v>
                </c:pt>
                <c:pt idx="447">
                  <c:v>1.734844E-2</c:v>
                </c:pt>
                <c:pt idx="448">
                  <c:v>1.7335740000000002E-2</c:v>
                </c:pt>
                <c:pt idx="449">
                  <c:v>1.7323040000000001E-2</c:v>
                </c:pt>
                <c:pt idx="450">
                  <c:v>1.731034E-2</c:v>
                </c:pt>
                <c:pt idx="451">
                  <c:v>1.729764E-2</c:v>
                </c:pt>
                <c:pt idx="452">
                  <c:v>1.7340340000000003E-2</c:v>
                </c:pt>
                <c:pt idx="453">
                  <c:v>1.7383039999999999E-2</c:v>
                </c:pt>
                <c:pt idx="454">
                  <c:v>1.7425740000000002E-2</c:v>
                </c:pt>
                <c:pt idx="455">
                  <c:v>1.7468440000000002E-2</c:v>
                </c:pt>
                <c:pt idx="456">
                  <c:v>1.7511140000000001E-2</c:v>
                </c:pt>
                <c:pt idx="457">
                  <c:v>1.7553840000000001E-2</c:v>
                </c:pt>
                <c:pt idx="458">
                  <c:v>1.7596540000000001E-2</c:v>
                </c:pt>
                <c:pt idx="459">
                  <c:v>1.7639239999999997E-2</c:v>
                </c:pt>
                <c:pt idx="460">
                  <c:v>1.768194E-2</c:v>
                </c:pt>
                <c:pt idx="461">
                  <c:v>1.772464E-2</c:v>
                </c:pt>
                <c:pt idx="462">
                  <c:v>1.776734E-2</c:v>
                </c:pt>
                <c:pt idx="463">
                  <c:v>1.7810059999999999E-2</c:v>
                </c:pt>
                <c:pt idx="464">
                  <c:v>1.7852760000000002E-2</c:v>
                </c:pt>
                <c:pt idx="465">
                  <c:v>1.7895460000000002E-2</c:v>
                </c:pt>
                <c:pt idx="466">
                  <c:v>1.7938160000000002E-2</c:v>
                </c:pt>
                <c:pt idx="467">
                  <c:v>1.7980860000000001E-2</c:v>
                </c:pt>
                <c:pt idx="468">
                  <c:v>1.8023560000000001E-2</c:v>
                </c:pt>
                <c:pt idx="469">
                  <c:v>1.8066260000000001E-2</c:v>
                </c:pt>
                <c:pt idx="470">
                  <c:v>1.810896E-2</c:v>
                </c:pt>
                <c:pt idx="471">
                  <c:v>1.8151660000000003E-2</c:v>
                </c:pt>
                <c:pt idx="472">
                  <c:v>1.819436E-2</c:v>
                </c:pt>
                <c:pt idx="473">
                  <c:v>1.8237059999999999E-2</c:v>
                </c:pt>
                <c:pt idx="474">
                  <c:v>1.8279780000000002E-2</c:v>
                </c:pt>
                <c:pt idx="475">
                  <c:v>1.8322480000000085E-2</c:v>
                </c:pt>
                <c:pt idx="476">
                  <c:v>1.8365180000000085E-2</c:v>
                </c:pt>
                <c:pt idx="477">
                  <c:v>1.8407880000000001E-2</c:v>
                </c:pt>
                <c:pt idx="478">
                  <c:v>1.8450580000000084E-2</c:v>
                </c:pt>
                <c:pt idx="479">
                  <c:v>1.8493280000000001E-2</c:v>
                </c:pt>
                <c:pt idx="480">
                  <c:v>1.8535980000000001E-2</c:v>
                </c:pt>
                <c:pt idx="481">
                  <c:v>1.857868E-2</c:v>
                </c:pt>
                <c:pt idx="482">
                  <c:v>1.8621380000000003E-2</c:v>
                </c:pt>
                <c:pt idx="483">
                  <c:v>1.8664080000000041E-2</c:v>
                </c:pt>
                <c:pt idx="484">
                  <c:v>1.8706780000000086E-2</c:v>
                </c:pt>
                <c:pt idx="485">
                  <c:v>1.8749480000000023E-2</c:v>
                </c:pt>
                <c:pt idx="486">
                  <c:v>1.8792200000000002E-2</c:v>
                </c:pt>
                <c:pt idx="487">
                  <c:v>1.8834900000000002E-2</c:v>
                </c:pt>
                <c:pt idx="488">
                  <c:v>1.8877600000000001E-2</c:v>
                </c:pt>
                <c:pt idx="489">
                  <c:v>1.8920300000000084E-2</c:v>
                </c:pt>
                <c:pt idx="490">
                  <c:v>1.8963000000000084E-2</c:v>
                </c:pt>
                <c:pt idx="491">
                  <c:v>1.8950300000000003E-2</c:v>
                </c:pt>
                <c:pt idx="492">
                  <c:v>1.8937600000000002E-2</c:v>
                </c:pt>
                <c:pt idx="493">
                  <c:v>1.8924900000000001E-2</c:v>
                </c:pt>
                <c:pt idx="494">
                  <c:v>1.8912200000000004E-2</c:v>
                </c:pt>
                <c:pt idx="495">
                  <c:v>1.8899500000000003E-2</c:v>
                </c:pt>
                <c:pt idx="496">
                  <c:v>1.8886780000000061E-2</c:v>
                </c:pt>
                <c:pt idx="497">
                  <c:v>1.8874080000000001E-2</c:v>
                </c:pt>
                <c:pt idx="498">
                  <c:v>1.8861380000000021E-2</c:v>
                </c:pt>
                <c:pt idx="499">
                  <c:v>1.8848680000000003E-2</c:v>
                </c:pt>
                <c:pt idx="500">
                  <c:v>1.8835980000000002E-2</c:v>
                </c:pt>
                <c:pt idx="501">
                  <c:v>1.8823280000000001E-2</c:v>
                </c:pt>
                <c:pt idx="502">
                  <c:v>1.8810580000000087E-2</c:v>
                </c:pt>
                <c:pt idx="503">
                  <c:v>1.8797880000000003E-2</c:v>
                </c:pt>
                <c:pt idx="504">
                  <c:v>1.8785180000000092E-2</c:v>
                </c:pt>
                <c:pt idx="505">
                  <c:v>1.8772480000000001E-2</c:v>
                </c:pt>
                <c:pt idx="506">
                  <c:v>1.875978E-2</c:v>
                </c:pt>
                <c:pt idx="507">
                  <c:v>1.8747080000000041E-2</c:v>
                </c:pt>
                <c:pt idx="508">
                  <c:v>1.8734380000000005E-2</c:v>
                </c:pt>
                <c:pt idx="509">
                  <c:v>1.8721680000000001E-2</c:v>
                </c:pt>
                <c:pt idx="510">
                  <c:v>1.870898E-2</c:v>
                </c:pt>
                <c:pt idx="511">
                  <c:v>1.8696279999999999E-2</c:v>
                </c:pt>
                <c:pt idx="512">
                  <c:v>1.8683560000000089E-2</c:v>
                </c:pt>
                <c:pt idx="513">
                  <c:v>1.8670860000000001E-2</c:v>
                </c:pt>
                <c:pt idx="514">
                  <c:v>1.8658160000000003E-2</c:v>
                </c:pt>
                <c:pt idx="515">
                  <c:v>1.8645460000000023E-2</c:v>
                </c:pt>
                <c:pt idx="516">
                  <c:v>1.8632760000000005E-2</c:v>
                </c:pt>
                <c:pt idx="517">
                  <c:v>1.8620060000000063E-2</c:v>
                </c:pt>
                <c:pt idx="518">
                  <c:v>1.860736E-2</c:v>
                </c:pt>
                <c:pt idx="519">
                  <c:v>1.8594659999999999E-2</c:v>
                </c:pt>
                <c:pt idx="520">
                  <c:v>1.8581960000000005E-2</c:v>
                </c:pt>
                <c:pt idx="521">
                  <c:v>1.8569260000000001E-2</c:v>
                </c:pt>
                <c:pt idx="522">
                  <c:v>1.8556560000000003E-2</c:v>
                </c:pt>
                <c:pt idx="523">
                  <c:v>1.8543860000000061E-2</c:v>
                </c:pt>
                <c:pt idx="524">
                  <c:v>1.8531160000000001E-2</c:v>
                </c:pt>
                <c:pt idx="525">
                  <c:v>1.851846E-2</c:v>
                </c:pt>
                <c:pt idx="526">
                  <c:v>1.8505760000000003E-2</c:v>
                </c:pt>
                <c:pt idx="527">
                  <c:v>1.8493039999999999E-2</c:v>
                </c:pt>
                <c:pt idx="528">
                  <c:v>1.8480340000000001E-2</c:v>
                </c:pt>
                <c:pt idx="529">
                  <c:v>1.846764E-2</c:v>
                </c:pt>
                <c:pt idx="530">
                  <c:v>1.845494E-2</c:v>
                </c:pt>
                <c:pt idx="531">
                  <c:v>1.8442240000000002E-2</c:v>
                </c:pt>
                <c:pt idx="532">
                  <c:v>1.8429540000000001E-2</c:v>
                </c:pt>
                <c:pt idx="533">
                  <c:v>1.841684E-2</c:v>
                </c:pt>
                <c:pt idx="534">
                  <c:v>1.8404140000000003E-2</c:v>
                </c:pt>
                <c:pt idx="535">
                  <c:v>1.8391440000000002E-2</c:v>
                </c:pt>
                <c:pt idx="536">
                  <c:v>1.8378740000000001E-2</c:v>
                </c:pt>
                <c:pt idx="537">
                  <c:v>1.836604E-2</c:v>
                </c:pt>
                <c:pt idx="538">
                  <c:v>1.8353339999999999E-2</c:v>
                </c:pt>
                <c:pt idx="539">
                  <c:v>1.8340640000000002E-2</c:v>
                </c:pt>
                <c:pt idx="540">
                  <c:v>1.8327940000000001E-2</c:v>
                </c:pt>
                <c:pt idx="541">
                  <c:v>1.831524E-2</c:v>
                </c:pt>
                <c:pt idx="542">
                  <c:v>1.8302540000000023E-2</c:v>
                </c:pt>
                <c:pt idx="543">
                  <c:v>1.8289820000000089E-2</c:v>
                </c:pt>
                <c:pt idx="544">
                  <c:v>1.8277120000000001E-2</c:v>
                </c:pt>
                <c:pt idx="545">
                  <c:v>1.8264420000000087E-2</c:v>
                </c:pt>
                <c:pt idx="546">
                  <c:v>1.8251720000000009E-2</c:v>
                </c:pt>
                <c:pt idx="547">
                  <c:v>1.8239020000000005E-2</c:v>
                </c:pt>
                <c:pt idx="548">
                  <c:v>1.8226320000000001E-2</c:v>
                </c:pt>
                <c:pt idx="549">
                  <c:v>1.821362E-2</c:v>
                </c:pt>
                <c:pt idx="550">
                  <c:v>1.8200919999999999E-2</c:v>
                </c:pt>
                <c:pt idx="551">
                  <c:v>1.8188220000000001E-2</c:v>
                </c:pt>
                <c:pt idx="552">
                  <c:v>1.8175520000000021E-2</c:v>
                </c:pt>
                <c:pt idx="553">
                  <c:v>1.8162820000000097E-2</c:v>
                </c:pt>
                <c:pt idx="554">
                  <c:v>1.8150120000000061E-2</c:v>
                </c:pt>
                <c:pt idx="555">
                  <c:v>1.8137420000000001E-2</c:v>
                </c:pt>
                <c:pt idx="556">
                  <c:v>1.8124720000000021E-2</c:v>
                </c:pt>
                <c:pt idx="557">
                  <c:v>1.8112020000000003E-2</c:v>
                </c:pt>
                <c:pt idx="558">
                  <c:v>1.8099299999999999E-2</c:v>
                </c:pt>
                <c:pt idx="559">
                  <c:v>1.8086600000000001E-2</c:v>
                </c:pt>
                <c:pt idx="560">
                  <c:v>1.80739E-2</c:v>
                </c:pt>
                <c:pt idx="561">
                  <c:v>1.8061200000000003E-2</c:v>
                </c:pt>
                <c:pt idx="562">
                  <c:v>1.7993100000000001E-2</c:v>
                </c:pt>
                <c:pt idx="563">
                  <c:v>1.7925000000000003E-2</c:v>
                </c:pt>
                <c:pt idx="564">
                  <c:v>1.7856899999999998E-2</c:v>
                </c:pt>
                <c:pt idx="565">
                  <c:v>1.7788780000000001E-2</c:v>
                </c:pt>
                <c:pt idx="566">
                  <c:v>1.7720680000000003E-2</c:v>
                </c:pt>
                <c:pt idx="567">
                  <c:v>1.7652580000000001E-2</c:v>
                </c:pt>
                <c:pt idx="568">
                  <c:v>1.7584480000000003E-2</c:v>
                </c:pt>
                <c:pt idx="569">
                  <c:v>1.7516380000000002E-2</c:v>
                </c:pt>
                <c:pt idx="570">
                  <c:v>1.744826E-2</c:v>
                </c:pt>
                <c:pt idx="571">
                  <c:v>1.7380160000000023E-2</c:v>
                </c:pt>
                <c:pt idx="572">
                  <c:v>1.7312060000000001E-2</c:v>
                </c:pt>
                <c:pt idx="573">
                  <c:v>1.7243960000000003E-2</c:v>
                </c:pt>
                <c:pt idx="574">
                  <c:v>1.7175840000000001E-2</c:v>
                </c:pt>
                <c:pt idx="575">
                  <c:v>1.7107740000000003E-2</c:v>
                </c:pt>
                <c:pt idx="576">
                  <c:v>1.7039640000000002E-2</c:v>
                </c:pt>
                <c:pt idx="577">
                  <c:v>1.6971540000000021E-2</c:v>
                </c:pt>
                <c:pt idx="578">
                  <c:v>1.6903440000000061E-2</c:v>
                </c:pt>
                <c:pt idx="579">
                  <c:v>1.6835320000000001E-2</c:v>
                </c:pt>
                <c:pt idx="580">
                  <c:v>1.6767220000000003E-2</c:v>
                </c:pt>
                <c:pt idx="581">
                  <c:v>1.6699120000000001E-2</c:v>
                </c:pt>
                <c:pt idx="582">
                  <c:v>1.6631020000000003E-2</c:v>
                </c:pt>
                <c:pt idx="583">
                  <c:v>1.6562920000000043E-2</c:v>
                </c:pt>
                <c:pt idx="584">
                  <c:v>1.6494800000000007E-2</c:v>
                </c:pt>
                <c:pt idx="585">
                  <c:v>1.6426699999999999E-2</c:v>
                </c:pt>
                <c:pt idx="586">
                  <c:v>1.6358600000000001E-2</c:v>
                </c:pt>
                <c:pt idx="587">
                  <c:v>1.6290499999999999E-2</c:v>
                </c:pt>
                <c:pt idx="588">
                  <c:v>1.6222380000000043E-2</c:v>
                </c:pt>
                <c:pt idx="589">
                  <c:v>1.615428E-2</c:v>
                </c:pt>
                <c:pt idx="590">
                  <c:v>1.6086180000000085E-2</c:v>
                </c:pt>
                <c:pt idx="591">
                  <c:v>1.6018080000000001E-2</c:v>
                </c:pt>
                <c:pt idx="592">
                  <c:v>1.5949980000000002E-2</c:v>
                </c:pt>
                <c:pt idx="593">
                  <c:v>1.5881860000000001E-2</c:v>
                </c:pt>
                <c:pt idx="594">
                  <c:v>1.581376E-2</c:v>
                </c:pt>
                <c:pt idx="595">
                  <c:v>1.5745660000000002E-2</c:v>
                </c:pt>
                <c:pt idx="596">
                  <c:v>1.567756E-2</c:v>
                </c:pt>
                <c:pt idx="597">
                  <c:v>1.5609460000000007E-2</c:v>
                </c:pt>
                <c:pt idx="598">
                  <c:v>1.5541340000000001E-2</c:v>
                </c:pt>
                <c:pt idx="599">
                  <c:v>1.5473239999999999E-2</c:v>
                </c:pt>
                <c:pt idx="600">
                  <c:v>1.5405140000000001E-2</c:v>
                </c:pt>
                <c:pt idx="601">
                  <c:v>1.539244E-2</c:v>
                </c:pt>
                <c:pt idx="602">
                  <c:v>1.5379739999999999E-2</c:v>
                </c:pt>
                <c:pt idx="603">
                  <c:v>1.536704E-2</c:v>
                </c:pt>
                <c:pt idx="604">
                  <c:v>1.5354339999999999E-2</c:v>
                </c:pt>
                <c:pt idx="605">
                  <c:v>1.5341640000000002E-2</c:v>
                </c:pt>
                <c:pt idx="606">
                  <c:v>1.5328939999999999E-2</c:v>
                </c:pt>
                <c:pt idx="607">
                  <c:v>1.5316220000000002E-2</c:v>
                </c:pt>
                <c:pt idx="608">
                  <c:v>1.5303520000000089E-2</c:v>
                </c:pt>
                <c:pt idx="609">
                  <c:v>1.5290820000000063E-2</c:v>
                </c:pt>
                <c:pt idx="610">
                  <c:v>1.5278120000000003E-2</c:v>
                </c:pt>
                <c:pt idx="611">
                  <c:v>1.5265420000000064E-2</c:v>
                </c:pt>
                <c:pt idx="612">
                  <c:v>1.5252720000000001E-2</c:v>
                </c:pt>
                <c:pt idx="613">
                  <c:v>1.5240020000000068E-2</c:v>
                </c:pt>
                <c:pt idx="614">
                  <c:v>1.5227320000000001E-2</c:v>
                </c:pt>
                <c:pt idx="615">
                  <c:v>1.521462E-2</c:v>
                </c:pt>
                <c:pt idx="616">
                  <c:v>1.5201920000000023E-2</c:v>
                </c:pt>
                <c:pt idx="617">
                  <c:v>1.5189220000000003E-2</c:v>
                </c:pt>
                <c:pt idx="618">
                  <c:v>1.5176520000000021E-2</c:v>
                </c:pt>
                <c:pt idx="619">
                  <c:v>1.5163820000000078E-2</c:v>
                </c:pt>
                <c:pt idx="620">
                  <c:v>1.5151120000000021E-2</c:v>
                </c:pt>
                <c:pt idx="621">
                  <c:v>1.5138420000000001E-2</c:v>
                </c:pt>
                <c:pt idx="622">
                  <c:v>1.5125700000000001E-2</c:v>
                </c:pt>
                <c:pt idx="623">
                  <c:v>1.5113E-2</c:v>
                </c:pt>
                <c:pt idx="624">
                  <c:v>1.5100299999999999E-2</c:v>
                </c:pt>
                <c:pt idx="625">
                  <c:v>1.50876E-2</c:v>
                </c:pt>
                <c:pt idx="626">
                  <c:v>1.5074899999999999E-2</c:v>
                </c:pt>
                <c:pt idx="627">
                  <c:v>1.5062200000000001E-2</c:v>
                </c:pt>
                <c:pt idx="628">
                  <c:v>1.5049500000000021E-2</c:v>
                </c:pt>
                <c:pt idx="629">
                  <c:v>1.50922E-2</c:v>
                </c:pt>
                <c:pt idx="630">
                  <c:v>1.51349E-2</c:v>
                </c:pt>
                <c:pt idx="631">
                  <c:v>1.5177599999999999E-2</c:v>
                </c:pt>
                <c:pt idx="632">
                  <c:v>1.5220300000000001E-2</c:v>
                </c:pt>
                <c:pt idx="633">
                  <c:v>1.5263020000000059E-2</c:v>
                </c:pt>
                <c:pt idx="634">
                  <c:v>1.5305720000000043E-2</c:v>
                </c:pt>
                <c:pt idx="635">
                  <c:v>1.5348420000000041E-2</c:v>
                </c:pt>
                <c:pt idx="636">
                  <c:v>1.5391120000000058E-2</c:v>
                </c:pt>
                <c:pt idx="637">
                  <c:v>1.5433820000000023E-2</c:v>
                </c:pt>
                <c:pt idx="638">
                  <c:v>1.5476520000000021E-2</c:v>
                </c:pt>
                <c:pt idx="639">
                  <c:v>1.5519220000000002E-2</c:v>
                </c:pt>
                <c:pt idx="640">
                  <c:v>1.5561920000000003E-2</c:v>
                </c:pt>
                <c:pt idx="641">
                  <c:v>1.5604620000000001E-2</c:v>
                </c:pt>
                <c:pt idx="642">
                  <c:v>1.5647319999999999E-2</c:v>
                </c:pt>
                <c:pt idx="643">
                  <c:v>1.5690020000000002E-2</c:v>
                </c:pt>
                <c:pt idx="644">
                  <c:v>1.5732720000000009E-2</c:v>
                </c:pt>
                <c:pt idx="645">
                  <c:v>1.5775440000000002E-2</c:v>
                </c:pt>
                <c:pt idx="646">
                  <c:v>1.5818140000000001E-2</c:v>
                </c:pt>
                <c:pt idx="647">
                  <c:v>1.5860840000000001E-2</c:v>
                </c:pt>
                <c:pt idx="648">
                  <c:v>1.5903540000000001E-2</c:v>
                </c:pt>
                <c:pt idx="649">
                  <c:v>1.594624E-2</c:v>
                </c:pt>
                <c:pt idx="650">
                  <c:v>1.598894E-2</c:v>
                </c:pt>
                <c:pt idx="651">
                  <c:v>1.603164E-2</c:v>
                </c:pt>
                <c:pt idx="652">
                  <c:v>1.6074340000000003E-2</c:v>
                </c:pt>
                <c:pt idx="653">
                  <c:v>1.6117039999999999E-2</c:v>
                </c:pt>
                <c:pt idx="654">
                  <c:v>1.6159739999999999E-2</c:v>
                </c:pt>
                <c:pt idx="655">
                  <c:v>1.6202440000000005E-2</c:v>
                </c:pt>
                <c:pt idx="656">
                  <c:v>1.6245140000000005E-2</c:v>
                </c:pt>
                <c:pt idx="657">
                  <c:v>1.6287860000000001E-2</c:v>
                </c:pt>
                <c:pt idx="658">
                  <c:v>1.6330560000000001E-2</c:v>
                </c:pt>
                <c:pt idx="659">
                  <c:v>1.6373260000000001E-2</c:v>
                </c:pt>
                <c:pt idx="660">
                  <c:v>1.641596E-2</c:v>
                </c:pt>
                <c:pt idx="661">
                  <c:v>1.645866E-2</c:v>
                </c:pt>
                <c:pt idx="662">
                  <c:v>1.6501360000000003E-2</c:v>
                </c:pt>
                <c:pt idx="663">
                  <c:v>1.6544060000000003E-2</c:v>
                </c:pt>
                <c:pt idx="664">
                  <c:v>1.6586760000000009E-2</c:v>
                </c:pt>
                <c:pt idx="665">
                  <c:v>1.6629460000000023E-2</c:v>
                </c:pt>
                <c:pt idx="666">
                  <c:v>1.6672160000000005E-2</c:v>
                </c:pt>
                <c:pt idx="667">
                  <c:v>1.6714860000000005E-2</c:v>
                </c:pt>
                <c:pt idx="668">
                  <c:v>1.6702160000000087E-2</c:v>
                </c:pt>
                <c:pt idx="669">
                  <c:v>1.6689460000000003E-2</c:v>
                </c:pt>
                <c:pt idx="670">
                  <c:v>1.6676760000000002E-2</c:v>
                </c:pt>
                <c:pt idx="671">
                  <c:v>1.6664060000000001E-2</c:v>
                </c:pt>
                <c:pt idx="672">
                  <c:v>1.665136E-2</c:v>
                </c:pt>
                <c:pt idx="673">
                  <c:v>1.663866E-2</c:v>
                </c:pt>
                <c:pt idx="674">
                  <c:v>1.6625960000000002E-2</c:v>
                </c:pt>
                <c:pt idx="675">
                  <c:v>1.6613260000000001E-2</c:v>
                </c:pt>
                <c:pt idx="676">
                  <c:v>1.6600560000000101E-2</c:v>
                </c:pt>
                <c:pt idx="677">
                  <c:v>1.6587860000000041E-2</c:v>
                </c:pt>
                <c:pt idx="678">
                  <c:v>1.6575160000000005E-2</c:v>
                </c:pt>
                <c:pt idx="679">
                  <c:v>1.6562460000000084E-2</c:v>
                </c:pt>
                <c:pt idx="680">
                  <c:v>1.654976E-2</c:v>
                </c:pt>
                <c:pt idx="681">
                  <c:v>1.6537059999999999E-2</c:v>
                </c:pt>
                <c:pt idx="682">
                  <c:v>1.6524340000000002E-2</c:v>
                </c:pt>
                <c:pt idx="683">
                  <c:v>1.6511640000000001E-2</c:v>
                </c:pt>
                <c:pt idx="684">
                  <c:v>1.649894E-2</c:v>
                </c:pt>
                <c:pt idx="685">
                  <c:v>1.6486240000000003E-2</c:v>
                </c:pt>
                <c:pt idx="686">
                  <c:v>1.6473540000000005E-2</c:v>
                </c:pt>
                <c:pt idx="687">
                  <c:v>1.6460840000000063E-2</c:v>
                </c:pt>
                <c:pt idx="688">
                  <c:v>1.6448140000000003E-2</c:v>
                </c:pt>
                <c:pt idx="689">
                  <c:v>1.6435439999999999E-2</c:v>
                </c:pt>
                <c:pt idx="690">
                  <c:v>1.6422740000000005E-2</c:v>
                </c:pt>
                <c:pt idx="691">
                  <c:v>1.6410040000000001E-2</c:v>
                </c:pt>
                <c:pt idx="692">
                  <c:v>1.639734E-2</c:v>
                </c:pt>
                <c:pt idx="693">
                  <c:v>1.6384640000000002E-2</c:v>
                </c:pt>
                <c:pt idx="694">
                  <c:v>1.6371940000000001E-2</c:v>
                </c:pt>
                <c:pt idx="695">
                  <c:v>1.6359240000000001E-2</c:v>
                </c:pt>
                <c:pt idx="696">
                  <c:v>1.6346540000000003E-2</c:v>
                </c:pt>
                <c:pt idx="697">
                  <c:v>1.6333820000000061E-2</c:v>
                </c:pt>
                <c:pt idx="698">
                  <c:v>1.6321120000000109E-2</c:v>
                </c:pt>
                <c:pt idx="699">
                  <c:v>1.6308420000000021E-2</c:v>
                </c:pt>
                <c:pt idx="700">
                  <c:v>1.6295720000000003E-2</c:v>
                </c:pt>
                <c:pt idx="701">
                  <c:v>1.6283020000000085E-2</c:v>
                </c:pt>
                <c:pt idx="702">
                  <c:v>1.6270320000000001E-2</c:v>
                </c:pt>
                <c:pt idx="703">
                  <c:v>1.625762E-2</c:v>
                </c:pt>
                <c:pt idx="704">
                  <c:v>1.6244919999999999E-2</c:v>
                </c:pt>
                <c:pt idx="705">
                  <c:v>1.6232220000000002E-2</c:v>
                </c:pt>
                <c:pt idx="706">
                  <c:v>1.6219520000000001E-2</c:v>
                </c:pt>
                <c:pt idx="707">
                  <c:v>1.620682000000009E-2</c:v>
                </c:pt>
                <c:pt idx="708">
                  <c:v>1.6194120000000041E-2</c:v>
                </c:pt>
                <c:pt idx="709">
                  <c:v>1.6181420000000096E-2</c:v>
                </c:pt>
                <c:pt idx="710">
                  <c:v>1.6168720000000001E-2</c:v>
                </c:pt>
                <c:pt idx="711">
                  <c:v>1.615602E-2</c:v>
                </c:pt>
                <c:pt idx="712">
                  <c:v>1.6143319999999999E-2</c:v>
                </c:pt>
                <c:pt idx="713">
                  <c:v>1.6130600000000002E-2</c:v>
                </c:pt>
                <c:pt idx="714">
                  <c:v>1.6117900000000001E-2</c:v>
                </c:pt>
                <c:pt idx="715">
                  <c:v>1.61052E-2</c:v>
                </c:pt>
                <c:pt idx="716">
                  <c:v>1.6092500000000023E-2</c:v>
                </c:pt>
                <c:pt idx="717">
                  <c:v>1.6079800000000005E-2</c:v>
                </c:pt>
                <c:pt idx="718">
                  <c:v>1.6067100000000063E-2</c:v>
                </c:pt>
                <c:pt idx="719">
                  <c:v>1.6054400000000003E-2</c:v>
                </c:pt>
                <c:pt idx="720">
                  <c:v>1.6041700000000023E-2</c:v>
                </c:pt>
                <c:pt idx="721">
                  <c:v>1.6029000000000005E-2</c:v>
                </c:pt>
                <c:pt idx="722">
                  <c:v>1.6016300000000001E-2</c:v>
                </c:pt>
                <c:pt idx="723">
                  <c:v>1.6003600000000003E-2</c:v>
                </c:pt>
                <c:pt idx="724">
                  <c:v>1.5990900000000002E-2</c:v>
                </c:pt>
                <c:pt idx="725">
                  <c:v>1.5978200000000001E-2</c:v>
                </c:pt>
                <c:pt idx="726">
                  <c:v>1.5965500000000087E-2</c:v>
                </c:pt>
                <c:pt idx="727">
                  <c:v>1.5952800000000003E-2</c:v>
                </c:pt>
                <c:pt idx="728">
                  <c:v>1.5940080000000061E-2</c:v>
                </c:pt>
                <c:pt idx="729">
                  <c:v>1.5927380000000001E-2</c:v>
                </c:pt>
                <c:pt idx="730">
                  <c:v>1.591468E-2</c:v>
                </c:pt>
                <c:pt idx="731">
                  <c:v>1.5901980000000003E-2</c:v>
                </c:pt>
                <c:pt idx="732">
                  <c:v>1.5889280000000002E-2</c:v>
                </c:pt>
                <c:pt idx="733">
                  <c:v>1.5876580000000001E-2</c:v>
                </c:pt>
                <c:pt idx="734">
                  <c:v>1.5863880000000087E-2</c:v>
                </c:pt>
                <c:pt idx="735">
                  <c:v>1.5851180000000003E-2</c:v>
                </c:pt>
                <c:pt idx="736">
                  <c:v>1.5838480000000002E-2</c:v>
                </c:pt>
                <c:pt idx="737">
                  <c:v>1.5825780000000001E-2</c:v>
                </c:pt>
                <c:pt idx="738">
                  <c:v>1.581308E-2</c:v>
                </c:pt>
                <c:pt idx="739">
                  <c:v>1.5800380000000041E-2</c:v>
                </c:pt>
                <c:pt idx="740">
                  <c:v>1.5787680000000002E-2</c:v>
                </c:pt>
                <c:pt idx="741">
                  <c:v>1.5774980000000001E-2</c:v>
                </c:pt>
                <c:pt idx="742">
                  <c:v>1.5762280000000007E-2</c:v>
                </c:pt>
                <c:pt idx="743">
                  <c:v>1.5749580000000023E-2</c:v>
                </c:pt>
                <c:pt idx="744">
                  <c:v>1.5736860000000002E-2</c:v>
                </c:pt>
                <c:pt idx="745">
                  <c:v>1.5724160000000001E-2</c:v>
                </c:pt>
                <c:pt idx="746">
                  <c:v>1.571146E-2</c:v>
                </c:pt>
                <c:pt idx="747">
                  <c:v>1.5698759999999999E-2</c:v>
                </c:pt>
                <c:pt idx="748">
                  <c:v>1.5686060000000005E-2</c:v>
                </c:pt>
                <c:pt idx="749">
                  <c:v>1.5617959999999998E-2</c:v>
                </c:pt>
                <c:pt idx="750">
                  <c:v>1.5549860000000007E-2</c:v>
                </c:pt>
                <c:pt idx="751">
                  <c:v>1.5481760000000021E-2</c:v>
                </c:pt>
                <c:pt idx="752">
                  <c:v>1.5413639999999999E-2</c:v>
                </c:pt>
                <c:pt idx="753">
                  <c:v>1.5345540000000001E-2</c:v>
                </c:pt>
                <c:pt idx="754">
                  <c:v>1.5277440000000002E-2</c:v>
                </c:pt>
                <c:pt idx="755">
                  <c:v>1.5209340000000002E-2</c:v>
                </c:pt>
                <c:pt idx="756">
                  <c:v>1.5141220000000007E-2</c:v>
                </c:pt>
                <c:pt idx="757">
                  <c:v>1.5073120000000021E-2</c:v>
                </c:pt>
                <c:pt idx="758">
                  <c:v>1.5005019999999999E-2</c:v>
                </c:pt>
                <c:pt idx="759">
                  <c:v>1.4936919999999998E-2</c:v>
                </c:pt>
                <c:pt idx="760">
                  <c:v>1.4868820000000001E-2</c:v>
                </c:pt>
                <c:pt idx="761">
                  <c:v>1.4800700000000003E-2</c:v>
                </c:pt>
                <c:pt idx="762">
                  <c:v>1.47326E-2</c:v>
                </c:pt>
                <c:pt idx="763">
                  <c:v>1.4664500000000021E-2</c:v>
                </c:pt>
                <c:pt idx="764">
                  <c:v>1.4596400000000001E-2</c:v>
                </c:pt>
                <c:pt idx="765">
                  <c:v>1.4528299999999996E-2</c:v>
                </c:pt>
                <c:pt idx="766">
                  <c:v>1.4460180000000001E-2</c:v>
                </c:pt>
                <c:pt idx="767">
                  <c:v>1.4392080000000002E-2</c:v>
                </c:pt>
                <c:pt idx="768">
                  <c:v>1.4323980000000002E-2</c:v>
                </c:pt>
                <c:pt idx="769">
                  <c:v>1.425588E-2</c:v>
                </c:pt>
                <c:pt idx="770">
                  <c:v>1.4187759999999999E-2</c:v>
                </c:pt>
                <c:pt idx="771">
                  <c:v>1.4119659999999996E-2</c:v>
                </c:pt>
                <c:pt idx="772">
                  <c:v>1.4051559999999999E-2</c:v>
                </c:pt>
                <c:pt idx="773">
                  <c:v>1.3983460000000067E-2</c:v>
                </c:pt>
                <c:pt idx="774">
                  <c:v>1.3915360000000003E-2</c:v>
                </c:pt>
                <c:pt idx="775">
                  <c:v>1.384724E-2</c:v>
                </c:pt>
                <c:pt idx="776">
                  <c:v>1.3779140000000002E-2</c:v>
                </c:pt>
                <c:pt idx="777">
                  <c:v>1.3711040000000001E-2</c:v>
                </c:pt>
                <c:pt idx="778">
                  <c:v>1.3642940000000001E-2</c:v>
                </c:pt>
                <c:pt idx="779">
                  <c:v>1.3574840000000001E-2</c:v>
                </c:pt>
                <c:pt idx="780">
                  <c:v>1.3506720000000067E-2</c:v>
                </c:pt>
                <c:pt idx="781">
                  <c:v>1.343862E-2</c:v>
                </c:pt>
                <c:pt idx="782">
                  <c:v>1.3370520000000071E-2</c:v>
                </c:pt>
                <c:pt idx="783">
                  <c:v>1.3302420000000077E-2</c:v>
                </c:pt>
                <c:pt idx="784">
                  <c:v>1.3234299999999996E-2</c:v>
                </c:pt>
                <c:pt idx="785">
                  <c:v>1.3166200000000001E-2</c:v>
                </c:pt>
                <c:pt idx="786">
                  <c:v>1.3098100000000001E-2</c:v>
                </c:pt>
                <c:pt idx="787">
                  <c:v>1.3030000000000003E-2</c:v>
                </c:pt>
                <c:pt idx="788">
                  <c:v>1.3017299999999996E-2</c:v>
                </c:pt>
                <c:pt idx="789">
                  <c:v>1.3004600000000003E-2</c:v>
                </c:pt>
                <c:pt idx="790">
                  <c:v>1.2991900000000002E-2</c:v>
                </c:pt>
                <c:pt idx="791">
                  <c:v>1.2979199999999998E-2</c:v>
                </c:pt>
                <c:pt idx="792">
                  <c:v>1.2966480000000023E-2</c:v>
                </c:pt>
                <c:pt idx="793">
                  <c:v>1.2953780000000003E-2</c:v>
                </c:pt>
                <c:pt idx="794">
                  <c:v>1.2941080000000021E-2</c:v>
                </c:pt>
                <c:pt idx="795">
                  <c:v>1.2928380000000001E-2</c:v>
                </c:pt>
                <c:pt idx="796">
                  <c:v>1.2915680000000001E-2</c:v>
                </c:pt>
                <c:pt idx="797">
                  <c:v>1.2902980000000001E-2</c:v>
                </c:pt>
                <c:pt idx="798">
                  <c:v>1.2890280000000002E-2</c:v>
                </c:pt>
                <c:pt idx="799">
                  <c:v>1.2877580000000001E-2</c:v>
                </c:pt>
                <c:pt idx="800">
                  <c:v>1.2864880000000063E-2</c:v>
                </c:pt>
                <c:pt idx="801">
                  <c:v>1.2852180000000001E-2</c:v>
                </c:pt>
                <c:pt idx="802">
                  <c:v>1.283948E-2</c:v>
                </c:pt>
                <c:pt idx="803">
                  <c:v>1.2826780000000001E-2</c:v>
                </c:pt>
                <c:pt idx="804">
                  <c:v>1.2814080000000002E-2</c:v>
                </c:pt>
                <c:pt idx="805">
                  <c:v>1.2801380000000001E-2</c:v>
                </c:pt>
                <c:pt idx="806">
                  <c:v>1.278868E-2</c:v>
                </c:pt>
                <c:pt idx="807">
                  <c:v>1.283138E-2</c:v>
                </c:pt>
                <c:pt idx="808">
                  <c:v>1.287408E-2</c:v>
                </c:pt>
                <c:pt idx="809">
                  <c:v>1.2916780000000001E-2</c:v>
                </c:pt>
                <c:pt idx="810">
                  <c:v>1.2959480000000001E-2</c:v>
                </c:pt>
                <c:pt idx="811">
                  <c:v>1.300218000000007E-2</c:v>
                </c:pt>
                <c:pt idx="812">
                  <c:v>1.3044880000000066E-2</c:v>
                </c:pt>
                <c:pt idx="813">
                  <c:v>1.3087580000000062E-2</c:v>
                </c:pt>
                <c:pt idx="814">
                  <c:v>1.3130279999999999E-2</c:v>
                </c:pt>
                <c:pt idx="815">
                  <c:v>1.3172980000000003E-2</c:v>
                </c:pt>
                <c:pt idx="816">
                  <c:v>1.321568E-2</c:v>
                </c:pt>
                <c:pt idx="817">
                  <c:v>1.3258400000000005E-2</c:v>
                </c:pt>
                <c:pt idx="818">
                  <c:v>1.3301100000000078E-2</c:v>
                </c:pt>
                <c:pt idx="819">
                  <c:v>1.3343800000000065E-2</c:v>
                </c:pt>
                <c:pt idx="820">
                  <c:v>1.3386500000000067E-2</c:v>
                </c:pt>
                <c:pt idx="821">
                  <c:v>1.3429200000000001E-2</c:v>
                </c:pt>
                <c:pt idx="822">
                  <c:v>1.34719E-2</c:v>
                </c:pt>
                <c:pt idx="823">
                  <c:v>1.35146E-2</c:v>
                </c:pt>
                <c:pt idx="824">
                  <c:v>1.35573E-2</c:v>
                </c:pt>
                <c:pt idx="825">
                  <c:v>1.3600000000000067E-2</c:v>
                </c:pt>
                <c:pt idx="826">
                  <c:v>1.3642700000000065E-2</c:v>
                </c:pt>
                <c:pt idx="827">
                  <c:v>1.368540000000007E-2</c:v>
                </c:pt>
                <c:pt idx="828">
                  <c:v>1.3728100000000066E-2</c:v>
                </c:pt>
                <c:pt idx="829">
                  <c:v>1.3770820000000076E-2</c:v>
                </c:pt>
                <c:pt idx="830">
                  <c:v>1.3813520000000072E-2</c:v>
                </c:pt>
                <c:pt idx="831">
                  <c:v>1.3856219999999999E-2</c:v>
                </c:pt>
                <c:pt idx="832">
                  <c:v>1.3898920000000002E-2</c:v>
                </c:pt>
                <c:pt idx="833">
                  <c:v>1.3941620000000071E-2</c:v>
                </c:pt>
                <c:pt idx="834">
                  <c:v>1.3984320000000078E-2</c:v>
                </c:pt>
                <c:pt idx="835">
                  <c:v>1.4027019999999998E-2</c:v>
                </c:pt>
                <c:pt idx="836">
                  <c:v>1.4069720000000001E-2</c:v>
                </c:pt>
                <c:pt idx="837">
                  <c:v>1.4112420000000001E-2</c:v>
                </c:pt>
                <c:pt idx="838">
                  <c:v>1.415512E-2</c:v>
                </c:pt>
                <c:pt idx="839">
                  <c:v>1.419782E-2</c:v>
                </c:pt>
                <c:pt idx="840">
                  <c:v>1.4240520000000069E-2</c:v>
                </c:pt>
                <c:pt idx="841">
                  <c:v>1.4283239999999999E-2</c:v>
                </c:pt>
                <c:pt idx="842">
                  <c:v>1.4325939999999999E-2</c:v>
                </c:pt>
                <c:pt idx="843">
                  <c:v>1.4368639999999998E-2</c:v>
                </c:pt>
                <c:pt idx="844">
                  <c:v>1.4411339999999998E-2</c:v>
                </c:pt>
                <c:pt idx="845">
                  <c:v>1.4454039999999998E-2</c:v>
                </c:pt>
                <c:pt idx="846">
                  <c:v>1.444134E-2</c:v>
                </c:pt>
                <c:pt idx="847">
                  <c:v>1.4428639999999998E-2</c:v>
                </c:pt>
                <c:pt idx="848">
                  <c:v>1.4415939999999992E-2</c:v>
                </c:pt>
                <c:pt idx="849">
                  <c:v>1.4403239999999999E-2</c:v>
                </c:pt>
                <c:pt idx="850">
                  <c:v>1.439054E-2</c:v>
                </c:pt>
                <c:pt idx="851">
                  <c:v>1.4377839999999999E-2</c:v>
                </c:pt>
                <c:pt idx="852">
                  <c:v>1.4365120000000021E-2</c:v>
                </c:pt>
                <c:pt idx="853">
                  <c:v>1.4352420000000001E-2</c:v>
                </c:pt>
                <c:pt idx="854">
                  <c:v>1.433972E-2</c:v>
                </c:pt>
                <c:pt idx="855">
                  <c:v>1.4327019999999999E-2</c:v>
                </c:pt>
                <c:pt idx="856">
                  <c:v>1.4314320000000002E-2</c:v>
                </c:pt>
                <c:pt idx="857">
                  <c:v>1.4301620000000001E-2</c:v>
                </c:pt>
                <c:pt idx="858">
                  <c:v>1.428892E-2</c:v>
                </c:pt>
                <c:pt idx="859">
                  <c:v>1.4276219999999938E-2</c:v>
                </c:pt>
                <c:pt idx="860">
                  <c:v>1.4263520000000062E-2</c:v>
                </c:pt>
                <c:pt idx="861">
                  <c:v>1.4250819999999999E-2</c:v>
                </c:pt>
                <c:pt idx="862">
                  <c:v>1.4238120000000002E-2</c:v>
                </c:pt>
                <c:pt idx="863">
                  <c:v>1.4225420000000001E-2</c:v>
                </c:pt>
                <c:pt idx="864">
                  <c:v>1.421272E-2</c:v>
                </c:pt>
                <c:pt idx="865">
                  <c:v>1.4200020000000001E-2</c:v>
                </c:pt>
                <c:pt idx="866">
                  <c:v>1.418732E-2</c:v>
                </c:pt>
                <c:pt idx="867">
                  <c:v>1.4174599999999999E-2</c:v>
                </c:pt>
                <c:pt idx="868">
                  <c:v>1.41619E-2</c:v>
                </c:pt>
                <c:pt idx="869">
                  <c:v>1.4149199999999999E-2</c:v>
                </c:pt>
                <c:pt idx="870">
                  <c:v>1.41365E-2</c:v>
                </c:pt>
                <c:pt idx="871">
                  <c:v>1.4123800000000001E-2</c:v>
                </c:pt>
                <c:pt idx="872">
                  <c:v>1.41111E-2</c:v>
                </c:pt>
                <c:pt idx="873">
                  <c:v>1.4098400000000002E-2</c:v>
                </c:pt>
                <c:pt idx="874">
                  <c:v>1.40857E-2</c:v>
                </c:pt>
                <c:pt idx="875">
                  <c:v>1.4072999999999994E-2</c:v>
                </c:pt>
                <c:pt idx="876">
                  <c:v>1.4060300000000001E-2</c:v>
                </c:pt>
                <c:pt idx="877">
                  <c:v>1.4047599999999999E-2</c:v>
                </c:pt>
                <c:pt idx="878">
                  <c:v>1.4034899999999998E-2</c:v>
                </c:pt>
                <c:pt idx="879">
                  <c:v>1.4022200000000002E-2</c:v>
                </c:pt>
                <c:pt idx="880">
                  <c:v>1.4009500000000001E-2</c:v>
                </c:pt>
                <c:pt idx="881">
                  <c:v>1.3996800000000021E-2</c:v>
                </c:pt>
                <c:pt idx="882">
                  <c:v>1.3984100000000083E-2</c:v>
                </c:pt>
                <c:pt idx="883">
                  <c:v>1.3971380000000005E-2</c:v>
                </c:pt>
                <c:pt idx="884">
                  <c:v>1.3958680000000001E-2</c:v>
                </c:pt>
                <c:pt idx="885">
                  <c:v>1.3945980000000005E-2</c:v>
                </c:pt>
                <c:pt idx="886">
                  <c:v>1.3933280000000001E-2</c:v>
                </c:pt>
                <c:pt idx="887">
                  <c:v>1.3920580000000106E-2</c:v>
                </c:pt>
                <c:pt idx="888">
                  <c:v>1.3907880000000074E-2</c:v>
                </c:pt>
                <c:pt idx="889">
                  <c:v>1.3895180000000043E-2</c:v>
                </c:pt>
                <c:pt idx="890">
                  <c:v>1.3882480000000082E-2</c:v>
                </c:pt>
                <c:pt idx="891">
                  <c:v>1.3869780000000003E-2</c:v>
                </c:pt>
                <c:pt idx="892">
                  <c:v>1.3857080000000001E-2</c:v>
                </c:pt>
                <c:pt idx="893">
                  <c:v>1.3844380000000062E-2</c:v>
                </c:pt>
                <c:pt idx="894">
                  <c:v>1.3831680000000001E-2</c:v>
                </c:pt>
                <c:pt idx="895">
                  <c:v>1.381898E-2</c:v>
                </c:pt>
                <c:pt idx="896">
                  <c:v>1.3806280000000009E-2</c:v>
                </c:pt>
                <c:pt idx="897">
                  <c:v>1.3793580000000062E-2</c:v>
                </c:pt>
                <c:pt idx="898">
                  <c:v>1.3780860000000082E-2</c:v>
                </c:pt>
                <c:pt idx="899">
                  <c:v>1.3768160000000041E-2</c:v>
                </c:pt>
                <c:pt idx="900">
                  <c:v>1.3755460000000001E-2</c:v>
                </c:pt>
                <c:pt idx="901">
                  <c:v>1.3742760000000001E-2</c:v>
                </c:pt>
                <c:pt idx="902">
                  <c:v>1.3730060000000001E-2</c:v>
                </c:pt>
                <c:pt idx="903">
                  <c:v>1.371736E-2</c:v>
                </c:pt>
                <c:pt idx="904">
                  <c:v>1.3704660000000007E-2</c:v>
                </c:pt>
                <c:pt idx="905">
                  <c:v>1.369196E-2</c:v>
                </c:pt>
                <c:pt idx="906">
                  <c:v>1.3679259999999999E-2</c:v>
                </c:pt>
                <c:pt idx="907">
                  <c:v>1.3666560000000067E-2</c:v>
                </c:pt>
                <c:pt idx="908">
                  <c:v>1.3653860000000007E-2</c:v>
                </c:pt>
                <c:pt idx="909">
                  <c:v>1.3641160000000067E-2</c:v>
                </c:pt>
                <c:pt idx="910">
                  <c:v>1.3628460000000005E-2</c:v>
                </c:pt>
                <c:pt idx="911">
                  <c:v>1.3615760000000001E-2</c:v>
                </c:pt>
                <c:pt idx="912">
                  <c:v>1.3603060000000005E-2</c:v>
                </c:pt>
                <c:pt idx="913">
                  <c:v>1.3590360000000001E-2</c:v>
                </c:pt>
                <c:pt idx="914">
                  <c:v>1.3577639999999998E-2</c:v>
                </c:pt>
                <c:pt idx="915">
                  <c:v>1.3564940000000003E-2</c:v>
                </c:pt>
                <c:pt idx="916">
                  <c:v>1.3552240000000002E-2</c:v>
                </c:pt>
                <c:pt idx="917">
                  <c:v>1.3484140000000021E-2</c:v>
                </c:pt>
                <c:pt idx="918">
                  <c:v>1.3416040000000002E-2</c:v>
                </c:pt>
                <c:pt idx="919">
                  <c:v>1.3347939999999999E-2</c:v>
                </c:pt>
                <c:pt idx="920">
                  <c:v>1.3279820000000001E-2</c:v>
                </c:pt>
                <c:pt idx="921">
                  <c:v>1.3211720000000001E-2</c:v>
                </c:pt>
                <c:pt idx="922">
                  <c:v>1.3143620000000003E-2</c:v>
                </c:pt>
                <c:pt idx="923">
                  <c:v>1.3075520000000056E-2</c:v>
                </c:pt>
                <c:pt idx="924">
                  <c:v>1.3007420000000021E-2</c:v>
                </c:pt>
                <c:pt idx="925">
                  <c:v>1.2939299999999996E-2</c:v>
                </c:pt>
                <c:pt idx="926">
                  <c:v>1.2871199999999999E-2</c:v>
                </c:pt>
                <c:pt idx="927">
                  <c:v>1.2803100000000001E-2</c:v>
                </c:pt>
                <c:pt idx="928">
                  <c:v>1.2735E-2</c:v>
                </c:pt>
                <c:pt idx="929">
                  <c:v>1.26669E-2</c:v>
                </c:pt>
                <c:pt idx="930">
                  <c:v>1.259878E-2</c:v>
                </c:pt>
                <c:pt idx="931">
                  <c:v>1.2530680000000001E-2</c:v>
                </c:pt>
                <c:pt idx="932">
                  <c:v>1.2462580000000062E-2</c:v>
                </c:pt>
                <c:pt idx="933">
                  <c:v>1.2394479999999999E-2</c:v>
                </c:pt>
                <c:pt idx="934">
                  <c:v>1.232636E-2</c:v>
                </c:pt>
                <c:pt idx="935">
                  <c:v>1.2258259999999998E-2</c:v>
                </c:pt>
                <c:pt idx="936">
                  <c:v>1.219016E-2</c:v>
                </c:pt>
                <c:pt idx="937">
                  <c:v>1.212206E-2</c:v>
                </c:pt>
                <c:pt idx="938">
                  <c:v>1.2053959999999999E-2</c:v>
                </c:pt>
                <c:pt idx="939">
                  <c:v>1.1985840000000067E-2</c:v>
                </c:pt>
                <c:pt idx="940">
                  <c:v>1.191774E-2</c:v>
                </c:pt>
                <c:pt idx="941">
                  <c:v>1.184964E-2</c:v>
                </c:pt>
                <c:pt idx="942">
                  <c:v>1.1781540000000071E-2</c:v>
                </c:pt>
                <c:pt idx="943">
                  <c:v>1.171344E-2</c:v>
                </c:pt>
                <c:pt idx="944">
                  <c:v>1.1645320000000068E-2</c:v>
                </c:pt>
                <c:pt idx="945">
                  <c:v>1.1577220000000001E-2</c:v>
                </c:pt>
                <c:pt idx="946">
                  <c:v>1.1509120000000072E-2</c:v>
                </c:pt>
                <c:pt idx="947">
                  <c:v>1.1441020000000081E-2</c:v>
                </c:pt>
                <c:pt idx="948">
                  <c:v>1.13729E-2</c:v>
                </c:pt>
                <c:pt idx="949">
                  <c:v>1.1304800000000068E-2</c:v>
                </c:pt>
                <c:pt idx="950">
                  <c:v>1.1236700000000001E-2</c:v>
                </c:pt>
                <c:pt idx="951">
                  <c:v>1.1168600000000001E-2</c:v>
                </c:pt>
                <c:pt idx="952">
                  <c:v>1.1100500000000086E-2</c:v>
                </c:pt>
                <c:pt idx="953">
                  <c:v>1.1032380000000001E-2</c:v>
                </c:pt>
                <c:pt idx="954">
                  <c:v>1.0964280000000003E-2</c:v>
                </c:pt>
                <c:pt idx="955">
                  <c:v>1.089618E-2</c:v>
                </c:pt>
                <c:pt idx="956">
                  <c:v>1.0883480000000023E-2</c:v>
                </c:pt>
                <c:pt idx="957">
                  <c:v>1.0870780000000003E-2</c:v>
                </c:pt>
                <c:pt idx="958">
                  <c:v>1.0858080000000001E-2</c:v>
                </c:pt>
                <c:pt idx="959">
                  <c:v>1.0845380000000003E-2</c:v>
                </c:pt>
                <c:pt idx="960">
                  <c:v>1.0832680000000001E-2</c:v>
                </c:pt>
                <c:pt idx="961">
                  <c:v>1.081998E-2</c:v>
                </c:pt>
                <c:pt idx="962">
                  <c:v>1.0807259999999999E-2</c:v>
                </c:pt>
                <c:pt idx="963">
                  <c:v>1.0794560000000003E-2</c:v>
                </c:pt>
                <c:pt idx="964">
                  <c:v>1.0781860000000058E-2</c:v>
                </c:pt>
                <c:pt idx="965">
                  <c:v>1.0769160000000003E-2</c:v>
                </c:pt>
                <c:pt idx="966">
                  <c:v>1.0756460000000001E-2</c:v>
                </c:pt>
                <c:pt idx="967">
                  <c:v>1.0743760000000003E-2</c:v>
                </c:pt>
                <c:pt idx="968">
                  <c:v>1.0731060000000001E-2</c:v>
                </c:pt>
                <c:pt idx="969">
                  <c:v>1.071836E-2</c:v>
                </c:pt>
                <c:pt idx="970">
                  <c:v>1.0705660000000001E-2</c:v>
                </c:pt>
                <c:pt idx="971">
                  <c:v>1.069296E-2</c:v>
                </c:pt>
                <c:pt idx="972">
                  <c:v>1.068026E-2</c:v>
                </c:pt>
                <c:pt idx="973">
                  <c:v>1.0722960000000002E-2</c:v>
                </c:pt>
                <c:pt idx="974">
                  <c:v>1.076566E-2</c:v>
                </c:pt>
                <c:pt idx="975">
                  <c:v>1.0808359999999999E-2</c:v>
                </c:pt>
                <c:pt idx="976">
                  <c:v>1.0851060000000001E-2</c:v>
                </c:pt>
                <c:pt idx="977">
                  <c:v>1.0893760000000001E-2</c:v>
                </c:pt>
                <c:pt idx="978">
                  <c:v>1.093646E-2</c:v>
                </c:pt>
                <c:pt idx="979">
                  <c:v>1.097916E-2</c:v>
                </c:pt>
                <c:pt idx="980">
                  <c:v>1.1021880000000081E-2</c:v>
                </c:pt>
                <c:pt idx="981">
                  <c:v>1.1064580000000074E-2</c:v>
                </c:pt>
                <c:pt idx="982">
                  <c:v>1.1107280000000001E-2</c:v>
                </c:pt>
                <c:pt idx="983">
                  <c:v>1.114998E-2</c:v>
                </c:pt>
                <c:pt idx="984">
                  <c:v>1.119268E-2</c:v>
                </c:pt>
                <c:pt idx="985">
                  <c:v>1.123538E-2</c:v>
                </c:pt>
                <c:pt idx="986">
                  <c:v>1.1278080000000001E-2</c:v>
                </c:pt>
                <c:pt idx="987">
                  <c:v>1.1320780000000068E-2</c:v>
                </c:pt>
                <c:pt idx="988">
                  <c:v>1.1363480000000073E-2</c:v>
                </c:pt>
                <c:pt idx="989">
                  <c:v>1.1406180000000071E-2</c:v>
                </c:pt>
                <c:pt idx="990">
                  <c:v>1.1448880000000067E-2</c:v>
                </c:pt>
                <c:pt idx="991">
                  <c:v>1.1491580000000069E-2</c:v>
                </c:pt>
                <c:pt idx="992">
                  <c:v>1.1534300000000001E-2</c:v>
                </c:pt>
                <c:pt idx="993">
                  <c:v>1.1577E-2</c:v>
                </c:pt>
                <c:pt idx="994">
                  <c:v>1.16197E-2</c:v>
                </c:pt>
                <c:pt idx="995">
                  <c:v>1.1662400000000078E-2</c:v>
                </c:pt>
                <c:pt idx="996">
                  <c:v>1.1705100000000081E-2</c:v>
                </c:pt>
                <c:pt idx="997">
                  <c:v>1.1747800000000074E-2</c:v>
                </c:pt>
                <c:pt idx="998">
                  <c:v>1.1790500000000077E-2</c:v>
                </c:pt>
                <c:pt idx="999">
                  <c:v>1.18332E-2</c:v>
                </c:pt>
                <c:pt idx="1000">
                  <c:v>1.18759E-2</c:v>
                </c:pt>
                <c:pt idx="1001">
                  <c:v>1.19186E-2</c:v>
                </c:pt>
                <c:pt idx="1002">
                  <c:v>1.1961300000000067E-2</c:v>
                </c:pt>
                <c:pt idx="1003">
                  <c:v>1.2004000000000001E-2</c:v>
                </c:pt>
                <c:pt idx="1004">
                  <c:v>1.204672E-2</c:v>
                </c:pt>
                <c:pt idx="1005">
                  <c:v>1.2089420000000003E-2</c:v>
                </c:pt>
                <c:pt idx="1006">
                  <c:v>1.2132120000000001E-2</c:v>
                </c:pt>
                <c:pt idx="1007">
                  <c:v>1.2174820000000001E-2</c:v>
                </c:pt>
                <c:pt idx="1008">
                  <c:v>1.2217520000000001E-2</c:v>
                </c:pt>
                <c:pt idx="1009">
                  <c:v>1.226022E-2</c:v>
                </c:pt>
                <c:pt idx="1010">
                  <c:v>1.230292E-2</c:v>
                </c:pt>
                <c:pt idx="1011">
                  <c:v>1.2345620000000003E-2</c:v>
                </c:pt>
                <c:pt idx="1012">
                  <c:v>1.2332919999999994E-2</c:v>
                </c:pt>
                <c:pt idx="1013">
                  <c:v>1.2320220000000003E-2</c:v>
                </c:pt>
                <c:pt idx="1014">
                  <c:v>1.2307520000000021E-2</c:v>
                </c:pt>
                <c:pt idx="1015">
                  <c:v>1.2294820000000001E-2</c:v>
                </c:pt>
                <c:pt idx="1016">
                  <c:v>1.2282120000000021E-2</c:v>
                </c:pt>
                <c:pt idx="1017">
                  <c:v>1.2269420000000001E-2</c:v>
                </c:pt>
                <c:pt idx="1018">
                  <c:v>1.225672E-2</c:v>
                </c:pt>
                <c:pt idx="1019">
                  <c:v>1.2244020000000001E-2</c:v>
                </c:pt>
                <c:pt idx="1020">
                  <c:v>1.223132E-2</c:v>
                </c:pt>
                <c:pt idx="1021">
                  <c:v>1.2218619999999998E-2</c:v>
                </c:pt>
                <c:pt idx="1022">
                  <c:v>1.22059E-2</c:v>
                </c:pt>
                <c:pt idx="1023">
                  <c:v>1.21932E-2</c:v>
                </c:pt>
                <c:pt idx="1024">
                  <c:v>1.2180500000000063E-2</c:v>
                </c:pt>
                <c:pt idx="1025">
                  <c:v>1.2167799999999999E-2</c:v>
                </c:pt>
                <c:pt idx="1026">
                  <c:v>1.21551E-2</c:v>
                </c:pt>
                <c:pt idx="1027">
                  <c:v>1.2142400000000001E-2</c:v>
                </c:pt>
                <c:pt idx="1028">
                  <c:v>1.21297E-2</c:v>
                </c:pt>
                <c:pt idx="1029">
                  <c:v>1.2116999999999998E-2</c:v>
                </c:pt>
                <c:pt idx="1030">
                  <c:v>1.2104300000000002E-2</c:v>
                </c:pt>
                <c:pt idx="1031">
                  <c:v>1.2091599999999999E-2</c:v>
                </c:pt>
                <c:pt idx="1032">
                  <c:v>1.2078899999999998E-2</c:v>
                </c:pt>
                <c:pt idx="1033">
                  <c:v>1.2066199999999999E-2</c:v>
                </c:pt>
                <c:pt idx="1034">
                  <c:v>1.20535E-2</c:v>
                </c:pt>
                <c:pt idx="1035">
                  <c:v>1.2040800000000023E-2</c:v>
                </c:pt>
                <c:pt idx="1036">
                  <c:v>1.2028100000000003E-2</c:v>
                </c:pt>
                <c:pt idx="1037">
                  <c:v>1.2015379999999999E-2</c:v>
                </c:pt>
                <c:pt idx="1038">
                  <c:v>1.200268E-2</c:v>
                </c:pt>
                <c:pt idx="1039">
                  <c:v>1.1989980000000001E-2</c:v>
                </c:pt>
                <c:pt idx="1040">
                  <c:v>1.1977280000000003E-2</c:v>
                </c:pt>
                <c:pt idx="1041">
                  <c:v>1.19645800000001E-2</c:v>
                </c:pt>
                <c:pt idx="1042">
                  <c:v>1.1951880000000078E-2</c:v>
                </c:pt>
                <c:pt idx="1043">
                  <c:v>1.1939180000000021E-2</c:v>
                </c:pt>
                <c:pt idx="1044">
                  <c:v>1.1926480000000074E-2</c:v>
                </c:pt>
                <c:pt idx="1045">
                  <c:v>1.1913780000000021E-2</c:v>
                </c:pt>
                <c:pt idx="1046">
                  <c:v>1.1901080000000081E-2</c:v>
                </c:pt>
                <c:pt idx="1047">
                  <c:v>1.1888380000000021E-2</c:v>
                </c:pt>
                <c:pt idx="1048">
                  <c:v>1.1875680000000001E-2</c:v>
                </c:pt>
                <c:pt idx="1049">
                  <c:v>1.1862980000000021E-2</c:v>
                </c:pt>
                <c:pt idx="1050">
                  <c:v>1.1850280000000001E-2</c:v>
                </c:pt>
                <c:pt idx="1051">
                  <c:v>1.1837580000000065E-2</c:v>
                </c:pt>
                <c:pt idx="1052">
                  <c:v>1.1824880000000095E-2</c:v>
                </c:pt>
                <c:pt idx="1053">
                  <c:v>1.1812160000000021E-2</c:v>
                </c:pt>
                <c:pt idx="1054">
                  <c:v>1.1799460000000001E-2</c:v>
                </c:pt>
                <c:pt idx="1055">
                  <c:v>1.1786760000000005E-2</c:v>
                </c:pt>
                <c:pt idx="1056">
                  <c:v>1.1774060000000001E-2</c:v>
                </c:pt>
                <c:pt idx="1057">
                  <c:v>1.1761360000000063E-2</c:v>
                </c:pt>
                <c:pt idx="1058">
                  <c:v>1.1748660000000001E-2</c:v>
                </c:pt>
                <c:pt idx="1059">
                  <c:v>1.173596E-2</c:v>
                </c:pt>
                <c:pt idx="1060">
                  <c:v>1.1723260000000001E-2</c:v>
                </c:pt>
                <c:pt idx="1061">
                  <c:v>1.1710560000000063E-2</c:v>
                </c:pt>
                <c:pt idx="1062">
                  <c:v>1.1697860000000001E-2</c:v>
                </c:pt>
                <c:pt idx="1063">
                  <c:v>1.1685160000000068E-2</c:v>
                </c:pt>
                <c:pt idx="1064">
                  <c:v>1.1672460000000001E-2</c:v>
                </c:pt>
                <c:pt idx="1065">
                  <c:v>1.165976E-2</c:v>
                </c:pt>
                <c:pt idx="1066">
                  <c:v>1.1647060000000001E-2</c:v>
                </c:pt>
                <c:pt idx="1067">
                  <c:v>1.163436E-2</c:v>
                </c:pt>
                <c:pt idx="1068">
                  <c:v>1.1621640000000001E-2</c:v>
                </c:pt>
                <c:pt idx="1069">
                  <c:v>1.160894E-2</c:v>
                </c:pt>
                <c:pt idx="1070">
                  <c:v>1.1596239999999999E-2</c:v>
                </c:pt>
                <c:pt idx="1071">
                  <c:v>1.1583540000000064E-2</c:v>
                </c:pt>
                <c:pt idx="1072">
                  <c:v>1.1570840000000001E-2</c:v>
                </c:pt>
                <c:pt idx="1073">
                  <c:v>1.155814E-2</c:v>
                </c:pt>
                <c:pt idx="1074">
                  <c:v>1.1545440000000001E-2</c:v>
                </c:pt>
                <c:pt idx="1075">
                  <c:v>1.153274E-2</c:v>
                </c:pt>
                <c:pt idx="1076">
                  <c:v>1.1520040000000007E-2</c:v>
                </c:pt>
                <c:pt idx="1077">
                  <c:v>1.1507340000000001E-2</c:v>
                </c:pt>
                <c:pt idx="1078">
                  <c:v>1.1494639999999999E-2</c:v>
                </c:pt>
                <c:pt idx="1079">
                  <c:v>1.1481940000000001E-2</c:v>
                </c:pt>
                <c:pt idx="1080">
                  <c:v>1.146924E-2</c:v>
                </c:pt>
                <c:pt idx="1081">
                  <c:v>1.1456540000000001E-2</c:v>
                </c:pt>
                <c:pt idx="1082">
                  <c:v>1.1443840000000021E-2</c:v>
                </c:pt>
                <c:pt idx="1083">
                  <c:v>1.1431140000000001E-2</c:v>
                </c:pt>
                <c:pt idx="1084">
                  <c:v>1.1418420000000021E-2</c:v>
                </c:pt>
                <c:pt idx="1085">
                  <c:v>1.1405720000000065E-2</c:v>
                </c:pt>
                <c:pt idx="1086">
                  <c:v>1.1393020000000005E-2</c:v>
                </c:pt>
                <c:pt idx="1087">
                  <c:v>1.1380320000000072E-2</c:v>
                </c:pt>
                <c:pt idx="1088">
                  <c:v>1.1367620000000005E-2</c:v>
                </c:pt>
                <c:pt idx="1089">
                  <c:v>1.1354920000000001E-2</c:v>
                </c:pt>
                <c:pt idx="1090">
                  <c:v>1.1342220000000043E-2</c:v>
                </c:pt>
                <c:pt idx="1091">
                  <c:v>1.1329520000000079E-2</c:v>
                </c:pt>
                <c:pt idx="1092">
                  <c:v>1.1316820000000003E-2</c:v>
                </c:pt>
                <c:pt idx="1093">
                  <c:v>1.1304120000000086E-2</c:v>
                </c:pt>
                <c:pt idx="1094">
                  <c:v>1.1291420000000061E-2</c:v>
                </c:pt>
                <c:pt idx="1095">
                  <c:v>1.1278720000000001E-2</c:v>
                </c:pt>
                <c:pt idx="1096">
                  <c:v>1.1266020000000041E-2</c:v>
                </c:pt>
                <c:pt idx="1097">
                  <c:v>1.1253320000000001E-2</c:v>
                </c:pt>
                <c:pt idx="1098">
                  <c:v>1.1240620000000064E-2</c:v>
                </c:pt>
                <c:pt idx="1099">
                  <c:v>1.1172500000000059E-2</c:v>
                </c:pt>
                <c:pt idx="1100">
                  <c:v>1.1104400000000063E-2</c:v>
                </c:pt>
                <c:pt idx="1101">
                  <c:v>1.1036300000000001E-2</c:v>
                </c:pt>
                <c:pt idx="1102">
                  <c:v>1.0968200000000001E-2</c:v>
                </c:pt>
                <c:pt idx="1103">
                  <c:v>1.0900080000000001E-2</c:v>
                </c:pt>
                <c:pt idx="1104">
                  <c:v>1.083198E-2</c:v>
                </c:pt>
                <c:pt idx="1105">
                  <c:v>1.0763880000000064E-2</c:v>
                </c:pt>
                <c:pt idx="1106">
                  <c:v>1.0695780000000002E-2</c:v>
                </c:pt>
                <c:pt idx="1107">
                  <c:v>1.062768E-2</c:v>
                </c:pt>
                <c:pt idx="1108">
                  <c:v>1.0559560000000001E-2</c:v>
                </c:pt>
                <c:pt idx="1109">
                  <c:v>1.0491460000000001E-2</c:v>
                </c:pt>
                <c:pt idx="1110">
                  <c:v>1.0423360000000001E-2</c:v>
                </c:pt>
                <c:pt idx="1111">
                  <c:v>1.0355259999999998E-2</c:v>
                </c:pt>
                <c:pt idx="1112">
                  <c:v>1.028716E-2</c:v>
                </c:pt>
                <c:pt idx="1113">
                  <c:v>1.0219039999999999E-2</c:v>
                </c:pt>
                <c:pt idx="1114">
                  <c:v>1.0150939999999999E-2</c:v>
                </c:pt>
                <c:pt idx="1115">
                  <c:v>1.0082840000000001E-2</c:v>
                </c:pt>
                <c:pt idx="1116">
                  <c:v>1.0014739999999999E-2</c:v>
                </c:pt>
                <c:pt idx="1117">
                  <c:v>9.9466200000000067E-3</c:v>
                </c:pt>
                <c:pt idx="1118">
                  <c:v>9.8785200000000208E-3</c:v>
                </c:pt>
                <c:pt idx="1119">
                  <c:v>9.8104200000000228E-3</c:v>
                </c:pt>
                <c:pt idx="1120">
                  <c:v>9.7423200000000005E-3</c:v>
                </c:pt>
                <c:pt idx="1121">
                  <c:v>9.6742200000000007E-3</c:v>
                </c:pt>
                <c:pt idx="1122">
                  <c:v>9.6061000000000028E-3</c:v>
                </c:pt>
                <c:pt idx="1123">
                  <c:v>9.5380000000000013E-3</c:v>
                </c:pt>
                <c:pt idx="1124">
                  <c:v>9.4699000000000675E-3</c:v>
                </c:pt>
                <c:pt idx="1125">
                  <c:v>9.4018000000000226E-3</c:v>
                </c:pt>
                <c:pt idx="1126">
                  <c:v>9.3337000000000246E-3</c:v>
                </c:pt>
                <c:pt idx="1127">
                  <c:v>9.2655800000000753E-3</c:v>
                </c:pt>
                <c:pt idx="1128">
                  <c:v>9.1974800000000512E-3</c:v>
                </c:pt>
                <c:pt idx="1129">
                  <c:v>9.1293800000000046E-3</c:v>
                </c:pt>
                <c:pt idx="1130">
                  <c:v>9.0612800000000066E-3</c:v>
                </c:pt>
                <c:pt idx="1131">
                  <c:v>8.9931600000000226E-3</c:v>
                </c:pt>
                <c:pt idx="1132">
                  <c:v>8.9250600000000228E-3</c:v>
                </c:pt>
                <c:pt idx="1133">
                  <c:v>8.8569600000000248E-3</c:v>
                </c:pt>
                <c:pt idx="1134">
                  <c:v>8.7888600000000008E-3</c:v>
                </c:pt>
                <c:pt idx="1135">
                  <c:v>8.720760000000001E-3</c:v>
                </c:pt>
                <c:pt idx="1136">
                  <c:v>8.6526400000000742E-3</c:v>
                </c:pt>
                <c:pt idx="1137">
                  <c:v>8.5845400000000068E-3</c:v>
                </c:pt>
                <c:pt idx="1138">
                  <c:v>8.5718400000000007E-3</c:v>
                </c:pt>
                <c:pt idx="1139">
                  <c:v>8.5591400000000623E-3</c:v>
                </c:pt>
                <c:pt idx="1140">
                  <c:v>8.5464400000000267E-3</c:v>
                </c:pt>
                <c:pt idx="1141">
                  <c:v>8.5337400000000067E-3</c:v>
                </c:pt>
                <c:pt idx="1142">
                  <c:v>8.5210400000000006E-3</c:v>
                </c:pt>
                <c:pt idx="1143">
                  <c:v>8.5083400000000014E-3</c:v>
                </c:pt>
                <c:pt idx="1144">
                  <c:v>8.4956400000000681E-3</c:v>
                </c:pt>
                <c:pt idx="1145">
                  <c:v>8.4829400000000568E-3</c:v>
                </c:pt>
                <c:pt idx="1146">
                  <c:v>8.4702400000000247E-3</c:v>
                </c:pt>
                <c:pt idx="1147">
                  <c:v>8.4575200000000048E-3</c:v>
                </c:pt>
                <c:pt idx="1148">
                  <c:v>8.4448200000000005E-3</c:v>
                </c:pt>
                <c:pt idx="1149">
                  <c:v>8.4321200000000048E-3</c:v>
                </c:pt>
                <c:pt idx="1150">
                  <c:v>8.4194200000000247E-3</c:v>
                </c:pt>
                <c:pt idx="1151">
                  <c:v>8.4067200000000047E-3</c:v>
                </c:pt>
                <c:pt idx="1152">
                  <c:v>8.3940200000000003E-3</c:v>
                </c:pt>
                <c:pt idx="1153">
                  <c:v>8.3813200000000011E-3</c:v>
                </c:pt>
                <c:pt idx="1154">
                  <c:v>8.4240200000000008E-3</c:v>
                </c:pt>
                <c:pt idx="1155">
                  <c:v>8.4667200000000248E-3</c:v>
                </c:pt>
                <c:pt idx="1156">
                  <c:v>8.5094200000000227E-3</c:v>
                </c:pt>
                <c:pt idx="1157">
                  <c:v>8.5521200000000068E-3</c:v>
                </c:pt>
                <c:pt idx="1158">
                  <c:v>8.5948400000000046E-3</c:v>
                </c:pt>
                <c:pt idx="1159">
                  <c:v>8.6375400000000008E-3</c:v>
                </c:pt>
                <c:pt idx="1160">
                  <c:v>8.6802400000000005E-3</c:v>
                </c:pt>
                <c:pt idx="1161">
                  <c:v>8.7229400000000002E-3</c:v>
                </c:pt>
                <c:pt idx="1162">
                  <c:v>8.7656400000000675E-3</c:v>
                </c:pt>
                <c:pt idx="1163">
                  <c:v>8.8083400000000048E-3</c:v>
                </c:pt>
                <c:pt idx="1164">
                  <c:v>8.8510400000000652E-3</c:v>
                </c:pt>
                <c:pt idx="1165">
                  <c:v>8.8937400000000267E-3</c:v>
                </c:pt>
                <c:pt idx="1166">
                  <c:v>8.9364400000000611E-3</c:v>
                </c:pt>
                <c:pt idx="1167">
                  <c:v>8.979140000000059E-3</c:v>
                </c:pt>
                <c:pt idx="1168">
                  <c:v>9.0218400000000067E-3</c:v>
                </c:pt>
                <c:pt idx="1169">
                  <c:v>9.0645400000000566E-3</c:v>
                </c:pt>
                <c:pt idx="1170">
                  <c:v>9.1072600000000007E-3</c:v>
                </c:pt>
                <c:pt idx="1171">
                  <c:v>9.1499600000000004E-3</c:v>
                </c:pt>
                <c:pt idx="1172">
                  <c:v>9.1926600000000226E-3</c:v>
                </c:pt>
                <c:pt idx="1173">
                  <c:v>9.2353600000000015E-3</c:v>
                </c:pt>
                <c:pt idx="1174">
                  <c:v>9.2780600000000012E-3</c:v>
                </c:pt>
                <c:pt idx="1175">
                  <c:v>9.3207600000000008E-3</c:v>
                </c:pt>
                <c:pt idx="1176">
                  <c:v>9.3634600000000717E-3</c:v>
                </c:pt>
                <c:pt idx="1177">
                  <c:v>9.4061600000000228E-3</c:v>
                </c:pt>
                <c:pt idx="1178">
                  <c:v>9.4488600000000016E-3</c:v>
                </c:pt>
                <c:pt idx="1179">
                  <c:v>9.4915600000000048E-3</c:v>
                </c:pt>
                <c:pt idx="1180">
                  <c:v>9.534260000000001E-3</c:v>
                </c:pt>
                <c:pt idx="1181">
                  <c:v>9.5769800000000248E-3</c:v>
                </c:pt>
                <c:pt idx="1182">
                  <c:v>9.6196800000000228E-3</c:v>
                </c:pt>
                <c:pt idx="1183">
                  <c:v>9.6623800000000589E-3</c:v>
                </c:pt>
                <c:pt idx="1184">
                  <c:v>9.7050800000000551E-3</c:v>
                </c:pt>
                <c:pt idx="1185">
                  <c:v>9.7477800000000028E-3</c:v>
                </c:pt>
                <c:pt idx="1186">
                  <c:v>9.7904800000000267E-3</c:v>
                </c:pt>
                <c:pt idx="1187">
                  <c:v>9.8331800000000247E-3</c:v>
                </c:pt>
                <c:pt idx="1188">
                  <c:v>9.8758800000000885E-3</c:v>
                </c:pt>
                <c:pt idx="1189">
                  <c:v>9.9185800000000067E-3</c:v>
                </c:pt>
                <c:pt idx="1190">
                  <c:v>9.9612800000000567E-3</c:v>
                </c:pt>
                <c:pt idx="1191">
                  <c:v>1.0003980000000001E-2</c:v>
                </c:pt>
                <c:pt idx="1192">
                  <c:v>1.0046680000000001E-2</c:v>
                </c:pt>
                <c:pt idx="1193">
                  <c:v>1.003398E-2</c:v>
                </c:pt>
                <c:pt idx="1194">
                  <c:v>1.002128E-2</c:v>
                </c:pt>
                <c:pt idx="1195">
                  <c:v>1.0008580000000001E-2</c:v>
                </c:pt>
                <c:pt idx="1196">
                  <c:v>9.995880000000075E-3</c:v>
                </c:pt>
                <c:pt idx="1197">
                  <c:v>9.9831800000000567E-3</c:v>
                </c:pt>
                <c:pt idx="1198">
                  <c:v>9.9704800000000853E-3</c:v>
                </c:pt>
                <c:pt idx="1199">
                  <c:v>9.957780000000074E-3</c:v>
                </c:pt>
                <c:pt idx="1200">
                  <c:v>9.945080000000061E-3</c:v>
                </c:pt>
                <c:pt idx="1201">
                  <c:v>9.9323800000000028E-3</c:v>
                </c:pt>
                <c:pt idx="1202">
                  <c:v>9.9196800000000748E-3</c:v>
                </c:pt>
                <c:pt idx="1203">
                  <c:v>9.9069800000000565E-3</c:v>
                </c:pt>
                <c:pt idx="1204">
                  <c:v>9.8942800000000226E-3</c:v>
                </c:pt>
                <c:pt idx="1205">
                  <c:v>9.8815800000000738E-3</c:v>
                </c:pt>
                <c:pt idx="1206">
                  <c:v>9.8688800000000573E-3</c:v>
                </c:pt>
                <c:pt idx="1207">
                  <c:v>9.8561600000000582E-3</c:v>
                </c:pt>
                <c:pt idx="1208">
                  <c:v>9.8434600000000226E-3</c:v>
                </c:pt>
                <c:pt idx="1209">
                  <c:v>9.8307600000000026E-3</c:v>
                </c:pt>
                <c:pt idx="1210">
                  <c:v>9.81806E-3</c:v>
                </c:pt>
                <c:pt idx="1211">
                  <c:v>9.8053600000000268E-3</c:v>
                </c:pt>
                <c:pt idx="1212">
                  <c:v>9.7926600000000068E-3</c:v>
                </c:pt>
                <c:pt idx="1213">
                  <c:v>9.7799600000000007E-3</c:v>
                </c:pt>
                <c:pt idx="1214">
                  <c:v>9.7672600000000016E-3</c:v>
                </c:pt>
                <c:pt idx="1215">
                  <c:v>9.7545600000000041E-3</c:v>
                </c:pt>
                <c:pt idx="1216">
                  <c:v>9.7418600000000015E-3</c:v>
                </c:pt>
                <c:pt idx="1217">
                  <c:v>9.7291600000000006E-3</c:v>
                </c:pt>
                <c:pt idx="1218">
                  <c:v>9.7164600000000066E-3</c:v>
                </c:pt>
                <c:pt idx="1219">
                  <c:v>9.7037600000000005E-3</c:v>
                </c:pt>
                <c:pt idx="1220">
                  <c:v>9.6910600000000013E-3</c:v>
                </c:pt>
                <c:pt idx="1221">
                  <c:v>9.6783600000000004E-3</c:v>
                </c:pt>
                <c:pt idx="1222">
                  <c:v>9.665660000000055E-3</c:v>
                </c:pt>
                <c:pt idx="1223">
                  <c:v>9.6529400000000595E-3</c:v>
                </c:pt>
                <c:pt idx="1224">
                  <c:v>9.6402400000000013E-3</c:v>
                </c:pt>
                <c:pt idx="1225">
                  <c:v>9.6275400000000247E-3</c:v>
                </c:pt>
                <c:pt idx="1226">
                  <c:v>9.6148400000000047E-3</c:v>
                </c:pt>
                <c:pt idx="1227">
                  <c:v>9.6021400000000246E-3</c:v>
                </c:pt>
                <c:pt idx="1228">
                  <c:v>9.589440000000074E-3</c:v>
                </c:pt>
                <c:pt idx="1229">
                  <c:v>9.576740000000061E-3</c:v>
                </c:pt>
                <c:pt idx="1230">
                  <c:v>9.5640400000000566E-3</c:v>
                </c:pt>
                <c:pt idx="1231">
                  <c:v>9.5513400000000227E-3</c:v>
                </c:pt>
                <c:pt idx="1232">
                  <c:v>9.5386400000000027E-3</c:v>
                </c:pt>
                <c:pt idx="1233">
                  <c:v>9.5259400000000227E-3</c:v>
                </c:pt>
                <c:pt idx="1234">
                  <c:v>9.5132400000000027E-3</c:v>
                </c:pt>
                <c:pt idx="1235">
                  <c:v>9.5005400000000573E-3</c:v>
                </c:pt>
                <c:pt idx="1236">
                  <c:v>9.4878400000000477E-3</c:v>
                </c:pt>
                <c:pt idx="1237">
                  <c:v>9.4751400000000711E-3</c:v>
                </c:pt>
                <c:pt idx="1238">
                  <c:v>9.4624200000000755E-3</c:v>
                </c:pt>
                <c:pt idx="1239">
                  <c:v>9.4497200000000017E-3</c:v>
                </c:pt>
                <c:pt idx="1240">
                  <c:v>9.4370200000000008E-3</c:v>
                </c:pt>
                <c:pt idx="1241">
                  <c:v>9.4243200000000034E-3</c:v>
                </c:pt>
                <c:pt idx="1242">
                  <c:v>9.4116200000000007E-3</c:v>
                </c:pt>
                <c:pt idx="1243">
                  <c:v>9.3989200000000016E-3</c:v>
                </c:pt>
                <c:pt idx="1244">
                  <c:v>9.3862200000000007E-3</c:v>
                </c:pt>
                <c:pt idx="1245">
                  <c:v>9.3735200000000622E-3</c:v>
                </c:pt>
                <c:pt idx="1246">
                  <c:v>9.3608200000000266E-3</c:v>
                </c:pt>
                <c:pt idx="1247">
                  <c:v>9.3481200000000014E-3</c:v>
                </c:pt>
                <c:pt idx="1248">
                  <c:v>9.3354200000000248E-3</c:v>
                </c:pt>
                <c:pt idx="1249">
                  <c:v>9.3227200000000048E-3</c:v>
                </c:pt>
                <c:pt idx="1250">
                  <c:v>9.3100200000000004E-3</c:v>
                </c:pt>
                <c:pt idx="1251">
                  <c:v>9.2973200000000013E-3</c:v>
                </c:pt>
                <c:pt idx="1252">
                  <c:v>9.2846200000000004E-3</c:v>
                </c:pt>
                <c:pt idx="1253">
                  <c:v>9.2719200000000012E-3</c:v>
                </c:pt>
                <c:pt idx="1254">
                  <c:v>9.2592000000000247E-3</c:v>
                </c:pt>
                <c:pt idx="1255">
                  <c:v>9.2465000000000047E-3</c:v>
                </c:pt>
                <c:pt idx="1256">
                  <c:v>9.2338000000000003E-3</c:v>
                </c:pt>
                <c:pt idx="1257">
                  <c:v>9.2211000000000012E-3</c:v>
                </c:pt>
                <c:pt idx="1258">
                  <c:v>9.2084000000000003E-3</c:v>
                </c:pt>
                <c:pt idx="1259">
                  <c:v>9.1957000000000566E-3</c:v>
                </c:pt>
                <c:pt idx="1260">
                  <c:v>9.1830000000000227E-3</c:v>
                </c:pt>
                <c:pt idx="1261">
                  <c:v>9.1703000000000028E-3</c:v>
                </c:pt>
                <c:pt idx="1262">
                  <c:v>9.1576000000000227E-3</c:v>
                </c:pt>
                <c:pt idx="1263">
                  <c:v>9.1449000000000009E-3</c:v>
                </c:pt>
                <c:pt idx="1264">
                  <c:v>9.1322E-3</c:v>
                </c:pt>
                <c:pt idx="1265">
                  <c:v>9.1195000000000477E-3</c:v>
                </c:pt>
                <c:pt idx="1266">
                  <c:v>9.1068000000000208E-3</c:v>
                </c:pt>
                <c:pt idx="1267">
                  <c:v>9.0941000000000008E-3</c:v>
                </c:pt>
                <c:pt idx="1268">
                  <c:v>9.0814000000000068E-3</c:v>
                </c:pt>
                <c:pt idx="1269">
                  <c:v>9.0686800000000459E-3</c:v>
                </c:pt>
                <c:pt idx="1270">
                  <c:v>9.0559800000000745E-3</c:v>
                </c:pt>
                <c:pt idx="1271">
                  <c:v>9.0432800000000008E-3</c:v>
                </c:pt>
                <c:pt idx="1272">
                  <c:v>8.9751800000000791E-3</c:v>
                </c:pt>
                <c:pt idx="1273">
                  <c:v>8.9070800000000568E-3</c:v>
                </c:pt>
                <c:pt idx="1274">
                  <c:v>8.8389800000000067E-3</c:v>
                </c:pt>
                <c:pt idx="1275">
                  <c:v>8.7708600000000001E-3</c:v>
                </c:pt>
                <c:pt idx="1276">
                  <c:v>8.7027600000000004E-3</c:v>
                </c:pt>
                <c:pt idx="1277">
                  <c:v>8.6346600000000006E-3</c:v>
                </c:pt>
                <c:pt idx="1278">
                  <c:v>8.5665600000000459E-3</c:v>
                </c:pt>
                <c:pt idx="1279">
                  <c:v>8.4984600000000028E-3</c:v>
                </c:pt>
                <c:pt idx="1280">
                  <c:v>8.4303400000000066E-3</c:v>
                </c:pt>
                <c:pt idx="1281">
                  <c:v>8.3622400000000676E-3</c:v>
                </c:pt>
                <c:pt idx="1282">
                  <c:v>8.2941400000000002E-3</c:v>
                </c:pt>
                <c:pt idx="1283">
                  <c:v>8.2260400000000004E-3</c:v>
                </c:pt>
                <c:pt idx="1284">
                  <c:v>8.1579400000000007E-3</c:v>
                </c:pt>
                <c:pt idx="1285">
                  <c:v>8.0898200000000028E-3</c:v>
                </c:pt>
                <c:pt idx="1286">
                  <c:v>8.0217200000000013E-3</c:v>
                </c:pt>
                <c:pt idx="1287">
                  <c:v>7.9536200000000484E-3</c:v>
                </c:pt>
                <c:pt idx="1288">
                  <c:v>7.8855200000000104E-3</c:v>
                </c:pt>
                <c:pt idx="1289">
                  <c:v>7.8174000000000004E-3</c:v>
                </c:pt>
                <c:pt idx="1290">
                  <c:v>7.7493000000000518E-3</c:v>
                </c:pt>
                <c:pt idx="1291">
                  <c:v>7.6812000000000399E-3</c:v>
                </c:pt>
                <c:pt idx="1292">
                  <c:v>7.6131000000000002E-3</c:v>
                </c:pt>
                <c:pt idx="1293">
                  <c:v>7.5450000000000239E-3</c:v>
                </c:pt>
                <c:pt idx="1294">
                  <c:v>7.4768800000000381E-3</c:v>
                </c:pt>
                <c:pt idx="1295">
                  <c:v>7.4087800000000332E-3</c:v>
                </c:pt>
                <c:pt idx="1296">
                  <c:v>7.3406800000000239E-3</c:v>
                </c:pt>
                <c:pt idx="1297">
                  <c:v>7.2725800000000024E-3</c:v>
                </c:pt>
                <c:pt idx="1298">
                  <c:v>7.2044800000000114E-3</c:v>
                </c:pt>
                <c:pt idx="1299">
                  <c:v>7.1363600000000482E-3</c:v>
                </c:pt>
                <c:pt idx="1300">
                  <c:v>7.0682600000000354E-3</c:v>
                </c:pt>
                <c:pt idx="1301">
                  <c:v>7.000160000000033E-3</c:v>
                </c:pt>
                <c:pt idx="1302">
                  <c:v>6.9320600000000471E-3</c:v>
                </c:pt>
                <c:pt idx="1303">
                  <c:v>6.8639399999999998E-3</c:v>
                </c:pt>
                <c:pt idx="1304">
                  <c:v>6.7958400000000304E-3</c:v>
                </c:pt>
                <c:pt idx="1305">
                  <c:v>6.7277400000000124E-3</c:v>
                </c:pt>
                <c:pt idx="1306">
                  <c:v>6.6596400000000396E-3</c:v>
                </c:pt>
                <c:pt idx="1307">
                  <c:v>6.5915400000000311E-3</c:v>
                </c:pt>
                <c:pt idx="1308">
                  <c:v>6.5234200000000124E-3</c:v>
                </c:pt>
                <c:pt idx="1309">
                  <c:v>6.4553200000000343E-3</c:v>
                </c:pt>
                <c:pt idx="1310">
                  <c:v>6.3872199999999999E-3</c:v>
                </c:pt>
                <c:pt idx="1311">
                  <c:v>6.3745199999999998E-3</c:v>
                </c:pt>
                <c:pt idx="1312">
                  <c:v>6.3618200000000024E-3</c:v>
                </c:pt>
                <c:pt idx="1313">
                  <c:v>6.3491200000000293E-3</c:v>
                </c:pt>
                <c:pt idx="1314">
                  <c:v>6.3364200000000318E-3</c:v>
                </c:pt>
                <c:pt idx="1315">
                  <c:v>6.3237200000000014E-3</c:v>
                </c:pt>
                <c:pt idx="1316">
                  <c:v>6.3110200000000265E-3</c:v>
                </c:pt>
                <c:pt idx="1317">
                  <c:v>6.2983000000000301E-3</c:v>
                </c:pt>
                <c:pt idx="1318">
                  <c:v>6.2856000000000379E-3</c:v>
                </c:pt>
                <c:pt idx="1319">
                  <c:v>6.5503000000000124E-3</c:v>
                </c:pt>
                <c:pt idx="1320">
                  <c:v>6.8139400000000114E-3</c:v>
                </c:pt>
                <c:pt idx="1321">
                  <c:v>7.0765199999999993E-3</c:v>
                </c:pt>
                <c:pt idx="1322">
                  <c:v>7.3380200000000319E-3</c:v>
                </c:pt>
                <c:pt idx="1323">
                  <c:v>7.5984800000000012E-3</c:v>
                </c:pt>
                <c:pt idx="1324">
                  <c:v>7.8578599999999995E-3</c:v>
                </c:pt>
                <c:pt idx="1325">
                  <c:v>8.1162000000000005E-3</c:v>
                </c:pt>
                <c:pt idx="1326">
                  <c:v>8.3734600000000652E-3</c:v>
                </c:pt>
                <c:pt idx="1327">
                  <c:v>8.6296600000000008E-3</c:v>
                </c:pt>
                <c:pt idx="1328">
                  <c:v>8.8848200000000068E-3</c:v>
                </c:pt>
                <c:pt idx="1329">
                  <c:v>9.1389000000000001E-3</c:v>
                </c:pt>
                <c:pt idx="1330">
                  <c:v>9.3919200000000015E-3</c:v>
                </c:pt>
                <c:pt idx="1331">
                  <c:v>9.6438800000000005E-3</c:v>
                </c:pt>
                <c:pt idx="1332">
                  <c:v>9.8947800000000266E-3</c:v>
                </c:pt>
                <c:pt idx="1333">
                  <c:v>1.0144620000000003E-2</c:v>
                </c:pt>
                <c:pt idx="1334">
                  <c:v>1.0393400000000001E-2</c:v>
                </c:pt>
                <c:pt idx="1335">
                  <c:v>1.0641120000000077E-2</c:v>
                </c:pt>
                <c:pt idx="1336">
                  <c:v>1.0887780000000001E-2</c:v>
                </c:pt>
                <c:pt idx="1337">
                  <c:v>1.113338E-2</c:v>
                </c:pt>
                <c:pt idx="1338">
                  <c:v>1.137792E-2</c:v>
                </c:pt>
                <c:pt idx="1339">
                  <c:v>1.1621380000000067E-2</c:v>
                </c:pt>
                <c:pt idx="1340">
                  <c:v>1.1863800000000089E-2</c:v>
                </c:pt>
                <c:pt idx="1341">
                  <c:v>1.2160560000000001E-2</c:v>
                </c:pt>
                <c:pt idx="1342">
                  <c:v>1.2456239999999992E-2</c:v>
                </c:pt>
                <c:pt idx="1343">
                  <c:v>1.2750880000000001E-2</c:v>
                </c:pt>
                <c:pt idx="1344">
                  <c:v>1.3044460000000001E-2</c:v>
                </c:pt>
                <c:pt idx="1345">
                  <c:v>1.3336959999999998E-2</c:v>
                </c:pt>
                <c:pt idx="1346">
                  <c:v>1.3628420000000073E-2</c:v>
                </c:pt>
                <c:pt idx="1347">
                  <c:v>1.3918800000000005E-2</c:v>
                </c:pt>
                <c:pt idx="1348">
                  <c:v>1.4208139999999999E-2</c:v>
                </c:pt>
                <c:pt idx="1349">
                  <c:v>1.44964E-2</c:v>
                </c:pt>
                <c:pt idx="1350">
                  <c:v>1.4783600000000003E-2</c:v>
                </c:pt>
                <c:pt idx="1351">
                  <c:v>1.506974E-2</c:v>
                </c:pt>
                <c:pt idx="1352">
                  <c:v>1.535484E-2</c:v>
                </c:pt>
                <c:pt idx="1353">
                  <c:v>1.5638860000000001E-2</c:v>
                </c:pt>
                <c:pt idx="1354">
                  <c:v>1.5921820000000097E-2</c:v>
                </c:pt>
                <c:pt idx="1355">
                  <c:v>1.6203720000000088E-2</c:v>
                </c:pt>
                <c:pt idx="1356">
                  <c:v>1.6484560000000086E-2</c:v>
                </c:pt>
                <c:pt idx="1357">
                  <c:v>1.6764340000000003E-2</c:v>
                </c:pt>
                <c:pt idx="1358">
                  <c:v>1.6765660000000005E-2</c:v>
                </c:pt>
                <c:pt idx="1359">
                  <c:v>1.6766980000000001E-2</c:v>
                </c:pt>
                <c:pt idx="1360">
                  <c:v>1.6768300000000003E-2</c:v>
                </c:pt>
                <c:pt idx="1361">
                  <c:v>1.6769620000000023E-2</c:v>
                </c:pt>
                <c:pt idx="1362">
                  <c:v>1.6770940000000002E-2</c:v>
                </c:pt>
                <c:pt idx="1363">
                  <c:v>1.6772260000000001E-2</c:v>
                </c:pt>
                <c:pt idx="1364">
                  <c:v>1.6773580000000041E-2</c:v>
                </c:pt>
                <c:pt idx="1365">
                  <c:v>1.6774900000000002E-2</c:v>
                </c:pt>
                <c:pt idx="1366">
                  <c:v>1.6776220000000001E-2</c:v>
                </c:pt>
                <c:pt idx="1367">
                  <c:v>1.6777540000000001E-2</c:v>
                </c:pt>
                <c:pt idx="1368">
                  <c:v>1.6778860000000003E-2</c:v>
                </c:pt>
                <c:pt idx="1369">
                  <c:v>1.6780200000000061E-2</c:v>
                </c:pt>
                <c:pt idx="1370">
                  <c:v>1.6781520000000133E-2</c:v>
                </c:pt>
                <c:pt idx="1371">
                  <c:v>1.6782840000000087E-2</c:v>
                </c:pt>
                <c:pt idx="1372">
                  <c:v>1.6784160000000086E-2</c:v>
                </c:pt>
                <c:pt idx="1373">
                  <c:v>1.6785480000000089E-2</c:v>
                </c:pt>
                <c:pt idx="1374">
                  <c:v>1.6786800000000088E-2</c:v>
                </c:pt>
                <c:pt idx="1375">
                  <c:v>1.6788120000000101E-2</c:v>
                </c:pt>
                <c:pt idx="1376">
                  <c:v>1.6789440000000003E-2</c:v>
                </c:pt>
                <c:pt idx="1377">
                  <c:v>1.6790760000000005E-2</c:v>
                </c:pt>
                <c:pt idx="1378">
                  <c:v>1.6792080000000001E-2</c:v>
                </c:pt>
                <c:pt idx="1379">
                  <c:v>1.6793400000000003E-2</c:v>
                </c:pt>
                <c:pt idx="1380">
                  <c:v>1.6739320000000005E-2</c:v>
                </c:pt>
                <c:pt idx="1381">
                  <c:v>1.668524E-2</c:v>
                </c:pt>
                <c:pt idx="1382">
                  <c:v>1.6631160000000009E-2</c:v>
                </c:pt>
                <c:pt idx="1383">
                  <c:v>1.6577080000000001E-2</c:v>
                </c:pt>
                <c:pt idx="1384">
                  <c:v>1.6522999999999999E-2</c:v>
                </c:pt>
                <c:pt idx="1385">
                  <c:v>1.6468920000000001E-2</c:v>
                </c:pt>
                <c:pt idx="1386">
                  <c:v>1.6414840000000003E-2</c:v>
                </c:pt>
                <c:pt idx="1387">
                  <c:v>1.6360740000000023E-2</c:v>
                </c:pt>
                <c:pt idx="1388">
                  <c:v>1.6306660000000001E-2</c:v>
                </c:pt>
                <c:pt idx="1389">
                  <c:v>1.6252580000000023E-2</c:v>
                </c:pt>
                <c:pt idx="1390">
                  <c:v>1.6198500000000001E-2</c:v>
                </c:pt>
                <c:pt idx="1391">
                  <c:v>1.6144420000000086E-2</c:v>
                </c:pt>
                <c:pt idx="1392">
                  <c:v>1.6090340000000002E-2</c:v>
                </c:pt>
                <c:pt idx="1393">
                  <c:v>1.603626E-2</c:v>
                </c:pt>
                <c:pt idx="1394">
                  <c:v>1.5982180000000089E-2</c:v>
                </c:pt>
                <c:pt idx="1395">
                  <c:v>1.5928100000000021E-2</c:v>
                </c:pt>
                <c:pt idx="1396">
                  <c:v>1.5874019999999999E-2</c:v>
                </c:pt>
                <c:pt idx="1397">
                  <c:v>1.5819939999999998E-2</c:v>
                </c:pt>
                <c:pt idx="1398">
                  <c:v>1.5765860000000003E-2</c:v>
                </c:pt>
                <c:pt idx="1399">
                  <c:v>1.5711760000000002E-2</c:v>
                </c:pt>
                <c:pt idx="1400">
                  <c:v>1.565768E-2</c:v>
                </c:pt>
                <c:pt idx="1401">
                  <c:v>1.5603600000000007E-2</c:v>
                </c:pt>
                <c:pt idx="1402">
                  <c:v>1.5549520000000082E-2</c:v>
                </c:pt>
                <c:pt idx="1403">
                  <c:v>1.5495439999999999E-2</c:v>
                </c:pt>
                <c:pt idx="1404">
                  <c:v>1.5441360000000001E-2</c:v>
                </c:pt>
                <c:pt idx="1405">
                  <c:v>1.538728E-2</c:v>
                </c:pt>
                <c:pt idx="1406">
                  <c:v>1.53332E-2</c:v>
                </c:pt>
                <c:pt idx="1407">
                  <c:v>1.5279120000000005E-2</c:v>
                </c:pt>
                <c:pt idx="1408">
                  <c:v>1.5225040000000002E-2</c:v>
                </c:pt>
                <c:pt idx="1409">
                  <c:v>1.5170959999999999E-2</c:v>
                </c:pt>
                <c:pt idx="1410">
                  <c:v>1.5116860000000001E-2</c:v>
                </c:pt>
                <c:pt idx="1411">
                  <c:v>1.5062780000000001E-2</c:v>
                </c:pt>
                <c:pt idx="1412">
                  <c:v>1.5008700000000003E-2</c:v>
                </c:pt>
                <c:pt idx="1413">
                  <c:v>1.495462E-2</c:v>
                </c:pt>
                <c:pt idx="1414">
                  <c:v>1.4900540000000021E-2</c:v>
                </c:pt>
                <c:pt idx="1415">
                  <c:v>1.4846460000000001E-2</c:v>
                </c:pt>
                <c:pt idx="1416">
                  <c:v>1.4792380000000001E-2</c:v>
                </c:pt>
                <c:pt idx="1417">
                  <c:v>1.4738299999999998E-2</c:v>
                </c:pt>
                <c:pt idx="1418">
                  <c:v>1.4684220000000001E-2</c:v>
                </c:pt>
                <c:pt idx="1419">
                  <c:v>1.4630140000000002E-2</c:v>
                </c:pt>
                <c:pt idx="1420">
                  <c:v>1.4576060000000002E-2</c:v>
                </c:pt>
                <c:pt idx="1421">
                  <c:v>1.4521960000000002E-2</c:v>
                </c:pt>
                <c:pt idx="1422">
                  <c:v>1.4467880000000001E-2</c:v>
                </c:pt>
                <c:pt idx="1423">
                  <c:v>1.4413800000000001E-2</c:v>
                </c:pt>
                <c:pt idx="1424">
                  <c:v>1.4359719999999998E-2</c:v>
                </c:pt>
                <c:pt idx="1425">
                  <c:v>1.430564E-2</c:v>
                </c:pt>
                <c:pt idx="1426">
                  <c:v>1.4251560000000002E-2</c:v>
                </c:pt>
                <c:pt idx="1427">
                  <c:v>1.419748E-2</c:v>
                </c:pt>
                <c:pt idx="1428">
                  <c:v>1.41434E-2</c:v>
                </c:pt>
                <c:pt idx="1429">
                  <c:v>1.4089320000000001E-2</c:v>
                </c:pt>
                <c:pt idx="1430">
                  <c:v>1.4035239999999958E-2</c:v>
                </c:pt>
                <c:pt idx="1431">
                  <c:v>1.3981160000000076E-2</c:v>
                </c:pt>
                <c:pt idx="1432">
                  <c:v>1.3927080000000001E-2</c:v>
                </c:pt>
                <c:pt idx="1433">
                  <c:v>1.3872980000000005E-2</c:v>
                </c:pt>
                <c:pt idx="1434">
                  <c:v>1.38189E-2</c:v>
                </c:pt>
                <c:pt idx="1435">
                  <c:v>1.3764820000000094E-2</c:v>
                </c:pt>
                <c:pt idx="1436">
                  <c:v>1.3710740000000003E-2</c:v>
                </c:pt>
                <c:pt idx="1437">
                  <c:v>1.3656659999999999E-2</c:v>
                </c:pt>
                <c:pt idx="1438">
                  <c:v>1.3602580000000095E-2</c:v>
                </c:pt>
                <c:pt idx="1439">
                  <c:v>1.3548500000000074E-2</c:v>
                </c:pt>
                <c:pt idx="1440">
                  <c:v>1.3494420000000003E-2</c:v>
                </c:pt>
                <c:pt idx="1441">
                  <c:v>1.344034E-2</c:v>
                </c:pt>
                <c:pt idx="1442">
                  <c:v>1.3386260000000001E-2</c:v>
                </c:pt>
                <c:pt idx="1443">
                  <c:v>1.3332180000000001E-2</c:v>
                </c:pt>
                <c:pt idx="1444">
                  <c:v>1.3278079999999999E-2</c:v>
                </c:pt>
                <c:pt idx="1445">
                  <c:v>1.3224000000000001E-2</c:v>
                </c:pt>
                <c:pt idx="1446">
                  <c:v>1.3169920000000003E-2</c:v>
                </c:pt>
                <c:pt idx="1447">
                  <c:v>1.311584E-2</c:v>
                </c:pt>
                <c:pt idx="1448">
                  <c:v>1.3061760000000007E-2</c:v>
                </c:pt>
                <c:pt idx="1449">
                  <c:v>1.3007680000000001E-2</c:v>
                </c:pt>
                <c:pt idx="1450">
                  <c:v>1.2953599999999999E-2</c:v>
                </c:pt>
                <c:pt idx="1451">
                  <c:v>1.2899520000000001E-2</c:v>
                </c:pt>
                <c:pt idx="1452">
                  <c:v>1.2845440000000001E-2</c:v>
                </c:pt>
                <c:pt idx="1453">
                  <c:v>1.2791360000000002E-2</c:v>
                </c:pt>
                <c:pt idx="1454">
                  <c:v>1.2737279999999998E-2</c:v>
                </c:pt>
                <c:pt idx="1455">
                  <c:v>1.26832E-2</c:v>
                </c:pt>
                <c:pt idx="1456">
                  <c:v>1.2629100000000001E-2</c:v>
                </c:pt>
                <c:pt idx="1457">
                  <c:v>1.2575020000000001E-2</c:v>
                </c:pt>
                <c:pt idx="1458">
                  <c:v>1.252094E-2</c:v>
                </c:pt>
                <c:pt idx="1459">
                  <c:v>1.2466860000000001E-2</c:v>
                </c:pt>
                <c:pt idx="1460">
                  <c:v>1.241278E-2</c:v>
                </c:pt>
                <c:pt idx="1461">
                  <c:v>1.23587E-2</c:v>
                </c:pt>
                <c:pt idx="1462">
                  <c:v>1.230462E-2</c:v>
                </c:pt>
                <c:pt idx="1463">
                  <c:v>1.2195140000000002E-2</c:v>
                </c:pt>
                <c:pt idx="1464">
                  <c:v>1.2085639999999998E-2</c:v>
                </c:pt>
                <c:pt idx="1465">
                  <c:v>1.1976160000000001E-2</c:v>
                </c:pt>
                <c:pt idx="1466">
                  <c:v>1.1866680000000055E-2</c:v>
                </c:pt>
                <c:pt idx="1467">
                  <c:v>1.1757200000000001E-2</c:v>
                </c:pt>
                <c:pt idx="1468">
                  <c:v>1.1647700000000059E-2</c:v>
                </c:pt>
                <c:pt idx="1469">
                  <c:v>1.153822E-2</c:v>
                </c:pt>
                <c:pt idx="1470">
                  <c:v>1.1428740000000001E-2</c:v>
                </c:pt>
                <c:pt idx="1471">
                  <c:v>1.1319259999999999E-2</c:v>
                </c:pt>
                <c:pt idx="1472">
                  <c:v>1.1209780000000001E-2</c:v>
                </c:pt>
                <c:pt idx="1473">
                  <c:v>1.1100280000000001E-2</c:v>
                </c:pt>
                <c:pt idx="1474">
                  <c:v>1.0990800000000005E-2</c:v>
                </c:pt>
                <c:pt idx="1475">
                  <c:v>1.0881320000000061E-2</c:v>
                </c:pt>
                <c:pt idx="1476">
                  <c:v>1.077184E-2</c:v>
                </c:pt>
                <c:pt idx="1477">
                  <c:v>1.0662340000000001E-2</c:v>
                </c:pt>
                <c:pt idx="1478">
                  <c:v>1.0552860000000001E-2</c:v>
                </c:pt>
                <c:pt idx="1479">
                  <c:v>1.044338E-2</c:v>
                </c:pt>
                <c:pt idx="1480">
                  <c:v>1.03339E-2</c:v>
                </c:pt>
                <c:pt idx="1481">
                  <c:v>1.0224400000000003E-2</c:v>
                </c:pt>
                <c:pt idx="1482">
                  <c:v>1.0114919999999998E-2</c:v>
                </c:pt>
                <c:pt idx="1483">
                  <c:v>1.0005439999999999E-2</c:v>
                </c:pt>
                <c:pt idx="1484">
                  <c:v>9.8959600000000248E-3</c:v>
                </c:pt>
                <c:pt idx="1485">
                  <c:v>9.7864600000000228E-3</c:v>
                </c:pt>
                <c:pt idx="1486">
                  <c:v>9.6769800000000208E-3</c:v>
                </c:pt>
                <c:pt idx="1487">
                  <c:v>9.5675000000000569E-3</c:v>
                </c:pt>
                <c:pt idx="1488">
                  <c:v>9.4580200000000027E-3</c:v>
                </c:pt>
                <c:pt idx="1489">
                  <c:v>9.3485200000000008E-3</c:v>
                </c:pt>
                <c:pt idx="1490">
                  <c:v>9.2390400000000004E-3</c:v>
                </c:pt>
                <c:pt idx="1491">
                  <c:v>9.1295600000000227E-3</c:v>
                </c:pt>
                <c:pt idx="1492">
                  <c:v>9.0200800000000067E-3</c:v>
                </c:pt>
                <c:pt idx="1493">
                  <c:v>8.9105800000000585E-3</c:v>
                </c:pt>
                <c:pt idx="1494">
                  <c:v>8.8011000000000027E-3</c:v>
                </c:pt>
                <c:pt idx="1495">
                  <c:v>8.6916200000000006E-3</c:v>
                </c:pt>
                <c:pt idx="1496">
                  <c:v>8.5821400000000228E-3</c:v>
                </c:pt>
                <c:pt idx="1497">
                  <c:v>8.4726600000000658E-3</c:v>
                </c:pt>
                <c:pt idx="1498">
                  <c:v>8.3631600000000066E-3</c:v>
                </c:pt>
                <c:pt idx="1499">
                  <c:v>8.2536800000000566E-3</c:v>
                </c:pt>
                <c:pt idx="1500">
                  <c:v>8.144199999999999E-3</c:v>
                </c:pt>
                <c:pt idx="1501">
                  <c:v>8.0347200000000004E-3</c:v>
                </c:pt>
                <c:pt idx="1502">
                  <c:v>7.9806400000000596E-3</c:v>
                </c:pt>
                <c:pt idx="1503">
                  <c:v>7.9265400000000114E-3</c:v>
                </c:pt>
                <c:pt idx="1504">
                  <c:v>7.8724600000000134E-3</c:v>
                </c:pt>
                <c:pt idx="1505">
                  <c:v>7.8183800000000032E-3</c:v>
                </c:pt>
                <c:pt idx="1506">
                  <c:v>7.7643000000000104E-3</c:v>
                </c:pt>
                <c:pt idx="1507">
                  <c:v>7.7102200000000445E-3</c:v>
                </c:pt>
                <c:pt idx="1508">
                  <c:v>7.6561400000000265E-3</c:v>
                </c:pt>
                <c:pt idx="1509">
                  <c:v>7.6020600000000034E-3</c:v>
                </c:pt>
                <c:pt idx="1510">
                  <c:v>7.5479800000000001E-3</c:v>
                </c:pt>
                <c:pt idx="1511">
                  <c:v>7.4939000000000134E-3</c:v>
                </c:pt>
                <c:pt idx="1512">
                  <c:v>7.4398200000000535E-3</c:v>
                </c:pt>
                <c:pt idx="1513">
                  <c:v>7.385740000000033E-3</c:v>
                </c:pt>
                <c:pt idx="1514">
                  <c:v>7.3316400000000533E-3</c:v>
                </c:pt>
                <c:pt idx="1515">
                  <c:v>7.2775600000000319E-3</c:v>
                </c:pt>
                <c:pt idx="1516">
                  <c:v>7.2234800000000104E-3</c:v>
                </c:pt>
                <c:pt idx="1517">
                  <c:v>7.1694000000000124E-3</c:v>
                </c:pt>
                <c:pt idx="1518">
                  <c:v>7.1153200000000014E-3</c:v>
                </c:pt>
                <c:pt idx="1519">
                  <c:v>7.1166400000000343E-3</c:v>
                </c:pt>
                <c:pt idx="1520">
                  <c:v>7.1179599999999996E-3</c:v>
                </c:pt>
                <c:pt idx="1521">
                  <c:v>7.1192800000000134E-3</c:v>
                </c:pt>
                <c:pt idx="1522">
                  <c:v>7.1206000000000004E-3</c:v>
                </c:pt>
                <c:pt idx="1523">
                  <c:v>7.4001600000000427E-3</c:v>
                </c:pt>
                <c:pt idx="1524">
                  <c:v>7.6802400000000421E-3</c:v>
                </c:pt>
                <c:pt idx="1525">
                  <c:v>7.9608400000000124E-3</c:v>
                </c:pt>
                <c:pt idx="1526">
                  <c:v>8.2419599999999996E-3</c:v>
                </c:pt>
                <c:pt idx="1527">
                  <c:v>8.5236000000000027E-3</c:v>
                </c:pt>
                <c:pt idx="1528">
                  <c:v>8.8057600000000617E-3</c:v>
                </c:pt>
                <c:pt idx="1529">
                  <c:v>9.0884400000000067E-3</c:v>
                </c:pt>
                <c:pt idx="1530">
                  <c:v>9.3716400000000595E-3</c:v>
                </c:pt>
                <c:pt idx="1531">
                  <c:v>9.6553400000000573E-3</c:v>
                </c:pt>
                <c:pt idx="1532">
                  <c:v>9.9395800000000659E-3</c:v>
                </c:pt>
                <c:pt idx="1533">
                  <c:v>1.022434E-2</c:v>
                </c:pt>
                <c:pt idx="1534">
                  <c:v>1.0509620000000001E-2</c:v>
                </c:pt>
                <c:pt idx="1535">
                  <c:v>1.0795420000000003E-2</c:v>
                </c:pt>
                <c:pt idx="1536">
                  <c:v>1.1081740000000001E-2</c:v>
                </c:pt>
                <c:pt idx="1537">
                  <c:v>1.1368580000000074E-2</c:v>
                </c:pt>
                <c:pt idx="1538">
                  <c:v>1.165594E-2</c:v>
                </c:pt>
                <c:pt idx="1539">
                  <c:v>1.1943820000000107E-2</c:v>
                </c:pt>
                <c:pt idx="1540">
                  <c:v>1.223222E-2</c:v>
                </c:pt>
                <c:pt idx="1541">
                  <c:v>1.252114E-2</c:v>
                </c:pt>
                <c:pt idx="1542">
                  <c:v>1.2810560000000007E-2</c:v>
                </c:pt>
                <c:pt idx="1543">
                  <c:v>1.3100520000000096E-2</c:v>
                </c:pt>
                <c:pt idx="1544">
                  <c:v>1.3391000000000005E-2</c:v>
                </c:pt>
                <c:pt idx="1545">
                  <c:v>1.3682000000000062E-2</c:v>
                </c:pt>
                <c:pt idx="1546">
                  <c:v>1.3973520000000081E-2</c:v>
                </c:pt>
                <c:pt idx="1547">
                  <c:v>1.4265560000000005E-2</c:v>
                </c:pt>
                <c:pt idx="1548">
                  <c:v>1.4558120000000001E-2</c:v>
                </c:pt>
                <c:pt idx="1549">
                  <c:v>1.48512E-2</c:v>
                </c:pt>
                <c:pt idx="1550">
                  <c:v>1.5144800000000062E-2</c:v>
                </c:pt>
                <c:pt idx="1551">
                  <c:v>1.543892E-2</c:v>
                </c:pt>
                <c:pt idx="1552">
                  <c:v>1.5733560000000001E-2</c:v>
                </c:pt>
                <c:pt idx="1553">
                  <c:v>1.6028720000000003E-2</c:v>
                </c:pt>
                <c:pt idx="1554">
                  <c:v>1.6324399999999999E-2</c:v>
                </c:pt>
                <c:pt idx="1555">
                  <c:v>1.6620600000000083E-2</c:v>
                </c:pt>
                <c:pt idx="1556">
                  <c:v>1.6917320000000003E-2</c:v>
                </c:pt>
                <c:pt idx="1557">
                  <c:v>1.721454E-2</c:v>
                </c:pt>
                <c:pt idx="1558">
                  <c:v>1.7456900000000001E-2</c:v>
                </c:pt>
                <c:pt idx="1559">
                  <c:v>1.7699780000000002E-2</c:v>
                </c:pt>
                <c:pt idx="1560">
                  <c:v>1.7943180000000041E-2</c:v>
                </c:pt>
                <c:pt idx="1561">
                  <c:v>1.8187100000000001E-2</c:v>
                </c:pt>
                <c:pt idx="1562">
                  <c:v>1.8153300000000001E-2</c:v>
                </c:pt>
                <c:pt idx="1563">
                  <c:v>1.81195E-2</c:v>
                </c:pt>
                <c:pt idx="1564">
                  <c:v>1.8085700000000003E-2</c:v>
                </c:pt>
                <c:pt idx="1565">
                  <c:v>1.8051900000000003E-2</c:v>
                </c:pt>
                <c:pt idx="1566">
                  <c:v>1.8018100000000002E-2</c:v>
                </c:pt>
                <c:pt idx="1567">
                  <c:v>1.7984299999999998E-2</c:v>
                </c:pt>
                <c:pt idx="1568">
                  <c:v>1.7950500000000001E-2</c:v>
                </c:pt>
                <c:pt idx="1569">
                  <c:v>1.7916680000000001E-2</c:v>
                </c:pt>
                <c:pt idx="1570">
                  <c:v>1.7882880000000087E-2</c:v>
                </c:pt>
                <c:pt idx="1571">
                  <c:v>1.7849080000000003E-2</c:v>
                </c:pt>
                <c:pt idx="1572">
                  <c:v>1.7815280000000003E-2</c:v>
                </c:pt>
                <c:pt idx="1573">
                  <c:v>1.7781480000000023E-2</c:v>
                </c:pt>
                <c:pt idx="1574">
                  <c:v>1.7747680000000002E-2</c:v>
                </c:pt>
                <c:pt idx="1575">
                  <c:v>1.7713880000000001E-2</c:v>
                </c:pt>
                <c:pt idx="1576">
                  <c:v>1.7680080000000001E-2</c:v>
                </c:pt>
                <c:pt idx="1577">
                  <c:v>1.764628E-2</c:v>
                </c:pt>
                <c:pt idx="1578">
                  <c:v>1.761248E-2</c:v>
                </c:pt>
                <c:pt idx="1579">
                  <c:v>1.7578679999999999E-2</c:v>
                </c:pt>
                <c:pt idx="1580">
                  <c:v>1.7544880000000023E-2</c:v>
                </c:pt>
                <c:pt idx="1581">
                  <c:v>1.7511080000000002E-2</c:v>
                </c:pt>
                <c:pt idx="1582">
                  <c:v>1.7477279999999998E-2</c:v>
                </c:pt>
                <c:pt idx="1583">
                  <c:v>1.7443480000000001E-2</c:v>
                </c:pt>
                <c:pt idx="1584">
                  <c:v>1.740968E-2</c:v>
                </c:pt>
                <c:pt idx="1585">
                  <c:v>1.7375880000000003E-2</c:v>
                </c:pt>
                <c:pt idx="1586">
                  <c:v>1.7342080000000003E-2</c:v>
                </c:pt>
                <c:pt idx="1587">
                  <c:v>1.7308279999999999E-2</c:v>
                </c:pt>
                <c:pt idx="1588">
                  <c:v>1.7274480000000002E-2</c:v>
                </c:pt>
                <c:pt idx="1589">
                  <c:v>1.7240680000000001E-2</c:v>
                </c:pt>
                <c:pt idx="1590">
                  <c:v>1.7206880000000001E-2</c:v>
                </c:pt>
                <c:pt idx="1591">
                  <c:v>1.717308E-2</c:v>
                </c:pt>
                <c:pt idx="1592">
                  <c:v>1.713928E-2</c:v>
                </c:pt>
                <c:pt idx="1593">
                  <c:v>1.7105480000000003E-2</c:v>
                </c:pt>
                <c:pt idx="1594">
                  <c:v>1.7071680000000002E-2</c:v>
                </c:pt>
                <c:pt idx="1595">
                  <c:v>1.7037880000000002E-2</c:v>
                </c:pt>
                <c:pt idx="1596">
                  <c:v>1.7004080000000001E-2</c:v>
                </c:pt>
                <c:pt idx="1597">
                  <c:v>1.6970280000000001E-2</c:v>
                </c:pt>
                <c:pt idx="1598">
                  <c:v>1.6936480000000021E-2</c:v>
                </c:pt>
                <c:pt idx="1599">
                  <c:v>1.6902680000000041E-2</c:v>
                </c:pt>
                <c:pt idx="1600">
                  <c:v>1.6868880000000089E-2</c:v>
                </c:pt>
                <c:pt idx="1601">
                  <c:v>1.6835080000000009E-2</c:v>
                </c:pt>
                <c:pt idx="1602">
                  <c:v>1.6801280000000005E-2</c:v>
                </c:pt>
                <c:pt idx="1603">
                  <c:v>1.6767480000000088E-2</c:v>
                </c:pt>
                <c:pt idx="1604">
                  <c:v>1.6733680000000001E-2</c:v>
                </c:pt>
                <c:pt idx="1605">
                  <c:v>1.6699880000000007E-2</c:v>
                </c:pt>
                <c:pt idx="1606">
                  <c:v>1.6666080000000003E-2</c:v>
                </c:pt>
                <c:pt idx="1607">
                  <c:v>1.6632280000000003E-2</c:v>
                </c:pt>
                <c:pt idx="1608">
                  <c:v>1.6598480000000002E-2</c:v>
                </c:pt>
                <c:pt idx="1609">
                  <c:v>1.6564680000000005E-2</c:v>
                </c:pt>
                <c:pt idx="1610">
                  <c:v>1.6530880000000001E-2</c:v>
                </c:pt>
                <c:pt idx="1611">
                  <c:v>1.6497080000000001E-2</c:v>
                </c:pt>
                <c:pt idx="1612">
                  <c:v>1.646328E-2</c:v>
                </c:pt>
                <c:pt idx="1613">
                  <c:v>1.6429460000000003E-2</c:v>
                </c:pt>
                <c:pt idx="1614">
                  <c:v>1.6395660000000003E-2</c:v>
                </c:pt>
                <c:pt idx="1615">
                  <c:v>1.6361860000000086E-2</c:v>
                </c:pt>
                <c:pt idx="1616">
                  <c:v>1.6328060000000005E-2</c:v>
                </c:pt>
                <c:pt idx="1617">
                  <c:v>1.6294260000000001E-2</c:v>
                </c:pt>
                <c:pt idx="1618">
                  <c:v>1.6260460000000063E-2</c:v>
                </c:pt>
                <c:pt idx="1619">
                  <c:v>1.622666E-2</c:v>
                </c:pt>
                <c:pt idx="1620">
                  <c:v>1.6192860000000003E-2</c:v>
                </c:pt>
                <c:pt idx="1621">
                  <c:v>1.6159059999999999E-2</c:v>
                </c:pt>
                <c:pt idx="1622">
                  <c:v>1.6125260000000002E-2</c:v>
                </c:pt>
                <c:pt idx="1623">
                  <c:v>1.6091460000000005E-2</c:v>
                </c:pt>
                <c:pt idx="1624">
                  <c:v>1.6057660000000001E-2</c:v>
                </c:pt>
                <c:pt idx="1625">
                  <c:v>1.6023860000000063E-2</c:v>
                </c:pt>
                <c:pt idx="1626">
                  <c:v>1.599006E-2</c:v>
                </c:pt>
                <c:pt idx="1627">
                  <c:v>1.595626E-2</c:v>
                </c:pt>
                <c:pt idx="1628">
                  <c:v>1.5867060000000002E-2</c:v>
                </c:pt>
                <c:pt idx="1629">
                  <c:v>1.5777860000000001E-2</c:v>
                </c:pt>
                <c:pt idx="1630">
                  <c:v>1.568866E-2</c:v>
                </c:pt>
                <c:pt idx="1631">
                  <c:v>1.5599439999999999E-2</c:v>
                </c:pt>
                <c:pt idx="1632">
                  <c:v>1.551024E-2</c:v>
                </c:pt>
                <c:pt idx="1633">
                  <c:v>1.542104E-2</c:v>
                </c:pt>
                <c:pt idx="1634">
                  <c:v>1.5331840000000001E-2</c:v>
                </c:pt>
                <c:pt idx="1635">
                  <c:v>1.524264E-2</c:v>
                </c:pt>
                <c:pt idx="1636">
                  <c:v>1.5153439999999999E-2</c:v>
                </c:pt>
                <c:pt idx="1637">
                  <c:v>1.5064220000000001E-2</c:v>
                </c:pt>
                <c:pt idx="1638">
                  <c:v>1.4975020000000002E-2</c:v>
                </c:pt>
                <c:pt idx="1639">
                  <c:v>1.4885820000000065E-2</c:v>
                </c:pt>
                <c:pt idx="1640">
                  <c:v>1.479662E-2</c:v>
                </c:pt>
                <c:pt idx="1641">
                  <c:v>1.4707420000000021E-2</c:v>
                </c:pt>
                <c:pt idx="1642">
                  <c:v>1.4618219999999932E-2</c:v>
                </c:pt>
                <c:pt idx="1643">
                  <c:v>1.4529E-2</c:v>
                </c:pt>
                <c:pt idx="1644">
                  <c:v>1.4439799999999996E-2</c:v>
                </c:pt>
                <c:pt idx="1645">
                  <c:v>1.4350600000000002E-2</c:v>
                </c:pt>
                <c:pt idx="1646">
                  <c:v>1.42614E-2</c:v>
                </c:pt>
                <c:pt idx="1647">
                  <c:v>1.4172199999999999E-2</c:v>
                </c:pt>
                <c:pt idx="1648">
                  <c:v>1.4083000000000005E-2</c:v>
                </c:pt>
                <c:pt idx="1649">
                  <c:v>1.3993780000000001E-2</c:v>
                </c:pt>
                <c:pt idx="1650">
                  <c:v>1.3904580000000086E-2</c:v>
                </c:pt>
                <c:pt idx="1651">
                  <c:v>1.381538E-2</c:v>
                </c:pt>
                <c:pt idx="1652">
                  <c:v>1.3726180000000067E-2</c:v>
                </c:pt>
                <c:pt idx="1653">
                  <c:v>1.363698E-2</c:v>
                </c:pt>
                <c:pt idx="1654">
                  <c:v>1.3547760000000001E-2</c:v>
                </c:pt>
                <c:pt idx="1655">
                  <c:v>1.3458560000000001E-2</c:v>
                </c:pt>
                <c:pt idx="1656">
                  <c:v>1.336936E-2</c:v>
                </c:pt>
                <c:pt idx="1657">
                  <c:v>1.3280160000000062E-2</c:v>
                </c:pt>
                <c:pt idx="1658">
                  <c:v>1.3190960000000002E-2</c:v>
                </c:pt>
                <c:pt idx="1659">
                  <c:v>1.3101760000000007E-2</c:v>
                </c:pt>
                <c:pt idx="1660">
                  <c:v>1.3012540000000001E-2</c:v>
                </c:pt>
                <c:pt idx="1661">
                  <c:v>1.292334E-2</c:v>
                </c:pt>
                <c:pt idx="1662">
                  <c:v>1.2834139999999999E-2</c:v>
                </c:pt>
                <c:pt idx="1663">
                  <c:v>1.274494E-2</c:v>
                </c:pt>
                <c:pt idx="1664">
                  <c:v>1.2655739999999999E-2</c:v>
                </c:pt>
                <c:pt idx="1665">
                  <c:v>1.2566540000000001E-2</c:v>
                </c:pt>
                <c:pt idx="1666">
                  <c:v>1.247732E-2</c:v>
                </c:pt>
                <c:pt idx="1667">
                  <c:v>1.2443520000000071E-2</c:v>
                </c:pt>
                <c:pt idx="1668">
                  <c:v>1.2409720000000001E-2</c:v>
                </c:pt>
                <c:pt idx="1669">
                  <c:v>1.2375920000000002E-2</c:v>
                </c:pt>
                <c:pt idx="1670">
                  <c:v>1.2342120000000041E-2</c:v>
                </c:pt>
                <c:pt idx="1671">
                  <c:v>1.2308320000000001E-2</c:v>
                </c:pt>
                <c:pt idx="1672">
                  <c:v>1.2274520000000001E-2</c:v>
                </c:pt>
                <c:pt idx="1673">
                  <c:v>1.2240720000000043E-2</c:v>
                </c:pt>
                <c:pt idx="1674">
                  <c:v>1.220692E-2</c:v>
                </c:pt>
                <c:pt idx="1675">
                  <c:v>1.2173120000000001E-2</c:v>
                </c:pt>
                <c:pt idx="1676">
                  <c:v>1.2139319999999978E-2</c:v>
                </c:pt>
                <c:pt idx="1677">
                  <c:v>1.2105520000000041E-2</c:v>
                </c:pt>
                <c:pt idx="1678">
                  <c:v>1.2071720000000001E-2</c:v>
                </c:pt>
                <c:pt idx="1679">
                  <c:v>1.2037919999999936E-2</c:v>
                </c:pt>
                <c:pt idx="1680">
                  <c:v>1.2004120000000005E-2</c:v>
                </c:pt>
                <c:pt idx="1681">
                  <c:v>1.1970320000000064E-2</c:v>
                </c:pt>
                <c:pt idx="1682">
                  <c:v>1.1936520000000079E-2</c:v>
                </c:pt>
                <c:pt idx="1683">
                  <c:v>1.1902720000000094E-2</c:v>
                </c:pt>
                <c:pt idx="1684">
                  <c:v>1.1868920000000003E-2</c:v>
                </c:pt>
                <c:pt idx="1685">
                  <c:v>1.1835120000000065E-2</c:v>
                </c:pt>
                <c:pt idx="1686">
                  <c:v>1.180132000000008E-2</c:v>
                </c:pt>
                <c:pt idx="1687">
                  <c:v>1.1767520000000097E-2</c:v>
                </c:pt>
                <c:pt idx="1688">
                  <c:v>1.1733720000000001E-2</c:v>
                </c:pt>
                <c:pt idx="1689">
                  <c:v>1.1699920000000001E-2</c:v>
                </c:pt>
                <c:pt idx="1690">
                  <c:v>1.1721520000000121E-2</c:v>
                </c:pt>
                <c:pt idx="1691">
                  <c:v>1.1743120000000096E-2</c:v>
                </c:pt>
                <c:pt idx="1692">
                  <c:v>1.176472000000009E-2</c:v>
                </c:pt>
                <c:pt idx="1693">
                  <c:v>1.1786320000000067E-2</c:v>
                </c:pt>
                <c:pt idx="1694">
                  <c:v>1.1807920000000001E-2</c:v>
                </c:pt>
                <c:pt idx="1695">
                  <c:v>1.1829540000000001E-2</c:v>
                </c:pt>
                <c:pt idx="1696">
                  <c:v>1.1851140000000001E-2</c:v>
                </c:pt>
                <c:pt idx="1697">
                  <c:v>1.1872740000000001E-2</c:v>
                </c:pt>
                <c:pt idx="1698">
                  <c:v>1.189434E-2</c:v>
                </c:pt>
                <c:pt idx="1699">
                  <c:v>1.1915940000000002E-2</c:v>
                </c:pt>
                <c:pt idx="1700">
                  <c:v>1.1937540000000003E-2</c:v>
                </c:pt>
                <c:pt idx="1701">
                  <c:v>1.195914E-2</c:v>
                </c:pt>
                <c:pt idx="1702">
                  <c:v>1.1980760000000068E-2</c:v>
                </c:pt>
                <c:pt idx="1703">
                  <c:v>1.200236E-2</c:v>
                </c:pt>
                <c:pt idx="1704">
                  <c:v>1.2023959999999998E-2</c:v>
                </c:pt>
                <c:pt idx="1705">
                  <c:v>1.204556E-2</c:v>
                </c:pt>
                <c:pt idx="1706">
                  <c:v>1.206716E-2</c:v>
                </c:pt>
                <c:pt idx="1707">
                  <c:v>1.208876E-2</c:v>
                </c:pt>
                <c:pt idx="1708">
                  <c:v>1.2110359999999999E-2</c:v>
                </c:pt>
                <c:pt idx="1709">
                  <c:v>1.2131959999999999E-2</c:v>
                </c:pt>
                <c:pt idx="1710">
                  <c:v>1.2153580000000001E-2</c:v>
                </c:pt>
                <c:pt idx="1711">
                  <c:v>1.2175180000000001E-2</c:v>
                </c:pt>
                <c:pt idx="1712">
                  <c:v>1.2196779999999999E-2</c:v>
                </c:pt>
                <c:pt idx="1713">
                  <c:v>1.2218379999999999E-2</c:v>
                </c:pt>
                <c:pt idx="1714">
                  <c:v>1.2239979999999998E-2</c:v>
                </c:pt>
                <c:pt idx="1715">
                  <c:v>1.2261580000000064E-2</c:v>
                </c:pt>
                <c:pt idx="1716">
                  <c:v>1.2283180000000001E-2</c:v>
                </c:pt>
                <c:pt idx="1717">
                  <c:v>1.2304780000000001E-2</c:v>
                </c:pt>
                <c:pt idx="1718">
                  <c:v>1.2326400000000001E-2</c:v>
                </c:pt>
                <c:pt idx="1719">
                  <c:v>1.2348E-2</c:v>
                </c:pt>
                <c:pt idx="1720">
                  <c:v>1.23696E-2</c:v>
                </c:pt>
                <c:pt idx="1721">
                  <c:v>1.2391200000000002E-2</c:v>
                </c:pt>
                <c:pt idx="1722">
                  <c:v>1.2412800000000003E-2</c:v>
                </c:pt>
                <c:pt idx="1723">
                  <c:v>1.24344E-2</c:v>
                </c:pt>
                <c:pt idx="1724">
                  <c:v>1.2456E-2</c:v>
                </c:pt>
                <c:pt idx="1725">
                  <c:v>1.2477599999999998E-2</c:v>
                </c:pt>
                <c:pt idx="1726">
                  <c:v>1.2499219999999978E-2</c:v>
                </c:pt>
                <c:pt idx="1727">
                  <c:v>1.2520820000000073E-2</c:v>
                </c:pt>
                <c:pt idx="1728">
                  <c:v>1.2542420000000064E-2</c:v>
                </c:pt>
                <c:pt idx="1729">
                  <c:v>1.2508620000000003E-2</c:v>
                </c:pt>
                <c:pt idx="1730">
                  <c:v>1.2474820000000001E-2</c:v>
                </c:pt>
                <c:pt idx="1731">
                  <c:v>1.2441020000000021E-2</c:v>
                </c:pt>
                <c:pt idx="1732">
                  <c:v>1.240722E-2</c:v>
                </c:pt>
                <c:pt idx="1733">
                  <c:v>1.2373420000000001E-2</c:v>
                </c:pt>
                <c:pt idx="1734">
                  <c:v>1.2339619999999996E-2</c:v>
                </c:pt>
                <c:pt idx="1735">
                  <c:v>1.2305820000000059E-2</c:v>
                </c:pt>
                <c:pt idx="1736">
                  <c:v>1.2272020000000003E-2</c:v>
                </c:pt>
                <c:pt idx="1737">
                  <c:v>1.2238219999999937E-2</c:v>
                </c:pt>
                <c:pt idx="1738">
                  <c:v>1.2204420000000007E-2</c:v>
                </c:pt>
                <c:pt idx="1739">
                  <c:v>1.217062E-2</c:v>
                </c:pt>
                <c:pt idx="1740">
                  <c:v>1.2136820000000001E-2</c:v>
                </c:pt>
                <c:pt idx="1741">
                  <c:v>1.2103020000000001E-2</c:v>
                </c:pt>
                <c:pt idx="1742">
                  <c:v>1.206922E-2</c:v>
                </c:pt>
                <c:pt idx="1743">
                  <c:v>1.20354E-2</c:v>
                </c:pt>
                <c:pt idx="1744">
                  <c:v>1.2001599999999999E-2</c:v>
                </c:pt>
                <c:pt idx="1745">
                  <c:v>1.196780000000008E-2</c:v>
                </c:pt>
                <c:pt idx="1746">
                  <c:v>1.1934000000000005E-2</c:v>
                </c:pt>
                <c:pt idx="1747">
                  <c:v>1.1900200000000001E-2</c:v>
                </c:pt>
                <c:pt idx="1748">
                  <c:v>1.1866400000000067E-2</c:v>
                </c:pt>
                <c:pt idx="1749">
                  <c:v>1.18326E-2</c:v>
                </c:pt>
                <c:pt idx="1750">
                  <c:v>1.1798800000000003E-2</c:v>
                </c:pt>
                <c:pt idx="1751">
                  <c:v>1.1765000000000067E-2</c:v>
                </c:pt>
                <c:pt idx="1752">
                  <c:v>1.1731200000000001E-2</c:v>
                </c:pt>
                <c:pt idx="1753">
                  <c:v>1.1697400000000005E-2</c:v>
                </c:pt>
                <c:pt idx="1754">
                  <c:v>1.1663600000000001E-2</c:v>
                </c:pt>
                <c:pt idx="1755">
                  <c:v>1.1629800000000067E-2</c:v>
                </c:pt>
                <c:pt idx="1756">
                  <c:v>1.1596E-2</c:v>
                </c:pt>
                <c:pt idx="1757">
                  <c:v>1.1562200000000003E-2</c:v>
                </c:pt>
                <c:pt idx="1758">
                  <c:v>1.1528400000000062E-2</c:v>
                </c:pt>
                <c:pt idx="1759">
                  <c:v>1.1494600000000001E-2</c:v>
                </c:pt>
                <c:pt idx="1760">
                  <c:v>1.146080000000009E-2</c:v>
                </c:pt>
                <c:pt idx="1761">
                  <c:v>1.1427000000000001E-2</c:v>
                </c:pt>
                <c:pt idx="1762">
                  <c:v>1.1393200000000001E-2</c:v>
                </c:pt>
                <c:pt idx="1763">
                  <c:v>1.13594E-2</c:v>
                </c:pt>
                <c:pt idx="1764">
                  <c:v>1.1325600000000003E-2</c:v>
                </c:pt>
                <c:pt idx="1765">
                  <c:v>1.1291800000000001E-2</c:v>
                </c:pt>
                <c:pt idx="1766">
                  <c:v>1.1258000000000001E-2</c:v>
                </c:pt>
                <c:pt idx="1767">
                  <c:v>1.12242E-2</c:v>
                </c:pt>
                <c:pt idx="1768">
                  <c:v>1.1190400000000001E-2</c:v>
                </c:pt>
                <c:pt idx="1769">
                  <c:v>1.1156599999999999E-2</c:v>
                </c:pt>
                <c:pt idx="1770">
                  <c:v>1.1122800000000072E-2</c:v>
                </c:pt>
                <c:pt idx="1771">
                  <c:v>1.1089000000000003E-2</c:v>
                </c:pt>
                <c:pt idx="1772">
                  <c:v>1.1055199999999999E-2</c:v>
                </c:pt>
                <c:pt idx="1773">
                  <c:v>1.1021400000000065E-2</c:v>
                </c:pt>
                <c:pt idx="1774">
                  <c:v>1.09876E-2</c:v>
                </c:pt>
                <c:pt idx="1775">
                  <c:v>1.0953800000000001E-2</c:v>
                </c:pt>
                <c:pt idx="1776">
                  <c:v>1.0920000000000023E-2</c:v>
                </c:pt>
                <c:pt idx="1777">
                  <c:v>1.08862E-2</c:v>
                </c:pt>
                <c:pt idx="1778">
                  <c:v>1.0852400000000003E-2</c:v>
                </c:pt>
                <c:pt idx="1779">
                  <c:v>1.0818599999999999E-2</c:v>
                </c:pt>
                <c:pt idx="1780">
                  <c:v>1.0784800000000021E-2</c:v>
                </c:pt>
                <c:pt idx="1781">
                  <c:v>1.0751000000000005E-2</c:v>
                </c:pt>
                <c:pt idx="1782">
                  <c:v>1.07172E-2</c:v>
                </c:pt>
                <c:pt idx="1783">
                  <c:v>1.0683400000000023E-2</c:v>
                </c:pt>
                <c:pt idx="1784">
                  <c:v>1.06496E-2</c:v>
                </c:pt>
                <c:pt idx="1785">
                  <c:v>1.0615800000000003E-2</c:v>
                </c:pt>
                <c:pt idx="1786">
                  <c:v>1.0581980000000001E-2</c:v>
                </c:pt>
                <c:pt idx="1787">
                  <c:v>1.0548180000000001E-2</c:v>
                </c:pt>
                <c:pt idx="1788">
                  <c:v>1.051438E-2</c:v>
                </c:pt>
                <c:pt idx="1789">
                  <c:v>1.0480580000000078E-2</c:v>
                </c:pt>
                <c:pt idx="1790">
                  <c:v>1.0446780000000001E-2</c:v>
                </c:pt>
                <c:pt idx="1791">
                  <c:v>1.0412979999999999E-2</c:v>
                </c:pt>
                <c:pt idx="1792">
                  <c:v>1.037918E-2</c:v>
                </c:pt>
                <c:pt idx="1793">
                  <c:v>1.0345380000000001E-2</c:v>
                </c:pt>
                <c:pt idx="1794">
                  <c:v>1.0311580000000001E-2</c:v>
                </c:pt>
                <c:pt idx="1795">
                  <c:v>1.027778E-2</c:v>
                </c:pt>
                <c:pt idx="1796">
                  <c:v>1.024398E-2</c:v>
                </c:pt>
                <c:pt idx="1797">
                  <c:v>1.0210180000000001E-2</c:v>
                </c:pt>
                <c:pt idx="1798">
                  <c:v>1.0176379999999999E-2</c:v>
                </c:pt>
                <c:pt idx="1799">
                  <c:v>1.0142580000000061E-2</c:v>
                </c:pt>
                <c:pt idx="1800">
                  <c:v>1.0053379999999999E-2</c:v>
                </c:pt>
                <c:pt idx="1801">
                  <c:v>9.9641800000000568E-3</c:v>
                </c:pt>
                <c:pt idx="1802">
                  <c:v>9.8749800000000575E-3</c:v>
                </c:pt>
                <c:pt idx="1803">
                  <c:v>9.7857800000000512E-3</c:v>
                </c:pt>
                <c:pt idx="1804">
                  <c:v>9.6965600000000068E-3</c:v>
                </c:pt>
                <c:pt idx="1805">
                  <c:v>9.6073600000000006E-3</c:v>
                </c:pt>
                <c:pt idx="1806">
                  <c:v>9.5181600000000012E-3</c:v>
                </c:pt>
                <c:pt idx="1807">
                  <c:v>9.4289600000000001E-3</c:v>
                </c:pt>
                <c:pt idx="1808">
                  <c:v>9.3397600000000008E-3</c:v>
                </c:pt>
                <c:pt idx="1809">
                  <c:v>9.2505400000000623E-3</c:v>
                </c:pt>
                <c:pt idx="1810">
                  <c:v>9.1613400000000005E-3</c:v>
                </c:pt>
                <c:pt idx="1811">
                  <c:v>9.0721400000000618E-3</c:v>
                </c:pt>
                <c:pt idx="1812">
                  <c:v>8.9829400000000607E-3</c:v>
                </c:pt>
                <c:pt idx="1813">
                  <c:v>8.8937400000000267E-3</c:v>
                </c:pt>
                <c:pt idx="1814">
                  <c:v>8.8045400000000568E-3</c:v>
                </c:pt>
                <c:pt idx="1815">
                  <c:v>8.7153200000000004E-3</c:v>
                </c:pt>
                <c:pt idx="1816">
                  <c:v>8.626120000000001E-3</c:v>
                </c:pt>
                <c:pt idx="1817">
                  <c:v>8.5369200000000017E-3</c:v>
                </c:pt>
                <c:pt idx="1818">
                  <c:v>8.4477200000000006E-3</c:v>
                </c:pt>
                <c:pt idx="1819">
                  <c:v>8.3585200000000047E-3</c:v>
                </c:pt>
                <c:pt idx="1820">
                  <c:v>8.2693200000000001E-3</c:v>
                </c:pt>
                <c:pt idx="1821">
                  <c:v>8.1801000000000026E-3</c:v>
                </c:pt>
                <c:pt idx="1822">
                  <c:v>8.0909000000000068E-3</c:v>
                </c:pt>
                <c:pt idx="1823">
                  <c:v>8.0017000000000005E-3</c:v>
                </c:pt>
                <c:pt idx="1824">
                  <c:v>7.9125000000000011E-3</c:v>
                </c:pt>
                <c:pt idx="1825">
                  <c:v>7.8233000000000122E-3</c:v>
                </c:pt>
                <c:pt idx="1826">
                  <c:v>7.7341000000000024E-3</c:v>
                </c:pt>
                <c:pt idx="1827">
                  <c:v>7.6448800000000006E-3</c:v>
                </c:pt>
                <c:pt idx="1828">
                  <c:v>7.5556800000000134E-3</c:v>
                </c:pt>
                <c:pt idx="1829">
                  <c:v>7.4664800000000114E-3</c:v>
                </c:pt>
                <c:pt idx="1830">
                  <c:v>7.3772800000000034E-3</c:v>
                </c:pt>
                <c:pt idx="1831">
                  <c:v>7.2880800000000292E-3</c:v>
                </c:pt>
                <c:pt idx="1832">
                  <c:v>7.1988600000000248E-3</c:v>
                </c:pt>
                <c:pt idx="1833">
                  <c:v>7.1096600000000471E-3</c:v>
                </c:pt>
                <c:pt idx="1834">
                  <c:v>7.0204600000000113E-3</c:v>
                </c:pt>
                <c:pt idx="1835">
                  <c:v>6.9312600000000736E-3</c:v>
                </c:pt>
                <c:pt idx="1836">
                  <c:v>6.8420600000000239E-3</c:v>
                </c:pt>
                <c:pt idx="1837">
                  <c:v>6.7528600000000124E-3</c:v>
                </c:pt>
                <c:pt idx="1838">
                  <c:v>6.6636400000000123E-3</c:v>
                </c:pt>
                <c:pt idx="1839">
                  <c:v>6.6298400000000014E-3</c:v>
                </c:pt>
                <c:pt idx="1840">
                  <c:v>6.5960400000000339E-3</c:v>
                </c:pt>
                <c:pt idx="1841">
                  <c:v>6.5622400000000134E-3</c:v>
                </c:pt>
                <c:pt idx="1842">
                  <c:v>6.5284400000000034E-3</c:v>
                </c:pt>
                <c:pt idx="1843">
                  <c:v>6.4946400000000376E-3</c:v>
                </c:pt>
                <c:pt idx="1844">
                  <c:v>6.4608400000000293E-3</c:v>
                </c:pt>
                <c:pt idx="1845">
                  <c:v>6.4270400000000123E-3</c:v>
                </c:pt>
                <c:pt idx="1846">
                  <c:v>6.3932400000000361E-3</c:v>
                </c:pt>
                <c:pt idx="1847">
                  <c:v>6.3594400000000313E-3</c:v>
                </c:pt>
                <c:pt idx="1848">
                  <c:v>6.3256400000000134E-3</c:v>
                </c:pt>
                <c:pt idx="1849">
                  <c:v>6.2918400000000355E-3</c:v>
                </c:pt>
                <c:pt idx="1850">
                  <c:v>6.2580400000000124E-3</c:v>
                </c:pt>
                <c:pt idx="1851">
                  <c:v>6.2242400000000024E-3</c:v>
                </c:pt>
                <c:pt idx="1852">
                  <c:v>6.1904400000000123E-3</c:v>
                </c:pt>
                <c:pt idx="1853">
                  <c:v>6.4351600000000422E-3</c:v>
                </c:pt>
                <c:pt idx="1854">
                  <c:v>6.6795599999999993E-3</c:v>
                </c:pt>
                <c:pt idx="1855">
                  <c:v>6.9236000000000401E-3</c:v>
                </c:pt>
                <c:pt idx="1856">
                  <c:v>7.2227200000000123E-3</c:v>
                </c:pt>
                <c:pt idx="1857">
                  <c:v>7.5215000000000134E-3</c:v>
                </c:pt>
                <c:pt idx="1858">
                  <c:v>7.8199400000000113E-3</c:v>
                </c:pt>
                <c:pt idx="1859">
                  <c:v>8.1180400000000017E-3</c:v>
                </c:pt>
                <c:pt idx="1860">
                  <c:v>8.4158000000000548E-3</c:v>
                </c:pt>
                <c:pt idx="1861">
                  <c:v>8.7132200000000007E-3</c:v>
                </c:pt>
                <c:pt idx="1862">
                  <c:v>9.0103000000000006E-3</c:v>
                </c:pt>
                <c:pt idx="1863">
                  <c:v>9.3070400000000268E-3</c:v>
                </c:pt>
                <c:pt idx="1864">
                  <c:v>9.6034400000000551E-3</c:v>
                </c:pt>
                <c:pt idx="1865">
                  <c:v>9.8995200000000609E-3</c:v>
                </c:pt>
                <c:pt idx="1866">
                  <c:v>1.0195239999999998E-2</c:v>
                </c:pt>
                <c:pt idx="1867">
                  <c:v>1.0490639999999999E-2</c:v>
                </c:pt>
                <c:pt idx="1868">
                  <c:v>1.0785680000000001E-2</c:v>
                </c:pt>
                <c:pt idx="1869">
                  <c:v>1.1080400000000074E-2</c:v>
                </c:pt>
                <c:pt idx="1870">
                  <c:v>1.1374780000000001E-2</c:v>
                </c:pt>
                <c:pt idx="1871">
                  <c:v>1.1668820000000085E-2</c:v>
                </c:pt>
                <c:pt idx="1872">
                  <c:v>1.1962500000000107E-2</c:v>
                </c:pt>
                <c:pt idx="1873">
                  <c:v>1.225586E-2</c:v>
                </c:pt>
                <c:pt idx="1874">
                  <c:v>1.2548880000000005E-2</c:v>
                </c:pt>
                <c:pt idx="1875">
                  <c:v>1.2841560000000064E-2</c:v>
                </c:pt>
                <c:pt idx="1876">
                  <c:v>1.313392E-2</c:v>
                </c:pt>
                <c:pt idx="1877">
                  <c:v>1.3425919999999999E-2</c:v>
                </c:pt>
                <c:pt idx="1878">
                  <c:v>1.3717580000000043E-2</c:v>
                </c:pt>
                <c:pt idx="1879">
                  <c:v>1.4008899999999999E-2</c:v>
                </c:pt>
                <c:pt idx="1880">
                  <c:v>1.4299899999999996E-2</c:v>
                </c:pt>
                <c:pt idx="1881">
                  <c:v>1.4590540000000001E-2</c:v>
                </c:pt>
                <c:pt idx="1882">
                  <c:v>1.4880860000000058E-2</c:v>
                </c:pt>
                <c:pt idx="1883">
                  <c:v>1.517084E-2</c:v>
                </c:pt>
                <c:pt idx="1884">
                  <c:v>1.5460460000000021E-2</c:v>
                </c:pt>
                <c:pt idx="1885">
                  <c:v>1.5749760000000005E-2</c:v>
                </c:pt>
                <c:pt idx="1886">
                  <c:v>1.6038720000000003E-2</c:v>
                </c:pt>
                <c:pt idx="1887">
                  <c:v>1.6327340000000003E-2</c:v>
                </c:pt>
                <c:pt idx="1888">
                  <c:v>1.6615620000000001E-2</c:v>
                </c:pt>
                <c:pt idx="1889">
                  <c:v>1.6903560000000102E-2</c:v>
                </c:pt>
                <c:pt idx="1890">
                  <c:v>1.719116E-2</c:v>
                </c:pt>
                <c:pt idx="1891">
                  <c:v>1.7478420000000001E-2</c:v>
                </c:pt>
                <c:pt idx="1892">
                  <c:v>1.7486820000000021E-2</c:v>
                </c:pt>
                <c:pt idx="1893">
                  <c:v>1.7495220000000002E-2</c:v>
                </c:pt>
                <c:pt idx="1894">
                  <c:v>1.7503620000000001E-2</c:v>
                </c:pt>
                <c:pt idx="1895">
                  <c:v>1.7456620000000003E-2</c:v>
                </c:pt>
                <c:pt idx="1896">
                  <c:v>1.7409620000000001E-2</c:v>
                </c:pt>
                <c:pt idx="1897">
                  <c:v>1.7362620000000002E-2</c:v>
                </c:pt>
                <c:pt idx="1898">
                  <c:v>1.73156E-2</c:v>
                </c:pt>
                <c:pt idx="1899">
                  <c:v>1.7268600000000002E-2</c:v>
                </c:pt>
                <c:pt idx="1900">
                  <c:v>1.72216E-2</c:v>
                </c:pt>
                <c:pt idx="1901">
                  <c:v>1.7174600000000002E-2</c:v>
                </c:pt>
                <c:pt idx="1902">
                  <c:v>1.7127580000000003E-2</c:v>
                </c:pt>
                <c:pt idx="1903">
                  <c:v>1.7080580000000001E-2</c:v>
                </c:pt>
                <c:pt idx="1904">
                  <c:v>1.7033580000000003E-2</c:v>
                </c:pt>
                <c:pt idx="1905">
                  <c:v>1.6986580000000109E-2</c:v>
                </c:pt>
                <c:pt idx="1906">
                  <c:v>1.6939580000000086E-2</c:v>
                </c:pt>
                <c:pt idx="1907">
                  <c:v>1.6892560000000063E-2</c:v>
                </c:pt>
                <c:pt idx="1908">
                  <c:v>1.6845560000000093E-2</c:v>
                </c:pt>
                <c:pt idx="1909">
                  <c:v>1.6798560000000001E-2</c:v>
                </c:pt>
                <c:pt idx="1910">
                  <c:v>1.6751560000000061E-2</c:v>
                </c:pt>
                <c:pt idx="1911">
                  <c:v>1.6704540000000021E-2</c:v>
                </c:pt>
                <c:pt idx="1912">
                  <c:v>1.6657540000000002E-2</c:v>
                </c:pt>
                <c:pt idx="1913">
                  <c:v>1.6610540000000003E-2</c:v>
                </c:pt>
                <c:pt idx="1914">
                  <c:v>1.6563540000000081E-2</c:v>
                </c:pt>
                <c:pt idx="1915">
                  <c:v>1.651654E-2</c:v>
                </c:pt>
                <c:pt idx="1916">
                  <c:v>1.6469520000000099E-2</c:v>
                </c:pt>
                <c:pt idx="1917">
                  <c:v>1.6422520000000114E-2</c:v>
                </c:pt>
                <c:pt idx="1918">
                  <c:v>1.6375520000000063E-2</c:v>
                </c:pt>
                <c:pt idx="1919">
                  <c:v>1.6328520000000096E-2</c:v>
                </c:pt>
                <c:pt idx="1920">
                  <c:v>1.6281500000000098E-2</c:v>
                </c:pt>
                <c:pt idx="1921">
                  <c:v>1.6234499999999999E-2</c:v>
                </c:pt>
                <c:pt idx="1922">
                  <c:v>1.6187500000000087E-2</c:v>
                </c:pt>
                <c:pt idx="1923">
                  <c:v>1.6140500000000096E-2</c:v>
                </c:pt>
                <c:pt idx="1924">
                  <c:v>1.609348E-2</c:v>
                </c:pt>
                <c:pt idx="1925">
                  <c:v>1.6046480000000005E-2</c:v>
                </c:pt>
                <c:pt idx="1926">
                  <c:v>1.599948E-2</c:v>
                </c:pt>
                <c:pt idx="1927">
                  <c:v>1.5952480000000005E-2</c:v>
                </c:pt>
                <c:pt idx="1928">
                  <c:v>1.5905480000000003E-2</c:v>
                </c:pt>
                <c:pt idx="1929">
                  <c:v>1.5858460000000001E-2</c:v>
                </c:pt>
                <c:pt idx="1930">
                  <c:v>1.5811460000000003E-2</c:v>
                </c:pt>
                <c:pt idx="1931">
                  <c:v>1.5764460000000001E-2</c:v>
                </c:pt>
                <c:pt idx="1932">
                  <c:v>1.5717459999999999E-2</c:v>
                </c:pt>
                <c:pt idx="1933">
                  <c:v>1.5670440000000001E-2</c:v>
                </c:pt>
                <c:pt idx="1934">
                  <c:v>1.5623440000000001E-2</c:v>
                </c:pt>
                <c:pt idx="1935">
                  <c:v>1.557644E-2</c:v>
                </c:pt>
                <c:pt idx="1936">
                  <c:v>1.552944E-2</c:v>
                </c:pt>
                <c:pt idx="1937">
                  <c:v>1.5482440000000005E-2</c:v>
                </c:pt>
                <c:pt idx="1938">
                  <c:v>1.5435420000000005E-2</c:v>
                </c:pt>
                <c:pt idx="1939">
                  <c:v>1.5388420000000061E-2</c:v>
                </c:pt>
                <c:pt idx="1940">
                  <c:v>1.5341420000000076E-2</c:v>
                </c:pt>
                <c:pt idx="1941">
                  <c:v>1.5294420000000001E-2</c:v>
                </c:pt>
                <c:pt idx="1942">
                  <c:v>1.5247399999999999E-2</c:v>
                </c:pt>
                <c:pt idx="1943">
                  <c:v>1.5200399999999999E-2</c:v>
                </c:pt>
                <c:pt idx="1944">
                  <c:v>1.5153399999999999E-2</c:v>
                </c:pt>
                <c:pt idx="1945">
                  <c:v>1.5106400000000001E-2</c:v>
                </c:pt>
                <c:pt idx="1946">
                  <c:v>1.5059400000000001E-2</c:v>
                </c:pt>
                <c:pt idx="1947">
                  <c:v>1.5012380000000001E-2</c:v>
                </c:pt>
                <c:pt idx="1948">
                  <c:v>1.496538E-2</c:v>
                </c:pt>
                <c:pt idx="1949">
                  <c:v>1.491838E-2</c:v>
                </c:pt>
                <c:pt idx="1950">
                  <c:v>1.487138E-2</c:v>
                </c:pt>
                <c:pt idx="1951">
                  <c:v>1.482436E-2</c:v>
                </c:pt>
                <c:pt idx="1952">
                  <c:v>1.4777359999999998E-2</c:v>
                </c:pt>
                <c:pt idx="1953">
                  <c:v>1.473036E-2</c:v>
                </c:pt>
                <c:pt idx="1954">
                  <c:v>1.4683359999999999E-2</c:v>
                </c:pt>
                <c:pt idx="1955">
                  <c:v>1.4636339999999998E-2</c:v>
                </c:pt>
                <c:pt idx="1956">
                  <c:v>1.4589339999999999E-2</c:v>
                </c:pt>
                <c:pt idx="1957">
                  <c:v>1.4542339999999999E-2</c:v>
                </c:pt>
                <c:pt idx="1958">
                  <c:v>1.4495339999999999E-2</c:v>
                </c:pt>
                <c:pt idx="1959">
                  <c:v>1.4448339999999999E-2</c:v>
                </c:pt>
                <c:pt idx="1960">
                  <c:v>1.4401320000000007E-2</c:v>
                </c:pt>
                <c:pt idx="1961">
                  <c:v>1.4354320000000002E-2</c:v>
                </c:pt>
                <c:pt idx="1962">
                  <c:v>1.4307320000000005E-2</c:v>
                </c:pt>
                <c:pt idx="1963">
                  <c:v>1.4260320000000003E-2</c:v>
                </c:pt>
                <c:pt idx="1964">
                  <c:v>1.4213300000000002E-2</c:v>
                </c:pt>
                <c:pt idx="1965">
                  <c:v>1.41663E-2</c:v>
                </c:pt>
                <c:pt idx="1966">
                  <c:v>1.4119299999999934E-2</c:v>
                </c:pt>
                <c:pt idx="1967">
                  <c:v>1.4072299999999998E-2</c:v>
                </c:pt>
                <c:pt idx="1968">
                  <c:v>1.3969880000000073E-2</c:v>
                </c:pt>
                <c:pt idx="1969">
                  <c:v>1.3867480000000064E-2</c:v>
                </c:pt>
                <c:pt idx="1970">
                  <c:v>1.376508000000006E-2</c:v>
                </c:pt>
                <c:pt idx="1971">
                  <c:v>1.3662660000000005E-2</c:v>
                </c:pt>
                <c:pt idx="1972">
                  <c:v>1.3560260000000001E-2</c:v>
                </c:pt>
                <c:pt idx="1973">
                  <c:v>1.345784E-2</c:v>
                </c:pt>
                <c:pt idx="1974">
                  <c:v>1.335544E-2</c:v>
                </c:pt>
                <c:pt idx="1975">
                  <c:v>1.3253039999999999E-2</c:v>
                </c:pt>
                <c:pt idx="1976">
                  <c:v>1.3150620000000003E-2</c:v>
                </c:pt>
                <c:pt idx="1977">
                  <c:v>1.3048220000000001E-2</c:v>
                </c:pt>
                <c:pt idx="1978">
                  <c:v>1.2945820000000071E-2</c:v>
                </c:pt>
                <c:pt idx="1979">
                  <c:v>1.2843400000000001E-2</c:v>
                </c:pt>
                <c:pt idx="1980">
                  <c:v>1.2741000000000021E-2</c:v>
                </c:pt>
                <c:pt idx="1981">
                  <c:v>1.2638580000000003E-2</c:v>
                </c:pt>
                <c:pt idx="1982">
                  <c:v>1.2536180000000001E-2</c:v>
                </c:pt>
                <c:pt idx="1983">
                  <c:v>1.243378E-2</c:v>
                </c:pt>
                <c:pt idx="1984">
                  <c:v>1.233136E-2</c:v>
                </c:pt>
                <c:pt idx="1985">
                  <c:v>1.2228959999999999E-2</c:v>
                </c:pt>
                <c:pt idx="1986">
                  <c:v>1.2126560000000003E-2</c:v>
                </c:pt>
                <c:pt idx="1987">
                  <c:v>1.2024140000000001E-2</c:v>
                </c:pt>
                <c:pt idx="1988">
                  <c:v>1.1921740000000043E-2</c:v>
                </c:pt>
                <c:pt idx="1989">
                  <c:v>1.1819320000000001E-2</c:v>
                </c:pt>
                <c:pt idx="1990">
                  <c:v>1.171692E-2</c:v>
                </c:pt>
                <c:pt idx="1991">
                  <c:v>1.1614520000000074E-2</c:v>
                </c:pt>
                <c:pt idx="1992">
                  <c:v>1.1512100000000023E-2</c:v>
                </c:pt>
                <c:pt idx="1993">
                  <c:v>1.1409700000000005E-2</c:v>
                </c:pt>
                <c:pt idx="1994">
                  <c:v>1.1307299999999999E-2</c:v>
                </c:pt>
                <c:pt idx="1995">
                  <c:v>1.120488000000007E-2</c:v>
                </c:pt>
                <c:pt idx="1996">
                  <c:v>1.1102480000000067E-2</c:v>
                </c:pt>
                <c:pt idx="1997">
                  <c:v>1.1000060000000023E-2</c:v>
                </c:pt>
                <c:pt idx="1998">
                  <c:v>1.0897660000000002E-2</c:v>
                </c:pt>
                <c:pt idx="1999">
                  <c:v>1.0795259999999999E-2</c:v>
                </c:pt>
                <c:pt idx="2000">
                  <c:v>1.069284E-2</c:v>
                </c:pt>
                <c:pt idx="2001">
                  <c:v>1.059044E-2</c:v>
                </c:pt>
                <c:pt idx="2002">
                  <c:v>1.0488039999999999E-2</c:v>
                </c:pt>
                <c:pt idx="2003">
                  <c:v>1.0385620000000003E-2</c:v>
                </c:pt>
                <c:pt idx="2004">
                  <c:v>1.0283220000000001E-2</c:v>
                </c:pt>
                <c:pt idx="2005">
                  <c:v>1.0180800000000063E-2</c:v>
                </c:pt>
                <c:pt idx="2006">
                  <c:v>1.00784E-2</c:v>
                </c:pt>
                <c:pt idx="2007">
                  <c:v>1.0031399999999998E-2</c:v>
                </c:pt>
                <c:pt idx="2008">
                  <c:v>9.9844000000000547E-3</c:v>
                </c:pt>
                <c:pt idx="2009">
                  <c:v>9.9373800000000026E-3</c:v>
                </c:pt>
                <c:pt idx="2010">
                  <c:v>9.8903800000000267E-3</c:v>
                </c:pt>
                <c:pt idx="2011">
                  <c:v>9.8433800000000248E-3</c:v>
                </c:pt>
                <c:pt idx="2012">
                  <c:v>9.7963800000000004E-3</c:v>
                </c:pt>
                <c:pt idx="2013">
                  <c:v>9.7493600000000003E-3</c:v>
                </c:pt>
                <c:pt idx="2014">
                  <c:v>9.7023600000000002E-3</c:v>
                </c:pt>
                <c:pt idx="2015">
                  <c:v>9.6553600000000208E-3</c:v>
                </c:pt>
                <c:pt idx="2016">
                  <c:v>9.6083600000000016E-3</c:v>
                </c:pt>
                <c:pt idx="2017">
                  <c:v>9.5613600000000014E-3</c:v>
                </c:pt>
                <c:pt idx="2018">
                  <c:v>9.5143400000000048E-3</c:v>
                </c:pt>
                <c:pt idx="2019">
                  <c:v>9.4673400000000046E-3</c:v>
                </c:pt>
                <c:pt idx="2020">
                  <c:v>9.4203400000000027E-3</c:v>
                </c:pt>
                <c:pt idx="2021">
                  <c:v>9.3733400000000459E-3</c:v>
                </c:pt>
                <c:pt idx="2022">
                  <c:v>9.3263200000000008E-3</c:v>
                </c:pt>
                <c:pt idx="2023">
                  <c:v>9.2793200000000006E-3</c:v>
                </c:pt>
                <c:pt idx="2024">
                  <c:v>9.2323200000000005E-3</c:v>
                </c:pt>
                <c:pt idx="2025">
                  <c:v>9.1853200000000003E-3</c:v>
                </c:pt>
                <c:pt idx="2026">
                  <c:v>9.1383200000000001E-3</c:v>
                </c:pt>
                <c:pt idx="2027">
                  <c:v>9.1467000000000007E-3</c:v>
                </c:pt>
                <c:pt idx="2028">
                  <c:v>9.1551000000000583E-3</c:v>
                </c:pt>
                <c:pt idx="2029">
                  <c:v>9.1635000000000622E-3</c:v>
                </c:pt>
                <c:pt idx="2030">
                  <c:v>9.1719000000000002E-3</c:v>
                </c:pt>
                <c:pt idx="2031">
                  <c:v>9.1803000000000006E-3</c:v>
                </c:pt>
                <c:pt idx="2032">
                  <c:v>9.1887000000000028E-3</c:v>
                </c:pt>
                <c:pt idx="2033">
                  <c:v>9.1971000000000015E-3</c:v>
                </c:pt>
                <c:pt idx="2034">
                  <c:v>9.2055000000000227E-3</c:v>
                </c:pt>
                <c:pt idx="2035">
                  <c:v>9.2139000000000006E-3</c:v>
                </c:pt>
                <c:pt idx="2036">
                  <c:v>9.2223000000000027E-3</c:v>
                </c:pt>
                <c:pt idx="2037">
                  <c:v>9.2307000000000014E-3</c:v>
                </c:pt>
                <c:pt idx="2038">
                  <c:v>9.2391000000000018E-3</c:v>
                </c:pt>
                <c:pt idx="2039">
                  <c:v>9.2475000000000005E-3</c:v>
                </c:pt>
                <c:pt idx="2040">
                  <c:v>9.2558800000000652E-3</c:v>
                </c:pt>
                <c:pt idx="2041">
                  <c:v>9.2642800000000067E-3</c:v>
                </c:pt>
                <c:pt idx="2042">
                  <c:v>9.2726800000000695E-3</c:v>
                </c:pt>
                <c:pt idx="2043">
                  <c:v>9.2810800000000006E-3</c:v>
                </c:pt>
                <c:pt idx="2044">
                  <c:v>9.2894800000000617E-3</c:v>
                </c:pt>
                <c:pt idx="2045">
                  <c:v>9.2978800000000066E-3</c:v>
                </c:pt>
                <c:pt idx="2046">
                  <c:v>9.3062800000000626E-3</c:v>
                </c:pt>
                <c:pt idx="2047">
                  <c:v>9.3146800000000248E-3</c:v>
                </c:pt>
                <c:pt idx="2048">
                  <c:v>9.3230800000000565E-3</c:v>
                </c:pt>
                <c:pt idx="2049">
                  <c:v>9.3314800000000586E-3</c:v>
                </c:pt>
                <c:pt idx="2050">
                  <c:v>9.3398800000000556E-3</c:v>
                </c:pt>
                <c:pt idx="2051">
                  <c:v>9.3482800000000005E-3</c:v>
                </c:pt>
                <c:pt idx="2052">
                  <c:v>9.3566800000000998E-3</c:v>
                </c:pt>
                <c:pt idx="2053">
                  <c:v>9.3650800000000985E-3</c:v>
                </c:pt>
                <c:pt idx="2054">
                  <c:v>9.3734600000000695E-3</c:v>
                </c:pt>
                <c:pt idx="2055">
                  <c:v>9.3818600000000005E-3</c:v>
                </c:pt>
                <c:pt idx="2056">
                  <c:v>9.3902600000000027E-3</c:v>
                </c:pt>
                <c:pt idx="2057">
                  <c:v>9.3986600000000066E-3</c:v>
                </c:pt>
                <c:pt idx="2058">
                  <c:v>9.4070600000000226E-3</c:v>
                </c:pt>
                <c:pt idx="2059">
                  <c:v>9.4154600000000647E-3</c:v>
                </c:pt>
                <c:pt idx="2060">
                  <c:v>9.4238600000000027E-3</c:v>
                </c:pt>
                <c:pt idx="2061">
                  <c:v>9.4322600000000048E-3</c:v>
                </c:pt>
                <c:pt idx="2062">
                  <c:v>9.4406600000000208E-3</c:v>
                </c:pt>
                <c:pt idx="2063">
                  <c:v>9.4490600000000004E-3</c:v>
                </c:pt>
                <c:pt idx="2064">
                  <c:v>9.4574600000000581E-3</c:v>
                </c:pt>
                <c:pt idx="2065">
                  <c:v>9.4658600000000551E-3</c:v>
                </c:pt>
                <c:pt idx="2066">
                  <c:v>9.4188400000000047E-3</c:v>
                </c:pt>
                <c:pt idx="2067">
                  <c:v>9.3718400000000548E-3</c:v>
                </c:pt>
                <c:pt idx="2068">
                  <c:v>9.3248400000000026E-3</c:v>
                </c:pt>
                <c:pt idx="2069">
                  <c:v>9.2778400000000007E-3</c:v>
                </c:pt>
                <c:pt idx="2070">
                  <c:v>9.2308200000000007E-3</c:v>
                </c:pt>
                <c:pt idx="2071">
                  <c:v>9.1838200000000005E-3</c:v>
                </c:pt>
                <c:pt idx="2072">
                  <c:v>9.1368200000000004E-3</c:v>
                </c:pt>
                <c:pt idx="2073">
                  <c:v>9.0898200000000227E-3</c:v>
                </c:pt>
                <c:pt idx="2074">
                  <c:v>9.04282E-3</c:v>
                </c:pt>
                <c:pt idx="2075">
                  <c:v>8.9958000000000572E-3</c:v>
                </c:pt>
                <c:pt idx="2076">
                  <c:v>8.9488000000000015E-3</c:v>
                </c:pt>
                <c:pt idx="2077">
                  <c:v>8.9018000000000048E-3</c:v>
                </c:pt>
                <c:pt idx="2078">
                  <c:v>8.8548000000000567E-3</c:v>
                </c:pt>
                <c:pt idx="2079">
                  <c:v>8.8077800000000619E-3</c:v>
                </c:pt>
                <c:pt idx="2080">
                  <c:v>8.760780000000053E-3</c:v>
                </c:pt>
                <c:pt idx="2081">
                  <c:v>8.7137800000000008E-3</c:v>
                </c:pt>
                <c:pt idx="2082">
                  <c:v>8.6667800000000267E-3</c:v>
                </c:pt>
                <c:pt idx="2083">
                  <c:v>8.6197800000000248E-3</c:v>
                </c:pt>
                <c:pt idx="2084">
                  <c:v>8.5727600000000247E-3</c:v>
                </c:pt>
                <c:pt idx="2085">
                  <c:v>8.5257600000000228E-3</c:v>
                </c:pt>
                <c:pt idx="2086">
                  <c:v>8.4787600000000001E-3</c:v>
                </c:pt>
                <c:pt idx="2087">
                  <c:v>8.4317600000000034E-3</c:v>
                </c:pt>
                <c:pt idx="2088">
                  <c:v>8.3847400000000068E-3</c:v>
                </c:pt>
                <c:pt idx="2089">
                  <c:v>8.6161400000000048E-3</c:v>
                </c:pt>
                <c:pt idx="2090">
                  <c:v>8.8483200000000015E-3</c:v>
                </c:pt>
                <c:pt idx="2091">
                  <c:v>9.0812800000000006E-3</c:v>
                </c:pt>
                <c:pt idx="2092">
                  <c:v>9.3150600000000555E-3</c:v>
                </c:pt>
                <c:pt idx="2093">
                  <c:v>9.5496000000000227E-3</c:v>
                </c:pt>
                <c:pt idx="2094">
                  <c:v>9.7849600000000005E-3</c:v>
                </c:pt>
                <c:pt idx="2095">
                  <c:v>1.0021100000000003E-2</c:v>
                </c:pt>
                <c:pt idx="2096">
                  <c:v>1.025802E-2</c:v>
                </c:pt>
                <c:pt idx="2097">
                  <c:v>1.049576E-2</c:v>
                </c:pt>
                <c:pt idx="2098">
                  <c:v>1.0734259999999999E-2</c:v>
                </c:pt>
                <c:pt idx="2099">
                  <c:v>1.0973580000000021E-2</c:v>
                </c:pt>
                <c:pt idx="2100">
                  <c:v>1.121368E-2</c:v>
                </c:pt>
                <c:pt idx="2101">
                  <c:v>1.1454580000000021E-2</c:v>
                </c:pt>
                <c:pt idx="2102">
                  <c:v>1.169626E-2</c:v>
                </c:pt>
                <c:pt idx="2103">
                  <c:v>1.193874E-2</c:v>
                </c:pt>
                <c:pt idx="2104">
                  <c:v>1.2182E-2</c:v>
                </c:pt>
                <c:pt idx="2105">
                  <c:v>1.2426060000000001E-2</c:v>
                </c:pt>
                <c:pt idx="2106">
                  <c:v>1.267092E-2</c:v>
                </c:pt>
                <c:pt idx="2107">
                  <c:v>1.2916560000000002E-2</c:v>
                </c:pt>
                <c:pt idx="2108">
                  <c:v>1.3162999999999999E-2</c:v>
                </c:pt>
                <c:pt idx="2109">
                  <c:v>1.3410239999999999E-2</c:v>
                </c:pt>
                <c:pt idx="2110">
                  <c:v>1.3658260000000002E-2</c:v>
                </c:pt>
                <c:pt idx="2111">
                  <c:v>1.3907060000000021E-2</c:v>
                </c:pt>
                <c:pt idx="2112">
                  <c:v>1.4156679999999998E-2</c:v>
                </c:pt>
                <c:pt idx="2113">
                  <c:v>1.4407080000000001E-2</c:v>
                </c:pt>
                <c:pt idx="2114">
                  <c:v>1.4658259999999998E-2</c:v>
                </c:pt>
                <c:pt idx="2115">
                  <c:v>1.4910239999999998E-2</c:v>
                </c:pt>
                <c:pt idx="2116">
                  <c:v>1.5163020000000058E-2</c:v>
                </c:pt>
                <c:pt idx="2117">
                  <c:v>1.5416580000000001E-2</c:v>
                </c:pt>
                <c:pt idx="2118">
                  <c:v>1.5670939999999998E-2</c:v>
                </c:pt>
                <c:pt idx="2119">
                  <c:v>1.5926100000000061E-2</c:v>
                </c:pt>
                <c:pt idx="2120">
                  <c:v>1.6182040000000005E-2</c:v>
                </c:pt>
                <c:pt idx="2121">
                  <c:v>1.643878E-2</c:v>
                </c:pt>
                <c:pt idx="2122">
                  <c:v>1.6696300000000001E-2</c:v>
                </c:pt>
                <c:pt idx="2123">
                  <c:v>1.6954620000000021E-2</c:v>
                </c:pt>
                <c:pt idx="2124">
                  <c:v>1.7213740000000002E-2</c:v>
                </c:pt>
                <c:pt idx="2125">
                  <c:v>1.7473640000000002E-2</c:v>
                </c:pt>
                <c:pt idx="2126">
                  <c:v>1.7734339999999998E-2</c:v>
                </c:pt>
                <c:pt idx="2127">
                  <c:v>1.7995820000000003E-2</c:v>
                </c:pt>
                <c:pt idx="2128">
                  <c:v>1.7979700000000001E-2</c:v>
                </c:pt>
                <c:pt idx="2129">
                  <c:v>1.7963600000000003E-2</c:v>
                </c:pt>
                <c:pt idx="2130">
                  <c:v>1.7947480000000005E-2</c:v>
                </c:pt>
                <c:pt idx="2131">
                  <c:v>1.793138E-2</c:v>
                </c:pt>
                <c:pt idx="2132">
                  <c:v>1.7915260000000002E-2</c:v>
                </c:pt>
                <c:pt idx="2133">
                  <c:v>1.7899140000000001E-2</c:v>
                </c:pt>
                <c:pt idx="2134">
                  <c:v>1.7883039999999999E-2</c:v>
                </c:pt>
                <c:pt idx="2135">
                  <c:v>1.7866920000000001E-2</c:v>
                </c:pt>
                <c:pt idx="2136">
                  <c:v>1.7850820000000003E-2</c:v>
                </c:pt>
                <c:pt idx="2137">
                  <c:v>1.7834700000000002E-2</c:v>
                </c:pt>
                <c:pt idx="2138">
                  <c:v>1.7818580000000001E-2</c:v>
                </c:pt>
                <c:pt idx="2139">
                  <c:v>1.7802480000000023E-2</c:v>
                </c:pt>
                <c:pt idx="2140">
                  <c:v>1.7786360000000001E-2</c:v>
                </c:pt>
                <c:pt idx="2141">
                  <c:v>1.7714840000000003E-2</c:v>
                </c:pt>
                <c:pt idx="2142">
                  <c:v>1.764334E-2</c:v>
                </c:pt>
                <c:pt idx="2143">
                  <c:v>1.7571820000000005E-2</c:v>
                </c:pt>
                <c:pt idx="2144">
                  <c:v>1.7500300000000003E-2</c:v>
                </c:pt>
                <c:pt idx="2145">
                  <c:v>1.7428780000000001E-2</c:v>
                </c:pt>
                <c:pt idx="2146">
                  <c:v>1.7357279999999999E-2</c:v>
                </c:pt>
                <c:pt idx="2147">
                  <c:v>1.7285760000000001E-2</c:v>
                </c:pt>
                <c:pt idx="2148">
                  <c:v>1.7214239999999999E-2</c:v>
                </c:pt>
                <c:pt idx="2149">
                  <c:v>1.7142720000000007E-2</c:v>
                </c:pt>
                <c:pt idx="2150">
                  <c:v>1.7071220000000002E-2</c:v>
                </c:pt>
                <c:pt idx="2151">
                  <c:v>1.6999700000000003E-2</c:v>
                </c:pt>
                <c:pt idx="2152">
                  <c:v>1.6928180000000088E-2</c:v>
                </c:pt>
                <c:pt idx="2153">
                  <c:v>1.6856659999999999E-2</c:v>
                </c:pt>
                <c:pt idx="2154">
                  <c:v>1.6785160000000087E-2</c:v>
                </c:pt>
                <c:pt idx="2155">
                  <c:v>1.6713640000000002E-2</c:v>
                </c:pt>
                <c:pt idx="2156">
                  <c:v>1.6642120000000107E-2</c:v>
                </c:pt>
                <c:pt idx="2157">
                  <c:v>1.6570600000000001E-2</c:v>
                </c:pt>
                <c:pt idx="2158">
                  <c:v>1.6499100000000003E-2</c:v>
                </c:pt>
                <c:pt idx="2159">
                  <c:v>1.6427580000000091E-2</c:v>
                </c:pt>
                <c:pt idx="2160">
                  <c:v>1.6356060000000002E-2</c:v>
                </c:pt>
                <c:pt idx="2161">
                  <c:v>1.6284540000000021E-2</c:v>
                </c:pt>
                <c:pt idx="2162">
                  <c:v>1.6213040000000001E-2</c:v>
                </c:pt>
                <c:pt idx="2163">
                  <c:v>1.6141520000000111E-2</c:v>
                </c:pt>
                <c:pt idx="2164">
                  <c:v>1.6070000000000001E-2</c:v>
                </c:pt>
                <c:pt idx="2165">
                  <c:v>1.5998480000000002E-2</c:v>
                </c:pt>
                <c:pt idx="2166">
                  <c:v>1.592696E-2</c:v>
                </c:pt>
                <c:pt idx="2167">
                  <c:v>1.5855460000000002E-2</c:v>
                </c:pt>
                <c:pt idx="2168">
                  <c:v>1.5783940000000003E-2</c:v>
                </c:pt>
                <c:pt idx="2169">
                  <c:v>1.5712420000000001E-2</c:v>
                </c:pt>
                <c:pt idx="2170">
                  <c:v>1.5640900000000003E-2</c:v>
                </c:pt>
                <c:pt idx="2171">
                  <c:v>1.5569399999999999E-2</c:v>
                </c:pt>
                <c:pt idx="2172">
                  <c:v>1.5497880000000007E-2</c:v>
                </c:pt>
                <c:pt idx="2173">
                  <c:v>1.542636E-2</c:v>
                </c:pt>
                <c:pt idx="2174">
                  <c:v>1.535484E-2</c:v>
                </c:pt>
                <c:pt idx="2175">
                  <c:v>1.5283339999999999E-2</c:v>
                </c:pt>
                <c:pt idx="2176">
                  <c:v>1.5211820000000023E-2</c:v>
                </c:pt>
                <c:pt idx="2177">
                  <c:v>1.5140300000000021E-2</c:v>
                </c:pt>
                <c:pt idx="2178">
                  <c:v>1.5068780000000007E-2</c:v>
                </c:pt>
                <c:pt idx="2179">
                  <c:v>1.4997280000000002E-2</c:v>
                </c:pt>
                <c:pt idx="2180">
                  <c:v>1.4981160000000021E-2</c:v>
                </c:pt>
                <c:pt idx="2181">
                  <c:v>1.4965040000000001E-2</c:v>
                </c:pt>
                <c:pt idx="2182">
                  <c:v>1.4948939999999999E-2</c:v>
                </c:pt>
                <c:pt idx="2183">
                  <c:v>1.4932820000000001E-2</c:v>
                </c:pt>
                <c:pt idx="2184">
                  <c:v>1.4916720000000001E-2</c:v>
                </c:pt>
                <c:pt idx="2185">
                  <c:v>1.4900600000000003E-2</c:v>
                </c:pt>
                <c:pt idx="2186">
                  <c:v>1.4884480000000005E-2</c:v>
                </c:pt>
                <c:pt idx="2187">
                  <c:v>1.486838E-2</c:v>
                </c:pt>
                <c:pt idx="2188">
                  <c:v>1.4852259999999999E-2</c:v>
                </c:pt>
                <c:pt idx="2189">
                  <c:v>1.4836159999999999E-2</c:v>
                </c:pt>
                <c:pt idx="2190">
                  <c:v>1.482004E-2</c:v>
                </c:pt>
                <c:pt idx="2191">
                  <c:v>1.4803920000000003E-2</c:v>
                </c:pt>
                <c:pt idx="2192">
                  <c:v>1.4787820000000043E-2</c:v>
                </c:pt>
                <c:pt idx="2193">
                  <c:v>1.4771700000000002E-2</c:v>
                </c:pt>
                <c:pt idx="2194">
                  <c:v>1.4755599999999999E-2</c:v>
                </c:pt>
                <c:pt idx="2195">
                  <c:v>1.4739479999999999E-2</c:v>
                </c:pt>
                <c:pt idx="2196">
                  <c:v>1.472336E-2</c:v>
                </c:pt>
                <c:pt idx="2197">
                  <c:v>1.470726E-2</c:v>
                </c:pt>
                <c:pt idx="2198">
                  <c:v>1.469114E-2</c:v>
                </c:pt>
                <c:pt idx="2199">
                  <c:v>1.4675039999999999E-2</c:v>
                </c:pt>
                <c:pt idx="2200">
                  <c:v>1.4714319999999998E-2</c:v>
                </c:pt>
                <c:pt idx="2201">
                  <c:v>1.4753620000000002E-2</c:v>
                </c:pt>
                <c:pt idx="2202">
                  <c:v>1.4792899999999999E-2</c:v>
                </c:pt>
                <c:pt idx="2203">
                  <c:v>1.4832199999999999E-2</c:v>
                </c:pt>
                <c:pt idx="2204">
                  <c:v>1.4871480000000001E-2</c:v>
                </c:pt>
                <c:pt idx="2205">
                  <c:v>1.491078E-2</c:v>
                </c:pt>
                <c:pt idx="2206">
                  <c:v>1.4950059999999999E-2</c:v>
                </c:pt>
                <c:pt idx="2207">
                  <c:v>1.498936E-2</c:v>
                </c:pt>
                <c:pt idx="2208">
                  <c:v>1.5028639999999999E-2</c:v>
                </c:pt>
                <c:pt idx="2209">
                  <c:v>1.5067939999999998E-2</c:v>
                </c:pt>
                <c:pt idx="2210">
                  <c:v>1.5107239999999999E-2</c:v>
                </c:pt>
                <c:pt idx="2211">
                  <c:v>1.5146520000000071E-2</c:v>
                </c:pt>
                <c:pt idx="2212">
                  <c:v>1.5185820000000069E-2</c:v>
                </c:pt>
                <c:pt idx="2213">
                  <c:v>1.5225100000000043E-2</c:v>
                </c:pt>
                <c:pt idx="2214">
                  <c:v>1.5264400000000023E-2</c:v>
                </c:pt>
                <c:pt idx="2215">
                  <c:v>1.5303680000000005E-2</c:v>
                </c:pt>
                <c:pt idx="2216">
                  <c:v>1.5342980000000001E-2</c:v>
                </c:pt>
                <c:pt idx="2217">
                  <c:v>1.538226E-2</c:v>
                </c:pt>
                <c:pt idx="2218">
                  <c:v>1.5421560000000067E-2</c:v>
                </c:pt>
                <c:pt idx="2219">
                  <c:v>1.5460840000000003E-2</c:v>
                </c:pt>
                <c:pt idx="2220">
                  <c:v>1.5500140000000023E-2</c:v>
                </c:pt>
                <c:pt idx="2221">
                  <c:v>1.553944E-2</c:v>
                </c:pt>
                <c:pt idx="2222">
                  <c:v>1.5578720000000002E-2</c:v>
                </c:pt>
                <c:pt idx="2223">
                  <c:v>1.5618020000000003E-2</c:v>
                </c:pt>
                <c:pt idx="2224">
                  <c:v>1.5657300000000002E-2</c:v>
                </c:pt>
                <c:pt idx="2225">
                  <c:v>1.5696600000000002E-2</c:v>
                </c:pt>
                <c:pt idx="2226">
                  <c:v>1.5735880000000001E-2</c:v>
                </c:pt>
                <c:pt idx="2227">
                  <c:v>1.5775180000000003E-2</c:v>
                </c:pt>
                <c:pt idx="2228">
                  <c:v>1.5814460000000002E-2</c:v>
                </c:pt>
                <c:pt idx="2229">
                  <c:v>1.5853760000000001E-2</c:v>
                </c:pt>
                <c:pt idx="2230">
                  <c:v>1.5893040000000001E-2</c:v>
                </c:pt>
                <c:pt idx="2231">
                  <c:v>1.593234E-2</c:v>
                </c:pt>
                <c:pt idx="2232">
                  <c:v>1.5971639999999999E-2</c:v>
                </c:pt>
                <c:pt idx="2233">
                  <c:v>1.6010919999999998E-2</c:v>
                </c:pt>
                <c:pt idx="2234">
                  <c:v>1.605022E-2</c:v>
                </c:pt>
                <c:pt idx="2235">
                  <c:v>1.6089500000000041E-2</c:v>
                </c:pt>
                <c:pt idx="2236">
                  <c:v>1.6128800000000061E-2</c:v>
                </c:pt>
                <c:pt idx="2237">
                  <c:v>1.6168080000000001E-2</c:v>
                </c:pt>
                <c:pt idx="2238">
                  <c:v>1.620738E-2</c:v>
                </c:pt>
                <c:pt idx="2239">
                  <c:v>1.6191259999999999E-2</c:v>
                </c:pt>
                <c:pt idx="2240">
                  <c:v>1.6175160000000001E-2</c:v>
                </c:pt>
                <c:pt idx="2241">
                  <c:v>1.615904E-2</c:v>
                </c:pt>
                <c:pt idx="2242">
                  <c:v>1.6142920000000043E-2</c:v>
                </c:pt>
                <c:pt idx="2243">
                  <c:v>1.612682000000009E-2</c:v>
                </c:pt>
                <c:pt idx="2244">
                  <c:v>1.6110700000000009E-2</c:v>
                </c:pt>
                <c:pt idx="2245">
                  <c:v>1.6094600000000001E-2</c:v>
                </c:pt>
                <c:pt idx="2246">
                  <c:v>1.6078480000000003E-2</c:v>
                </c:pt>
                <c:pt idx="2247">
                  <c:v>1.6062360000000001E-2</c:v>
                </c:pt>
                <c:pt idx="2248">
                  <c:v>1.6046260000000003E-2</c:v>
                </c:pt>
                <c:pt idx="2249">
                  <c:v>1.6030140000000002E-2</c:v>
                </c:pt>
                <c:pt idx="2250">
                  <c:v>1.601404E-2</c:v>
                </c:pt>
                <c:pt idx="2251">
                  <c:v>1.5997919999999999E-2</c:v>
                </c:pt>
                <c:pt idx="2252">
                  <c:v>1.5981800000000088E-2</c:v>
                </c:pt>
                <c:pt idx="2253">
                  <c:v>1.5965700000000003E-2</c:v>
                </c:pt>
                <c:pt idx="2254">
                  <c:v>1.5949580000000001E-2</c:v>
                </c:pt>
                <c:pt idx="2255">
                  <c:v>1.5933480000000003E-2</c:v>
                </c:pt>
                <c:pt idx="2256">
                  <c:v>1.5917359999999998E-2</c:v>
                </c:pt>
                <c:pt idx="2257">
                  <c:v>1.5901240000000001E-2</c:v>
                </c:pt>
                <c:pt idx="2258">
                  <c:v>1.5885140000000002E-2</c:v>
                </c:pt>
                <c:pt idx="2259">
                  <c:v>1.5869020000000001E-2</c:v>
                </c:pt>
                <c:pt idx="2260">
                  <c:v>1.58529E-2</c:v>
                </c:pt>
                <c:pt idx="2261">
                  <c:v>1.5836800000000005E-2</c:v>
                </c:pt>
                <c:pt idx="2262">
                  <c:v>1.5820680000000007E-2</c:v>
                </c:pt>
                <c:pt idx="2263">
                  <c:v>1.5804580000000089E-2</c:v>
                </c:pt>
                <c:pt idx="2264">
                  <c:v>1.5788460000000001E-2</c:v>
                </c:pt>
                <c:pt idx="2265">
                  <c:v>1.5772339999999999E-2</c:v>
                </c:pt>
                <c:pt idx="2266">
                  <c:v>1.5756239999999998E-2</c:v>
                </c:pt>
                <c:pt idx="2267">
                  <c:v>1.5740120000000093E-2</c:v>
                </c:pt>
                <c:pt idx="2268">
                  <c:v>1.5724020000000043E-2</c:v>
                </c:pt>
                <c:pt idx="2269">
                  <c:v>1.57079E-2</c:v>
                </c:pt>
                <c:pt idx="2270">
                  <c:v>1.5691780000000002E-2</c:v>
                </c:pt>
                <c:pt idx="2271">
                  <c:v>1.5675680000000001E-2</c:v>
                </c:pt>
                <c:pt idx="2272">
                  <c:v>1.5659559999999999E-2</c:v>
                </c:pt>
                <c:pt idx="2273">
                  <c:v>1.5643460000000001E-2</c:v>
                </c:pt>
                <c:pt idx="2274">
                  <c:v>1.562734E-2</c:v>
                </c:pt>
                <c:pt idx="2275">
                  <c:v>1.561122E-2</c:v>
                </c:pt>
                <c:pt idx="2276">
                  <c:v>1.5595120000000021E-2</c:v>
                </c:pt>
                <c:pt idx="2277">
                  <c:v>1.5578999999999996E-2</c:v>
                </c:pt>
                <c:pt idx="2278">
                  <c:v>1.5562900000000001E-2</c:v>
                </c:pt>
                <c:pt idx="2279">
                  <c:v>1.5546780000000001E-2</c:v>
                </c:pt>
                <c:pt idx="2280">
                  <c:v>1.5530660000000002E-2</c:v>
                </c:pt>
                <c:pt idx="2281">
                  <c:v>1.5514560000000005E-2</c:v>
                </c:pt>
                <c:pt idx="2282">
                  <c:v>1.5498439999999999E-2</c:v>
                </c:pt>
                <c:pt idx="2283">
                  <c:v>1.5482340000000001E-2</c:v>
                </c:pt>
                <c:pt idx="2284">
                  <c:v>1.5466220000000003E-2</c:v>
                </c:pt>
                <c:pt idx="2285">
                  <c:v>1.5450100000000001E-2</c:v>
                </c:pt>
                <c:pt idx="2286">
                  <c:v>1.5434000000000003E-2</c:v>
                </c:pt>
                <c:pt idx="2287">
                  <c:v>1.5417880000000005E-2</c:v>
                </c:pt>
                <c:pt idx="2288">
                  <c:v>1.5401780000000065E-2</c:v>
                </c:pt>
                <c:pt idx="2289">
                  <c:v>1.5385660000000001E-2</c:v>
                </c:pt>
                <c:pt idx="2290">
                  <c:v>1.5369540000000001E-2</c:v>
                </c:pt>
                <c:pt idx="2291">
                  <c:v>1.5353439999999999E-2</c:v>
                </c:pt>
                <c:pt idx="2292">
                  <c:v>1.533732E-2</c:v>
                </c:pt>
                <c:pt idx="2293">
                  <c:v>1.5321200000000005E-2</c:v>
                </c:pt>
                <c:pt idx="2294">
                  <c:v>1.5305100000000059E-2</c:v>
                </c:pt>
                <c:pt idx="2295">
                  <c:v>1.5288980000000002E-2</c:v>
                </c:pt>
                <c:pt idx="2296">
                  <c:v>1.5272880000000001E-2</c:v>
                </c:pt>
                <c:pt idx="2297">
                  <c:v>1.5256759999999999E-2</c:v>
                </c:pt>
                <c:pt idx="2298">
                  <c:v>1.524064E-2</c:v>
                </c:pt>
                <c:pt idx="2299">
                  <c:v>1.5224540000000003E-2</c:v>
                </c:pt>
                <c:pt idx="2300">
                  <c:v>1.5208420000000021E-2</c:v>
                </c:pt>
                <c:pt idx="2301">
                  <c:v>1.5192320000000002E-2</c:v>
                </c:pt>
                <c:pt idx="2302">
                  <c:v>1.5176199999999999E-2</c:v>
                </c:pt>
                <c:pt idx="2303">
                  <c:v>1.5160080000000001E-2</c:v>
                </c:pt>
                <c:pt idx="2304">
                  <c:v>1.5143980000000001E-2</c:v>
                </c:pt>
                <c:pt idx="2305">
                  <c:v>1.5127860000000003E-2</c:v>
                </c:pt>
                <c:pt idx="2306">
                  <c:v>1.5111760000000002E-2</c:v>
                </c:pt>
                <c:pt idx="2307">
                  <c:v>1.5095639999999999E-2</c:v>
                </c:pt>
                <c:pt idx="2308">
                  <c:v>1.5079520000000001E-2</c:v>
                </c:pt>
                <c:pt idx="2309">
                  <c:v>1.5008020000000007E-2</c:v>
                </c:pt>
                <c:pt idx="2310">
                  <c:v>1.4936500000000005E-2</c:v>
                </c:pt>
                <c:pt idx="2311">
                  <c:v>1.486498E-2</c:v>
                </c:pt>
                <c:pt idx="2312">
                  <c:v>1.479346E-2</c:v>
                </c:pt>
                <c:pt idx="2313">
                  <c:v>1.4721960000000003E-2</c:v>
                </c:pt>
                <c:pt idx="2314">
                  <c:v>1.4650439999999999E-2</c:v>
                </c:pt>
                <c:pt idx="2315">
                  <c:v>1.4578919999999936E-2</c:v>
                </c:pt>
                <c:pt idx="2316">
                  <c:v>1.4507400000000005E-2</c:v>
                </c:pt>
                <c:pt idx="2317">
                  <c:v>1.4435900000000002E-2</c:v>
                </c:pt>
                <c:pt idx="2318">
                  <c:v>1.4364380000000001E-2</c:v>
                </c:pt>
                <c:pt idx="2319">
                  <c:v>1.4292859999999999E-2</c:v>
                </c:pt>
                <c:pt idx="2320">
                  <c:v>1.4221339999999999E-2</c:v>
                </c:pt>
                <c:pt idx="2321">
                  <c:v>1.414984E-2</c:v>
                </c:pt>
                <c:pt idx="2322">
                  <c:v>1.4078319999999978E-2</c:v>
                </c:pt>
                <c:pt idx="2323">
                  <c:v>1.4006800000000003E-2</c:v>
                </c:pt>
                <c:pt idx="2324">
                  <c:v>1.393528E-2</c:v>
                </c:pt>
                <c:pt idx="2325">
                  <c:v>1.3863780000000067E-2</c:v>
                </c:pt>
                <c:pt idx="2326">
                  <c:v>1.3792260000000001E-2</c:v>
                </c:pt>
                <c:pt idx="2327">
                  <c:v>1.3720740000000021E-2</c:v>
                </c:pt>
                <c:pt idx="2328">
                  <c:v>1.3649220000000005E-2</c:v>
                </c:pt>
                <c:pt idx="2329">
                  <c:v>1.3577720000000001E-2</c:v>
                </c:pt>
                <c:pt idx="2330">
                  <c:v>1.3506200000000001E-2</c:v>
                </c:pt>
                <c:pt idx="2331">
                  <c:v>1.3434680000000001E-2</c:v>
                </c:pt>
                <c:pt idx="2332">
                  <c:v>1.3363160000000021E-2</c:v>
                </c:pt>
                <c:pt idx="2333">
                  <c:v>1.329166E-2</c:v>
                </c:pt>
                <c:pt idx="2334">
                  <c:v>1.3220140000000003E-2</c:v>
                </c:pt>
                <c:pt idx="2335">
                  <c:v>1.3148620000000001E-2</c:v>
                </c:pt>
                <c:pt idx="2336">
                  <c:v>1.3077099999999998E-2</c:v>
                </c:pt>
                <c:pt idx="2337">
                  <c:v>1.3005580000000067E-2</c:v>
                </c:pt>
                <c:pt idx="2338">
                  <c:v>1.2934080000000001E-2</c:v>
                </c:pt>
                <c:pt idx="2339">
                  <c:v>1.2862560000000063E-2</c:v>
                </c:pt>
                <c:pt idx="2340">
                  <c:v>1.279104E-2</c:v>
                </c:pt>
                <c:pt idx="2341">
                  <c:v>1.2719520000000003E-2</c:v>
                </c:pt>
                <c:pt idx="2342">
                  <c:v>1.2648019999999999E-2</c:v>
                </c:pt>
                <c:pt idx="2343">
                  <c:v>1.2576500000000001E-2</c:v>
                </c:pt>
                <c:pt idx="2344">
                  <c:v>1.2504980000000001E-2</c:v>
                </c:pt>
                <c:pt idx="2345">
                  <c:v>1.243346E-2</c:v>
                </c:pt>
                <c:pt idx="2346">
                  <c:v>1.2361960000000002E-2</c:v>
                </c:pt>
                <c:pt idx="2347">
                  <c:v>1.229044E-2</c:v>
                </c:pt>
                <c:pt idx="2348">
                  <c:v>1.227432E-2</c:v>
                </c:pt>
                <c:pt idx="2349">
                  <c:v>1.2258219999999936E-2</c:v>
                </c:pt>
                <c:pt idx="2350">
                  <c:v>1.2242100000000007E-2</c:v>
                </c:pt>
                <c:pt idx="2351">
                  <c:v>1.2225979999999999E-2</c:v>
                </c:pt>
                <c:pt idx="2352">
                  <c:v>1.2209880000000001E-2</c:v>
                </c:pt>
                <c:pt idx="2353">
                  <c:v>1.219376E-2</c:v>
                </c:pt>
                <c:pt idx="2354">
                  <c:v>1.2177659999999998E-2</c:v>
                </c:pt>
                <c:pt idx="2355">
                  <c:v>1.216154E-2</c:v>
                </c:pt>
                <c:pt idx="2356">
                  <c:v>1.2145420000000007E-2</c:v>
                </c:pt>
                <c:pt idx="2357">
                  <c:v>1.2129320000000001E-2</c:v>
                </c:pt>
                <c:pt idx="2358">
                  <c:v>1.2113199999999999E-2</c:v>
                </c:pt>
                <c:pt idx="2359">
                  <c:v>1.20971E-2</c:v>
                </c:pt>
                <c:pt idx="2360">
                  <c:v>1.208098E-2</c:v>
                </c:pt>
                <c:pt idx="2361">
                  <c:v>1.206486E-2</c:v>
                </c:pt>
                <c:pt idx="2362">
                  <c:v>1.204876E-2</c:v>
                </c:pt>
                <c:pt idx="2363">
                  <c:v>1.2032639999999994E-2</c:v>
                </c:pt>
                <c:pt idx="2364">
                  <c:v>1.2016539999999999E-2</c:v>
                </c:pt>
                <c:pt idx="2365">
                  <c:v>1.2000419999999999E-2</c:v>
                </c:pt>
                <c:pt idx="2366">
                  <c:v>1.1984300000000064E-2</c:v>
                </c:pt>
                <c:pt idx="2367">
                  <c:v>1.1968200000000003E-2</c:v>
                </c:pt>
                <c:pt idx="2368">
                  <c:v>1.1952080000000021E-2</c:v>
                </c:pt>
                <c:pt idx="2369">
                  <c:v>1.1935980000000001E-2</c:v>
                </c:pt>
                <c:pt idx="2370">
                  <c:v>1.1919860000000001E-2</c:v>
                </c:pt>
                <c:pt idx="2371">
                  <c:v>1.1903740000000001E-2</c:v>
                </c:pt>
                <c:pt idx="2372">
                  <c:v>1.1943040000000005E-2</c:v>
                </c:pt>
                <c:pt idx="2373">
                  <c:v>1.1982320000000086E-2</c:v>
                </c:pt>
                <c:pt idx="2374">
                  <c:v>1.202162E-2</c:v>
                </c:pt>
                <c:pt idx="2375">
                  <c:v>1.2060920000000001E-2</c:v>
                </c:pt>
                <c:pt idx="2376">
                  <c:v>1.21002E-2</c:v>
                </c:pt>
                <c:pt idx="2377">
                  <c:v>1.2139499999999998E-2</c:v>
                </c:pt>
                <c:pt idx="2378">
                  <c:v>1.2178779999999998E-2</c:v>
                </c:pt>
                <c:pt idx="2379">
                  <c:v>1.2218079999999999E-2</c:v>
                </c:pt>
                <c:pt idx="2380">
                  <c:v>1.2257359999999998E-2</c:v>
                </c:pt>
                <c:pt idx="2381">
                  <c:v>1.2296659999999999E-2</c:v>
                </c:pt>
                <c:pt idx="2382">
                  <c:v>1.2335939999999998E-2</c:v>
                </c:pt>
                <c:pt idx="2383">
                  <c:v>1.2375239999999996E-2</c:v>
                </c:pt>
                <c:pt idx="2384">
                  <c:v>1.2414520000000005E-2</c:v>
                </c:pt>
                <c:pt idx="2385">
                  <c:v>1.2453820000000001E-2</c:v>
                </c:pt>
                <c:pt idx="2386">
                  <c:v>1.2493120000000003E-2</c:v>
                </c:pt>
                <c:pt idx="2387">
                  <c:v>1.2532400000000001E-2</c:v>
                </c:pt>
                <c:pt idx="2388">
                  <c:v>1.25717E-2</c:v>
                </c:pt>
                <c:pt idx="2389">
                  <c:v>1.2610979999999999E-2</c:v>
                </c:pt>
                <c:pt idx="2390">
                  <c:v>1.265028E-2</c:v>
                </c:pt>
                <c:pt idx="2391">
                  <c:v>1.2689560000000001E-2</c:v>
                </c:pt>
                <c:pt idx="2392">
                  <c:v>1.2728860000000003E-2</c:v>
                </c:pt>
                <c:pt idx="2393">
                  <c:v>1.2768140000000001E-2</c:v>
                </c:pt>
                <c:pt idx="2394">
                  <c:v>1.280744E-2</c:v>
                </c:pt>
                <c:pt idx="2395">
                  <c:v>1.2846719999999999E-2</c:v>
                </c:pt>
                <c:pt idx="2396">
                  <c:v>1.2886020000000003E-2</c:v>
                </c:pt>
                <c:pt idx="2397">
                  <c:v>1.2925320000000007E-2</c:v>
                </c:pt>
                <c:pt idx="2398">
                  <c:v>1.2964600000000001E-2</c:v>
                </c:pt>
                <c:pt idx="2399">
                  <c:v>1.3003900000000001E-2</c:v>
                </c:pt>
                <c:pt idx="2400">
                  <c:v>1.3043180000000062E-2</c:v>
                </c:pt>
                <c:pt idx="2401">
                  <c:v>1.3082480000000063E-2</c:v>
                </c:pt>
                <c:pt idx="2402">
                  <c:v>1.3121760000000001E-2</c:v>
                </c:pt>
                <c:pt idx="2403">
                  <c:v>1.3161060000000007E-2</c:v>
                </c:pt>
                <c:pt idx="2404">
                  <c:v>1.3200340000000001E-2</c:v>
                </c:pt>
                <c:pt idx="2405">
                  <c:v>1.3239639999999999E-2</c:v>
                </c:pt>
                <c:pt idx="2406">
                  <c:v>1.327892E-2</c:v>
                </c:pt>
                <c:pt idx="2407">
                  <c:v>1.331822E-2</c:v>
                </c:pt>
                <c:pt idx="2408">
                  <c:v>1.3357519999999999E-2</c:v>
                </c:pt>
                <c:pt idx="2409">
                  <c:v>1.3396800000000007E-2</c:v>
                </c:pt>
                <c:pt idx="2410">
                  <c:v>1.3436099999999999E-2</c:v>
                </c:pt>
                <c:pt idx="2411">
                  <c:v>1.341998E-2</c:v>
                </c:pt>
                <c:pt idx="2412">
                  <c:v>1.3403860000000063E-2</c:v>
                </c:pt>
                <c:pt idx="2413">
                  <c:v>1.338776E-2</c:v>
                </c:pt>
                <c:pt idx="2414">
                  <c:v>1.3371639999999999E-2</c:v>
                </c:pt>
                <c:pt idx="2415">
                  <c:v>1.3355540000000001E-2</c:v>
                </c:pt>
                <c:pt idx="2416">
                  <c:v>1.3339420000000001E-2</c:v>
                </c:pt>
                <c:pt idx="2417">
                  <c:v>1.3323300000000001E-2</c:v>
                </c:pt>
                <c:pt idx="2418">
                  <c:v>1.3307200000000003E-2</c:v>
                </c:pt>
                <c:pt idx="2419">
                  <c:v>1.329108E-2</c:v>
                </c:pt>
                <c:pt idx="2420">
                  <c:v>1.327498E-2</c:v>
                </c:pt>
                <c:pt idx="2421">
                  <c:v>1.3258860000000003E-2</c:v>
                </c:pt>
                <c:pt idx="2422">
                  <c:v>1.3242740000000001E-2</c:v>
                </c:pt>
                <c:pt idx="2423">
                  <c:v>1.322664E-2</c:v>
                </c:pt>
                <c:pt idx="2424">
                  <c:v>1.3210520000000068E-2</c:v>
                </c:pt>
                <c:pt idx="2425">
                  <c:v>1.3194420000000005E-2</c:v>
                </c:pt>
                <c:pt idx="2426">
                  <c:v>1.3178299999999992E-2</c:v>
                </c:pt>
                <c:pt idx="2427">
                  <c:v>1.3162180000000067E-2</c:v>
                </c:pt>
                <c:pt idx="2428">
                  <c:v>1.3146080000000001E-2</c:v>
                </c:pt>
                <c:pt idx="2429">
                  <c:v>1.312996E-2</c:v>
                </c:pt>
                <c:pt idx="2430">
                  <c:v>1.3113860000000001E-2</c:v>
                </c:pt>
                <c:pt idx="2431">
                  <c:v>1.3097739999999998E-2</c:v>
                </c:pt>
                <c:pt idx="2432">
                  <c:v>1.3081620000000021E-2</c:v>
                </c:pt>
                <c:pt idx="2433">
                  <c:v>1.306552000000008E-2</c:v>
                </c:pt>
                <c:pt idx="2434">
                  <c:v>1.3049400000000001E-2</c:v>
                </c:pt>
                <c:pt idx="2435">
                  <c:v>1.3033299999999998E-2</c:v>
                </c:pt>
                <c:pt idx="2436">
                  <c:v>1.3017180000000001E-2</c:v>
                </c:pt>
                <c:pt idx="2437">
                  <c:v>1.3001060000000005E-2</c:v>
                </c:pt>
                <c:pt idx="2438">
                  <c:v>1.2984960000000002E-2</c:v>
                </c:pt>
                <c:pt idx="2439">
                  <c:v>1.2968840000000001E-2</c:v>
                </c:pt>
                <c:pt idx="2440">
                  <c:v>1.2952719999999999E-2</c:v>
                </c:pt>
                <c:pt idx="2441">
                  <c:v>1.2936619999999998E-2</c:v>
                </c:pt>
                <c:pt idx="2442">
                  <c:v>1.2920500000000076E-2</c:v>
                </c:pt>
                <c:pt idx="2443">
                  <c:v>1.2904400000000003E-2</c:v>
                </c:pt>
                <c:pt idx="2444">
                  <c:v>1.288828E-2</c:v>
                </c:pt>
                <c:pt idx="2445">
                  <c:v>1.2872160000000001E-2</c:v>
                </c:pt>
                <c:pt idx="2446">
                  <c:v>1.2856059999999999E-2</c:v>
                </c:pt>
                <c:pt idx="2447">
                  <c:v>1.2839939999999998E-2</c:v>
                </c:pt>
                <c:pt idx="2448">
                  <c:v>1.2823840000000001E-2</c:v>
                </c:pt>
                <c:pt idx="2449">
                  <c:v>1.2807720000000003E-2</c:v>
                </c:pt>
                <c:pt idx="2450">
                  <c:v>1.27916E-2</c:v>
                </c:pt>
                <c:pt idx="2451">
                  <c:v>1.27755E-2</c:v>
                </c:pt>
                <c:pt idx="2452">
                  <c:v>1.2759379999999999E-2</c:v>
                </c:pt>
                <c:pt idx="2453">
                  <c:v>1.2743280000000001E-2</c:v>
                </c:pt>
                <c:pt idx="2454">
                  <c:v>1.2727160000000001E-2</c:v>
                </c:pt>
                <c:pt idx="2455">
                  <c:v>1.271104E-2</c:v>
                </c:pt>
                <c:pt idx="2456">
                  <c:v>1.2694939999999998E-2</c:v>
                </c:pt>
                <c:pt idx="2457">
                  <c:v>1.267882E-2</c:v>
                </c:pt>
                <c:pt idx="2458">
                  <c:v>1.2662720000000021E-2</c:v>
                </c:pt>
                <c:pt idx="2459">
                  <c:v>1.2646600000000001E-2</c:v>
                </c:pt>
                <c:pt idx="2460">
                  <c:v>1.2630480000000001E-2</c:v>
                </c:pt>
                <c:pt idx="2461">
                  <c:v>1.261438E-2</c:v>
                </c:pt>
                <c:pt idx="2462">
                  <c:v>1.2598259999999998E-2</c:v>
                </c:pt>
                <c:pt idx="2463">
                  <c:v>1.2582160000000005E-2</c:v>
                </c:pt>
                <c:pt idx="2464">
                  <c:v>1.2566040000000001E-2</c:v>
                </c:pt>
                <c:pt idx="2465">
                  <c:v>1.2549920000000001E-2</c:v>
                </c:pt>
                <c:pt idx="2466">
                  <c:v>1.2533820000000001E-2</c:v>
                </c:pt>
                <c:pt idx="2467">
                  <c:v>1.25177E-2</c:v>
                </c:pt>
                <c:pt idx="2468">
                  <c:v>1.2501600000000003E-2</c:v>
                </c:pt>
                <c:pt idx="2469">
                  <c:v>1.2485480000000005E-2</c:v>
                </c:pt>
                <c:pt idx="2470">
                  <c:v>1.2469359999999999E-2</c:v>
                </c:pt>
                <c:pt idx="2471">
                  <c:v>1.2453259999999999E-2</c:v>
                </c:pt>
                <c:pt idx="2472">
                  <c:v>1.2437139999999999E-2</c:v>
                </c:pt>
                <c:pt idx="2473">
                  <c:v>1.2421020000000001E-2</c:v>
                </c:pt>
                <c:pt idx="2474">
                  <c:v>1.240492E-2</c:v>
                </c:pt>
                <c:pt idx="2475">
                  <c:v>1.2388800000000005E-2</c:v>
                </c:pt>
                <c:pt idx="2476">
                  <c:v>1.23727E-2</c:v>
                </c:pt>
                <c:pt idx="2477">
                  <c:v>1.2356580000000001E-2</c:v>
                </c:pt>
                <c:pt idx="2478">
                  <c:v>1.2340460000000001E-2</c:v>
                </c:pt>
                <c:pt idx="2479">
                  <c:v>1.2324359999999999E-2</c:v>
                </c:pt>
                <c:pt idx="2480">
                  <c:v>1.2308239999999998E-2</c:v>
                </c:pt>
                <c:pt idx="2481">
                  <c:v>1.2292140000000002E-2</c:v>
                </c:pt>
                <c:pt idx="2482">
                  <c:v>1.227602E-2</c:v>
                </c:pt>
                <c:pt idx="2483">
                  <c:v>1.2259899999999999E-2</c:v>
                </c:pt>
                <c:pt idx="2484">
                  <c:v>1.2243800000000001E-2</c:v>
                </c:pt>
                <c:pt idx="2485">
                  <c:v>1.2227679999999999E-2</c:v>
                </c:pt>
                <c:pt idx="2486">
                  <c:v>1.2211580000000001E-2</c:v>
                </c:pt>
                <c:pt idx="2487">
                  <c:v>1.219546E-2</c:v>
                </c:pt>
                <c:pt idx="2488">
                  <c:v>1.2179339999999992E-2</c:v>
                </c:pt>
                <c:pt idx="2489">
                  <c:v>1.2163239999999999E-2</c:v>
                </c:pt>
                <c:pt idx="2490">
                  <c:v>1.2147120000000001E-2</c:v>
                </c:pt>
                <c:pt idx="2491">
                  <c:v>1.2131019999999998E-2</c:v>
                </c:pt>
                <c:pt idx="2492">
                  <c:v>1.2114899999999998E-2</c:v>
                </c:pt>
                <c:pt idx="2493">
                  <c:v>1.209878E-2</c:v>
                </c:pt>
                <c:pt idx="2494">
                  <c:v>1.2082680000000002E-2</c:v>
                </c:pt>
                <c:pt idx="2495">
                  <c:v>1.206656E-2</c:v>
                </c:pt>
                <c:pt idx="2496">
                  <c:v>1.2050459999999999E-2</c:v>
                </c:pt>
                <c:pt idx="2497">
                  <c:v>1.2034339999999998E-2</c:v>
                </c:pt>
                <c:pt idx="2498">
                  <c:v>1.196282000000012E-2</c:v>
                </c:pt>
                <c:pt idx="2499">
                  <c:v>1.1891300000000007E-2</c:v>
                </c:pt>
                <c:pt idx="2500">
                  <c:v>1.1819800000000005E-2</c:v>
                </c:pt>
                <c:pt idx="2501">
                  <c:v>1.1748280000000003E-2</c:v>
                </c:pt>
                <c:pt idx="2502">
                  <c:v>1.1676760000000001E-2</c:v>
                </c:pt>
                <c:pt idx="2503">
                  <c:v>1.1605240000000001E-2</c:v>
                </c:pt>
                <c:pt idx="2504">
                  <c:v>1.1533740000000001E-2</c:v>
                </c:pt>
                <c:pt idx="2505">
                  <c:v>1.1462220000000021E-2</c:v>
                </c:pt>
                <c:pt idx="2506">
                  <c:v>1.1390700000000005E-2</c:v>
                </c:pt>
                <c:pt idx="2507">
                  <c:v>1.1319180000000003E-2</c:v>
                </c:pt>
                <c:pt idx="2508">
                  <c:v>1.1247680000000001E-2</c:v>
                </c:pt>
                <c:pt idx="2509">
                  <c:v>1.1176160000000001E-2</c:v>
                </c:pt>
                <c:pt idx="2510">
                  <c:v>1.1104640000000001E-2</c:v>
                </c:pt>
                <c:pt idx="2511">
                  <c:v>1.1033120000000021E-2</c:v>
                </c:pt>
                <c:pt idx="2512">
                  <c:v>1.0961620000000043E-2</c:v>
                </c:pt>
                <c:pt idx="2513">
                  <c:v>1.0890100000000003E-2</c:v>
                </c:pt>
                <c:pt idx="2514">
                  <c:v>1.0818580000000001E-2</c:v>
                </c:pt>
                <c:pt idx="2515">
                  <c:v>1.0747060000000001E-2</c:v>
                </c:pt>
                <c:pt idx="2516">
                  <c:v>1.0675560000000001E-2</c:v>
                </c:pt>
                <c:pt idx="2517">
                  <c:v>1.060404E-2</c:v>
                </c:pt>
                <c:pt idx="2518">
                  <c:v>1.0532520000000043E-2</c:v>
                </c:pt>
                <c:pt idx="2519">
                  <c:v>1.0461000000000003E-2</c:v>
                </c:pt>
                <c:pt idx="2520">
                  <c:v>1.0389499999999999E-2</c:v>
                </c:pt>
                <c:pt idx="2521">
                  <c:v>1.0317979999999999E-2</c:v>
                </c:pt>
                <c:pt idx="2522">
                  <c:v>1.0246460000000001E-2</c:v>
                </c:pt>
                <c:pt idx="2523">
                  <c:v>1.0174939999999999E-2</c:v>
                </c:pt>
                <c:pt idx="2524">
                  <c:v>1.0103440000000002E-2</c:v>
                </c:pt>
                <c:pt idx="2525">
                  <c:v>1.003192E-2</c:v>
                </c:pt>
                <c:pt idx="2526">
                  <c:v>9.9604000000000775E-3</c:v>
                </c:pt>
                <c:pt idx="2527">
                  <c:v>9.8888800000000512E-3</c:v>
                </c:pt>
                <c:pt idx="2528">
                  <c:v>9.8173800000000248E-3</c:v>
                </c:pt>
                <c:pt idx="2529">
                  <c:v>9.7458600000000003E-3</c:v>
                </c:pt>
                <c:pt idx="2530">
                  <c:v>9.67434E-3</c:v>
                </c:pt>
                <c:pt idx="2531">
                  <c:v>9.6028200000000067E-3</c:v>
                </c:pt>
                <c:pt idx="2532">
                  <c:v>9.5313000000000012E-3</c:v>
                </c:pt>
                <c:pt idx="2533">
                  <c:v>9.459800000000065E-3</c:v>
                </c:pt>
                <c:pt idx="2534">
                  <c:v>9.3882800000000266E-3</c:v>
                </c:pt>
                <c:pt idx="2535">
                  <c:v>9.3167600000000246E-3</c:v>
                </c:pt>
                <c:pt idx="2536">
                  <c:v>9.2452400000000001E-3</c:v>
                </c:pt>
                <c:pt idx="2537">
                  <c:v>9.2291400000000003E-3</c:v>
                </c:pt>
                <c:pt idx="2538">
                  <c:v>9.2130200000000006E-3</c:v>
                </c:pt>
                <c:pt idx="2539">
                  <c:v>9.1969200000000008E-3</c:v>
                </c:pt>
                <c:pt idx="2540">
                  <c:v>9.1808000000000028E-3</c:v>
                </c:pt>
                <c:pt idx="2541">
                  <c:v>9.1646800000000066E-3</c:v>
                </c:pt>
                <c:pt idx="2542">
                  <c:v>9.1485800000000016E-3</c:v>
                </c:pt>
                <c:pt idx="2543">
                  <c:v>9.1324600000000228E-3</c:v>
                </c:pt>
                <c:pt idx="2544">
                  <c:v>9.1163600000000004E-3</c:v>
                </c:pt>
                <c:pt idx="2545">
                  <c:v>9.1002400000000025E-3</c:v>
                </c:pt>
                <c:pt idx="2546">
                  <c:v>9.0841200000000011E-3</c:v>
                </c:pt>
                <c:pt idx="2547">
                  <c:v>9.0680200000000013E-3</c:v>
                </c:pt>
                <c:pt idx="2548">
                  <c:v>9.0519000000000068E-3</c:v>
                </c:pt>
                <c:pt idx="2549">
                  <c:v>9.0358000000000226E-3</c:v>
                </c:pt>
                <c:pt idx="2550">
                  <c:v>9.0196800000000594E-3</c:v>
                </c:pt>
                <c:pt idx="2551">
                  <c:v>9.0035600000000268E-3</c:v>
                </c:pt>
                <c:pt idx="2552">
                  <c:v>8.9874600000000512E-3</c:v>
                </c:pt>
                <c:pt idx="2553">
                  <c:v>8.9713400000000047E-3</c:v>
                </c:pt>
                <c:pt idx="2554">
                  <c:v>8.9552400000000743E-3</c:v>
                </c:pt>
                <c:pt idx="2555">
                  <c:v>8.9945200000000006E-3</c:v>
                </c:pt>
                <c:pt idx="2556">
                  <c:v>9.0338200000000014E-3</c:v>
                </c:pt>
                <c:pt idx="2557">
                  <c:v>9.0731000000000266E-3</c:v>
                </c:pt>
                <c:pt idx="2558">
                  <c:v>9.1124000000000569E-3</c:v>
                </c:pt>
                <c:pt idx="2559">
                  <c:v>9.1516800000000266E-3</c:v>
                </c:pt>
                <c:pt idx="2560">
                  <c:v>9.1909800000000048E-3</c:v>
                </c:pt>
                <c:pt idx="2561">
                  <c:v>9.2302600000000005E-3</c:v>
                </c:pt>
                <c:pt idx="2562">
                  <c:v>9.2695600000000048E-3</c:v>
                </c:pt>
                <c:pt idx="2563">
                  <c:v>9.3088400000000248E-3</c:v>
                </c:pt>
                <c:pt idx="2564">
                  <c:v>9.3481400000000048E-3</c:v>
                </c:pt>
                <c:pt idx="2565">
                  <c:v>9.3874400000000767E-3</c:v>
                </c:pt>
                <c:pt idx="2566">
                  <c:v>9.4267200000000047E-3</c:v>
                </c:pt>
                <c:pt idx="2567">
                  <c:v>9.4660200000000246E-3</c:v>
                </c:pt>
                <c:pt idx="2568">
                  <c:v>9.5053000000000047E-3</c:v>
                </c:pt>
                <c:pt idx="2569">
                  <c:v>9.5446000000000003E-3</c:v>
                </c:pt>
                <c:pt idx="2570">
                  <c:v>9.5838800000000567E-3</c:v>
                </c:pt>
                <c:pt idx="2571">
                  <c:v>9.6231800000000228E-3</c:v>
                </c:pt>
                <c:pt idx="2572">
                  <c:v>9.6624600000000706E-3</c:v>
                </c:pt>
                <c:pt idx="2573">
                  <c:v>9.7017600000000002E-3</c:v>
                </c:pt>
                <c:pt idx="2574">
                  <c:v>9.7410400000000012E-3</c:v>
                </c:pt>
                <c:pt idx="2575">
                  <c:v>9.7803400000000002E-3</c:v>
                </c:pt>
                <c:pt idx="2576">
                  <c:v>9.8196400000000773E-3</c:v>
                </c:pt>
                <c:pt idx="2577">
                  <c:v>9.8589200000000227E-3</c:v>
                </c:pt>
                <c:pt idx="2578">
                  <c:v>9.8982200000000027E-3</c:v>
                </c:pt>
                <c:pt idx="2579">
                  <c:v>9.9375000000000227E-3</c:v>
                </c:pt>
                <c:pt idx="2580">
                  <c:v>9.9768000000000547E-3</c:v>
                </c:pt>
                <c:pt idx="2581">
                  <c:v>1.001608E-2</c:v>
                </c:pt>
                <c:pt idx="2582">
                  <c:v>1.0055379999999999E-2</c:v>
                </c:pt>
                <c:pt idx="2583">
                  <c:v>1.0094659999999998E-2</c:v>
                </c:pt>
                <c:pt idx="2584">
                  <c:v>1.0133959999999999E-2</c:v>
                </c:pt>
                <c:pt idx="2585">
                  <c:v>1.0173239999999998E-2</c:v>
                </c:pt>
                <c:pt idx="2586">
                  <c:v>1.0212539999999999E-2</c:v>
                </c:pt>
                <c:pt idx="2587">
                  <c:v>1.025184E-2</c:v>
                </c:pt>
                <c:pt idx="2588">
                  <c:v>1.0291119999999999E-2</c:v>
                </c:pt>
                <c:pt idx="2589">
                  <c:v>1.0330420000000003E-2</c:v>
                </c:pt>
                <c:pt idx="2590">
                  <c:v>1.0369700000000001E-2</c:v>
                </c:pt>
                <c:pt idx="2591">
                  <c:v>1.0409000000000003E-2</c:v>
                </c:pt>
                <c:pt idx="2592">
                  <c:v>1.0448279999999999E-2</c:v>
                </c:pt>
                <c:pt idx="2593">
                  <c:v>1.0487580000000041E-2</c:v>
                </c:pt>
                <c:pt idx="2594">
                  <c:v>1.047146E-2</c:v>
                </c:pt>
                <c:pt idx="2595">
                  <c:v>1.0455359999999999E-2</c:v>
                </c:pt>
                <c:pt idx="2596">
                  <c:v>1.0439239999999994E-2</c:v>
                </c:pt>
                <c:pt idx="2597">
                  <c:v>1.0423120000000065E-2</c:v>
                </c:pt>
                <c:pt idx="2598">
                  <c:v>1.0407020000000001E-2</c:v>
                </c:pt>
                <c:pt idx="2599">
                  <c:v>1.0390900000000002E-2</c:v>
                </c:pt>
                <c:pt idx="2600">
                  <c:v>1.0374800000000003E-2</c:v>
                </c:pt>
                <c:pt idx="2601">
                  <c:v>1.0358679999999999E-2</c:v>
                </c:pt>
                <c:pt idx="2602">
                  <c:v>1.0342560000000021E-2</c:v>
                </c:pt>
                <c:pt idx="2603">
                  <c:v>1.0326460000000001E-2</c:v>
                </c:pt>
                <c:pt idx="2604">
                  <c:v>1.0310339999999999E-2</c:v>
                </c:pt>
                <c:pt idx="2605">
                  <c:v>1.0294239999999998E-2</c:v>
                </c:pt>
                <c:pt idx="2606">
                  <c:v>1.027812E-2</c:v>
                </c:pt>
                <c:pt idx="2607">
                  <c:v>1.0262E-2</c:v>
                </c:pt>
                <c:pt idx="2608">
                  <c:v>1.02459E-2</c:v>
                </c:pt>
                <c:pt idx="2609">
                  <c:v>1.0229780000000001E-2</c:v>
                </c:pt>
                <c:pt idx="2610">
                  <c:v>1.0213679999999999E-2</c:v>
                </c:pt>
                <c:pt idx="2611">
                  <c:v>1.019756E-2</c:v>
                </c:pt>
                <c:pt idx="2612">
                  <c:v>1.0181440000000003E-2</c:v>
                </c:pt>
                <c:pt idx="2613">
                  <c:v>1.016534E-2</c:v>
                </c:pt>
                <c:pt idx="2614">
                  <c:v>1.014922E-2</c:v>
                </c:pt>
                <c:pt idx="2615">
                  <c:v>1.0133100000000001E-2</c:v>
                </c:pt>
                <c:pt idx="2616">
                  <c:v>1.0116999999999998E-2</c:v>
                </c:pt>
                <c:pt idx="2617">
                  <c:v>1.0100880000000001E-2</c:v>
                </c:pt>
                <c:pt idx="2618">
                  <c:v>1.0084780000000003E-2</c:v>
                </c:pt>
                <c:pt idx="2619">
                  <c:v>1.006866E-2</c:v>
                </c:pt>
                <c:pt idx="2620">
                  <c:v>1.005254E-2</c:v>
                </c:pt>
                <c:pt idx="2621">
                  <c:v>1.0036439999999999E-2</c:v>
                </c:pt>
                <c:pt idx="2622">
                  <c:v>1.0020319999999999E-2</c:v>
                </c:pt>
                <c:pt idx="2623">
                  <c:v>1.0004219999999998E-2</c:v>
                </c:pt>
                <c:pt idx="2624">
                  <c:v>9.9881000000000067E-3</c:v>
                </c:pt>
                <c:pt idx="2625">
                  <c:v>9.9719800000000226E-3</c:v>
                </c:pt>
                <c:pt idx="2626">
                  <c:v>9.9558800000000853E-3</c:v>
                </c:pt>
                <c:pt idx="2627">
                  <c:v>9.9397600000000006E-3</c:v>
                </c:pt>
                <c:pt idx="2628">
                  <c:v>9.9236600000000008E-3</c:v>
                </c:pt>
                <c:pt idx="2629">
                  <c:v>9.9075400000000619E-3</c:v>
                </c:pt>
                <c:pt idx="2630">
                  <c:v>9.8914200000000067E-3</c:v>
                </c:pt>
                <c:pt idx="2631">
                  <c:v>9.8753200000000207E-3</c:v>
                </c:pt>
                <c:pt idx="2632">
                  <c:v>9.8592000000000679E-3</c:v>
                </c:pt>
                <c:pt idx="2633">
                  <c:v>9.8431000000000247E-3</c:v>
                </c:pt>
                <c:pt idx="2634">
                  <c:v>9.8269800000000268E-3</c:v>
                </c:pt>
                <c:pt idx="2635">
                  <c:v>9.8108600000000028E-3</c:v>
                </c:pt>
                <c:pt idx="2636">
                  <c:v>9.7947600000000013E-3</c:v>
                </c:pt>
                <c:pt idx="2637">
                  <c:v>9.7786400000000068E-3</c:v>
                </c:pt>
                <c:pt idx="2638">
                  <c:v>9.7625400000000678E-3</c:v>
                </c:pt>
                <c:pt idx="2639">
                  <c:v>9.7464200000000004E-3</c:v>
                </c:pt>
                <c:pt idx="2640">
                  <c:v>9.7303000000000008E-3</c:v>
                </c:pt>
                <c:pt idx="2641">
                  <c:v>9.714200000000001E-3</c:v>
                </c:pt>
                <c:pt idx="2642">
                  <c:v>9.6980800000000048E-3</c:v>
                </c:pt>
                <c:pt idx="2643">
                  <c:v>9.6819800000000067E-3</c:v>
                </c:pt>
                <c:pt idx="2644">
                  <c:v>9.6658600000000226E-3</c:v>
                </c:pt>
                <c:pt idx="2645">
                  <c:v>9.6497400000000004E-3</c:v>
                </c:pt>
                <c:pt idx="2646">
                  <c:v>9.6336400000000006E-3</c:v>
                </c:pt>
                <c:pt idx="2647">
                  <c:v>9.6175200000000027E-3</c:v>
                </c:pt>
                <c:pt idx="2648">
                  <c:v>9.6014200000000046E-3</c:v>
                </c:pt>
                <c:pt idx="2649">
                  <c:v>9.5853000000000067E-3</c:v>
                </c:pt>
                <c:pt idx="2650">
                  <c:v>9.5691800000000625E-3</c:v>
                </c:pt>
                <c:pt idx="2651">
                  <c:v>9.5530800000000679E-3</c:v>
                </c:pt>
                <c:pt idx="2652">
                  <c:v>9.5369600000000006E-3</c:v>
                </c:pt>
                <c:pt idx="2653">
                  <c:v>9.5208400000000026E-3</c:v>
                </c:pt>
                <c:pt idx="2654">
                  <c:v>9.5047400000000028E-3</c:v>
                </c:pt>
                <c:pt idx="2655">
                  <c:v>9.4886200000000066E-3</c:v>
                </c:pt>
                <c:pt idx="2656">
                  <c:v>9.472520000000071E-3</c:v>
                </c:pt>
                <c:pt idx="2657">
                  <c:v>9.4564000000000852E-3</c:v>
                </c:pt>
                <c:pt idx="2658">
                  <c:v>9.4402800000000005E-3</c:v>
                </c:pt>
                <c:pt idx="2659">
                  <c:v>9.4241800000000008E-3</c:v>
                </c:pt>
                <c:pt idx="2660">
                  <c:v>9.4080600000000028E-3</c:v>
                </c:pt>
                <c:pt idx="2661">
                  <c:v>9.3919600000000047E-3</c:v>
                </c:pt>
                <c:pt idx="2662">
                  <c:v>9.3758400000000814E-3</c:v>
                </c:pt>
                <c:pt idx="2663">
                  <c:v>9.3597200000000678E-3</c:v>
                </c:pt>
                <c:pt idx="2664">
                  <c:v>9.3436200000000004E-3</c:v>
                </c:pt>
                <c:pt idx="2665">
                  <c:v>9.2721000000000227E-3</c:v>
                </c:pt>
                <c:pt idx="2666">
                  <c:v>9.2005800000000068E-3</c:v>
                </c:pt>
                <c:pt idx="2667">
                  <c:v>9.1290800000000047E-3</c:v>
                </c:pt>
                <c:pt idx="2668">
                  <c:v>9.057560000000053E-3</c:v>
                </c:pt>
                <c:pt idx="2669">
                  <c:v>8.9860400000000267E-3</c:v>
                </c:pt>
                <c:pt idx="2670">
                  <c:v>8.9145200000000004E-3</c:v>
                </c:pt>
                <c:pt idx="2671">
                  <c:v>8.84302E-3</c:v>
                </c:pt>
                <c:pt idx="2672">
                  <c:v>8.7715000000000067E-3</c:v>
                </c:pt>
                <c:pt idx="2673">
                  <c:v>8.6999800000000047E-3</c:v>
                </c:pt>
                <c:pt idx="2674">
                  <c:v>8.6284600000000027E-3</c:v>
                </c:pt>
                <c:pt idx="2675">
                  <c:v>8.5569600000000266E-3</c:v>
                </c:pt>
                <c:pt idx="2676">
                  <c:v>8.4854400000000871E-3</c:v>
                </c:pt>
                <c:pt idx="2677">
                  <c:v>8.4139200000000001E-3</c:v>
                </c:pt>
                <c:pt idx="2678">
                  <c:v>8.3424000000000709E-3</c:v>
                </c:pt>
                <c:pt idx="2679">
                  <c:v>8.2708800000000048E-3</c:v>
                </c:pt>
                <c:pt idx="2680">
                  <c:v>8.1993800000000026E-3</c:v>
                </c:pt>
                <c:pt idx="2681">
                  <c:v>8.1278600000000006E-3</c:v>
                </c:pt>
                <c:pt idx="2682">
                  <c:v>8.0563400000000247E-3</c:v>
                </c:pt>
                <c:pt idx="2683">
                  <c:v>7.9848200000000123E-3</c:v>
                </c:pt>
                <c:pt idx="2684">
                  <c:v>7.9133200000000483E-3</c:v>
                </c:pt>
                <c:pt idx="2685">
                  <c:v>7.8418000000000133E-3</c:v>
                </c:pt>
                <c:pt idx="2686">
                  <c:v>7.7702800000000426E-3</c:v>
                </c:pt>
                <c:pt idx="2687">
                  <c:v>7.6987600000000302E-3</c:v>
                </c:pt>
                <c:pt idx="2688">
                  <c:v>7.6272600000000124E-3</c:v>
                </c:pt>
                <c:pt idx="2689">
                  <c:v>7.5557400000000339E-3</c:v>
                </c:pt>
                <c:pt idx="2690">
                  <c:v>7.4842200000000431E-3</c:v>
                </c:pt>
                <c:pt idx="2691">
                  <c:v>7.4127000000000134E-3</c:v>
                </c:pt>
                <c:pt idx="2692">
                  <c:v>7.3412000000000434E-3</c:v>
                </c:pt>
                <c:pt idx="2693">
                  <c:v>7.2696800000000318E-3</c:v>
                </c:pt>
                <c:pt idx="2694">
                  <c:v>7.1981600000000133E-3</c:v>
                </c:pt>
                <c:pt idx="2695">
                  <c:v>7.1266400000000322E-3</c:v>
                </c:pt>
                <c:pt idx="2696">
                  <c:v>7.0551400000000014E-3</c:v>
                </c:pt>
                <c:pt idx="2697">
                  <c:v>6.9836200000000541E-3</c:v>
                </c:pt>
                <c:pt idx="2698">
                  <c:v>6.9121000000000104E-3</c:v>
                </c:pt>
                <c:pt idx="2699">
                  <c:v>6.8405800000000024E-3</c:v>
                </c:pt>
                <c:pt idx="2700">
                  <c:v>6.7690800000000124E-3</c:v>
                </c:pt>
                <c:pt idx="2701">
                  <c:v>6.6975600000000034E-3</c:v>
                </c:pt>
                <c:pt idx="2702">
                  <c:v>6.6260400000000014E-3</c:v>
                </c:pt>
                <c:pt idx="2703">
                  <c:v>6.5545199999999986E-3</c:v>
                </c:pt>
                <c:pt idx="2704">
                  <c:v>6.5384200000000343E-3</c:v>
                </c:pt>
                <c:pt idx="2705">
                  <c:v>6.5223000000000034E-3</c:v>
                </c:pt>
                <c:pt idx="2706">
                  <c:v>6.5062000000000427E-3</c:v>
                </c:pt>
                <c:pt idx="2707">
                  <c:v>6.4900800000000248E-3</c:v>
                </c:pt>
                <c:pt idx="2708">
                  <c:v>6.4739600000000459E-3</c:v>
                </c:pt>
                <c:pt idx="2709">
                  <c:v>6.4578600000000305E-3</c:v>
                </c:pt>
                <c:pt idx="2710">
                  <c:v>6.4417400000000517E-3</c:v>
                </c:pt>
                <c:pt idx="2711">
                  <c:v>6.4256200000000329E-3</c:v>
                </c:pt>
                <c:pt idx="2712">
                  <c:v>6.4095200000000426E-3</c:v>
                </c:pt>
                <c:pt idx="2713">
                  <c:v>6.3934000000000013E-3</c:v>
                </c:pt>
                <c:pt idx="2714">
                  <c:v>6.3773000000000024E-3</c:v>
                </c:pt>
                <c:pt idx="2715">
                  <c:v>6.3611800000000001E-3</c:v>
                </c:pt>
                <c:pt idx="2716">
                  <c:v>6.3450600000000239E-3</c:v>
                </c:pt>
                <c:pt idx="2717">
                  <c:v>6.3289600000000024E-3</c:v>
                </c:pt>
                <c:pt idx="2718">
                  <c:v>6.3128400000000114E-3</c:v>
                </c:pt>
                <c:pt idx="2719">
                  <c:v>6.2967400000000428E-3</c:v>
                </c:pt>
                <c:pt idx="2720">
                  <c:v>6.2806200000000431E-3</c:v>
                </c:pt>
                <c:pt idx="2721">
                  <c:v>6.264500000000001E-3</c:v>
                </c:pt>
                <c:pt idx="2722">
                  <c:v>6.3038000000000104E-3</c:v>
                </c:pt>
                <c:pt idx="2723">
                  <c:v>6.3431000000000034E-3</c:v>
                </c:pt>
                <c:pt idx="2724">
                  <c:v>6.3823800000000104E-3</c:v>
                </c:pt>
                <c:pt idx="2725">
                  <c:v>6.421680000000032E-3</c:v>
                </c:pt>
                <c:pt idx="2726">
                  <c:v>6.4609600000000034E-3</c:v>
                </c:pt>
                <c:pt idx="2727">
                  <c:v>6.5002600000000467E-3</c:v>
                </c:pt>
                <c:pt idx="2728">
                  <c:v>6.5395400000000372E-3</c:v>
                </c:pt>
                <c:pt idx="2729">
                  <c:v>6.5788400000000337E-3</c:v>
                </c:pt>
                <c:pt idx="2730">
                  <c:v>6.6181200000000034E-3</c:v>
                </c:pt>
                <c:pt idx="2731">
                  <c:v>6.6574200000000024E-3</c:v>
                </c:pt>
                <c:pt idx="2732">
                  <c:v>6.6967000000000033E-3</c:v>
                </c:pt>
                <c:pt idx="2733">
                  <c:v>6.7360000000000432E-3</c:v>
                </c:pt>
                <c:pt idx="2734">
                  <c:v>6.7753000000000422E-3</c:v>
                </c:pt>
                <c:pt idx="2735">
                  <c:v>6.8145799999999998E-3</c:v>
                </c:pt>
                <c:pt idx="2736">
                  <c:v>6.8538800000000014E-3</c:v>
                </c:pt>
                <c:pt idx="2737">
                  <c:v>6.8931600000000292E-3</c:v>
                </c:pt>
                <c:pt idx="2738">
                  <c:v>6.9324600000000491E-3</c:v>
                </c:pt>
                <c:pt idx="2739">
                  <c:v>6.9717400000000604E-3</c:v>
                </c:pt>
                <c:pt idx="2740">
                  <c:v>7.0110400000000378E-3</c:v>
                </c:pt>
                <c:pt idx="2741">
                  <c:v>7.0503200000000292E-3</c:v>
                </c:pt>
                <c:pt idx="2742">
                  <c:v>7.0896200000000499E-3</c:v>
                </c:pt>
                <c:pt idx="2743">
                  <c:v>7.1289000000000014E-3</c:v>
                </c:pt>
                <c:pt idx="2744">
                  <c:v>7.1682000000000134E-3</c:v>
                </c:pt>
                <c:pt idx="2745">
                  <c:v>7.2075000000000004E-3</c:v>
                </c:pt>
                <c:pt idx="2746">
                  <c:v>7.2467800000000342E-3</c:v>
                </c:pt>
                <c:pt idx="2747">
                  <c:v>7.2860800000000133E-3</c:v>
                </c:pt>
                <c:pt idx="2748">
                  <c:v>7.3253600000000134E-3</c:v>
                </c:pt>
                <c:pt idx="2749">
                  <c:v>7.3646600000000124E-3</c:v>
                </c:pt>
                <c:pt idx="2750">
                  <c:v>7.403940000000042E-3</c:v>
                </c:pt>
                <c:pt idx="2751">
                  <c:v>7.4432400000000601E-3</c:v>
                </c:pt>
                <c:pt idx="2752">
                  <c:v>7.4825200000000133E-3</c:v>
                </c:pt>
                <c:pt idx="2753">
                  <c:v>7.5218200000000124E-3</c:v>
                </c:pt>
                <c:pt idx="2754">
                  <c:v>7.5611000000000124E-3</c:v>
                </c:pt>
                <c:pt idx="2755">
                  <c:v>7.6004000000000124E-3</c:v>
                </c:pt>
                <c:pt idx="2756">
                  <c:v>7.6397000000000426E-3</c:v>
                </c:pt>
                <c:pt idx="2757">
                  <c:v>7.6789800000000002E-3</c:v>
                </c:pt>
                <c:pt idx="2758">
                  <c:v>7.7182800000000331E-3</c:v>
                </c:pt>
                <c:pt idx="2759">
                  <c:v>7.7575600000000114E-3</c:v>
                </c:pt>
                <c:pt idx="2760">
                  <c:v>7.7968600000000443E-3</c:v>
                </c:pt>
                <c:pt idx="2761">
                  <c:v>7.7807400000000481E-3</c:v>
                </c:pt>
                <c:pt idx="2762">
                  <c:v>7.7646199999999999E-3</c:v>
                </c:pt>
                <c:pt idx="2763">
                  <c:v>7.7485200000000339E-3</c:v>
                </c:pt>
                <c:pt idx="2764">
                  <c:v>7.7324000000000359E-3</c:v>
                </c:pt>
                <c:pt idx="2765">
                  <c:v>7.7163000000000422E-3</c:v>
                </c:pt>
                <c:pt idx="2766">
                  <c:v>7.7001800000000113E-3</c:v>
                </c:pt>
                <c:pt idx="2767">
                  <c:v>7.6840600000000134E-3</c:v>
                </c:pt>
                <c:pt idx="2768">
                  <c:v>7.6679599999999997E-3</c:v>
                </c:pt>
                <c:pt idx="2769">
                  <c:v>7.6518400000000313E-3</c:v>
                </c:pt>
                <c:pt idx="2770">
                  <c:v>7.6357400000000341E-3</c:v>
                </c:pt>
                <c:pt idx="2771">
                  <c:v>7.6196200000000379E-3</c:v>
                </c:pt>
                <c:pt idx="2772">
                  <c:v>7.6035000000000104E-3</c:v>
                </c:pt>
                <c:pt idx="2773">
                  <c:v>7.5874000000000124E-3</c:v>
                </c:pt>
                <c:pt idx="2774">
                  <c:v>7.57128000000005E-3</c:v>
                </c:pt>
                <c:pt idx="2775">
                  <c:v>7.5551800000000034E-3</c:v>
                </c:pt>
                <c:pt idx="2776">
                  <c:v>7.5390600000000548E-3</c:v>
                </c:pt>
                <c:pt idx="2777">
                  <c:v>7.5229400000000014E-3</c:v>
                </c:pt>
                <c:pt idx="2778">
                  <c:v>7.5068400000000372E-3</c:v>
                </c:pt>
                <c:pt idx="2779">
                  <c:v>7.4907200000000444E-3</c:v>
                </c:pt>
                <c:pt idx="2780">
                  <c:v>7.4746200000000481E-3</c:v>
                </c:pt>
                <c:pt idx="2781">
                  <c:v>7.4585000000000293E-3</c:v>
                </c:pt>
                <c:pt idx="2782">
                  <c:v>7.4423800000000305E-3</c:v>
                </c:pt>
                <c:pt idx="2783">
                  <c:v>7.4262800000000359E-3</c:v>
                </c:pt>
                <c:pt idx="2784">
                  <c:v>7.4101600000000337E-3</c:v>
                </c:pt>
                <c:pt idx="2785">
                  <c:v>7.3940600000000113E-3</c:v>
                </c:pt>
                <c:pt idx="2786">
                  <c:v>7.3779400000000134E-3</c:v>
                </c:pt>
                <c:pt idx="2787">
                  <c:v>7.3618200000000024E-3</c:v>
                </c:pt>
                <c:pt idx="2788">
                  <c:v>7.3457200000000313E-3</c:v>
                </c:pt>
                <c:pt idx="2789">
                  <c:v>7.3296000000000134E-3</c:v>
                </c:pt>
                <c:pt idx="2790">
                  <c:v>7.3135000000000014E-3</c:v>
                </c:pt>
                <c:pt idx="2791">
                  <c:v>7.2973800000000104E-3</c:v>
                </c:pt>
                <c:pt idx="2792">
                  <c:v>7.2812600000000637E-3</c:v>
                </c:pt>
                <c:pt idx="2793">
                  <c:v>7.2651600000000274E-3</c:v>
                </c:pt>
                <c:pt idx="2794">
                  <c:v>7.2490400000000494E-3</c:v>
                </c:pt>
                <c:pt idx="2795">
                  <c:v>7.2329200000000133E-3</c:v>
                </c:pt>
                <c:pt idx="2796">
                  <c:v>7.2168200000000344E-3</c:v>
                </c:pt>
                <c:pt idx="2797">
                  <c:v>7.2007000000000381E-3</c:v>
                </c:pt>
                <c:pt idx="2798">
                  <c:v>7.1846000000000123E-3</c:v>
                </c:pt>
                <c:pt idx="2799">
                  <c:v>7.1684799999999996E-3</c:v>
                </c:pt>
                <c:pt idx="2800">
                  <c:v>7.1523600000000034E-3</c:v>
                </c:pt>
                <c:pt idx="2801">
                  <c:v>7.1362600000000522E-3</c:v>
                </c:pt>
                <c:pt idx="2802">
                  <c:v>7.1201400000000014E-3</c:v>
                </c:pt>
                <c:pt idx="2803">
                  <c:v>7.1040400000000024E-3</c:v>
                </c:pt>
                <c:pt idx="2804">
                  <c:v>7.3659600000000004E-3</c:v>
                </c:pt>
                <c:pt idx="2805">
                  <c:v>7.6273600000000014E-3</c:v>
                </c:pt>
                <c:pt idx="2806">
                  <c:v>7.8882400000000446E-3</c:v>
                </c:pt>
                <c:pt idx="2807">
                  <c:v>8.1485800000000008E-3</c:v>
                </c:pt>
                <c:pt idx="2808">
                  <c:v>8.4084000000000068E-3</c:v>
                </c:pt>
                <c:pt idx="2809">
                  <c:v>8.6676800000000248E-3</c:v>
                </c:pt>
                <c:pt idx="2810">
                  <c:v>8.9264200000000477E-3</c:v>
                </c:pt>
                <c:pt idx="2811">
                  <c:v>9.1846400000000026E-3</c:v>
                </c:pt>
                <c:pt idx="2812">
                  <c:v>9.4423400000000005E-3</c:v>
                </c:pt>
                <c:pt idx="2813">
                  <c:v>9.6995000000000067E-3</c:v>
                </c:pt>
                <c:pt idx="2814">
                  <c:v>9.9561400000000681E-3</c:v>
                </c:pt>
                <c:pt idx="2815">
                  <c:v>1.0212239999999996E-2</c:v>
                </c:pt>
                <c:pt idx="2816">
                  <c:v>1.0467820000000065E-2</c:v>
                </c:pt>
                <c:pt idx="2817">
                  <c:v>1.0722860000000023E-2</c:v>
                </c:pt>
                <c:pt idx="2818">
                  <c:v>1.097738E-2</c:v>
                </c:pt>
                <c:pt idx="2819">
                  <c:v>1.1231360000000001E-2</c:v>
                </c:pt>
                <c:pt idx="2820">
                  <c:v>1.1484820000000086E-2</c:v>
                </c:pt>
                <c:pt idx="2821">
                  <c:v>1.173774E-2</c:v>
                </c:pt>
                <c:pt idx="2822">
                  <c:v>1.1990140000000003E-2</c:v>
                </c:pt>
                <c:pt idx="2823">
                  <c:v>1.2242000000000001E-2</c:v>
                </c:pt>
                <c:pt idx="2824">
                  <c:v>1.2493339999999999E-2</c:v>
                </c:pt>
                <c:pt idx="2825">
                  <c:v>1.2744140000000001E-2</c:v>
                </c:pt>
                <c:pt idx="2826">
                  <c:v>1.2994420000000001E-2</c:v>
                </c:pt>
                <c:pt idx="2827">
                  <c:v>1.3244180000000067E-2</c:v>
                </c:pt>
                <c:pt idx="2828">
                  <c:v>1.3493400000000001E-2</c:v>
                </c:pt>
                <c:pt idx="2829">
                  <c:v>1.374208000000007E-2</c:v>
                </c:pt>
                <c:pt idx="2830">
                  <c:v>1.3990239999999999E-2</c:v>
                </c:pt>
                <c:pt idx="2831">
                  <c:v>1.423786E-2</c:v>
                </c:pt>
                <c:pt idx="2832">
                  <c:v>1.4484960000000002E-2</c:v>
                </c:pt>
                <c:pt idx="2833">
                  <c:v>1.473154E-2</c:v>
                </c:pt>
                <c:pt idx="2834">
                  <c:v>1.4977580000000001E-2</c:v>
                </c:pt>
                <c:pt idx="2835">
                  <c:v>1.5167680000000001E-2</c:v>
                </c:pt>
                <c:pt idx="2836">
                  <c:v>1.5357259999999999E-2</c:v>
                </c:pt>
                <c:pt idx="2837">
                  <c:v>1.5546300000000001E-2</c:v>
                </c:pt>
                <c:pt idx="2838">
                  <c:v>1.5734820000000021E-2</c:v>
                </c:pt>
                <c:pt idx="2839">
                  <c:v>1.5922820000000094E-2</c:v>
                </c:pt>
                <c:pt idx="2840">
                  <c:v>1.6110280000000001E-2</c:v>
                </c:pt>
                <c:pt idx="2841">
                  <c:v>1.6297200000000001E-2</c:v>
                </c:pt>
                <c:pt idx="2842">
                  <c:v>1.6483600000000001E-2</c:v>
                </c:pt>
                <c:pt idx="2843">
                  <c:v>1.6391420000000021E-2</c:v>
                </c:pt>
                <c:pt idx="2844">
                  <c:v>1.6299260000000003E-2</c:v>
                </c:pt>
                <c:pt idx="2845">
                  <c:v>1.6207080000000023E-2</c:v>
                </c:pt>
                <c:pt idx="2846">
                  <c:v>1.6114900000000001E-2</c:v>
                </c:pt>
                <c:pt idx="2847">
                  <c:v>1.6022740000000001E-2</c:v>
                </c:pt>
                <c:pt idx="2848">
                  <c:v>1.5930560000000003E-2</c:v>
                </c:pt>
                <c:pt idx="2849">
                  <c:v>1.5838380000000003E-2</c:v>
                </c:pt>
                <c:pt idx="2850">
                  <c:v>1.5746220000000005E-2</c:v>
                </c:pt>
                <c:pt idx="2851">
                  <c:v>1.5654040000000001E-2</c:v>
                </c:pt>
                <c:pt idx="2852">
                  <c:v>1.5561860000000066E-2</c:v>
                </c:pt>
                <c:pt idx="2853">
                  <c:v>1.5469700000000001E-2</c:v>
                </c:pt>
                <c:pt idx="2854">
                  <c:v>1.5377520000000021E-2</c:v>
                </c:pt>
                <c:pt idx="2855">
                  <c:v>1.528534E-2</c:v>
                </c:pt>
                <c:pt idx="2856">
                  <c:v>1.5193180000000009E-2</c:v>
                </c:pt>
                <c:pt idx="2857">
                  <c:v>1.5101000000000003E-2</c:v>
                </c:pt>
                <c:pt idx="2858">
                  <c:v>1.5008820000000062E-2</c:v>
                </c:pt>
                <c:pt idx="2859">
                  <c:v>1.4916659999999998E-2</c:v>
                </c:pt>
                <c:pt idx="2860">
                  <c:v>1.4824480000000001E-2</c:v>
                </c:pt>
                <c:pt idx="2861">
                  <c:v>1.4732300000000002E-2</c:v>
                </c:pt>
                <c:pt idx="2862">
                  <c:v>1.4640140000000001E-2</c:v>
                </c:pt>
                <c:pt idx="2863">
                  <c:v>1.4547959999999999E-2</c:v>
                </c:pt>
                <c:pt idx="2864">
                  <c:v>1.445578E-2</c:v>
                </c:pt>
                <c:pt idx="2865">
                  <c:v>1.4363620000000001E-2</c:v>
                </c:pt>
                <c:pt idx="2866">
                  <c:v>1.4271440000000002E-2</c:v>
                </c:pt>
                <c:pt idx="2867">
                  <c:v>1.4179259999999996E-2</c:v>
                </c:pt>
                <c:pt idx="2868">
                  <c:v>1.4087100000000003E-2</c:v>
                </c:pt>
                <c:pt idx="2869">
                  <c:v>1.3994919999999999E-2</c:v>
                </c:pt>
                <c:pt idx="2870">
                  <c:v>1.3902740000000005E-2</c:v>
                </c:pt>
                <c:pt idx="2871">
                  <c:v>1.3810580000000067E-2</c:v>
                </c:pt>
                <c:pt idx="2872">
                  <c:v>1.37184E-2</c:v>
                </c:pt>
                <c:pt idx="2873">
                  <c:v>1.3626220000000001E-2</c:v>
                </c:pt>
                <c:pt idx="2874">
                  <c:v>1.3589460000000001E-2</c:v>
                </c:pt>
                <c:pt idx="2875">
                  <c:v>1.3552680000000001E-2</c:v>
                </c:pt>
                <c:pt idx="2876">
                  <c:v>1.3515920000000001E-2</c:v>
                </c:pt>
                <c:pt idx="2877">
                  <c:v>1.3479140000000002E-2</c:v>
                </c:pt>
                <c:pt idx="2878">
                  <c:v>1.3442380000000021E-2</c:v>
                </c:pt>
                <c:pt idx="2879">
                  <c:v>1.3405600000000005E-2</c:v>
                </c:pt>
                <c:pt idx="2880">
                  <c:v>1.3368840000000003E-2</c:v>
                </c:pt>
                <c:pt idx="2881">
                  <c:v>1.333206E-2</c:v>
                </c:pt>
                <c:pt idx="2882">
                  <c:v>1.329528E-2</c:v>
                </c:pt>
                <c:pt idx="2883">
                  <c:v>1.3258519999999999E-2</c:v>
                </c:pt>
                <c:pt idx="2884">
                  <c:v>1.3221740000000001E-2</c:v>
                </c:pt>
                <c:pt idx="2885">
                  <c:v>1.3184980000000001E-2</c:v>
                </c:pt>
                <c:pt idx="2886">
                  <c:v>1.3148200000000001E-2</c:v>
                </c:pt>
                <c:pt idx="2887">
                  <c:v>1.311144E-2</c:v>
                </c:pt>
                <c:pt idx="2888">
                  <c:v>1.307466E-2</c:v>
                </c:pt>
                <c:pt idx="2889">
                  <c:v>1.30379E-2</c:v>
                </c:pt>
                <c:pt idx="2890">
                  <c:v>1.3001120000000081E-2</c:v>
                </c:pt>
                <c:pt idx="2891">
                  <c:v>1.2964360000000001E-2</c:v>
                </c:pt>
                <c:pt idx="2892">
                  <c:v>1.2982980000000003E-2</c:v>
                </c:pt>
                <c:pt idx="2893">
                  <c:v>1.3001620000000021E-2</c:v>
                </c:pt>
                <c:pt idx="2894">
                  <c:v>1.3020260000000001E-2</c:v>
                </c:pt>
                <c:pt idx="2895">
                  <c:v>1.3038880000000001E-2</c:v>
                </c:pt>
                <c:pt idx="2896">
                  <c:v>1.3057520000000001E-2</c:v>
                </c:pt>
                <c:pt idx="2897">
                  <c:v>1.3076140000000002E-2</c:v>
                </c:pt>
                <c:pt idx="2898">
                  <c:v>1.309478E-2</c:v>
                </c:pt>
                <c:pt idx="2899">
                  <c:v>1.3113420000000021E-2</c:v>
                </c:pt>
                <c:pt idx="2900">
                  <c:v>1.3132039999999999E-2</c:v>
                </c:pt>
                <c:pt idx="2901">
                  <c:v>1.315068E-2</c:v>
                </c:pt>
                <c:pt idx="2902">
                  <c:v>1.3169320000000003E-2</c:v>
                </c:pt>
                <c:pt idx="2903">
                  <c:v>1.3187939999999999E-2</c:v>
                </c:pt>
                <c:pt idx="2904">
                  <c:v>1.3206580000000067E-2</c:v>
                </c:pt>
                <c:pt idx="2905">
                  <c:v>1.3225219999999999E-2</c:v>
                </c:pt>
                <c:pt idx="2906">
                  <c:v>1.3243840000000003E-2</c:v>
                </c:pt>
                <c:pt idx="2907">
                  <c:v>1.3262480000000063E-2</c:v>
                </c:pt>
                <c:pt idx="2908">
                  <c:v>1.3281100000000075E-2</c:v>
                </c:pt>
                <c:pt idx="2909">
                  <c:v>1.3299739999999999E-2</c:v>
                </c:pt>
                <c:pt idx="2910">
                  <c:v>1.3318379999999999E-2</c:v>
                </c:pt>
                <c:pt idx="2911">
                  <c:v>1.3337000000000003E-2</c:v>
                </c:pt>
                <c:pt idx="2912">
                  <c:v>1.3355639999999998E-2</c:v>
                </c:pt>
                <c:pt idx="2913">
                  <c:v>1.3374280000000001E-2</c:v>
                </c:pt>
                <c:pt idx="2914">
                  <c:v>1.3392900000000001E-2</c:v>
                </c:pt>
                <c:pt idx="2915">
                  <c:v>1.3411540000000001E-2</c:v>
                </c:pt>
                <c:pt idx="2916">
                  <c:v>1.3430160000000003E-2</c:v>
                </c:pt>
                <c:pt idx="2917">
                  <c:v>1.3448800000000066E-2</c:v>
                </c:pt>
                <c:pt idx="2918">
                  <c:v>1.3467440000000001E-2</c:v>
                </c:pt>
                <c:pt idx="2919">
                  <c:v>1.3486060000000001E-2</c:v>
                </c:pt>
                <c:pt idx="2920">
                  <c:v>1.3504700000000001E-2</c:v>
                </c:pt>
                <c:pt idx="2921">
                  <c:v>1.352334E-2</c:v>
                </c:pt>
                <c:pt idx="2922">
                  <c:v>1.354196E-2</c:v>
                </c:pt>
                <c:pt idx="2923">
                  <c:v>1.3560600000000023E-2</c:v>
                </c:pt>
                <c:pt idx="2924">
                  <c:v>1.3579219999999998E-2</c:v>
                </c:pt>
                <c:pt idx="2925">
                  <c:v>1.3597860000000003E-2</c:v>
                </c:pt>
                <c:pt idx="2926">
                  <c:v>1.3616500000000021E-2</c:v>
                </c:pt>
                <c:pt idx="2927">
                  <c:v>1.3635120000000021E-2</c:v>
                </c:pt>
                <c:pt idx="2928">
                  <c:v>1.3653760000000001E-2</c:v>
                </c:pt>
                <c:pt idx="2929">
                  <c:v>1.3672399999999999E-2</c:v>
                </c:pt>
                <c:pt idx="2930">
                  <c:v>1.3691020000000003E-2</c:v>
                </c:pt>
                <c:pt idx="2931">
                  <c:v>1.365426E-2</c:v>
                </c:pt>
                <c:pt idx="2932">
                  <c:v>1.3617480000000001E-2</c:v>
                </c:pt>
                <c:pt idx="2933">
                  <c:v>1.3580720000000086E-2</c:v>
                </c:pt>
                <c:pt idx="2934">
                  <c:v>1.3543940000000001E-2</c:v>
                </c:pt>
                <c:pt idx="2935">
                  <c:v>1.3507180000000065E-2</c:v>
                </c:pt>
                <c:pt idx="2936">
                  <c:v>1.3470400000000021E-2</c:v>
                </c:pt>
                <c:pt idx="2937">
                  <c:v>1.343362E-2</c:v>
                </c:pt>
                <c:pt idx="2938">
                  <c:v>1.3396860000000003E-2</c:v>
                </c:pt>
                <c:pt idx="2939">
                  <c:v>1.3360080000000061E-2</c:v>
                </c:pt>
                <c:pt idx="2940">
                  <c:v>1.3323320000000001E-2</c:v>
                </c:pt>
                <c:pt idx="2941">
                  <c:v>1.3286540000000001E-2</c:v>
                </c:pt>
                <c:pt idx="2942">
                  <c:v>1.3249780000000023E-2</c:v>
                </c:pt>
                <c:pt idx="2943">
                  <c:v>1.3213000000000001E-2</c:v>
                </c:pt>
                <c:pt idx="2944">
                  <c:v>1.3176239999999999E-2</c:v>
                </c:pt>
                <c:pt idx="2945">
                  <c:v>1.313946E-2</c:v>
                </c:pt>
                <c:pt idx="2946">
                  <c:v>1.3102700000000043E-2</c:v>
                </c:pt>
                <c:pt idx="2947">
                  <c:v>1.3065920000000003E-2</c:v>
                </c:pt>
                <c:pt idx="2948">
                  <c:v>1.3029160000000001E-2</c:v>
                </c:pt>
                <c:pt idx="2949">
                  <c:v>1.299238E-2</c:v>
                </c:pt>
                <c:pt idx="2950">
                  <c:v>1.2955619999999998E-2</c:v>
                </c:pt>
                <c:pt idx="2951">
                  <c:v>1.2918839999999999E-2</c:v>
                </c:pt>
                <c:pt idx="2952">
                  <c:v>1.2882080000000021E-2</c:v>
                </c:pt>
                <c:pt idx="2953">
                  <c:v>1.28453E-2</c:v>
                </c:pt>
                <c:pt idx="2954">
                  <c:v>1.280854E-2</c:v>
                </c:pt>
                <c:pt idx="2955">
                  <c:v>1.2771760000000002E-2</c:v>
                </c:pt>
                <c:pt idx="2956">
                  <c:v>1.2735E-2</c:v>
                </c:pt>
                <c:pt idx="2957">
                  <c:v>1.269822E-2</c:v>
                </c:pt>
                <c:pt idx="2958">
                  <c:v>1.2661440000000001E-2</c:v>
                </c:pt>
                <c:pt idx="2959">
                  <c:v>1.2624680000000001E-2</c:v>
                </c:pt>
                <c:pt idx="2960">
                  <c:v>1.2587899999999999E-2</c:v>
                </c:pt>
                <c:pt idx="2961">
                  <c:v>1.2551140000000001E-2</c:v>
                </c:pt>
                <c:pt idx="2962">
                  <c:v>1.2514359999999999E-2</c:v>
                </c:pt>
                <c:pt idx="2963">
                  <c:v>1.2477599999999998E-2</c:v>
                </c:pt>
                <c:pt idx="2964">
                  <c:v>1.2440820000000068E-2</c:v>
                </c:pt>
                <c:pt idx="2965">
                  <c:v>1.240406E-2</c:v>
                </c:pt>
                <c:pt idx="2966">
                  <c:v>1.236728E-2</c:v>
                </c:pt>
                <c:pt idx="2967">
                  <c:v>1.2330520000000001E-2</c:v>
                </c:pt>
                <c:pt idx="2968">
                  <c:v>1.2293739999999999E-2</c:v>
                </c:pt>
                <c:pt idx="2969">
                  <c:v>1.2256979999999999E-2</c:v>
                </c:pt>
                <c:pt idx="2970">
                  <c:v>1.2220200000000001E-2</c:v>
                </c:pt>
                <c:pt idx="2971">
                  <c:v>1.218344E-2</c:v>
                </c:pt>
                <c:pt idx="2972">
                  <c:v>1.214666E-2</c:v>
                </c:pt>
                <c:pt idx="2973">
                  <c:v>1.2109900000000002E-2</c:v>
                </c:pt>
                <c:pt idx="2974">
                  <c:v>1.2073120000000001E-2</c:v>
                </c:pt>
                <c:pt idx="2975">
                  <c:v>1.2036359999999998E-2</c:v>
                </c:pt>
                <c:pt idx="2976">
                  <c:v>1.1999580000000062E-2</c:v>
                </c:pt>
                <c:pt idx="2977">
                  <c:v>1.196282000000012E-2</c:v>
                </c:pt>
                <c:pt idx="2978">
                  <c:v>1.1926040000000001E-2</c:v>
                </c:pt>
                <c:pt idx="2979">
                  <c:v>1.188926E-2</c:v>
                </c:pt>
                <c:pt idx="2980">
                  <c:v>1.1852500000000071E-2</c:v>
                </c:pt>
                <c:pt idx="2981">
                  <c:v>1.1815720000000043E-2</c:v>
                </c:pt>
                <c:pt idx="2982">
                  <c:v>1.177896E-2</c:v>
                </c:pt>
                <c:pt idx="2983">
                  <c:v>1.1742180000000086E-2</c:v>
                </c:pt>
                <c:pt idx="2984">
                  <c:v>1.170542000000009E-2</c:v>
                </c:pt>
                <c:pt idx="2985">
                  <c:v>1.1668640000000001E-2</c:v>
                </c:pt>
                <c:pt idx="2986">
                  <c:v>1.1631880000000065E-2</c:v>
                </c:pt>
                <c:pt idx="2987">
                  <c:v>1.1595100000000021E-2</c:v>
                </c:pt>
                <c:pt idx="2988">
                  <c:v>1.1558339999999999E-2</c:v>
                </c:pt>
                <c:pt idx="2989">
                  <c:v>1.1521560000000087E-2</c:v>
                </c:pt>
                <c:pt idx="2990">
                  <c:v>1.1484800000000078E-2</c:v>
                </c:pt>
                <c:pt idx="2991">
                  <c:v>1.1448020000000001E-2</c:v>
                </c:pt>
                <c:pt idx="2992">
                  <c:v>1.1411259999999999E-2</c:v>
                </c:pt>
                <c:pt idx="2993">
                  <c:v>1.1374480000000001E-2</c:v>
                </c:pt>
                <c:pt idx="2994">
                  <c:v>1.1337720000000001E-2</c:v>
                </c:pt>
                <c:pt idx="2995">
                  <c:v>1.1300940000000001E-2</c:v>
                </c:pt>
                <c:pt idx="2996">
                  <c:v>1.126418000000007E-2</c:v>
                </c:pt>
                <c:pt idx="2997">
                  <c:v>1.1227400000000056E-2</c:v>
                </c:pt>
                <c:pt idx="2998">
                  <c:v>1.1190640000000002E-2</c:v>
                </c:pt>
                <c:pt idx="2999">
                  <c:v>1.1153860000000003E-2</c:v>
                </c:pt>
                <c:pt idx="3000">
                  <c:v>1.111708E-2</c:v>
                </c:pt>
                <c:pt idx="3001">
                  <c:v>1.1080320000000067E-2</c:v>
                </c:pt>
                <c:pt idx="3002">
                  <c:v>1.1043540000000001E-2</c:v>
                </c:pt>
                <c:pt idx="3003">
                  <c:v>1.095138E-2</c:v>
                </c:pt>
                <c:pt idx="3004">
                  <c:v>1.0859199999999999E-2</c:v>
                </c:pt>
                <c:pt idx="3005">
                  <c:v>1.0767020000000021E-2</c:v>
                </c:pt>
                <c:pt idx="3006">
                  <c:v>1.0674860000000001E-2</c:v>
                </c:pt>
                <c:pt idx="3007">
                  <c:v>1.0582680000000001E-2</c:v>
                </c:pt>
                <c:pt idx="3008">
                  <c:v>1.0490500000000003E-2</c:v>
                </c:pt>
                <c:pt idx="3009">
                  <c:v>1.0398339999999999E-2</c:v>
                </c:pt>
                <c:pt idx="3010">
                  <c:v>1.0306160000000003E-2</c:v>
                </c:pt>
                <c:pt idx="3011">
                  <c:v>1.0213979999999999E-2</c:v>
                </c:pt>
                <c:pt idx="3012">
                  <c:v>1.0121820000000064E-2</c:v>
                </c:pt>
                <c:pt idx="3013">
                  <c:v>1.0029639999999999E-2</c:v>
                </c:pt>
                <c:pt idx="3014">
                  <c:v>9.9374600000000247E-3</c:v>
                </c:pt>
                <c:pt idx="3015">
                  <c:v>9.8453000000000047E-3</c:v>
                </c:pt>
                <c:pt idx="3016">
                  <c:v>9.7531200000000005E-3</c:v>
                </c:pt>
                <c:pt idx="3017">
                  <c:v>9.6609400000000067E-3</c:v>
                </c:pt>
                <c:pt idx="3018">
                  <c:v>9.5687800000000267E-3</c:v>
                </c:pt>
                <c:pt idx="3019">
                  <c:v>9.4766000000000641E-3</c:v>
                </c:pt>
                <c:pt idx="3020">
                  <c:v>9.384420000000053E-3</c:v>
                </c:pt>
                <c:pt idx="3021">
                  <c:v>9.2922600000000001E-3</c:v>
                </c:pt>
                <c:pt idx="3022">
                  <c:v>9.2000800000000028E-3</c:v>
                </c:pt>
                <c:pt idx="3023">
                  <c:v>9.1079000000000004E-3</c:v>
                </c:pt>
                <c:pt idx="3024">
                  <c:v>9.0157400000000568E-3</c:v>
                </c:pt>
                <c:pt idx="3025">
                  <c:v>8.9235600000000248E-3</c:v>
                </c:pt>
                <c:pt idx="3026">
                  <c:v>8.8313800000000067E-3</c:v>
                </c:pt>
                <c:pt idx="3027">
                  <c:v>8.7392200000000007E-3</c:v>
                </c:pt>
                <c:pt idx="3028">
                  <c:v>8.6470400000000034E-3</c:v>
                </c:pt>
                <c:pt idx="3029">
                  <c:v>8.5548600000000027E-3</c:v>
                </c:pt>
                <c:pt idx="3030">
                  <c:v>8.4627000000000695E-3</c:v>
                </c:pt>
                <c:pt idx="3031">
                  <c:v>8.3705200000000566E-3</c:v>
                </c:pt>
                <c:pt idx="3032">
                  <c:v>8.2783400000000004E-3</c:v>
                </c:pt>
                <c:pt idx="3033">
                  <c:v>8.1861800000000047E-3</c:v>
                </c:pt>
                <c:pt idx="3034">
                  <c:v>8.0940000000000005E-3</c:v>
                </c:pt>
                <c:pt idx="3035">
                  <c:v>8.0018200000000015E-3</c:v>
                </c:pt>
                <c:pt idx="3036">
                  <c:v>7.9096400000000684E-3</c:v>
                </c:pt>
                <c:pt idx="3037">
                  <c:v>7.8174800000000016E-3</c:v>
                </c:pt>
                <c:pt idx="3038">
                  <c:v>7.7253000000000269E-3</c:v>
                </c:pt>
                <c:pt idx="3039">
                  <c:v>7.6331200000000123E-3</c:v>
                </c:pt>
                <c:pt idx="3040">
                  <c:v>7.540960000000034E-3</c:v>
                </c:pt>
                <c:pt idx="3041">
                  <c:v>7.4487800000000333E-3</c:v>
                </c:pt>
                <c:pt idx="3042">
                  <c:v>7.4120200000000322E-3</c:v>
                </c:pt>
                <c:pt idx="3043">
                  <c:v>7.3752400000000442E-3</c:v>
                </c:pt>
                <c:pt idx="3044">
                  <c:v>7.3384800000000014E-3</c:v>
                </c:pt>
                <c:pt idx="3045">
                  <c:v>7.3017000000000377E-3</c:v>
                </c:pt>
                <c:pt idx="3046">
                  <c:v>7.2649199999999985E-3</c:v>
                </c:pt>
                <c:pt idx="3047">
                  <c:v>7.2281600000000034E-3</c:v>
                </c:pt>
                <c:pt idx="3048">
                  <c:v>7.1913800000000024E-3</c:v>
                </c:pt>
                <c:pt idx="3049">
                  <c:v>7.1546200000000004E-3</c:v>
                </c:pt>
                <c:pt idx="3050">
                  <c:v>7.1178400000000003E-3</c:v>
                </c:pt>
                <c:pt idx="3051">
                  <c:v>7.0810800000000312E-3</c:v>
                </c:pt>
                <c:pt idx="3052">
                  <c:v>7.0443000000000033E-3</c:v>
                </c:pt>
                <c:pt idx="3053">
                  <c:v>7.0075400000000013E-3</c:v>
                </c:pt>
                <c:pt idx="3054">
                  <c:v>6.9707600000000576E-3</c:v>
                </c:pt>
                <c:pt idx="3055">
                  <c:v>6.934000000000033E-3</c:v>
                </c:pt>
                <c:pt idx="3056">
                  <c:v>6.8972200000000034E-3</c:v>
                </c:pt>
                <c:pt idx="3057">
                  <c:v>6.8604600000000014E-3</c:v>
                </c:pt>
                <c:pt idx="3058">
                  <c:v>6.8790800000000313E-3</c:v>
                </c:pt>
                <c:pt idx="3059">
                  <c:v>6.8977199999999995E-3</c:v>
                </c:pt>
                <c:pt idx="3060">
                  <c:v>6.9163600000000536E-3</c:v>
                </c:pt>
                <c:pt idx="3061">
                  <c:v>6.9349800000000003E-3</c:v>
                </c:pt>
                <c:pt idx="3062">
                  <c:v>6.9536200000000509E-3</c:v>
                </c:pt>
                <c:pt idx="3063">
                  <c:v>6.9722400000000531E-3</c:v>
                </c:pt>
                <c:pt idx="3064">
                  <c:v>6.9908800000000014E-3</c:v>
                </c:pt>
                <c:pt idx="3065">
                  <c:v>7.0095200000000338E-3</c:v>
                </c:pt>
                <c:pt idx="3066">
                  <c:v>7.0281400000000004E-3</c:v>
                </c:pt>
                <c:pt idx="3067">
                  <c:v>7.0467800000000294E-3</c:v>
                </c:pt>
                <c:pt idx="3068">
                  <c:v>7.0654200000000124E-3</c:v>
                </c:pt>
                <c:pt idx="3069">
                  <c:v>7.0840400000000293E-3</c:v>
                </c:pt>
                <c:pt idx="3070">
                  <c:v>7.1026800000000114E-3</c:v>
                </c:pt>
                <c:pt idx="3071">
                  <c:v>7.1213200000000134E-3</c:v>
                </c:pt>
                <c:pt idx="3072">
                  <c:v>7.139940000000033E-3</c:v>
                </c:pt>
                <c:pt idx="3073">
                  <c:v>7.1585800000000012E-3</c:v>
                </c:pt>
                <c:pt idx="3074">
                  <c:v>7.1772000000000311E-3</c:v>
                </c:pt>
                <c:pt idx="3075">
                  <c:v>7.1958400000000124E-3</c:v>
                </c:pt>
                <c:pt idx="3076">
                  <c:v>7.2144800000000014E-3</c:v>
                </c:pt>
                <c:pt idx="3077">
                  <c:v>7.23310000000004E-3</c:v>
                </c:pt>
                <c:pt idx="3078">
                  <c:v>7.2517400000000481E-3</c:v>
                </c:pt>
                <c:pt idx="3079">
                  <c:v>7.2703800000000329E-3</c:v>
                </c:pt>
                <c:pt idx="3080">
                  <c:v>7.2890000000000446E-3</c:v>
                </c:pt>
                <c:pt idx="3081">
                  <c:v>7.3076400000000302E-3</c:v>
                </c:pt>
                <c:pt idx="3082">
                  <c:v>7.3262600000000427E-3</c:v>
                </c:pt>
                <c:pt idx="3083">
                  <c:v>7.3449000000000014E-3</c:v>
                </c:pt>
                <c:pt idx="3084">
                  <c:v>7.3635400000000104E-3</c:v>
                </c:pt>
                <c:pt idx="3085">
                  <c:v>7.3821600000000239E-3</c:v>
                </c:pt>
                <c:pt idx="3086">
                  <c:v>7.4008000000000346E-3</c:v>
                </c:pt>
                <c:pt idx="3087">
                  <c:v>7.4194400000000453E-3</c:v>
                </c:pt>
                <c:pt idx="3088">
                  <c:v>7.4380600000000536E-3</c:v>
                </c:pt>
                <c:pt idx="3089">
                  <c:v>7.4567000000000444E-3</c:v>
                </c:pt>
                <c:pt idx="3090">
                  <c:v>7.4753200000000526E-3</c:v>
                </c:pt>
                <c:pt idx="3091">
                  <c:v>7.4939600000000382E-3</c:v>
                </c:pt>
                <c:pt idx="3092">
                  <c:v>7.5126000000000134E-3</c:v>
                </c:pt>
                <c:pt idx="3093">
                  <c:v>7.5312200000000572E-3</c:v>
                </c:pt>
                <c:pt idx="3094">
                  <c:v>7.5498600000000471E-3</c:v>
                </c:pt>
                <c:pt idx="3095">
                  <c:v>7.5685000000000014E-3</c:v>
                </c:pt>
                <c:pt idx="3096">
                  <c:v>7.5871200000000114E-3</c:v>
                </c:pt>
                <c:pt idx="3097">
                  <c:v>7.5503600000000389E-3</c:v>
                </c:pt>
                <c:pt idx="3098">
                  <c:v>7.5135800000000023E-3</c:v>
                </c:pt>
                <c:pt idx="3099">
                  <c:v>7.4768200000000506E-3</c:v>
                </c:pt>
                <c:pt idx="3100">
                  <c:v>7.440040000000047E-3</c:v>
                </c:pt>
                <c:pt idx="3101">
                  <c:v>7.4032800000000416E-3</c:v>
                </c:pt>
                <c:pt idx="3102">
                  <c:v>7.3665000000000024E-3</c:v>
                </c:pt>
                <c:pt idx="3103">
                  <c:v>7.3297200000000248E-3</c:v>
                </c:pt>
                <c:pt idx="3104">
                  <c:v>7.2929599999999994E-3</c:v>
                </c:pt>
                <c:pt idx="3105">
                  <c:v>7.2561800000000114E-3</c:v>
                </c:pt>
                <c:pt idx="3106">
                  <c:v>7.2194200000000345E-3</c:v>
                </c:pt>
                <c:pt idx="3107">
                  <c:v>7.4607400000000395E-3</c:v>
                </c:pt>
                <c:pt idx="3108">
                  <c:v>7.7028000000000287E-3</c:v>
                </c:pt>
                <c:pt idx="3109">
                  <c:v>7.9456000000000457E-3</c:v>
                </c:pt>
                <c:pt idx="3110">
                  <c:v>8.1891200000000046E-3</c:v>
                </c:pt>
                <c:pt idx="3111">
                  <c:v>8.4333600000000026E-3</c:v>
                </c:pt>
                <c:pt idx="3112">
                  <c:v>8.6783400000000014E-3</c:v>
                </c:pt>
                <c:pt idx="3113">
                  <c:v>8.9240400000000046E-3</c:v>
                </c:pt>
                <c:pt idx="3114">
                  <c:v>9.1704800000000641E-3</c:v>
                </c:pt>
                <c:pt idx="3115">
                  <c:v>9.4176400000000066E-3</c:v>
                </c:pt>
                <c:pt idx="3116">
                  <c:v>9.6655400000000783E-3</c:v>
                </c:pt>
                <c:pt idx="3117">
                  <c:v>9.9141800000000068E-3</c:v>
                </c:pt>
                <c:pt idx="3118">
                  <c:v>1.0163520000000066E-2</c:v>
                </c:pt>
                <c:pt idx="3119">
                  <c:v>1.041362E-2</c:v>
                </c:pt>
                <c:pt idx="3120">
                  <c:v>1.0664440000000001E-2</c:v>
                </c:pt>
                <c:pt idx="3121">
                  <c:v>1.091598E-2</c:v>
                </c:pt>
                <c:pt idx="3122">
                  <c:v>1.1168259999999999E-2</c:v>
                </c:pt>
                <c:pt idx="3123">
                  <c:v>1.1421260000000001E-2</c:v>
                </c:pt>
                <c:pt idx="3124">
                  <c:v>1.1675000000000001E-2</c:v>
                </c:pt>
                <c:pt idx="3125">
                  <c:v>1.1929460000000001E-2</c:v>
                </c:pt>
                <c:pt idx="3126">
                  <c:v>1.218466E-2</c:v>
                </c:pt>
                <c:pt idx="3127">
                  <c:v>1.2440580000000067E-2</c:v>
                </c:pt>
                <c:pt idx="3128">
                  <c:v>1.2697239999999999E-2</c:v>
                </c:pt>
                <c:pt idx="3129">
                  <c:v>1.295462E-2</c:v>
                </c:pt>
                <c:pt idx="3130">
                  <c:v>1.3212740000000001E-2</c:v>
                </c:pt>
                <c:pt idx="3131">
                  <c:v>1.3471580000000066E-2</c:v>
                </c:pt>
                <c:pt idx="3132">
                  <c:v>1.3731160000000001E-2</c:v>
                </c:pt>
                <c:pt idx="3133">
                  <c:v>1.3991460000000001E-2</c:v>
                </c:pt>
                <c:pt idx="3134">
                  <c:v>1.4252500000000001E-2</c:v>
                </c:pt>
                <c:pt idx="3135">
                  <c:v>1.4514259999999998E-2</c:v>
                </c:pt>
                <c:pt idx="3136">
                  <c:v>1.477676E-2</c:v>
                </c:pt>
                <c:pt idx="3137">
                  <c:v>1.503998E-2</c:v>
                </c:pt>
                <c:pt idx="3138">
                  <c:v>1.5303920000000007E-2</c:v>
                </c:pt>
                <c:pt idx="3139">
                  <c:v>1.5568620000000003E-2</c:v>
                </c:pt>
                <c:pt idx="3140">
                  <c:v>1.5834020000000001E-2</c:v>
                </c:pt>
                <c:pt idx="3141">
                  <c:v>1.6100160000000061E-2</c:v>
                </c:pt>
                <c:pt idx="3142">
                  <c:v>1.6367040000000003E-2</c:v>
                </c:pt>
                <c:pt idx="3143">
                  <c:v>1.6634639999999999E-2</c:v>
                </c:pt>
                <c:pt idx="3144">
                  <c:v>1.6902980000000001E-2</c:v>
                </c:pt>
                <c:pt idx="3145">
                  <c:v>1.7172040000000003E-2</c:v>
                </c:pt>
                <c:pt idx="3146">
                  <c:v>1.716372E-2</c:v>
                </c:pt>
                <c:pt idx="3147">
                  <c:v>1.7155420000000001E-2</c:v>
                </c:pt>
                <c:pt idx="3148">
                  <c:v>1.7147120000000005E-2</c:v>
                </c:pt>
                <c:pt idx="3149">
                  <c:v>1.7138800000000003E-2</c:v>
                </c:pt>
                <c:pt idx="3150">
                  <c:v>1.71305E-2</c:v>
                </c:pt>
                <c:pt idx="3151">
                  <c:v>1.7122200000000001E-2</c:v>
                </c:pt>
                <c:pt idx="3152">
                  <c:v>1.7113880000000001E-2</c:v>
                </c:pt>
                <c:pt idx="3153">
                  <c:v>1.7105580000000023E-2</c:v>
                </c:pt>
                <c:pt idx="3154">
                  <c:v>1.7097279999999999E-2</c:v>
                </c:pt>
                <c:pt idx="3155">
                  <c:v>1.708896E-2</c:v>
                </c:pt>
                <c:pt idx="3156">
                  <c:v>1.7080660000000001E-2</c:v>
                </c:pt>
                <c:pt idx="3157">
                  <c:v>1.7072360000000002E-2</c:v>
                </c:pt>
                <c:pt idx="3158">
                  <c:v>1.7064039999999999E-2</c:v>
                </c:pt>
                <c:pt idx="3159">
                  <c:v>1.705574E-2</c:v>
                </c:pt>
                <c:pt idx="3160">
                  <c:v>1.7047420000000001E-2</c:v>
                </c:pt>
                <c:pt idx="3161">
                  <c:v>1.7039120000000001E-2</c:v>
                </c:pt>
                <c:pt idx="3162">
                  <c:v>1.7030820000000009E-2</c:v>
                </c:pt>
                <c:pt idx="3163">
                  <c:v>1.7022499999999999E-2</c:v>
                </c:pt>
                <c:pt idx="3164">
                  <c:v>1.70142E-2</c:v>
                </c:pt>
                <c:pt idx="3165">
                  <c:v>1.7005900000000001E-2</c:v>
                </c:pt>
                <c:pt idx="3166">
                  <c:v>1.6997580000000085E-2</c:v>
                </c:pt>
                <c:pt idx="3167">
                  <c:v>1.6989280000000002E-2</c:v>
                </c:pt>
                <c:pt idx="3168">
                  <c:v>1.6980980000000041E-2</c:v>
                </c:pt>
                <c:pt idx="3169">
                  <c:v>1.6972660000000001E-2</c:v>
                </c:pt>
                <c:pt idx="3170">
                  <c:v>1.6964360000000001E-2</c:v>
                </c:pt>
                <c:pt idx="3171">
                  <c:v>1.6956060000000002E-2</c:v>
                </c:pt>
                <c:pt idx="3172">
                  <c:v>1.6892340000000002E-2</c:v>
                </c:pt>
                <c:pt idx="3173">
                  <c:v>1.6828640000000002E-2</c:v>
                </c:pt>
                <c:pt idx="3174">
                  <c:v>1.6764920000000023E-2</c:v>
                </c:pt>
                <c:pt idx="3175">
                  <c:v>1.6701220000000086E-2</c:v>
                </c:pt>
                <c:pt idx="3176">
                  <c:v>1.6637500000000003E-2</c:v>
                </c:pt>
                <c:pt idx="3177">
                  <c:v>1.6573780000000003E-2</c:v>
                </c:pt>
                <c:pt idx="3178">
                  <c:v>1.6510080000000003E-2</c:v>
                </c:pt>
                <c:pt idx="3179">
                  <c:v>1.6446360000000007E-2</c:v>
                </c:pt>
                <c:pt idx="3180">
                  <c:v>1.6382660000000007E-2</c:v>
                </c:pt>
                <c:pt idx="3181">
                  <c:v>1.6318940000000001E-2</c:v>
                </c:pt>
                <c:pt idx="3182">
                  <c:v>1.6255240000000001E-2</c:v>
                </c:pt>
                <c:pt idx="3183">
                  <c:v>1.6191520000000088E-2</c:v>
                </c:pt>
                <c:pt idx="3184">
                  <c:v>1.6127820000000088E-2</c:v>
                </c:pt>
                <c:pt idx="3185">
                  <c:v>1.6064100000000001E-2</c:v>
                </c:pt>
                <c:pt idx="3186">
                  <c:v>1.6000400000000001E-2</c:v>
                </c:pt>
                <c:pt idx="3187">
                  <c:v>1.5936680000000002E-2</c:v>
                </c:pt>
                <c:pt idx="3188">
                  <c:v>1.5872980000000002E-2</c:v>
                </c:pt>
                <c:pt idx="3189">
                  <c:v>1.5809260000000002E-2</c:v>
                </c:pt>
                <c:pt idx="3190">
                  <c:v>1.5745560000000023E-2</c:v>
                </c:pt>
                <c:pt idx="3191">
                  <c:v>1.5681840000000009E-2</c:v>
                </c:pt>
                <c:pt idx="3192">
                  <c:v>1.5618139999999999E-2</c:v>
                </c:pt>
                <c:pt idx="3193">
                  <c:v>1.5554419999999999E-2</c:v>
                </c:pt>
                <c:pt idx="3194">
                  <c:v>1.5490719999999999E-2</c:v>
                </c:pt>
                <c:pt idx="3195">
                  <c:v>1.5427000000000001E-2</c:v>
                </c:pt>
                <c:pt idx="3196">
                  <c:v>1.5363300000000003E-2</c:v>
                </c:pt>
                <c:pt idx="3197">
                  <c:v>1.5299580000000005E-2</c:v>
                </c:pt>
                <c:pt idx="3198">
                  <c:v>1.523588E-2</c:v>
                </c:pt>
                <c:pt idx="3199">
                  <c:v>1.5172160000000001E-2</c:v>
                </c:pt>
                <c:pt idx="3200">
                  <c:v>1.5108460000000001E-2</c:v>
                </c:pt>
                <c:pt idx="3201">
                  <c:v>1.5044740000000001E-2</c:v>
                </c:pt>
                <c:pt idx="3202">
                  <c:v>1.4981040000000001E-2</c:v>
                </c:pt>
                <c:pt idx="3203">
                  <c:v>1.491732E-2</c:v>
                </c:pt>
                <c:pt idx="3204">
                  <c:v>1.485362E-2</c:v>
                </c:pt>
                <c:pt idx="3205">
                  <c:v>1.4789900000000002E-2</c:v>
                </c:pt>
                <c:pt idx="3206">
                  <c:v>1.47262E-2</c:v>
                </c:pt>
                <c:pt idx="3207">
                  <c:v>1.4662480000000021E-2</c:v>
                </c:pt>
                <c:pt idx="3208">
                  <c:v>1.4598779999999999E-2</c:v>
                </c:pt>
                <c:pt idx="3209">
                  <c:v>1.4535059999999999E-2</c:v>
                </c:pt>
                <c:pt idx="3210">
                  <c:v>1.4471359999999999E-2</c:v>
                </c:pt>
                <c:pt idx="3211">
                  <c:v>1.4463040000000002E-2</c:v>
                </c:pt>
                <c:pt idx="3212">
                  <c:v>1.4454739999999999E-2</c:v>
                </c:pt>
                <c:pt idx="3213">
                  <c:v>1.444644E-2</c:v>
                </c:pt>
                <c:pt idx="3214">
                  <c:v>1.4438120000000002E-2</c:v>
                </c:pt>
                <c:pt idx="3215">
                  <c:v>1.4429820000000001E-2</c:v>
                </c:pt>
                <c:pt idx="3216">
                  <c:v>1.4421520000000071E-2</c:v>
                </c:pt>
                <c:pt idx="3217">
                  <c:v>1.4413199999999999E-2</c:v>
                </c:pt>
                <c:pt idx="3218">
                  <c:v>1.4404900000000002E-2</c:v>
                </c:pt>
                <c:pt idx="3219">
                  <c:v>1.4396599999999999E-2</c:v>
                </c:pt>
                <c:pt idx="3220">
                  <c:v>1.4388280000000002E-2</c:v>
                </c:pt>
                <c:pt idx="3221">
                  <c:v>1.4379979999999999E-2</c:v>
                </c:pt>
                <c:pt idx="3222">
                  <c:v>1.437166E-2</c:v>
                </c:pt>
                <c:pt idx="3223">
                  <c:v>1.436336E-2</c:v>
                </c:pt>
                <c:pt idx="3224">
                  <c:v>1.4355059999999999E-2</c:v>
                </c:pt>
                <c:pt idx="3225">
                  <c:v>1.434674E-2</c:v>
                </c:pt>
                <c:pt idx="3226">
                  <c:v>1.4338439999999999E-2</c:v>
                </c:pt>
                <c:pt idx="3227">
                  <c:v>1.4330140000000002E-2</c:v>
                </c:pt>
                <c:pt idx="3228">
                  <c:v>1.432182000000006E-2</c:v>
                </c:pt>
                <c:pt idx="3229">
                  <c:v>1.436892E-2</c:v>
                </c:pt>
                <c:pt idx="3230">
                  <c:v>1.4416020000000002E-2</c:v>
                </c:pt>
                <c:pt idx="3231">
                  <c:v>1.4463120000000001E-2</c:v>
                </c:pt>
                <c:pt idx="3232">
                  <c:v>1.4510220000000002E-2</c:v>
                </c:pt>
                <c:pt idx="3233">
                  <c:v>1.4557299999999941E-2</c:v>
                </c:pt>
                <c:pt idx="3234">
                  <c:v>1.4604400000000003E-2</c:v>
                </c:pt>
                <c:pt idx="3235">
                  <c:v>1.4651500000000001E-2</c:v>
                </c:pt>
                <c:pt idx="3236">
                  <c:v>1.4698599999999999E-2</c:v>
                </c:pt>
                <c:pt idx="3237">
                  <c:v>1.4745680000000001E-2</c:v>
                </c:pt>
                <c:pt idx="3238">
                  <c:v>1.479278E-2</c:v>
                </c:pt>
                <c:pt idx="3239">
                  <c:v>1.483988E-2</c:v>
                </c:pt>
                <c:pt idx="3240">
                  <c:v>1.4886980000000001E-2</c:v>
                </c:pt>
                <c:pt idx="3241">
                  <c:v>1.4934080000000001E-2</c:v>
                </c:pt>
                <c:pt idx="3242">
                  <c:v>1.4981160000000021E-2</c:v>
                </c:pt>
                <c:pt idx="3243">
                  <c:v>1.5028260000000002E-2</c:v>
                </c:pt>
                <c:pt idx="3244">
                  <c:v>1.5075359999999999E-2</c:v>
                </c:pt>
                <c:pt idx="3245">
                  <c:v>1.5122460000000023E-2</c:v>
                </c:pt>
                <c:pt idx="3246">
                  <c:v>1.5169560000000007E-2</c:v>
                </c:pt>
                <c:pt idx="3247">
                  <c:v>1.5216639999999998E-2</c:v>
                </c:pt>
                <c:pt idx="3248">
                  <c:v>1.5263740000000001E-2</c:v>
                </c:pt>
                <c:pt idx="3249">
                  <c:v>1.5310840000000001E-2</c:v>
                </c:pt>
                <c:pt idx="3250">
                  <c:v>1.5357939999999999E-2</c:v>
                </c:pt>
                <c:pt idx="3251">
                  <c:v>1.540504E-2</c:v>
                </c:pt>
                <c:pt idx="3252">
                  <c:v>1.5452120000000001E-2</c:v>
                </c:pt>
                <c:pt idx="3253">
                  <c:v>1.5499219999999998E-2</c:v>
                </c:pt>
                <c:pt idx="3254">
                  <c:v>1.5546320000000021E-2</c:v>
                </c:pt>
                <c:pt idx="3255">
                  <c:v>1.5593420000000005E-2</c:v>
                </c:pt>
                <c:pt idx="3256">
                  <c:v>1.5640520000000106E-2</c:v>
                </c:pt>
                <c:pt idx="3257">
                  <c:v>1.5687600000000003E-2</c:v>
                </c:pt>
                <c:pt idx="3258">
                  <c:v>1.5734700000000001E-2</c:v>
                </c:pt>
                <c:pt idx="3259">
                  <c:v>1.5781800000000089E-2</c:v>
                </c:pt>
                <c:pt idx="3260">
                  <c:v>1.58289E-2</c:v>
                </c:pt>
                <c:pt idx="3261">
                  <c:v>1.5876000000000001E-2</c:v>
                </c:pt>
                <c:pt idx="3262">
                  <c:v>1.5923080000000023E-2</c:v>
                </c:pt>
                <c:pt idx="3263">
                  <c:v>1.5970180000000007E-2</c:v>
                </c:pt>
                <c:pt idx="3264">
                  <c:v>1.6017280000000002E-2</c:v>
                </c:pt>
                <c:pt idx="3265">
                  <c:v>1.6064380000000003E-2</c:v>
                </c:pt>
                <c:pt idx="3266">
                  <c:v>1.6111460000000001E-2</c:v>
                </c:pt>
                <c:pt idx="3267">
                  <c:v>1.6158560000000002E-2</c:v>
                </c:pt>
                <c:pt idx="3268">
                  <c:v>1.615026E-2</c:v>
                </c:pt>
                <c:pt idx="3269">
                  <c:v>1.614196E-2</c:v>
                </c:pt>
                <c:pt idx="3270">
                  <c:v>1.6133640000000001E-2</c:v>
                </c:pt>
                <c:pt idx="3271">
                  <c:v>1.6125340000000002E-2</c:v>
                </c:pt>
                <c:pt idx="3272">
                  <c:v>1.6117039999999999E-2</c:v>
                </c:pt>
                <c:pt idx="3273">
                  <c:v>1.6108720000000003E-2</c:v>
                </c:pt>
                <c:pt idx="3274">
                  <c:v>1.6100420000000094E-2</c:v>
                </c:pt>
                <c:pt idx="3275">
                  <c:v>1.6092100000000005E-2</c:v>
                </c:pt>
                <c:pt idx="3276">
                  <c:v>1.6083800000000086E-2</c:v>
                </c:pt>
                <c:pt idx="3277">
                  <c:v>1.6075500000000003E-2</c:v>
                </c:pt>
                <c:pt idx="3278">
                  <c:v>1.6067180000000021E-2</c:v>
                </c:pt>
                <c:pt idx="3279">
                  <c:v>1.6058880000000001E-2</c:v>
                </c:pt>
                <c:pt idx="3280">
                  <c:v>1.6050580000000043E-2</c:v>
                </c:pt>
                <c:pt idx="3281">
                  <c:v>1.6042260000000003E-2</c:v>
                </c:pt>
                <c:pt idx="3282">
                  <c:v>1.603396E-2</c:v>
                </c:pt>
                <c:pt idx="3283">
                  <c:v>1.6025660000000001E-2</c:v>
                </c:pt>
                <c:pt idx="3284">
                  <c:v>1.6017339999999998E-2</c:v>
                </c:pt>
                <c:pt idx="3285">
                  <c:v>1.6009040000000002E-2</c:v>
                </c:pt>
                <c:pt idx="3286">
                  <c:v>1.6000740000000003E-2</c:v>
                </c:pt>
                <c:pt idx="3287">
                  <c:v>1.5992420000000021E-2</c:v>
                </c:pt>
                <c:pt idx="3288">
                  <c:v>1.5984120000000088E-2</c:v>
                </c:pt>
                <c:pt idx="3289">
                  <c:v>1.5975800000000005E-2</c:v>
                </c:pt>
                <c:pt idx="3290">
                  <c:v>1.5967500000000086E-2</c:v>
                </c:pt>
                <c:pt idx="3291">
                  <c:v>1.5959200000000003E-2</c:v>
                </c:pt>
                <c:pt idx="3292">
                  <c:v>1.5950880000000021E-2</c:v>
                </c:pt>
                <c:pt idx="3293">
                  <c:v>1.5942580000000092E-2</c:v>
                </c:pt>
                <c:pt idx="3294">
                  <c:v>1.5934280000000002E-2</c:v>
                </c:pt>
                <c:pt idx="3295">
                  <c:v>1.5925960000000003E-2</c:v>
                </c:pt>
                <c:pt idx="3296">
                  <c:v>1.591766E-2</c:v>
                </c:pt>
                <c:pt idx="3297">
                  <c:v>1.5909360000000001E-2</c:v>
                </c:pt>
                <c:pt idx="3298">
                  <c:v>1.5901040000000005E-2</c:v>
                </c:pt>
                <c:pt idx="3299">
                  <c:v>1.5892740000000002E-2</c:v>
                </c:pt>
                <c:pt idx="3300">
                  <c:v>1.5884440000000003E-2</c:v>
                </c:pt>
                <c:pt idx="3301">
                  <c:v>1.5876120000000001E-2</c:v>
                </c:pt>
                <c:pt idx="3302">
                  <c:v>1.5867820000000088E-2</c:v>
                </c:pt>
                <c:pt idx="3303">
                  <c:v>1.5859500000000002E-2</c:v>
                </c:pt>
                <c:pt idx="3304">
                  <c:v>1.5851199999999999E-2</c:v>
                </c:pt>
                <c:pt idx="3305">
                  <c:v>1.58429E-2</c:v>
                </c:pt>
                <c:pt idx="3306">
                  <c:v>1.5834580000000001E-2</c:v>
                </c:pt>
                <c:pt idx="3307">
                  <c:v>1.5826280000000002E-2</c:v>
                </c:pt>
                <c:pt idx="3308">
                  <c:v>1.5817980000000002E-2</c:v>
                </c:pt>
                <c:pt idx="3309">
                  <c:v>1.580966E-2</c:v>
                </c:pt>
                <c:pt idx="3310">
                  <c:v>1.580136E-2</c:v>
                </c:pt>
                <c:pt idx="3311">
                  <c:v>1.5793060000000001E-2</c:v>
                </c:pt>
                <c:pt idx="3312">
                  <c:v>1.5784740000000002E-2</c:v>
                </c:pt>
                <c:pt idx="3313">
                  <c:v>1.5776439999999999E-2</c:v>
                </c:pt>
                <c:pt idx="3314">
                  <c:v>1.576814E-2</c:v>
                </c:pt>
                <c:pt idx="3315">
                  <c:v>1.5759820000000001E-2</c:v>
                </c:pt>
                <c:pt idx="3316">
                  <c:v>1.5751520000000001E-2</c:v>
                </c:pt>
                <c:pt idx="3317">
                  <c:v>1.5743200000000002E-2</c:v>
                </c:pt>
                <c:pt idx="3318">
                  <c:v>1.57349E-2</c:v>
                </c:pt>
                <c:pt idx="3319">
                  <c:v>1.57266E-2</c:v>
                </c:pt>
                <c:pt idx="3320">
                  <c:v>1.5718280000000001E-2</c:v>
                </c:pt>
                <c:pt idx="3321">
                  <c:v>1.5709980000000002E-2</c:v>
                </c:pt>
                <c:pt idx="3322">
                  <c:v>1.5701680000000003E-2</c:v>
                </c:pt>
                <c:pt idx="3323">
                  <c:v>1.5693360000000003E-2</c:v>
                </c:pt>
                <c:pt idx="3324">
                  <c:v>1.5685060000000001E-2</c:v>
                </c:pt>
                <c:pt idx="3325">
                  <c:v>1.5676760000000001E-2</c:v>
                </c:pt>
                <c:pt idx="3326">
                  <c:v>1.5668440000000002E-2</c:v>
                </c:pt>
                <c:pt idx="3327">
                  <c:v>1.5660140000000003E-2</c:v>
                </c:pt>
                <c:pt idx="3328">
                  <c:v>1.5651840000000004E-2</c:v>
                </c:pt>
                <c:pt idx="3329">
                  <c:v>1.5643520000000095E-2</c:v>
                </c:pt>
                <c:pt idx="3330">
                  <c:v>1.5635220000000002E-2</c:v>
                </c:pt>
                <c:pt idx="3331">
                  <c:v>1.5626900000000003E-2</c:v>
                </c:pt>
                <c:pt idx="3332">
                  <c:v>1.5618600000000002E-2</c:v>
                </c:pt>
                <c:pt idx="3333">
                  <c:v>1.5610300000000002E-2</c:v>
                </c:pt>
                <c:pt idx="3334">
                  <c:v>1.5601980000000001E-2</c:v>
                </c:pt>
                <c:pt idx="3335">
                  <c:v>1.5593680000000002E-2</c:v>
                </c:pt>
                <c:pt idx="3336">
                  <c:v>1.5585380000000001E-2</c:v>
                </c:pt>
                <c:pt idx="3337">
                  <c:v>1.557706E-2</c:v>
                </c:pt>
                <c:pt idx="3338">
                  <c:v>1.5568760000000001E-2</c:v>
                </c:pt>
                <c:pt idx="3339">
                  <c:v>1.5505040000000001E-2</c:v>
                </c:pt>
                <c:pt idx="3340">
                  <c:v>1.5441340000000001E-2</c:v>
                </c:pt>
                <c:pt idx="3341">
                  <c:v>1.537762E-2</c:v>
                </c:pt>
                <c:pt idx="3342">
                  <c:v>1.531392E-2</c:v>
                </c:pt>
                <c:pt idx="3343">
                  <c:v>1.5250200000000002E-2</c:v>
                </c:pt>
                <c:pt idx="3344">
                  <c:v>1.5186500000000066E-2</c:v>
                </c:pt>
                <c:pt idx="3345">
                  <c:v>1.5122780000000021E-2</c:v>
                </c:pt>
                <c:pt idx="3346">
                  <c:v>1.5059079999999999E-2</c:v>
                </c:pt>
                <c:pt idx="3347">
                  <c:v>1.4995359999999999E-2</c:v>
                </c:pt>
                <c:pt idx="3348">
                  <c:v>1.4931659999999999E-2</c:v>
                </c:pt>
                <c:pt idx="3349">
                  <c:v>1.486794E-2</c:v>
                </c:pt>
                <c:pt idx="3350">
                  <c:v>1.480424E-2</c:v>
                </c:pt>
                <c:pt idx="3351">
                  <c:v>1.4740520000000085E-2</c:v>
                </c:pt>
                <c:pt idx="3352">
                  <c:v>1.4676820000000005E-2</c:v>
                </c:pt>
                <c:pt idx="3353">
                  <c:v>1.46131E-2</c:v>
                </c:pt>
                <c:pt idx="3354">
                  <c:v>1.4549400000000001E-2</c:v>
                </c:pt>
                <c:pt idx="3355">
                  <c:v>1.4485680000000001E-2</c:v>
                </c:pt>
                <c:pt idx="3356">
                  <c:v>1.4421980000000001E-2</c:v>
                </c:pt>
                <c:pt idx="3357">
                  <c:v>1.4358259999999998E-2</c:v>
                </c:pt>
                <c:pt idx="3358">
                  <c:v>1.429456E-2</c:v>
                </c:pt>
                <c:pt idx="3359">
                  <c:v>1.4230840000000002E-2</c:v>
                </c:pt>
                <c:pt idx="3360">
                  <c:v>1.4167140000000002E-2</c:v>
                </c:pt>
                <c:pt idx="3361">
                  <c:v>1.4103420000000005E-2</c:v>
                </c:pt>
                <c:pt idx="3362">
                  <c:v>1.4039719999999978E-2</c:v>
                </c:pt>
                <c:pt idx="3363">
                  <c:v>1.3976000000000001E-2</c:v>
                </c:pt>
                <c:pt idx="3364">
                  <c:v>1.3912299999999999E-2</c:v>
                </c:pt>
                <c:pt idx="3365">
                  <c:v>1.3848580000000086E-2</c:v>
                </c:pt>
                <c:pt idx="3366">
                  <c:v>1.3784880000000086E-2</c:v>
                </c:pt>
                <c:pt idx="3367">
                  <c:v>1.3721160000000071E-2</c:v>
                </c:pt>
                <c:pt idx="3368">
                  <c:v>1.365746E-2</c:v>
                </c:pt>
                <c:pt idx="3369">
                  <c:v>1.359374E-2</c:v>
                </c:pt>
                <c:pt idx="3370">
                  <c:v>1.353004E-2</c:v>
                </c:pt>
                <c:pt idx="3371">
                  <c:v>1.3466320000000021E-2</c:v>
                </c:pt>
                <c:pt idx="3372">
                  <c:v>1.3402620000000021E-2</c:v>
                </c:pt>
                <c:pt idx="3373">
                  <c:v>1.3338900000000002E-2</c:v>
                </c:pt>
                <c:pt idx="3374">
                  <c:v>1.3275199999999999E-2</c:v>
                </c:pt>
                <c:pt idx="3375">
                  <c:v>1.3211480000000001E-2</c:v>
                </c:pt>
                <c:pt idx="3376">
                  <c:v>1.3147780000000001E-2</c:v>
                </c:pt>
                <c:pt idx="3377">
                  <c:v>1.3084060000000003E-2</c:v>
                </c:pt>
                <c:pt idx="3378">
                  <c:v>1.3075760000000001E-2</c:v>
                </c:pt>
                <c:pt idx="3379">
                  <c:v>1.3067440000000001E-2</c:v>
                </c:pt>
                <c:pt idx="3380">
                  <c:v>1.3059139999999999E-2</c:v>
                </c:pt>
                <c:pt idx="3381">
                  <c:v>1.3050840000000001E-2</c:v>
                </c:pt>
                <c:pt idx="3382">
                  <c:v>1.304252000000009E-2</c:v>
                </c:pt>
                <c:pt idx="3383">
                  <c:v>1.3034219999999996E-2</c:v>
                </c:pt>
                <c:pt idx="3384">
                  <c:v>1.3025920000000003E-2</c:v>
                </c:pt>
                <c:pt idx="3385">
                  <c:v>1.3017599999999999E-2</c:v>
                </c:pt>
                <c:pt idx="3386">
                  <c:v>1.3009300000000001E-2</c:v>
                </c:pt>
                <c:pt idx="3387">
                  <c:v>1.3001000000000021E-2</c:v>
                </c:pt>
                <c:pt idx="3388">
                  <c:v>1.299268E-2</c:v>
                </c:pt>
                <c:pt idx="3389">
                  <c:v>1.2984380000000005E-2</c:v>
                </c:pt>
                <c:pt idx="3390">
                  <c:v>1.2976080000000001E-2</c:v>
                </c:pt>
                <c:pt idx="3391">
                  <c:v>1.2967760000000005E-2</c:v>
                </c:pt>
                <c:pt idx="3392">
                  <c:v>1.2959460000000003E-2</c:v>
                </c:pt>
                <c:pt idx="3393">
                  <c:v>1.2951140000000002E-2</c:v>
                </c:pt>
                <c:pt idx="3394">
                  <c:v>1.2998239999999998E-2</c:v>
                </c:pt>
                <c:pt idx="3395">
                  <c:v>1.3045340000000001E-2</c:v>
                </c:pt>
                <c:pt idx="3396">
                  <c:v>1.309244E-2</c:v>
                </c:pt>
                <c:pt idx="3397">
                  <c:v>1.313954E-2</c:v>
                </c:pt>
                <c:pt idx="3398">
                  <c:v>1.3186620000000001E-2</c:v>
                </c:pt>
                <c:pt idx="3399">
                  <c:v>1.3233720000000001E-2</c:v>
                </c:pt>
                <c:pt idx="3400">
                  <c:v>1.3280820000000094E-2</c:v>
                </c:pt>
                <c:pt idx="3401">
                  <c:v>1.3327920000000005E-2</c:v>
                </c:pt>
                <c:pt idx="3402">
                  <c:v>1.3375020000000001E-2</c:v>
                </c:pt>
                <c:pt idx="3403">
                  <c:v>1.3422100000000067E-2</c:v>
                </c:pt>
                <c:pt idx="3404">
                  <c:v>1.3469200000000001E-2</c:v>
                </c:pt>
                <c:pt idx="3405">
                  <c:v>1.3516300000000002E-2</c:v>
                </c:pt>
                <c:pt idx="3406">
                  <c:v>1.3563400000000069E-2</c:v>
                </c:pt>
                <c:pt idx="3407">
                  <c:v>1.3610500000000062E-2</c:v>
                </c:pt>
                <c:pt idx="3408">
                  <c:v>1.3657580000000023E-2</c:v>
                </c:pt>
                <c:pt idx="3409">
                  <c:v>1.3704680000000021E-2</c:v>
                </c:pt>
                <c:pt idx="3410">
                  <c:v>1.3751780000000003E-2</c:v>
                </c:pt>
                <c:pt idx="3411">
                  <c:v>1.3798880000000001E-2</c:v>
                </c:pt>
                <c:pt idx="3412">
                  <c:v>1.3845980000000001E-2</c:v>
                </c:pt>
                <c:pt idx="3413">
                  <c:v>1.389306E-2</c:v>
                </c:pt>
                <c:pt idx="3414">
                  <c:v>1.3940160000000083E-2</c:v>
                </c:pt>
                <c:pt idx="3415">
                  <c:v>1.3987260000000001E-2</c:v>
                </c:pt>
                <c:pt idx="3416">
                  <c:v>1.4034359999999999E-2</c:v>
                </c:pt>
                <c:pt idx="3417">
                  <c:v>1.4081460000000002E-2</c:v>
                </c:pt>
                <c:pt idx="3418">
                  <c:v>1.4128540000000002E-2</c:v>
                </c:pt>
                <c:pt idx="3419">
                  <c:v>1.4175639999999998E-2</c:v>
                </c:pt>
                <c:pt idx="3420">
                  <c:v>1.4222739999999999E-2</c:v>
                </c:pt>
                <c:pt idx="3421">
                  <c:v>1.4269839999999999E-2</c:v>
                </c:pt>
                <c:pt idx="3422">
                  <c:v>1.431691999999994E-2</c:v>
                </c:pt>
                <c:pt idx="3423">
                  <c:v>1.4364020000000003E-2</c:v>
                </c:pt>
                <c:pt idx="3424">
                  <c:v>1.4411120000000001E-2</c:v>
                </c:pt>
                <c:pt idx="3425">
                  <c:v>1.4458219999999937E-2</c:v>
                </c:pt>
                <c:pt idx="3426">
                  <c:v>1.450532E-2</c:v>
                </c:pt>
                <c:pt idx="3427">
                  <c:v>1.45524E-2</c:v>
                </c:pt>
                <c:pt idx="3428">
                  <c:v>1.45995E-2</c:v>
                </c:pt>
                <c:pt idx="3429">
                  <c:v>1.4646600000000001E-2</c:v>
                </c:pt>
                <c:pt idx="3430">
                  <c:v>1.4693700000000002E-2</c:v>
                </c:pt>
                <c:pt idx="3431">
                  <c:v>1.4740800000000063E-2</c:v>
                </c:pt>
                <c:pt idx="3432">
                  <c:v>1.4787880000000003E-2</c:v>
                </c:pt>
                <c:pt idx="3433">
                  <c:v>1.4779580000000002E-2</c:v>
                </c:pt>
                <c:pt idx="3434">
                  <c:v>1.4771279999999999E-2</c:v>
                </c:pt>
                <c:pt idx="3435">
                  <c:v>1.4762960000000002E-2</c:v>
                </c:pt>
                <c:pt idx="3436">
                  <c:v>1.4754659999999999E-2</c:v>
                </c:pt>
                <c:pt idx="3437">
                  <c:v>1.4746360000000002E-2</c:v>
                </c:pt>
                <c:pt idx="3438">
                  <c:v>1.4738039999999999E-2</c:v>
                </c:pt>
                <c:pt idx="3439">
                  <c:v>1.4729740000000002E-2</c:v>
                </c:pt>
                <c:pt idx="3440">
                  <c:v>1.4721440000000002E-2</c:v>
                </c:pt>
                <c:pt idx="3441">
                  <c:v>1.4713120000000001E-2</c:v>
                </c:pt>
                <c:pt idx="3442">
                  <c:v>1.470482000000007E-2</c:v>
                </c:pt>
                <c:pt idx="3443">
                  <c:v>1.4696520000000001E-2</c:v>
                </c:pt>
                <c:pt idx="3444">
                  <c:v>1.4688200000000002E-2</c:v>
                </c:pt>
                <c:pt idx="3445">
                  <c:v>1.4679899999999999E-2</c:v>
                </c:pt>
                <c:pt idx="3446">
                  <c:v>1.4671580000000005E-2</c:v>
                </c:pt>
                <c:pt idx="3447">
                  <c:v>1.4663280000000001E-2</c:v>
                </c:pt>
                <c:pt idx="3448">
                  <c:v>1.465498E-2</c:v>
                </c:pt>
                <c:pt idx="3449">
                  <c:v>1.4646659999999999E-2</c:v>
                </c:pt>
                <c:pt idx="3450">
                  <c:v>1.4638359999999998E-2</c:v>
                </c:pt>
                <c:pt idx="3451">
                  <c:v>1.463006E-2</c:v>
                </c:pt>
                <c:pt idx="3452">
                  <c:v>1.4621739999999999E-2</c:v>
                </c:pt>
                <c:pt idx="3453">
                  <c:v>1.4613439999999998E-2</c:v>
                </c:pt>
                <c:pt idx="3454">
                  <c:v>1.4605140000000001E-2</c:v>
                </c:pt>
                <c:pt idx="3455">
                  <c:v>1.4596820000000003E-2</c:v>
                </c:pt>
                <c:pt idx="3456">
                  <c:v>1.4588520000000021E-2</c:v>
                </c:pt>
                <c:pt idx="3457">
                  <c:v>1.4580220000000001E-2</c:v>
                </c:pt>
                <c:pt idx="3458">
                  <c:v>1.4571899999999999E-2</c:v>
                </c:pt>
                <c:pt idx="3459">
                  <c:v>1.4563600000000001E-2</c:v>
                </c:pt>
                <c:pt idx="3460">
                  <c:v>1.4555279999999999E-2</c:v>
                </c:pt>
                <c:pt idx="3461">
                  <c:v>1.4546979999999999E-2</c:v>
                </c:pt>
                <c:pt idx="3462">
                  <c:v>1.4538679999999998E-2</c:v>
                </c:pt>
                <c:pt idx="3463">
                  <c:v>1.4530359999999999E-2</c:v>
                </c:pt>
                <c:pt idx="3464">
                  <c:v>1.452206E-2</c:v>
                </c:pt>
                <c:pt idx="3465">
                  <c:v>1.4513759999999999E-2</c:v>
                </c:pt>
                <c:pt idx="3466">
                  <c:v>1.450544E-2</c:v>
                </c:pt>
                <c:pt idx="3467">
                  <c:v>1.4497139999999999E-2</c:v>
                </c:pt>
                <c:pt idx="3468">
                  <c:v>1.4488839999999999E-2</c:v>
                </c:pt>
                <c:pt idx="3469">
                  <c:v>1.4480520000000073E-2</c:v>
                </c:pt>
                <c:pt idx="3470">
                  <c:v>1.4472219999999996E-2</c:v>
                </c:pt>
                <c:pt idx="3471">
                  <c:v>1.446392E-2</c:v>
                </c:pt>
                <c:pt idx="3472">
                  <c:v>1.4455599999999999E-2</c:v>
                </c:pt>
                <c:pt idx="3473">
                  <c:v>1.44473E-2</c:v>
                </c:pt>
                <c:pt idx="3474">
                  <c:v>1.4438979999999999E-2</c:v>
                </c:pt>
                <c:pt idx="3475">
                  <c:v>1.443068E-2</c:v>
                </c:pt>
                <c:pt idx="3476">
                  <c:v>1.4422380000000005E-2</c:v>
                </c:pt>
                <c:pt idx="3477">
                  <c:v>1.4414059999999999E-2</c:v>
                </c:pt>
                <c:pt idx="3478">
                  <c:v>1.4405760000000002E-2</c:v>
                </c:pt>
                <c:pt idx="3479">
                  <c:v>1.4397459999999999E-2</c:v>
                </c:pt>
                <c:pt idx="3480">
                  <c:v>1.4389140000000002E-2</c:v>
                </c:pt>
                <c:pt idx="3481">
                  <c:v>1.4380840000000001E-2</c:v>
                </c:pt>
                <c:pt idx="3482">
                  <c:v>1.437254E-2</c:v>
                </c:pt>
                <c:pt idx="3483">
                  <c:v>1.436422E-2</c:v>
                </c:pt>
                <c:pt idx="3484">
                  <c:v>1.4355919999999998E-2</c:v>
                </c:pt>
                <c:pt idx="3485">
                  <c:v>1.4347620000000002E-2</c:v>
                </c:pt>
                <c:pt idx="3486">
                  <c:v>1.4339299999999932E-2</c:v>
                </c:pt>
                <c:pt idx="3487">
                  <c:v>1.4331000000000002E-2</c:v>
                </c:pt>
                <c:pt idx="3488">
                  <c:v>1.4322680000000001E-2</c:v>
                </c:pt>
                <c:pt idx="3489">
                  <c:v>1.431438E-2</c:v>
                </c:pt>
                <c:pt idx="3490">
                  <c:v>1.4306080000000001E-2</c:v>
                </c:pt>
                <c:pt idx="3491">
                  <c:v>1.4297759999999998E-2</c:v>
                </c:pt>
                <c:pt idx="3492">
                  <c:v>1.428946E-2</c:v>
                </c:pt>
                <c:pt idx="3493">
                  <c:v>1.4281160000000001E-2</c:v>
                </c:pt>
                <c:pt idx="3494">
                  <c:v>1.427284E-2</c:v>
                </c:pt>
                <c:pt idx="3495">
                  <c:v>1.4264540000000001E-2</c:v>
                </c:pt>
                <c:pt idx="3496">
                  <c:v>1.4256239999999976E-2</c:v>
                </c:pt>
                <c:pt idx="3497">
                  <c:v>1.4247919999999996E-2</c:v>
                </c:pt>
                <c:pt idx="3498">
                  <c:v>1.423962E-2</c:v>
                </c:pt>
                <c:pt idx="3499">
                  <c:v>1.423132E-2</c:v>
                </c:pt>
                <c:pt idx="3500">
                  <c:v>1.4223000000000001E-2</c:v>
                </c:pt>
                <c:pt idx="3501">
                  <c:v>1.42147E-2</c:v>
                </c:pt>
                <c:pt idx="3502">
                  <c:v>1.4206379999999999E-2</c:v>
                </c:pt>
                <c:pt idx="3503">
                  <c:v>1.4198079999999998E-2</c:v>
                </c:pt>
                <c:pt idx="3504">
                  <c:v>1.4189780000000001E-2</c:v>
                </c:pt>
                <c:pt idx="3505">
                  <c:v>1.4181460000000003E-2</c:v>
                </c:pt>
                <c:pt idx="3506">
                  <c:v>1.4173159999999999E-2</c:v>
                </c:pt>
                <c:pt idx="3507">
                  <c:v>1.4164860000000001E-2</c:v>
                </c:pt>
                <c:pt idx="3508">
                  <c:v>1.4156539999999999E-2</c:v>
                </c:pt>
                <c:pt idx="3509">
                  <c:v>1.4148239999999998E-2</c:v>
                </c:pt>
                <c:pt idx="3510">
                  <c:v>1.4084520000000001E-2</c:v>
                </c:pt>
                <c:pt idx="3511">
                  <c:v>1.4020820000000041E-2</c:v>
                </c:pt>
                <c:pt idx="3512">
                  <c:v>1.3957100000000005E-2</c:v>
                </c:pt>
                <c:pt idx="3513">
                  <c:v>1.3893400000000005E-2</c:v>
                </c:pt>
                <c:pt idx="3514">
                  <c:v>1.382968E-2</c:v>
                </c:pt>
                <c:pt idx="3515">
                  <c:v>1.3765980000000001E-2</c:v>
                </c:pt>
                <c:pt idx="3516">
                  <c:v>1.3702260000000003E-2</c:v>
                </c:pt>
                <c:pt idx="3517">
                  <c:v>1.3638560000000001E-2</c:v>
                </c:pt>
                <c:pt idx="3518">
                  <c:v>1.3574840000000001E-2</c:v>
                </c:pt>
                <c:pt idx="3519">
                  <c:v>1.3511140000000001E-2</c:v>
                </c:pt>
                <c:pt idx="3520">
                  <c:v>1.3447420000000068E-2</c:v>
                </c:pt>
                <c:pt idx="3521">
                  <c:v>1.3383720000000068E-2</c:v>
                </c:pt>
                <c:pt idx="3522">
                  <c:v>1.3320000000000063E-2</c:v>
                </c:pt>
                <c:pt idx="3523">
                  <c:v>1.3256299999999999E-2</c:v>
                </c:pt>
                <c:pt idx="3524">
                  <c:v>1.3192580000000021E-2</c:v>
                </c:pt>
                <c:pt idx="3525">
                  <c:v>1.3128880000000058E-2</c:v>
                </c:pt>
                <c:pt idx="3526">
                  <c:v>1.3065160000000001E-2</c:v>
                </c:pt>
                <c:pt idx="3527">
                  <c:v>1.3001460000000001E-2</c:v>
                </c:pt>
                <c:pt idx="3528">
                  <c:v>1.293774E-2</c:v>
                </c:pt>
                <c:pt idx="3529">
                  <c:v>1.287404E-2</c:v>
                </c:pt>
                <c:pt idx="3530">
                  <c:v>1.281032E-2</c:v>
                </c:pt>
                <c:pt idx="3531">
                  <c:v>1.274662E-2</c:v>
                </c:pt>
                <c:pt idx="3532">
                  <c:v>1.26829E-2</c:v>
                </c:pt>
                <c:pt idx="3533">
                  <c:v>1.2619199999999999E-2</c:v>
                </c:pt>
                <c:pt idx="3534">
                  <c:v>1.2555480000000001E-2</c:v>
                </c:pt>
                <c:pt idx="3535">
                  <c:v>1.2491780000000001E-2</c:v>
                </c:pt>
                <c:pt idx="3536">
                  <c:v>1.2428059999999999E-2</c:v>
                </c:pt>
                <c:pt idx="3537">
                  <c:v>1.236436E-2</c:v>
                </c:pt>
                <c:pt idx="3538">
                  <c:v>1.230064E-2</c:v>
                </c:pt>
                <c:pt idx="3539">
                  <c:v>1.2236939999999998E-2</c:v>
                </c:pt>
                <c:pt idx="3540">
                  <c:v>1.2173220000000002E-2</c:v>
                </c:pt>
                <c:pt idx="3541">
                  <c:v>1.2109520000000021E-2</c:v>
                </c:pt>
                <c:pt idx="3542">
                  <c:v>1.2045800000000001E-2</c:v>
                </c:pt>
                <c:pt idx="3543">
                  <c:v>1.1982100000000091E-2</c:v>
                </c:pt>
                <c:pt idx="3544">
                  <c:v>1.1918380000000001E-2</c:v>
                </c:pt>
                <c:pt idx="3545">
                  <c:v>1.1854680000000001E-2</c:v>
                </c:pt>
                <c:pt idx="3546">
                  <c:v>1.1790960000000001E-2</c:v>
                </c:pt>
                <c:pt idx="3547">
                  <c:v>1.1727260000000003E-2</c:v>
                </c:pt>
                <c:pt idx="3548">
                  <c:v>1.1663540000000071E-2</c:v>
                </c:pt>
                <c:pt idx="3549">
                  <c:v>1.1655239999999999E-2</c:v>
                </c:pt>
                <c:pt idx="3550">
                  <c:v>1.1646920000000003E-2</c:v>
                </c:pt>
                <c:pt idx="3551">
                  <c:v>1.1638620000000001E-2</c:v>
                </c:pt>
                <c:pt idx="3552">
                  <c:v>1.1630320000000001E-2</c:v>
                </c:pt>
                <c:pt idx="3553">
                  <c:v>1.162200000000007E-2</c:v>
                </c:pt>
                <c:pt idx="3554">
                  <c:v>1.1613700000000001E-2</c:v>
                </c:pt>
                <c:pt idx="3555">
                  <c:v>1.1605400000000068E-2</c:v>
                </c:pt>
                <c:pt idx="3556">
                  <c:v>1.1597080000000001E-2</c:v>
                </c:pt>
                <c:pt idx="3557">
                  <c:v>1.1588780000000061E-2</c:v>
                </c:pt>
                <c:pt idx="3558">
                  <c:v>1.158048000000008E-2</c:v>
                </c:pt>
                <c:pt idx="3559">
                  <c:v>1.1572160000000001E-2</c:v>
                </c:pt>
                <c:pt idx="3560">
                  <c:v>1.1563860000000073E-2</c:v>
                </c:pt>
                <c:pt idx="3561">
                  <c:v>1.1555560000000001E-2</c:v>
                </c:pt>
                <c:pt idx="3562">
                  <c:v>1.154724E-2</c:v>
                </c:pt>
                <c:pt idx="3563">
                  <c:v>1.1538939999999999E-2</c:v>
                </c:pt>
                <c:pt idx="3564">
                  <c:v>1.1530620000000005E-2</c:v>
                </c:pt>
                <c:pt idx="3565">
                  <c:v>1.1577720000000001E-2</c:v>
                </c:pt>
                <c:pt idx="3566">
                  <c:v>1.1624820000000096E-2</c:v>
                </c:pt>
                <c:pt idx="3567">
                  <c:v>1.1671920000000001E-2</c:v>
                </c:pt>
                <c:pt idx="3568">
                  <c:v>1.1719020000000005E-2</c:v>
                </c:pt>
                <c:pt idx="3569">
                  <c:v>1.1766100000000083E-2</c:v>
                </c:pt>
                <c:pt idx="3570">
                  <c:v>1.1813200000000001E-2</c:v>
                </c:pt>
                <c:pt idx="3571">
                  <c:v>1.1860300000000079E-2</c:v>
                </c:pt>
                <c:pt idx="3572">
                  <c:v>1.1907400000000066E-2</c:v>
                </c:pt>
                <c:pt idx="3573">
                  <c:v>1.1954500000000071E-2</c:v>
                </c:pt>
                <c:pt idx="3574">
                  <c:v>1.2001580000000001E-2</c:v>
                </c:pt>
                <c:pt idx="3575">
                  <c:v>1.2048679999999999E-2</c:v>
                </c:pt>
                <c:pt idx="3576">
                  <c:v>1.2095779999999999E-2</c:v>
                </c:pt>
                <c:pt idx="3577">
                  <c:v>1.2142880000000003E-2</c:v>
                </c:pt>
                <c:pt idx="3578">
                  <c:v>1.218998E-2</c:v>
                </c:pt>
                <c:pt idx="3579">
                  <c:v>1.2237059999999999E-2</c:v>
                </c:pt>
                <c:pt idx="3580">
                  <c:v>1.2284160000000001E-2</c:v>
                </c:pt>
                <c:pt idx="3581">
                  <c:v>1.2331259999999998E-2</c:v>
                </c:pt>
                <c:pt idx="3582">
                  <c:v>1.2378359999999998E-2</c:v>
                </c:pt>
                <c:pt idx="3583">
                  <c:v>1.2425460000000001E-2</c:v>
                </c:pt>
                <c:pt idx="3584">
                  <c:v>1.2472540000000001E-2</c:v>
                </c:pt>
                <c:pt idx="3585">
                  <c:v>1.2519639999999999E-2</c:v>
                </c:pt>
                <c:pt idx="3586">
                  <c:v>1.256674E-2</c:v>
                </c:pt>
                <c:pt idx="3587">
                  <c:v>1.2613839999999999E-2</c:v>
                </c:pt>
                <c:pt idx="3588">
                  <c:v>1.2660939999999999E-2</c:v>
                </c:pt>
                <c:pt idx="3589">
                  <c:v>1.270802E-2</c:v>
                </c:pt>
                <c:pt idx="3590">
                  <c:v>1.2755120000000003E-2</c:v>
                </c:pt>
                <c:pt idx="3591">
                  <c:v>1.2802220000000001E-2</c:v>
                </c:pt>
                <c:pt idx="3592">
                  <c:v>1.2849320000000001E-2</c:v>
                </c:pt>
                <c:pt idx="3593">
                  <c:v>1.2896400000000001E-2</c:v>
                </c:pt>
                <c:pt idx="3594">
                  <c:v>1.2943500000000068E-2</c:v>
                </c:pt>
                <c:pt idx="3595">
                  <c:v>1.29906E-2</c:v>
                </c:pt>
                <c:pt idx="3596">
                  <c:v>1.3037700000000001E-2</c:v>
                </c:pt>
                <c:pt idx="3597">
                  <c:v>1.3084800000000065E-2</c:v>
                </c:pt>
                <c:pt idx="3598">
                  <c:v>1.3131880000000005E-2</c:v>
                </c:pt>
                <c:pt idx="3599">
                  <c:v>1.3178980000000002E-2</c:v>
                </c:pt>
                <c:pt idx="3600">
                  <c:v>1.3226080000000001E-2</c:v>
                </c:pt>
                <c:pt idx="3601">
                  <c:v>1.3273180000000001E-2</c:v>
                </c:pt>
                <c:pt idx="3602">
                  <c:v>1.3320280000000007E-2</c:v>
                </c:pt>
                <c:pt idx="3603">
                  <c:v>1.336736E-2</c:v>
                </c:pt>
                <c:pt idx="3604">
                  <c:v>1.3359059999999999E-2</c:v>
                </c:pt>
                <c:pt idx="3605">
                  <c:v>1.3350760000000001E-2</c:v>
                </c:pt>
                <c:pt idx="3606">
                  <c:v>1.3342440000000001E-2</c:v>
                </c:pt>
                <c:pt idx="3607">
                  <c:v>1.333414E-2</c:v>
                </c:pt>
                <c:pt idx="3608">
                  <c:v>1.3325840000000005E-2</c:v>
                </c:pt>
                <c:pt idx="3609">
                  <c:v>1.3317519999999999E-2</c:v>
                </c:pt>
                <c:pt idx="3610">
                  <c:v>1.330922E-2</c:v>
                </c:pt>
                <c:pt idx="3611">
                  <c:v>1.3300919999999999E-2</c:v>
                </c:pt>
                <c:pt idx="3612">
                  <c:v>1.32926E-2</c:v>
                </c:pt>
                <c:pt idx="3613">
                  <c:v>1.3284299999999999E-2</c:v>
                </c:pt>
                <c:pt idx="3614">
                  <c:v>1.3276E-2</c:v>
                </c:pt>
                <c:pt idx="3615">
                  <c:v>1.326768E-2</c:v>
                </c:pt>
                <c:pt idx="3616">
                  <c:v>1.3259379999999999E-2</c:v>
                </c:pt>
                <c:pt idx="3617">
                  <c:v>1.3251060000000002E-2</c:v>
                </c:pt>
                <c:pt idx="3618">
                  <c:v>1.3242760000000025E-2</c:v>
                </c:pt>
                <c:pt idx="3619">
                  <c:v>1.3234460000000003E-2</c:v>
                </c:pt>
                <c:pt idx="3620">
                  <c:v>1.3226140000000001E-2</c:v>
                </c:pt>
                <c:pt idx="3621">
                  <c:v>1.3217840000000002E-2</c:v>
                </c:pt>
                <c:pt idx="3622">
                  <c:v>1.3209540000000007E-2</c:v>
                </c:pt>
                <c:pt idx="3623">
                  <c:v>1.3201220000000001E-2</c:v>
                </c:pt>
                <c:pt idx="3624">
                  <c:v>1.3192920000000002E-2</c:v>
                </c:pt>
                <c:pt idx="3625">
                  <c:v>1.3184620000000001E-2</c:v>
                </c:pt>
                <c:pt idx="3626">
                  <c:v>1.3176300000000002E-2</c:v>
                </c:pt>
                <c:pt idx="3627">
                  <c:v>1.3168000000000001E-2</c:v>
                </c:pt>
                <c:pt idx="3628">
                  <c:v>1.3159700000000002E-2</c:v>
                </c:pt>
                <c:pt idx="3629">
                  <c:v>1.3151380000000001E-2</c:v>
                </c:pt>
                <c:pt idx="3630">
                  <c:v>1.3143080000000001E-2</c:v>
                </c:pt>
                <c:pt idx="3631">
                  <c:v>1.3134760000000001E-2</c:v>
                </c:pt>
                <c:pt idx="3632">
                  <c:v>1.3126460000000001E-2</c:v>
                </c:pt>
                <c:pt idx="3633">
                  <c:v>1.311816E-2</c:v>
                </c:pt>
                <c:pt idx="3634">
                  <c:v>1.3109840000000001E-2</c:v>
                </c:pt>
                <c:pt idx="3635">
                  <c:v>1.3101540000000043E-2</c:v>
                </c:pt>
                <c:pt idx="3636">
                  <c:v>1.3093239999999999E-2</c:v>
                </c:pt>
                <c:pt idx="3637">
                  <c:v>1.3084920000000003E-2</c:v>
                </c:pt>
                <c:pt idx="3638">
                  <c:v>1.3076620000000001E-2</c:v>
                </c:pt>
                <c:pt idx="3639">
                  <c:v>1.3068320000000001E-2</c:v>
                </c:pt>
                <c:pt idx="3640">
                  <c:v>1.3060000000000021E-2</c:v>
                </c:pt>
                <c:pt idx="3641">
                  <c:v>1.3051699999999999E-2</c:v>
                </c:pt>
                <c:pt idx="3642">
                  <c:v>1.3043400000000059E-2</c:v>
                </c:pt>
                <c:pt idx="3643">
                  <c:v>1.3035080000000001E-2</c:v>
                </c:pt>
                <c:pt idx="3644">
                  <c:v>1.3026780000000003E-2</c:v>
                </c:pt>
                <c:pt idx="3645">
                  <c:v>1.3018459999999999E-2</c:v>
                </c:pt>
                <c:pt idx="3646">
                  <c:v>1.3010160000000003E-2</c:v>
                </c:pt>
                <c:pt idx="3647">
                  <c:v>1.3001860000000021E-2</c:v>
                </c:pt>
                <c:pt idx="3648">
                  <c:v>1.299354E-2</c:v>
                </c:pt>
                <c:pt idx="3649">
                  <c:v>1.2985239999999999E-2</c:v>
                </c:pt>
                <c:pt idx="3650">
                  <c:v>1.2976939999999998E-2</c:v>
                </c:pt>
                <c:pt idx="3651">
                  <c:v>1.2968620000000005E-2</c:v>
                </c:pt>
                <c:pt idx="3652">
                  <c:v>1.2960319999999999E-2</c:v>
                </c:pt>
                <c:pt idx="3653">
                  <c:v>1.2952020000000003E-2</c:v>
                </c:pt>
                <c:pt idx="3654">
                  <c:v>1.2943700000000023E-2</c:v>
                </c:pt>
                <c:pt idx="3655">
                  <c:v>1.2935400000000001E-2</c:v>
                </c:pt>
                <c:pt idx="3656">
                  <c:v>1.2927099999999999E-2</c:v>
                </c:pt>
                <c:pt idx="3657">
                  <c:v>1.2918779999999999E-2</c:v>
                </c:pt>
                <c:pt idx="3658">
                  <c:v>1.2910480000000005E-2</c:v>
                </c:pt>
                <c:pt idx="3659">
                  <c:v>1.2902160000000001E-2</c:v>
                </c:pt>
                <c:pt idx="3660">
                  <c:v>1.2893860000000005E-2</c:v>
                </c:pt>
                <c:pt idx="3661">
                  <c:v>1.2885560000000023E-2</c:v>
                </c:pt>
                <c:pt idx="3662">
                  <c:v>1.2877239999999998E-2</c:v>
                </c:pt>
                <c:pt idx="3663">
                  <c:v>1.2868939999999999E-2</c:v>
                </c:pt>
                <c:pt idx="3664">
                  <c:v>1.286064E-2</c:v>
                </c:pt>
                <c:pt idx="3665">
                  <c:v>1.285232E-2</c:v>
                </c:pt>
                <c:pt idx="3666">
                  <c:v>1.2844020000000001E-2</c:v>
                </c:pt>
                <c:pt idx="3667">
                  <c:v>1.2835720000000005E-2</c:v>
                </c:pt>
                <c:pt idx="3668">
                  <c:v>1.2827400000000001E-2</c:v>
                </c:pt>
                <c:pt idx="3669">
                  <c:v>1.2819100000000002E-2</c:v>
                </c:pt>
                <c:pt idx="3670">
                  <c:v>1.2810800000000001E-2</c:v>
                </c:pt>
                <c:pt idx="3671">
                  <c:v>1.2802480000000001E-2</c:v>
                </c:pt>
                <c:pt idx="3672">
                  <c:v>1.279418E-2</c:v>
                </c:pt>
                <c:pt idx="3673">
                  <c:v>1.2785860000000001E-2</c:v>
                </c:pt>
                <c:pt idx="3674">
                  <c:v>1.277756E-2</c:v>
                </c:pt>
                <c:pt idx="3675">
                  <c:v>1.2769259999999999E-2</c:v>
                </c:pt>
                <c:pt idx="3676">
                  <c:v>1.2705540000000001E-2</c:v>
                </c:pt>
                <c:pt idx="3677">
                  <c:v>1.2641840000000001E-2</c:v>
                </c:pt>
                <c:pt idx="3678">
                  <c:v>1.257812E-2</c:v>
                </c:pt>
                <c:pt idx="3679">
                  <c:v>1.251442E-2</c:v>
                </c:pt>
                <c:pt idx="3680">
                  <c:v>1.24507E-2</c:v>
                </c:pt>
                <c:pt idx="3681">
                  <c:v>1.2387E-2</c:v>
                </c:pt>
                <c:pt idx="3682">
                  <c:v>1.2323280000000001E-2</c:v>
                </c:pt>
                <c:pt idx="3683">
                  <c:v>1.2259580000000001E-2</c:v>
                </c:pt>
                <c:pt idx="3684">
                  <c:v>1.2195859999999999E-2</c:v>
                </c:pt>
                <c:pt idx="3685">
                  <c:v>1.2132159999999999E-2</c:v>
                </c:pt>
                <c:pt idx="3686">
                  <c:v>1.206844E-2</c:v>
                </c:pt>
                <c:pt idx="3687">
                  <c:v>1.200474E-2</c:v>
                </c:pt>
                <c:pt idx="3688">
                  <c:v>1.1941020000000092E-2</c:v>
                </c:pt>
                <c:pt idx="3689">
                  <c:v>1.1877320000000005E-2</c:v>
                </c:pt>
                <c:pt idx="3690">
                  <c:v>1.18136E-2</c:v>
                </c:pt>
                <c:pt idx="3691">
                  <c:v>1.1749900000000001E-2</c:v>
                </c:pt>
                <c:pt idx="3692">
                  <c:v>1.1686180000000079E-2</c:v>
                </c:pt>
                <c:pt idx="3693">
                  <c:v>1.1622480000000083E-2</c:v>
                </c:pt>
                <c:pt idx="3694">
                  <c:v>1.155876E-2</c:v>
                </c:pt>
                <c:pt idx="3695">
                  <c:v>1.149506E-2</c:v>
                </c:pt>
                <c:pt idx="3696">
                  <c:v>1.143134E-2</c:v>
                </c:pt>
                <c:pt idx="3697">
                  <c:v>1.136764E-2</c:v>
                </c:pt>
                <c:pt idx="3698">
                  <c:v>1.1303920000000005E-2</c:v>
                </c:pt>
                <c:pt idx="3699">
                  <c:v>1.1240220000000021E-2</c:v>
                </c:pt>
                <c:pt idx="3700">
                  <c:v>1.1176500000000021E-2</c:v>
                </c:pt>
                <c:pt idx="3701">
                  <c:v>1.1112800000000023E-2</c:v>
                </c:pt>
                <c:pt idx="3702">
                  <c:v>1.1049080000000001E-2</c:v>
                </c:pt>
                <c:pt idx="3703">
                  <c:v>1.0985380000000001E-2</c:v>
                </c:pt>
                <c:pt idx="3704">
                  <c:v>1.0921660000000001E-2</c:v>
                </c:pt>
                <c:pt idx="3705">
                  <c:v>1.0857959999999998E-2</c:v>
                </c:pt>
                <c:pt idx="3706">
                  <c:v>1.0794239999999998E-2</c:v>
                </c:pt>
                <c:pt idx="3707">
                  <c:v>1.0730540000000005E-2</c:v>
                </c:pt>
                <c:pt idx="3708">
                  <c:v>1.0666820000000066E-2</c:v>
                </c:pt>
                <c:pt idx="3709">
                  <c:v>1.0603100000000058E-2</c:v>
                </c:pt>
                <c:pt idx="3710">
                  <c:v>1.0539399999999996E-2</c:v>
                </c:pt>
                <c:pt idx="3711">
                  <c:v>1.0475679999999999E-2</c:v>
                </c:pt>
                <c:pt idx="3712">
                  <c:v>1.0411979999999999E-2</c:v>
                </c:pt>
                <c:pt idx="3713">
                  <c:v>1.034826E-2</c:v>
                </c:pt>
                <c:pt idx="3714">
                  <c:v>1.0284560000000003E-2</c:v>
                </c:pt>
                <c:pt idx="3715">
                  <c:v>1.0276259999999999E-2</c:v>
                </c:pt>
                <c:pt idx="3716">
                  <c:v>1.0267939999999998E-2</c:v>
                </c:pt>
                <c:pt idx="3717">
                  <c:v>1.0259639999999992E-2</c:v>
                </c:pt>
                <c:pt idx="3718">
                  <c:v>1.0251339999999999E-2</c:v>
                </c:pt>
                <c:pt idx="3719">
                  <c:v>1.0243020000000005E-2</c:v>
                </c:pt>
                <c:pt idx="3720">
                  <c:v>1.0234720000000001E-2</c:v>
                </c:pt>
                <c:pt idx="3721">
                  <c:v>1.0226400000000005E-2</c:v>
                </c:pt>
                <c:pt idx="3722">
                  <c:v>1.0218100000000001E-2</c:v>
                </c:pt>
                <c:pt idx="3723">
                  <c:v>1.0209800000000003E-2</c:v>
                </c:pt>
                <c:pt idx="3724">
                  <c:v>1.0201480000000021E-2</c:v>
                </c:pt>
                <c:pt idx="3725">
                  <c:v>1.0193180000000001E-2</c:v>
                </c:pt>
                <c:pt idx="3726">
                  <c:v>1.0184880000000021E-2</c:v>
                </c:pt>
                <c:pt idx="3727">
                  <c:v>1.0176559999999999E-2</c:v>
                </c:pt>
                <c:pt idx="3728">
                  <c:v>1.0168259999999998E-2</c:v>
                </c:pt>
                <c:pt idx="3729">
                  <c:v>1.0159959999999996E-2</c:v>
                </c:pt>
                <c:pt idx="3730">
                  <c:v>1.0151639999999998E-2</c:v>
                </c:pt>
                <c:pt idx="3731">
                  <c:v>1.0198739999999998E-2</c:v>
                </c:pt>
                <c:pt idx="3732">
                  <c:v>1.0245840000000001E-2</c:v>
                </c:pt>
                <c:pt idx="3733">
                  <c:v>1.0292939999999999E-2</c:v>
                </c:pt>
                <c:pt idx="3734">
                  <c:v>1.0340020000000043E-2</c:v>
                </c:pt>
                <c:pt idx="3735">
                  <c:v>1.0387120000000001E-2</c:v>
                </c:pt>
                <c:pt idx="3736">
                  <c:v>1.0434219999999998E-2</c:v>
                </c:pt>
                <c:pt idx="3737">
                  <c:v>1.0481320000000021E-2</c:v>
                </c:pt>
                <c:pt idx="3738">
                  <c:v>1.0528420000000005E-2</c:v>
                </c:pt>
                <c:pt idx="3739">
                  <c:v>1.0575500000000003E-2</c:v>
                </c:pt>
                <c:pt idx="3740">
                  <c:v>1.0622600000000001E-2</c:v>
                </c:pt>
                <c:pt idx="3741">
                  <c:v>1.0669700000000001E-2</c:v>
                </c:pt>
                <c:pt idx="3742">
                  <c:v>1.07168E-2</c:v>
                </c:pt>
                <c:pt idx="3743">
                  <c:v>1.0763900000000003E-2</c:v>
                </c:pt>
                <c:pt idx="3744">
                  <c:v>1.081098E-2</c:v>
                </c:pt>
                <c:pt idx="3745">
                  <c:v>1.0858080000000001E-2</c:v>
                </c:pt>
                <c:pt idx="3746">
                  <c:v>1.0905180000000059E-2</c:v>
                </c:pt>
                <c:pt idx="3747">
                  <c:v>1.0952280000000002E-2</c:v>
                </c:pt>
                <c:pt idx="3748">
                  <c:v>1.099938E-2</c:v>
                </c:pt>
                <c:pt idx="3749">
                  <c:v>1.1046460000000001E-2</c:v>
                </c:pt>
                <c:pt idx="3750">
                  <c:v>1.1093560000000001E-2</c:v>
                </c:pt>
                <c:pt idx="3751">
                  <c:v>1.1140660000000005E-2</c:v>
                </c:pt>
                <c:pt idx="3752">
                  <c:v>1.1187760000000001E-2</c:v>
                </c:pt>
                <c:pt idx="3753">
                  <c:v>1.1234860000000001E-2</c:v>
                </c:pt>
                <c:pt idx="3754">
                  <c:v>1.1281940000000001E-2</c:v>
                </c:pt>
                <c:pt idx="3755">
                  <c:v>1.132904E-2</c:v>
                </c:pt>
                <c:pt idx="3756">
                  <c:v>1.137614E-2</c:v>
                </c:pt>
                <c:pt idx="3757">
                  <c:v>1.1423239999999999E-2</c:v>
                </c:pt>
                <c:pt idx="3758">
                  <c:v>1.1470320000000023E-2</c:v>
                </c:pt>
                <c:pt idx="3759">
                  <c:v>1.1517420000000021E-2</c:v>
                </c:pt>
                <c:pt idx="3760">
                  <c:v>1.1564520000000099E-2</c:v>
                </c:pt>
                <c:pt idx="3761">
                  <c:v>1.1611620000000001E-2</c:v>
                </c:pt>
                <c:pt idx="3762">
                  <c:v>1.1658720000000001E-2</c:v>
                </c:pt>
                <c:pt idx="3763">
                  <c:v>1.170580000000008E-2</c:v>
                </c:pt>
                <c:pt idx="3764">
                  <c:v>1.17529E-2</c:v>
                </c:pt>
                <c:pt idx="3765">
                  <c:v>1.1800000000000081E-2</c:v>
                </c:pt>
                <c:pt idx="3766">
                  <c:v>1.1847100000000069E-2</c:v>
                </c:pt>
                <c:pt idx="3767">
                  <c:v>1.1894200000000001E-2</c:v>
                </c:pt>
                <c:pt idx="3768">
                  <c:v>1.1941280000000063E-2</c:v>
                </c:pt>
                <c:pt idx="3769">
                  <c:v>1.1988380000000061E-2</c:v>
                </c:pt>
                <c:pt idx="3770">
                  <c:v>1.198008000000008E-2</c:v>
                </c:pt>
                <c:pt idx="3771">
                  <c:v>1.1971760000000001E-2</c:v>
                </c:pt>
                <c:pt idx="3772">
                  <c:v>1.1963460000000073E-2</c:v>
                </c:pt>
                <c:pt idx="3773">
                  <c:v>1.1955160000000001E-2</c:v>
                </c:pt>
                <c:pt idx="3774">
                  <c:v>1.1946840000000059E-2</c:v>
                </c:pt>
                <c:pt idx="3775">
                  <c:v>1.1938540000000001E-2</c:v>
                </c:pt>
                <c:pt idx="3776">
                  <c:v>1.1930240000000002E-2</c:v>
                </c:pt>
                <c:pt idx="3777">
                  <c:v>1.1921920000000074E-2</c:v>
                </c:pt>
                <c:pt idx="3778">
                  <c:v>1.1913620000000003E-2</c:v>
                </c:pt>
                <c:pt idx="3779">
                  <c:v>1.1905320000000073E-2</c:v>
                </c:pt>
                <c:pt idx="3780">
                  <c:v>1.1897000000000001E-2</c:v>
                </c:pt>
                <c:pt idx="3781">
                  <c:v>1.1888700000000066E-2</c:v>
                </c:pt>
                <c:pt idx="3782">
                  <c:v>1.1880400000000089E-2</c:v>
                </c:pt>
                <c:pt idx="3783">
                  <c:v>1.1872080000000005E-2</c:v>
                </c:pt>
                <c:pt idx="3784">
                  <c:v>1.1863780000000079E-2</c:v>
                </c:pt>
                <c:pt idx="3785">
                  <c:v>1.1855480000000003E-2</c:v>
                </c:pt>
                <c:pt idx="3786">
                  <c:v>1.1847160000000021E-2</c:v>
                </c:pt>
                <c:pt idx="3787">
                  <c:v>1.1838860000000001E-2</c:v>
                </c:pt>
                <c:pt idx="3788">
                  <c:v>1.1830540000000021E-2</c:v>
                </c:pt>
                <c:pt idx="3789">
                  <c:v>1.1822240000000001E-2</c:v>
                </c:pt>
                <c:pt idx="3790">
                  <c:v>1.181394E-2</c:v>
                </c:pt>
                <c:pt idx="3791">
                  <c:v>1.1805620000000065E-2</c:v>
                </c:pt>
                <c:pt idx="3792">
                  <c:v>1.1797320000000003E-2</c:v>
                </c:pt>
                <c:pt idx="3793">
                  <c:v>1.1789020000000063E-2</c:v>
                </c:pt>
                <c:pt idx="3794">
                  <c:v>1.1780700000000083E-2</c:v>
                </c:pt>
                <c:pt idx="3795">
                  <c:v>1.1772400000000021E-2</c:v>
                </c:pt>
                <c:pt idx="3796">
                  <c:v>1.1764100000000081E-2</c:v>
                </c:pt>
                <c:pt idx="3797">
                  <c:v>1.1755780000000007E-2</c:v>
                </c:pt>
                <c:pt idx="3798">
                  <c:v>1.1747480000000067E-2</c:v>
                </c:pt>
                <c:pt idx="3799">
                  <c:v>1.1739180000000005E-2</c:v>
                </c:pt>
                <c:pt idx="3800">
                  <c:v>1.1730860000000023E-2</c:v>
                </c:pt>
                <c:pt idx="3801">
                  <c:v>1.1722560000000083E-2</c:v>
                </c:pt>
                <c:pt idx="3802">
                  <c:v>1.1714239999999999E-2</c:v>
                </c:pt>
                <c:pt idx="3803">
                  <c:v>1.170594E-2</c:v>
                </c:pt>
                <c:pt idx="3804">
                  <c:v>1.1697639999999999E-2</c:v>
                </c:pt>
                <c:pt idx="3805">
                  <c:v>1.1689320000000001E-2</c:v>
                </c:pt>
                <c:pt idx="3806">
                  <c:v>1.1681020000000094E-2</c:v>
                </c:pt>
                <c:pt idx="3807">
                  <c:v>1.1672720000000065E-2</c:v>
                </c:pt>
                <c:pt idx="3808">
                  <c:v>1.1664400000000071E-2</c:v>
                </c:pt>
                <c:pt idx="3809">
                  <c:v>1.1656100000000001E-2</c:v>
                </c:pt>
                <c:pt idx="3810">
                  <c:v>1.1647800000000078E-2</c:v>
                </c:pt>
                <c:pt idx="3811">
                  <c:v>1.1639480000000001E-2</c:v>
                </c:pt>
                <c:pt idx="3812">
                  <c:v>1.1631180000000062E-2</c:v>
                </c:pt>
                <c:pt idx="3813">
                  <c:v>1.1622880000000099E-2</c:v>
                </c:pt>
                <c:pt idx="3814">
                  <c:v>1.1614560000000001E-2</c:v>
                </c:pt>
                <c:pt idx="3815">
                  <c:v>1.160626E-2</c:v>
                </c:pt>
                <c:pt idx="3816">
                  <c:v>1.1597939999999999E-2</c:v>
                </c:pt>
                <c:pt idx="3817">
                  <c:v>1.158964E-2</c:v>
                </c:pt>
                <c:pt idx="3818">
                  <c:v>1.1581340000000001E-2</c:v>
                </c:pt>
                <c:pt idx="3819">
                  <c:v>1.1573020000000003E-2</c:v>
                </c:pt>
                <c:pt idx="3820">
                  <c:v>1.1564720000000077E-2</c:v>
                </c:pt>
                <c:pt idx="3821">
                  <c:v>1.1556420000000001E-2</c:v>
                </c:pt>
                <c:pt idx="3822">
                  <c:v>1.1548100000000066E-2</c:v>
                </c:pt>
                <c:pt idx="3823">
                  <c:v>1.1539799999999999E-2</c:v>
                </c:pt>
                <c:pt idx="3824">
                  <c:v>1.1531500000000064E-2</c:v>
                </c:pt>
                <c:pt idx="3825">
                  <c:v>1.1523180000000079E-2</c:v>
                </c:pt>
                <c:pt idx="3826">
                  <c:v>1.1514880000000003E-2</c:v>
                </c:pt>
                <c:pt idx="3827">
                  <c:v>1.150658000000008E-2</c:v>
                </c:pt>
                <c:pt idx="3828">
                  <c:v>1.149826E-2</c:v>
                </c:pt>
                <c:pt idx="3829">
                  <c:v>1.148996E-2</c:v>
                </c:pt>
                <c:pt idx="3830">
                  <c:v>1.1481640000000001E-2</c:v>
                </c:pt>
                <c:pt idx="3831">
                  <c:v>1.147334E-2</c:v>
                </c:pt>
                <c:pt idx="3832">
                  <c:v>1.1465040000000001E-2</c:v>
                </c:pt>
                <c:pt idx="3833">
                  <c:v>1.1456720000000005E-2</c:v>
                </c:pt>
                <c:pt idx="3834">
                  <c:v>1.1448420000000067E-2</c:v>
                </c:pt>
                <c:pt idx="3835">
                  <c:v>1.1440120000000099E-2</c:v>
                </c:pt>
                <c:pt idx="3836">
                  <c:v>1.1431800000000021E-2</c:v>
                </c:pt>
                <c:pt idx="3837">
                  <c:v>1.1423500000000081E-2</c:v>
                </c:pt>
                <c:pt idx="3838">
                  <c:v>1.14152E-2</c:v>
                </c:pt>
                <c:pt idx="3839">
                  <c:v>1.1406880000000067E-2</c:v>
                </c:pt>
                <c:pt idx="3840">
                  <c:v>1.1343180000000072E-2</c:v>
                </c:pt>
                <c:pt idx="3841">
                  <c:v>1.1279460000000002E-2</c:v>
                </c:pt>
                <c:pt idx="3842">
                  <c:v>1.121576E-2</c:v>
                </c:pt>
                <c:pt idx="3843">
                  <c:v>1.115204E-2</c:v>
                </c:pt>
                <c:pt idx="3844">
                  <c:v>1.108834E-2</c:v>
                </c:pt>
                <c:pt idx="3845">
                  <c:v>1.1024620000000021E-2</c:v>
                </c:pt>
                <c:pt idx="3846">
                  <c:v>1.0960920000000023E-2</c:v>
                </c:pt>
                <c:pt idx="3847">
                  <c:v>1.0897199999999999E-2</c:v>
                </c:pt>
                <c:pt idx="3848">
                  <c:v>1.0833499999999999E-2</c:v>
                </c:pt>
                <c:pt idx="3849">
                  <c:v>1.0769780000000001E-2</c:v>
                </c:pt>
                <c:pt idx="3850">
                  <c:v>1.0706080000000001E-2</c:v>
                </c:pt>
                <c:pt idx="3851">
                  <c:v>1.064236E-2</c:v>
                </c:pt>
                <c:pt idx="3852">
                  <c:v>1.0578659999999998E-2</c:v>
                </c:pt>
                <c:pt idx="3853">
                  <c:v>1.0514939999999999E-2</c:v>
                </c:pt>
                <c:pt idx="3854">
                  <c:v>1.0451239999999999E-2</c:v>
                </c:pt>
                <c:pt idx="3855">
                  <c:v>1.0387520000000061E-2</c:v>
                </c:pt>
                <c:pt idx="3856">
                  <c:v>1.0323820000000067E-2</c:v>
                </c:pt>
                <c:pt idx="3857">
                  <c:v>1.0260100000000001E-2</c:v>
                </c:pt>
                <c:pt idx="3858">
                  <c:v>1.01964E-2</c:v>
                </c:pt>
                <c:pt idx="3859">
                  <c:v>1.0132680000000002E-2</c:v>
                </c:pt>
                <c:pt idx="3860">
                  <c:v>1.0068980000000002E-2</c:v>
                </c:pt>
                <c:pt idx="3861">
                  <c:v>1.0005259999999998E-2</c:v>
                </c:pt>
                <c:pt idx="3862">
                  <c:v>9.9415600000000003E-3</c:v>
                </c:pt>
                <c:pt idx="3863">
                  <c:v>9.8778400000000266E-3</c:v>
                </c:pt>
                <c:pt idx="3864">
                  <c:v>9.8141400000000267E-3</c:v>
                </c:pt>
                <c:pt idx="3865">
                  <c:v>9.7504200000000027E-3</c:v>
                </c:pt>
                <c:pt idx="3866">
                  <c:v>9.6867200000000028E-3</c:v>
                </c:pt>
                <c:pt idx="3867">
                  <c:v>9.6230000000000048E-3</c:v>
                </c:pt>
                <c:pt idx="3868">
                  <c:v>9.5593000000000067E-3</c:v>
                </c:pt>
                <c:pt idx="3869">
                  <c:v>9.4955800000000815E-3</c:v>
                </c:pt>
                <c:pt idx="3870">
                  <c:v>9.4318800000000227E-3</c:v>
                </c:pt>
                <c:pt idx="3871">
                  <c:v>9.3681600000000004E-3</c:v>
                </c:pt>
                <c:pt idx="3872">
                  <c:v>9.3044600000000248E-3</c:v>
                </c:pt>
                <c:pt idx="3873">
                  <c:v>9.2407400000000008E-3</c:v>
                </c:pt>
                <c:pt idx="3874">
                  <c:v>9.1770200000000027E-3</c:v>
                </c:pt>
                <c:pt idx="3875">
                  <c:v>9.1133200000000011E-3</c:v>
                </c:pt>
                <c:pt idx="3876">
                  <c:v>9.0496000000000066E-3</c:v>
                </c:pt>
                <c:pt idx="3877">
                  <c:v>8.9859000000000622E-3</c:v>
                </c:pt>
                <c:pt idx="3878">
                  <c:v>8.9221800000000556E-3</c:v>
                </c:pt>
                <c:pt idx="3879">
                  <c:v>8.9138800000000268E-3</c:v>
                </c:pt>
                <c:pt idx="3880">
                  <c:v>8.9055800000000865E-3</c:v>
                </c:pt>
                <c:pt idx="3881">
                  <c:v>8.8972600000000006E-3</c:v>
                </c:pt>
                <c:pt idx="3882">
                  <c:v>8.8889600000000048E-3</c:v>
                </c:pt>
                <c:pt idx="3883">
                  <c:v>8.8806600000000228E-3</c:v>
                </c:pt>
                <c:pt idx="3884">
                  <c:v>8.8723400000000688E-3</c:v>
                </c:pt>
                <c:pt idx="3885">
                  <c:v>8.8640400000000608E-3</c:v>
                </c:pt>
                <c:pt idx="3886">
                  <c:v>8.8557400000000997E-3</c:v>
                </c:pt>
                <c:pt idx="3887">
                  <c:v>8.8474200000000208E-3</c:v>
                </c:pt>
                <c:pt idx="3888">
                  <c:v>8.8391200000000007E-3</c:v>
                </c:pt>
                <c:pt idx="3889">
                  <c:v>8.8308200000000048E-3</c:v>
                </c:pt>
                <c:pt idx="3890">
                  <c:v>8.8225000000000681E-3</c:v>
                </c:pt>
                <c:pt idx="3891">
                  <c:v>8.8142000000000047E-3</c:v>
                </c:pt>
                <c:pt idx="3892">
                  <c:v>8.8058800000000784E-3</c:v>
                </c:pt>
                <c:pt idx="3893">
                  <c:v>8.7975800000000028E-3</c:v>
                </c:pt>
                <c:pt idx="3894">
                  <c:v>8.7892800000000208E-3</c:v>
                </c:pt>
                <c:pt idx="3895">
                  <c:v>8.7809600000000008E-3</c:v>
                </c:pt>
                <c:pt idx="3896">
                  <c:v>8.8280600000000004E-3</c:v>
                </c:pt>
                <c:pt idx="3897">
                  <c:v>8.8751600000000607E-3</c:v>
                </c:pt>
                <c:pt idx="3898">
                  <c:v>8.9222600000000048E-3</c:v>
                </c:pt>
                <c:pt idx="3899">
                  <c:v>8.9693600000000026E-3</c:v>
                </c:pt>
                <c:pt idx="3900">
                  <c:v>9.0164400000000595E-3</c:v>
                </c:pt>
                <c:pt idx="3901">
                  <c:v>9.0635400000000713E-3</c:v>
                </c:pt>
                <c:pt idx="3902">
                  <c:v>9.1106400000000066E-3</c:v>
                </c:pt>
                <c:pt idx="3903">
                  <c:v>9.1577400000000548E-3</c:v>
                </c:pt>
                <c:pt idx="3904">
                  <c:v>9.2048400000000006E-3</c:v>
                </c:pt>
                <c:pt idx="3905">
                  <c:v>9.2519200000000003E-3</c:v>
                </c:pt>
                <c:pt idx="3906">
                  <c:v>9.2990200000000033E-3</c:v>
                </c:pt>
                <c:pt idx="3907">
                  <c:v>9.3461200000000046E-3</c:v>
                </c:pt>
                <c:pt idx="3908">
                  <c:v>9.3932200000000007E-3</c:v>
                </c:pt>
                <c:pt idx="3909">
                  <c:v>9.4403200000000003E-3</c:v>
                </c:pt>
                <c:pt idx="3910">
                  <c:v>9.4874000000000607E-3</c:v>
                </c:pt>
                <c:pt idx="3911">
                  <c:v>9.5345000000000048E-3</c:v>
                </c:pt>
                <c:pt idx="3912">
                  <c:v>9.5816000000000026E-3</c:v>
                </c:pt>
                <c:pt idx="3913">
                  <c:v>9.6287000000000005E-3</c:v>
                </c:pt>
                <c:pt idx="3914">
                  <c:v>9.6757800000000713E-3</c:v>
                </c:pt>
                <c:pt idx="3915">
                  <c:v>9.7228800000000067E-3</c:v>
                </c:pt>
                <c:pt idx="3916">
                  <c:v>9.7699800000000531E-3</c:v>
                </c:pt>
                <c:pt idx="3917">
                  <c:v>9.8170800000000266E-3</c:v>
                </c:pt>
                <c:pt idx="3918">
                  <c:v>9.8641800000000696E-3</c:v>
                </c:pt>
                <c:pt idx="3919">
                  <c:v>9.9112600000000033E-3</c:v>
                </c:pt>
                <c:pt idx="3920">
                  <c:v>9.9583600000000046E-3</c:v>
                </c:pt>
                <c:pt idx="3921">
                  <c:v>1.0005460000000001E-2</c:v>
                </c:pt>
                <c:pt idx="3922">
                  <c:v>1.005256E-2</c:v>
                </c:pt>
                <c:pt idx="3923">
                  <c:v>1.0099659999999998E-2</c:v>
                </c:pt>
                <c:pt idx="3924">
                  <c:v>1.014674E-2</c:v>
                </c:pt>
                <c:pt idx="3925">
                  <c:v>1.0193839999999999E-2</c:v>
                </c:pt>
                <c:pt idx="3926">
                  <c:v>1.0240939999999999E-2</c:v>
                </c:pt>
                <c:pt idx="3927">
                  <c:v>1.028804E-2</c:v>
                </c:pt>
                <c:pt idx="3928">
                  <c:v>1.033514E-2</c:v>
                </c:pt>
                <c:pt idx="3929">
                  <c:v>1.0382219999999999E-2</c:v>
                </c:pt>
                <c:pt idx="3930">
                  <c:v>1.0429320000000001E-2</c:v>
                </c:pt>
                <c:pt idx="3931">
                  <c:v>1.047642E-2</c:v>
                </c:pt>
                <c:pt idx="3932">
                  <c:v>1.0523520000000081E-2</c:v>
                </c:pt>
                <c:pt idx="3933">
                  <c:v>1.0570619999999998E-2</c:v>
                </c:pt>
                <c:pt idx="3934">
                  <c:v>1.0617700000000001E-2</c:v>
                </c:pt>
                <c:pt idx="3935">
                  <c:v>1.0609400000000001E-2</c:v>
                </c:pt>
                <c:pt idx="3936">
                  <c:v>1.0601100000000063E-2</c:v>
                </c:pt>
                <c:pt idx="3937">
                  <c:v>1.0592780000000001E-2</c:v>
                </c:pt>
                <c:pt idx="3938">
                  <c:v>1.0584480000000005E-2</c:v>
                </c:pt>
                <c:pt idx="3939">
                  <c:v>1.0576180000000001E-2</c:v>
                </c:pt>
                <c:pt idx="3940">
                  <c:v>1.0567860000000005E-2</c:v>
                </c:pt>
                <c:pt idx="3941">
                  <c:v>1.0559560000000001E-2</c:v>
                </c:pt>
                <c:pt idx="3942">
                  <c:v>1.0551239999999998E-2</c:v>
                </c:pt>
                <c:pt idx="3943">
                  <c:v>1.0542939999999999E-2</c:v>
                </c:pt>
                <c:pt idx="3944">
                  <c:v>1.0534639999999998E-2</c:v>
                </c:pt>
                <c:pt idx="3945">
                  <c:v>1.052632E-2</c:v>
                </c:pt>
                <c:pt idx="3946">
                  <c:v>1.0518019999999998E-2</c:v>
                </c:pt>
                <c:pt idx="3947">
                  <c:v>1.0509720000000005E-2</c:v>
                </c:pt>
                <c:pt idx="3948">
                  <c:v>1.0501399999999999E-2</c:v>
                </c:pt>
                <c:pt idx="3949">
                  <c:v>1.04931E-2</c:v>
                </c:pt>
                <c:pt idx="3950">
                  <c:v>1.0484800000000058E-2</c:v>
                </c:pt>
                <c:pt idx="3951">
                  <c:v>1.047648E-2</c:v>
                </c:pt>
                <c:pt idx="3952">
                  <c:v>1.0468180000000007E-2</c:v>
                </c:pt>
                <c:pt idx="3953">
                  <c:v>1.045988E-2</c:v>
                </c:pt>
                <c:pt idx="3954">
                  <c:v>1.045156E-2</c:v>
                </c:pt>
                <c:pt idx="3955">
                  <c:v>1.0443259999999999E-2</c:v>
                </c:pt>
                <c:pt idx="3956">
                  <c:v>1.0434959999999998E-2</c:v>
                </c:pt>
                <c:pt idx="3957">
                  <c:v>1.0426639999999999E-2</c:v>
                </c:pt>
                <c:pt idx="3958">
                  <c:v>1.0418339999999998E-2</c:v>
                </c:pt>
                <c:pt idx="3959">
                  <c:v>1.0410020000000001E-2</c:v>
                </c:pt>
                <c:pt idx="3960">
                  <c:v>1.0401720000000001E-2</c:v>
                </c:pt>
                <c:pt idx="3961">
                  <c:v>1.039342E-2</c:v>
                </c:pt>
                <c:pt idx="3962">
                  <c:v>1.0385100000000001E-2</c:v>
                </c:pt>
                <c:pt idx="3963">
                  <c:v>1.03768E-2</c:v>
                </c:pt>
                <c:pt idx="3964">
                  <c:v>1.0368500000000001E-2</c:v>
                </c:pt>
                <c:pt idx="3965">
                  <c:v>1.0360180000000063E-2</c:v>
                </c:pt>
                <c:pt idx="3966">
                  <c:v>1.0351880000000001E-2</c:v>
                </c:pt>
                <c:pt idx="3967">
                  <c:v>1.0343580000000041E-2</c:v>
                </c:pt>
                <c:pt idx="3968">
                  <c:v>1.0335259999999999E-2</c:v>
                </c:pt>
                <c:pt idx="3969">
                  <c:v>1.032696E-2</c:v>
                </c:pt>
                <c:pt idx="3970">
                  <c:v>1.0318659999999999E-2</c:v>
                </c:pt>
                <c:pt idx="3971">
                  <c:v>1.0310339999999999E-2</c:v>
                </c:pt>
                <c:pt idx="3972">
                  <c:v>1.030204E-2</c:v>
                </c:pt>
                <c:pt idx="3973">
                  <c:v>1.0293720000000001E-2</c:v>
                </c:pt>
                <c:pt idx="3974">
                  <c:v>1.0285420000000003E-2</c:v>
                </c:pt>
                <c:pt idx="3975">
                  <c:v>1.0277119999999999E-2</c:v>
                </c:pt>
                <c:pt idx="3976">
                  <c:v>1.0268800000000003E-2</c:v>
                </c:pt>
                <c:pt idx="3977">
                  <c:v>1.0260500000000065E-2</c:v>
                </c:pt>
                <c:pt idx="3978">
                  <c:v>1.02522E-2</c:v>
                </c:pt>
                <c:pt idx="3979">
                  <c:v>1.0243880000000021E-2</c:v>
                </c:pt>
                <c:pt idx="3980">
                  <c:v>1.0235580000000001E-2</c:v>
                </c:pt>
                <c:pt idx="3981">
                  <c:v>1.022728E-2</c:v>
                </c:pt>
                <c:pt idx="3982">
                  <c:v>1.0218959999999996E-2</c:v>
                </c:pt>
                <c:pt idx="3983">
                  <c:v>1.021066E-2</c:v>
                </c:pt>
                <c:pt idx="3984">
                  <c:v>1.0202360000000001E-2</c:v>
                </c:pt>
                <c:pt idx="3985">
                  <c:v>1.0194039999999998E-2</c:v>
                </c:pt>
                <c:pt idx="3986">
                  <c:v>1.018574E-2</c:v>
                </c:pt>
                <c:pt idx="3987">
                  <c:v>1.017742E-2</c:v>
                </c:pt>
                <c:pt idx="3988">
                  <c:v>1.0169120000000005E-2</c:v>
                </c:pt>
                <c:pt idx="3989">
                  <c:v>1.0160820000000067E-2</c:v>
                </c:pt>
                <c:pt idx="3990">
                  <c:v>1.0152500000000005E-2</c:v>
                </c:pt>
                <c:pt idx="3991">
                  <c:v>1.0144199999999999E-2</c:v>
                </c:pt>
                <c:pt idx="3992">
                  <c:v>1.0135899999999998E-2</c:v>
                </c:pt>
                <c:pt idx="3993">
                  <c:v>1.0127580000000021E-2</c:v>
                </c:pt>
                <c:pt idx="3994">
                  <c:v>1.0119279999999998E-2</c:v>
                </c:pt>
                <c:pt idx="3995">
                  <c:v>1.0110980000000002E-2</c:v>
                </c:pt>
                <c:pt idx="3996">
                  <c:v>1.0102659999999999E-2</c:v>
                </c:pt>
                <c:pt idx="3997">
                  <c:v>1.0094359999999998E-2</c:v>
                </c:pt>
                <c:pt idx="3998">
                  <c:v>1.0086060000000001E-2</c:v>
                </c:pt>
                <c:pt idx="3999">
                  <c:v>1.0077739999999998E-2</c:v>
                </c:pt>
                <c:pt idx="4000">
                  <c:v>1.0069439999999999E-2</c:v>
                </c:pt>
                <c:pt idx="4001">
                  <c:v>1.0061120000000041E-2</c:v>
                </c:pt>
                <c:pt idx="4002">
                  <c:v>1.0052820000000001E-2</c:v>
                </c:pt>
                <c:pt idx="4003">
                  <c:v>1.0044520000000067E-2</c:v>
                </c:pt>
                <c:pt idx="4004">
                  <c:v>1.0036199999999999E-2</c:v>
                </c:pt>
                <c:pt idx="4005">
                  <c:v>1.0027899999999999E-2</c:v>
                </c:pt>
                <c:pt idx="4006">
                  <c:v>1.0019599999999998E-2</c:v>
                </c:pt>
                <c:pt idx="4007">
                  <c:v>1.0011279999999999E-2</c:v>
                </c:pt>
                <c:pt idx="4008">
                  <c:v>1.000298E-2</c:v>
                </c:pt>
                <c:pt idx="4009">
                  <c:v>9.9946800000000266E-3</c:v>
                </c:pt>
                <c:pt idx="4010">
                  <c:v>9.9863600000000066E-3</c:v>
                </c:pt>
                <c:pt idx="4011">
                  <c:v>9.9780600000000004E-3</c:v>
                </c:pt>
                <c:pt idx="4012">
                  <c:v>9.9697600000000618E-3</c:v>
                </c:pt>
                <c:pt idx="4013">
                  <c:v>9.9614400000000731E-3</c:v>
                </c:pt>
                <c:pt idx="4014">
                  <c:v>9.9531400000000686E-3</c:v>
                </c:pt>
                <c:pt idx="4015">
                  <c:v>9.94482E-3</c:v>
                </c:pt>
                <c:pt idx="4016">
                  <c:v>9.9365200000000008E-3</c:v>
                </c:pt>
                <c:pt idx="4017">
                  <c:v>9.9282200000000015E-3</c:v>
                </c:pt>
                <c:pt idx="4018">
                  <c:v>9.9199000000000266E-3</c:v>
                </c:pt>
                <c:pt idx="4019">
                  <c:v>9.9116000000000048E-3</c:v>
                </c:pt>
                <c:pt idx="4020">
                  <c:v>9.9033000000000228E-3</c:v>
                </c:pt>
                <c:pt idx="4021">
                  <c:v>9.8949800000000549E-3</c:v>
                </c:pt>
                <c:pt idx="4022">
                  <c:v>9.8866800000000817E-3</c:v>
                </c:pt>
                <c:pt idx="4023">
                  <c:v>9.8783800000000008E-3</c:v>
                </c:pt>
                <c:pt idx="4024">
                  <c:v>9.8700600000000555E-3</c:v>
                </c:pt>
                <c:pt idx="4025">
                  <c:v>9.8617600000000267E-3</c:v>
                </c:pt>
                <c:pt idx="4026">
                  <c:v>9.8534600000000794E-3</c:v>
                </c:pt>
                <c:pt idx="4027">
                  <c:v>9.8451400000000248E-3</c:v>
                </c:pt>
                <c:pt idx="4028">
                  <c:v>9.8368400000000567E-3</c:v>
                </c:pt>
                <c:pt idx="4029">
                  <c:v>9.8285200000000003E-3</c:v>
                </c:pt>
                <c:pt idx="4030">
                  <c:v>9.8202200000000028E-3</c:v>
                </c:pt>
                <c:pt idx="4031">
                  <c:v>9.8119200000000018E-3</c:v>
                </c:pt>
                <c:pt idx="4032">
                  <c:v>9.803600000000065E-3</c:v>
                </c:pt>
                <c:pt idx="4033">
                  <c:v>9.7953000000000068E-3</c:v>
                </c:pt>
                <c:pt idx="4034">
                  <c:v>9.7870000000000006E-3</c:v>
                </c:pt>
                <c:pt idx="4035">
                  <c:v>9.7232800000000008E-3</c:v>
                </c:pt>
                <c:pt idx="4036">
                  <c:v>9.659580000000079E-3</c:v>
                </c:pt>
                <c:pt idx="4037">
                  <c:v>9.5958600000000047E-3</c:v>
                </c:pt>
                <c:pt idx="4038">
                  <c:v>9.5321600000000048E-3</c:v>
                </c:pt>
                <c:pt idx="4039">
                  <c:v>9.4684400000000692E-3</c:v>
                </c:pt>
                <c:pt idx="4040">
                  <c:v>9.4047400000000208E-3</c:v>
                </c:pt>
                <c:pt idx="4041">
                  <c:v>9.3410200000000002E-3</c:v>
                </c:pt>
                <c:pt idx="4042">
                  <c:v>9.2773200000000004E-3</c:v>
                </c:pt>
                <c:pt idx="4043">
                  <c:v>9.2136000000000006E-3</c:v>
                </c:pt>
                <c:pt idx="4044">
                  <c:v>9.1499000000000007E-3</c:v>
                </c:pt>
                <c:pt idx="4045">
                  <c:v>9.086180000000053E-3</c:v>
                </c:pt>
                <c:pt idx="4046">
                  <c:v>9.0224800000000757E-3</c:v>
                </c:pt>
                <c:pt idx="4047">
                  <c:v>8.9587600000000048E-3</c:v>
                </c:pt>
                <c:pt idx="4048">
                  <c:v>8.8950600000000622E-3</c:v>
                </c:pt>
                <c:pt idx="4049">
                  <c:v>8.83134E-3</c:v>
                </c:pt>
                <c:pt idx="4050">
                  <c:v>8.7676400000000227E-3</c:v>
                </c:pt>
                <c:pt idx="4051">
                  <c:v>8.7039200000000004E-3</c:v>
                </c:pt>
                <c:pt idx="4052">
                  <c:v>8.6402200000000005E-3</c:v>
                </c:pt>
                <c:pt idx="4053">
                  <c:v>8.5765000000000268E-3</c:v>
                </c:pt>
                <c:pt idx="4054">
                  <c:v>8.5128000000000512E-3</c:v>
                </c:pt>
                <c:pt idx="4055">
                  <c:v>8.4490800000000046E-3</c:v>
                </c:pt>
                <c:pt idx="4056">
                  <c:v>8.385380000000062E-3</c:v>
                </c:pt>
                <c:pt idx="4057">
                  <c:v>8.3216600000000068E-3</c:v>
                </c:pt>
                <c:pt idx="4058">
                  <c:v>8.25796E-3</c:v>
                </c:pt>
                <c:pt idx="4059">
                  <c:v>8.1942400000000002E-3</c:v>
                </c:pt>
                <c:pt idx="4060">
                  <c:v>8.1305200000000005E-3</c:v>
                </c:pt>
                <c:pt idx="4061">
                  <c:v>8.0668200000000006E-3</c:v>
                </c:pt>
                <c:pt idx="4062">
                  <c:v>8.0031000000000008E-3</c:v>
                </c:pt>
                <c:pt idx="4063">
                  <c:v>7.9394000000000495E-3</c:v>
                </c:pt>
                <c:pt idx="4064">
                  <c:v>7.8756800000000134E-3</c:v>
                </c:pt>
                <c:pt idx="4065">
                  <c:v>7.8119800000000014E-3</c:v>
                </c:pt>
                <c:pt idx="4066">
                  <c:v>7.7482600000000571E-3</c:v>
                </c:pt>
                <c:pt idx="4067">
                  <c:v>7.6845600000000104E-3</c:v>
                </c:pt>
                <c:pt idx="4068">
                  <c:v>7.6208400000000003E-3</c:v>
                </c:pt>
                <c:pt idx="4069">
                  <c:v>7.5571400000000004E-3</c:v>
                </c:pt>
                <c:pt idx="4070">
                  <c:v>7.4934200000000405E-3</c:v>
                </c:pt>
                <c:pt idx="4071">
                  <c:v>7.4297200000000433E-3</c:v>
                </c:pt>
                <c:pt idx="4072">
                  <c:v>7.3660000000000114E-3</c:v>
                </c:pt>
                <c:pt idx="4073">
                  <c:v>7.3023000000000124E-3</c:v>
                </c:pt>
                <c:pt idx="4074">
                  <c:v>7.2940000000000114E-3</c:v>
                </c:pt>
                <c:pt idx="4075">
                  <c:v>7.2856800000000365E-3</c:v>
                </c:pt>
                <c:pt idx="4076">
                  <c:v>7.2773800000000034E-3</c:v>
                </c:pt>
                <c:pt idx="4077">
                  <c:v>7.2690600000000424E-3</c:v>
                </c:pt>
                <c:pt idx="4078">
                  <c:v>7.2607600000000353E-3</c:v>
                </c:pt>
                <c:pt idx="4079">
                  <c:v>7.2524600000000291E-3</c:v>
                </c:pt>
                <c:pt idx="4080">
                  <c:v>7.2441400000000239E-3</c:v>
                </c:pt>
                <c:pt idx="4081">
                  <c:v>7.2358400000000428E-3</c:v>
                </c:pt>
                <c:pt idx="4082">
                  <c:v>7.2275400000000123E-3</c:v>
                </c:pt>
                <c:pt idx="4083">
                  <c:v>7.2192200000000479E-3</c:v>
                </c:pt>
                <c:pt idx="4084">
                  <c:v>7.2109200000000104E-3</c:v>
                </c:pt>
                <c:pt idx="4085">
                  <c:v>7.2026200000000406E-3</c:v>
                </c:pt>
                <c:pt idx="4086">
                  <c:v>7.1943000000000024E-3</c:v>
                </c:pt>
                <c:pt idx="4087">
                  <c:v>7.1860000000000274E-3</c:v>
                </c:pt>
                <c:pt idx="4088">
                  <c:v>7.1777000000000134E-3</c:v>
                </c:pt>
                <c:pt idx="4089">
                  <c:v>7.1693800000000004E-3</c:v>
                </c:pt>
                <c:pt idx="4090">
                  <c:v>7.1610800000000002E-3</c:v>
                </c:pt>
                <c:pt idx="4091">
                  <c:v>7.1527600000000123E-3</c:v>
                </c:pt>
                <c:pt idx="4092">
                  <c:v>7.1444600000000113E-3</c:v>
                </c:pt>
                <c:pt idx="4093">
                  <c:v>7.1915600000000239E-3</c:v>
                </c:pt>
                <c:pt idx="4094">
                  <c:v>7.2386600000000582E-3</c:v>
                </c:pt>
                <c:pt idx="4095">
                  <c:v>7.2857400000000431E-3</c:v>
                </c:pt>
                <c:pt idx="4096">
                  <c:v>7.3328400000000305E-3</c:v>
                </c:pt>
                <c:pt idx="4097">
                  <c:v>7.3799400000000388E-3</c:v>
                </c:pt>
                <c:pt idx="4098">
                  <c:v>7.4270400000000123E-3</c:v>
                </c:pt>
                <c:pt idx="4099">
                  <c:v>7.4741400000000336E-3</c:v>
                </c:pt>
                <c:pt idx="4100">
                  <c:v>7.5212200000000428E-3</c:v>
                </c:pt>
                <c:pt idx="4101">
                  <c:v>7.5683199999999999E-3</c:v>
                </c:pt>
                <c:pt idx="4102">
                  <c:v>7.6154200000000003E-3</c:v>
                </c:pt>
                <c:pt idx="4103">
                  <c:v>7.6625200000000008E-3</c:v>
                </c:pt>
                <c:pt idx="4104">
                  <c:v>7.7096200000000567E-3</c:v>
                </c:pt>
                <c:pt idx="4105">
                  <c:v>7.7567000000000408E-3</c:v>
                </c:pt>
                <c:pt idx="4106">
                  <c:v>7.803800000000023E-3</c:v>
                </c:pt>
                <c:pt idx="4107">
                  <c:v>7.8509000000000009E-3</c:v>
                </c:pt>
                <c:pt idx="4108">
                  <c:v>7.8980000000000022E-3</c:v>
                </c:pt>
                <c:pt idx="4109">
                  <c:v>7.9451000000000122E-3</c:v>
                </c:pt>
                <c:pt idx="4110">
                  <c:v>7.9921800000000032E-3</c:v>
                </c:pt>
                <c:pt idx="4111">
                  <c:v>8.0392800000000028E-3</c:v>
                </c:pt>
                <c:pt idx="4112">
                  <c:v>8.0863800000000007E-3</c:v>
                </c:pt>
                <c:pt idx="4113">
                  <c:v>8.1334800000000228E-3</c:v>
                </c:pt>
                <c:pt idx="4114">
                  <c:v>8.1805800000000067E-3</c:v>
                </c:pt>
                <c:pt idx="4115">
                  <c:v>8.2276600000000012E-3</c:v>
                </c:pt>
                <c:pt idx="4116">
                  <c:v>8.2747600000000008E-3</c:v>
                </c:pt>
                <c:pt idx="4117">
                  <c:v>8.3218600000000004E-3</c:v>
                </c:pt>
                <c:pt idx="4118">
                  <c:v>8.3689600000000208E-3</c:v>
                </c:pt>
                <c:pt idx="4119">
                  <c:v>8.4160600000000047E-3</c:v>
                </c:pt>
                <c:pt idx="4120">
                  <c:v>8.463140000000053E-3</c:v>
                </c:pt>
                <c:pt idx="4121">
                  <c:v>8.5102400000000005E-3</c:v>
                </c:pt>
                <c:pt idx="4122">
                  <c:v>8.5573400000000226E-3</c:v>
                </c:pt>
                <c:pt idx="4123">
                  <c:v>8.6044400000000066E-3</c:v>
                </c:pt>
                <c:pt idx="4124">
                  <c:v>8.651540000000053E-3</c:v>
                </c:pt>
                <c:pt idx="4125">
                  <c:v>8.6986200000000007E-3</c:v>
                </c:pt>
                <c:pt idx="4126">
                  <c:v>8.7457200000000002E-3</c:v>
                </c:pt>
                <c:pt idx="4127">
                  <c:v>8.7928200000000015E-3</c:v>
                </c:pt>
                <c:pt idx="4128">
                  <c:v>8.8399200000000028E-3</c:v>
                </c:pt>
                <c:pt idx="4129">
                  <c:v>8.8870000000000268E-3</c:v>
                </c:pt>
                <c:pt idx="4130">
                  <c:v>8.9341000000000004E-3</c:v>
                </c:pt>
                <c:pt idx="4131">
                  <c:v>8.9812000000000208E-3</c:v>
                </c:pt>
                <c:pt idx="4132">
                  <c:v>8.9729000000000267E-3</c:v>
                </c:pt>
                <c:pt idx="4133">
                  <c:v>8.9645800000000709E-3</c:v>
                </c:pt>
                <c:pt idx="4134">
                  <c:v>8.9562800000000647E-3</c:v>
                </c:pt>
                <c:pt idx="4135">
                  <c:v>8.9479800000000047E-3</c:v>
                </c:pt>
                <c:pt idx="4136">
                  <c:v>8.9396600000000246E-3</c:v>
                </c:pt>
                <c:pt idx="4137">
                  <c:v>8.931360000000001E-3</c:v>
                </c:pt>
                <c:pt idx="4138">
                  <c:v>8.9230600000000208E-3</c:v>
                </c:pt>
                <c:pt idx="4139">
                  <c:v>8.9147400000000026E-3</c:v>
                </c:pt>
                <c:pt idx="4140">
                  <c:v>8.9064400000000779E-3</c:v>
                </c:pt>
                <c:pt idx="4141">
                  <c:v>8.8981400000000006E-3</c:v>
                </c:pt>
                <c:pt idx="4142">
                  <c:v>8.8898200000000066E-3</c:v>
                </c:pt>
                <c:pt idx="4143">
                  <c:v>8.8815200000000247E-3</c:v>
                </c:pt>
                <c:pt idx="4144">
                  <c:v>8.8732000000000567E-3</c:v>
                </c:pt>
                <c:pt idx="4145">
                  <c:v>8.8649000000000228E-3</c:v>
                </c:pt>
                <c:pt idx="4146">
                  <c:v>8.8566000000000842E-3</c:v>
                </c:pt>
                <c:pt idx="4147">
                  <c:v>8.84828E-3</c:v>
                </c:pt>
                <c:pt idx="4148">
                  <c:v>8.8399800000000268E-3</c:v>
                </c:pt>
                <c:pt idx="4149">
                  <c:v>8.8316800000000067E-3</c:v>
                </c:pt>
                <c:pt idx="4150">
                  <c:v>8.8233600000000006E-3</c:v>
                </c:pt>
                <c:pt idx="4151">
                  <c:v>8.8150600000000551E-3</c:v>
                </c:pt>
                <c:pt idx="4152">
                  <c:v>8.8067600000000228E-3</c:v>
                </c:pt>
                <c:pt idx="4153">
                  <c:v>8.7984400000000046E-3</c:v>
                </c:pt>
                <c:pt idx="4154">
                  <c:v>8.7901400000000001E-3</c:v>
                </c:pt>
                <c:pt idx="4155">
                  <c:v>8.7818400000000008E-3</c:v>
                </c:pt>
                <c:pt idx="4156">
                  <c:v>8.7735200000000207E-3</c:v>
                </c:pt>
                <c:pt idx="4157">
                  <c:v>8.7652200000000041E-3</c:v>
                </c:pt>
                <c:pt idx="4158">
                  <c:v>8.7569000000000067E-3</c:v>
                </c:pt>
                <c:pt idx="4159">
                  <c:v>8.7486000000000005E-3</c:v>
                </c:pt>
                <c:pt idx="4160">
                  <c:v>8.7403000000000012E-3</c:v>
                </c:pt>
                <c:pt idx="4161">
                  <c:v>8.7319800000000003E-3</c:v>
                </c:pt>
                <c:pt idx="4162">
                  <c:v>8.7236800000000028E-3</c:v>
                </c:pt>
                <c:pt idx="4163">
                  <c:v>8.7153800000000208E-3</c:v>
                </c:pt>
                <c:pt idx="4164">
                  <c:v>8.7070600000000008E-3</c:v>
                </c:pt>
                <c:pt idx="4165">
                  <c:v>8.6987600000000016E-3</c:v>
                </c:pt>
                <c:pt idx="4166">
                  <c:v>8.6904600000000005E-3</c:v>
                </c:pt>
                <c:pt idx="4167">
                  <c:v>8.6821400000000066E-3</c:v>
                </c:pt>
                <c:pt idx="4168">
                  <c:v>8.6738400000000247E-3</c:v>
                </c:pt>
                <c:pt idx="4169">
                  <c:v>8.6655400000000792E-3</c:v>
                </c:pt>
                <c:pt idx="4170">
                  <c:v>8.6572200000000002E-3</c:v>
                </c:pt>
                <c:pt idx="4171">
                  <c:v>8.6489200000000009E-3</c:v>
                </c:pt>
                <c:pt idx="4172">
                  <c:v>8.6406000000000018E-3</c:v>
                </c:pt>
                <c:pt idx="4173">
                  <c:v>8.6323000000000025E-3</c:v>
                </c:pt>
                <c:pt idx="4174">
                  <c:v>8.6240000000000015E-3</c:v>
                </c:pt>
                <c:pt idx="4175">
                  <c:v>8.6156800000000248E-3</c:v>
                </c:pt>
                <c:pt idx="4176">
                  <c:v>8.6073800000000047E-3</c:v>
                </c:pt>
                <c:pt idx="4177">
                  <c:v>8.5990800000000228E-3</c:v>
                </c:pt>
                <c:pt idx="4178">
                  <c:v>8.5907600000000028E-3</c:v>
                </c:pt>
                <c:pt idx="4179">
                  <c:v>8.5824600000000591E-3</c:v>
                </c:pt>
                <c:pt idx="4180">
                  <c:v>8.5741600000000008E-3</c:v>
                </c:pt>
                <c:pt idx="4181">
                  <c:v>8.565840000000071E-3</c:v>
                </c:pt>
                <c:pt idx="4182">
                  <c:v>8.5575400000000648E-3</c:v>
                </c:pt>
                <c:pt idx="4183">
                  <c:v>8.5492400000000048E-3</c:v>
                </c:pt>
                <c:pt idx="4184">
                  <c:v>8.5409200000000005E-3</c:v>
                </c:pt>
                <c:pt idx="4185">
                  <c:v>8.5326200000000046E-3</c:v>
                </c:pt>
                <c:pt idx="4186">
                  <c:v>8.5243000000000003E-3</c:v>
                </c:pt>
                <c:pt idx="4187">
                  <c:v>8.5160000000000027E-3</c:v>
                </c:pt>
                <c:pt idx="4188">
                  <c:v>8.5077000000000208E-3</c:v>
                </c:pt>
                <c:pt idx="4189">
                  <c:v>8.4993800000000268E-3</c:v>
                </c:pt>
                <c:pt idx="4190">
                  <c:v>8.4910800000000067E-3</c:v>
                </c:pt>
                <c:pt idx="4191">
                  <c:v>8.4827800000000717E-3</c:v>
                </c:pt>
                <c:pt idx="4192">
                  <c:v>8.4744600000000048E-3</c:v>
                </c:pt>
                <c:pt idx="4193">
                  <c:v>8.4661600000000246E-3</c:v>
                </c:pt>
                <c:pt idx="4194">
                  <c:v>8.4578600000000028E-3</c:v>
                </c:pt>
                <c:pt idx="4195">
                  <c:v>8.4495400000000227E-3</c:v>
                </c:pt>
                <c:pt idx="4196">
                  <c:v>8.4412400000000026E-3</c:v>
                </c:pt>
                <c:pt idx="4197">
                  <c:v>8.4329400000000068E-3</c:v>
                </c:pt>
                <c:pt idx="4198">
                  <c:v>8.4246200000000007E-3</c:v>
                </c:pt>
                <c:pt idx="4199">
                  <c:v>8.4163200000000014E-3</c:v>
                </c:pt>
                <c:pt idx="4200">
                  <c:v>8.4080000000000005E-3</c:v>
                </c:pt>
                <c:pt idx="4201">
                  <c:v>8.399700000000055E-3</c:v>
                </c:pt>
                <c:pt idx="4202">
                  <c:v>8.3914000000000228E-3</c:v>
                </c:pt>
                <c:pt idx="4203">
                  <c:v>8.3830800000000653E-3</c:v>
                </c:pt>
                <c:pt idx="4204">
                  <c:v>8.3747800000000608E-3</c:v>
                </c:pt>
                <c:pt idx="4205">
                  <c:v>8.3664800000000962E-3</c:v>
                </c:pt>
                <c:pt idx="4206">
                  <c:v>8.3581600000000068E-3</c:v>
                </c:pt>
                <c:pt idx="4207">
                  <c:v>8.3498600000000006E-3</c:v>
                </c:pt>
                <c:pt idx="4208">
                  <c:v>8.3415600000000048E-3</c:v>
                </c:pt>
                <c:pt idx="4209">
                  <c:v>8.3332400000000247E-3</c:v>
                </c:pt>
                <c:pt idx="4210">
                  <c:v>8.2695400000000266E-3</c:v>
                </c:pt>
                <c:pt idx="4211">
                  <c:v>8.2058200000000008E-3</c:v>
                </c:pt>
                <c:pt idx="4212">
                  <c:v>8.142120000000001E-3</c:v>
                </c:pt>
                <c:pt idx="4213">
                  <c:v>8.0784000000000047E-3</c:v>
                </c:pt>
                <c:pt idx="4214">
                  <c:v>8.0147000000000048E-3</c:v>
                </c:pt>
                <c:pt idx="4215">
                  <c:v>7.9509800000000033E-3</c:v>
                </c:pt>
                <c:pt idx="4216">
                  <c:v>7.8872800000000104E-3</c:v>
                </c:pt>
                <c:pt idx="4217">
                  <c:v>7.8235600000000002E-3</c:v>
                </c:pt>
                <c:pt idx="4218">
                  <c:v>7.7598600000000498E-3</c:v>
                </c:pt>
                <c:pt idx="4219">
                  <c:v>7.6961399999999998E-3</c:v>
                </c:pt>
                <c:pt idx="4220">
                  <c:v>7.6324399999999999E-3</c:v>
                </c:pt>
                <c:pt idx="4221">
                  <c:v>7.5687200000000114E-3</c:v>
                </c:pt>
                <c:pt idx="4222">
                  <c:v>7.5050200000000124E-3</c:v>
                </c:pt>
                <c:pt idx="4223">
                  <c:v>7.4413000000000517E-3</c:v>
                </c:pt>
                <c:pt idx="4224">
                  <c:v>7.3776000000000293E-3</c:v>
                </c:pt>
                <c:pt idx="4225">
                  <c:v>7.3138800000000104E-3</c:v>
                </c:pt>
                <c:pt idx="4226">
                  <c:v>7.2501800000000114E-3</c:v>
                </c:pt>
                <c:pt idx="4227">
                  <c:v>7.1864600000000342E-3</c:v>
                </c:pt>
                <c:pt idx="4228">
                  <c:v>7.1227599999999997E-3</c:v>
                </c:pt>
                <c:pt idx="4229">
                  <c:v>7.0590400000000381E-3</c:v>
                </c:pt>
                <c:pt idx="4230">
                  <c:v>6.9953400000000417E-3</c:v>
                </c:pt>
                <c:pt idx="4231">
                  <c:v>6.931620000000061E-3</c:v>
                </c:pt>
                <c:pt idx="4232">
                  <c:v>6.8679199999999996E-3</c:v>
                </c:pt>
                <c:pt idx="4233">
                  <c:v>6.8042000000000024E-3</c:v>
                </c:pt>
                <c:pt idx="4234">
                  <c:v>6.7405000000000034E-3</c:v>
                </c:pt>
                <c:pt idx="4235">
                  <c:v>6.6767800000000124E-3</c:v>
                </c:pt>
                <c:pt idx="4236">
                  <c:v>6.6130800000000003E-3</c:v>
                </c:pt>
                <c:pt idx="4237">
                  <c:v>6.5493600000000526E-3</c:v>
                </c:pt>
                <c:pt idx="4238">
                  <c:v>6.4856600000000545E-3</c:v>
                </c:pt>
                <c:pt idx="4239">
                  <c:v>6.4219399999999992E-3</c:v>
                </c:pt>
                <c:pt idx="4240">
                  <c:v>6.3582400000000332E-3</c:v>
                </c:pt>
                <c:pt idx="4241">
                  <c:v>6.2945200000000014E-3</c:v>
                </c:pt>
                <c:pt idx="4242">
                  <c:v>6.2308200000000353E-3</c:v>
                </c:pt>
                <c:pt idx="4243">
                  <c:v>6.1671E-3</c:v>
                </c:pt>
                <c:pt idx="4244">
                  <c:v>6.1033800000000003E-3</c:v>
                </c:pt>
                <c:pt idx="4245">
                  <c:v>6.0396800000000394E-3</c:v>
                </c:pt>
                <c:pt idx="4246">
                  <c:v>5.9759600000000371E-3</c:v>
                </c:pt>
                <c:pt idx="4247">
                  <c:v>5.9122600000000407E-3</c:v>
                </c:pt>
                <c:pt idx="4248">
                  <c:v>5.8485400000000114E-3</c:v>
                </c:pt>
                <c:pt idx="4249">
                  <c:v>5.8402400000000356E-3</c:v>
                </c:pt>
                <c:pt idx="4250">
                  <c:v>5.8319400000000302E-3</c:v>
                </c:pt>
                <c:pt idx="4251">
                  <c:v>5.8236199999999998E-3</c:v>
                </c:pt>
                <c:pt idx="4252">
                  <c:v>5.8153199999999997E-3</c:v>
                </c:pt>
                <c:pt idx="4253">
                  <c:v>5.8070200000000004E-3</c:v>
                </c:pt>
                <c:pt idx="4254">
                  <c:v>5.7987000000000134E-3</c:v>
                </c:pt>
                <c:pt idx="4255">
                  <c:v>5.7904000000000124E-3</c:v>
                </c:pt>
                <c:pt idx="4256">
                  <c:v>5.7821000000000114E-3</c:v>
                </c:pt>
                <c:pt idx="4257">
                  <c:v>5.773780000000033E-3</c:v>
                </c:pt>
                <c:pt idx="4258">
                  <c:v>5.7654800000000008E-3</c:v>
                </c:pt>
                <c:pt idx="4259">
                  <c:v>5.7571800000000006E-3</c:v>
                </c:pt>
                <c:pt idx="4260">
                  <c:v>5.7488600000000336E-3</c:v>
                </c:pt>
                <c:pt idx="4261">
                  <c:v>5.7405600000000282E-3</c:v>
                </c:pt>
                <c:pt idx="4262">
                  <c:v>5.7322400000000455E-3</c:v>
                </c:pt>
                <c:pt idx="4263">
                  <c:v>5.7239400000000124E-3</c:v>
                </c:pt>
                <c:pt idx="4264">
                  <c:v>5.7156400000000383E-3</c:v>
                </c:pt>
                <c:pt idx="4265">
                  <c:v>5.7073200000000114E-3</c:v>
                </c:pt>
                <c:pt idx="4266">
                  <c:v>5.6990200000000034E-3</c:v>
                </c:pt>
                <c:pt idx="4267">
                  <c:v>5.6907200000000024E-3</c:v>
                </c:pt>
                <c:pt idx="4268">
                  <c:v>5.6824000000000024E-3</c:v>
                </c:pt>
                <c:pt idx="4269">
                  <c:v>5.7295000000000124E-3</c:v>
                </c:pt>
                <c:pt idx="4270">
                  <c:v>5.7766000000000518E-3</c:v>
                </c:pt>
                <c:pt idx="4271">
                  <c:v>5.8237000000000002E-3</c:v>
                </c:pt>
                <c:pt idx="4272">
                  <c:v>5.8708000000000024E-3</c:v>
                </c:pt>
                <c:pt idx="4273">
                  <c:v>5.9178800000000004E-3</c:v>
                </c:pt>
                <c:pt idx="4274">
                  <c:v>5.9649799999999999E-3</c:v>
                </c:pt>
                <c:pt idx="4275">
                  <c:v>6.0120800000000004E-3</c:v>
                </c:pt>
                <c:pt idx="4276">
                  <c:v>6.0591800000000034E-3</c:v>
                </c:pt>
                <c:pt idx="4277">
                  <c:v>6.1062600000000421E-3</c:v>
                </c:pt>
                <c:pt idx="4278">
                  <c:v>6.1533600000000287E-3</c:v>
                </c:pt>
                <c:pt idx="4279">
                  <c:v>6.2004600000000396E-3</c:v>
                </c:pt>
                <c:pt idx="4280">
                  <c:v>6.2475600000000114E-3</c:v>
                </c:pt>
                <c:pt idx="4281">
                  <c:v>6.2946600000000309E-3</c:v>
                </c:pt>
                <c:pt idx="4282">
                  <c:v>6.341740000000041E-3</c:v>
                </c:pt>
                <c:pt idx="4283">
                  <c:v>6.3888400000000276E-3</c:v>
                </c:pt>
                <c:pt idx="4284">
                  <c:v>6.4359399999999994E-3</c:v>
                </c:pt>
                <c:pt idx="4285">
                  <c:v>6.483040000000044E-3</c:v>
                </c:pt>
                <c:pt idx="4286">
                  <c:v>6.5301400000000332E-3</c:v>
                </c:pt>
                <c:pt idx="4287">
                  <c:v>6.5772200000000355E-3</c:v>
                </c:pt>
                <c:pt idx="4288">
                  <c:v>6.6243200000000004E-3</c:v>
                </c:pt>
                <c:pt idx="4289">
                  <c:v>6.6714200000000355E-3</c:v>
                </c:pt>
                <c:pt idx="4290">
                  <c:v>6.7185200000000134E-3</c:v>
                </c:pt>
                <c:pt idx="4291">
                  <c:v>6.7656200000000321E-3</c:v>
                </c:pt>
                <c:pt idx="4292">
                  <c:v>6.8127000000000014E-3</c:v>
                </c:pt>
                <c:pt idx="4293">
                  <c:v>6.8598000000000114E-3</c:v>
                </c:pt>
                <c:pt idx="4294">
                  <c:v>6.9069000000000326E-3</c:v>
                </c:pt>
                <c:pt idx="4295">
                  <c:v>6.9540000000000114E-3</c:v>
                </c:pt>
                <c:pt idx="4296">
                  <c:v>7.0011000000000257E-3</c:v>
                </c:pt>
                <c:pt idx="4297">
                  <c:v>7.0481800000000011E-3</c:v>
                </c:pt>
                <c:pt idx="4298">
                  <c:v>7.0952800000000024E-3</c:v>
                </c:pt>
                <c:pt idx="4299">
                  <c:v>7.1423800000000003E-3</c:v>
                </c:pt>
                <c:pt idx="4300">
                  <c:v>7.1894800000000024E-3</c:v>
                </c:pt>
                <c:pt idx="4301">
                  <c:v>7.2365800000000124E-3</c:v>
                </c:pt>
                <c:pt idx="4302">
                  <c:v>7.2836600000000572E-3</c:v>
                </c:pt>
                <c:pt idx="4303">
                  <c:v>7.3307600000000455E-3</c:v>
                </c:pt>
                <c:pt idx="4304">
                  <c:v>7.3778600000000329E-3</c:v>
                </c:pt>
                <c:pt idx="4305">
                  <c:v>7.4249600000000004E-3</c:v>
                </c:pt>
                <c:pt idx="4306">
                  <c:v>7.4720600000000529E-3</c:v>
                </c:pt>
                <c:pt idx="4307">
                  <c:v>7.5191400000000309E-3</c:v>
                </c:pt>
                <c:pt idx="4308">
                  <c:v>7.5108400000000134E-3</c:v>
                </c:pt>
                <c:pt idx="4309">
                  <c:v>7.5025400000000124E-3</c:v>
                </c:pt>
                <c:pt idx="4310">
                  <c:v>7.4942200000000384E-3</c:v>
                </c:pt>
                <c:pt idx="4311">
                  <c:v>7.4859200000000339E-3</c:v>
                </c:pt>
                <c:pt idx="4312">
                  <c:v>7.4776200000000528E-3</c:v>
                </c:pt>
                <c:pt idx="4313">
                  <c:v>7.4693000000000398E-3</c:v>
                </c:pt>
                <c:pt idx="4314">
                  <c:v>7.461000000000037E-3</c:v>
                </c:pt>
                <c:pt idx="4315">
                  <c:v>7.4526800000000292E-3</c:v>
                </c:pt>
                <c:pt idx="4316">
                  <c:v>7.444380000000023E-3</c:v>
                </c:pt>
                <c:pt idx="4317">
                  <c:v>7.4360800000000419E-3</c:v>
                </c:pt>
                <c:pt idx="4318">
                  <c:v>7.4277600000000332E-3</c:v>
                </c:pt>
                <c:pt idx="4319">
                  <c:v>7.4194600000000504E-3</c:v>
                </c:pt>
                <c:pt idx="4320">
                  <c:v>7.4111600000000442E-3</c:v>
                </c:pt>
                <c:pt idx="4321">
                  <c:v>7.4028400000000372E-3</c:v>
                </c:pt>
                <c:pt idx="4322">
                  <c:v>7.3945400000000024E-3</c:v>
                </c:pt>
                <c:pt idx="4323">
                  <c:v>7.38624000000005E-3</c:v>
                </c:pt>
                <c:pt idx="4324">
                  <c:v>7.3779200000000014E-3</c:v>
                </c:pt>
                <c:pt idx="4325">
                  <c:v>7.3696200000000376E-3</c:v>
                </c:pt>
                <c:pt idx="4326">
                  <c:v>7.361320000000034E-3</c:v>
                </c:pt>
                <c:pt idx="4327">
                  <c:v>7.3530000000000114E-3</c:v>
                </c:pt>
                <c:pt idx="4328">
                  <c:v>7.3447000000000104E-3</c:v>
                </c:pt>
                <c:pt idx="4329">
                  <c:v>7.3363800000000329E-3</c:v>
                </c:pt>
                <c:pt idx="4330">
                  <c:v>7.3280800000000024E-3</c:v>
                </c:pt>
                <c:pt idx="4331">
                  <c:v>7.3197800000000014E-3</c:v>
                </c:pt>
                <c:pt idx="4332">
                  <c:v>7.3114600000000344E-3</c:v>
                </c:pt>
                <c:pt idx="4333">
                  <c:v>7.3031600000000134E-3</c:v>
                </c:pt>
                <c:pt idx="4334">
                  <c:v>7.2948600000000124E-3</c:v>
                </c:pt>
                <c:pt idx="4335">
                  <c:v>7.2865400000000401E-3</c:v>
                </c:pt>
                <c:pt idx="4336">
                  <c:v>7.2782400000000582E-3</c:v>
                </c:pt>
                <c:pt idx="4337">
                  <c:v>7.2699400000000311E-3</c:v>
                </c:pt>
                <c:pt idx="4338">
                  <c:v>7.2616200000000441E-3</c:v>
                </c:pt>
                <c:pt idx="4339">
                  <c:v>7.2533200000000388E-3</c:v>
                </c:pt>
                <c:pt idx="4340">
                  <c:v>7.2450200000000334E-3</c:v>
                </c:pt>
                <c:pt idx="4341">
                  <c:v>7.2367000000000481E-3</c:v>
                </c:pt>
                <c:pt idx="4342">
                  <c:v>7.2284000000000124E-3</c:v>
                </c:pt>
                <c:pt idx="4343">
                  <c:v>7.2200800000000002E-3</c:v>
                </c:pt>
                <c:pt idx="4344">
                  <c:v>7.2117800000000331E-3</c:v>
                </c:pt>
                <c:pt idx="4345">
                  <c:v>7.2034800000000034E-3</c:v>
                </c:pt>
                <c:pt idx="4346">
                  <c:v>7.1951599999999999E-3</c:v>
                </c:pt>
                <c:pt idx="4347">
                  <c:v>7.1868600000000327E-3</c:v>
                </c:pt>
                <c:pt idx="4348">
                  <c:v>7.1785600000000239E-3</c:v>
                </c:pt>
                <c:pt idx="4349">
                  <c:v>7.1702400000000473E-3</c:v>
                </c:pt>
                <c:pt idx="4350">
                  <c:v>7.1619400000000003E-3</c:v>
                </c:pt>
                <c:pt idx="4351">
                  <c:v>7.1536400000000357E-3</c:v>
                </c:pt>
                <c:pt idx="4352">
                  <c:v>7.1453200000000114E-3</c:v>
                </c:pt>
                <c:pt idx="4353">
                  <c:v>7.1370200000000104E-3</c:v>
                </c:pt>
                <c:pt idx="4354">
                  <c:v>7.1287199999999998E-3</c:v>
                </c:pt>
                <c:pt idx="4355">
                  <c:v>7.1204000000000024E-3</c:v>
                </c:pt>
                <c:pt idx="4356">
                  <c:v>7.1121000000000014E-3</c:v>
                </c:pt>
                <c:pt idx="4357">
                  <c:v>7.1037800000000014E-3</c:v>
                </c:pt>
                <c:pt idx="4358">
                  <c:v>7.0954800000000012E-3</c:v>
                </c:pt>
                <c:pt idx="4359">
                  <c:v>7.0871799999999993E-3</c:v>
                </c:pt>
                <c:pt idx="4360">
                  <c:v>7.0788600000000436E-3</c:v>
                </c:pt>
                <c:pt idx="4361">
                  <c:v>7.0705600000000399E-3</c:v>
                </c:pt>
                <c:pt idx="4362">
                  <c:v>7.0622600000000311E-3</c:v>
                </c:pt>
                <c:pt idx="4363">
                  <c:v>7.0539400000000033E-3</c:v>
                </c:pt>
                <c:pt idx="4364">
                  <c:v>7.0456400000000431E-3</c:v>
                </c:pt>
                <c:pt idx="4365">
                  <c:v>7.0373400000000377E-3</c:v>
                </c:pt>
                <c:pt idx="4366">
                  <c:v>7.0290200000000134E-3</c:v>
                </c:pt>
                <c:pt idx="4367">
                  <c:v>7.0207200000000124E-3</c:v>
                </c:pt>
                <c:pt idx="4368">
                  <c:v>7.0124200000000114E-3</c:v>
                </c:pt>
                <c:pt idx="4369">
                  <c:v>7.0041000000000001E-3</c:v>
                </c:pt>
                <c:pt idx="4370">
                  <c:v>6.9958000000000303E-3</c:v>
                </c:pt>
                <c:pt idx="4371">
                  <c:v>6.9874800000000034E-3</c:v>
                </c:pt>
                <c:pt idx="4372">
                  <c:v>6.9791800000000371E-3</c:v>
                </c:pt>
                <c:pt idx="4373">
                  <c:v>6.9708800000000282E-3</c:v>
                </c:pt>
                <c:pt idx="4374">
                  <c:v>6.9625600000000239E-3</c:v>
                </c:pt>
                <c:pt idx="4375">
                  <c:v>6.9542600000000419E-3</c:v>
                </c:pt>
                <c:pt idx="4376">
                  <c:v>6.9459600000000392E-3</c:v>
                </c:pt>
                <c:pt idx="4377">
                  <c:v>6.9376400000000522E-3</c:v>
                </c:pt>
                <c:pt idx="4378">
                  <c:v>6.9293400000000442E-3</c:v>
                </c:pt>
                <c:pt idx="4379">
                  <c:v>6.9210400000000389E-3</c:v>
                </c:pt>
                <c:pt idx="4380">
                  <c:v>6.9127200000000302E-3</c:v>
                </c:pt>
                <c:pt idx="4381">
                  <c:v>6.9044200000000265E-3</c:v>
                </c:pt>
                <c:pt idx="4382">
                  <c:v>6.8961200000000134E-3</c:v>
                </c:pt>
                <c:pt idx="4383">
                  <c:v>6.8878000000000003E-3</c:v>
                </c:pt>
                <c:pt idx="4384">
                  <c:v>6.8795000000000332E-3</c:v>
                </c:pt>
                <c:pt idx="4385">
                  <c:v>6.8711800000000114E-3</c:v>
                </c:pt>
                <c:pt idx="4386">
                  <c:v>6.8074800000000003E-3</c:v>
                </c:pt>
                <c:pt idx="4387">
                  <c:v>6.7437600000000509E-3</c:v>
                </c:pt>
                <c:pt idx="4388">
                  <c:v>6.6800600000000293E-3</c:v>
                </c:pt>
                <c:pt idx="4389">
                  <c:v>6.6163400000000304E-3</c:v>
                </c:pt>
                <c:pt idx="4390">
                  <c:v>6.5526400000000332E-3</c:v>
                </c:pt>
                <c:pt idx="4391">
                  <c:v>6.4889200000000299E-3</c:v>
                </c:pt>
                <c:pt idx="4392">
                  <c:v>6.4252200000000335E-3</c:v>
                </c:pt>
                <c:pt idx="4393">
                  <c:v>6.3615000000000034E-3</c:v>
                </c:pt>
                <c:pt idx="4394">
                  <c:v>6.2978000000000114E-3</c:v>
                </c:pt>
                <c:pt idx="4395">
                  <c:v>6.2340800000000004E-3</c:v>
                </c:pt>
                <c:pt idx="4396">
                  <c:v>6.1703800000000013E-3</c:v>
                </c:pt>
                <c:pt idx="4397">
                  <c:v>6.1066600000000406E-3</c:v>
                </c:pt>
                <c:pt idx="4398">
                  <c:v>6.0429600000000104E-3</c:v>
                </c:pt>
                <c:pt idx="4399">
                  <c:v>5.9792400000000653E-3</c:v>
                </c:pt>
                <c:pt idx="4400">
                  <c:v>5.9155400000000134E-3</c:v>
                </c:pt>
                <c:pt idx="4401">
                  <c:v>5.8518200000000024E-3</c:v>
                </c:pt>
                <c:pt idx="4402">
                  <c:v>5.7881199999999999E-3</c:v>
                </c:pt>
                <c:pt idx="4403">
                  <c:v>5.7244000000000001E-3</c:v>
                </c:pt>
                <c:pt idx="4404">
                  <c:v>5.6607000000000003E-3</c:v>
                </c:pt>
                <c:pt idx="4405">
                  <c:v>5.5969800000000014E-3</c:v>
                </c:pt>
                <c:pt idx="4406">
                  <c:v>5.5332800000000302E-3</c:v>
                </c:pt>
                <c:pt idx="4407">
                  <c:v>5.469560000000033E-3</c:v>
                </c:pt>
                <c:pt idx="4408">
                  <c:v>5.4058600000000357E-3</c:v>
                </c:pt>
                <c:pt idx="4409">
                  <c:v>5.3421400000000004E-3</c:v>
                </c:pt>
                <c:pt idx="4410">
                  <c:v>5.278440000000037E-3</c:v>
                </c:pt>
                <c:pt idx="4411">
                  <c:v>5.2147199999999999E-3</c:v>
                </c:pt>
                <c:pt idx="4412">
                  <c:v>5.1510200000000114E-3</c:v>
                </c:pt>
                <c:pt idx="4413">
                  <c:v>5.0873000000000133E-3</c:v>
                </c:pt>
                <c:pt idx="4414">
                  <c:v>5.0235999999999996E-3</c:v>
                </c:pt>
                <c:pt idx="4415">
                  <c:v>4.9598800000000024E-3</c:v>
                </c:pt>
                <c:pt idx="4416">
                  <c:v>4.89618E-3</c:v>
                </c:pt>
                <c:pt idx="4417">
                  <c:v>4.8324600000000124E-3</c:v>
                </c:pt>
                <c:pt idx="4418">
                  <c:v>4.7687600000000134E-3</c:v>
                </c:pt>
                <c:pt idx="4419">
                  <c:v>4.7050400000000292E-3</c:v>
                </c:pt>
                <c:pt idx="4420">
                  <c:v>4.6413400000000302E-3</c:v>
                </c:pt>
                <c:pt idx="4421">
                  <c:v>4.5776200000000322E-3</c:v>
                </c:pt>
                <c:pt idx="4422">
                  <c:v>4.5139200000000003E-3</c:v>
                </c:pt>
                <c:pt idx="4423">
                  <c:v>4.4502000000000291E-3</c:v>
                </c:pt>
                <c:pt idx="4424">
                  <c:v>4.3865000000000024E-3</c:v>
                </c:pt>
                <c:pt idx="4425">
                  <c:v>4.3781800000000023E-3</c:v>
                </c:pt>
                <c:pt idx="4426">
                  <c:v>4.3698800000000013E-3</c:v>
                </c:pt>
                <c:pt idx="4427">
                  <c:v>4.3615799999999995E-3</c:v>
                </c:pt>
                <c:pt idx="4428">
                  <c:v>4.3532600000000124E-3</c:v>
                </c:pt>
                <c:pt idx="4429">
                  <c:v>4.3449600000000001E-3</c:v>
                </c:pt>
                <c:pt idx="4430">
                  <c:v>4.3366600000000416E-3</c:v>
                </c:pt>
                <c:pt idx="4431">
                  <c:v>4.3283400000000034E-3</c:v>
                </c:pt>
                <c:pt idx="4432">
                  <c:v>4.3200400000000024E-3</c:v>
                </c:pt>
                <c:pt idx="4433">
                  <c:v>4.3117199999999998E-3</c:v>
                </c:pt>
                <c:pt idx="4434">
                  <c:v>4.3034199999999996E-3</c:v>
                </c:pt>
                <c:pt idx="4435">
                  <c:v>4.2951200000000004E-3</c:v>
                </c:pt>
                <c:pt idx="4436">
                  <c:v>4.2868000000000133E-3</c:v>
                </c:pt>
                <c:pt idx="4437">
                  <c:v>4.2785000000000123E-3</c:v>
                </c:pt>
                <c:pt idx="4438">
                  <c:v>4.2702000000000382E-3</c:v>
                </c:pt>
                <c:pt idx="4439">
                  <c:v>4.26188E-3</c:v>
                </c:pt>
                <c:pt idx="4440">
                  <c:v>4.2535800000000007E-3</c:v>
                </c:pt>
                <c:pt idx="4441">
                  <c:v>4.2452800000000014E-3</c:v>
                </c:pt>
                <c:pt idx="4442">
                  <c:v>4.2369600000000309E-3</c:v>
                </c:pt>
                <c:pt idx="4443">
                  <c:v>4.2286600000000134E-3</c:v>
                </c:pt>
                <c:pt idx="4444">
                  <c:v>4.2757600000000381E-3</c:v>
                </c:pt>
                <c:pt idx="4445">
                  <c:v>4.3228400000000005E-3</c:v>
                </c:pt>
                <c:pt idx="4446">
                  <c:v>4.3699400000000001E-3</c:v>
                </c:pt>
                <c:pt idx="4447">
                  <c:v>4.4170400000000014E-3</c:v>
                </c:pt>
                <c:pt idx="4448">
                  <c:v>4.4641400000000001E-3</c:v>
                </c:pt>
                <c:pt idx="4449">
                  <c:v>4.5112400000000387E-3</c:v>
                </c:pt>
                <c:pt idx="4450">
                  <c:v>4.5583200000000124E-3</c:v>
                </c:pt>
                <c:pt idx="4451">
                  <c:v>4.6054200000000024E-3</c:v>
                </c:pt>
                <c:pt idx="4452">
                  <c:v>4.6525200000000003E-3</c:v>
                </c:pt>
                <c:pt idx="4453">
                  <c:v>4.6996200000000293E-3</c:v>
                </c:pt>
                <c:pt idx="4454">
                  <c:v>4.7467200000000358E-3</c:v>
                </c:pt>
                <c:pt idx="4455">
                  <c:v>4.7938000000000034E-3</c:v>
                </c:pt>
                <c:pt idx="4456">
                  <c:v>4.8409000000000004E-3</c:v>
                </c:pt>
                <c:pt idx="4457">
                  <c:v>4.8880000000000104E-3</c:v>
                </c:pt>
                <c:pt idx="4458">
                  <c:v>4.9351000000000134E-3</c:v>
                </c:pt>
                <c:pt idx="4459">
                  <c:v>4.9822000000000382E-3</c:v>
                </c:pt>
                <c:pt idx="4460">
                  <c:v>5.0292800000000014E-3</c:v>
                </c:pt>
                <c:pt idx="4461">
                  <c:v>5.0763800000000322E-3</c:v>
                </c:pt>
                <c:pt idx="4462">
                  <c:v>5.1234800000000006E-3</c:v>
                </c:pt>
                <c:pt idx="4463">
                  <c:v>5.170580000000001E-3</c:v>
                </c:pt>
                <c:pt idx="4464">
                  <c:v>5.2176800000000014E-3</c:v>
                </c:pt>
                <c:pt idx="4465">
                  <c:v>5.2647600000000124E-3</c:v>
                </c:pt>
                <c:pt idx="4466">
                  <c:v>5.3118600000000293E-3</c:v>
                </c:pt>
                <c:pt idx="4467">
                  <c:v>5.3589600000000003E-3</c:v>
                </c:pt>
                <c:pt idx="4468">
                  <c:v>5.4060600000000467E-3</c:v>
                </c:pt>
                <c:pt idx="4469">
                  <c:v>5.4531600000000315E-3</c:v>
                </c:pt>
                <c:pt idx="4470">
                  <c:v>5.5002400000000382E-3</c:v>
                </c:pt>
                <c:pt idx="4471">
                  <c:v>5.5473400000000134E-3</c:v>
                </c:pt>
                <c:pt idx="4472">
                  <c:v>5.5944400000000104E-3</c:v>
                </c:pt>
                <c:pt idx="4473">
                  <c:v>5.641540000000023E-3</c:v>
                </c:pt>
                <c:pt idx="4474">
                  <c:v>5.6886400000000338E-3</c:v>
                </c:pt>
                <c:pt idx="4475">
                  <c:v>5.7357200000000387E-3</c:v>
                </c:pt>
                <c:pt idx="4476">
                  <c:v>5.7828200000000114E-3</c:v>
                </c:pt>
                <c:pt idx="4477">
                  <c:v>5.8299200000000023E-3</c:v>
                </c:pt>
                <c:pt idx="4478">
                  <c:v>5.8770200000000114E-3</c:v>
                </c:pt>
                <c:pt idx="4479">
                  <c:v>5.9240999999999999E-3</c:v>
                </c:pt>
                <c:pt idx="4480">
                  <c:v>5.9712000000000593E-3</c:v>
                </c:pt>
                <c:pt idx="4481">
                  <c:v>6.0183000000000033E-3</c:v>
                </c:pt>
                <c:pt idx="4482">
                  <c:v>6.0654000000000003E-3</c:v>
                </c:pt>
                <c:pt idx="4483">
                  <c:v>6.0571000000000002E-3</c:v>
                </c:pt>
                <c:pt idx="4484">
                  <c:v>6.0487800000000114E-3</c:v>
                </c:pt>
                <c:pt idx="4485">
                  <c:v>6.0404800000000104E-3</c:v>
                </c:pt>
                <c:pt idx="4486">
                  <c:v>6.0321600000000303E-3</c:v>
                </c:pt>
                <c:pt idx="4487">
                  <c:v>6.0238599999999998E-3</c:v>
                </c:pt>
                <c:pt idx="4488">
                  <c:v>6.0155600000000014E-3</c:v>
                </c:pt>
                <c:pt idx="4489">
                  <c:v>6.0072400000000291E-3</c:v>
                </c:pt>
                <c:pt idx="4490">
                  <c:v>5.9989400000000134E-3</c:v>
                </c:pt>
                <c:pt idx="4491">
                  <c:v>5.9906400000000453E-3</c:v>
                </c:pt>
                <c:pt idx="4492">
                  <c:v>5.9823200000000383E-3</c:v>
                </c:pt>
                <c:pt idx="4493">
                  <c:v>5.974020000000033E-3</c:v>
                </c:pt>
                <c:pt idx="4494">
                  <c:v>5.9657200000000294E-3</c:v>
                </c:pt>
                <c:pt idx="4495">
                  <c:v>5.9574000000000033E-3</c:v>
                </c:pt>
                <c:pt idx="4496">
                  <c:v>5.9491000000000353E-3</c:v>
                </c:pt>
                <c:pt idx="4497">
                  <c:v>5.9408000000000134E-3</c:v>
                </c:pt>
                <c:pt idx="4498">
                  <c:v>5.9324800000000134E-3</c:v>
                </c:pt>
                <c:pt idx="4499">
                  <c:v>5.9241800000000002E-3</c:v>
                </c:pt>
                <c:pt idx="4500">
                  <c:v>5.9158600000000323E-3</c:v>
                </c:pt>
                <c:pt idx="4501">
                  <c:v>5.907560000000027E-3</c:v>
                </c:pt>
                <c:pt idx="4502">
                  <c:v>5.8992600000000442E-3</c:v>
                </c:pt>
                <c:pt idx="4503">
                  <c:v>5.8909399999999999E-3</c:v>
                </c:pt>
                <c:pt idx="4504">
                  <c:v>5.8826400000000301E-3</c:v>
                </c:pt>
                <c:pt idx="4505">
                  <c:v>5.8743400000000239E-3</c:v>
                </c:pt>
                <c:pt idx="4506">
                  <c:v>5.8660200000000004E-3</c:v>
                </c:pt>
                <c:pt idx="4507">
                  <c:v>5.8577200000000003E-3</c:v>
                </c:pt>
                <c:pt idx="4508">
                  <c:v>5.8494200000000322E-3</c:v>
                </c:pt>
                <c:pt idx="4509">
                  <c:v>5.8411000000000114E-3</c:v>
                </c:pt>
                <c:pt idx="4510">
                  <c:v>5.8328000000000034E-3</c:v>
                </c:pt>
                <c:pt idx="4511">
                  <c:v>5.8244999999999998E-3</c:v>
                </c:pt>
                <c:pt idx="4512">
                  <c:v>5.8161800000000024E-3</c:v>
                </c:pt>
                <c:pt idx="4513">
                  <c:v>5.8078800000000005E-3</c:v>
                </c:pt>
                <c:pt idx="4514">
                  <c:v>5.7995600000000343E-3</c:v>
                </c:pt>
                <c:pt idx="4515">
                  <c:v>5.7912600000000506E-3</c:v>
                </c:pt>
                <c:pt idx="4516">
                  <c:v>5.7829600000000123E-3</c:v>
                </c:pt>
                <c:pt idx="4517">
                  <c:v>5.7746400000000418E-3</c:v>
                </c:pt>
                <c:pt idx="4518">
                  <c:v>5.7663400000000347E-3</c:v>
                </c:pt>
                <c:pt idx="4519">
                  <c:v>5.7580400000000294E-3</c:v>
                </c:pt>
                <c:pt idx="4520">
                  <c:v>5.7497200000000406E-3</c:v>
                </c:pt>
                <c:pt idx="4521">
                  <c:v>5.7414200000000396E-3</c:v>
                </c:pt>
                <c:pt idx="4522">
                  <c:v>5.7331200000000134E-3</c:v>
                </c:pt>
                <c:pt idx="4523">
                  <c:v>5.7248000000000004E-3</c:v>
                </c:pt>
                <c:pt idx="4524">
                  <c:v>5.7165000000000124E-3</c:v>
                </c:pt>
                <c:pt idx="4525">
                  <c:v>5.7082000000000382E-3</c:v>
                </c:pt>
                <c:pt idx="4526">
                  <c:v>5.6998800000000009E-3</c:v>
                </c:pt>
                <c:pt idx="4527">
                  <c:v>5.6915799999999999E-3</c:v>
                </c:pt>
                <c:pt idx="4528">
                  <c:v>5.6832600000000346E-3</c:v>
                </c:pt>
                <c:pt idx="4529">
                  <c:v>5.6749600000000023E-3</c:v>
                </c:pt>
                <c:pt idx="4530">
                  <c:v>5.666660000000023E-3</c:v>
                </c:pt>
                <c:pt idx="4531">
                  <c:v>5.6583400000000134E-3</c:v>
                </c:pt>
                <c:pt idx="4532">
                  <c:v>5.6500400000000003E-3</c:v>
                </c:pt>
                <c:pt idx="4533">
                  <c:v>5.6417400000000339E-3</c:v>
                </c:pt>
                <c:pt idx="4534">
                  <c:v>5.6334200000000114E-3</c:v>
                </c:pt>
                <c:pt idx="4535">
                  <c:v>5.6251199999999965E-3</c:v>
                </c:pt>
                <c:pt idx="4536">
                  <c:v>5.6168199999999998E-3</c:v>
                </c:pt>
                <c:pt idx="4537">
                  <c:v>5.6085000000000024E-3</c:v>
                </c:pt>
                <c:pt idx="4538">
                  <c:v>5.6002000000000239E-3</c:v>
                </c:pt>
                <c:pt idx="4539">
                  <c:v>5.5919000000000134E-3</c:v>
                </c:pt>
                <c:pt idx="4540">
                  <c:v>5.5835800000000003E-3</c:v>
                </c:pt>
                <c:pt idx="4541">
                  <c:v>5.5752800000000114E-3</c:v>
                </c:pt>
                <c:pt idx="4542">
                  <c:v>5.5669600000000114E-3</c:v>
                </c:pt>
                <c:pt idx="4543">
                  <c:v>5.5586600000000356E-3</c:v>
                </c:pt>
                <c:pt idx="4544">
                  <c:v>5.5503600000000276E-3</c:v>
                </c:pt>
                <c:pt idx="4545">
                  <c:v>5.5420400000000024E-3</c:v>
                </c:pt>
                <c:pt idx="4546">
                  <c:v>5.5337400000000422E-3</c:v>
                </c:pt>
                <c:pt idx="4547">
                  <c:v>5.5254399999999995E-3</c:v>
                </c:pt>
                <c:pt idx="4548">
                  <c:v>5.5171200000000004E-3</c:v>
                </c:pt>
                <c:pt idx="4549">
                  <c:v>5.5088200000000124E-3</c:v>
                </c:pt>
                <c:pt idx="4550">
                  <c:v>5.5005200000000113E-3</c:v>
                </c:pt>
                <c:pt idx="4551">
                  <c:v>5.492200000000033E-3</c:v>
                </c:pt>
                <c:pt idx="4552">
                  <c:v>5.4839000000000276E-3</c:v>
                </c:pt>
                <c:pt idx="4553">
                  <c:v>5.4756000000000474E-3</c:v>
                </c:pt>
                <c:pt idx="4554">
                  <c:v>5.4672800000000014E-3</c:v>
                </c:pt>
                <c:pt idx="4555">
                  <c:v>5.4589800000000004E-3</c:v>
                </c:pt>
                <c:pt idx="4556">
                  <c:v>5.4506600000000455E-3</c:v>
                </c:pt>
                <c:pt idx="4557">
                  <c:v>5.3869600000000257E-3</c:v>
                </c:pt>
                <c:pt idx="4558">
                  <c:v>5.3232399999999999E-3</c:v>
                </c:pt>
                <c:pt idx="4559">
                  <c:v>5.2595400000000304E-3</c:v>
                </c:pt>
                <c:pt idx="4560">
                  <c:v>5.1958200000000003E-3</c:v>
                </c:pt>
                <c:pt idx="4561">
                  <c:v>5.1321199999999996E-3</c:v>
                </c:pt>
                <c:pt idx="4562">
                  <c:v>5.0684000000000024E-3</c:v>
                </c:pt>
                <c:pt idx="4563">
                  <c:v>5.0047000000000034E-3</c:v>
                </c:pt>
                <c:pt idx="4564">
                  <c:v>4.9409800000000002E-3</c:v>
                </c:pt>
                <c:pt idx="4565">
                  <c:v>4.8772800000000003E-3</c:v>
                </c:pt>
                <c:pt idx="4566">
                  <c:v>4.8135599999999997E-3</c:v>
                </c:pt>
                <c:pt idx="4567">
                  <c:v>4.7498600000000389E-3</c:v>
                </c:pt>
                <c:pt idx="4568">
                  <c:v>4.6861400000000114E-3</c:v>
                </c:pt>
                <c:pt idx="4569">
                  <c:v>4.6224400000000002E-3</c:v>
                </c:pt>
                <c:pt idx="4570">
                  <c:v>4.5587200000000013E-3</c:v>
                </c:pt>
                <c:pt idx="4571">
                  <c:v>4.4950200000000023E-3</c:v>
                </c:pt>
                <c:pt idx="4572">
                  <c:v>4.4313000000000442E-3</c:v>
                </c:pt>
                <c:pt idx="4573">
                  <c:v>4.3676000000000001E-3</c:v>
                </c:pt>
                <c:pt idx="4574">
                  <c:v>4.3038800000000004E-3</c:v>
                </c:pt>
                <c:pt idx="4575">
                  <c:v>4.2401800000000014E-3</c:v>
                </c:pt>
                <c:pt idx="4576">
                  <c:v>4.1764600000000303E-3</c:v>
                </c:pt>
                <c:pt idx="4577">
                  <c:v>4.11276E-3</c:v>
                </c:pt>
                <c:pt idx="4578">
                  <c:v>4.0490400000000306E-3</c:v>
                </c:pt>
                <c:pt idx="4579">
                  <c:v>4.2630200000000123E-3</c:v>
                </c:pt>
                <c:pt idx="4580">
                  <c:v>4.4760200000000389E-3</c:v>
                </c:pt>
                <c:pt idx="4581">
                  <c:v>4.6880600000000034E-3</c:v>
                </c:pt>
                <c:pt idx="4582">
                  <c:v>4.8991199999999999E-3</c:v>
                </c:pt>
                <c:pt idx="4583">
                  <c:v>5.1092200000000332E-3</c:v>
                </c:pt>
                <c:pt idx="4584">
                  <c:v>5.3183400000000134E-3</c:v>
                </c:pt>
                <c:pt idx="4585">
                  <c:v>5.5265000000000002E-3</c:v>
                </c:pt>
                <c:pt idx="4586">
                  <c:v>5.7336800000000344E-3</c:v>
                </c:pt>
                <c:pt idx="4587">
                  <c:v>5.9398800000000336E-3</c:v>
                </c:pt>
                <c:pt idx="4588">
                  <c:v>6.1451200000000004E-3</c:v>
                </c:pt>
                <c:pt idx="4589">
                  <c:v>6.3494000000000293E-3</c:v>
                </c:pt>
                <c:pt idx="4590">
                  <c:v>6.5527000000000024E-3</c:v>
                </c:pt>
                <c:pt idx="4591">
                  <c:v>6.7550200000000239E-3</c:v>
                </c:pt>
                <c:pt idx="4592">
                  <c:v>6.9563800000000319E-3</c:v>
                </c:pt>
                <c:pt idx="4593">
                  <c:v>7.1567800000000023E-3</c:v>
                </c:pt>
                <c:pt idx="4594">
                  <c:v>7.3562000000000358E-3</c:v>
                </c:pt>
                <c:pt idx="4595">
                  <c:v>7.5546400000000256E-3</c:v>
                </c:pt>
                <c:pt idx="4596">
                  <c:v>7.8075200000000114E-3</c:v>
                </c:pt>
                <c:pt idx="4597">
                  <c:v>8.0594400000000808E-3</c:v>
                </c:pt>
                <c:pt idx="4598">
                  <c:v>8.3103800000000026E-3</c:v>
                </c:pt>
                <c:pt idx="4599">
                  <c:v>8.5603600000000047E-3</c:v>
                </c:pt>
                <c:pt idx="4600">
                  <c:v>8.8093600000000247E-3</c:v>
                </c:pt>
                <c:pt idx="4601">
                  <c:v>9.0573800000000228E-3</c:v>
                </c:pt>
                <c:pt idx="4602">
                  <c:v>9.3044400000000683E-3</c:v>
                </c:pt>
                <c:pt idx="4603">
                  <c:v>9.5505200000000068E-3</c:v>
                </c:pt>
                <c:pt idx="4604">
                  <c:v>9.7956400000000551E-3</c:v>
                </c:pt>
                <c:pt idx="4605">
                  <c:v>1.00398E-2</c:v>
                </c:pt>
                <c:pt idx="4606">
                  <c:v>1.0282980000000001E-2</c:v>
                </c:pt>
                <c:pt idx="4607">
                  <c:v>1.0525180000000021E-2</c:v>
                </c:pt>
                <c:pt idx="4608">
                  <c:v>1.0766420000000021E-2</c:v>
                </c:pt>
                <c:pt idx="4609">
                  <c:v>1.1006680000000001E-2</c:v>
                </c:pt>
                <c:pt idx="4610">
                  <c:v>1.1245980000000001E-2</c:v>
                </c:pt>
                <c:pt idx="4611">
                  <c:v>1.1484300000000001E-2</c:v>
                </c:pt>
                <c:pt idx="4612">
                  <c:v>1.1721660000000021E-2</c:v>
                </c:pt>
                <c:pt idx="4613">
                  <c:v>1.2013460000000002E-2</c:v>
                </c:pt>
                <c:pt idx="4614">
                  <c:v>1.2304280000000001E-2</c:v>
                </c:pt>
                <c:pt idx="4615">
                  <c:v>1.259412E-2</c:v>
                </c:pt>
                <c:pt idx="4616">
                  <c:v>1.2883000000000007E-2</c:v>
                </c:pt>
                <c:pt idx="4617">
                  <c:v>1.3170900000000001E-2</c:v>
                </c:pt>
                <c:pt idx="4618">
                  <c:v>1.3180160000000041E-2</c:v>
                </c:pt>
                <c:pt idx="4619">
                  <c:v>1.3189400000000007E-2</c:v>
                </c:pt>
                <c:pt idx="4620">
                  <c:v>1.3198659999999999E-2</c:v>
                </c:pt>
                <c:pt idx="4621">
                  <c:v>1.3207900000000003E-2</c:v>
                </c:pt>
                <c:pt idx="4622">
                  <c:v>1.3217160000000002E-2</c:v>
                </c:pt>
                <c:pt idx="4623">
                  <c:v>1.3226420000000062E-2</c:v>
                </c:pt>
                <c:pt idx="4624">
                  <c:v>1.323566E-2</c:v>
                </c:pt>
                <c:pt idx="4625">
                  <c:v>1.3244920000000021E-2</c:v>
                </c:pt>
                <c:pt idx="4626">
                  <c:v>1.3254160000000001E-2</c:v>
                </c:pt>
                <c:pt idx="4627">
                  <c:v>1.3263420000000078E-2</c:v>
                </c:pt>
                <c:pt idx="4628">
                  <c:v>1.327268E-2</c:v>
                </c:pt>
                <c:pt idx="4629">
                  <c:v>1.3281920000000023E-2</c:v>
                </c:pt>
                <c:pt idx="4630">
                  <c:v>1.3291180000000001E-2</c:v>
                </c:pt>
                <c:pt idx="4631">
                  <c:v>1.3300420000000084E-2</c:v>
                </c:pt>
                <c:pt idx="4632">
                  <c:v>1.3309680000000001E-2</c:v>
                </c:pt>
                <c:pt idx="4633">
                  <c:v>1.3318939999999998E-2</c:v>
                </c:pt>
                <c:pt idx="4634">
                  <c:v>1.3328180000000059E-2</c:v>
                </c:pt>
                <c:pt idx="4635">
                  <c:v>1.3337439999999999E-2</c:v>
                </c:pt>
                <c:pt idx="4636">
                  <c:v>1.3346680000000001E-2</c:v>
                </c:pt>
                <c:pt idx="4637">
                  <c:v>1.3355939999999998E-2</c:v>
                </c:pt>
                <c:pt idx="4638">
                  <c:v>1.3365180000000065E-2</c:v>
                </c:pt>
                <c:pt idx="4639">
                  <c:v>1.337444E-2</c:v>
                </c:pt>
                <c:pt idx="4640">
                  <c:v>1.3383700000000043E-2</c:v>
                </c:pt>
                <c:pt idx="4641">
                  <c:v>1.3392939999999999E-2</c:v>
                </c:pt>
                <c:pt idx="4642">
                  <c:v>1.3402200000000001E-2</c:v>
                </c:pt>
                <c:pt idx="4643">
                  <c:v>1.341144E-2</c:v>
                </c:pt>
                <c:pt idx="4644">
                  <c:v>1.3420700000000065E-2</c:v>
                </c:pt>
                <c:pt idx="4645">
                  <c:v>1.3429959999999999E-2</c:v>
                </c:pt>
                <c:pt idx="4646">
                  <c:v>1.34392E-2</c:v>
                </c:pt>
                <c:pt idx="4647">
                  <c:v>1.3448460000000001E-2</c:v>
                </c:pt>
                <c:pt idx="4648">
                  <c:v>1.3457700000000001E-2</c:v>
                </c:pt>
                <c:pt idx="4649">
                  <c:v>1.346696E-2</c:v>
                </c:pt>
                <c:pt idx="4650">
                  <c:v>1.3476199999999999E-2</c:v>
                </c:pt>
                <c:pt idx="4651">
                  <c:v>1.3485460000000001E-2</c:v>
                </c:pt>
                <c:pt idx="4652">
                  <c:v>1.34393E-2</c:v>
                </c:pt>
                <c:pt idx="4653">
                  <c:v>1.3393160000000001E-2</c:v>
                </c:pt>
                <c:pt idx="4654">
                  <c:v>1.3347000000000001E-2</c:v>
                </c:pt>
                <c:pt idx="4655">
                  <c:v>1.3300860000000067E-2</c:v>
                </c:pt>
                <c:pt idx="4656">
                  <c:v>1.3254700000000001E-2</c:v>
                </c:pt>
                <c:pt idx="4657">
                  <c:v>1.3208560000000001E-2</c:v>
                </c:pt>
                <c:pt idx="4658">
                  <c:v>1.3162399999999999E-2</c:v>
                </c:pt>
                <c:pt idx="4659">
                  <c:v>1.3116239999999998E-2</c:v>
                </c:pt>
                <c:pt idx="4660">
                  <c:v>1.3070099999999999E-2</c:v>
                </c:pt>
                <c:pt idx="4661">
                  <c:v>1.3023939999999999E-2</c:v>
                </c:pt>
                <c:pt idx="4662">
                  <c:v>1.2977799999999999E-2</c:v>
                </c:pt>
                <c:pt idx="4663">
                  <c:v>1.2931639999999999E-2</c:v>
                </c:pt>
                <c:pt idx="4664">
                  <c:v>1.2885499999999999E-2</c:v>
                </c:pt>
                <c:pt idx="4665">
                  <c:v>1.2839339999999998E-2</c:v>
                </c:pt>
                <c:pt idx="4666">
                  <c:v>1.2793199999999999E-2</c:v>
                </c:pt>
                <c:pt idx="4667">
                  <c:v>1.2747039999999999E-2</c:v>
                </c:pt>
                <c:pt idx="4668">
                  <c:v>1.2700880000000067E-2</c:v>
                </c:pt>
                <c:pt idx="4669">
                  <c:v>1.2654739999999999E-2</c:v>
                </c:pt>
                <c:pt idx="4670">
                  <c:v>1.2608580000000001E-2</c:v>
                </c:pt>
                <c:pt idx="4671">
                  <c:v>1.2562440000000001E-2</c:v>
                </c:pt>
                <c:pt idx="4672">
                  <c:v>1.2516279999999999E-2</c:v>
                </c:pt>
                <c:pt idx="4673">
                  <c:v>1.2470139999999999E-2</c:v>
                </c:pt>
                <c:pt idx="4674">
                  <c:v>1.2423980000000001E-2</c:v>
                </c:pt>
                <c:pt idx="4675">
                  <c:v>1.2377820000000001E-2</c:v>
                </c:pt>
                <c:pt idx="4676">
                  <c:v>1.2331679999999999E-2</c:v>
                </c:pt>
                <c:pt idx="4677">
                  <c:v>1.2285519999999999E-2</c:v>
                </c:pt>
                <c:pt idx="4678">
                  <c:v>1.2239379999999999E-2</c:v>
                </c:pt>
                <c:pt idx="4679">
                  <c:v>1.2193219999999998E-2</c:v>
                </c:pt>
                <c:pt idx="4680">
                  <c:v>1.2147080000000001E-2</c:v>
                </c:pt>
                <c:pt idx="4681">
                  <c:v>1.2100920000000001E-2</c:v>
                </c:pt>
                <c:pt idx="4682">
                  <c:v>1.2054759999999999E-2</c:v>
                </c:pt>
                <c:pt idx="4683">
                  <c:v>1.2008619999999998E-2</c:v>
                </c:pt>
                <c:pt idx="4684">
                  <c:v>1.1962460000000067E-2</c:v>
                </c:pt>
                <c:pt idx="4685">
                  <c:v>1.1916320000000001E-2</c:v>
                </c:pt>
                <c:pt idx="4686">
                  <c:v>1.1870160000000058E-2</c:v>
                </c:pt>
                <c:pt idx="4687">
                  <c:v>1.1824020000000086E-2</c:v>
                </c:pt>
                <c:pt idx="4688">
                  <c:v>1.1777860000000001E-2</c:v>
                </c:pt>
                <c:pt idx="4689">
                  <c:v>1.1731720000000065E-2</c:v>
                </c:pt>
                <c:pt idx="4690">
                  <c:v>1.1685560000000072E-2</c:v>
                </c:pt>
                <c:pt idx="4691">
                  <c:v>1.1639400000000001E-2</c:v>
                </c:pt>
                <c:pt idx="4692">
                  <c:v>1.1593259999999999E-2</c:v>
                </c:pt>
                <c:pt idx="4693">
                  <c:v>1.1547100000000067E-2</c:v>
                </c:pt>
                <c:pt idx="4694">
                  <c:v>1.1500960000000001E-2</c:v>
                </c:pt>
                <c:pt idx="4695">
                  <c:v>1.1454800000000001E-2</c:v>
                </c:pt>
                <c:pt idx="4696">
                  <c:v>1.1408660000000001E-2</c:v>
                </c:pt>
                <c:pt idx="4697">
                  <c:v>1.1362500000000095E-2</c:v>
                </c:pt>
                <c:pt idx="4698">
                  <c:v>1.1316339999999999E-2</c:v>
                </c:pt>
                <c:pt idx="4699">
                  <c:v>1.1270200000000001E-2</c:v>
                </c:pt>
                <c:pt idx="4700">
                  <c:v>1.1224040000000001E-2</c:v>
                </c:pt>
                <c:pt idx="4701">
                  <c:v>1.1177899999999999E-2</c:v>
                </c:pt>
                <c:pt idx="4702">
                  <c:v>1.1131739999999999E-2</c:v>
                </c:pt>
                <c:pt idx="4703">
                  <c:v>1.1085600000000001E-2</c:v>
                </c:pt>
                <c:pt idx="4704">
                  <c:v>1.1039439999999999E-2</c:v>
                </c:pt>
                <c:pt idx="4705">
                  <c:v>1.0993279999999999E-2</c:v>
                </c:pt>
                <c:pt idx="4706">
                  <c:v>1.0947140000000001E-2</c:v>
                </c:pt>
                <c:pt idx="4707">
                  <c:v>1.0900980000000001E-2</c:v>
                </c:pt>
                <c:pt idx="4708">
                  <c:v>1.0854839999999999E-2</c:v>
                </c:pt>
                <c:pt idx="4709">
                  <c:v>1.0808680000000001E-2</c:v>
                </c:pt>
                <c:pt idx="4710">
                  <c:v>1.0762540000000001E-2</c:v>
                </c:pt>
                <c:pt idx="4711">
                  <c:v>1.0716379999999999E-2</c:v>
                </c:pt>
                <c:pt idx="4712">
                  <c:v>1.0670220000000001E-2</c:v>
                </c:pt>
                <c:pt idx="4713">
                  <c:v>1.0624080000000001E-2</c:v>
                </c:pt>
                <c:pt idx="4714">
                  <c:v>1.0577919999999998E-2</c:v>
                </c:pt>
                <c:pt idx="4715">
                  <c:v>1.0531780000000001E-2</c:v>
                </c:pt>
                <c:pt idx="4716">
                  <c:v>1.0485620000000001E-2</c:v>
                </c:pt>
                <c:pt idx="4717">
                  <c:v>1.0439479999999999E-2</c:v>
                </c:pt>
                <c:pt idx="4718">
                  <c:v>1.0393320000000001E-2</c:v>
                </c:pt>
                <c:pt idx="4719">
                  <c:v>1.0347180000000001E-2</c:v>
                </c:pt>
                <c:pt idx="4720">
                  <c:v>1.0301020000000001E-2</c:v>
                </c:pt>
                <c:pt idx="4721">
                  <c:v>1.0254859999999999E-2</c:v>
                </c:pt>
                <c:pt idx="4722">
                  <c:v>1.0208719999999999E-2</c:v>
                </c:pt>
                <c:pt idx="4723">
                  <c:v>1.0162560000000001E-2</c:v>
                </c:pt>
                <c:pt idx="4724">
                  <c:v>1.0116419999999996E-2</c:v>
                </c:pt>
                <c:pt idx="4725">
                  <c:v>1.0070259999999999E-2</c:v>
                </c:pt>
                <c:pt idx="4726">
                  <c:v>1.0024120000000023E-2</c:v>
                </c:pt>
                <c:pt idx="4727">
                  <c:v>9.9779600000000027E-3</c:v>
                </c:pt>
                <c:pt idx="4728">
                  <c:v>9.8764000000000855E-3</c:v>
                </c:pt>
                <c:pt idx="4729">
                  <c:v>9.7748600000000015E-3</c:v>
                </c:pt>
                <c:pt idx="4730">
                  <c:v>9.6733000000000027E-3</c:v>
                </c:pt>
                <c:pt idx="4731">
                  <c:v>9.5717400000000247E-3</c:v>
                </c:pt>
                <c:pt idx="4732">
                  <c:v>9.4701800000000658E-3</c:v>
                </c:pt>
                <c:pt idx="4733">
                  <c:v>9.3686400000000582E-3</c:v>
                </c:pt>
                <c:pt idx="4734">
                  <c:v>9.2670800000000247E-3</c:v>
                </c:pt>
                <c:pt idx="4735">
                  <c:v>9.1655200000000624E-3</c:v>
                </c:pt>
                <c:pt idx="4736">
                  <c:v>9.0639800000000513E-3</c:v>
                </c:pt>
                <c:pt idx="4737">
                  <c:v>8.9624200000000716E-3</c:v>
                </c:pt>
                <c:pt idx="4738">
                  <c:v>8.8608600000000572E-3</c:v>
                </c:pt>
                <c:pt idx="4739">
                  <c:v>8.7593000000000028E-3</c:v>
                </c:pt>
                <c:pt idx="4740">
                  <c:v>8.6577600000000005E-3</c:v>
                </c:pt>
                <c:pt idx="4741">
                  <c:v>8.5562000000000207E-3</c:v>
                </c:pt>
                <c:pt idx="4742">
                  <c:v>8.4546400000000653E-3</c:v>
                </c:pt>
                <c:pt idx="4743">
                  <c:v>8.3531000000000646E-3</c:v>
                </c:pt>
                <c:pt idx="4744">
                  <c:v>8.2515400000000207E-3</c:v>
                </c:pt>
                <c:pt idx="4745">
                  <c:v>8.1499800000000028E-3</c:v>
                </c:pt>
                <c:pt idx="4746">
                  <c:v>8.0484200000000023E-3</c:v>
                </c:pt>
                <c:pt idx="4747">
                  <c:v>7.9468800000000034E-3</c:v>
                </c:pt>
                <c:pt idx="4748">
                  <c:v>7.8453199999999994E-3</c:v>
                </c:pt>
                <c:pt idx="4749">
                  <c:v>7.7437600000000526E-3</c:v>
                </c:pt>
                <c:pt idx="4750">
                  <c:v>7.6422000000000287E-3</c:v>
                </c:pt>
                <c:pt idx="4751">
                  <c:v>7.5406600000000488E-3</c:v>
                </c:pt>
                <c:pt idx="4752">
                  <c:v>7.4391000000000509E-3</c:v>
                </c:pt>
                <c:pt idx="4753">
                  <c:v>7.3375400000000104E-3</c:v>
                </c:pt>
                <c:pt idx="4754">
                  <c:v>7.2360000000000445E-3</c:v>
                </c:pt>
                <c:pt idx="4755">
                  <c:v>7.1344399999999997E-3</c:v>
                </c:pt>
                <c:pt idx="4756">
                  <c:v>7.0328800000000104E-3</c:v>
                </c:pt>
                <c:pt idx="4757">
                  <c:v>6.9313200000000593E-3</c:v>
                </c:pt>
                <c:pt idx="4758">
                  <c:v>6.8297800000000014E-3</c:v>
                </c:pt>
                <c:pt idx="4759">
                  <c:v>6.7282200000000339E-3</c:v>
                </c:pt>
                <c:pt idx="4760">
                  <c:v>6.6266600000000134E-3</c:v>
                </c:pt>
                <c:pt idx="4761">
                  <c:v>6.5251199999999997E-3</c:v>
                </c:pt>
                <c:pt idx="4762">
                  <c:v>6.4235600000000313E-3</c:v>
                </c:pt>
                <c:pt idx="4763">
                  <c:v>6.3220000000000004E-3</c:v>
                </c:pt>
                <c:pt idx="4764">
                  <c:v>6.2204400000000024E-3</c:v>
                </c:pt>
                <c:pt idx="4765">
                  <c:v>6.1189E-3</c:v>
                </c:pt>
                <c:pt idx="4766">
                  <c:v>6.0173400000000134E-3</c:v>
                </c:pt>
                <c:pt idx="4767">
                  <c:v>5.9711800000000134E-3</c:v>
                </c:pt>
                <c:pt idx="4768">
                  <c:v>5.9250400000000134E-3</c:v>
                </c:pt>
                <c:pt idx="4769">
                  <c:v>5.8788800000000004E-3</c:v>
                </c:pt>
                <c:pt idx="4770">
                  <c:v>5.8327400000000133E-3</c:v>
                </c:pt>
                <c:pt idx="4771">
                  <c:v>5.7865800000000004E-3</c:v>
                </c:pt>
                <c:pt idx="4772">
                  <c:v>5.7404400000000333E-3</c:v>
                </c:pt>
                <c:pt idx="4773">
                  <c:v>5.6942800000000003E-3</c:v>
                </c:pt>
                <c:pt idx="4774">
                  <c:v>5.6481200000000004E-3</c:v>
                </c:pt>
                <c:pt idx="4775">
                  <c:v>5.6019800000000003E-3</c:v>
                </c:pt>
                <c:pt idx="4776">
                  <c:v>5.5558200000000004E-3</c:v>
                </c:pt>
                <c:pt idx="4777">
                  <c:v>5.5096800000000124E-3</c:v>
                </c:pt>
                <c:pt idx="4778">
                  <c:v>5.4635200000000134E-3</c:v>
                </c:pt>
                <c:pt idx="4779">
                  <c:v>5.4173800000000003E-3</c:v>
                </c:pt>
                <c:pt idx="4780">
                  <c:v>5.3712200000000472E-3</c:v>
                </c:pt>
                <c:pt idx="4781">
                  <c:v>5.3250799999999985E-3</c:v>
                </c:pt>
                <c:pt idx="4782">
                  <c:v>5.2789200000000133E-3</c:v>
                </c:pt>
                <c:pt idx="4783">
                  <c:v>5.2327600000000394E-3</c:v>
                </c:pt>
                <c:pt idx="4784">
                  <c:v>5.1866200000000124E-3</c:v>
                </c:pt>
                <c:pt idx="4785">
                  <c:v>5.1404600000000134E-3</c:v>
                </c:pt>
                <c:pt idx="4786">
                  <c:v>5.0943200000000003E-3</c:v>
                </c:pt>
                <c:pt idx="4787">
                  <c:v>5.0481600000000133E-3</c:v>
                </c:pt>
                <c:pt idx="4788">
                  <c:v>5.0574200000000034E-3</c:v>
                </c:pt>
                <c:pt idx="4789">
                  <c:v>5.0666600000000336E-3</c:v>
                </c:pt>
                <c:pt idx="4790">
                  <c:v>5.0759200000000124E-3</c:v>
                </c:pt>
                <c:pt idx="4791">
                  <c:v>5.0851600000000104E-3</c:v>
                </c:pt>
                <c:pt idx="4792">
                  <c:v>5.0944200000000014E-3</c:v>
                </c:pt>
                <c:pt idx="4793">
                  <c:v>5.1036800000000002E-3</c:v>
                </c:pt>
                <c:pt idx="4794">
                  <c:v>5.11292E-3</c:v>
                </c:pt>
                <c:pt idx="4795">
                  <c:v>5.1221800000000005E-3</c:v>
                </c:pt>
                <c:pt idx="4796">
                  <c:v>5.1314200000000124E-3</c:v>
                </c:pt>
                <c:pt idx="4797">
                  <c:v>5.1406800000000034E-3</c:v>
                </c:pt>
                <c:pt idx="4798">
                  <c:v>5.1499400000000004E-3</c:v>
                </c:pt>
                <c:pt idx="4799">
                  <c:v>5.1591800000000002E-3</c:v>
                </c:pt>
                <c:pt idx="4800">
                  <c:v>5.1684399999999998E-3</c:v>
                </c:pt>
                <c:pt idx="4801">
                  <c:v>5.1776800000000013E-3</c:v>
                </c:pt>
                <c:pt idx="4802">
                  <c:v>5.1869400000000114E-3</c:v>
                </c:pt>
                <c:pt idx="4803">
                  <c:v>5.1961799999999999E-3</c:v>
                </c:pt>
                <c:pt idx="4804">
                  <c:v>5.2054400000000134E-3</c:v>
                </c:pt>
                <c:pt idx="4805">
                  <c:v>5.2147000000000113E-3</c:v>
                </c:pt>
                <c:pt idx="4806">
                  <c:v>5.2239400000000024E-3</c:v>
                </c:pt>
                <c:pt idx="4807">
                  <c:v>5.2332000000000446E-3</c:v>
                </c:pt>
                <c:pt idx="4808">
                  <c:v>5.2424400000000114E-3</c:v>
                </c:pt>
                <c:pt idx="4809">
                  <c:v>5.2517000000000301E-3</c:v>
                </c:pt>
                <c:pt idx="4810">
                  <c:v>5.2609600000000124E-3</c:v>
                </c:pt>
                <c:pt idx="4811">
                  <c:v>5.2702000000000417E-3</c:v>
                </c:pt>
                <c:pt idx="4812">
                  <c:v>5.2794600000000518E-3</c:v>
                </c:pt>
                <c:pt idx="4813">
                  <c:v>5.2887000000000134E-3</c:v>
                </c:pt>
                <c:pt idx="4814">
                  <c:v>5.2979600000000104E-3</c:v>
                </c:pt>
                <c:pt idx="4815">
                  <c:v>5.3072000000000024E-3</c:v>
                </c:pt>
                <c:pt idx="4816">
                  <c:v>5.3164600000000124E-3</c:v>
                </c:pt>
                <c:pt idx="4817">
                  <c:v>5.3257199999999999E-3</c:v>
                </c:pt>
                <c:pt idx="4818">
                  <c:v>5.3349600000000014E-3</c:v>
                </c:pt>
                <c:pt idx="4819">
                  <c:v>5.6224400000000003E-3</c:v>
                </c:pt>
                <c:pt idx="4820">
                  <c:v>5.9108000000000034E-3</c:v>
                </c:pt>
                <c:pt idx="4821">
                  <c:v>6.2001000000000113E-3</c:v>
                </c:pt>
                <c:pt idx="4822">
                  <c:v>6.4903000000000356E-3</c:v>
                </c:pt>
                <c:pt idx="4823">
                  <c:v>6.7814000000000381E-3</c:v>
                </c:pt>
                <c:pt idx="4824">
                  <c:v>7.0734200000000412E-3</c:v>
                </c:pt>
                <c:pt idx="4825">
                  <c:v>7.3663400000000294E-3</c:v>
                </c:pt>
                <c:pt idx="4826">
                  <c:v>7.6601600000000113E-3</c:v>
                </c:pt>
                <c:pt idx="4827">
                  <c:v>7.8995000000000003E-3</c:v>
                </c:pt>
                <c:pt idx="4828">
                  <c:v>8.1397600000000028E-3</c:v>
                </c:pt>
                <c:pt idx="4829">
                  <c:v>8.3809200000000226E-3</c:v>
                </c:pt>
                <c:pt idx="4830">
                  <c:v>8.6229800000000266E-3</c:v>
                </c:pt>
                <c:pt idx="4831">
                  <c:v>8.8659600000000581E-3</c:v>
                </c:pt>
                <c:pt idx="4832">
                  <c:v>9.1098600000000026E-3</c:v>
                </c:pt>
                <c:pt idx="4833">
                  <c:v>9.3546400000000737E-3</c:v>
                </c:pt>
                <c:pt idx="4834">
                  <c:v>9.6003600000000005E-3</c:v>
                </c:pt>
                <c:pt idx="4835">
                  <c:v>9.8469800000000208E-3</c:v>
                </c:pt>
                <c:pt idx="4836">
                  <c:v>1.0094499999999999E-2</c:v>
                </c:pt>
                <c:pt idx="4837">
                  <c:v>1.034294E-2</c:v>
                </c:pt>
                <c:pt idx="4838">
                  <c:v>1.0592279999999999E-2</c:v>
                </c:pt>
                <c:pt idx="4839">
                  <c:v>1.0842520000000086E-2</c:v>
                </c:pt>
                <c:pt idx="4840">
                  <c:v>1.1093700000000001E-2</c:v>
                </c:pt>
                <c:pt idx="4841">
                  <c:v>1.1345760000000003E-2</c:v>
                </c:pt>
                <c:pt idx="4842">
                  <c:v>1.159874E-2</c:v>
                </c:pt>
                <c:pt idx="4843">
                  <c:v>1.1852639999999999E-2</c:v>
                </c:pt>
                <c:pt idx="4844">
                  <c:v>1.2107439999999999E-2</c:v>
                </c:pt>
                <c:pt idx="4845">
                  <c:v>1.2363160000000003E-2</c:v>
                </c:pt>
                <c:pt idx="4846">
                  <c:v>1.2619779999999999E-2</c:v>
                </c:pt>
                <c:pt idx="4847">
                  <c:v>1.28773E-2</c:v>
                </c:pt>
                <c:pt idx="4848">
                  <c:v>1.3135740000000002E-2</c:v>
                </c:pt>
                <c:pt idx="4849">
                  <c:v>1.339508E-2</c:v>
                </c:pt>
                <c:pt idx="4850">
                  <c:v>1.3655340000000002E-2</c:v>
                </c:pt>
                <c:pt idx="4851">
                  <c:v>1.3916520000000068E-2</c:v>
                </c:pt>
                <c:pt idx="4852">
                  <c:v>1.4178599999999998E-2</c:v>
                </c:pt>
                <c:pt idx="4853">
                  <c:v>1.444158000000006E-2</c:v>
                </c:pt>
                <c:pt idx="4854">
                  <c:v>1.4705480000000003E-2</c:v>
                </c:pt>
                <c:pt idx="4855">
                  <c:v>1.4970279999999999E-2</c:v>
                </c:pt>
                <c:pt idx="4856">
                  <c:v>1.5236E-2</c:v>
                </c:pt>
                <c:pt idx="4857">
                  <c:v>1.5502620000000003E-2</c:v>
                </c:pt>
                <c:pt idx="4858">
                  <c:v>1.5491939999999999E-2</c:v>
                </c:pt>
                <c:pt idx="4859">
                  <c:v>1.5481260000000005E-2</c:v>
                </c:pt>
                <c:pt idx="4860">
                  <c:v>1.5470580000000064E-2</c:v>
                </c:pt>
                <c:pt idx="4861">
                  <c:v>1.5459899999999999E-2</c:v>
                </c:pt>
                <c:pt idx="4862">
                  <c:v>1.5449220000000001E-2</c:v>
                </c:pt>
                <c:pt idx="4863">
                  <c:v>1.5438540000000001E-2</c:v>
                </c:pt>
                <c:pt idx="4864">
                  <c:v>1.5427860000000003E-2</c:v>
                </c:pt>
                <c:pt idx="4865">
                  <c:v>1.5417160000000003E-2</c:v>
                </c:pt>
                <c:pt idx="4866">
                  <c:v>1.5406480000000056E-2</c:v>
                </c:pt>
                <c:pt idx="4867">
                  <c:v>1.5395800000000001E-2</c:v>
                </c:pt>
                <c:pt idx="4868">
                  <c:v>1.5385120000000073E-2</c:v>
                </c:pt>
                <c:pt idx="4869">
                  <c:v>1.537444E-2</c:v>
                </c:pt>
                <c:pt idx="4870">
                  <c:v>1.5363760000000001E-2</c:v>
                </c:pt>
                <c:pt idx="4871">
                  <c:v>1.535308E-2</c:v>
                </c:pt>
                <c:pt idx="4872">
                  <c:v>1.5342400000000062E-2</c:v>
                </c:pt>
                <c:pt idx="4873">
                  <c:v>1.5331720000000005E-2</c:v>
                </c:pt>
                <c:pt idx="4874">
                  <c:v>1.5321040000000001E-2</c:v>
                </c:pt>
                <c:pt idx="4875">
                  <c:v>1.531036E-2</c:v>
                </c:pt>
                <c:pt idx="4876">
                  <c:v>1.529968E-2</c:v>
                </c:pt>
                <c:pt idx="4877">
                  <c:v>1.5288980000000002E-2</c:v>
                </c:pt>
                <c:pt idx="4878">
                  <c:v>1.52783E-2</c:v>
                </c:pt>
                <c:pt idx="4879">
                  <c:v>1.5267620000000001E-2</c:v>
                </c:pt>
                <c:pt idx="4880">
                  <c:v>1.5256939999999998E-2</c:v>
                </c:pt>
                <c:pt idx="4881">
                  <c:v>1.5246259999999999E-2</c:v>
                </c:pt>
                <c:pt idx="4882">
                  <c:v>1.5235580000000007E-2</c:v>
                </c:pt>
                <c:pt idx="4883">
                  <c:v>1.5224900000000001E-2</c:v>
                </c:pt>
                <c:pt idx="4884">
                  <c:v>1.5214220000000001E-2</c:v>
                </c:pt>
                <c:pt idx="4885">
                  <c:v>1.5203540000000001E-2</c:v>
                </c:pt>
                <c:pt idx="4886">
                  <c:v>1.5192860000000001E-2</c:v>
                </c:pt>
                <c:pt idx="4887">
                  <c:v>1.5182180000000061E-2</c:v>
                </c:pt>
                <c:pt idx="4888">
                  <c:v>1.5171500000000001E-2</c:v>
                </c:pt>
                <c:pt idx="4889">
                  <c:v>1.516082000000009E-2</c:v>
                </c:pt>
                <c:pt idx="4890">
                  <c:v>1.5150120000000001E-2</c:v>
                </c:pt>
                <c:pt idx="4891">
                  <c:v>1.5139439999999999E-2</c:v>
                </c:pt>
                <c:pt idx="4892">
                  <c:v>1.512876E-2</c:v>
                </c:pt>
                <c:pt idx="4893">
                  <c:v>1.5118079999999999E-2</c:v>
                </c:pt>
                <c:pt idx="4894">
                  <c:v>1.5107400000000003E-2</c:v>
                </c:pt>
                <c:pt idx="4895">
                  <c:v>1.5096719999999999E-2</c:v>
                </c:pt>
                <c:pt idx="4896">
                  <c:v>1.508604E-2</c:v>
                </c:pt>
                <c:pt idx="4897">
                  <c:v>1.5075359999999999E-2</c:v>
                </c:pt>
                <c:pt idx="4898">
                  <c:v>1.5064680000000007E-2</c:v>
                </c:pt>
                <c:pt idx="4899">
                  <c:v>1.4998599999999999E-2</c:v>
                </c:pt>
                <c:pt idx="4900">
                  <c:v>1.4932500000000001E-2</c:v>
                </c:pt>
                <c:pt idx="4901">
                  <c:v>1.4866420000000003E-2</c:v>
                </c:pt>
                <c:pt idx="4902">
                  <c:v>1.480034E-2</c:v>
                </c:pt>
                <c:pt idx="4903">
                  <c:v>1.4734259999999999E-2</c:v>
                </c:pt>
                <c:pt idx="4904">
                  <c:v>1.4668180000000001E-2</c:v>
                </c:pt>
                <c:pt idx="4905">
                  <c:v>1.4602080000000003E-2</c:v>
                </c:pt>
                <c:pt idx="4906">
                  <c:v>1.4536000000000002E-2</c:v>
                </c:pt>
                <c:pt idx="4907">
                  <c:v>1.4469919999999994E-2</c:v>
                </c:pt>
                <c:pt idx="4908">
                  <c:v>1.4403840000000001E-2</c:v>
                </c:pt>
                <c:pt idx="4909">
                  <c:v>1.4337739999999998E-2</c:v>
                </c:pt>
                <c:pt idx="4910">
                  <c:v>1.4271659999999999E-2</c:v>
                </c:pt>
                <c:pt idx="4911">
                  <c:v>1.4205580000000001E-2</c:v>
                </c:pt>
                <c:pt idx="4912">
                  <c:v>1.4139499999999998E-2</c:v>
                </c:pt>
                <c:pt idx="4913">
                  <c:v>1.4073400000000002E-2</c:v>
                </c:pt>
                <c:pt idx="4914">
                  <c:v>1.4007320000000002E-2</c:v>
                </c:pt>
                <c:pt idx="4915">
                  <c:v>1.3941240000000001E-2</c:v>
                </c:pt>
                <c:pt idx="4916">
                  <c:v>1.3875160000000001E-2</c:v>
                </c:pt>
                <c:pt idx="4917">
                  <c:v>1.3809080000000001E-2</c:v>
                </c:pt>
                <c:pt idx="4918">
                  <c:v>1.3742980000000005E-2</c:v>
                </c:pt>
                <c:pt idx="4919">
                  <c:v>1.3676900000000001E-2</c:v>
                </c:pt>
                <c:pt idx="4920">
                  <c:v>1.3610820000000069E-2</c:v>
                </c:pt>
                <c:pt idx="4921">
                  <c:v>1.3544740000000001E-2</c:v>
                </c:pt>
                <c:pt idx="4922">
                  <c:v>1.3478639999999998E-2</c:v>
                </c:pt>
                <c:pt idx="4923">
                  <c:v>1.3412560000000007E-2</c:v>
                </c:pt>
                <c:pt idx="4924">
                  <c:v>1.3346480000000023E-2</c:v>
                </c:pt>
                <c:pt idx="4925">
                  <c:v>1.3280400000000069E-2</c:v>
                </c:pt>
                <c:pt idx="4926">
                  <c:v>1.32143E-2</c:v>
                </c:pt>
                <c:pt idx="4927">
                  <c:v>1.314822E-2</c:v>
                </c:pt>
                <c:pt idx="4928">
                  <c:v>1.3082140000000009E-2</c:v>
                </c:pt>
                <c:pt idx="4929">
                  <c:v>1.3016059999999999E-2</c:v>
                </c:pt>
                <c:pt idx="4930">
                  <c:v>1.294998E-2</c:v>
                </c:pt>
                <c:pt idx="4931">
                  <c:v>1.2883880000000066E-2</c:v>
                </c:pt>
                <c:pt idx="4932">
                  <c:v>1.2817800000000001E-2</c:v>
                </c:pt>
                <c:pt idx="4933">
                  <c:v>1.2751720000000001E-2</c:v>
                </c:pt>
                <c:pt idx="4934">
                  <c:v>1.268564E-2</c:v>
                </c:pt>
                <c:pt idx="4935">
                  <c:v>1.2619540000000002E-2</c:v>
                </c:pt>
                <c:pt idx="4936">
                  <c:v>1.2553460000000001E-2</c:v>
                </c:pt>
                <c:pt idx="4937">
                  <c:v>1.2487380000000001E-2</c:v>
                </c:pt>
                <c:pt idx="4938">
                  <c:v>1.24767E-2</c:v>
                </c:pt>
                <c:pt idx="4939">
                  <c:v>1.2466020000000001E-2</c:v>
                </c:pt>
                <c:pt idx="4940">
                  <c:v>1.2455339999999999E-2</c:v>
                </c:pt>
                <c:pt idx="4941">
                  <c:v>1.244466E-2</c:v>
                </c:pt>
                <c:pt idx="4942">
                  <c:v>1.2433979999999999E-2</c:v>
                </c:pt>
                <c:pt idx="4943">
                  <c:v>1.2423300000000003E-2</c:v>
                </c:pt>
                <c:pt idx="4944">
                  <c:v>1.2412599999999999E-2</c:v>
                </c:pt>
                <c:pt idx="4945">
                  <c:v>1.240192E-2</c:v>
                </c:pt>
                <c:pt idx="4946">
                  <c:v>1.2391239999999998E-2</c:v>
                </c:pt>
                <c:pt idx="4947">
                  <c:v>1.2380560000000021E-2</c:v>
                </c:pt>
                <c:pt idx="4948">
                  <c:v>1.2369880000000001E-2</c:v>
                </c:pt>
                <c:pt idx="4949">
                  <c:v>1.2359199999999999E-2</c:v>
                </c:pt>
                <c:pt idx="4950">
                  <c:v>1.2348520000000003E-2</c:v>
                </c:pt>
                <c:pt idx="4951">
                  <c:v>1.2337839999999999E-2</c:v>
                </c:pt>
                <c:pt idx="4952">
                  <c:v>1.2327160000000005E-2</c:v>
                </c:pt>
                <c:pt idx="4953">
                  <c:v>1.2316479999999999E-2</c:v>
                </c:pt>
                <c:pt idx="4954">
                  <c:v>1.2305800000000007E-2</c:v>
                </c:pt>
                <c:pt idx="4955">
                  <c:v>1.2295120000000001E-2</c:v>
                </c:pt>
                <c:pt idx="4956">
                  <c:v>1.2284440000000001E-2</c:v>
                </c:pt>
                <c:pt idx="4957">
                  <c:v>1.232916E-2</c:v>
                </c:pt>
                <c:pt idx="4958">
                  <c:v>1.237388E-2</c:v>
                </c:pt>
                <c:pt idx="4959">
                  <c:v>1.2418600000000002E-2</c:v>
                </c:pt>
                <c:pt idx="4960">
                  <c:v>1.2463320000000003E-2</c:v>
                </c:pt>
                <c:pt idx="4961">
                  <c:v>1.250804E-2</c:v>
                </c:pt>
                <c:pt idx="4962">
                  <c:v>1.255276E-2</c:v>
                </c:pt>
                <c:pt idx="4963">
                  <c:v>1.2597479999999999E-2</c:v>
                </c:pt>
                <c:pt idx="4964">
                  <c:v>1.2642200000000001E-2</c:v>
                </c:pt>
                <c:pt idx="4965">
                  <c:v>1.2686920000000001E-2</c:v>
                </c:pt>
                <c:pt idx="4966">
                  <c:v>1.2731639999999999E-2</c:v>
                </c:pt>
                <c:pt idx="4967">
                  <c:v>1.2776359999999999E-2</c:v>
                </c:pt>
                <c:pt idx="4968">
                  <c:v>1.2821080000000021E-2</c:v>
                </c:pt>
                <c:pt idx="4969">
                  <c:v>1.2865800000000059E-2</c:v>
                </c:pt>
                <c:pt idx="4970">
                  <c:v>1.2910540000000003E-2</c:v>
                </c:pt>
                <c:pt idx="4971">
                  <c:v>1.2955259999999998E-2</c:v>
                </c:pt>
                <c:pt idx="4972">
                  <c:v>1.299998E-2</c:v>
                </c:pt>
                <c:pt idx="4973">
                  <c:v>1.3044700000000001E-2</c:v>
                </c:pt>
                <c:pt idx="4974">
                  <c:v>1.3089420000000023E-2</c:v>
                </c:pt>
                <c:pt idx="4975">
                  <c:v>1.3134140000000001E-2</c:v>
                </c:pt>
                <c:pt idx="4976">
                  <c:v>1.3178860000000001E-2</c:v>
                </c:pt>
                <c:pt idx="4977">
                  <c:v>1.3223580000000084E-2</c:v>
                </c:pt>
                <c:pt idx="4978">
                  <c:v>1.32683E-2</c:v>
                </c:pt>
                <c:pt idx="4979">
                  <c:v>1.3313020000000005E-2</c:v>
                </c:pt>
                <c:pt idx="4980">
                  <c:v>1.3357740000000002E-2</c:v>
                </c:pt>
                <c:pt idx="4981">
                  <c:v>1.3402460000000001E-2</c:v>
                </c:pt>
                <c:pt idx="4982">
                  <c:v>1.3447180000000067E-2</c:v>
                </c:pt>
                <c:pt idx="4983">
                  <c:v>1.3491900000000001E-2</c:v>
                </c:pt>
                <c:pt idx="4984">
                  <c:v>1.3536639999999999E-2</c:v>
                </c:pt>
                <c:pt idx="4985">
                  <c:v>1.3581360000000021E-2</c:v>
                </c:pt>
                <c:pt idx="4986">
                  <c:v>1.3626080000000021E-2</c:v>
                </c:pt>
                <c:pt idx="4987">
                  <c:v>1.3670800000000066E-2</c:v>
                </c:pt>
                <c:pt idx="4988">
                  <c:v>1.3715520000000071E-2</c:v>
                </c:pt>
                <c:pt idx="4989">
                  <c:v>1.376024E-2</c:v>
                </c:pt>
                <c:pt idx="4990">
                  <c:v>1.3804960000000003E-2</c:v>
                </c:pt>
                <c:pt idx="4991">
                  <c:v>1.3849680000000001E-2</c:v>
                </c:pt>
                <c:pt idx="4992">
                  <c:v>1.3894399999999999E-2</c:v>
                </c:pt>
                <c:pt idx="4993">
                  <c:v>1.3939120000000055E-2</c:v>
                </c:pt>
                <c:pt idx="4994">
                  <c:v>1.3983840000000062E-2</c:v>
                </c:pt>
                <c:pt idx="4995">
                  <c:v>1.4028560000000001E-2</c:v>
                </c:pt>
                <c:pt idx="4996">
                  <c:v>1.401788E-2</c:v>
                </c:pt>
                <c:pt idx="4997">
                  <c:v>1.4007199999999999E-2</c:v>
                </c:pt>
                <c:pt idx="4998">
                  <c:v>1.3996520000000073E-2</c:v>
                </c:pt>
                <c:pt idx="4999">
                  <c:v>1.3985840000000058E-2</c:v>
                </c:pt>
                <c:pt idx="5000">
                  <c:v>1.3975160000000007E-2</c:v>
                </c:pt>
                <c:pt idx="5001">
                  <c:v>1.3964480000000072E-2</c:v>
                </c:pt>
                <c:pt idx="5002">
                  <c:v>1.3953800000000021E-2</c:v>
                </c:pt>
                <c:pt idx="5003">
                  <c:v>1.3943120000000095E-2</c:v>
                </c:pt>
                <c:pt idx="5004">
                  <c:v>1.3932440000000001E-2</c:v>
                </c:pt>
                <c:pt idx="5005">
                  <c:v>1.3921760000000064E-2</c:v>
                </c:pt>
                <c:pt idx="5006">
                  <c:v>1.3911080000000001E-2</c:v>
                </c:pt>
                <c:pt idx="5007">
                  <c:v>1.3900380000000073E-2</c:v>
                </c:pt>
                <c:pt idx="5008">
                  <c:v>1.3889700000000001E-2</c:v>
                </c:pt>
                <c:pt idx="5009">
                  <c:v>1.3879020000000001E-2</c:v>
                </c:pt>
                <c:pt idx="5010">
                  <c:v>1.3868340000000003E-2</c:v>
                </c:pt>
                <c:pt idx="5011">
                  <c:v>1.3857660000000003E-2</c:v>
                </c:pt>
                <c:pt idx="5012">
                  <c:v>1.3846980000000005E-2</c:v>
                </c:pt>
                <c:pt idx="5013">
                  <c:v>1.3836300000000001E-2</c:v>
                </c:pt>
                <c:pt idx="5014">
                  <c:v>1.3825620000000066E-2</c:v>
                </c:pt>
                <c:pt idx="5015">
                  <c:v>1.381494E-2</c:v>
                </c:pt>
                <c:pt idx="5016">
                  <c:v>1.380426E-2</c:v>
                </c:pt>
                <c:pt idx="5017">
                  <c:v>1.3793580000000062E-2</c:v>
                </c:pt>
                <c:pt idx="5018">
                  <c:v>1.3782900000000023E-2</c:v>
                </c:pt>
                <c:pt idx="5019">
                  <c:v>1.3772200000000002E-2</c:v>
                </c:pt>
                <c:pt idx="5020">
                  <c:v>1.3761520000000103E-2</c:v>
                </c:pt>
                <c:pt idx="5021">
                  <c:v>1.3750840000000005E-2</c:v>
                </c:pt>
                <c:pt idx="5022">
                  <c:v>1.3740160000000069E-2</c:v>
                </c:pt>
                <c:pt idx="5023">
                  <c:v>1.3729480000000021E-2</c:v>
                </c:pt>
                <c:pt idx="5024">
                  <c:v>1.3718800000000001E-2</c:v>
                </c:pt>
                <c:pt idx="5025">
                  <c:v>1.3708120000000079E-2</c:v>
                </c:pt>
                <c:pt idx="5026">
                  <c:v>1.3697440000000002E-2</c:v>
                </c:pt>
                <c:pt idx="5027">
                  <c:v>1.3686760000000001E-2</c:v>
                </c:pt>
                <c:pt idx="5028">
                  <c:v>1.367608E-2</c:v>
                </c:pt>
                <c:pt idx="5029">
                  <c:v>1.3665400000000067E-2</c:v>
                </c:pt>
                <c:pt idx="5030">
                  <c:v>1.3654720000000021E-2</c:v>
                </c:pt>
                <c:pt idx="5031">
                  <c:v>1.3644040000000001E-2</c:v>
                </c:pt>
                <c:pt idx="5032">
                  <c:v>1.3633340000000002E-2</c:v>
                </c:pt>
                <c:pt idx="5033">
                  <c:v>1.3622660000000003E-2</c:v>
                </c:pt>
                <c:pt idx="5034">
                  <c:v>1.3611980000000001E-2</c:v>
                </c:pt>
                <c:pt idx="5035">
                  <c:v>1.3601300000000064E-2</c:v>
                </c:pt>
                <c:pt idx="5036">
                  <c:v>1.3590620000000001E-2</c:v>
                </c:pt>
                <c:pt idx="5037">
                  <c:v>1.3579939999999999E-2</c:v>
                </c:pt>
                <c:pt idx="5038">
                  <c:v>1.356926E-2</c:v>
                </c:pt>
                <c:pt idx="5039">
                  <c:v>1.3558580000000021E-2</c:v>
                </c:pt>
                <c:pt idx="5040">
                  <c:v>1.3547900000000003E-2</c:v>
                </c:pt>
                <c:pt idx="5041">
                  <c:v>1.3537219999999996E-2</c:v>
                </c:pt>
                <c:pt idx="5042">
                  <c:v>1.3526540000000021E-2</c:v>
                </c:pt>
                <c:pt idx="5043">
                  <c:v>1.3515860000000001E-2</c:v>
                </c:pt>
                <c:pt idx="5044">
                  <c:v>1.350518000000007E-2</c:v>
                </c:pt>
                <c:pt idx="5045">
                  <c:v>1.3494480000000001E-2</c:v>
                </c:pt>
                <c:pt idx="5046">
                  <c:v>1.3483800000000079E-2</c:v>
                </c:pt>
                <c:pt idx="5047">
                  <c:v>1.3473120000000062E-2</c:v>
                </c:pt>
                <c:pt idx="5048">
                  <c:v>1.3462440000000001E-2</c:v>
                </c:pt>
                <c:pt idx="5049">
                  <c:v>1.345176E-2</c:v>
                </c:pt>
                <c:pt idx="5050">
                  <c:v>1.3441080000000067E-2</c:v>
                </c:pt>
                <c:pt idx="5051">
                  <c:v>1.3430400000000021E-2</c:v>
                </c:pt>
                <c:pt idx="5052">
                  <c:v>1.3419720000000001E-2</c:v>
                </c:pt>
                <c:pt idx="5053">
                  <c:v>1.3409040000000001E-2</c:v>
                </c:pt>
                <c:pt idx="5054">
                  <c:v>1.339836E-2</c:v>
                </c:pt>
                <c:pt idx="5055">
                  <c:v>1.3387680000000001E-2</c:v>
                </c:pt>
                <c:pt idx="5056">
                  <c:v>1.3377000000000002E-2</c:v>
                </c:pt>
                <c:pt idx="5057">
                  <c:v>1.3366319999999999E-2</c:v>
                </c:pt>
                <c:pt idx="5058">
                  <c:v>1.335562E-2</c:v>
                </c:pt>
                <c:pt idx="5059">
                  <c:v>1.334494E-2</c:v>
                </c:pt>
                <c:pt idx="5060">
                  <c:v>1.3334259999999999E-2</c:v>
                </c:pt>
                <c:pt idx="5061">
                  <c:v>1.3323580000000083E-2</c:v>
                </c:pt>
                <c:pt idx="5062">
                  <c:v>1.3312900000000001E-2</c:v>
                </c:pt>
                <c:pt idx="5063">
                  <c:v>1.3302220000000003E-2</c:v>
                </c:pt>
                <c:pt idx="5064">
                  <c:v>1.3291540000000001E-2</c:v>
                </c:pt>
                <c:pt idx="5065">
                  <c:v>1.3280860000000066E-2</c:v>
                </c:pt>
                <c:pt idx="5066">
                  <c:v>1.3270180000000001E-2</c:v>
                </c:pt>
                <c:pt idx="5067">
                  <c:v>1.3204100000000041E-2</c:v>
                </c:pt>
                <c:pt idx="5068">
                  <c:v>1.3138E-2</c:v>
                </c:pt>
                <c:pt idx="5069">
                  <c:v>1.3071920000000001E-2</c:v>
                </c:pt>
                <c:pt idx="5070">
                  <c:v>1.3005840000000001E-2</c:v>
                </c:pt>
                <c:pt idx="5071">
                  <c:v>1.2939760000000002E-2</c:v>
                </c:pt>
                <c:pt idx="5072">
                  <c:v>1.2873660000000002E-2</c:v>
                </c:pt>
                <c:pt idx="5073">
                  <c:v>1.2807580000000058E-2</c:v>
                </c:pt>
                <c:pt idx="5074">
                  <c:v>1.2741500000000067E-2</c:v>
                </c:pt>
                <c:pt idx="5075">
                  <c:v>1.2675420000000001E-2</c:v>
                </c:pt>
                <c:pt idx="5076">
                  <c:v>1.2609339999999998E-2</c:v>
                </c:pt>
                <c:pt idx="5077">
                  <c:v>1.2543239999999999E-2</c:v>
                </c:pt>
                <c:pt idx="5078">
                  <c:v>1.2477159999999999E-2</c:v>
                </c:pt>
                <c:pt idx="5079">
                  <c:v>1.241108E-2</c:v>
                </c:pt>
                <c:pt idx="5080">
                  <c:v>1.2345E-2</c:v>
                </c:pt>
                <c:pt idx="5081">
                  <c:v>1.2278899999999999E-2</c:v>
                </c:pt>
                <c:pt idx="5082">
                  <c:v>1.2212820000000001E-2</c:v>
                </c:pt>
                <c:pt idx="5083">
                  <c:v>1.214674E-2</c:v>
                </c:pt>
                <c:pt idx="5084">
                  <c:v>1.2080660000000002E-2</c:v>
                </c:pt>
                <c:pt idx="5085">
                  <c:v>1.201458E-2</c:v>
                </c:pt>
                <c:pt idx="5086">
                  <c:v>1.1948480000000067E-2</c:v>
                </c:pt>
                <c:pt idx="5087">
                  <c:v>1.1882400000000081E-2</c:v>
                </c:pt>
                <c:pt idx="5088">
                  <c:v>1.1816320000000003E-2</c:v>
                </c:pt>
                <c:pt idx="5089">
                  <c:v>1.175024E-2</c:v>
                </c:pt>
                <c:pt idx="5090">
                  <c:v>1.1684140000000023E-2</c:v>
                </c:pt>
                <c:pt idx="5091">
                  <c:v>1.1618059999999999E-2</c:v>
                </c:pt>
                <c:pt idx="5092">
                  <c:v>1.1551980000000003E-2</c:v>
                </c:pt>
                <c:pt idx="5093">
                  <c:v>1.1485900000000005E-2</c:v>
                </c:pt>
                <c:pt idx="5094">
                  <c:v>1.1419799999999999E-2</c:v>
                </c:pt>
                <c:pt idx="5095">
                  <c:v>1.1353720000000001E-2</c:v>
                </c:pt>
                <c:pt idx="5096">
                  <c:v>1.1287640000000002E-2</c:v>
                </c:pt>
                <c:pt idx="5097">
                  <c:v>1.1221560000000071E-2</c:v>
                </c:pt>
                <c:pt idx="5098">
                  <c:v>1.1155480000000001E-2</c:v>
                </c:pt>
                <c:pt idx="5099">
                  <c:v>1.1089380000000001E-2</c:v>
                </c:pt>
                <c:pt idx="5100">
                  <c:v>1.1023300000000003E-2</c:v>
                </c:pt>
                <c:pt idx="5101">
                  <c:v>1.095722E-2</c:v>
                </c:pt>
                <c:pt idx="5102">
                  <c:v>1.0891140000000001E-2</c:v>
                </c:pt>
                <c:pt idx="5103">
                  <c:v>1.0825040000000001E-2</c:v>
                </c:pt>
                <c:pt idx="5104">
                  <c:v>1.0758959999999998E-2</c:v>
                </c:pt>
                <c:pt idx="5105">
                  <c:v>1.0692880000000005E-2</c:v>
                </c:pt>
                <c:pt idx="5106">
                  <c:v>1.0682200000000001E-2</c:v>
                </c:pt>
                <c:pt idx="5107">
                  <c:v>1.0671520000000064E-2</c:v>
                </c:pt>
                <c:pt idx="5108">
                  <c:v>1.0660840000000001E-2</c:v>
                </c:pt>
                <c:pt idx="5109">
                  <c:v>1.0650160000000001E-2</c:v>
                </c:pt>
                <c:pt idx="5110">
                  <c:v>1.0639480000000002E-2</c:v>
                </c:pt>
                <c:pt idx="5111">
                  <c:v>1.0628780000000001E-2</c:v>
                </c:pt>
                <c:pt idx="5112">
                  <c:v>1.06181E-2</c:v>
                </c:pt>
                <c:pt idx="5113">
                  <c:v>1.0607420000000001E-2</c:v>
                </c:pt>
                <c:pt idx="5114">
                  <c:v>1.0596739999999999E-2</c:v>
                </c:pt>
                <c:pt idx="5115">
                  <c:v>1.0586060000000001E-2</c:v>
                </c:pt>
                <c:pt idx="5116">
                  <c:v>1.0575380000000001E-2</c:v>
                </c:pt>
                <c:pt idx="5117">
                  <c:v>1.0564700000000003E-2</c:v>
                </c:pt>
                <c:pt idx="5118">
                  <c:v>1.0554020000000001E-2</c:v>
                </c:pt>
                <c:pt idx="5119">
                  <c:v>1.0543340000000002E-2</c:v>
                </c:pt>
                <c:pt idx="5120">
                  <c:v>1.0532659999999999E-2</c:v>
                </c:pt>
                <c:pt idx="5121">
                  <c:v>1.0521980000000005E-2</c:v>
                </c:pt>
                <c:pt idx="5122">
                  <c:v>1.0511299999999998E-2</c:v>
                </c:pt>
                <c:pt idx="5123">
                  <c:v>1.0500620000000021E-2</c:v>
                </c:pt>
                <c:pt idx="5124">
                  <c:v>1.048992E-2</c:v>
                </c:pt>
                <c:pt idx="5125">
                  <c:v>1.0479239999999996E-2</c:v>
                </c:pt>
                <c:pt idx="5126">
                  <c:v>1.0468560000000003E-2</c:v>
                </c:pt>
                <c:pt idx="5127">
                  <c:v>1.0457880000000001E-2</c:v>
                </c:pt>
                <c:pt idx="5128">
                  <c:v>1.04472E-2</c:v>
                </c:pt>
                <c:pt idx="5129">
                  <c:v>1.0436520000000001E-2</c:v>
                </c:pt>
                <c:pt idx="5130">
                  <c:v>1.042584E-2</c:v>
                </c:pt>
                <c:pt idx="5131">
                  <c:v>1.041516E-2</c:v>
                </c:pt>
                <c:pt idx="5132">
                  <c:v>1.0404480000000021E-2</c:v>
                </c:pt>
                <c:pt idx="5133">
                  <c:v>1.0393800000000003E-2</c:v>
                </c:pt>
                <c:pt idx="5134">
                  <c:v>1.0383120000000065E-2</c:v>
                </c:pt>
                <c:pt idx="5135">
                  <c:v>1.037244E-2</c:v>
                </c:pt>
                <c:pt idx="5136">
                  <c:v>1.0361760000000001E-2</c:v>
                </c:pt>
                <c:pt idx="5137">
                  <c:v>1.035106E-2</c:v>
                </c:pt>
                <c:pt idx="5138">
                  <c:v>1.0340380000000001E-2</c:v>
                </c:pt>
                <c:pt idx="5139">
                  <c:v>1.0329700000000001E-2</c:v>
                </c:pt>
                <c:pt idx="5140">
                  <c:v>1.0319020000000002E-2</c:v>
                </c:pt>
                <c:pt idx="5141">
                  <c:v>1.0308339999999999E-2</c:v>
                </c:pt>
                <c:pt idx="5142">
                  <c:v>1.0353059999999999E-2</c:v>
                </c:pt>
                <c:pt idx="5143">
                  <c:v>1.0397780000000001E-2</c:v>
                </c:pt>
                <c:pt idx="5144">
                  <c:v>1.0442500000000066E-2</c:v>
                </c:pt>
                <c:pt idx="5145">
                  <c:v>1.0487220000000002E-2</c:v>
                </c:pt>
                <c:pt idx="5146">
                  <c:v>1.053196E-2</c:v>
                </c:pt>
                <c:pt idx="5147">
                  <c:v>1.057668E-2</c:v>
                </c:pt>
                <c:pt idx="5148">
                  <c:v>1.0621400000000001E-2</c:v>
                </c:pt>
                <c:pt idx="5149">
                  <c:v>1.0666119999999999E-2</c:v>
                </c:pt>
                <c:pt idx="5150">
                  <c:v>1.0710840000000001E-2</c:v>
                </c:pt>
                <c:pt idx="5151">
                  <c:v>1.0755560000000001E-2</c:v>
                </c:pt>
                <c:pt idx="5152">
                  <c:v>1.0800280000000001E-2</c:v>
                </c:pt>
                <c:pt idx="5153">
                  <c:v>1.0845000000000007E-2</c:v>
                </c:pt>
                <c:pt idx="5154">
                  <c:v>1.0889720000000021E-2</c:v>
                </c:pt>
                <c:pt idx="5155">
                  <c:v>1.093444E-2</c:v>
                </c:pt>
                <c:pt idx="5156">
                  <c:v>1.097916E-2</c:v>
                </c:pt>
                <c:pt idx="5157">
                  <c:v>1.1023880000000078E-2</c:v>
                </c:pt>
                <c:pt idx="5158">
                  <c:v>1.1068600000000001E-2</c:v>
                </c:pt>
                <c:pt idx="5159">
                  <c:v>1.1113320000000001E-2</c:v>
                </c:pt>
                <c:pt idx="5160">
                  <c:v>1.1158059999999999E-2</c:v>
                </c:pt>
                <c:pt idx="5161">
                  <c:v>1.1202780000000061E-2</c:v>
                </c:pt>
                <c:pt idx="5162">
                  <c:v>1.1247500000000073E-2</c:v>
                </c:pt>
                <c:pt idx="5163">
                  <c:v>1.129222E-2</c:v>
                </c:pt>
                <c:pt idx="5164">
                  <c:v>1.1336939999999998E-2</c:v>
                </c:pt>
                <c:pt idx="5165">
                  <c:v>1.1381660000000005E-2</c:v>
                </c:pt>
                <c:pt idx="5166">
                  <c:v>1.1426380000000003E-2</c:v>
                </c:pt>
                <c:pt idx="5167">
                  <c:v>1.1471100000000001E-2</c:v>
                </c:pt>
                <c:pt idx="5168">
                  <c:v>1.1515820000000067E-2</c:v>
                </c:pt>
                <c:pt idx="5169">
                  <c:v>1.1560540000000067E-2</c:v>
                </c:pt>
                <c:pt idx="5170">
                  <c:v>1.1605260000000001E-2</c:v>
                </c:pt>
                <c:pt idx="5171">
                  <c:v>1.1649980000000001E-2</c:v>
                </c:pt>
                <c:pt idx="5172">
                  <c:v>1.1694700000000001E-2</c:v>
                </c:pt>
                <c:pt idx="5173">
                  <c:v>1.173944E-2</c:v>
                </c:pt>
                <c:pt idx="5174">
                  <c:v>1.1784160000000068E-2</c:v>
                </c:pt>
                <c:pt idx="5175">
                  <c:v>1.1828880000000078E-2</c:v>
                </c:pt>
                <c:pt idx="5176">
                  <c:v>1.1873600000000003E-2</c:v>
                </c:pt>
                <c:pt idx="5177">
                  <c:v>1.1918320000000001E-2</c:v>
                </c:pt>
                <c:pt idx="5178">
                  <c:v>1.1963040000000001E-2</c:v>
                </c:pt>
                <c:pt idx="5179">
                  <c:v>1.2007759999999999E-2</c:v>
                </c:pt>
                <c:pt idx="5180">
                  <c:v>1.2052480000000001E-2</c:v>
                </c:pt>
                <c:pt idx="5181">
                  <c:v>1.2041800000000005E-2</c:v>
                </c:pt>
                <c:pt idx="5182">
                  <c:v>1.2031120000000001E-2</c:v>
                </c:pt>
                <c:pt idx="5183">
                  <c:v>1.2020440000000002E-2</c:v>
                </c:pt>
                <c:pt idx="5184">
                  <c:v>1.200976E-2</c:v>
                </c:pt>
                <c:pt idx="5185">
                  <c:v>1.1999080000000001E-2</c:v>
                </c:pt>
                <c:pt idx="5186">
                  <c:v>1.1988400000000071E-2</c:v>
                </c:pt>
                <c:pt idx="5187">
                  <c:v>1.1977700000000001E-2</c:v>
                </c:pt>
                <c:pt idx="5188">
                  <c:v>1.1967020000000075E-2</c:v>
                </c:pt>
                <c:pt idx="5189">
                  <c:v>1.1956339999999999E-2</c:v>
                </c:pt>
                <c:pt idx="5190">
                  <c:v>1.1945660000000021E-2</c:v>
                </c:pt>
                <c:pt idx="5191">
                  <c:v>1.1934980000000001E-2</c:v>
                </c:pt>
                <c:pt idx="5192">
                  <c:v>1.1924300000000063E-2</c:v>
                </c:pt>
                <c:pt idx="5193">
                  <c:v>1.1913620000000003E-2</c:v>
                </c:pt>
                <c:pt idx="5194">
                  <c:v>1.1902940000000001E-2</c:v>
                </c:pt>
                <c:pt idx="5195">
                  <c:v>1.189226E-2</c:v>
                </c:pt>
                <c:pt idx="5196">
                  <c:v>1.1881580000000107E-2</c:v>
                </c:pt>
                <c:pt idx="5197">
                  <c:v>1.1870900000000005E-2</c:v>
                </c:pt>
                <c:pt idx="5198">
                  <c:v>1.1860220000000065E-2</c:v>
                </c:pt>
                <c:pt idx="5199">
                  <c:v>1.1849540000000021E-2</c:v>
                </c:pt>
                <c:pt idx="5200">
                  <c:v>1.1838840000000003E-2</c:v>
                </c:pt>
                <c:pt idx="5201">
                  <c:v>1.182816000000006E-2</c:v>
                </c:pt>
                <c:pt idx="5202">
                  <c:v>1.1817480000000003E-2</c:v>
                </c:pt>
                <c:pt idx="5203">
                  <c:v>1.1806800000000086E-2</c:v>
                </c:pt>
                <c:pt idx="5204">
                  <c:v>1.1796120000000064E-2</c:v>
                </c:pt>
                <c:pt idx="5205">
                  <c:v>1.1785440000000001E-2</c:v>
                </c:pt>
                <c:pt idx="5206">
                  <c:v>1.177476E-2</c:v>
                </c:pt>
                <c:pt idx="5207">
                  <c:v>1.1764080000000067E-2</c:v>
                </c:pt>
                <c:pt idx="5208">
                  <c:v>1.1753400000000021E-2</c:v>
                </c:pt>
                <c:pt idx="5209">
                  <c:v>1.1742720000000088E-2</c:v>
                </c:pt>
                <c:pt idx="5210">
                  <c:v>1.1732040000000001E-2</c:v>
                </c:pt>
                <c:pt idx="5211">
                  <c:v>1.1721360000000043E-2</c:v>
                </c:pt>
                <c:pt idx="5212">
                  <c:v>1.1710680000000001E-2</c:v>
                </c:pt>
                <c:pt idx="5213">
                  <c:v>1.169998E-2</c:v>
                </c:pt>
                <c:pt idx="5214">
                  <c:v>1.1689300000000001E-2</c:v>
                </c:pt>
                <c:pt idx="5215">
                  <c:v>1.1678620000000001E-2</c:v>
                </c:pt>
                <c:pt idx="5216">
                  <c:v>1.166794E-2</c:v>
                </c:pt>
                <c:pt idx="5217">
                  <c:v>1.1657259999999999E-2</c:v>
                </c:pt>
                <c:pt idx="5218">
                  <c:v>1.1646580000000087E-2</c:v>
                </c:pt>
                <c:pt idx="5219">
                  <c:v>1.1635900000000001E-2</c:v>
                </c:pt>
                <c:pt idx="5220">
                  <c:v>1.1625220000000021E-2</c:v>
                </c:pt>
                <c:pt idx="5221">
                  <c:v>1.1614540000000001E-2</c:v>
                </c:pt>
                <c:pt idx="5222">
                  <c:v>1.1603860000000075E-2</c:v>
                </c:pt>
                <c:pt idx="5223">
                  <c:v>1.1593180000000041E-2</c:v>
                </c:pt>
                <c:pt idx="5224">
                  <c:v>1.1582500000000093E-2</c:v>
                </c:pt>
                <c:pt idx="5225">
                  <c:v>1.1571820000000075E-2</c:v>
                </c:pt>
                <c:pt idx="5226">
                  <c:v>1.1561120000000097E-2</c:v>
                </c:pt>
                <c:pt idx="5227">
                  <c:v>1.155044E-2</c:v>
                </c:pt>
                <c:pt idx="5228">
                  <c:v>1.153976E-2</c:v>
                </c:pt>
                <c:pt idx="5229">
                  <c:v>1.1529080000000021E-2</c:v>
                </c:pt>
                <c:pt idx="5230">
                  <c:v>1.1518400000000003E-2</c:v>
                </c:pt>
                <c:pt idx="5231">
                  <c:v>1.1507720000000065E-2</c:v>
                </c:pt>
                <c:pt idx="5232">
                  <c:v>1.149704E-2</c:v>
                </c:pt>
                <c:pt idx="5233">
                  <c:v>1.1486360000000001E-2</c:v>
                </c:pt>
                <c:pt idx="5234">
                  <c:v>1.147568E-2</c:v>
                </c:pt>
                <c:pt idx="5235">
                  <c:v>1.1465000000000001E-2</c:v>
                </c:pt>
                <c:pt idx="5236">
                  <c:v>1.145432E-2</c:v>
                </c:pt>
                <c:pt idx="5237">
                  <c:v>1.1443640000000001E-2</c:v>
                </c:pt>
                <c:pt idx="5238">
                  <c:v>1.1432960000000001E-2</c:v>
                </c:pt>
                <c:pt idx="5239">
                  <c:v>1.142226E-2</c:v>
                </c:pt>
                <c:pt idx="5240">
                  <c:v>1.1411580000000065E-2</c:v>
                </c:pt>
                <c:pt idx="5241">
                  <c:v>1.1400900000000005E-2</c:v>
                </c:pt>
                <c:pt idx="5242">
                  <c:v>1.1390220000000001E-2</c:v>
                </c:pt>
                <c:pt idx="5243">
                  <c:v>1.137954E-2</c:v>
                </c:pt>
                <c:pt idx="5244">
                  <c:v>1.1368860000000001E-2</c:v>
                </c:pt>
                <c:pt idx="5245">
                  <c:v>1.1358180000000001E-2</c:v>
                </c:pt>
                <c:pt idx="5246">
                  <c:v>1.1347500000000071E-2</c:v>
                </c:pt>
                <c:pt idx="5247">
                  <c:v>1.1336820000000023E-2</c:v>
                </c:pt>
                <c:pt idx="5248">
                  <c:v>1.1326140000000005E-2</c:v>
                </c:pt>
                <c:pt idx="5249">
                  <c:v>1.1315460000000001E-2</c:v>
                </c:pt>
                <c:pt idx="5250">
                  <c:v>1.1304780000000063E-2</c:v>
                </c:pt>
                <c:pt idx="5251">
                  <c:v>1.1294100000000001E-2</c:v>
                </c:pt>
                <c:pt idx="5252">
                  <c:v>1.1283400000000065E-2</c:v>
                </c:pt>
                <c:pt idx="5253">
                  <c:v>1.1272720000000003E-2</c:v>
                </c:pt>
                <c:pt idx="5254">
                  <c:v>1.1262040000000001E-2</c:v>
                </c:pt>
                <c:pt idx="5255">
                  <c:v>1.125136E-2</c:v>
                </c:pt>
                <c:pt idx="5256">
                  <c:v>1.1240680000000001E-2</c:v>
                </c:pt>
                <c:pt idx="5257">
                  <c:v>1.123E-2</c:v>
                </c:pt>
                <c:pt idx="5258">
                  <c:v>1.1219320000000001E-2</c:v>
                </c:pt>
                <c:pt idx="5259">
                  <c:v>1.1208640000000001E-2</c:v>
                </c:pt>
                <c:pt idx="5260">
                  <c:v>1.1197960000000002E-2</c:v>
                </c:pt>
                <c:pt idx="5261">
                  <c:v>1.1187280000000001E-2</c:v>
                </c:pt>
                <c:pt idx="5262">
                  <c:v>1.1176600000000002E-2</c:v>
                </c:pt>
                <c:pt idx="5263">
                  <c:v>1.1165920000000001E-2</c:v>
                </c:pt>
                <c:pt idx="5264">
                  <c:v>1.1155239999999999E-2</c:v>
                </c:pt>
                <c:pt idx="5265">
                  <c:v>1.1089140000000001E-2</c:v>
                </c:pt>
                <c:pt idx="5266">
                  <c:v>1.1023060000000001E-2</c:v>
                </c:pt>
                <c:pt idx="5267">
                  <c:v>1.095698E-2</c:v>
                </c:pt>
                <c:pt idx="5268">
                  <c:v>1.0890900000000002E-2</c:v>
                </c:pt>
                <c:pt idx="5269">
                  <c:v>1.082480000000006E-2</c:v>
                </c:pt>
                <c:pt idx="5270">
                  <c:v>1.0758719999999998E-2</c:v>
                </c:pt>
                <c:pt idx="5271">
                  <c:v>1.0692639999999998E-2</c:v>
                </c:pt>
                <c:pt idx="5272">
                  <c:v>1.0626560000000005E-2</c:v>
                </c:pt>
                <c:pt idx="5273">
                  <c:v>1.0560460000000021E-2</c:v>
                </c:pt>
                <c:pt idx="5274">
                  <c:v>1.0494379999999999E-2</c:v>
                </c:pt>
                <c:pt idx="5275">
                  <c:v>1.04283E-2</c:v>
                </c:pt>
                <c:pt idx="5276">
                  <c:v>1.0362220000000005E-2</c:v>
                </c:pt>
                <c:pt idx="5277">
                  <c:v>1.0296139999999999E-2</c:v>
                </c:pt>
                <c:pt idx="5278">
                  <c:v>1.0230039999999999E-2</c:v>
                </c:pt>
                <c:pt idx="5279">
                  <c:v>1.016396E-2</c:v>
                </c:pt>
                <c:pt idx="5280">
                  <c:v>1.0097880000000002E-2</c:v>
                </c:pt>
                <c:pt idx="5281">
                  <c:v>1.00318E-2</c:v>
                </c:pt>
                <c:pt idx="5282">
                  <c:v>9.965700000000079E-3</c:v>
                </c:pt>
                <c:pt idx="5283">
                  <c:v>9.8996200000000568E-3</c:v>
                </c:pt>
                <c:pt idx="5284">
                  <c:v>9.8335400000000624E-3</c:v>
                </c:pt>
                <c:pt idx="5285">
                  <c:v>9.7674600000000247E-3</c:v>
                </c:pt>
                <c:pt idx="5286">
                  <c:v>9.7013600000000009E-3</c:v>
                </c:pt>
                <c:pt idx="5287">
                  <c:v>9.6352800000000047E-3</c:v>
                </c:pt>
                <c:pt idx="5288">
                  <c:v>9.5692000000000207E-3</c:v>
                </c:pt>
                <c:pt idx="5289">
                  <c:v>9.5031200000000003E-3</c:v>
                </c:pt>
                <c:pt idx="5290">
                  <c:v>9.4370400000000007E-3</c:v>
                </c:pt>
                <c:pt idx="5291">
                  <c:v>9.3709400000000567E-3</c:v>
                </c:pt>
                <c:pt idx="5292">
                  <c:v>9.3048600000000068E-3</c:v>
                </c:pt>
                <c:pt idx="5293">
                  <c:v>9.2387800000000003E-3</c:v>
                </c:pt>
                <c:pt idx="5294">
                  <c:v>9.1727000000000267E-3</c:v>
                </c:pt>
                <c:pt idx="5295">
                  <c:v>9.1066000000000046E-3</c:v>
                </c:pt>
                <c:pt idx="5296">
                  <c:v>9.0405200000000015E-3</c:v>
                </c:pt>
                <c:pt idx="5297">
                  <c:v>8.9744400000000678E-3</c:v>
                </c:pt>
                <c:pt idx="5298">
                  <c:v>8.9083600000000006E-3</c:v>
                </c:pt>
                <c:pt idx="5299">
                  <c:v>8.842280000000053E-3</c:v>
                </c:pt>
                <c:pt idx="5300">
                  <c:v>8.7761800000000067E-3</c:v>
                </c:pt>
                <c:pt idx="5301">
                  <c:v>8.7101000000000001E-3</c:v>
                </c:pt>
                <c:pt idx="5302">
                  <c:v>8.6440200000000005E-3</c:v>
                </c:pt>
                <c:pt idx="5303">
                  <c:v>8.5779400000000026E-3</c:v>
                </c:pt>
                <c:pt idx="5304">
                  <c:v>8.5672600000000002E-3</c:v>
                </c:pt>
                <c:pt idx="5305">
                  <c:v>8.5565600000000568E-3</c:v>
                </c:pt>
                <c:pt idx="5306">
                  <c:v>8.5458800000000248E-3</c:v>
                </c:pt>
                <c:pt idx="5307">
                  <c:v>8.5352000000000067E-3</c:v>
                </c:pt>
                <c:pt idx="5308">
                  <c:v>8.5245200000000007E-3</c:v>
                </c:pt>
                <c:pt idx="5309">
                  <c:v>8.5138400000000208E-3</c:v>
                </c:pt>
                <c:pt idx="5310">
                  <c:v>8.5031600000000027E-3</c:v>
                </c:pt>
                <c:pt idx="5311">
                  <c:v>8.4924800000000852E-3</c:v>
                </c:pt>
                <c:pt idx="5312">
                  <c:v>8.4818000000000046E-3</c:v>
                </c:pt>
                <c:pt idx="5313">
                  <c:v>8.4711200000000004E-3</c:v>
                </c:pt>
                <c:pt idx="5314">
                  <c:v>8.4604400000000777E-3</c:v>
                </c:pt>
                <c:pt idx="5315">
                  <c:v>8.4497600000000006E-3</c:v>
                </c:pt>
                <c:pt idx="5316">
                  <c:v>8.4390800000000068E-3</c:v>
                </c:pt>
                <c:pt idx="5317">
                  <c:v>8.4284000000000008E-3</c:v>
                </c:pt>
                <c:pt idx="5318">
                  <c:v>8.4177000000000227E-3</c:v>
                </c:pt>
                <c:pt idx="5319">
                  <c:v>8.4070200000000046E-3</c:v>
                </c:pt>
                <c:pt idx="5320">
                  <c:v>8.3963400000000247E-3</c:v>
                </c:pt>
                <c:pt idx="5321">
                  <c:v>8.4410600000000002E-3</c:v>
                </c:pt>
                <c:pt idx="5322">
                  <c:v>8.4857800000000747E-3</c:v>
                </c:pt>
                <c:pt idx="5323">
                  <c:v>8.5305200000000067E-3</c:v>
                </c:pt>
                <c:pt idx="5324">
                  <c:v>8.5752400000000568E-3</c:v>
                </c:pt>
                <c:pt idx="5325">
                  <c:v>8.6199600000000046E-3</c:v>
                </c:pt>
                <c:pt idx="5326">
                  <c:v>8.664680000000053E-3</c:v>
                </c:pt>
                <c:pt idx="5327">
                  <c:v>8.7094000000000268E-3</c:v>
                </c:pt>
                <c:pt idx="5328">
                  <c:v>8.7541200000000007E-3</c:v>
                </c:pt>
                <c:pt idx="5329">
                  <c:v>8.7988400000000005E-3</c:v>
                </c:pt>
                <c:pt idx="5330">
                  <c:v>8.8435600000000246E-3</c:v>
                </c:pt>
                <c:pt idx="5331">
                  <c:v>8.8882800000000227E-3</c:v>
                </c:pt>
                <c:pt idx="5332">
                  <c:v>8.9330000000000208E-3</c:v>
                </c:pt>
                <c:pt idx="5333">
                  <c:v>8.9777200000000067E-3</c:v>
                </c:pt>
                <c:pt idx="5334">
                  <c:v>9.0224400000000673E-3</c:v>
                </c:pt>
                <c:pt idx="5335">
                  <c:v>9.0671600000000047E-3</c:v>
                </c:pt>
                <c:pt idx="5336">
                  <c:v>9.1118800000000028E-3</c:v>
                </c:pt>
                <c:pt idx="5337">
                  <c:v>9.1566200000000268E-3</c:v>
                </c:pt>
                <c:pt idx="5338">
                  <c:v>9.2013400000000006E-3</c:v>
                </c:pt>
                <c:pt idx="5339">
                  <c:v>9.2460600000000004E-3</c:v>
                </c:pt>
                <c:pt idx="5340">
                  <c:v>9.2907800000000228E-3</c:v>
                </c:pt>
                <c:pt idx="5341">
                  <c:v>9.335500000000066E-3</c:v>
                </c:pt>
                <c:pt idx="5342">
                  <c:v>9.3802200000000068E-3</c:v>
                </c:pt>
                <c:pt idx="5343">
                  <c:v>9.4249400000000066E-3</c:v>
                </c:pt>
                <c:pt idx="5344">
                  <c:v>9.4696600000000568E-3</c:v>
                </c:pt>
                <c:pt idx="5345">
                  <c:v>9.5143800000000028E-3</c:v>
                </c:pt>
                <c:pt idx="5346">
                  <c:v>9.5591000000000547E-3</c:v>
                </c:pt>
                <c:pt idx="5347">
                  <c:v>9.6038200000000008E-3</c:v>
                </c:pt>
                <c:pt idx="5348">
                  <c:v>9.6485400000000006E-3</c:v>
                </c:pt>
                <c:pt idx="5349">
                  <c:v>9.6932600000000004E-3</c:v>
                </c:pt>
                <c:pt idx="5350">
                  <c:v>9.7379800000000002E-3</c:v>
                </c:pt>
                <c:pt idx="5351">
                  <c:v>9.7827200000000208E-3</c:v>
                </c:pt>
                <c:pt idx="5352">
                  <c:v>9.8274400000000622E-3</c:v>
                </c:pt>
                <c:pt idx="5353">
                  <c:v>9.8721600000000569E-3</c:v>
                </c:pt>
                <c:pt idx="5354">
                  <c:v>9.9168800000000567E-3</c:v>
                </c:pt>
                <c:pt idx="5355">
                  <c:v>9.9616000000000531E-3</c:v>
                </c:pt>
                <c:pt idx="5356">
                  <c:v>1.0006319999999999E-2</c:v>
                </c:pt>
                <c:pt idx="5357">
                  <c:v>1.0051039999999999E-2</c:v>
                </c:pt>
                <c:pt idx="5358">
                  <c:v>1.0095759999999999E-2</c:v>
                </c:pt>
                <c:pt idx="5359">
                  <c:v>1.0140480000000021E-2</c:v>
                </c:pt>
                <c:pt idx="5360">
                  <c:v>1.0129800000000001E-2</c:v>
                </c:pt>
                <c:pt idx="5361">
                  <c:v>1.0119120000000001E-2</c:v>
                </c:pt>
                <c:pt idx="5362">
                  <c:v>1.0108440000000002E-2</c:v>
                </c:pt>
                <c:pt idx="5363">
                  <c:v>1.0097759999999999E-2</c:v>
                </c:pt>
                <c:pt idx="5364">
                  <c:v>1.008708E-2</c:v>
                </c:pt>
                <c:pt idx="5365">
                  <c:v>1.0076399999999998E-2</c:v>
                </c:pt>
                <c:pt idx="5366">
                  <c:v>1.0065720000000005E-2</c:v>
                </c:pt>
                <c:pt idx="5367">
                  <c:v>1.0055039999999998E-2</c:v>
                </c:pt>
                <c:pt idx="5368">
                  <c:v>1.0044339999999999E-2</c:v>
                </c:pt>
                <c:pt idx="5369">
                  <c:v>1.0033660000000002E-2</c:v>
                </c:pt>
                <c:pt idx="5370">
                  <c:v>1.0022980000000001E-2</c:v>
                </c:pt>
                <c:pt idx="5371">
                  <c:v>1.0012300000000002E-2</c:v>
                </c:pt>
                <c:pt idx="5372">
                  <c:v>1.0001620000000001E-2</c:v>
                </c:pt>
                <c:pt idx="5373">
                  <c:v>9.9909400000000228E-3</c:v>
                </c:pt>
                <c:pt idx="5374">
                  <c:v>9.9802600000000047E-3</c:v>
                </c:pt>
                <c:pt idx="5375">
                  <c:v>9.9695800000000889E-3</c:v>
                </c:pt>
                <c:pt idx="5376">
                  <c:v>9.9589000000000066E-3</c:v>
                </c:pt>
                <c:pt idx="5377">
                  <c:v>9.9482200000000007E-3</c:v>
                </c:pt>
                <c:pt idx="5378">
                  <c:v>9.9375400000000207E-3</c:v>
                </c:pt>
                <c:pt idx="5379">
                  <c:v>9.9268600000000026E-3</c:v>
                </c:pt>
                <c:pt idx="5380">
                  <c:v>9.9161800000000574E-3</c:v>
                </c:pt>
                <c:pt idx="5381">
                  <c:v>9.9054800000000984E-3</c:v>
                </c:pt>
                <c:pt idx="5382">
                  <c:v>9.8948000000000248E-3</c:v>
                </c:pt>
                <c:pt idx="5383">
                  <c:v>9.8841200000000067E-3</c:v>
                </c:pt>
                <c:pt idx="5384">
                  <c:v>9.8734400000000909E-3</c:v>
                </c:pt>
                <c:pt idx="5385">
                  <c:v>9.8627600000000745E-3</c:v>
                </c:pt>
                <c:pt idx="5386">
                  <c:v>9.8520800000000998E-3</c:v>
                </c:pt>
                <c:pt idx="5387">
                  <c:v>9.8414000000000227E-3</c:v>
                </c:pt>
                <c:pt idx="5388">
                  <c:v>9.8307200000000046E-3</c:v>
                </c:pt>
                <c:pt idx="5389">
                  <c:v>9.8200400000000247E-3</c:v>
                </c:pt>
                <c:pt idx="5390">
                  <c:v>9.8093600000000048E-3</c:v>
                </c:pt>
                <c:pt idx="5391">
                  <c:v>9.7986800000000006E-3</c:v>
                </c:pt>
                <c:pt idx="5392">
                  <c:v>9.7880000000000016E-3</c:v>
                </c:pt>
                <c:pt idx="5393">
                  <c:v>9.7773200000000008E-3</c:v>
                </c:pt>
                <c:pt idx="5394">
                  <c:v>9.7666200000000227E-3</c:v>
                </c:pt>
                <c:pt idx="5395">
                  <c:v>9.7559400000000566E-3</c:v>
                </c:pt>
                <c:pt idx="5396">
                  <c:v>9.7452600000000004E-3</c:v>
                </c:pt>
                <c:pt idx="5397">
                  <c:v>9.7345800000000048E-3</c:v>
                </c:pt>
                <c:pt idx="5398">
                  <c:v>9.7239000000000006E-3</c:v>
                </c:pt>
                <c:pt idx="5399">
                  <c:v>9.7132200000000016E-3</c:v>
                </c:pt>
                <c:pt idx="5400">
                  <c:v>9.7025400000000268E-3</c:v>
                </c:pt>
                <c:pt idx="5401">
                  <c:v>9.6918600000000001E-3</c:v>
                </c:pt>
                <c:pt idx="5402">
                  <c:v>9.6811800000000028E-3</c:v>
                </c:pt>
                <c:pt idx="5403">
                  <c:v>9.6705000000000228E-3</c:v>
                </c:pt>
                <c:pt idx="5404">
                  <c:v>9.6598200000000047E-3</c:v>
                </c:pt>
                <c:pt idx="5405">
                  <c:v>9.6491400000000005E-3</c:v>
                </c:pt>
                <c:pt idx="5406">
                  <c:v>9.6384600000000015E-3</c:v>
                </c:pt>
                <c:pt idx="5407">
                  <c:v>9.6277600000000008E-3</c:v>
                </c:pt>
                <c:pt idx="5408">
                  <c:v>9.6170800000000226E-3</c:v>
                </c:pt>
                <c:pt idx="5409">
                  <c:v>9.6064000000000548E-3</c:v>
                </c:pt>
                <c:pt idx="5410">
                  <c:v>9.5957200000000228E-3</c:v>
                </c:pt>
                <c:pt idx="5411">
                  <c:v>9.5850400000000585E-3</c:v>
                </c:pt>
                <c:pt idx="5412">
                  <c:v>9.5743600000000005E-3</c:v>
                </c:pt>
                <c:pt idx="5413">
                  <c:v>9.5636800000000726E-3</c:v>
                </c:pt>
                <c:pt idx="5414">
                  <c:v>9.5530000000000267E-3</c:v>
                </c:pt>
                <c:pt idx="5415">
                  <c:v>9.54232E-3</c:v>
                </c:pt>
                <c:pt idx="5416">
                  <c:v>9.5316400000000027E-3</c:v>
                </c:pt>
                <c:pt idx="5417">
                  <c:v>9.5209600000000002E-3</c:v>
                </c:pt>
                <c:pt idx="5418">
                  <c:v>9.5102800000000046E-3</c:v>
                </c:pt>
                <c:pt idx="5419">
                  <c:v>9.4996000000000594E-3</c:v>
                </c:pt>
                <c:pt idx="5420">
                  <c:v>9.4889000000000067E-3</c:v>
                </c:pt>
                <c:pt idx="5421">
                  <c:v>9.4782200000000007E-3</c:v>
                </c:pt>
                <c:pt idx="5422">
                  <c:v>9.4675400000000659E-3</c:v>
                </c:pt>
                <c:pt idx="5423">
                  <c:v>9.456860000000053E-3</c:v>
                </c:pt>
                <c:pt idx="5424">
                  <c:v>9.4461800000000228E-3</c:v>
                </c:pt>
                <c:pt idx="5425">
                  <c:v>9.4355000000000671E-3</c:v>
                </c:pt>
                <c:pt idx="5426">
                  <c:v>9.4248200000000004E-3</c:v>
                </c:pt>
                <c:pt idx="5427">
                  <c:v>9.4141400000000066E-3</c:v>
                </c:pt>
                <c:pt idx="5428">
                  <c:v>9.4034600000000267E-3</c:v>
                </c:pt>
                <c:pt idx="5429">
                  <c:v>9.3927800000000814E-3</c:v>
                </c:pt>
                <c:pt idx="5430">
                  <c:v>9.3821000000000616E-3</c:v>
                </c:pt>
                <c:pt idx="5431">
                  <c:v>9.3714200000000226E-3</c:v>
                </c:pt>
                <c:pt idx="5432">
                  <c:v>9.3607400000000791E-3</c:v>
                </c:pt>
                <c:pt idx="5433">
                  <c:v>9.3500400000000768E-3</c:v>
                </c:pt>
                <c:pt idx="5434">
                  <c:v>9.3393600000000066E-3</c:v>
                </c:pt>
                <c:pt idx="5435">
                  <c:v>9.2732800000000226E-3</c:v>
                </c:pt>
                <c:pt idx="5436">
                  <c:v>9.2072000000000005E-3</c:v>
                </c:pt>
                <c:pt idx="5437">
                  <c:v>9.1411199999999991E-3</c:v>
                </c:pt>
                <c:pt idx="5438">
                  <c:v>9.0750200000000048E-3</c:v>
                </c:pt>
                <c:pt idx="5439">
                  <c:v>9.00894E-3</c:v>
                </c:pt>
                <c:pt idx="5440">
                  <c:v>8.9428600000000004E-3</c:v>
                </c:pt>
                <c:pt idx="5441">
                  <c:v>8.8767800000000806E-3</c:v>
                </c:pt>
                <c:pt idx="5442">
                  <c:v>8.8107000000000567E-3</c:v>
                </c:pt>
                <c:pt idx="5443">
                  <c:v>8.7446000000000034E-3</c:v>
                </c:pt>
                <c:pt idx="5444">
                  <c:v>8.6785200000000003E-3</c:v>
                </c:pt>
                <c:pt idx="5445">
                  <c:v>8.6124400000000267E-3</c:v>
                </c:pt>
                <c:pt idx="5446">
                  <c:v>8.5463600000000011E-3</c:v>
                </c:pt>
                <c:pt idx="5447">
                  <c:v>8.4802600000000068E-3</c:v>
                </c:pt>
                <c:pt idx="5448">
                  <c:v>8.4141800000000228E-3</c:v>
                </c:pt>
                <c:pt idx="5449">
                  <c:v>8.3481000000000007E-3</c:v>
                </c:pt>
                <c:pt idx="5450">
                  <c:v>8.2820200000000028E-3</c:v>
                </c:pt>
                <c:pt idx="5451">
                  <c:v>8.2159200000000016E-3</c:v>
                </c:pt>
                <c:pt idx="5452">
                  <c:v>8.1498400000000002E-3</c:v>
                </c:pt>
                <c:pt idx="5453">
                  <c:v>8.0837600000000006E-3</c:v>
                </c:pt>
                <c:pt idx="5454">
                  <c:v>8.0176800000000027E-3</c:v>
                </c:pt>
                <c:pt idx="5455">
                  <c:v>7.9516000000000517E-3</c:v>
                </c:pt>
                <c:pt idx="5456">
                  <c:v>7.8855000000000001E-3</c:v>
                </c:pt>
                <c:pt idx="5457">
                  <c:v>7.8194200000000023E-3</c:v>
                </c:pt>
                <c:pt idx="5458">
                  <c:v>7.7533400000000443E-3</c:v>
                </c:pt>
                <c:pt idx="5459">
                  <c:v>7.687260000000036E-3</c:v>
                </c:pt>
                <c:pt idx="5460">
                  <c:v>7.6211600000000114E-3</c:v>
                </c:pt>
                <c:pt idx="5461">
                  <c:v>7.5550800000000013E-3</c:v>
                </c:pt>
                <c:pt idx="5462">
                  <c:v>7.4890000000000494E-3</c:v>
                </c:pt>
                <c:pt idx="5463">
                  <c:v>7.4229200000000013E-3</c:v>
                </c:pt>
                <c:pt idx="5464">
                  <c:v>7.3568400000000303E-3</c:v>
                </c:pt>
                <c:pt idx="5465">
                  <c:v>7.2907400000000394E-3</c:v>
                </c:pt>
                <c:pt idx="5466">
                  <c:v>7.224660000000032E-3</c:v>
                </c:pt>
                <c:pt idx="5467">
                  <c:v>7.1585800000000012E-3</c:v>
                </c:pt>
                <c:pt idx="5468">
                  <c:v>7.0925000000000024E-3</c:v>
                </c:pt>
                <c:pt idx="5469">
                  <c:v>7.0264000000000134E-3</c:v>
                </c:pt>
                <c:pt idx="5470">
                  <c:v>6.9603200000000328E-3</c:v>
                </c:pt>
                <c:pt idx="5471">
                  <c:v>6.8942400000000124E-3</c:v>
                </c:pt>
                <c:pt idx="5472">
                  <c:v>6.8281599999999998E-3</c:v>
                </c:pt>
                <c:pt idx="5473">
                  <c:v>6.7620600000000124E-3</c:v>
                </c:pt>
                <c:pt idx="5474">
                  <c:v>6.7513800000000134E-3</c:v>
                </c:pt>
                <c:pt idx="5475">
                  <c:v>6.7407000000000326E-3</c:v>
                </c:pt>
                <c:pt idx="5476">
                  <c:v>6.7300200000000423E-3</c:v>
                </c:pt>
                <c:pt idx="5477">
                  <c:v>6.7193400000000441E-3</c:v>
                </c:pt>
                <c:pt idx="5478">
                  <c:v>6.7086600000000537E-3</c:v>
                </c:pt>
                <c:pt idx="5479">
                  <c:v>6.6979799999999975E-3</c:v>
                </c:pt>
                <c:pt idx="5480">
                  <c:v>6.6873000000000123E-3</c:v>
                </c:pt>
                <c:pt idx="5481">
                  <c:v>6.6766200000000445E-3</c:v>
                </c:pt>
                <c:pt idx="5482">
                  <c:v>6.6659400000000004E-3</c:v>
                </c:pt>
                <c:pt idx="5483">
                  <c:v>6.6552600000000291E-3</c:v>
                </c:pt>
                <c:pt idx="5484">
                  <c:v>6.6445800000000006E-3</c:v>
                </c:pt>
                <c:pt idx="5485">
                  <c:v>6.6339000000000033E-3</c:v>
                </c:pt>
                <c:pt idx="5486">
                  <c:v>6.6232000000000114E-3</c:v>
                </c:pt>
                <c:pt idx="5487">
                  <c:v>6.6125200000000011E-3</c:v>
                </c:pt>
                <c:pt idx="5488">
                  <c:v>6.6018400000000133E-3</c:v>
                </c:pt>
                <c:pt idx="5489">
                  <c:v>6.591160000000036E-3</c:v>
                </c:pt>
                <c:pt idx="5490">
                  <c:v>6.5804800000000014E-3</c:v>
                </c:pt>
                <c:pt idx="5491">
                  <c:v>6.6251999999999995E-3</c:v>
                </c:pt>
                <c:pt idx="5492">
                  <c:v>6.6699200000000011E-3</c:v>
                </c:pt>
                <c:pt idx="5493">
                  <c:v>6.7146400000000321E-3</c:v>
                </c:pt>
                <c:pt idx="5494">
                  <c:v>6.759360000000051E-3</c:v>
                </c:pt>
                <c:pt idx="5495">
                  <c:v>6.8041000000000004E-3</c:v>
                </c:pt>
                <c:pt idx="5496">
                  <c:v>6.8488200000000124E-3</c:v>
                </c:pt>
                <c:pt idx="5497">
                  <c:v>6.8935400000000114E-3</c:v>
                </c:pt>
                <c:pt idx="5498">
                  <c:v>6.9382600000000615E-3</c:v>
                </c:pt>
                <c:pt idx="5499">
                  <c:v>6.9829800000000023E-3</c:v>
                </c:pt>
                <c:pt idx="5500">
                  <c:v>7.0277000000000004E-3</c:v>
                </c:pt>
                <c:pt idx="5501">
                  <c:v>7.0724200000000306E-3</c:v>
                </c:pt>
                <c:pt idx="5502">
                  <c:v>7.117140000000001E-3</c:v>
                </c:pt>
                <c:pt idx="5503">
                  <c:v>7.1618600000000034E-3</c:v>
                </c:pt>
                <c:pt idx="5504">
                  <c:v>7.2065800000000024E-3</c:v>
                </c:pt>
                <c:pt idx="5505">
                  <c:v>7.2513000000000438E-3</c:v>
                </c:pt>
                <c:pt idx="5506">
                  <c:v>7.2960200000000402E-3</c:v>
                </c:pt>
                <c:pt idx="5507">
                  <c:v>7.3407400000000374E-3</c:v>
                </c:pt>
                <c:pt idx="5508">
                  <c:v>7.385460000000032E-3</c:v>
                </c:pt>
                <c:pt idx="5509">
                  <c:v>7.4302000000000534E-3</c:v>
                </c:pt>
                <c:pt idx="5510">
                  <c:v>7.4749200000000134E-3</c:v>
                </c:pt>
                <c:pt idx="5511">
                  <c:v>7.519640000000047E-3</c:v>
                </c:pt>
                <c:pt idx="5512">
                  <c:v>7.5643600000000104E-3</c:v>
                </c:pt>
                <c:pt idx="5513">
                  <c:v>7.6090800000000024E-3</c:v>
                </c:pt>
                <c:pt idx="5514">
                  <c:v>7.6538000000000014E-3</c:v>
                </c:pt>
                <c:pt idx="5515">
                  <c:v>7.6985200000000012E-3</c:v>
                </c:pt>
                <c:pt idx="5516">
                  <c:v>7.7432400000000574E-3</c:v>
                </c:pt>
                <c:pt idx="5517">
                  <c:v>7.7879600000000321E-3</c:v>
                </c:pt>
                <c:pt idx="5518">
                  <c:v>7.8326800000000033E-3</c:v>
                </c:pt>
                <c:pt idx="5519">
                  <c:v>7.8774000000000014E-3</c:v>
                </c:pt>
                <c:pt idx="5520">
                  <c:v>7.9221199999999995E-3</c:v>
                </c:pt>
                <c:pt idx="5521">
                  <c:v>7.9668400000000427E-3</c:v>
                </c:pt>
                <c:pt idx="5522">
                  <c:v>8.0115600000000026E-3</c:v>
                </c:pt>
                <c:pt idx="5523">
                  <c:v>8.0563000000000266E-3</c:v>
                </c:pt>
                <c:pt idx="5524">
                  <c:v>8.1010200000000004E-3</c:v>
                </c:pt>
                <c:pt idx="5525">
                  <c:v>8.1457400000000228E-3</c:v>
                </c:pt>
                <c:pt idx="5526">
                  <c:v>8.1904600000000227E-3</c:v>
                </c:pt>
                <c:pt idx="5527">
                  <c:v>8.2351800000000207E-3</c:v>
                </c:pt>
                <c:pt idx="5528">
                  <c:v>8.2799000000000067E-3</c:v>
                </c:pt>
                <c:pt idx="5529">
                  <c:v>8.3246200000000048E-3</c:v>
                </c:pt>
                <c:pt idx="5530">
                  <c:v>8.3139400000000266E-3</c:v>
                </c:pt>
                <c:pt idx="5531">
                  <c:v>8.3032600000000067E-3</c:v>
                </c:pt>
                <c:pt idx="5532">
                  <c:v>8.2925800000000268E-3</c:v>
                </c:pt>
                <c:pt idx="5533">
                  <c:v>8.2819E-3</c:v>
                </c:pt>
                <c:pt idx="5534">
                  <c:v>8.271220000000001E-3</c:v>
                </c:pt>
                <c:pt idx="5535">
                  <c:v>8.2605400000000228E-3</c:v>
                </c:pt>
                <c:pt idx="5536">
                  <c:v>8.2498400000000013E-3</c:v>
                </c:pt>
                <c:pt idx="5537">
                  <c:v>8.2391600000000006E-3</c:v>
                </c:pt>
                <c:pt idx="5538">
                  <c:v>8.2284800000000068E-3</c:v>
                </c:pt>
                <c:pt idx="5539">
                  <c:v>8.2178000000000008E-3</c:v>
                </c:pt>
                <c:pt idx="5540">
                  <c:v>8.20712E-3</c:v>
                </c:pt>
                <c:pt idx="5541">
                  <c:v>8.1964400000000548E-3</c:v>
                </c:pt>
                <c:pt idx="5542">
                  <c:v>8.1857600000000228E-3</c:v>
                </c:pt>
                <c:pt idx="5543">
                  <c:v>8.1750800000000585E-3</c:v>
                </c:pt>
                <c:pt idx="5544">
                  <c:v>8.1644000000000248E-3</c:v>
                </c:pt>
                <c:pt idx="5545">
                  <c:v>8.1537200000000067E-3</c:v>
                </c:pt>
                <c:pt idx="5546">
                  <c:v>8.1430400000000007E-3</c:v>
                </c:pt>
                <c:pt idx="5547">
                  <c:v>8.1323600000000034E-3</c:v>
                </c:pt>
                <c:pt idx="5548">
                  <c:v>8.1216800000000026E-3</c:v>
                </c:pt>
                <c:pt idx="5549">
                  <c:v>8.1109800000000003E-3</c:v>
                </c:pt>
                <c:pt idx="5550">
                  <c:v>8.1003000000000012E-3</c:v>
                </c:pt>
                <c:pt idx="5551">
                  <c:v>8.0896200000000248E-3</c:v>
                </c:pt>
                <c:pt idx="5552">
                  <c:v>8.0789400000000067E-3</c:v>
                </c:pt>
                <c:pt idx="5553">
                  <c:v>8.0682600000000024E-3</c:v>
                </c:pt>
                <c:pt idx="5554">
                  <c:v>8.0575800000000624E-3</c:v>
                </c:pt>
                <c:pt idx="5555">
                  <c:v>8.0469000000000027E-3</c:v>
                </c:pt>
                <c:pt idx="5556">
                  <c:v>8.0362200000000002E-3</c:v>
                </c:pt>
                <c:pt idx="5557">
                  <c:v>8.0255400000000619E-3</c:v>
                </c:pt>
                <c:pt idx="5558">
                  <c:v>8.0148600000000004E-3</c:v>
                </c:pt>
                <c:pt idx="5559">
                  <c:v>8.0041800000000048E-3</c:v>
                </c:pt>
                <c:pt idx="5560">
                  <c:v>7.9935000000000023E-3</c:v>
                </c:pt>
                <c:pt idx="5561">
                  <c:v>7.9828199999999998E-3</c:v>
                </c:pt>
                <c:pt idx="5562">
                  <c:v>7.9721199999999992E-3</c:v>
                </c:pt>
                <c:pt idx="5563">
                  <c:v>7.9614400000000436E-3</c:v>
                </c:pt>
                <c:pt idx="5564">
                  <c:v>7.9507599999999994E-3</c:v>
                </c:pt>
                <c:pt idx="5565">
                  <c:v>7.9400800000000334E-3</c:v>
                </c:pt>
                <c:pt idx="5566">
                  <c:v>7.9294000000000413E-3</c:v>
                </c:pt>
                <c:pt idx="5567">
                  <c:v>7.918720000000044E-3</c:v>
                </c:pt>
                <c:pt idx="5568">
                  <c:v>7.9080400000000467E-3</c:v>
                </c:pt>
                <c:pt idx="5569">
                  <c:v>7.8973600000000112E-3</c:v>
                </c:pt>
                <c:pt idx="5570">
                  <c:v>7.8866800000000122E-3</c:v>
                </c:pt>
                <c:pt idx="5571">
                  <c:v>7.8760000000000427E-3</c:v>
                </c:pt>
                <c:pt idx="5572">
                  <c:v>7.8653200000000003E-3</c:v>
                </c:pt>
                <c:pt idx="5573">
                  <c:v>7.8546400000000013E-3</c:v>
                </c:pt>
                <c:pt idx="5574">
                  <c:v>7.8439400000000024E-3</c:v>
                </c:pt>
                <c:pt idx="5575">
                  <c:v>7.8332600000000537E-3</c:v>
                </c:pt>
                <c:pt idx="5576">
                  <c:v>7.8225800000000009E-3</c:v>
                </c:pt>
                <c:pt idx="5577">
                  <c:v>7.8119000000000114E-3</c:v>
                </c:pt>
                <c:pt idx="5578">
                  <c:v>7.8012200000000488E-3</c:v>
                </c:pt>
                <c:pt idx="5579">
                  <c:v>7.7905400000000133E-3</c:v>
                </c:pt>
                <c:pt idx="5580">
                  <c:v>7.7798600000000568E-3</c:v>
                </c:pt>
                <c:pt idx="5581">
                  <c:v>7.7691800000000014E-3</c:v>
                </c:pt>
                <c:pt idx="5582">
                  <c:v>7.7585000000000024E-3</c:v>
                </c:pt>
                <c:pt idx="5583">
                  <c:v>7.7478200000000302E-3</c:v>
                </c:pt>
                <c:pt idx="5584">
                  <c:v>7.7371400000000338E-3</c:v>
                </c:pt>
                <c:pt idx="5585">
                  <c:v>7.7264600000000391E-3</c:v>
                </c:pt>
                <c:pt idx="5586">
                  <c:v>7.7157800000000124E-3</c:v>
                </c:pt>
                <c:pt idx="5587">
                  <c:v>7.7050800000000134E-3</c:v>
                </c:pt>
                <c:pt idx="5588">
                  <c:v>7.6944000000000014E-3</c:v>
                </c:pt>
                <c:pt idx="5589">
                  <c:v>7.6837200000000293E-3</c:v>
                </c:pt>
                <c:pt idx="5590">
                  <c:v>7.6730400000000355E-3</c:v>
                </c:pt>
                <c:pt idx="5591">
                  <c:v>7.6623600000000104E-3</c:v>
                </c:pt>
                <c:pt idx="5592">
                  <c:v>7.6516800000000114E-3</c:v>
                </c:pt>
                <c:pt idx="5593">
                  <c:v>7.6410000000000306E-3</c:v>
                </c:pt>
                <c:pt idx="5594">
                  <c:v>7.6303200000000359E-3</c:v>
                </c:pt>
                <c:pt idx="5595">
                  <c:v>7.6196400000000421E-3</c:v>
                </c:pt>
                <c:pt idx="5596">
                  <c:v>7.6089600000000274E-3</c:v>
                </c:pt>
                <c:pt idx="5597">
                  <c:v>7.5982800000000293E-3</c:v>
                </c:pt>
                <c:pt idx="5598">
                  <c:v>7.5876000000000329E-3</c:v>
                </c:pt>
                <c:pt idx="5599">
                  <c:v>7.5769200000000373E-3</c:v>
                </c:pt>
                <c:pt idx="5600">
                  <c:v>7.5662200000000401E-3</c:v>
                </c:pt>
                <c:pt idx="5601">
                  <c:v>7.5555400000000134E-3</c:v>
                </c:pt>
                <c:pt idx="5602">
                  <c:v>7.5448600000000239E-3</c:v>
                </c:pt>
                <c:pt idx="5603">
                  <c:v>7.5341800000000014E-3</c:v>
                </c:pt>
                <c:pt idx="5604">
                  <c:v>7.5235000000000024E-3</c:v>
                </c:pt>
                <c:pt idx="5605">
                  <c:v>7.5128200000000034E-3</c:v>
                </c:pt>
                <c:pt idx="5606">
                  <c:v>7.5021400000000104E-3</c:v>
                </c:pt>
                <c:pt idx="5607">
                  <c:v>7.4360600000000611E-3</c:v>
                </c:pt>
                <c:pt idx="5608">
                  <c:v>7.3699799999999999E-3</c:v>
                </c:pt>
                <c:pt idx="5609">
                  <c:v>7.3038800000000004E-3</c:v>
                </c:pt>
                <c:pt idx="5610">
                  <c:v>7.2378000000000312E-3</c:v>
                </c:pt>
                <c:pt idx="5611">
                  <c:v>7.1717200000000446E-3</c:v>
                </c:pt>
                <c:pt idx="5612">
                  <c:v>7.1056400000000294E-3</c:v>
                </c:pt>
                <c:pt idx="5613">
                  <c:v>7.0395400000000446E-3</c:v>
                </c:pt>
                <c:pt idx="5614">
                  <c:v>6.9734600000000554E-3</c:v>
                </c:pt>
                <c:pt idx="5615">
                  <c:v>6.9073800000000124E-3</c:v>
                </c:pt>
                <c:pt idx="5616">
                  <c:v>6.8413000000000336E-3</c:v>
                </c:pt>
                <c:pt idx="5617">
                  <c:v>6.775220000000047E-3</c:v>
                </c:pt>
                <c:pt idx="5618">
                  <c:v>6.7091200000000337E-3</c:v>
                </c:pt>
                <c:pt idx="5619">
                  <c:v>6.6430400000000124E-3</c:v>
                </c:pt>
                <c:pt idx="5620">
                  <c:v>6.5769600000000405E-3</c:v>
                </c:pt>
                <c:pt idx="5621">
                  <c:v>6.5108800000000001E-3</c:v>
                </c:pt>
                <c:pt idx="5622">
                  <c:v>6.4447800000000024E-3</c:v>
                </c:pt>
                <c:pt idx="5623">
                  <c:v>6.3787000000000331E-3</c:v>
                </c:pt>
                <c:pt idx="5624">
                  <c:v>6.3126199999999997E-3</c:v>
                </c:pt>
                <c:pt idx="5625">
                  <c:v>6.2465400000000339E-3</c:v>
                </c:pt>
                <c:pt idx="5626">
                  <c:v>6.1804400000000023E-3</c:v>
                </c:pt>
                <c:pt idx="5627">
                  <c:v>6.1143600000000114E-3</c:v>
                </c:pt>
                <c:pt idx="5628">
                  <c:v>6.048280000000023E-3</c:v>
                </c:pt>
                <c:pt idx="5629">
                  <c:v>5.9822000000000399E-3</c:v>
                </c:pt>
                <c:pt idx="5630">
                  <c:v>5.9161200000000134E-3</c:v>
                </c:pt>
                <c:pt idx="5631">
                  <c:v>5.8500200000000113E-3</c:v>
                </c:pt>
                <c:pt idx="5632">
                  <c:v>5.7839400000000134E-3</c:v>
                </c:pt>
                <c:pt idx="5633">
                  <c:v>5.7178600000000034E-3</c:v>
                </c:pt>
                <c:pt idx="5634">
                  <c:v>5.6517800000000003E-3</c:v>
                </c:pt>
                <c:pt idx="5635">
                  <c:v>5.5856800000000104E-3</c:v>
                </c:pt>
                <c:pt idx="5636">
                  <c:v>5.5196000000000325E-3</c:v>
                </c:pt>
                <c:pt idx="5637">
                  <c:v>5.4535200000000034E-3</c:v>
                </c:pt>
                <c:pt idx="5638">
                  <c:v>5.3874400000000003E-3</c:v>
                </c:pt>
                <c:pt idx="5639">
                  <c:v>5.3213399999999999E-3</c:v>
                </c:pt>
                <c:pt idx="5640">
                  <c:v>5.2552600000000393E-3</c:v>
                </c:pt>
                <c:pt idx="5641">
                  <c:v>5.1891800000000024E-3</c:v>
                </c:pt>
                <c:pt idx="5642">
                  <c:v>5.1231000000000002E-3</c:v>
                </c:pt>
                <c:pt idx="5643">
                  <c:v>5.0570200000000023E-3</c:v>
                </c:pt>
                <c:pt idx="5644">
                  <c:v>4.9909200000000124E-3</c:v>
                </c:pt>
                <c:pt idx="5645">
                  <c:v>4.9248399999999998E-3</c:v>
                </c:pt>
                <c:pt idx="5646">
                  <c:v>4.9141599999999999E-3</c:v>
                </c:pt>
                <c:pt idx="5647">
                  <c:v>4.9034800000000104E-3</c:v>
                </c:pt>
                <c:pt idx="5648">
                  <c:v>4.8928000000000001E-3</c:v>
                </c:pt>
                <c:pt idx="5649">
                  <c:v>4.8821200000000002E-3</c:v>
                </c:pt>
                <c:pt idx="5650">
                  <c:v>4.8714400000000359E-3</c:v>
                </c:pt>
                <c:pt idx="5651">
                  <c:v>4.8607600000000004E-3</c:v>
                </c:pt>
                <c:pt idx="5652">
                  <c:v>4.8500799999999997E-3</c:v>
                </c:pt>
                <c:pt idx="5653">
                  <c:v>4.8394000000000293E-3</c:v>
                </c:pt>
                <c:pt idx="5654">
                  <c:v>4.8287E-3</c:v>
                </c:pt>
                <c:pt idx="5655">
                  <c:v>4.8180200000000114E-3</c:v>
                </c:pt>
                <c:pt idx="5656">
                  <c:v>4.8073400000000124E-3</c:v>
                </c:pt>
                <c:pt idx="5657">
                  <c:v>4.7966600000000446E-3</c:v>
                </c:pt>
                <c:pt idx="5658">
                  <c:v>4.7859800000000004E-3</c:v>
                </c:pt>
                <c:pt idx="5659">
                  <c:v>4.7753000000000309E-3</c:v>
                </c:pt>
                <c:pt idx="5660">
                  <c:v>4.7646200000000024E-3</c:v>
                </c:pt>
                <c:pt idx="5661">
                  <c:v>4.7539399999999999E-3</c:v>
                </c:pt>
                <c:pt idx="5662">
                  <c:v>4.7432600000000442E-3</c:v>
                </c:pt>
                <c:pt idx="5663">
                  <c:v>4.7325800000000001E-3</c:v>
                </c:pt>
                <c:pt idx="5664">
                  <c:v>4.7219000000000002E-3</c:v>
                </c:pt>
                <c:pt idx="5665">
                  <c:v>4.711220000000042E-3</c:v>
                </c:pt>
                <c:pt idx="5666">
                  <c:v>4.700540000000023E-3</c:v>
                </c:pt>
                <c:pt idx="5667">
                  <c:v>4.7452600000000428E-3</c:v>
                </c:pt>
                <c:pt idx="5668">
                  <c:v>4.7899800000000114E-3</c:v>
                </c:pt>
                <c:pt idx="5669">
                  <c:v>4.8347000000000034E-3</c:v>
                </c:pt>
                <c:pt idx="5670">
                  <c:v>4.8794200000000284E-3</c:v>
                </c:pt>
                <c:pt idx="5671">
                  <c:v>4.9241400000000013E-3</c:v>
                </c:pt>
                <c:pt idx="5672">
                  <c:v>4.9688600000000124E-3</c:v>
                </c:pt>
                <c:pt idx="5673">
                  <c:v>5.013580000000001E-3</c:v>
                </c:pt>
                <c:pt idx="5674">
                  <c:v>5.0583000000000034E-3</c:v>
                </c:pt>
                <c:pt idx="5675">
                  <c:v>5.1030200000000024E-3</c:v>
                </c:pt>
                <c:pt idx="5676">
                  <c:v>5.1477400000000013E-3</c:v>
                </c:pt>
                <c:pt idx="5677">
                  <c:v>5.1924600000000003E-3</c:v>
                </c:pt>
                <c:pt idx="5678">
                  <c:v>5.2371800000000001E-3</c:v>
                </c:pt>
                <c:pt idx="5679">
                  <c:v>5.2819000000000034E-3</c:v>
                </c:pt>
                <c:pt idx="5680">
                  <c:v>5.3266400000000257E-3</c:v>
                </c:pt>
                <c:pt idx="5681">
                  <c:v>5.3713600000000481E-3</c:v>
                </c:pt>
                <c:pt idx="5682">
                  <c:v>5.4160800000000123E-3</c:v>
                </c:pt>
                <c:pt idx="5683">
                  <c:v>5.4608000000000104E-3</c:v>
                </c:pt>
                <c:pt idx="5684">
                  <c:v>5.5055199999999999E-3</c:v>
                </c:pt>
                <c:pt idx="5685">
                  <c:v>5.5502400000000326E-3</c:v>
                </c:pt>
                <c:pt idx="5686">
                  <c:v>5.5949599999999995E-3</c:v>
                </c:pt>
                <c:pt idx="5687">
                  <c:v>5.6396800000000124E-3</c:v>
                </c:pt>
                <c:pt idx="5688">
                  <c:v>5.6844E-3</c:v>
                </c:pt>
                <c:pt idx="5689">
                  <c:v>5.7291200000000033E-3</c:v>
                </c:pt>
                <c:pt idx="5690">
                  <c:v>5.7738400000000431E-3</c:v>
                </c:pt>
                <c:pt idx="5691">
                  <c:v>5.8185600000000004E-3</c:v>
                </c:pt>
                <c:pt idx="5692">
                  <c:v>5.8632800000000002E-3</c:v>
                </c:pt>
                <c:pt idx="5693">
                  <c:v>5.908000000000033E-3</c:v>
                </c:pt>
                <c:pt idx="5694">
                  <c:v>5.952740000000031E-3</c:v>
                </c:pt>
                <c:pt idx="5695">
                  <c:v>5.9974600000000248E-3</c:v>
                </c:pt>
                <c:pt idx="5696">
                  <c:v>6.0421800000000003E-3</c:v>
                </c:pt>
                <c:pt idx="5697">
                  <c:v>6.0869000000000114E-3</c:v>
                </c:pt>
                <c:pt idx="5698">
                  <c:v>6.1316200000000425E-3</c:v>
                </c:pt>
                <c:pt idx="5699">
                  <c:v>6.1763400000000371E-3</c:v>
                </c:pt>
                <c:pt idx="5700">
                  <c:v>6.221060000000036E-3</c:v>
                </c:pt>
                <c:pt idx="5701">
                  <c:v>6.2657800000000003E-3</c:v>
                </c:pt>
                <c:pt idx="5702">
                  <c:v>6.3105000000000001E-3</c:v>
                </c:pt>
                <c:pt idx="5703">
                  <c:v>6.3552200000000034E-3</c:v>
                </c:pt>
                <c:pt idx="5704">
                  <c:v>6.3999400000000024E-3</c:v>
                </c:pt>
                <c:pt idx="5705">
                  <c:v>6.4446600000000456E-3</c:v>
                </c:pt>
                <c:pt idx="5706">
                  <c:v>6.4339800000000292E-3</c:v>
                </c:pt>
                <c:pt idx="5707">
                  <c:v>6.4233000000000293E-3</c:v>
                </c:pt>
                <c:pt idx="5708">
                  <c:v>6.4126200000000346E-3</c:v>
                </c:pt>
                <c:pt idx="5709">
                  <c:v>6.4019400000000408E-3</c:v>
                </c:pt>
                <c:pt idx="5710">
                  <c:v>6.3912600000000453E-3</c:v>
                </c:pt>
                <c:pt idx="5711">
                  <c:v>6.3805800000000003E-3</c:v>
                </c:pt>
                <c:pt idx="5712">
                  <c:v>6.3699000000000004E-3</c:v>
                </c:pt>
                <c:pt idx="5713">
                  <c:v>6.3592200000000395E-3</c:v>
                </c:pt>
                <c:pt idx="5714">
                  <c:v>6.3485399999999997E-3</c:v>
                </c:pt>
                <c:pt idx="5715">
                  <c:v>6.3378599999999998E-3</c:v>
                </c:pt>
                <c:pt idx="5716">
                  <c:v>6.3271600000000001E-3</c:v>
                </c:pt>
                <c:pt idx="5717">
                  <c:v>6.3164800000000002E-3</c:v>
                </c:pt>
                <c:pt idx="5718">
                  <c:v>6.3058000000000003E-3</c:v>
                </c:pt>
                <c:pt idx="5719">
                  <c:v>6.2951200000000134E-3</c:v>
                </c:pt>
                <c:pt idx="5720">
                  <c:v>6.2844400000000265E-3</c:v>
                </c:pt>
                <c:pt idx="5721">
                  <c:v>6.2737600000000535E-3</c:v>
                </c:pt>
                <c:pt idx="5722">
                  <c:v>6.2630800000000033E-3</c:v>
                </c:pt>
                <c:pt idx="5723">
                  <c:v>6.2524000000000034E-3</c:v>
                </c:pt>
                <c:pt idx="5724">
                  <c:v>6.2417200000000443E-3</c:v>
                </c:pt>
                <c:pt idx="5725">
                  <c:v>6.231040000000047E-3</c:v>
                </c:pt>
                <c:pt idx="5726">
                  <c:v>6.2203600000000315E-3</c:v>
                </c:pt>
                <c:pt idx="5727">
                  <c:v>6.2096800000000394E-3</c:v>
                </c:pt>
                <c:pt idx="5728">
                  <c:v>6.1990000000000014E-3</c:v>
                </c:pt>
                <c:pt idx="5729">
                  <c:v>6.1883000000000033E-3</c:v>
                </c:pt>
                <c:pt idx="5730">
                  <c:v>6.1776200000000295E-3</c:v>
                </c:pt>
                <c:pt idx="5731">
                  <c:v>6.166940000000001E-3</c:v>
                </c:pt>
                <c:pt idx="5732">
                  <c:v>6.1562600000000384E-3</c:v>
                </c:pt>
                <c:pt idx="5733">
                  <c:v>6.1455800000000003E-3</c:v>
                </c:pt>
                <c:pt idx="5734">
                  <c:v>6.1349000000000004E-3</c:v>
                </c:pt>
                <c:pt idx="5735">
                  <c:v>6.1242199999999997E-3</c:v>
                </c:pt>
                <c:pt idx="5736">
                  <c:v>6.1135399999999998E-3</c:v>
                </c:pt>
                <c:pt idx="5737">
                  <c:v>6.1028599999999999E-3</c:v>
                </c:pt>
                <c:pt idx="5738">
                  <c:v>6.09218E-3</c:v>
                </c:pt>
                <c:pt idx="5739">
                  <c:v>6.0815000000000114E-3</c:v>
                </c:pt>
                <c:pt idx="5740">
                  <c:v>6.0708200000000332E-3</c:v>
                </c:pt>
                <c:pt idx="5741">
                  <c:v>6.0601400000000003E-3</c:v>
                </c:pt>
                <c:pt idx="5742">
                  <c:v>6.0494400000000396E-3</c:v>
                </c:pt>
                <c:pt idx="5743">
                  <c:v>6.0387600000000423E-3</c:v>
                </c:pt>
                <c:pt idx="5744">
                  <c:v>6.0280799999999999E-3</c:v>
                </c:pt>
                <c:pt idx="5745">
                  <c:v>6.0174E-3</c:v>
                </c:pt>
                <c:pt idx="5746">
                  <c:v>6.0067200000000383E-3</c:v>
                </c:pt>
                <c:pt idx="5747">
                  <c:v>5.9960400000000419E-3</c:v>
                </c:pt>
                <c:pt idx="5748">
                  <c:v>5.9853600000000472E-3</c:v>
                </c:pt>
                <c:pt idx="5749">
                  <c:v>5.974680000000023E-3</c:v>
                </c:pt>
                <c:pt idx="5750">
                  <c:v>5.9640000000000014E-3</c:v>
                </c:pt>
                <c:pt idx="5751">
                  <c:v>5.9533200000000388E-3</c:v>
                </c:pt>
                <c:pt idx="5752">
                  <c:v>5.9426400000000433E-3</c:v>
                </c:pt>
                <c:pt idx="5753">
                  <c:v>5.931960000000046E-3</c:v>
                </c:pt>
                <c:pt idx="5754">
                  <c:v>5.9212800000000339E-3</c:v>
                </c:pt>
                <c:pt idx="5755">
                  <c:v>5.9105800000000003E-3</c:v>
                </c:pt>
                <c:pt idx="5756">
                  <c:v>5.8999000000000013E-3</c:v>
                </c:pt>
                <c:pt idx="5757">
                  <c:v>5.8892200000000439E-3</c:v>
                </c:pt>
                <c:pt idx="5758">
                  <c:v>5.8785400000000293E-3</c:v>
                </c:pt>
                <c:pt idx="5759">
                  <c:v>5.8678600000000034E-3</c:v>
                </c:pt>
                <c:pt idx="5760">
                  <c:v>5.8571800000000009E-3</c:v>
                </c:pt>
                <c:pt idx="5761">
                  <c:v>5.8465000000000114E-3</c:v>
                </c:pt>
                <c:pt idx="5762">
                  <c:v>5.8358200000000124E-3</c:v>
                </c:pt>
                <c:pt idx="5763">
                  <c:v>5.8251400000000004E-3</c:v>
                </c:pt>
                <c:pt idx="5764">
                  <c:v>5.8144599999999996E-3</c:v>
                </c:pt>
                <c:pt idx="5765">
                  <c:v>5.8037800000000014E-3</c:v>
                </c:pt>
                <c:pt idx="5766">
                  <c:v>5.7931000000000024E-3</c:v>
                </c:pt>
                <c:pt idx="5767">
                  <c:v>5.7824199999999999E-3</c:v>
                </c:pt>
                <c:pt idx="5768">
                  <c:v>5.7717200000000479E-3</c:v>
                </c:pt>
                <c:pt idx="5769">
                  <c:v>5.7610400000000324E-3</c:v>
                </c:pt>
                <c:pt idx="5770">
                  <c:v>5.7503600000000359E-3</c:v>
                </c:pt>
                <c:pt idx="5771">
                  <c:v>5.7396800000000438E-3</c:v>
                </c:pt>
                <c:pt idx="5772">
                  <c:v>5.7290000000000292E-3</c:v>
                </c:pt>
                <c:pt idx="5773">
                  <c:v>5.7183200000000276E-3</c:v>
                </c:pt>
                <c:pt idx="5774">
                  <c:v>5.7076400000000338E-3</c:v>
                </c:pt>
                <c:pt idx="5775">
                  <c:v>5.6969600000000113E-3</c:v>
                </c:pt>
                <c:pt idx="5776">
                  <c:v>5.6862800000000114E-3</c:v>
                </c:pt>
                <c:pt idx="5777">
                  <c:v>5.6756000000000124E-3</c:v>
                </c:pt>
                <c:pt idx="5778">
                  <c:v>5.6095199999999998E-3</c:v>
                </c:pt>
                <c:pt idx="5779">
                  <c:v>5.5434200000000124E-3</c:v>
                </c:pt>
                <c:pt idx="5780">
                  <c:v>5.4773400000000388E-3</c:v>
                </c:pt>
                <c:pt idx="5781">
                  <c:v>5.4112600000000531E-3</c:v>
                </c:pt>
                <c:pt idx="5782">
                  <c:v>5.3451799999999997E-3</c:v>
                </c:pt>
                <c:pt idx="5783">
                  <c:v>5.2790800000000323E-3</c:v>
                </c:pt>
                <c:pt idx="5784">
                  <c:v>5.2130000000000024E-3</c:v>
                </c:pt>
                <c:pt idx="5785">
                  <c:v>5.1469200000000114E-3</c:v>
                </c:pt>
                <c:pt idx="5786">
                  <c:v>5.0808400000000266E-3</c:v>
                </c:pt>
                <c:pt idx="5787">
                  <c:v>5.0147400000000002E-3</c:v>
                </c:pt>
                <c:pt idx="5788">
                  <c:v>4.9486600000000509E-3</c:v>
                </c:pt>
                <c:pt idx="5789">
                  <c:v>4.8825800000000001E-3</c:v>
                </c:pt>
                <c:pt idx="5790">
                  <c:v>4.8165000000000013E-3</c:v>
                </c:pt>
                <c:pt idx="5791">
                  <c:v>4.7504200000000104E-3</c:v>
                </c:pt>
                <c:pt idx="5792">
                  <c:v>4.6843200000000014E-3</c:v>
                </c:pt>
                <c:pt idx="5793">
                  <c:v>4.6182400000000104E-3</c:v>
                </c:pt>
                <c:pt idx="5794">
                  <c:v>4.5521600000000004E-3</c:v>
                </c:pt>
                <c:pt idx="5795">
                  <c:v>4.4860800000000034E-3</c:v>
                </c:pt>
                <c:pt idx="5796">
                  <c:v>4.4199800000000004E-3</c:v>
                </c:pt>
                <c:pt idx="5797">
                  <c:v>4.3539E-3</c:v>
                </c:pt>
                <c:pt idx="5798">
                  <c:v>4.2878200000000003E-3</c:v>
                </c:pt>
                <c:pt idx="5799">
                  <c:v>4.2217400000000294E-3</c:v>
                </c:pt>
                <c:pt idx="5800">
                  <c:v>4.1556600000000124E-3</c:v>
                </c:pt>
                <c:pt idx="5801">
                  <c:v>4.0895600000000303E-3</c:v>
                </c:pt>
                <c:pt idx="5802">
                  <c:v>4.0234800000000003E-3</c:v>
                </c:pt>
                <c:pt idx="5803">
                  <c:v>3.9574000000000015E-3</c:v>
                </c:pt>
                <c:pt idx="5804">
                  <c:v>3.8913200000000123E-3</c:v>
                </c:pt>
                <c:pt idx="5805">
                  <c:v>3.8252200000000146E-3</c:v>
                </c:pt>
                <c:pt idx="5806">
                  <c:v>3.7591400000000132E-3</c:v>
                </c:pt>
                <c:pt idx="5807">
                  <c:v>3.6930600000000145E-3</c:v>
                </c:pt>
                <c:pt idx="5808">
                  <c:v>3.626980000000017E-3</c:v>
                </c:pt>
                <c:pt idx="5809">
                  <c:v>3.560880000000015E-3</c:v>
                </c:pt>
                <c:pt idx="5810">
                  <c:v>3.4948000000000002E-3</c:v>
                </c:pt>
                <c:pt idx="5811">
                  <c:v>3.4287200000000218E-3</c:v>
                </c:pt>
                <c:pt idx="5812">
                  <c:v>3.3626399999999996E-3</c:v>
                </c:pt>
                <c:pt idx="5813">
                  <c:v>3.2965600000000052E-3</c:v>
                </c:pt>
                <c:pt idx="5814">
                  <c:v>3.2304600000000092E-3</c:v>
                </c:pt>
                <c:pt idx="5815">
                  <c:v>3.1643800000000243E-3</c:v>
                </c:pt>
                <c:pt idx="5816">
                  <c:v>3.0983000000000156E-3</c:v>
                </c:pt>
                <c:pt idx="5817">
                  <c:v>3.0876200000000218E-3</c:v>
                </c:pt>
                <c:pt idx="5818">
                  <c:v>3.0769400000000002E-3</c:v>
                </c:pt>
                <c:pt idx="5819">
                  <c:v>3.0662600000000012E-3</c:v>
                </c:pt>
                <c:pt idx="5820">
                  <c:v>3.0555800000000052E-3</c:v>
                </c:pt>
                <c:pt idx="5821">
                  <c:v>3.0448800000000137E-3</c:v>
                </c:pt>
                <c:pt idx="5822">
                  <c:v>3.0342000000000012E-3</c:v>
                </c:pt>
                <c:pt idx="5823">
                  <c:v>3.0235200000000234E-3</c:v>
                </c:pt>
                <c:pt idx="5824">
                  <c:v>3.0128399999999997E-3</c:v>
                </c:pt>
                <c:pt idx="5825">
                  <c:v>3.0021600000000002E-3</c:v>
                </c:pt>
                <c:pt idx="5826">
                  <c:v>2.9914799999999999E-3</c:v>
                </c:pt>
                <c:pt idx="5827">
                  <c:v>2.9808000000000052E-3</c:v>
                </c:pt>
                <c:pt idx="5828">
                  <c:v>2.9701200000000136E-3</c:v>
                </c:pt>
                <c:pt idx="5829">
                  <c:v>2.9594399999999998E-3</c:v>
                </c:pt>
                <c:pt idx="5830">
                  <c:v>2.9487600000000012E-3</c:v>
                </c:pt>
                <c:pt idx="5831">
                  <c:v>2.9380800000000052E-3</c:v>
                </c:pt>
                <c:pt idx="5832">
                  <c:v>2.9274000000000092E-3</c:v>
                </c:pt>
                <c:pt idx="5833">
                  <c:v>2.9167200000000002E-3</c:v>
                </c:pt>
                <c:pt idx="5834">
                  <c:v>2.9060200000000052E-3</c:v>
                </c:pt>
                <c:pt idx="5835">
                  <c:v>2.8953400000000002E-3</c:v>
                </c:pt>
                <c:pt idx="5836">
                  <c:v>2.8846599999999998E-3</c:v>
                </c:pt>
                <c:pt idx="5837">
                  <c:v>2.9293800000000148E-3</c:v>
                </c:pt>
                <c:pt idx="5838">
                  <c:v>2.9740999999999999E-3</c:v>
                </c:pt>
                <c:pt idx="5839">
                  <c:v>3.0188400000000005E-3</c:v>
                </c:pt>
                <c:pt idx="5840">
                  <c:v>3.063560000000022E-3</c:v>
                </c:pt>
                <c:pt idx="5841">
                  <c:v>3.1082800000000162E-3</c:v>
                </c:pt>
                <c:pt idx="5842">
                  <c:v>3.153000000000016E-3</c:v>
                </c:pt>
                <c:pt idx="5843">
                  <c:v>3.1977200000000241E-3</c:v>
                </c:pt>
                <c:pt idx="5844">
                  <c:v>3.2424400000000092E-3</c:v>
                </c:pt>
                <c:pt idx="5845">
                  <c:v>3.287160000000029E-3</c:v>
                </c:pt>
                <c:pt idx="5846">
                  <c:v>3.3318800000000006E-3</c:v>
                </c:pt>
                <c:pt idx="5847">
                  <c:v>3.3766E-3</c:v>
                </c:pt>
                <c:pt idx="5848">
                  <c:v>3.4213200000000185E-3</c:v>
                </c:pt>
                <c:pt idx="5849">
                  <c:v>3.4660400000000005E-3</c:v>
                </c:pt>
                <c:pt idx="5850">
                  <c:v>3.5107599999999999E-3</c:v>
                </c:pt>
                <c:pt idx="5851">
                  <c:v>3.5554800000000002E-3</c:v>
                </c:pt>
                <c:pt idx="5852">
                  <c:v>3.60020000000002E-3</c:v>
                </c:pt>
                <c:pt idx="5853">
                  <c:v>3.6449400000000171E-3</c:v>
                </c:pt>
                <c:pt idx="5854">
                  <c:v>3.6896600000000156E-3</c:v>
                </c:pt>
                <c:pt idx="5855">
                  <c:v>3.7343800000000241E-3</c:v>
                </c:pt>
                <c:pt idx="5856">
                  <c:v>3.7791000000000209E-3</c:v>
                </c:pt>
                <c:pt idx="5857">
                  <c:v>3.8238200000000164E-3</c:v>
                </c:pt>
                <c:pt idx="5858">
                  <c:v>3.8685400000000114E-3</c:v>
                </c:pt>
                <c:pt idx="5859">
                  <c:v>3.91326E-3</c:v>
                </c:pt>
                <c:pt idx="5860">
                  <c:v>3.9579800000000206E-3</c:v>
                </c:pt>
                <c:pt idx="5861">
                  <c:v>4.0027000000000014E-3</c:v>
                </c:pt>
                <c:pt idx="5862">
                  <c:v>4.0474200000000004E-3</c:v>
                </c:pt>
                <c:pt idx="5863">
                  <c:v>4.0921400000000002E-3</c:v>
                </c:pt>
                <c:pt idx="5864">
                  <c:v>4.136860000000026E-3</c:v>
                </c:pt>
                <c:pt idx="5865">
                  <c:v>4.1815800000000007E-3</c:v>
                </c:pt>
                <c:pt idx="5866">
                  <c:v>4.2263200000000134E-3</c:v>
                </c:pt>
                <c:pt idx="5867">
                  <c:v>4.2710400000000445E-3</c:v>
                </c:pt>
                <c:pt idx="5868">
                  <c:v>4.3157600000000114E-3</c:v>
                </c:pt>
                <c:pt idx="5869">
                  <c:v>4.3604799999999999E-3</c:v>
                </c:pt>
                <c:pt idx="5870">
                  <c:v>4.405200000000031E-3</c:v>
                </c:pt>
                <c:pt idx="5871">
                  <c:v>4.4499200000000134E-3</c:v>
                </c:pt>
                <c:pt idx="5872">
                  <c:v>4.4946400000000124E-3</c:v>
                </c:pt>
                <c:pt idx="5873">
                  <c:v>4.5393600000000461E-3</c:v>
                </c:pt>
                <c:pt idx="5874">
                  <c:v>4.5840800000000008E-3</c:v>
                </c:pt>
                <c:pt idx="5875">
                  <c:v>4.6287999999999998E-3</c:v>
                </c:pt>
                <c:pt idx="5876">
                  <c:v>4.6181199999999955E-3</c:v>
                </c:pt>
                <c:pt idx="5877">
                  <c:v>4.60744E-3</c:v>
                </c:pt>
                <c:pt idx="5878">
                  <c:v>4.5967600000000339E-3</c:v>
                </c:pt>
                <c:pt idx="5879">
                  <c:v>4.5860800000000123E-3</c:v>
                </c:pt>
                <c:pt idx="5880">
                  <c:v>4.5754000000000124E-3</c:v>
                </c:pt>
                <c:pt idx="5881">
                  <c:v>4.5647200000000004E-3</c:v>
                </c:pt>
                <c:pt idx="5882">
                  <c:v>4.5540399999999997E-3</c:v>
                </c:pt>
                <c:pt idx="5883">
                  <c:v>4.5433600000000319E-3</c:v>
                </c:pt>
                <c:pt idx="5884">
                  <c:v>4.5326600000000373E-3</c:v>
                </c:pt>
                <c:pt idx="5885">
                  <c:v>4.5219800000000001E-3</c:v>
                </c:pt>
                <c:pt idx="5886">
                  <c:v>4.5113000000000123E-3</c:v>
                </c:pt>
                <c:pt idx="5887">
                  <c:v>4.5006200000000133E-3</c:v>
                </c:pt>
                <c:pt idx="5888">
                  <c:v>4.4899400000000343E-3</c:v>
                </c:pt>
                <c:pt idx="5889">
                  <c:v>4.4792600000000621E-3</c:v>
                </c:pt>
                <c:pt idx="5890">
                  <c:v>4.4685800000000006E-3</c:v>
                </c:pt>
                <c:pt idx="5891">
                  <c:v>4.4578999999999999E-3</c:v>
                </c:pt>
                <c:pt idx="5892">
                  <c:v>4.447220000000033E-3</c:v>
                </c:pt>
                <c:pt idx="5893">
                  <c:v>4.4365400000000391E-3</c:v>
                </c:pt>
                <c:pt idx="5894">
                  <c:v>4.4258600000000124E-3</c:v>
                </c:pt>
                <c:pt idx="5895">
                  <c:v>4.4151800000000003E-3</c:v>
                </c:pt>
                <c:pt idx="5896">
                  <c:v>4.4045000000000004E-3</c:v>
                </c:pt>
                <c:pt idx="5897">
                  <c:v>4.3938000000000024E-3</c:v>
                </c:pt>
                <c:pt idx="5898">
                  <c:v>4.3831200000000034E-3</c:v>
                </c:pt>
                <c:pt idx="5899">
                  <c:v>4.3724400000000104E-3</c:v>
                </c:pt>
                <c:pt idx="5900">
                  <c:v>4.3617600000000114E-3</c:v>
                </c:pt>
                <c:pt idx="5901">
                  <c:v>4.3510800000000002E-3</c:v>
                </c:pt>
                <c:pt idx="5902">
                  <c:v>4.3404000000000003E-3</c:v>
                </c:pt>
                <c:pt idx="5903">
                  <c:v>4.3297199999999996E-3</c:v>
                </c:pt>
                <c:pt idx="5904">
                  <c:v>4.3190399999999997E-3</c:v>
                </c:pt>
                <c:pt idx="5905">
                  <c:v>4.3083600000000275E-3</c:v>
                </c:pt>
                <c:pt idx="5906">
                  <c:v>4.2976800000000034E-3</c:v>
                </c:pt>
                <c:pt idx="5907">
                  <c:v>4.2870000000000104E-3</c:v>
                </c:pt>
                <c:pt idx="5908">
                  <c:v>4.2763200000000426E-3</c:v>
                </c:pt>
                <c:pt idx="5909">
                  <c:v>4.2656400000000124E-3</c:v>
                </c:pt>
                <c:pt idx="5910">
                  <c:v>4.2549400000000013E-3</c:v>
                </c:pt>
                <c:pt idx="5911">
                  <c:v>4.2442600000000266E-3</c:v>
                </c:pt>
                <c:pt idx="5912">
                  <c:v>4.2335800000000024E-3</c:v>
                </c:pt>
                <c:pt idx="5913">
                  <c:v>4.2228999999999999E-3</c:v>
                </c:pt>
                <c:pt idx="5914">
                  <c:v>4.2122200000000104E-3</c:v>
                </c:pt>
                <c:pt idx="5915">
                  <c:v>4.2015400000000305E-3</c:v>
                </c:pt>
                <c:pt idx="5916">
                  <c:v>4.1908600000000002E-3</c:v>
                </c:pt>
                <c:pt idx="5917">
                  <c:v>4.1801799999999995E-3</c:v>
                </c:pt>
                <c:pt idx="5918">
                  <c:v>4.1695000000000013E-3</c:v>
                </c:pt>
                <c:pt idx="5919">
                  <c:v>4.1588200000000014E-3</c:v>
                </c:pt>
                <c:pt idx="5920">
                  <c:v>4.1481400000000024E-3</c:v>
                </c:pt>
                <c:pt idx="5921">
                  <c:v>4.1374599999999999E-3</c:v>
                </c:pt>
                <c:pt idx="5922">
                  <c:v>4.12678E-3</c:v>
                </c:pt>
                <c:pt idx="5923">
                  <c:v>4.1160800000000003E-3</c:v>
                </c:pt>
                <c:pt idx="5924">
                  <c:v>4.1054000000000004E-3</c:v>
                </c:pt>
                <c:pt idx="5925">
                  <c:v>4.0947200000000013E-3</c:v>
                </c:pt>
                <c:pt idx="5926">
                  <c:v>4.0840400000000023E-3</c:v>
                </c:pt>
                <c:pt idx="5927">
                  <c:v>4.0733600000000389E-3</c:v>
                </c:pt>
                <c:pt idx="5928">
                  <c:v>4.0626800000000008E-3</c:v>
                </c:pt>
                <c:pt idx="5929">
                  <c:v>4.0520000000000009E-3</c:v>
                </c:pt>
                <c:pt idx="5930">
                  <c:v>4.041320000000034E-3</c:v>
                </c:pt>
                <c:pt idx="5931">
                  <c:v>4.0306400000000376E-3</c:v>
                </c:pt>
                <c:pt idx="5932">
                  <c:v>4.29752E-3</c:v>
                </c:pt>
                <c:pt idx="5933">
                  <c:v>4.5639400000000024E-3</c:v>
                </c:pt>
                <c:pt idx="5934">
                  <c:v>4.8299200000000014E-3</c:v>
                </c:pt>
                <c:pt idx="5935">
                  <c:v>5.0954400000000014E-3</c:v>
                </c:pt>
                <c:pt idx="5936">
                  <c:v>5.3604999999999998E-3</c:v>
                </c:pt>
                <c:pt idx="5937">
                  <c:v>5.6251000000000001E-3</c:v>
                </c:pt>
                <c:pt idx="5938">
                  <c:v>5.8892400000000482E-3</c:v>
                </c:pt>
                <c:pt idx="5939">
                  <c:v>6.1529400000000008E-3</c:v>
                </c:pt>
                <c:pt idx="5940">
                  <c:v>6.4161800000000014E-3</c:v>
                </c:pt>
                <c:pt idx="5941">
                  <c:v>6.6789599999999994E-3</c:v>
                </c:pt>
                <c:pt idx="5942">
                  <c:v>6.9413000000000495E-3</c:v>
                </c:pt>
                <c:pt idx="5943">
                  <c:v>7.2031600000000418E-3</c:v>
                </c:pt>
                <c:pt idx="5944">
                  <c:v>7.4645800000000002E-3</c:v>
                </c:pt>
                <c:pt idx="5945">
                  <c:v>7.7255400000000134E-3</c:v>
                </c:pt>
                <c:pt idx="5946">
                  <c:v>7.9860400000000518E-3</c:v>
                </c:pt>
                <c:pt idx="5947">
                  <c:v>8.246100000000001E-3</c:v>
                </c:pt>
                <c:pt idx="5948">
                  <c:v>8.5057000000000604E-3</c:v>
                </c:pt>
                <c:pt idx="5949">
                  <c:v>8.7094200000000007E-3</c:v>
                </c:pt>
                <c:pt idx="5950">
                  <c:v>8.9127000000000546E-3</c:v>
                </c:pt>
                <c:pt idx="5951">
                  <c:v>9.1155400000000626E-3</c:v>
                </c:pt>
                <c:pt idx="5952">
                  <c:v>9.3179000000000248E-3</c:v>
                </c:pt>
                <c:pt idx="5953">
                  <c:v>9.51982E-3</c:v>
                </c:pt>
                <c:pt idx="5954">
                  <c:v>9.7212800000000005E-3</c:v>
                </c:pt>
                <c:pt idx="5955">
                  <c:v>9.9222800000000246E-3</c:v>
                </c:pt>
                <c:pt idx="5956">
                  <c:v>1.0122820000000067E-2</c:v>
                </c:pt>
                <c:pt idx="5957">
                  <c:v>1.0322920000000001E-2</c:v>
                </c:pt>
                <c:pt idx="5958">
                  <c:v>1.0522560000000056E-2</c:v>
                </c:pt>
                <c:pt idx="5959">
                  <c:v>1.072174E-2</c:v>
                </c:pt>
                <c:pt idx="5960">
                  <c:v>1.0920460000000003E-2</c:v>
                </c:pt>
                <c:pt idx="5961">
                  <c:v>1.1118739999999998E-2</c:v>
                </c:pt>
                <c:pt idx="5962">
                  <c:v>1.1316540000000003E-2</c:v>
                </c:pt>
                <c:pt idx="5963">
                  <c:v>1.1513900000000001E-2</c:v>
                </c:pt>
                <c:pt idx="5964">
                  <c:v>1.1710820000000084E-2</c:v>
                </c:pt>
                <c:pt idx="5965">
                  <c:v>1.1907260000000001E-2</c:v>
                </c:pt>
                <c:pt idx="5966">
                  <c:v>1.2103259999999999E-2</c:v>
                </c:pt>
                <c:pt idx="5967">
                  <c:v>1.2298779999999999E-2</c:v>
                </c:pt>
                <c:pt idx="5968">
                  <c:v>1.2493860000000001E-2</c:v>
                </c:pt>
                <c:pt idx="5969">
                  <c:v>1.2688500000000005E-2</c:v>
                </c:pt>
                <c:pt idx="5970">
                  <c:v>1.2882660000000002E-2</c:v>
                </c:pt>
                <c:pt idx="5971">
                  <c:v>1.2798820000000001E-2</c:v>
                </c:pt>
                <c:pt idx="5972">
                  <c:v>1.2714959999999999E-2</c:v>
                </c:pt>
                <c:pt idx="5973">
                  <c:v>1.2631120000000001E-2</c:v>
                </c:pt>
                <c:pt idx="5974">
                  <c:v>1.2547279999999999E-2</c:v>
                </c:pt>
                <c:pt idx="5975">
                  <c:v>1.2463420000000058E-2</c:v>
                </c:pt>
                <c:pt idx="5976">
                  <c:v>1.2379580000000001E-2</c:v>
                </c:pt>
                <c:pt idx="5977">
                  <c:v>1.229572E-2</c:v>
                </c:pt>
                <c:pt idx="5978">
                  <c:v>1.2211880000000001E-2</c:v>
                </c:pt>
                <c:pt idx="5979">
                  <c:v>1.2128020000000003E-2</c:v>
                </c:pt>
                <c:pt idx="5980">
                  <c:v>1.2044180000000003E-2</c:v>
                </c:pt>
                <c:pt idx="5981">
                  <c:v>1.1960320000000088E-2</c:v>
                </c:pt>
                <c:pt idx="5982">
                  <c:v>1.1876480000000003E-2</c:v>
                </c:pt>
                <c:pt idx="5983">
                  <c:v>1.179264E-2</c:v>
                </c:pt>
                <c:pt idx="5984">
                  <c:v>1.1708780000000063E-2</c:v>
                </c:pt>
                <c:pt idx="5985">
                  <c:v>1.162494E-2</c:v>
                </c:pt>
                <c:pt idx="5986">
                  <c:v>1.1541080000000073E-2</c:v>
                </c:pt>
                <c:pt idx="5987">
                  <c:v>1.1457239999999999E-2</c:v>
                </c:pt>
                <c:pt idx="5988">
                  <c:v>1.1428799999999999E-2</c:v>
                </c:pt>
                <c:pt idx="5989">
                  <c:v>1.1400340000000005E-2</c:v>
                </c:pt>
                <c:pt idx="5990">
                  <c:v>1.1371900000000001E-2</c:v>
                </c:pt>
                <c:pt idx="5991">
                  <c:v>1.1343460000000001E-2</c:v>
                </c:pt>
                <c:pt idx="5992">
                  <c:v>1.1315E-2</c:v>
                </c:pt>
                <c:pt idx="5993">
                  <c:v>1.1286560000000065E-2</c:v>
                </c:pt>
                <c:pt idx="5994">
                  <c:v>1.1258120000000003E-2</c:v>
                </c:pt>
                <c:pt idx="5995">
                  <c:v>1.1229660000000001E-2</c:v>
                </c:pt>
                <c:pt idx="5996">
                  <c:v>1.1201220000000001E-2</c:v>
                </c:pt>
                <c:pt idx="5997">
                  <c:v>1.1172780000000005E-2</c:v>
                </c:pt>
                <c:pt idx="5998">
                  <c:v>1.1144340000000001E-2</c:v>
                </c:pt>
                <c:pt idx="5999">
                  <c:v>1.1115880000000003E-2</c:v>
                </c:pt>
                <c:pt idx="6000">
                  <c:v>1.108744E-2</c:v>
                </c:pt>
                <c:pt idx="6001">
                  <c:v>1.1058999999999998E-2</c:v>
                </c:pt>
                <c:pt idx="6002">
                  <c:v>1.1030540000000005E-2</c:v>
                </c:pt>
                <c:pt idx="6003">
                  <c:v>1.1002100000000067E-2</c:v>
                </c:pt>
                <c:pt idx="6004">
                  <c:v>1.097366E-2</c:v>
                </c:pt>
                <c:pt idx="6005">
                  <c:v>1.1000620000000062E-2</c:v>
                </c:pt>
                <c:pt idx="6006">
                  <c:v>1.102758000000007E-2</c:v>
                </c:pt>
                <c:pt idx="6007">
                  <c:v>1.1054520000000061E-2</c:v>
                </c:pt>
                <c:pt idx="6008">
                  <c:v>1.1081480000000067E-2</c:v>
                </c:pt>
                <c:pt idx="6009">
                  <c:v>1.1108440000000001E-2</c:v>
                </c:pt>
                <c:pt idx="6010">
                  <c:v>1.11354E-2</c:v>
                </c:pt>
                <c:pt idx="6011">
                  <c:v>1.1162360000000001E-2</c:v>
                </c:pt>
                <c:pt idx="6012">
                  <c:v>1.1189319999999999E-2</c:v>
                </c:pt>
                <c:pt idx="6013">
                  <c:v>1.121628E-2</c:v>
                </c:pt>
                <c:pt idx="6014">
                  <c:v>1.1243220000000003E-2</c:v>
                </c:pt>
                <c:pt idx="6015">
                  <c:v>1.1270180000000001E-2</c:v>
                </c:pt>
                <c:pt idx="6016">
                  <c:v>1.1297140000000001E-2</c:v>
                </c:pt>
                <c:pt idx="6017">
                  <c:v>1.1324100000000068E-2</c:v>
                </c:pt>
                <c:pt idx="6018">
                  <c:v>1.1351060000000001E-2</c:v>
                </c:pt>
                <c:pt idx="6019">
                  <c:v>1.1378019999999999E-2</c:v>
                </c:pt>
                <c:pt idx="6020">
                  <c:v>1.1404980000000007E-2</c:v>
                </c:pt>
                <c:pt idx="6021">
                  <c:v>1.1431920000000003E-2</c:v>
                </c:pt>
                <c:pt idx="6022">
                  <c:v>1.1458880000000001E-2</c:v>
                </c:pt>
                <c:pt idx="6023">
                  <c:v>1.1485840000000021E-2</c:v>
                </c:pt>
                <c:pt idx="6024">
                  <c:v>1.1512800000000043E-2</c:v>
                </c:pt>
                <c:pt idx="6025">
                  <c:v>1.153976E-2</c:v>
                </c:pt>
                <c:pt idx="6026">
                  <c:v>1.1566720000000074E-2</c:v>
                </c:pt>
                <c:pt idx="6027">
                  <c:v>1.159368E-2</c:v>
                </c:pt>
                <c:pt idx="6028">
                  <c:v>1.1620620000000078E-2</c:v>
                </c:pt>
                <c:pt idx="6029">
                  <c:v>1.1647580000000086E-2</c:v>
                </c:pt>
                <c:pt idx="6030">
                  <c:v>1.1674540000000001E-2</c:v>
                </c:pt>
                <c:pt idx="6031">
                  <c:v>1.1701500000000097E-2</c:v>
                </c:pt>
                <c:pt idx="6032">
                  <c:v>1.1728460000000001E-2</c:v>
                </c:pt>
                <c:pt idx="6033">
                  <c:v>1.175542000000006E-2</c:v>
                </c:pt>
                <c:pt idx="6034">
                  <c:v>1.1782380000000066E-2</c:v>
                </c:pt>
                <c:pt idx="6035">
                  <c:v>1.1809320000000061E-2</c:v>
                </c:pt>
                <c:pt idx="6036">
                  <c:v>1.1836280000000001E-2</c:v>
                </c:pt>
                <c:pt idx="6037">
                  <c:v>1.1863240000000001E-2</c:v>
                </c:pt>
                <c:pt idx="6038">
                  <c:v>1.1890200000000005E-2</c:v>
                </c:pt>
                <c:pt idx="6039">
                  <c:v>1.1917160000000001E-2</c:v>
                </c:pt>
                <c:pt idx="6040">
                  <c:v>1.1944120000000103E-2</c:v>
                </c:pt>
                <c:pt idx="6041">
                  <c:v>1.1971080000000021E-2</c:v>
                </c:pt>
                <c:pt idx="6042">
                  <c:v>1.1998020000000003E-2</c:v>
                </c:pt>
                <c:pt idx="6043">
                  <c:v>1.2024979999999999E-2</c:v>
                </c:pt>
                <c:pt idx="6044">
                  <c:v>1.1996540000000003E-2</c:v>
                </c:pt>
                <c:pt idx="6045">
                  <c:v>1.1968100000000077E-2</c:v>
                </c:pt>
                <c:pt idx="6046">
                  <c:v>1.193964E-2</c:v>
                </c:pt>
                <c:pt idx="6047">
                  <c:v>1.19112E-2</c:v>
                </c:pt>
                <c:pt idx="6048">
                  <c:v>1.1882760000000065E-2</c:v>
                </c:pt>
                <c:pt idx="6049">
                  <c:v>1.1854320000000003E-2</c:v>
                </c:pt>
                <c:pt idx="6050">
                  <c:v>1.1825860000000073E-2</c:v>
                </c:pt>
                <c:pt idx="6051">
                  <c:v>1.1797419999999999E-2</c:v>
                </c:pt>
                <c:pt idx="6052">
                  <c:v>1.1768980000000005E-2</c:v>
                </c:pt>
                <c:pt idx="6053">
                  <c:v>1.1740520000000114E-2</c:v>
                </c:pt>
                <c:pt idx="6054">
                  <c:v>1.1712080000000001E-2</c:v>
                </c:pt>
                <c:pt idx="6055">
                  <c:v>1.168364E-2</c:v>
                </c:pt>
                <c:pt idx="6056">
                  <c:v>1.1655200000000001E-2</c:v>
                </c:pt>
                <c:pt idx="6057">
                  <c:v>1.1626740000000003E-2</c:v>
                </c:pt>
                <c:pt idx="6058">
                  <c:v>1.1598300000000001E-2</c:v>
                </c:pt>
                <c:pt idx="6059">
                  <c:v>1.1569860000000001E-2</c:v>
                </c:pt>
                <c:pt idx="6060">
                  <c:v>1.1541400000000073E-2</c:v>
                </c:pt>
                <c:pt idx="6061">
                  <c:v>1.1512959999999999E-2</c:v>
                </c:pt>
                <c:pt idx="6062">
                  <c:v>1.1484520000000099E-2</c:v>
                </c:pt>
                <c:pt idx="6063">
                  <c:v>1.1456060000000001E-2</c:v>
                </c:pt>
                <c:pt idx="6064">
                  <c:v>1.1427620000000001E-2</c:v>
                </c:pt>
                <c:pt idx="6065">
                  <c:v>1.1399180000000005E-2</c:v>
                </c:pt>
                <c:pt idx="6066">
                  <c:v>1.1370740000000001E-2</c:v>
                </c:pt>
                <c:pt idx="6067">
                  <c:v>1.1342280000000001E-2</c:v>
                </c:pt>
                <c:pt idx="6068">
                  <c:v>1.131384E-2</c:v>
                </c:pt>
                <c:pt idx="6069">
                  <c:v>1.1285400000000065E-2</c:v>
                </c:pt>
                <c:pt idx="6070">
                  <c:v>1.1256939999999998E-2</c:v>
                </c:pt>
                <c:pt idx="6071">
                  <c:v>1.1228500000000067E-2</c:v>
                </c:pt>
                <c:pt idx="6072">
                  <c:v>1.1200060000000001E-2</c:v>
                </c:pt>
                <c:pt idx="6073">
                  <c:v>1.1171620000000005E-2</c:v>
                </c:pt>
                <c:pt idx="6074">
                  <c:v>1.1143160000000023E-2</c:v>
                </c:pt>
                <c:pt idx="6075">
                  <c:v>1.1114720000000003E-2</c:v>
                </c:pt>
                <c:pt idx="6076">
                  <c:v>1.108628E-2</c:v>
                </c:pt>
                <c:pt idx="6077">
                  <c:v>1.1057819999999999E-2</c:v>
                </c:pt>
                <c:pt idx="6078">
                  <c:v>1.1029380000000005E-2</c:v>
                </c:pt>
                <c:pt idx="6079">
                  <c:v>1.1000940000000001E-2</c:v>
                </c:pt>
                <c:pt idx="6080">
                  <c:v>1.0972480000000001E-2</c:v>
                </c:pt>
                <c:pt idx="6081">
                  <c:v>1.094404E-2</c:v>
                </c:pt>
                <c:pt idx="6082">
                  <c:v>1.0915599999999999E-2</c:v>
                </c:pt>
                <c:pt idx="6083">
                  <c:v>1.0887160000000003E-2</c:v>
                </c:pt>
                <c:pt idx="6084">
                  <c:v>1.0858700000000001E-2</c:v>
                </c:pt>
                <c:pt idx="6085">
                  <c:v>1.083026E-2</c:v>
                </c:pt>
                <c:pt idx="6086">
                  <c:v>1.080182000000009E-2</c:v>
                </c:pt>
                <c:pt idx="6087">
                  <c:v>1.0773359999999999E-2</c:v>
                </c:pt>
                <c:pt idx="6088">
                  <c:v>1.0744920000000003E-2</c:v>
                </c:pt>
                <c:pt idx="6089">
                  <c:v>1.071648E-2</c:v>
                </c:pt>
                <c:pt idx="6090">
                  <c:v>1.0688039999999999E-2</c:v>
                </c:pt>
                <c:pt idx="6091">
                  <c:v>1.065958E-2</c:v>
                </c:pt>
                <c:pt idx="6092">
                  <c:v>1.0631140000000001E-2</c:v>
                </c:pt>
                <c:pt idx="6093">
                  <c:v>1.0602700000000001E-2</c:v>
                </c:pt>
                <c:pt idx="6094">
                  <c:v>1.0574239999999999E-2</c:v>
                </c:pt>
                <c:pt idx="6095">
                  <c:v>1.0545800000000055E-2</c:v>
                </c:pt>
                <c:pt idx="6096">
                  <c:v>1.0517359999999998E-2</c:v>
                </c:pt>
                <c:pt idx="6097">
                  <c:v>1.0488920000000001E-2</c:v>
                </c:pt>
                <c:pt idx="6098">
                  <c:v>1.0460460000000001E-2</c:v>
                </c:pt>
                <c:pt idx="6099">
                  <c:v>1.043202E-2</c:v>
                </c:pt>
                <c:pt idx="6100">
                  <c:v>1.0403580000000062E-2</c:v>
                </c:pt>
                <c:pt idx="6101">
                  <c:v>1.0375120000000003E-2</c:v>
                </c:pt>
                <c:pt idx="6102">
                  <c:v>1.034668E-2</c:v>
                </c:pt>
                <c:pt idx="6103">
                  <c:v>1.0318239999999998E-2</c:v>
                </c:pt>
                <c:pt idx="6104">
                  <c:v>1.028978E-2</c:v>
                </c:pt>
                <c:pt idx="6105">
                  <c:v>1.0261340000000001E-2</c:v>
                </c:pt>
                <c:pt idx="6106">
                  <c:v>1.02329E-2</c:v>
                </c:pt>
                <c:pt idx="6107">
                  <c:v>1.020446E-2</c:v>
                </c:pt>
                <c:pt idx="6108">
                  <c:v>1.0175999999999998E-2</c:v>
                </c:pt>
                <c:pt idx="6109">
                  <c:v>1.0147560000000003E-2</c:v>
                </c:pt>
                <c:pt idx="6110">
                  <c:v>1.0119120000000001E-2</c:v>
                </c:pt>
                <c:pt idx="6111">
                  <c:v>1.009066E-2</c:v>
                </c:pt>
                <c:pt idx="6112">
                  <c:v>1.0062220000000005E-2</c:v>
                </c:pt>
                <c:pt idx="6113">
                  <c:v>1.0033779999999999E-2</c:v>
                </c:pt>
                <c:pt idx="6114">
                  <c:v>1.000534E-2</c:v>
                </c:pt>
                <c:pt idx="6115">
                  <c:v>9.9214800000000658E-3</c:v>
                </c:pt>
                <c:pt idx="6116">
                  <c:v>9.8376400000000207E-3</c:v>
                </c:pt>
                <c:pt idx="6117">
                  <c:v>9.7537800000000573E-3</c:v>
                </c:pt>
                <c:pt idx="6118">
                  <c:v>9.6699400000000227E-3</c:v>
                </c:pt>
                <c:pt idx="6119">
                  <c:v>9.5860800000000575E-3</c:v>
                </c:pt>
                <c:pt idx="6120">
                  <c:v>9.5022400000000246E-3</c:v>
                </c:pt>
                <c:pt idx="6121">
                  <c:v>9.4183800000000005E-3</c:v>
                </c:pt>
                <c:pt idx="6122">
                  <c:v>9.3345400000000248E-3</c:v>
                </c:pt>
                <c:pt idx="6123">
                  <c:v>9.2507000000000266E-3</c:v>
                </c:pt>
                <c:pt idx="6124">
                  <c:v>9.1668400000000268E-3</c:v>
                </c:pt>
                <c:pt idx="6125">
                  <c:v>9.0830000000000268E-3</c:v>
                </c:pt>
                <c:pt idx="6126">
                  <c:v>8.999140000000053E-3</c:v>
                </c:pt>
                <c:pt idx="6127">
                  <c:v>8.9153000000000027E-3</c:v>
                </c:pt>
                <c:pt idx="6128">
                  <c:v>8.8314400000000567E-3</c:v>
                </c:pt>
                <c:pt idx="6129">
                  <c:v>8.7476000000000012E-3</c:v>
                </c:pt>
                <c:pt idx="6130">
                  <c:v>8.6637400000000048E-3</c:v>
                </c:pt>
                <c:pt idx="6131">
                  <c:v>8.5799000000000066E-3</c:v>
                </c:pt>
                <c:pt idx="6132">
                  <c:v>8.4960600000000067E-3</c:v>
                </c:pt>
                <c:pt idx="6133">
                  <c:v>8.4122000000000068E-3</c:v>
                </c:pt>
                <c:pt idx="6134">
                  <c:v>8.3283600000000017E-3</c:v>
                </c:pt>
                <c:pt idx="6135">
                  <c:v>8.2445000000000001E-3</c:v>
                </c:pt>
                <c:pt idx="6136">
                  <c:v>8.1606600000000227E-3</c:v>
                </c:pt>
                <c:pt idx="6137">
                  <c:v>8.0768000000000228E-3</c:v>
                </c:pt>
                <c:pt idx="6138">
                  <c:v>7.9929600000000194E-3</c:v>
                </c:pt>
                <c:pt idx="6139">
                  <c:v>7.9091000000000439E-3</c:v>
                </c:pt>
                <c:pt idx="6140">
                  <c:v>7.8252600000000422E-3</c:v>
                </c:pt>
                <c:pt idx="6141">
                  <c:v>7.7414200000000509E-3</c:v>
                </c:pt>
                <c:pt idx="6142">
                  <c:v>7.6575599999999999E-3</c:v>
                </c:pt>
                <c:pt idx="6143">
                  <c:v>7.5737200000000468E-3</c:v>
                </c:pt>
                <c:pt idx="6144">
                  <c:v>7.4898600000000573E-3</c:v>
                </c:pt>
                <c:pt idx="6145">
                  <c:v>7.4060200000000461E-3</c:v>
                </c:pt>
                <c:pt idx="6146">
                  <c:v>7.3221599999999986E-3</c:v>
                </c:pt>
                <c:pt idx="6147">
                  <c:v>7.2383200000000472E-3</c:v>
                </c:pt>
                <c:pt idx="6148">
                  <c:v>7.1544600000000014E-3</c:v>
                </c:pt>
                <c:pt idx="6149">
                  <c:v>7.0706200000000483E-3</c:v>
                </c:pt>
                <c:pt idx="6150">
                  <c:v>6.9867800000000388E-3</c:v>
                </c:pt>
                <c:pt idx="6151">
                  <c:v>6.9029200000000034E-3</c:v>
                </c:pt>
                <c:pt idx="6152">
                  <c:v>6.8190800000000034E-3</c:v>
                </c:pt>
                <c:pt idx="6153">
                  <c:v>6.7352200000000478E-3</c:v>
                </c:pt>
                <c:pt idx="6154">
                  <c:v>6.7067800000000302E-3</c:v>
                </c:pt>
                <c:pt idx="6155">
                  <c:v>6.6783400000000352E-3</c:v>
                </c:pt>
                <c:pt idx="6156">
                  <c:v>6.6498800000000004E-3</c:v>
                </c:pt>
                <c:pt idx="6157">
                  <c:v>6.6214400000000114E-3</c:v>
                </c:pt>
                <c:pt idx="6158">
                  <c:v>6.5930000000000034E-3</c:v>
                </c:pt>
                <c:pt idx="6159">
                  <c:v>6.5645600000000014E-3</c:v>
                </c:pt>
                <c:pt idx="6160">
                  <c:v>6.5361000000000134E-3</c:v>
                </c:pt>
                <c:pt idx="6161">
                  <c:v>6.5076600000000383E-3</c:v>
                </c:pt>
                <c:pt idx="6162">
                  <c:v>6.4792200000000615E-3</c:v>
                </c:pt>
                <c:pt idx="6163">
                  <c:v>6.4507600000000423E-3</c:v>
                </c:pt>
                <c:pt idx="6164">
                  <c:v>6.4223200000000239E-3</c:v>
                </c:pt>
                <c:pt idx="6165">
                  <c:v>6.3938800000000002E-3</c:v>
                </c:pt>
                <c:pt idx="6166">
                  <c:v>6.365420000000001E-3</c:v>
                </c:pt>
                <c:pt idx="6167">
                  <c:v>6.3369800000000033E-3</c:v>
                </c:pt>
                <c:pt idx="6168">
                  <c:v>6.3085400000000014E-3</c:v>
                </c:pt>
                <c:pt idx="6169">
                  <c:v>6.2801000000000124E-3</c:v>
                </c:pt>
                <c:pt idx="6170">
                  <c:v>6.2516400000000461E-3</c:v>
                </c:pt>
                <c:pt idx="6171">
                  <c:v>6.2786000000000482E-3</c:v>
                </c:pt>
                <c:pt idx="6172">
                  <c:v>6.3055600000000104E-3</c:v>
                </c:pt>
                <c:pt idx="6173">
                  <c:v>6.3325200000000003E-3</c:v>
                </c:pt>
                <c:pt idx="6174">
                  <c:v>6.3594800000000024E-3</c:v>
                </c:pt>
                <c:pt idx="6175">
                  <c:v>6.3864400000000357E-3</c:v>
                </c:pt>
                <c:pt idx="6176">
                  <c:v>6.4133800000000293E-3</c:v>
                </c:pt>
                <c:pt idx="6177">
                  <c:v>6.4403400000000478E-3</c:v>
                </c:pt>
                <c:pt idx="6178">
                  <c:v>6.4673000000000239E-3</c:v>
                </c:pt>
                <c:pt idx="6179">
                  <c:v>6.4942600000000355E-3</c:v>
                </c:pt>
                <c:pt idx="6180">
                  <c:v>6.5212200000000376E-3</c:v>
                </c:pt>
                <c:pt idx="6181">
                  <c:v>6.5481800000000024E-3</c:v>
                </c:pt>
                <c:pt idx="6182">
                  <c:v>6.575140000000034E-3</c:v>
                </c:pt>
                <c:pt idx="6183">
                  <c:v>6.6020799999999998E-3</c:v>
                </c:pt>
                <c:pt idx="6184">
                  <c:v>6.6290400000000114E-3</c:v>
                </c:pt>
                <c:pt idx="6185">
                  <c:v>6.6560000000000013E-3</c:v>
                </c:pt>
                <c:pt idx="6186">
                  <c:v>6.6829599999999999E-3</c:v>
                </c:pt>
                <c:pt idx="6187">
                  <c:v>6.7099200000000333E-3</c:v>
                </c:pt>
                <c:pt idx="6188">
                  <c:v>6.7368800000000301E-3</c:v>
                </c:pt>
                <c:pt idx="6189">
                  <c:v>6.7638400000000322E-3</c:v>
                </c:pt>
                <c:pt idx="6190">
                  <c:v>6.7907800000000023E-3</c:v>
                </c:pt>
                <c:pt idx="6191">
                  <c:v>6.8177400000000114E-3</c:v>
                </c:pt>
                <c:pt idx="6192">
                  <c:v>6.8447000000000004E-3</c:v>
                </c:pt>
                <c:pt idx="6193">
                  <c:v>6.8716600000000572E-3</c:v>
                </c:pt>
                <c:pt idx="6194">
                  <c:v>6.8986200000000324E-3</c:v>
                </c:pt>
                <c:pt idx="6195">
                  <c:v>6.9255800000000024E-3</c:v>
                </c:pt>
                <c:pt idx="6196">
                  <c:v>6.9525400000000114E-3</c:v>
                </c:pt>
                <c:pt idx="6197">
                  <c:v>6.9794800000000422E-3</c:v>
                </c:pt>
                <c:pt idx="6198">
                  <c:v>7.00644000000004E-3</c:v>
                </c:pt>
                <c:pt idx="6199">
                  <c:v>7.033400000000036E-3</c:v>
                </c:pt>
                <c:pt idx="6200">
                  <c:v>7.060360000000032E-3</c:v>
                </c:pt>
                <c:pt idx="6201">
                  <c:v>7.0873200000000124E-3</c:v>
                </c:pt>
                <c:pt idx="6202">
                  <c:v>7.1142800000000023E-3</c:v>
                </c:pt>
                <c:pt idx="6203">
                  <c:v>7.1412400000000452E-3</c:v>
                </c:pt>
                <c:pt idx="6204">
                  <c:v>7.1681799999999997E-3</c:v>
                </c:pt>
                <c:pt idx="6205">
                  <c:v>7.1951400000000113E-3</c:v>
                </c:pt>
                <c:pt idx="6206">
                  <c:v>7.2221000000000004E-3</c:v>
                </c:pt>
                <c:pt idx="6207">
                  <c:v>7.2490600000000537E-3</c:v>
                </c:pt>
                <c:pt idx="6208">
                  <c:v>7.2760200000000471E-3</c:v>
                </c:pt>
                <c:pt idx="6209">
                  <c:v>7.3029799999999997E-3</c:v>
                </c:pt>
                <c:pt idx="6210">
                  <c:v>7.2745200000000239E-3</c:v>
                </c:pt>
                <c:pt idx="6211">
                  <c:v>7.2460800000000323E-3</c:v>
                </c:pt>
                <c:pt idx="6212">
                  <c:v>7.2176400000000382E-3</c:v>
                </c:pt>
                <c:pt idx="6213">
                  <c:v>7.1892000000000388E-3</c:v>
                </c:pt>
                <c:pt idx="6214">
                  <c:v>7.1607400000000014E-3</c:v>
                </c:pt>
                <c:pt idx="6215">
                  <c:v>7.1323000000000124E-3</c:v>
                </c:pt>
                <c:pt idx="6216">
                  <c:v>7.1038600000000321E-3</c:v>
                </c:pt>
                <c:pt idx="6217">
                  <c:v>7.075400000000032E-3</c:v>
                </c:pt>
                <c:pt idx="6218">
                  <c:v>7.0469600000000361E-3</c:v>
                </c:pt>
                <c:pt idx="6219">
                  <c:v>7.0185199999999994E-3</c:v>
                </c:pt>
                <c:pt idx="6220">
                  <c:v>6.9900800000000114E-3</c:v>
                </c:pt>
                <c:pt idx="6221">
                  <c:v>6.9616200000000494E-3</c:v>
                </c:pt>
                <c:pt idx="6222">
                  <c:v>6.9331800000000301E-3</c:v>
                </c:pt>
                <c:pt idx="6223">
                  <c:v>6.9047400000000342E-3</c:v>
                </c:pt>
                <c:pt idx="6224">
                  <c:v>6.8762800000000375E-3</c:v>
                </c:pt>
                <c:pt idx="6225">
                  <c:v>6.8478400000000104E-3</c:v>
                </c:pt>
                <c:pt idx="6226">
                  <c:v>6.8194000000000293E-3</c:v>
                </c:pt>
                <c:pt idx="6227">
                  <c:v>6.7909600000000134E-3</c:v>
                </c:pt>
                <c:pt idx="6228">
                  <c:v>6.7625000000000003E-3</c:v>
                </c:pt>
                <c:pt idx="6229">
                  <c:v>6.7340600000000373E-3</c:v>
                </c:pt>
                <c:pt idx="6230">
                  <c:v>6.7056200000000406E-3</c:v>
                </c:pt>
                <c:pt idx="6231">
                  <c:v>6.6771600000000014E-3</c:v>
                </c:pt>
                <c:pt idx="6232">
                  <c:v>6.6487200000000133E-3</c:v>
                </c:pt>
                <c:pt idx="6233">
                  <c:v>6.6202800000000001E-3</c:v>
                </c:pt>
                <c:pt idx="6234">
                  <c:v>6.5918200000000329E-3</c:v>
                </c:pt>
                <c:pt idx="6235">
                  <c:v>6.5633800000000023E-3</c:v>
                </c:pt>
                <c:pt idx="6236">
                  <c:v>6.5349400000000134E-3</c:v>
                </c:pt>
                <c:pt idx="6237">
                  <c:v>6.5065000000000114E-3</c:v>
                </c:pt>
                <c:pt idx="6238">
                  <c:v>6.478040000000046E-3</c:v>
                </c:pt>
                <c:pt idx="6239">
                  <c:v>6.4496000000000536E-3</c:v>
                </c:pt>
                <c:pt idx="6240">
                  <c:v>6.421160000000036E-3</c:v>
                </c:pt>
                <c:pt idx="6241">
                  <c:v>6.3927000000000003E-3</c:v>
                </c:pt>
                <c:pt idx="6242">
                  <c:v>6.3642600000000113E-3</c:v>
                </c:pt>
                <c:pt idx="6243">
                  <c:v>6.3358199999999998E-3</c:v>
                </c:pt>
                <c:pt idx="6244">
                  <c:v>6.3073800000000013E-3</c:v>
                </c:pt>
                <c:pt idx="6245">
                  <c:v>6.2789200000000133E-3</c:v>
                </c:pt>
                <c:pt idx="6246">
                  <c:v>6.2504800000000114E-3</c:v>
                </c:pt>
                <c:pt idx="6247">
                  <c:v>6.2220399999999999E-3</c:v>
                </c:pt>
                <c:pt idx="6248">
                  <c:v>6.1935800000000006E-3</c:v>
                </c:pt>
                <c:pt idx="6249">
                  <c:v>6.1651400000000004E-3</c:v>
                </c:pt>
                <c:pt idx="6250">
                  <c:v>6.1367000000000331E-3</c:v>
                </c:pt>
                <c:pt idx="6251">
                  <c:v>6.108240000000033E-3</c:v>
                </c:pt>
                <c:pt idx="6252">
                  <c:v>6.0798000000000371E-3</c:v>
                </c:pt>
                <c:pt idx="6253">
                  <c:v>6.0513600000000447E-3</c:v>
                </c:pt>
                <c:pt idx="6254">
                  <c:v>6.0229200000000002E-3</c:v>
                </c:pt>
                <c:pt idx="6255">
                  <c:v>5.994460000000027E-3</c:v>
                </c:pt>
                <c:pt idx="6256">
                  <c:v>5.9660200000000293E-3</c:v>
                </c:pt>
                <c:pt idx="6257">
                  <c:v>5.9375800000000013E-3</c:v>
                </c:pt>
                <c:pt idx="6258">
                  <c:v>5.9091200000000376E-3</c:v>
                </c:pt>
                <c:pt idx="6259">
                  <c:v>5.8806800000000114E-3</c:v>
                </c:pt>
                <c:pt idx="6260">
                  <c:v>5.8522399999999999E-3</c:v>
                </c:pt>
                <c:pt idx="6261">
                  <c:v>5.8238000000000014E-3</c:v>
                </c:pt>
                <c:pt idx="6262">
                  <c:v>5.7953400000000134E-3</c:v>
                </c:pt>
                <c:pt idx="6263">
                  <c:v>5.7669000000000114E-3</c:v>
                </c:pt>
                <c:pt idx="6264">
                  <c:v>5.7384600000000415E-3</c:v>
                </c:pt>
                <c:pt idx="6265">
                  <c:v>5.7100000000000024E-3</c:v>
                </c:pt>
                <c:pt idx="6266">
                  <c:v>5.6815600000000134E-3</c:v>
                </c:pt>
                <c:pt idx="6267">
                  <c:v>5.6531200000000002E-3</c:v>
                </c:pt>
                <c:pt idx="6268">
                  <c:v>5.62468E-3</c:v>
                </c:pt>
                <c:pt idx="6269">
                  <c:v>5.5962200000000345E-3</c:v>
                </c:pt>
                <c:pt idx="6270">
                  <c:v>5.5677800000000005E-3</c:v>
                </c:pt>
                <c:pt idx="6271">
                  <c:v>5.5393400000000453E-3</c:v>
                </c:pt>
                <c:pt idx="6272">
                  <c:v>5.5108800000000001E-3</c:v>
                </c:pt>
                <c:pt idx="6273">
                  <c:v>5.4824400000000294E-3</c:v>
                </c:pt>
                <c:pt idx="6274">
                  <c:v>5.4540000000000014E-3</c:v>
                </c:pt>
                <c:pt idx="6275">
                  <c:v>5.4255400000000004E-3</c:v>
                </c:pt>
                <c:pt idx="6276">
                  <c:v>5.3971000000000002E-3</c:v>
                </c:pt>
                <c:pt idx="6277">
                  <c:v>5.3686599999999999E-3</c:v>
                </c:pt>
                <c:pt idx="6278">
                  <c:v>5.3402200000000292E-3</c:v>
                </c:pt>
                <c:pt idx="6279">
                  <c:v>5.3117600000000134E-3</c:v>
                </c:pt>
                <c:pt idx="6280">
                  <c:v>5.2833200000000392E-3</c:v>
                </c:pt>
                <c:pt idx="6281">
                  <c:v>5.25488E-3</c:v>
                </c:pt>
                <c:pt idx="6282">
                  <c:v>5.2264200000000033E-3</c:v>
                </c:pt>
                <c:pt idx="6283">
                  <c:v>5.1979799999999996E-3</c:v>
                </c:pt>
                <c:pt idx="6284">
                  <c:v>5.1141399999999945E-3</c:v>
                </c:pt>
                <c:pt idx="6285">
                  <c:v>5.0302800000000293E-3</c:v>
                </c:pt>
                <c:pt idx="6286">
                  <c:v>4.9464400000000389E-3</c:v>
                </c:pt>
                <c:pt idx="6287">
                  <c:v>4.8625799999999966E-3</c:v>
                </c:pt>
                <c:pt idx="6288">
                  <c:v>4.77874000000004E-3</c:v>
                </c:pt>
                <c:pt idx="6289">
                  <c:v>4.6948799999999985E-3</c:v>
                </c:pt>
                <c:pt idx="6290">
                  <c:v>4.6110400000000124E-3</c:v>
                </c:pt>
                <c:pt idx="6291">
                  <c:v>4.5272000000000003E-3</c:v>
                </c:pt>
                <c:pt idx="6292">
                  <c:v>4.443340000000043E-3</c:v>
                </c:pt>
                <c:pt idx="6293">
                  <c:v>4.3595000000000014E-3</c:v>
                </c:pt>
                <c:pt idx="6294">
                  <c:v>4.2756400000000389E-3</c:v>
                </c:pt>
                <c:pt idx="6295">
                  <c:v>4.1918000000000033E-3</c:v>
                </c:pt>
                <c:pt idx="6296">
                  <c:v>4.10794E-3</c:v>
                </c:pt>
                <c:pt idx="6297">
                  <c:v>4.0240999999999975E-3</c:v>
                </c:pt>
                <c:pt idx="6298">
                  <c:v>3.9402400000000002E-3</c:v>
                </c:pt>
                <c:pt idx="6299">
                  <c:v>3.8564000000000003E-3</c:v>
                </c:pt>
                <c:pt idx="6300">
                  <c:v>3.7725600000000159E-3</c:v>
                </c:pt>
                <c:pt idx="6301">
                  <c:v>3.6887000000000239E-3</c:v>
                </c:pt>
                <c:pt idx="6302">
                  <c:v>3.6048600000000127E-3</c:v>
                </c:pt>
                <c:pt idx="6303">
                  <c:v>3.5210000000000146E-3</c:v>
                </c:pt>
                <c:pt idx="6304">
                  <c:v>3.437160000000015E-3</c:v>
                </c:pt>
                <c:pt idx="6305">
                  <c:v>3.3533000000000052E-3</c:v>
                </c:pt>
                <c:pt idx="6306">
                  <c:v>3.2694600000000148E-3</c:v>
                </c:pt>
                <c:pt idx="6307">
                  <c:v>3.185620000000017E-3</c:v>
                </c:pt>
                <c:pt idx="6308">
                  <c:v>3.1017600000000155E-3</c:v>
                </c:pt>
                <c:pt idx="6309">
                  <c:v>3.0179200000000181E-3</c:v>
                </c:pt>
                <c:pt idx="6310">
                  <c:v>2.9340600000000001E-3</c:v>
                </c:pt>
                <c:pt idx="6311">
                  <c:v>2.8502200000000001E-3</c:v>
                </c:pt>
                <c:pt idx="6312">
                  <c:v>2.7663600000000141E-3</c:v>
                </c:pt>
                <c:pt idx="6313">
                  <c:v>2.6825200000000159E-3</c:v>
                </c:pt>
                <c:pt idx="6314">
                  <c:v>2.59866E-3</c:v>
                </c:pt>
                <c:pt idx="6315">
                  <c:v>2.5148200000000001E-3</c:v>
                </c:pt>
                <c:pt idx="6316">
                  <c:v>2.4309800000000001E-3</c:v>
                </c:pt>
                <c:pt idx="6317">
                  <c:v>2.3471200000000185E-3</c:v>
                </c:pt>
                <c:pt idx="6318">
                  <c:v>2.2632800000000207E-3</c:v>
                </c:pt>
                <c:pt idx="6319">
                  <c:v>2.1794200000000092E-3</c:v>
                </c:pt>
                <c:pt idx="6320">
                  <c:v>2.0955800000000092E-3</c:v>
                </c:pt>
                <c:pt idx="6321">
                  <c:v>2.0117200000000011E-3</c:v>
                </c:pt>
                <c:pt idx="6322">
                  <c:v>1.9278780000000079E-3</c:v>
                </c:pt>
                <c:pt idx="6323">
                  <c:v>1.8994320000000077E-3</c:v>
                </c:pt>
                <c:pt idx="6324">
                  <c:v>1.8709860000000087E-3</c:v>
                </c:pt>
                <c:pt idx="6325">
                  <c:v>1.8425400000000095E-3</c:v>
                </c:pt>
                <c:pt idx="6326">
                  <c:v>2.0920800000000001E-3</c:v>
                </c:pt>
                <c:pt idx="6327">
                  <c:v>2.3420399999999997E-3</c:v>
                </c:pt>
                <c:pt idx="6328">
                  <c:v>2.5923800000000052E-3</c:v>
                </c:pt>
                <c:pt idx="6329">
                  <c:v>2.8431200000000206E-3</c:v>
                </c:pt>
                <c:pt idx="6330">
                  <c:v>3.0942800000000052E-3</c:v>
                </c:pt>
                <c:pt idx="6331">
                  <c:v>3.3458199999999998E-3</c:v>
                </c:pt>
                <c:pt idx="6332">
                  <c:v>3.597760000000018E-3</c:v>
                </c:pt>
                <c:pt idx="6333">
                  <c:v>3.8501000000000052E-3</c:v>
                </c:pt>
                <c:pt idx="6334">
                  <c:v>4.10284E-3</c:v>
                </c:pt>
                <c:pt idx="6335">
                  <c:v>4.3559800000000006E-3</c:v>
                </c:pt>
                <c:pt idx="6336">
                  <c:v>4.6095199999999998E-3</c:v>
                </c:pt>
                <c:pt idx="6337">
                  <c:v>4.8634600000000104E-3</c:v>
                </c:pt>
                <c:pt idx="6338">
                  <c:v>5.1177999999999996E-3</c:v>
                </c:pt>
                <c:pt idx="6339">
                  <c:v>5.3725400000000124E-3</c:v>
                </c:pt>
                <c:pt idx="6340">
                  <c:v>5.6276799999999995E-3</c:v>
                </c:pt>
                <c:pt idx="6341">
                  <c:v>5.8832200000000371E-3</c:v>
                </c:pt>
                <c:pt idx="6342">
                  <c:v>6.1391400000000134E-3</c:v>
                </c:pt>
                <c:pt idx="6343">
                  <c:v>6.3954800000000003E-3</c:v>
                </c:pt>
                <c:pt idx="6344">
                  <c:v>6.6522200000000134E-3</c:v>
                </c:pt>
                <c:pt idx="6345">
                  <c:v>6.9093400000000554E-3</c:v>
                </c:pt>
                <c:pt idx="6346">
                  <c:v>7.2222800000000123E-3</c:v>
                </c:pt>
                <c:pt idx="6347">
                  <c:v>7.5356200000000475E-3</c:v>
                </c:pt>
                <c:pt idx="6348">
                  <c:v>7.8493400000000484E-3</c:v>
                </c:pt>
                <c:pt idx="6349">
                  <c:v>8.1634800000000719E-3</c:v>
                </c:pt>
                <c:pt idx="6350">
                  <c:v>8.4780000000000046E-3</c:v>
                </c:pt>
                <c:pt idx="6351">
                  <c:v>8.7929400000000008E-3</c:v>
                </c:pt>
                <c:pt idx="6352">
                  <c:v>9.10826E-3</c:v>
                </c:pt>
                <c:pt idx="6353">
                  <c:v>9.4240000000000226E-3</c:v>
                </c:pt>
                <c:pt idx="6354">
                  <c:v>9.7401200000000014E-3</c:v>
                </c:pt>
                <c:pt idx="6355">
                  <c:v>1.0056639999999999E-2</c:v>
                </c:pt>
                <c:pt idx="6356">
                  <c:v>1.0373580000000007E-2</c:v>
                </c:pt>
                <c:pt idx="6357">
                  <c:v>1.06909E-2</c:v>
                </c:pt>
                <c:pt idx="6358">
                  <c:v>1.1008620000000005E-2</c:v>
                </c:pt>
                <c:pt idx="6359">
                  <c:v>1.132674E-2</c:v>
                </c:pt>
                <c:pt idx="6360">
                  <c:v>1.1645260000000001E-2</c:v>
                </c:pt>
                <c:pt idx="6361">
                  <c:v>1.1964180000000086E-2</c:v>
                </c:pt>
                <c:pt idx="6362">
                  <c:v>1.2283499999999999E-2</c:v>
                </c:pt>
                <c:pt idx="6363">
                  <c:v>1.2603220000000005E-2</c:v>
                </c:pt>
                <c:pt idx="6364">
                  <c:v>1.292334E-2</c:v>
                </c:pt>
                <c:pt idx="6365">
                  <c:v>1.2965860000000001E-2</c:v>
                </c:pt>
                <c:pt idx="6366">
                  <c:v>1.3008400000000003E-2</c:v>
                </c:pt>
                <c:pt idx="6367">
                  <c:v>1.3050920000000001E-2</c:v>
                </c:pt>
                <c:pt idx="6368">
                  <c:v>1.309344E-2</c:v>
                </c:pt>
                <c:pt idx="6369">
                  <c:v>1.3135959999999999E-2</c:v>
                </c:pt>
                <c:pt idx="6370">
                  <c:v>1.3178480000000001E-2</c:v>
                </c:pt>
                <c:pt idx="6371">
                  <c:v>1.3221000000000043E-2</c:v>
                </c:pt>
                <c:pt idx="6372">
                  <c:v>1.3263520000000093E-2</c:v>
                </c:pt>
                <c:pt idx="6373">
                  <c:v>1.330604E-2</c:v>
                </c:pt>
                <c:pt idx="6374">
                  <c:v>1.334858000000007E-2</c:v>
                </c:pt>
                <c:pt idx="6375">
                  <c:v>1.3391100000000001E-2</c:v>
                </c:pt>
                <c:pt idx="6376">
                  <c:v>1.343362E-2</c:v>
                </c:pt>
                <c:pt idx="6377">
                  <c:v>1.3476140000000001E-2</c:v>
                </c:pt>
                <c:pt idx="6378">
                  <c:v>1.351866E-2</c:v>
                </c:pt>
                <c:pt idx="6379">
                  <c:v>1.3561180000000079E-2</c:v>
                </c:pt>
                <c:pt idx="6380">
                  <c:v>1.3603700000000041E-2</c:v>
                </c:pt>
                <c:pt idx="6381">
                  <c:v>1.3646220000000021E-2</c:v>
                </c:pt>
                <c:pt idx="6382">
                  <c:v>1.3688760000000001E-2</c:v>
                </c:pt>
                <c:pt idx="6383">
                  <c:v>1.3731280000000002E-2</c:v>
                </c:pt>
                <c:pt idx="6384">
                  <c:v>1.3773800000000058E-2</c:v>
                </c:pt>
                <c:pt idx="6385">
                  <c:v>1.3760919999999999E-2</c:v>
                </c:pt>
                <c:pt idx="6386">
                  <c:v>1.3748040000000001E-2</c:v>
                </c:pt>
                <c:pt idx="6387">
                  <c:v>1.3735160000000001E-2</c:v>
                </c:pt>
                <c:pt idx="6388">
                  <c:v>1.3722280000000003E-2</c:v>
                </c:pt>
                <c:pt idx="6389">
                  <c:v>1.3709400000000043E-2</c:v>
                </c:pt>
                <c:pt idx="6390">
                  <c:v>1.3696520000000066E-2</c:v>
                </c:pt>
                <c:pt idx="6391">
                  <c:v>1.368364E-2</c:v>
                </c:pt>
                <c:pt idx="6392">
                  <c:v>1.3670760000000007E-2</c:v>
                </c:pt>
                <c:pt idx="6393">
                  <c:v>1.3657880000000001E-2</c:v>
                </c:pt>
                <c:pt idx="6394">
                  <c:v>1.3644999999999999E-2</c:v>
                </c:pt>
                <c:pt idx="6395">
                  <c:v>1.3632120000000065E-2</c:v>
                </c:pt>
                <c:pt idx="6396">
                  <c:v>1.3619239999999998E-2</c:v>
                </c:pt>
                <c:pt idx="6397">
                  <c:v>1.3606360000000001E-2</c:v>
                </c:pt>
                <c:pt idx="6398">
                  <c:v>1.3593480000000003E-2</c:v>
                </c:pt>
                <c:pt idx="6399">
                  <c:v>1.3580600000000003E-2</c:v>
                </c:pt>
                <c:pt idx="6400">
                  <c:v>1.3567720000000063E-2</c:v>
                </c:pt>
                <c:pt idx="6401">
                  <c:v>1.3554820000000066E-2</c:v>
                </c:pt>
                <c:pt idx="6402">
                  <c:v>1.3541940000000001E-2</c:v>
                </c:pt>
                <c:pt idx="6403">
                  <c:v>1.3529060000000002E-2</c:v>
                </c:pt>
                <c:pt idx="6404">
                  <c:v>1.3516180000000001E-2</c:v>
                </c:pt>
                <c:pt idx="6405">
                  <c:v>1.3503299999999999E-2</c:v>
                </c:pt>
                <c:pt idx="6406">
                  <c:v>1.3490420000000067E-2</c:v>
                </c:pt>
                <c:pt idx="6407">
                  <c:v>1.347754E-2</c:v>
                </c:pt>
                <c:pt idx="6408">
                  <c:v>1.3464660000000003E-2</c:v>
                </c:pt>
                <c:pt idx="6409">
                  <c:v>1.3451780000000003E-2</c:v>
                </c:pt>
                <c:pt idx="6410">
                  <c:v>1.3438900000000002E-2</c:v>
                </c:pt>
                <c:pt idx="6411">
                  <c:v>1.3426020000000064E-2</c:v>
                </c:pt>
                <c:pt idx="6412">
                  <c:v>1.3413140000000002E-2</c:v>
                </c:pt>
                <c:pt idx="6413">
                  <c:v>1.3400260000000001E-2</c:v>
                </c:pt>
                <c:pt idx="6414">
                  <c:v>1.3387380000000001E-2</c:v>
                </c:pt>
                <c:pt idx="6415">
                  <c:v>1.3374500000000001E-2</c:v>
                </c:pt>
                <c:pt idx="6416">
                  <c:v>1.3361619999999999E-2</c:v>
                </c:pt>
                <c:pt idx="6417">
                  <c:v>1.334874E-2</c:v>
                </c:pt>
                <c:pt idx="6418">
                  <c:v>1.3335860000000001E-2</c:v>
                </c:pt>
                <c:pt idx="6419">
                  <c:v>1.3322980000000003E-2</c:v>
                </c:pt>
                <c:pt idx="6420">
                  <c:v>1.3310100000000021E-2</c:v>
                </c:pt>
                <c:pt idx="6421">
                  <c:v>1.3297219999999998E-2</c:v>
                </c:pt>
                <c:pt idx="6422">
                  <c:v>1.328434E-2</c:v>
                </c:pt>
                <c:pt idx="6423">
                  <c:v>1.3271460000000001E-2</c:v>
                </c:pt>
                <c:pt idx="6424">
                  <c:v>1.3258580000000001E-2</c:v>
                </c:pt>
                <c:pt idx="6425">
                  <c:v>1.3245699999999999E-2</c:v>
                </c:pt>
                <c:pt idx="6426">
                  <c:v>1.3232820000000062E-2</c:v>
                </c:pt>
                <c:pt idx="6427">
                  <c:v>1.3219939999999998E-2</c:v>
                </c:pt>
                <c:pt idx="6428">
                  <c:v>1.3207060000000001E-2</c:v>
                </c:pt>
                <c:pt idx="6429">
                  <c:v>1.3194180000000003E-2</c:v>
                </c:pt>
                <c:pt idx="6430">
                  <c:v>1.3181300000000003E-2</c:v>
                </c:pt>
                <c:pt idx="6431">
                  <c:v>1.3168420000000043E-2</c:v>
                </c:pt>
                <c:pt idx="6432">
                  <c:v>1.315554E-2</c:v>
                </c:pt>
                <c:pt idx="6433">
                  <c:v>1.3142660000000002E-2</c:v>
                </c:pt>
                <c:pt idx="6434">
                  <c:v>1.3129780000000001E-2</c:v>
                </c:pt>
                <c:pt idx="6435">
                  <c:v>1.3116900000000003E-2</c:v>
                </c:pt>
                <c:pt idx="6436">
                  <c:v>1.3104020000000023E-2</c:v>
                </c:pt>
                <c:pt idx="6437">
                  <c:v>1.3091140000000001E-2</c:v>
                </c:pt>
                <c:pt idx="6438">
                  <c:v>1.3078259999999998E-2</c:v>
                </c:pt>
                <c:pt idx="6439">
                  <c:v>1.3065380000000001E-2</c:v>
                </c:pt>
                <c:pt idx="6440">
                  <c:v>1.3052500000000003E-2</c:v>
                </c:pt>
                <c:pt idx="6441">
                  <c:v>1.303962E-2</c:v>
                </c:pt>
                <c:pt idx="6442">
                  <c:v>1.3026740000000002E-2</c:v>
                </c:pt>
                <c:pt idx="6443">
                  <c:v>1.301386E-2</c:v>
                </c:pt>
                <c:pt idx="6444">
                  <c:v>1.3000980000000007E-2</c:v>
                </c:pt>
                <c:pt idx="6445">
                  <c:v>1.2988100000000023E-2</c:v>
                </c:pt>
                <c:pt idx="6446">
                  <c:v>1.2975219999999996E-2</c:v>
                </c:pt>
                <c:pt idx="6447">
                  <c:v>1.2962340000000001E-2</c:v>
                </c:pt>
                <c:pt idx="6448">
                  <c:v>1.294944E-2</c:v>
                </c:pt>
                <c:pt idx="6449">
                  <c:v>1.2936560000000001E-2</c:v>
                </c:pt>
                <c:pt idx="6450">
                  <c:v>1.2923680000000003E-2</c:v>
                </c:pt>
                <c:pt idx="6451">
                  <c:v>1.2910800000000005E-2</c:v>
                </c:pt>
                <c:pt idx="6452">
                  <c:v>1.289792E-2</c:v>
                </c:pt>
                <c:pt idx="6453">
                  <c:v>1.2885040000000002E-2</c:v>
                </c:pt>
                <c:pt idx="6454">
                  <c:v>1.2872160000000001E-2</c:v>
                </c:pt>
                <c:pt idx="6455">
                  <c:v>1.2859279999999999E-2</c:v>
                </c:pt>
                <c:pt idx="6456">
                  <c:v>1.2846400000000001E-2</c:v>
                </c:pt>
                <c:pt idx="6457">
                  <c:v>1.2833519999999999E-2</c:v>
                </c:pt>
                <c:pt idx="6458">
                  <c:v>1.2765239999999999E-2</c:v>
                </c:pt>
                <c:pt idx="6459">
                  <c:v>1.2696959999999998E-2</c:v>
                </c:pt>
                <c:pt idx="6460">
                  <c:v>1.262868E-2</c:v>
                </c:pt>
                <c:pt idx="6461">
                  <c:v>1.2560400000000001E-2</c:v>
                </c:pt>
                <c:pt idx="6462">
                  <c:v>1.2492100000000001E-2</c:v>
                </c:pt>
                <c:pt idx="6463">
                  <c:v>1.2423820000000066E-2</c:v>
                </c:pt>
                <c:pt idx="6464">
                  <c:v>1.2355540000000002E-2</c:v>
                </c:pt>
                <c:pt idx="6465">
                  <c:v>1.228726E-2</c:v>
                </c:pt>
                <c:pt idx="6466">
                  <c:v>1.2218979999999999E-2</c:v>
                </c:pt>
                <c:pt idx="6467">
                  <c:v>1.21507E-2</c:v>
                </c:pt>
                <c:pt idx="6468">
                  <c:v>1.2082400000000005E-2</c:v>
                </c:pt>
                <c:pt idx="6469">
                  <c:v>1.2014120000000001E-2</c:v>
                </c:pt>
                <c:pt idx="6470">
                  <c:v>1.1945840000000065E-2</c:v>
                </c:pt>
                <c:pt idx="6471">
                  <c:v>1.1877560000000007E-2</c:v>
                </c:pt>
                <c:pt idx="6472">
                  <c:v>1.1809280000000005E-2</c:v>
                </c:pt>
                <c:pt idx="6473">
                  <c:v>1.1741000000000074E-2</c:v>
                </c:pt>
                <c:pt idx="6474">
                  <c:v>1.1672700000000001E-2</c:v>
                </c:pt>
                <c:pt idx="6475">
                  <c:v>1.1604420000000087E-2</c:v>
                </c:pt>
                <c:pt idx="6476">
                  <c:v>1.153614E-2</c:v>
                </c:pt>
                <c:pt idx="6477">
                  <c:v>1.1467860000000041E-2</c:v>
                </c:pt>
                <c:pt idx="6478">
                  <c:v>1.1399580000000001E-2</c:v>
                </c:pt>
                <c:pt idx="6479">
                  <c:v>1.1331300000000001E-2</c:v>
                </c:pt>
                <c:pt idx="6480">
                  <c:v>1.1263000000000021E-2</c:v>
                </c:pt>
                <c:pt idx="6481">
                  <c:v>1.1194720000000003E-2</c:v>
                </c:pt>
                <c:pt idx="6482">
                  <c:v>1.1126440000000001E-2</c:v>
                </c:pt>
                <c:pt idx="6483">
                  <c:v>1.1058160000000001E-2</c:v>
                </c:pt>
                <c:pt idx="6484">
                  <c:v>1.0989880000000021E-2</c:v>
                </c:pt>
                <c:pt idx="6485">
                  <c:v>1.0921600000000005E-2</c:v>
                </c:pt>
                <c:pt idx="6486">
                  <c:v>1.08533E-2</c:v>
                </c:pt>
                <c:pt idx="6487">
                  <c:v>1.0785020000000001E-2</c:v>
                </c:pt>
                <c:pt idx="6488">
                  <c:v>1.0716739999999999E-2</c:v>
                </c:pt>
                <c:pt idx="6489">
                  <c:v>1.064846E-2</c:v>
                </c:pt>
                <c:pt idx="6490">
                  <c:v>1.0580180000000064E-2</c:v>
                </c:pt>
                <c:pt idx="6491">
                  <c:v>1.0511880000000001E-2</c:v>
                </c:pt>
                <c:pt idx="6492">
                  <c:v>1.0443600000000001E-2</c:v>
                </c:pt>
                <c:pt idx="6493">
                  <c:v>1.037532E-2</c:v>
                </c:pt>
                <c:pt idx="6494">
                  <c:v>1.0307040000000002E-2</c:v>
                </c:pt>
                <c:pt idx="6495">
                  <c:v>1.023876E-2</c:v>
                </c:pt>
                <c:pt idx="6496">
                  <c:v>1.0170480000000001E-2</c:v>
                </c:pt>
                <c:pt idx="6497">
                  <c:v>1.0157599999999999E-2</c:v>
                </c:pt>
                <c:pt idx="6498">
                  <c:v>1.0144719999999999E-2</c:v>
                </c:pt>
                <c:pt idx="6499">
                  <c:v>1.013184E-2</c:v>
                </c:pt>
                <c:pt idx="6500">
                  <c:v>1.0118959999999998E-2</c:v>
                </c:pt>
                <c:pt idx="6501">
                  <c:v>1.010608E-2</c:v>
                </c:pt>
                <c:pt idx="6502">
                  <c:v>1.009318E-2</c:v>
                </c:pt>
                <c:pt idx="6503">
                  <c:v>1.00803E-2</c:v>
                </c:pt>
                <c:pt idx="6504">
                  <c:v>1.0067420000000001E-2</c:v>
                </c:pt>
                <c:pt idx="6505">
                  <c:v>1.0054539999999999E-2</c:v>
                </c:pt>
                <c:pt idx="6506">
                  <c:v>1.0041660000000001E-2</c:v>
                </c:pt>
                <c:pt idx="6507">
                  <c:v>1.0028780000000001E-2</c:v>
                </c:pt>
                <c:pt idx="6508">
                  <c:v>1.0015899999999999E-2</c:v>
                </c:pt>
                <c:pt idx="6509">
                  <c:v>1.0003020000000001E-2</c:v>
                </c:pt>
                <c:pt idx="6510">
                  <c:v>9.9901400000000067E-3</c:v>
                </c:pt>
                <c:pt idx="6511">
                  <c:v>9.9772600000000208E-3</c:v>
                </c:pt>
                <c:pt idx="6512">
                  <c:v>9.9643800000000227E-3</c:v>
                </c:pt>
                <c:pt idx="6513">
                  <c:v>9.9515000000000662E-3</c:v>
                </c:pt>
                <c:pt idx="6514">
                  <c:v>9.9386200000000004E-3</c:v>
                </c:pt>
                <c:pt idx="6515">
                  <c:v>9.9257400000000613E-3</c:v>
                </c:pt>
                <c:pt idx="6516">
                  <c:v>9.9128600000000268E-3</c:v>
                </c:pt>
                <c:pt idx="6517">
                  <c:v>9.8999800000000616E-3</c:v>
                </c:pt>
                <c:pt idx="6518">
                  <c:v>9.8871000000000028E-3</c:v>
                </c:pt>
                <c:pt idx="6519">
                  <c:v>9.8742200000000047E-3</c:v>
                </c:pt>
                <c:pt idx="6520">
                  <c:v>9.8613400000000066E-3</c:v>
                </c:pt>
                <c:pt idx="6521">
                  <c:v>9.8484600000000068E-3</c:v>
                </c:pt>
                <c:pt idx="6522">
                  <c:v>9.8355800000000781E-3</c:v>
                </c:pt>
                <c:pt idx="6523">
                  <c:v>9.8781000000000008E-3</c:v>
                </c:pt>
                <c:pt idx="6524">
                  <c:v>9.9206200000000067E-3</c:v>
                </c:pt>
                <c:pt idx="6525">
                  <c:v>9.9631400000000595E-3</c:v>
                </c:pt>
                <c:pt idx="6526">
                  <c:v>1.0005679999999999E-2</c:v>
                </c:pt>
                <c:pt idx="6527">
                  <c:v>1.00482E-2</c:v>
                </c:pt>
                <c:pt idx="6528">
                  <c:v>1.0090720000000001E-2</c:v>
                </c:pt>
                <c:pt idx="6529">
                  <c:v>1.0133239999999998E-2</c:v>
                </c:pt>
                <c:pt idx="6530">
                  <c:v>1.0175759999999999E-2</c:v>
                </c:pt>
                <c:pt idx="6531">
                  <c:v>1.0218279999999998E-2</c:v>
                </c:pt>
                <c:pt idx="6532">
                  <c:v>1.0260800000000021E-2</c:v>
                </c:pt>
                <c:pt idx="6533">
                  <c:v>1.0303339999999999E-2</c:v>
                </c:pt>
                <c:pt idx="6534">
                  <c:v>1.0345860000000005E-2</c:v>
                </c:pt>
                <c:pt idx="6535">
                  <c:v>1.0388380000000001E-2</c:v>
                </c:pt>
                <c:pt idx="6536">
                  <c:v>1.04309E-2</c:v>
                </c:pt>
                <c:pt idx="6537">
                  <c:v>1.0473420000000001E-2</c:v>
                </c:pt>
                <c:pt idx="6538">
                  <c:v>1.0515939999999998E-2</c:v>
                </c:pt>
                <c:pt idx="6539">
                  <c:v>1.055846E-2</c:v>
                </c:pt>
                <c:pt idx="6540">
                  <c:v>1.0600980000000001E-2</c:v>
                </c:pt>
                <c:pt idx="6541">
                  <c:v>1.0643520000000085E-2</c:v>
                </c:pt>
                <c:pt idx="6542">
                  <c:v>1.0686040000000001E-2</c:v>
                </c:pt>
                <c:pt idx="6543">
                  <c:v>1.0728560000000003E-2</c:v>
                </c:pt>
                <c:pt idx="6544">
                  <c:v>1.0771080000000001E-2</c:v>
                </c:pt>
                <c:pt idx="6545">
                  <c:v>1.08136E-2</c:v>
                </c:pt>
                <c:pt idx="6546">
                  <c:v>1.0856120000000007E-2</c:v>
                </c:pt>
                <c:pt idx="6547">
                  <c:v>1.0898639999999998E-2</c:v>
                </c:pt>
                <c:pt idx="6548">
                  <c:v>1.0941160000000043E-2</c:v>
                </c:pt>
                <c:pt idx="6549">
                  <c:v>1.0983700000000023E-2</c:v>
                </c:pt>
                <c:pt idx="6550">
                  <c:v>1.1026220000000003E-2</c:v>
                </c:pt>
                <c:pt idx="6551">
                  <c:v>1.1068740000000001E-2</c:v>
                </c:pt>
                <c:pt idx="6552">
                  <c:v>1.111126E-2</c:v>
                </c:pt>
                <c:pt idx="6553">
                  <c:v>1.115378E-2</c:v>
                </c:pt>
                <c:pt idx="6554">
                  <c:v>1.1196299999999998E-2</c:v>
                </c:pt>
                <c:pt idx="6555">
                  <c:v>1.1238820000000021E-2</c:v>
                </c:pt>
                <c:pt idx="6556">
                  <c:v>1.1281340000000001E-2</c:v>
                </c:pt>
                <c:pt idx="6557">
                  <c:v>1.1323880000000076E-2</c:v>
                </c:pt>
                <c:pt idx="6558">
                  <c:v>1.1366400000000059E-2</c:v>
                </c:pt>
                <c:pt idx="6559">
                  <c:v>1.1408920000000001E-2</c:v>
                </c:pt>
                <c:pt idx="6560">
                  <c:v>1.145144E-2</c:v>
                </c:pt>
                <c:pt idx="6561">
                  <c:v>1.1493959999999999E-2</c:v>
                </c:pt>
                <c:pt idx="6562">
                  <c:v>1.1481080000000067E-2</c:v>
                </c:pt>
                <c:pt idx="6563">
                  <c:v>1.1468200000000001E-2</c:v>
                </c:pt>
                <c:pt idx="6564">
                  <c:v>1.1455320000000001E-2</c:v>
                </c:pt>
                <c:pt idx="6565">
                  <c:v>1.1442440000000003E-2</c:v>
                </c:pt>
                <c:pt idx="6566">
                  <c:v>1.1429560000000043E-2</c:v>
                </c:pt>
                <c:pt idx="6567">
                  <c:v>1.141668E-2</c:v>
                </c:pt>
                <c:pt idx="6568">
                  <c:v>1.140380000000008E-2</c:v>
                </c:pt>
                <c:pt idx="6569">
                  <c:v>1.1390920000000001E-2</c:v>
                </c:pt>
                <c:pt idx="6570">
                  <c:v>1.1378039999999999E-2</c:v>
                </c:pt>
                <c:pt idx="6571">
                  <c:v>1.1365160000000023E-2</c:v>
                </c:pt>
                <c:pt idx="6572">
                  <c:v>1.1352280000000001E-2</c:v>
                </c:pt>
                <c:pt idx="6573">
                  <c:v>1.1339400000000001E-2</c:v>
                </c:pt>
                <c:pt idx="6574">
                  <c:v>1.1326520000000086E-2</c:v>
                </c:pt>
                <c:pt idx="6575">
                  <c:v>1.131364E-2</c:v>
                </c:pt>
                <c:pt idx="6576">
                  <c:v>1.1300760000000003E-2</c:v>
                </c:pt>
                <c:pt idx="6577">
                  <c:v>1.1287880000000064E-2</c:v>
                </c:pt>
                <c:pt idx="6578">
                  <c:v>1.1275E-2</c:v>
                </c:pt>
                <c:pt idx="6579">
                  <c:v>1.1262120000000091E-2</c:v>
                </c:pt>
                <c:pt idx="6580">
                  <c:v>1.1249239999999999E-2</c:v>
                </c:pt>
                <c:pt idx="6581">
                  <c:v>1.1236359999999999E-2</c:v>
                </c:pt>
                <c:pt idx="6582">
                  <c:v>1.1223480000000067E-2</c:v>
                </c:pt>
                <c:pt idx="6583">
                  <c:v>1.1210600000000001E-2</c:v>
                </c:pt>
                <c:pt idx="6584">
                  <c:v>1.1197720000000001E-2</c:v>
                </c:pt>
                <c:pt idx="6585">
                  <c:v>1.1184840000000001E-2</c:v>
                </c:pt>
                <c:pt idx="6586">
                  <c:v>1.117196E-2</c:v>
                </c:pt>
                <c:pt idx="6587">
                  <c:v>1.115908E-2</c:v>
                </c:pt>
                <c:pt idx="6588">
                  <c:v>1.11462E-2</c:v>
                </c:pt>
                <c:pt idx="6589">
                  <c:v>1.113332E-2</c:v>
                </c:pt>
                <c:pt idx="6590">
                  <c:v>1.1120440000000007E-2</c:v>
                </c:pt>
                <c:pt idx="6591">
                  <c:v>1.1107560000000058E-2</c:v>
                </c:pt>
                <c:pt idx="6592">
                  <c:v>1.1094659999999999E-2</c:v>
                </c:pt>
                <c:pt idx="6593">
                  <c:v>1.1081780000000067E-2</c:v>
                </c:pt>
                <c:pt idx="6594">
                  <c:v>1.1068900000000001E-2</c:v>
                </c:pt>
                <c:pt idx="6595">
                  <c:v>1.1056020000000001E-2</c:v>
                </c:pt>
                <c:pt idx="6596">
                  <c:v>1.1043140000000003E-2</c:v>
                </c:pt>
                <c:pt idx="6597">
                  <c:v>1.103026E-2</c:v>
                </c:pt>
                <c:pt idx="6598">
                  <c:v>1.101738E-2</c:v>
                </c:pt>
                <c:pt idx="6599">
                  <c:v>1.100450000000007E-2</c:v>
                </c:pt>
                <c:pt idx="6600">
                  <c:v>1.0991620000000001E-2</c:v>
                </c:pt>
                <c:pt idx="6601">
                  <c:v>1.0978739999999999E-2</c:v>
                </c:pt>
                <c:pt idx="6602">
                  <c:v>1.0965860000000023E-2</c:v>
                </c:pt>
                <c:pt idx="6603">
                  <c:v>1.0952979999999999E-2</c:v>
                </c:pt>
                <c:pt idx="6604">
                  <c:v>1.0940100000000065E-2</c:v>
                </c:pt>
                <c:pt idx="6605">
                  <c:v>1.0927220000000001E-2</c:v>
                </c:pt>
                <c:pt idx="6606">
                  <c:v>1.091434E-2</c:v>
                </c:pt>
                <c:pt idx="6607">
                  <c:v>1.0901460000000003E-2</c:v>
                </c:pt>
                <c:pt idx="6608">
                  <c:v>1.0888580000000063E-2</c:v>
                </c:pt>
                <c:pt idx="6609">
                  <c:v>1.08757E-2</c:v>
                </c:pt>
                <c:pt idx="6610">
                  <c:v>1.086282000000008E-2</c:v>
                </c:pt>
                <c:pt idx="6611">
                  <c:v>1.0849939999999999E-2</c:v>
                </c:pt>
                <c:pt idx="6612">
                  <c:v>1.0837059999999999E-2</c:v>
                </c:pt>
                <c:pt idx="6613">
                  <c:v>1.0824180000000065E-2</c:v>
                </c:pt>
                <c:pt idx="6614">
                  <c:v>1.0811300000000001E-2</c:v>
                </c:pt>
                <c:pt idx="6615">
                  <c:v>1.0798420000000001E-2</c:v>
                </c:pt>
                <c:pt idx="6616">
                  <c:v>1.0785540000000001E-2</c:v>
                </c:pt>
                <c:pt idx="6617">
                  <c:v>1.0772660000000002E-2</c:v>
                </c:pt>
                <c:pt idx="6618">
                  <c:v>1.0759780000000002E-2</c:v>
                </c:pt>
                <c:pt idx="6619">
                  <c:v>1.07469E-2</c:v>
                </c:pt>
                <c:pt idx="6620">
                  <c:v>1.073402E-2</c:v>
                </c:pt>
                <c:pt idx="6621">
                  <c:v>1.0721140000000001E-2</c:v>
                </c:pt>
                <c:pt idx="6622">
                  <c:v>1.0708259999999999E-2</c:v>
                </c:pt>
                <c:pt idx="6623">
                  <c:v>1.0695379999999999E-2</c:v>
                </c:pt>
                <c:pt idx="6624">
                  <c:v>1.0682500000000067E-2</c:v>
                </c:pt>
                <c:pt idx="6625">
                  <c:v>1.0669620000000001E-2</c:v>
                </c:pt>
                <c:pt idx="6626">
                  <c:v>1.065674E-2</c:v>
                </c:pt>
                <c:pt idx="6627">
                  <c:v>1.0643860000000003E-2</c:v>
                </c:pt>
                <c:pt idx="6628">
                  <c:v>1.063098E-2</c:v>
                </c:pt>
                <c:pt idx="6629">
                  <c:v>1.06181E-2</c:v>
                </c:pt>
                <c:pt idx="6630">
                  <c:v>1.060522E-2</c:v>
                </c:pt>
                <c:pt idx="6631">
                  <c:v>1.0592339999999999E-2</c:v>
                </c:pt>
                <c:pt idx="6632">
                  <c:v>1.0579459999999999E-2</c:v>
                </c:pt>
                <c:pt idx="6633">
                  <c:v>1.056658000000006E-2</c:v>
                </c:pt>
                <c:pt idx="6634">
                  <c:v>1.0498279999999999E-2</c:v>
                </c:pt>
                <c:pt idx="6635">
                  <c:v>1.043E-2</c:v>
                </c:pt>
                <c:pt idx="6636">
                  <c:v>1.0361720000000001E-2</c:v>
                </c:pt>
                <c:pt idx="6637">
                  <c:v>1.0293439999999999E-2</c:v>
                </c:pt>
                <c:pt idx="6638">
                  <c:v>1.022516E-2</c:v>
                </c:pt>
                <c:pt idx="6639">
                  <c:v>1.015688E-2</c:v>
                </c:pt>
                <c:pt idx="6640">
                  <c:v>1.0088580000000003E-2</c:v>
                </c:pt>
                <c:pt idx="6641">
                  <c:v>1.0020300000000001E-2</c:v>
                </c:pt>
                <c:pt idx="6642">
                  <c:v>9.9520200000000267E-3</c:v>
                </c:pt>
                <c:pt idx="6643">
                  <c:v>9.8837400000000679E-3</c:v>
                </c:pt>
                <c:pt idx="6644">
                  <c:v>9.8154600000000779E-3</c:v>
                </c:pt>
                <c:pt idx="6645">
                  <c:v>9.7471800000000011E-3</c:v>
                </c:pt>
                <c:pt idx="6646">
                  <c:v>9.6788800000000008E-3</c:v>
                </c:pt>
                <c:pt idx="6647">
                  <c:v>9.6106000000000247E-3</c:v>
                </c:pt>
                <c:pt idx="6648">
                  <c:v>9.54232E-3</c:v>
                </c:pt>
                <c:pt idx="6649">
                  <c:v>9.4740400000000047E-3</c:v>
                </c:pt>
                <c:pt idx="6650">
                  <c:v>9.4057600000000477E-3</c:v>
                </c:pt>
                <c:pt idx="6651">
                  <c:v>9.3374800000000646E-3</c:v>
                </c:pt>
                <c:pt idx="6652">
                  <c:v>9.2691800000000227E-3</c:v>
                </c:pt>
                <c:pt idx="6653">
                  <c:v>9.2009000000000014E-3</c:v>
                </c:pt>
                <c:pt idx="6654">
                  <c:v>9.1326200000000027E-3</c:v>
                </c:pt>
                <c:pt idx="6655">
                  <c:v>9.0643400000000006E-3</c:v>
                </c:pt>
                <c:pt idx="6656">
                  <c:v>8.9960600000000227E-3</c:v>
                </c:pt>
                <c:pt idx="6657">
                  <c:v>8.9277800000000067E-3</c:v>
                </c:pt>
                <c:pt idx="6658">
                  <c:v>8.859480000000107E-3</c:v>
                </c:pt>
                <c:pt idx="6659">
                  <c:v>8.7912000000000007E-3</c:v>
                </c:pt>
                <c:pt idx="6660">
                  <c:v>8.7229200000000003E-3</c:v>
                </c:pt>
                <c:pt idx="6661">
                  <c:v>8.6546400000000068E-3</c:v>
                </c:pt>
                <c:pt idx="6662">
                  <c:v>8.5863600000000047E-3</c:v>
                </c:pt>
                <c:pt idx="6663">
                  <c:v>8.5180600000000009E-3</c:v>
                </c:pt>
                <c:pt idx="6664">
                  <c:v>8.4497800000000248E-3</c:v>
                </c:pt>
                <c:pt idx="6665">
                  <c:v>8.3815000000000538E-3</c:v>
                </c:pt>
                <c:pt idx="6666">
                  <c:v>8.3132200000000048E-3</c:v>
                </c:pt>
                <c:pt idx="6667">
                  <c:v>8.2449400000000009E-3</c:v>
                </c:pt>
                <c:pt idx="6668">
                  <c:v>8.1766600000000248E-3</c:v>
                </c:pt>
                <c:pt idx="6669">
                  <c:v>8.1083600000000002E-3</c:v>
                </c:pt>
                <c:pt idx="6670">
                  <c:v>8.0400800000000067E-3</c:v>
                </c:pt>
                <c:pt idx="6671">
                  <c:v>7.9718000000000531E-3</c:v>
                </c:pt>
                <c:pt idx="6672">
                  <c:v>7.9035200000000423E-3</c:v>
                </c:pt>
                <c:pt idx="6673">
                  <c:v>7.8906400000000425E-3</c:v>
                </c:pt>
                <c:pt idx="6674">
                  <c:v>7.8777600000000114E-3</c:v>
                </c:pt>
                <c:pt idx="6675">
                  <c:v>7.8648799999999994E-3</c:v>
                </c:pt>
                <c:pt idx="6676">
                  <c:v>7.8520000000000013E-3</c:v>
                </c:pt>
                <c:pt idx="6677">
                  <c:v>7.8391200000000431E-3</c:v>
                </c:pt>
                <c:pt idx="6678">
                  <c:v>7.8262399999999999E-3</c:v>
                </c:pt>
                <c:pt idx="6679">
                  <c:v>7.8133600000000417E-3</c:v>
                </c:pt>
                <c:pt idx="6680">
                  <c:v>7.8004800000000124E-3</c:v>
                </c:pt>
                <c:pt idx="6681">
                  <c:v>7.7876000000000395E-3</c:v>
                </c:pt>
                <c:pt idx="6682">
                  <c:v>7.7747200000000405E-3</c:v>
                </c:pt>
                <c:pt idx="6683">
                  <c:v>7.7618400000000337E-3</c:v>
                </c:pt>
                <c:pt idx="6684">
                  <c:v>7.7489600000000399E-3</c:v>
                </c:pt>
                <c:pt idx="6685">
                  <c:v>7.7360800000000392E-3</c:v>
                </c:pt>
                <c:pt idx="6686">
                  <c:v>7.7232000000000394E-3</c:v>
                </c:pt>
                <c:pt idx="6687">
                  <c:v>7.7103200000000378E-3</c:v>
                </c:pt>
                <c:pt idx="6688">
                  <c:v>7.6974400000000024E-3</c:v>
                </c:pt>
                <c:pt idx="6689">
                  <c:v>7.6845600000000104E-3</c:v>
                </c:pt>
                <c:pt idx="6690">
                  <c:v>7.6716800000000409E-3</c:v>
                </c:pt>
                <c:pt idx="6691">
                  <c:v>7.6588000000000003E-3</c:v>
                </c:pt>
                <c:pt idx="6692">
                  <c:v>7.6459199999999996E-3</c:v>
                </c:pt>
                <c:pt idx="6693">
                  <c:v>7.6330200000000346E-3</c:v>
                </c:pt>
                <c:pt idx="6694">
                  <c:v>7.6201400000000113E-3</c:v>
                </c:pt>
                <c:pt idx="6695">
                  <c:v>7.6626800000000024E-3</c:v>
                </c:pt>
                <c:pt idx="6696">
                  <c:v>7.7052000000000448E-3</c:v>
                </c:pt>
                <c:pt idx="6697">
                  <c:v>7.7477200000000326E-3</c:v>
                </c:pt>
                <c:pt idx="6698">
                  <c:v>7.7902400000000481E-3</c:v>
                </c:pt>
                <c:pt idx="6699">
                  <c:v>7.8327600000000427E-3</c:v>
                </c:pt>
                <c:pt idx="6700">
                  <c:v>7.8752800000000123E-3</c:v>
                </c:pt>
                <c:pt idx="6701">
                  <c:v>7.9178000000000113E-3</c:v>
                </c:pt>
                <c:pt idx="6702">
                  <c:v>7.9603400000000449E-3</c:v>
                </c:pt>
                <c:pt idx="6703">
                  <c:v>8.0028600000000248E-3</c:v>
                </c:pt>
                <c:pt idx="6704">
                  <c:v>8.0453800000000047E-3</c:v>
                </c:pt>
                <c:pt idx="6705">
                  <c:v>8.0879000000000003E-3</c:v>
                </c:pt>
                <c:pt idx="6706">
                  <c:v>8.1304200000000028E-3</c:v>
                </c:pt>
                <c:pt idx="6707">
                  <c:v>8.1729400000000226E-3</c:v>
                </c:pt>
                <c:pt idx="6708">
                  <c:v>8.2154600000000008E-3</c:v>
                </c:pt>
                <c:pt idx="6709">
                  <c:v>8.2579800000000068E-3</c:v>
                </c:pt>
                <c:pt idx="6710">
                  <c:v>8.3005200000000248E-3</c:v>
                </c:pt>
                <c:pt idx="6711">
                  <c:v>8.3430400000000047E-3</c:v>
                </c:pt>
                <c:pt idx="6712">
                  <c:v>8.3855600000000731E-3</c:v>
                </c:pt>
                <c:pt idx="6713">
                  <c:v>8.4280800000000027E-3</c:v>
                </c:pt>
                <c:pt idx="6714">
                  <c:v>8.4706000000000573E-3</c:v>
                </c:pt>
                <c:pt idx="6715">
                  <c:v>8.5131200000000008E-3</c:v>
                </c:pt>
                <c:pt idx="6716">
                  <c:v>8.5556400000000796E-3</c:v>
                </c:pt>
                <c:pt idx="6717">
                  <c:v>8.5981600000000005E-3</c:v>
                </c:pt>
                <c:pt idx="6718">
                  <c:v>8.6407000000000046E-3</c:v>
                </c:pt>
                <c:pt idx="6719">
                  <c:v>8.6832200000000002E-3</c:v>
                </c:pt>
                <c:pt idx="6720">
                  <c:v>8.7257400000000027E-3</c:v>
                </c:pt>
                <c:pt idx="6721">
                  <c:v>8.7682600000000034E-3</c:v>
                </c:pt>
                <c:pt idx="6722">
                  <c:v>8.8107800000000267E-3</c:v>
                </c:pt>
                <c:pt idx="6723">
                  <c:v>8.8533000000000604E-3</c:v>
                </c:pt>
                <c:pt idx="6724">
                  <c:v>8.8958200000000247E-3</c:v>
                </c:pt>
                <c:pt idx="6725">
                  <c:v>8.9383400000000012E-3</c:v>
                </c:pt>
                <c:pt idx="6726">
                  <c:v>8.9808800000000574E-3</c:v>
                </c:pt>
                <c:pt idx="6727">
                  <c:v>9.023400000000046E-3</c:v>
                </c:pt>
                <c:pt idx="6728">
                  <c:v>9.0659200000000068E-3</c:v>
                </c:pt>
                <c:pt idx="6729">
                  <c:v>9.1084400000000006E-3</c:v>
                </c:pt>
                <c:pt idx="6730">
                  <c:v>9.1509600000000066E-3</c:v>
                </c:pt>
                <c:pt idx="6731">
                  <c:v>9.1934800000000594E-3</c:v>
                </c:pt>
                <c:pt idx="6732">
                  <c:v>9.2360000000000046E-3</c:v>
                </c:pt>
                <c:pt idx="6733">
                  <c:v>9.2785400000000226E-3</c:v>
                </c:pt>
                <c:pt idx="6734">
                  <c:v>9.2656600000000228E-3</c:v>
                </c:pt>
                <c:pt idx="6735">
                  <c:v>9.2527600000000248E-3</c:v>
                </c:pt>
                <c:pt idx="6736">
                  <c:v>9.2398800000000007E-3</c:v>
                </c:pt>
                <c:pt idx="6737">
                  <c:v>9.2270000000000008E-3</c:v>
                </c:pt>
                <c:pt idx="6738">
                  <c:v>9.214120000000001E-3</c:v>
                </c:pt>
                <c:pt idx="6739">
                  <c:v>9.2012400000000012E-3</c:v>
                </c:pt>
                <c:pt idx="6740">
                  <c:v>9.1883600000000013E-3</c:v>
                </c:pt>
                <c:pt idx="6741">
                  <c:v>9.1754800000000813E-3</c:v>
                </c:pt>
                <c:pt idx="6742">
                  <c:v>9.1626000000000658E-3</c:v>
                </c:pt>
                <c:pt idx="6743">
                  <c:v>9.1497200000000018E-3</c:v>
                </c:pt>
                <c:pt idx="6744">
                  <c:v>9.1368400000000002E-3</c:v>
                </c:pt>
                <c:pt idx="6745">
                  <c:v>9.1239600000000004E-3</c:v>
                </c:pt>
                <c:pt idx="6746">
                  <c:v>9.1110800000000006E-3</c:v>
                </c:pt>
                <c:pt idx="6747">
                  <c:v>9.0982000000000007E-3</c:v>
                </c:pt>
                <c:pt idx="6748">
                  <c:v>9.0853200000000026E-3</c:v>
                </c:pt>
                <c:pt idx="6749">
                  <c:v>9.0724400000000826E-3</c:v>
                </c:pt>
                <c:pt idx="6750">
                  <c:v>9.0595600000000619E-3</c:v>
                </c:pt>
                <c:pt idx="6751">
                  <c:v>9.0466800000000066E-3</c:v>
                </c:pt>
                <c:pt idx="6752">
                  <c:v>9.0338000000000068E-3</c:v>
                </c:pt>
                <c:pt idx="6753">
                  <c:v>9.02092E-3</c:v>
                </c:pt>
                <c:pt idx="6754">
                  <c:v>9.0080400000000001E-3</c:v>
                </c:pt>
                <c:pt idx="6755">
                  <c:v>8.9951600000000246E-3</c:v>
                </c:pt>
                <c:pt idx="6756">
                  <c:v>8.9822800000000612E-3</c:v>
                </c:pt>
                <c:pt idx="6757">
                  <c:v>8.9694000000000839E-3</c:v>
                </c:pt>
                <c:pt idx="6758">
                  <c:v>8.9565200000000268E-3</c:v>
                </c:pt>
                <c:pt idx="6759">
                  <c:v>8.9436400000000027E-3</c:v>
                </c:pt>
                <c:pt idx="6760">
                  <c:v>8.9307600000000046E-3</c:v>
                </c:pt>
                <c:pt idx="6761">
                  <c:v>8.9178800000000048E-3</c:v>
                </c:pt>
                <c:pt idx="6762">
                  <c:v>8.9050000000000587E-3</c:v>
                </c:pt>
                <c:pt idx="6763">
                  <c:v>8.8921200000000068E-3</c:v>
                </c:pt>
                <c:pt idx="6764">
                  <c:v>8.8792400000000608E-3</c:v>
                </c:pt>
                <c:pt idx="6765">
                  <c:v>8.8663600000000228E-3</c:v>
                </c:pt>
                <c:pt idx="6766">
                  <c:v>8.8534800000001062E-3</c:v>
                </c:pt>
                <c:pt idx="6767">
                  <c:v>8.8406000000000248E-3</c:v>
                </c:pt>
                <c:pt idx="6768">
                  <c:v>8.8277200000000024E-3</c:v>
                </c:pt>
                <c:pt idx="6769">
                  <c:v>8.8148400000000477E-3</c:v>
                </c:pt>
                <c:pt idx="6770">
                  <c:v>8.8019600000000028E-3</c:v>
                </c:pt>
                <c:pt idx="6771">
                  <c:v>8.7890800000000047E-3</c:v>
                </c:pt>
                <c:pt idx="6772">
                  <c:v>8.7762000000000048E-3</c:v>
                </c:pt>
                <c:pt idx="6773">
                  <c:v>8.7633200000000015E-3</c:v>
                </c:pt>
                <c:pt idx="6774">
                  <c:v>8.7504400000000624E-3</c:v>
                </c:pt>
                <c:pt idx="6775">
                  <c:v>8.7375600000000036E-3</c:v>
                </c:pt>
                <c:pt idx="6776">
                  <c:v>8.7246800000000003E-3</c:v>
                </c:pt>
                <c:pt idx="6777">
                  <c:v>8.7118000000000004E-3</c:v>
                </c:pt>
                <c:pt idx="6778">
                  <c:v>8.6989200000000006E-3</c:v>
                </c:pt>
                <c:pt idx="6779">
                  <c:v>8.6860400000000268E-3</c:v>
                </c:pt>
                <c:pt idx="6780">
                  <c:v>8.6731600000000027E-3</c:v>
                </c:pt>
                <c:pt idx="6781">
                  <c:v>8.6602800000000028E-3</c:v>
                </c:pt>
                <c:pt idx="6782">
                  <c:v>8.6474000000000047E-3</c:v>
                </c:pt>
                <c:pt idx="6783">
                  <c:v>8.6345000000000015E-3</c:v>
                </c:pt>
                <c:pt idx="6784">
                  <c:v>8.62162E-3</c:v>
                </c:pt>
                <c:pt idx="6785">
                  <c:v>8.6087400000000001E-3</c:v>
                </c:pt>
                <c:pt idx="6786">
                  <c:v>8.5958600000000246E-3</c:v>
                </c:pt>
                <c:pt idx="6787">
                  <c:v>8.5829800000000248E-3</c:v>
                </c:pt>
                <c:pt idx="6788">
                  <c:v>8.5701000000000267E-3</c:v>
                </c:pt>
                <c:pt idx="6789">
                  <c:v>8.5572200000000025E-3</c:v>
                </c:pt>
                <c:pt idx="6790">
                  <c:v>8.544340000000001E-3</c:v>
                </c:pt>
                <c:pt idx="6791">
                  <c:v>8.5314600000000046E-3</c:v>
                </c:pt>
                <c:pt idx="6792">
                  <c:v>8.5185800000000048E-3</c:v>
                </c:pt>
                <c:pt idx="6793">
                  <c:v>8.5057000000000604E-3</c:v>
                </c:pt>
                <c:pt idx="6794">
                  <c:v>8.4928200000000068E-3</c:v>
                </c:pt>
                <c:pt idx="6795">
                  <c:v>8.4799400000000573E-3</c:v>
                </c:pt>
                <c:pt idx="6796">
                  <c:v>8.4670600000000228E-3</c:v>
                </c:pt>
                <c:pt idx="6797">
                  <c:v>8.4541800000000247E-3</c:v>
                </c:pt>
                <c:pt idx="6798">
                  <c:v>8.4413000000000023E-3</c:v>
                </c:pt>
                <c:pt idx="6799">
                  <c:v>8.4284200000000007E-3</c:v>
                </c:pt>
                <c:pt idx="6800">
                  <c:v>8.4155400000000755E-3</c:v>
                </c:pt>
                <c:pt idx="6801">
                  <c:v>8.4026600000000548E-3</c:v>
                </c:pt>
                <c:pt idx="6802">
                  <c:v>8.3897800000000741E-3</c:v>
                </c:pt>
                <c:pt idx="6803">
                  <c:v>8.3769000000000569E-3</c:v>
                </c:pt>
                <c:pt idx="6804">
                  <c:v>8.3640200000000067E-3</c:v>
                </c:pt>
                <c:pt idx="6805">
                  <c:v>8.2957400000000028E-3</c:v>
                </c:pt>
                <c:pt idx="6806">
                  <c:v>8.2274600000000007E-3</c:v>
                </c:pt>
                <c:pt idx="6807">
                  <c:v>8.1591800000000228E-3</c:v>
                </c:pt>
                <c:pt idx="6808">
                  <c:v>8.0908800000000208E-3</c:v>
                </c:pt>
                <c:pt idx="6809">
                  <c:v>8.0226000000000047E-3</c:v>
                </c:pt>
                <c:pt idx="6810">
                  <c:v>7.9543200000000112E-3</c:v>
                </c:pt>
                <c:pt idx="6811">
                  <c:v>7.8860400000000438E-3</c:v>
                </c:pt>
                <c:pt idx="6812">
                  <c:v>7.8177600000000104E-3</c:v>
                </c:pt>
                <c:pt idx="6813">
                  <c:v>7.7494800000000134E-3</c:v>
                </c:pt>
                <c:pt idx="6814">
                  <c:v>7.6811800000000114E-3</c:v>
                </c:pt>
                <c:pt idx="6815">
                  <c:v>7.6129000000000014E-3</c:v>
                </c:pt>
                <c:pt idx="6816">
                  <c:v>7.5446200000000357E-3</c:v>
                </c:pt>
                <c:pt idx="6817">
                  <c:v>7.476340000000063E-3</c:v>
                </c:pt>
                <c:pt idx="6818">
                  <c:v>7.4080600000000487E-3</c:v>
                </c:pt>
                <c:pt idx="6819">
                  <c:v>7.3397600000000536E-3</c:v>
                </c:pt>
                <c:pt idx="6820">
                  <c:v>7.2714800000000402E-3</c:v>
                </c:pt>
                <c:pt idx="6821">
                  <c:v>7.2032000000000441E-3</c:v>
                </c:pt>
                <c:pt idx="6822">
                  <c:v>7.1349200000000003E-3</c:v>
                </c:pt>
                <c:pt idx="6823">
                  <c:v>7.0666400000000372E-3</c:v>
                </c:pt>
                <c:pt idx="6824">
                  <c:v>6.9983600000000472E-3</c:v>
                </c:pt>
                <c:pt idx="6825">
                  <c:v>6.9300600000000538E-3</c:v>
                </c:pt>
                <c:pt idx="6826">
                  <c:v>6.8617800000000014E-3</c:v>
                </c:pt>
                <c:pt idx="6827">
                  <c:v>6.7935000000000113E-3</c:v>
                </c:pt>
                <c:pt idx="6828">
                  <c:v>6.7252200000000291E-3</c:v>
                </c:pt>
                <c:pt idx="6829">
                  <c:v>6.6569400000000114E-3</c:v>
                </c:pt>
                <c:pt idx="6830">
                  <c:v>6.58866000000005E-3</c:v>
                </c:pt>
                <c:pt idx="6831">
                  <c:v>6.5203599999999994E-3</c:v>
                </c:pt>
                <c:pt idx="6832">
                  <c:v>6.4520800000000024E-3</c:v>
                </c:pt>
                <c:pt idx="6833">
                  <c:v>6.3838000000000124E-3</c:v>
                </c:pt>
                <c:pt idx="6834">
                  <c:v>6.3155200000000024E-3</c:v>
                </c:pt>
                <c:pt idx="6835">
                  <c:v>6.2472400000000402E-3</c:v>
                </c:pt>
                <c:pt idx="6836">
                  <c:v>6.1789600000000024E-3</c:v>
                </c:pt>
                <c:pt idx="6837">
                  <c:v>6.1106600000000134E-3</c:v>
                </c:pt>
                <c:pt idx="6838">
                  <c:v>6.0423800000000034E-3</c:v>
                </c:pt>
                <c:pt idx="6839">
                  <c:v>5.9741000000000134E-3</c:v>
                </c:pt>
                <c:pt idx="6840">
                  <c:v>5.905820000000033E-3</c:v>
                </c:pt>
                <c:pt idx="6841">
                  <c:v>5.8375400000000004E-3</c:v>
                </c:pt>
                <c:pt idx="6842">
                  <c:v>5.7692600000000434E-3</c:v>
                </c:pt>
                <c:pt idx="6843">
                  <c:v>5.7009600000000292E-3</c:v>
                </c:pt>
                <c:pt idx="6844">
                  <c:v>5.6880800000000033E-3</c:v>
                </c:pt>
                <c:pt idx="6845">
                  <c:v>5.6752000000000304E-3</c:v>
                </c:pt>
                <c:pt idx="6846">
                  <c:v>5.6623200000000002E-3</c:v>
                </c:pt>
                <c:pt idx="6847">
                  <c:v>5.6494400000000134E-3</c:v>
                </c:pt>
                <c:pt idx="6848">
                  <c:v>5.6365600000000265E-3</c:v>
                </c:pt>
                <c:pt idx="6849">
                  <c:v>5.6236800000000024E-3</c:v>
                </c:pt>
                <c:pt idx="6850">
                  <c:v>5.6108E-3</c:v>
                </c:pt>
                <c:pt idx="6851">
                  <c:v>5.5979200000000002E-3</c:v>
                </c:pt>
                <c:pt idx="6852">
                  <c:v>5.5850400000000133E-3</c:v>
                </c:pt>
                <c:pt idx="6853">
                  <c:v>5.5721600000000239E-3</c:v>
                </c:pt>
                <c:pt idx="6854">
                  <c:v>5.5592800000000293E-3</c:v>
                </c:pt>
                <c:pt idx="6855">
                  <c:v>5.5464000000000034E-3</c:v>
                </c:pt>
                <c:pt idx="6856">
                  <c:v>5.5335200000000114E-3</c:v>
                </c:pt>
                <c:pt idx="6857">
                  <c:v>5.5206400000000124E-3</c:v>
                </c:pt>
                <c:pt idx="6858">
                  <c:v>5.5077600000000134E-3</c:v>
                </c:pt>
                <c:pt idx="6859">
                  <c:v>5.4948800000000023E-3</c:v>
                </c:pt>
                <c:pt idx="6860">
                  <c:v>5.4820000000000034E-3</c:v>
                </c:pt>
                <c:pt idx="6861">
                  <c:v>5.4691200000000269E-3</c:v>
                </c:pt>
                <c:pt idx="6862">
                  <c:v>5.4562400000000471E-3</c:v>
                </c:pt>
                <c:pt idx="6863">
                  <c:v>5.4433600000000481E-3</c:v>
                </c:pt>
                <c:pt idx="6864">
                  <c:v>5.4858800000000124E-3</c:v>
                </c:pt>
                <c:pt idx="6865">
                  <c:v>5.5284000000000002E-3</c:v>
                </c:pt>
                <c:pt idx="6866">
                  <c:v>5.5709200000000104E-3</c:v>
                </c:pt>
                <c:pt idx="6867">
                  <c:v>5.6134399999999999E-3</c:v>
                </c:pt>
                <c:pt idx="6868">
                  <c:v>5.6559800000000006E-3</c:v>
                </c:pt>
                <c:pt idx="6869">
                  <c:v>5.6985000000000004E-3</c:v>
                </c:pt>
                <c:pt idx="6870">
                  <c:v>5.741020000000042E-3</c:v>
                </c:pt>
                <c:pt idx="6871">
                  <c:v>5.7835400000000323E-3</c:v>
                </c:pt>
                <c:pt idx="6872">
                  <c:v>5.8260600000000114E-3</c:v>
                </c:pt>
                <c:pt idx="6873">
                  <c:v>5.86858E-3</c:v>
                </c:pt>
                <c:pt idx="6874">
                  <c:v>5.9111000000000294E-3</c:v>
                </c:pt>
                <c:pt idx="6875">
                  <c:v>5.9536200000000431E-3</c:v>
                </c:pt>
                <c:pt idx="6876">
                  <c:v>5.9961600000000394E-3</c:v>
                </c:pt>
                <c:pt idx="6877">
                  <c:v>6.0386800000000124E-3</c:v>
                </c:pt>
                <c:pt idx="6878">
                  <c:v>6.0812000000000444E-3</c:v>
                </c:pt>
                <c:pt idx="6879">
                  <c:v>6.1237200000000104E-3</c:v>
                </c:pt>
                <c:pt idx="6880">
                  <c:v>6.1662399999999999E-3</c:v>
                </c:pt>
                <c:pt idx="6881">
                  <c:v>6.2087600000000423E-3</c:v>
                </c:pt>
                <c:pt idx="6882">
                  <c:v>6.2512800000000326E-3</c:v>
                </c:pt>
                <c:pt idx="6883">
                  <c:v>6.2938200000000133E-3</c:v>
                </c:pt>
                <c:pt idx="6884">
                  <c:v>6.3363400000000436E-3</c:v>
                </c:pt>
                <c:pt idx="6885">
                  <c:v>6.3788600000000339E-3</c:v>
                </c:pt>
                <c:pt idx="6886">
                  <c:v>6.4213800000000034E-3</c:v>
                </c:pt>
                <c:pt idx="6887">
                  <c:v>6.4639000000000033E-3</c:v>
                </c:pt>
                <c:pt idx="6888">
                  <c:v>6.5064200000000327E-3</c:v>
                </c:pt>
                <c:pt idx="6889">
                  <c:v>6.5489400000000239E-3</c:v>
                </c:pt>
                <c:pt idx="6890">
                  <c:v>6.5914600000000394E-3</c:v>
                </c:pt>
                <c:pt idx="6891">
                  <c:v>6.6340000000000114E-3</c:v>
                </c:pt>
                <c:pt idx="6892">
                  <c:v>6.676520000000026E-3</c:v>
                </c:pt>
                <c:pt idx="6893">
                  <c:v>6.7190400000000381E-3</c:v>
                </c:pt>
                <c:pt idx="6894">
                  <c:v>6.7615600000000302E-3</c:v>
                </c:pt>
                <c:pt idx="6895">
                  <c:v>6.8040800000000014E-3</c:v>
                </c:pt>
                <c:pt idx="6896">
                  <c:v>6.8466000000000377E-3</c:v>
                </c:pt>
                <c:pt idx="6897">
                  <c:v>6.8891200000000133E-3</c:v>
                </c:pt>
                <c:pt idx="6898">
                  <c:v>6.9316400000000652E-3</c:v>
                </c:pt>
                <c:pt idx="6899">
                  <c:v>6.9741800000000034E-3</c:v>
                </c:pt>
                <c:pt idx="6900">
                  <c:v>7.0167000000000293E-3</c:v>
                </c:pt>
                <c:pt idx="6901">
                  <c:v>7.0592200000000492E-3</c:v>
                </c:pt>
                <c:pt idx="6902">
                  <c:v>7.101740000000036E-3</c:v>
                </c:pt>
                <c:pt idx="6903">
                  <c:v>7.0888600000000353E-3</c:v>
                </c:pt>
                <c:pt idx="6904">
                  <c:v>7.0759800000000034E-3</c:v>
                </c:pt>
                <c:pt idx="6905">
                  <c:v>7.0631000000000114E-3</c:v>
                </c:pt>
                <c:pt idx="6906">
                  <c:v>7.0502200000000376E-3</c:v>
                </c:pt>
                <c:pt idx="6907">
                  <c:v>7.0373400000000377E-3</c:v>
                </c:pt>
                <c:pt idx="6908">
                  <c:v>7.0244600000000023E-3</c:v>
                </c:pt>
                <c:pt idx="6909">
                  <c:v>7.0115800000000034E-3</c:v>
                </c:pt>
                <c:pt idx="6910">
                  <c:v>6.9987000000000382E-3</c:v>
                </c:pt>
                <c:pt idx="6911">
                  <c:v>6.9858200000000375E-3</c:v>
                </c:pt>
                <c:pt idx="6912">
                  <c:v>6.9729400000000377E-3</c:v>
                </c:pt>
                <c:pt idx="6913">
                  <c:v>6.9600600000000361E-3</c:v>
                </c:pt>
                <c:pt idx="6914">
                  <c:v>6.9471800000000033E-3</c:v>
                </c:pt>
                <c:pt idx="6915">
                  <c:v>6.9343000000000382E-3</c:v>
                </c:pt>
                <c:pt idx="6916">
                  <c:v>6.9214200000000401E-3</c:v>
                </c:pt>
                <c:pt idx="6917">
                  <c:v>6.9085400000000376E-3</c:v>
                </c:pt>
                <c:pt idx="6918">
                  <c:v>6.8956600000000326E-3</c:v>
                </c:pt>
                <c:pt idx="6919">
                  <c:v>6.8827800000000024E-3</c:v>
                </c:pt>
                <c:pt idx="6920">
                  <c:v>6.8699000000000034E-3</c:v>
                </c:pt>
                <c:pt idx="6921">
                  <c:v>6.8570200000000114E-3</c:v>
                </c:pt>
                <c:pt idx="6922">
                  <c:v>6.8441400000000003E-3</c:v>
                </c:pt>
                <c:pt idx="6923">
                  <c:v>6.8312600000000577E-3</c:v>
                </c:pt>
                <c:pt idx="6924">
                  <c:v>6.8183800000000024E-3</c:v>
                </c:pt>
                <c:pt idx="6925">
                  <c:v>6.8055000000000034E-3</c:v>
                </c:pt>
                <c:pt idx="6926">
                  <c:v>6.7926000000000332E-3</c:v>
                </c:pt>
                <c:pt idx="6927">
                  <c:v>6.7797200000000507E-3</c:v>
                </c:pt>
                <c:pt idx="6928">
                  <c:v>6.76684000000003E-3</c:v>
                </c:pt>
                <c:pt idx="6929">
                  <c:v>6.7539600000000276E-3</c:v>
                </c:pt>
                <c:pt idx="6930">
                  <c:v>6.7410800000000329E-3</c:v>
                </c:pt>
                <c:pt idx="6931">
                  <c:v>6.7282000000000331E-3</c:v>
                </c:pt>
                <c:pt idx="6932">
                  <c:v>6.7153200000000133E-3</c:v>
                </c:pt>
                <c:pt idx="6933">
                  <c:v>6.7024400000000274E-3</c:v>
                </c:pt>
                <c:pt idx="6934">
                  <c:v>6.6895600000000301E-3</c:v>
                </c:pt>
                <c:pt idx="6935">
                  <c:v>6.676680000000032E-3</c:v>
                </c:pt>
                <c:pt idx="6936">
                  <c:v>6.663800000000001E-3</c:v>
                </c:pt>
                <c:pt idx="6937">
                  <c:v>6.6509200000000011E-3</c:v>
                </c:pt>
                <c:pt idx="6938">
                  <c:v>6.6380400000000134E-3</c:v>
                </c:pt>
                <c:pt idx="6939">
                  <c:v>6.6251599999999997E-3</c:v>
                </c:pt>
                <c:pt idx="6940">
                  <c:v>6.6122800000000034E-3</c:v>
                </c:pt>
                <c:pt idx="6941">
                  <c:v>6.5994000000000313E-3</c:v>
                </c:pt>
                <c:pt idx="6942">
                  <c:v>6.5865200000000124E-3</c:v>
                </c:pt>
                <c:pt idx="6943">
                  <c:v>6.5736400000000498E-3</c:v>
                </c:pt>
                <c:pt idx="6944">
                  <c:v>6.5607600000000283E-3</c:v>
                </c:pt>
                <c:pt idx="6945">
                  <c:v>6.5478800000000024E-3</c:v>
                </c:pt>
                <c:pt idx="6946">
                  <c:v>6.5350000000000312E-3</c:v>
                </c:pt>
                <c:pt idx="6947">
                  <c:v>6.5221200000000002E-3</c:v>
                </c:pt>
                <c:pt idx="6948">
                  <c:v>6.5092400000000506E-3</c:v>
                </c:pt>
                <c:pt idx="6949">
                  <c:v>6.4963600000000508E-3</c:v>
                </c:pt>
                <c:pt idx="6950">
                  <c:v>6.4834800000000293E-3</c:v>
                </c:pt>
                <c:pt idx="6951">
                  <c:v>6.4706000000000537E-3</c:v>
                </c:pt>
                <c:pt idx="6952">
                  <c:v>6.4577200000000322E-3</c:v>
                </c:pt>
                <c:pt idx="6953">
                  <c:v>6.4448400000000124E-3</c:v>
                </c:pt>
                <c:pt idx="6954">
                  <c:v>6.4319600000000482E-3</c:v>
                </c:pt>
                <c:pt idx="6955">
                  <c:v>6.4190800000000292E-3</c:v>
                </c:pt>
                <c:pt idx="6956">
                  <c:v>6.4062000000000511E-3</c:v>
                </c:pt>
                <c:pt idx="6957">
                  <c:v>6.3933200000000287E-3</c:v>
                </c:pt>
                <c:pt idx="6958">
                  <c:v>6.3804400000000124E-3</c:v>
                </c:pt>
                <c:pt idx="6959">
                  <c:v>6.3675600000000004E-3</c:v>
                </c:pt>
                <c:pt idx="6960">
                  <c:v>6.3546800000000014E-3</c:v>
                </c:pt>
                <c:pt idx="6961">
                  <c:v>6.3418000000000294E-3</c:v>
                </c:pt>
                <c:pt idx="6962">
                  <c:v>6.32892E-3</c:v>
                </c:pt>
                <c:pt idx="6963">
                  <c:v>6.3160400000000123E-3</c:v>
                </c:pt>
                <c:pt idx="6964">
                  <c:v>6.3031600000000134E-3</c:v>
                </c:pt>
                <c:pt idx="6965">
                  <c:v>6.2902800000000265E-3</c:v>
                </c:pt>
                <c:pt idx="6966">
                  <c:v>6.2774000000000293E-3</c:v>
                </c:pt>
                <c:pt idx="6967">
                  <c:v>6.2645200000000009E-3</c:v>
                </c:pt>
                <c:pt idx="6968">
                  <c:v>6.2516400000000461E-3</c:v>
                </c:pt>
                <c:pt idx="6969">
                  <c:v>6.2387600000000489E-3</c:v>
                </c:pt>
                <c:pt idx="6970">
                  <c:v>6.2258800000000013E-3</c:v>
                </c:pt>
                <c:pt idx="6971">
                  <c:v>6.2130000000000293E-3</c:v>
                </c:pt>
                <c:pt idx="6972">
                  <c:v>6.2001199999999999E-3</c:v>
                </c:pt>
                <c:pt idx="6973">
                  <c:v>6.1872400000000114E-3</c:v>
                </c:pt>
                <c:pt idx="6974">
                  <c:v>6.1189399999999998E-3</c:v>
                </c:pt>
                <c:pt idx="6975">
                  <c:v>6.0506600000000393E-3</c:v>
                </c:pt>
                <c:pt idx="6976">
                  <c:v>5.9823800000000024E-3</c:v>
                </c:pt>
                <c:pt idx="6977">
                  <c:v>5.9141000000000003E-3</c:v>
                </c:pt>
                <c:pt idx="6978">
                  <c:v>5.8458199999999998E-3</c:v>
                </c:pt>
                <c:pt idx="6979">
                  <c:v>5.7775200000000134E-3</c:v>
                </c:pt>
                <c:pt idx="6980">
                  <c:v>5.7092400000000538E-3</c:v>
                </c:pt>
                <c:pt idx="6981">
                  <c:v>5.6409600000000004E-3</c:v>
                </c:pt>
                <c:pt idx="6982">
                  <c:v>5.5726800000000104E-3</c:v>
                </c:pt>
                <c:pt idx="6983">
                  <c:v>5.5044000000000004E-3</c:v>
                </c:pt>
                <c:pt idx="6984">
                  <c:v>5.4361200000000382E-3</c:v>
                </c:pt>
                <c:pt idx="6985">
                  <c:v>5.3678199999999945E-3</c:v>
                </c:pt>
                <c:pt idx="6986">
                  <c:v>5.2995400000000305E-3</c:v>
                </c:pt>
                <c:pt idx="6987">
                  <c:v>5.2312600000000587E-3</c:v>
                </c:pt>
                <c:pt idx="6988">
                  <c:v>5.1629799999999976E-3</c:v>
                </c:pt>
                <c:pt idx="6989">
                  <c:v>5.0947000000000024E-3</c:v>
                </c:pt>
                <c:pt idx="6990">
                  <c:v>5.0264200000000123E-3</c:v>
                </c:pt>
                <c:pt idx="6991">
                  <c:v>4.9581200000000034E-3</c:v>
                </c:pt>
                <c:pt idx="6992">
                  <c:v>4.8898400000000133E-3</c:v>
                </c:pt>
                <c:pt idx="6993">
                  <c:v>4.8215600000000034E-3</c:v>
                </c:pt>
                <c:pt idx="6994">
                  <c:v>4.7532800000000134E-3</c:v>
                </c:pt>
                <c:pt idx="6995">
                  <c:v>4.6850000000000034E-3</c:v>
                </c:pt>
                <c:pt idx="6996">
                  <c:v>4.6167200000000004E-3</c:v>
                </c:pt>
                <c:pt idx="6997">
                  <c:v>4.5484200000000113E-3</c:v>
                </c:pt>
                <c:pt idx="6998">
                  <c:v>4.4801400000000248E-3</c:v>
                </c:pt>
                <c:pt idx="6999">
                  <c:v>4.4118600000000356E-3</c:v>
                </c:pt>
                <c:pt idx="7000">
                  <c:v>4.3435800000000005E-3</c:v>
                </c:pt>
                <c:pt idx="7001">
                  <c:v>4.2753000000000322E-3</c:v>
                </c:pt>
                <c:pt idx="7002">
                  <c:v>4.2070200000000014E-3</c:v>
                </c:pt>
                <c:pt idx="7003">
                  <c:v>4.1387200000000124E-3</c:v>
                </c:pt>
                <c:pt idx="7004">
                  <c:v>4.0704400000000276E-3</c:v>
                </c:pt>
                <c:pt idx="7005">
                  <c:v>4.0021600000000003E-3</c:v>
                </c:pt>
                <c:pt idx="7006">
                  <c:v>3.9338799999999998E-3</c:v>
                </c:pt>
                <c:pt idx="7007">
                  <c:v>3.8656000000000012E-3</c:v>
                </c:pt>
                <c:pt idx="7008">
                  <c:v>3.7973200000000285E-3</c:v>
                </c:pt>
                <c:pt idx="7009">
                  <c:v>3.7290200000000217E-3</c:v>
                </c:pt>
                <c:pt idx="7010">
                  <c:v>3.6607400000000195E-3</c:v>
                </c:pt>
                <c:pt idx="7011">
                  <c:v>3.59246E-3</c:v>
                </c:pt>
                <c:pt idx="7012">
                  <c:v>3.5241800000000234E-3</c:v>
                </c:pt>
                <c:pt idx="7013">
                  <c:v>3.5113000000000119E-3</c:v>
                </c:pt>
                <c:pt idx="7014">
                  <c:v>3.4984200000000012E-3</c:v>
                </c:pt>
                <c:pt idx="7015">
                  <c:v>3.4855400000000092E-3</c:v>
                </c:pt>
                <c:pt idx="7016">
                  <c:v>3.4726599999999968E-3</c:v>
                </c:pt>
                <c:pt idx="7017">
                  <c:v>3.4597800000000052E-3</c:v>
                </c:pt>
                <c:pt idx="7018">
                  <c:v>3.4469000000000092E-3</c:v>
                </c:pt>
                <c:pt idx="7019">
                  <c:v>3.4340200000000012E-3</c:v>
                </c:pt>
                <c:pt idx="7020">
                  <c:v>3.4211400000000052E-3</c:v>
                </c:pt>
                <c:pt idx="7021">
                  <c:v>3.4082600000000119E-3</c:v>
                </c:pt>
                <c:pt idx="7022">
                  <c:v>3.3953800000000012E-3</c:v>
                </c:pt>
                <c:pt idx="7023">
                  <c:v>3.3825000000000092E-3</c:v>
                </c:pt>
                <c:pt idx="7024">
                  <c:v>3.3696199999999998E-3</c:v>
                </c:pt>
                <c:pt idx="7025">
                  <c:v>3.35674E-3</c:v>
                </c:pt>
                <c:pt idx="7026">
                  <c:v>3.3438600000000114E-3</c:v>
                </c:pt>
                <c:pt idx="7027">
                  <c:v>3.3309800000000012E-3</c:v>
                </c:pt>
                <c:pt idx="7028">
                  <c:v>3.3180799999999997E-3</c:v>
                </c:pt>
                <c:pt idx="7029">
                  <c:v>3.3052000000000012E-3</c:v>
                </c:pt>
                <c:pt idx="7030">
                  <c:v>3.3477400000000092E-3</c:v>
                </c:pt>
                <c:pt idx="7031">
                  <c:v>3.39026E-3</c:v>
                </c:pt>
                <c:pt idx="7032">
                  <c:v>3.4327800000000012E-3</c:v>
                </c:pt>
                <c:pt idx="7033">
                  <c:v>3.4753000000000115E-3</c:v>
                </c:pt>
                <c:pt idx="7034">
                  <c:v>3.5178200000000135E-3</c:v>
                </c:pt>
                <c:pt idx="7035">
                  <c:v>3.5603400000000173E-3</c:v>
                </c:pt>
                <c:pt idx="7036">
                  <c:v>3.6028599999999998E-3</c:v>
                </c:pt>
                <c:pt idx="7037">
                  <c:v>3.6453800000000249E-3</c:v>
                </c:pt>
                <c:pt idx="7038">
                  <c:v>3.687920000000029E-3</c:v>
                </c:pt>
                <c:pt idx="7039">
                  <c:v>3.7304400000000002E-3</c:v>
                </c:pt>
                <c:pt idx="7040">
                  <c:v>3.7729600000000092E-3</c:v>
                </c:pt>
                <c:pt idx="7041">
                  <c:v>3.8154800000000004E-3</c:v>
                </c:pt>
                <c:pt idx="7042">
                  <c:v>3.8580000000000012E-3</c:v>
                </c:pt>
                <c:pt idx="7043">
                  <c:v>3.9005200000000228E-3</c:v>
                </c:pt>
                <c:pt idx="7044">
                  <c:v>3.9430400000000096E-3</c:v>
                </c:pt>
                <c:pt idx="7045">
                  <c:v>3.9855800000000224E-3</c:v>
                </c:pt>
                <c:pt idx="7046">
                  <c:v>4.0280999999999997E-3</c:v>
                </c:pt>
                <c:pt idx="7047">
                  <c:v>4.0706200000000343E-3</c:v>
                </c:pt>
                <c:pt idx="7048">
                  <c:v>4.1131400000000004E-3</c:v>
                </c:pt>
                <c:pt idx="7049">
                  <c:v>4.1556600000000124E-3</c:v>
                </c:pt>
                <c:pt idx="7050">
                  <c:v>4.1981799999999975E-3</c:v>
                </c:pt>
                <c:pt idx="7051">
                  <c:v>4.2407000000000104E-3</c:v>
                </c:pt>
                <c:pt idx="7052">
                  <c:v>4.2832200000000372E-3</c:v>
                </c:pt>
                <c:pt idx="7053">
                  <c:v>4.3257599999999997E-3</c:v>
                </c:pt>
                <c:pt idx="7054">
                  <c:v>4.3682800000000004E-3</c:v>
                </c:pt>
                <c:pt idx="7055">
                  <c:v>4.4108000000000133E-3</c:v>
                </c:pt>
                <c:pt idx="7056">
                  <c:v>4.453320000000034E-3</c:v>
                </c:pt>
                <c:pt idx="7057">
                  <c:v>4.4958400000000114E-3</c:v>
                </c:pt>
                <c:pt idx="7058">
                  <c:v>4.5383600000000355E-3</c:v>
                </c:pt>
                <c:pt idx="7059">
                  <c:v>4.5808800000000024E-3</c:v>
                </c:pt>
                <c:pt idx="7060">
                  <c:v>4.6234000000000006E-3</c:v>
                </c:pt>
                <c:pt idx="7061">
                  <c:v>4.6659399999999865E-3</c:v>
                </c:pt>
                <c:pt idx="7062">
                  <c:v>4.7084600000000306E-3</c:v>
                </c:pt>
                <c:pt idx="7063">
                  <c:v>4.7509800000000001E-3</c:v>
                </c:pt>
                <c:pt idx="7064">
                  <c:v>4.7935000000000104E-3</c:v>
                </c:pt>
                <c:pt idx="7065">
                  <c:v>4.8360200000000303E-3</c:v>
                </c:pt>
                <c:pt idx="7066">
                  <c:v>4.8785400000000024E-3</c:v>
                </c:pt>
                <c:pt idx="7067">
                  <c:v>4.9210600000000344E-3</c:v>
                </c:pt>
                <c:pt idx="7068">
                  <c:v>4.9636000000000124E-3</c:v>
                </c:pt>
                <c:pt idx="7069">
                  <c:v>4.9507000000000292E-3</c:v>
                </c:pt>
                <c:pt idx="7070">
                  <c:v>4.9378199999999999E-3</c:v>
                </c:pt>
                <c:pt idx="7071">
                  <c:v>4.92494E-3</c:v>
                </c:pt>
                <c:pt idx="7072">
                  <c:v>4.9120600000000124E-3</c:v>
                </c:pt>
                <c:pt idx="7073">
                  <c:v>4.8991800000000004E-3</c:v>
                </c:pt>
                <c:pt idx="7074">
                  <c:v>4.8863000000000274E-3</c:v>
                </c:pt>
                <c:pt idx="7075">
                  <c:v>4.8734200000000293E-3</c:v>
                </c:pt>
                <c:pt idx="7076">
                  <c:v>4.8605400000000009E-3</c:v>
                </c:pt>
                <c:pt idx="7077">
                  <c:v>4.8476600000000114E-3</c:v>
                </c:pt>
                <c:pt idx="7078">
                  <c:v>4.8347800000000003E-3</c:v>
                </c:pt>
                <c:pt idx="7079">
                  <c:v>4.8219000000000014E-3</c:v>
                </c:pt>
                <c:pt idx="7080">
                  <c:v>4.8090200000000293E-3</c:v>
                </c:pt>
                <c:pt idx="7081">
                  <c:v>4.7961400000000034E-3</c:v>
                </c:pt>
                <c:pt idx="7082">
                  <c:v>4.7832600000000461E-3</c:v>
                </c:pt>
                <c:pt idx="7083">
                  <c:v>4.7703800000000124E-3</c:v>
                </c:pt>
                <c:pt idx="7084">
                  <c:v>4.7575000000000004E-3</c:v>
                </c:pt>
                <c:pt idx="7085">
                  <c:v>4.7446200000000275E-3</c:v>
                </c:pt>
                <c:pt idx="7086">
                  <c:v>4.7317400000000476E-3</c:v>
                </c:pt>
                <c:pt idx="7087">
                  <c:v>4.7188600000000113E-3</c:v>
                </c:pt>
                <c:pt idx="7088">
                  <c:v>4.7059800000000002E-3</c:v>
                </c:pt>
                <c:pt idx="7089">
                  <c:v>4.6931000000000004E-3</c:v>
                </c:pt>
                <c:pt idx="7090">
                  <c:v>4.6802200000000274E-3</c:v>
                </c:pt>
                <c:pt idx="7091">
                  <c:v>4.6673400000000007E-3</c:v>
                </c:pt>
                <c:pt idx="7092">
                  <c:v>4.6544600000000009E-3</c:v>
                </c:pt>
                <c:pt idx="7093">
                  <c:v>4.6415800000000002E-3</c:v>
                </c:pt>
                <c:pt idx="7094">
                  <c:v>4.6287000000000003E-3</c:v>
                </c:pt>
                <c:pt idx="7095">
                  <c:v>4.6158200000000014E-3</c:v>
                </c:pt>
                <c:pt idx="7096">
                  <c:v>4.6029400000000007E-3</c:v>
                </c:pt>
                <c:pt idx="7097">
                  <c:v>4.5900600000000034E-3</c:v>
                </c:pt>
                <c:pt idx="7098">
                  <c:v>4.5771800000000001E-3</c:v>
                </c:pt>
                <c:pt idx="7099">
                  <c:v>4.5643000000000003E-3</c:v>
                </c:pt>
                <c:pt idx="7100">
                  <c:v>4.5514200000000239E-3</c:v>
                </c:pt>
                <c:pt idx="7101">
                  <c:v>4.5385399999999998E-3</c:v>
                </c:pt>
                <c:pt idx="7102">
                  <c:v>4.5256599999999999E-3</c:v>
                </c:pt>
                <c:pt idx="7103">
                  <c:v>4.5127800000000001E-3</c:v>
                </c:pt>
                <c:pt idx="7104">
                  <c:v>4.4999000000000124E-3</c:v>
                </c:pt>
                <c:pt idx="7105">
                  <c:v>4.4870200000000134E-3</c:v>
                </c:pt>
                <c:pt idx="7106">
                  <c:v>4.4741399999999997E-3</c:v>
                </c:pt>
                <c:pt idx="7107">
                  <c:v>4.4612600000000432E-3</c:v>
                </c:pt>
                <c:pt idx="7108">
                  <c:v>4.4483800000000113E-3</c:v>
                </c:pt>
                <c:pt idx="7109">
                  <c:v>4.4355000000000123E-3</c:v>
                </c:pt>
                <c:pt idx="7110">
                  <c:v>4.4226200000000134E-3</c:v>
                </c:pt>
                <c:pt idx="7111">
                  <c:v>4.4097400000000482E-3</c:v>
                </c:pt>
                <c:pt idx="7112">
                  <c:v>4.3968600000000024E-3</c:v>
                </c:pt>
                <c:pt idx="7113">
                  <c:v>4.38398E-3</c:v>
                </c:pt>
                <c:pt idx="7114">
                  <c:v>4.3711000000000114E-3</c:v>
                </c:pt>
                <c:pt idx="7115">
                  <c:v>4.3582200000000133E-3</c:v>
                </c:pt>
                <c:pt idx="7116">
                  <c:v>4.3453400000000239E-3</c:v>
                </c:pt>
                <c:pt idx="7117">
                  <c:v>4.3324399999999999E-3</c:v>
                </c:pt>
                <c:pt idx="7118">
                  <c:v>4.3195600000000113E-3</c:v>
                </c:pt>
                <c:pt idx="7119">
                  <c:v>4.3066800000000124E-3</c:v>
                </c:pt>
                <c:pt idx="7120">
                  <c:v>4.2938000000000004E-3</c:v>
                </c:pt>
                <c:pt idx="7121">
                  <c:v>4.2809199999999997E-3</c:v>
                </c:pt>
                <c:pt idx="7122">
                  <c:v>4.2680399999999999E-3</c:v>
                </c:pt>
                <c:pt idx="7123">
                  <c:v>4.2551600000000104E-3</c:v>
                </c:pt>
                <c:pt idx="7124">
                  <c:v>4.2422800000000123E-3</c:v>
                </c:pt>
                <c:pt idx="7125">
                  <c:v>4.2294000000000003E-3</c:v>
                </c:pt>
                <c:pt idx="7126">
                  <c:v>4.2165199999999996E-3</c:v>
                </c:pt>
                <c:pt idx="7127">
                  <c:v>4.2036400000000388E-3</c:v>
                </c:pt>
                <c:pt idx="7128">
                  <c:v>4.1907600000000034E-3</c:v>
                </c:pt>
                <c:pt idx="7129">
                  <c:v>4.1778800000000001E-3</c:v>
                </c:pt>
                <c:pt idx="7130">
                  <c:v>4.1649999999999856E-3</c:v>
                </c:pt>
                <c:pt idx="7131">
                  <c:v>4.1521200000000005E-3</c:v>
                </c:pt>
                <c:pt idx="7132">
                  <c:v>4.1392400000000388E-3</c:v>
                </c:pt>
                <c:pt idx="7133">
                  <c:v>4.1263599999999999E-3</c:v>
                </c:pt>
                <c:pt idx="7134">
                  <c:v>4.1134800000000001E-3</c:v>
                </c:pt>
                <c:pt idx="7135">
                  <c:v>4.1006000000000124E-3</c:v>
                </c:pt>
                <c:pt idx="7136">
                  <c:v>4.0877200000000004E-3</c:v>
                </c:pt>
                <c:pt idx="7137">
                  <c:v>4.0748399999999997E-3</c:v>
                </c:pt>
                <c:pt idx="7138">
                  <c:v>4.0619599999999999E-3</c:v>
                </c:pt>
                <c:pt idx="7139">
                  <c:v>4.0490800000000104E-3</c:v>
                </c:pt>
                <c:pt idx="7140">
                  <c:v>4.0362000000000392E-3</c:v>
                </c:pt>
                <c:pt idx="7141">
                  <c:v>4.0233199999999995E-3</c:v>
                </c:pt>
                <c:pt idx="7142">
                  <c:v>4.0104399999999997E-3</c:v>
                </c:pt>
                <c:pt idx="7143">
                  <c:v>3.9975599999999998E-3</c:v>
                </c:pt>
                <c:pt idx="7144">
                  <c:v>3.9846800000000052E-3</c:v>
                </c:pt>
                <c:pt idx="7145">
                  <c:v>3.9164000000000004E-3</c:v>
                </c:pt>
                <c:pt idx="7146">
                  <c:v>3.8481200000000234E-3</c:v>
                </c:pt>
                <c:pt idx="7147">
                  <c:v>3.7798200000000136E-3</c:v>
                </c:pt>
                <c:pt idx="7148">
                  <c:v>3.7115400000000114E-3</c:v>
                </c:pt>
                <c:pt idx="7149">
                  <c:v>3.6432600000000205E-3</c:v>
                </c:pt>
                <c:pt idx="7150">
                  <c:v>3.5749800000000154E-3</c:v>
                </c:pt>
                <c:pt idx="7151">
                  <c:v>3.5067000000000119E-3</c:v>
                </c:pt>
                <c:pt idx="7152">
                  <c:v>3.4384200000000002E-3</c:v>
                </c:pt>
                <c:pt idx="7153">
                  <c:v>3.3701200000000159E-3</c:v>
                </c:pt>
                <c:pt idx="7154">
                  <c:v>3.3018400000000003E-3</c:v>
                </c:pt>
                <c:pt idx="7155">
                  <c:v>3.2335600000000194E-3</c:v>
                </c:pt>
                <c:pt idx="7156">
                  <c:v>3.165280000000016E-3</c:v>
                </c:pt>
                <c:pt idx="7157">
                  <c:v>3.0969999999999999E-3</c:v>
                </c:pt>
                <c:pt idx="7158">
                  <c:v>3.0287200000000203E-3</c:v>
                </c:pt>
                <c:pt idx="7159">
                  <c:v>2.9604200000000135E-3</c:v>
                </c:pt>
                <c:pt idx="7160">
                  <c:v>2.8921400000000001E-3</c:v>
                </c:pt>
                <c:pt idx="7161">
                  <c:v>2.8238600000000005E-3</c:v>
                </c:pt>
                <c:pt idx="7162">
                  <c:v>2.7555800000000148E-3</c:v>
                </c:pt>
                <c:pt idx="7163">
                  <c:v>2.6873000000000231E-3</c:v>
                </c:pt>
                <c:pt idx="7164">
                  <c:v>2.6190000000000002E-3</c:v>
                </c:pt>
                <c:pt idx="7165">
                  <c:v>2.5507200000000146E-3</c:v>
                </c:pt>
                <c:pt idx="7166">
                  <c:v>2.4824400000000003E-3</c:v>
                </c:pt>
                <c:pt idx="7167">
                  <c:v>2.4141600000000011E-3</c:v>
                </c:pt>
                <c:pt idx="7168">
                  <c:v>2.3458800000000011E-3</c:v>
                </c:pt>
                <c:pt idx="7169">
                  <c:v>2.2776000000000012E-3</c:v>
                </c:pt>
                <c:pt idx="7170">
                  <c:v>2.2093000000000186E-3</c:v>
                </c:pt>
                <c:pt idx="7171">
                  <c:v>2.1410200000000052E-3</c:v>
                </c:pt>
                <c:pt idx="7172">
                  <c:v>2.07274E-3</c:v>
                </c:pt>
                <c:pt idx="7173">
                  <c:v>2.0044600000000052E-3</c:v>
                </c:pt>
                <c:pt idx="7174">
                  <c:v>1.9361760000000112E-3</c:v>
                </c:pt>
                <c:pt idx="7175">
                  <c:v>1.8678920000000003E-3</c:v>
                </c:pt>
                <c:pt idx="7176">
                  <c:v>1.7996080000000001E-3</c:v>
                </c:pt>
                <c:pt idx="7177">
                  <c:v>1.731326E-3</c:v>
                </c:pt>
                <c:pt idx="7178">
                  <c:v>1.6630420000000104E-3</c:v>
                </c:pt>
                <c:pt idx="7179">
                  <c:v>1.5947580000000101E-3</c:v>
                </c:pt>
                <c:pt idx="7180">
                  <c:v>1.5264760000000001E-3</c:v>
                </c:pt>
                <c:pt idx="7181">
                  <c:v>1.4581920000000001E-3</c:v>
                </c:pt>
                <c:pt idx="7182">
                  <c:v>1.3899080000000041E-3</c:v>
                </c:pt>
                <c:pt idx="7183">
                  <c:v>1.3216240000000002E-3</c:v>
                </c:pt>
                <c:pt idx="7184">
                  <c:v>1.3087440000000001E-3</c:v>
                </c:pt>
                <c:pt idx="7185">
                  <c:v>1.2958639999999999E-3</c:v>
                </c:pt>
                <c:pt idx="7186">
                  <c:v>1.282984E-3</c:v>
                </c:pt>
                <c:pt idx="7187">
                  <c:v>1.2701040000000021E-3</c:v>
                </c:pt>
                <c:pt idx="7188">
                  <c:v>1.2572220000000001E-3</c:v>
                </c:pt>
                <c:pt idx="7189">
                  <c:v>1.2443420000000061E-3</c:v>
                </c:pt>
                <c:pt idx="7190">
                  <c:v>1.231462E-3</c:v>
                </c:pt>
                <c:pt idx="7191">
                  <c:v>1.2185820000000071E-3</c:v>
                </c:pt>
                <c:pt idx="7192">
                  <c:v>1.2056999999999958E-3</c:v>
                </c:pt>
                <c:pt idx="7193">
                  <c:v>1.1928200000000055E-3</c:v>
                </c:pt>
                <c:pt idx="7194">
                  <c:v>1.1799400000000041E-3</c:v>
                </c:pt>
                <c:pt idx="7195">
                  <c:v>1.1670600000000001E-3</c:v>
                </c:pt>
                <c:pt idx="7196">
                  <c:v>1.1541800000000096E-3</c:v>
                </c:pt>
                <c:pt idx="7197">
                  <c:v>1.141298E-3</c:v>
                </c:pt>
                <c:pt idx="7198">
                  <c:v>1.1284180000000078E-3</c:v>
                </c:pt>
                <c:pt idx="7199">
                  <c:v>1.1155380000000001E-3</c:v>
                </c:pt>
                <c:pt idx="7200">
                  <c:v>1.1026580000000081E-3</c:v>
                </c:pt>
                <c:pt idx="7201">
                  <c:v>1.089778E-3</c:v>
                </c:pt>
                <c:pt idx="7202">
                  <c:v>1.0768959999999999E-3</c:v>
                </c:pt>
                <c:pt idx="7203">
                  <c:v>1.0640160000000062E-3</c:v>
                </c:pt>
                <c:pt idx="7204">
                  <c:v>1.051136E-3</c:v>
                </c:pt>
                <c:pt idx="7205">
                  <c:v>1.0382560000000065E-3</c:v>
                </c:pt>
                <c:pt idx="7206">
                  <c:v>1.0253759999999999E-3</c:v>
                </c:pt>
                <c:pt idx="7207">
                  <c:v>1.0124939999999999E-3</c:v>
                </c:pt>
                <c:pt idx="7208">
                  <c:v>9.9961400000000609E-4</c:v>
                </c:pt>
                <c:pt idx="7209">
                  <c:v>1.0421360000000001E-3</c:v>
                </c:pt>
                <c:pt idx="7210">
                  <c:v>1.0846600000000001E-3</c:v>
                </c:pt>
                <c:pt idx="7211">
                  <c:v>1.1271820000000083E-3</c:v>
                </c:pt>
                <c:pt idx="7212">
                  <c:v>1.1697040000000001E-3</c:v>
                </c:pt>
                <c:pt idx="7213">
                  <c:v>1.2122280000000001E-3</c:v>
                </c:pt>
                <c:pt idx="7214">
                  <c:v>1.2547500000000063E-3</c:v>
                </c:pt>
                <c:pt idx="7215">
                  <c:v>1.2972720000000001E-3</c:v>
                </c:pt>
                <c:pt idx="7216">
                  <c:v>1.3397939999999998E-3</c:v>
                </c:pt>
                <c:pt idx="7217">
                  <c:v>1.3823180000000104E-3</c:v>
                </c:pt>
                <c:pt idx="7218">
                  <c:v>1.4248400000000001E-3</c:v>
                </c:pt>
                <c:pt idx="7219">
                  <c:v>1.467362E-3</c:v>
                </c:pt>
                <c:pt idx="7220">
                  <c:v>1.509886E-3</c:v>
                </c:pt>
                <c:pt idx="7221">
                  <c:v>1.5524080000000069E-3</c:v>
                </c:pt>
                <c:pt idx="7222">
                  <c:v>1.5949300000000055E-3</c:v>
                </c:pt>
                <c:pt idx="7223">
                  <c:v>1.6374540000000063E-3</c:v>
                </c:pt>
                <c:pt idx="7224">
                  <c:v>1.6799760000000001E-3</c:v>
                </c:pt>
                <c:pt idx="7225">
                  <c:v>1.722498E-3</c:v>
                </c:pt>
                <c:pt idx="7226">
                  <c:v>1.7650200000000021E-3</c:v>
                </c:pt>
                <c:pt idx="7227">
                  <c:v>1.8075440000000001E-3</c:v>
                </c:pt>
                <c:pt idx="7228">
                  <c:v>1.8500660000000076E-3</c:v>
                </c:pt>
                <c:pt idx="7229">
                  <c:v>1.8925880000000123E-3</c:v>
                </c:pt>
                <c:pt idx="7230">
                  <c:v>1.9351120000000131E-3</c:v>
                </c:pt>
                <c:pt idx="7231">
                  <c:v>1.9776340000000002E-3</c:v>
                </c:pt>
                <c:pt idx="7232">
                  <c:v>2.0201600000000052E-3</c:v>
                </c:pt>
                <c:pt idx="7233">
                  <c:v>2.0626799999999999E-3</c:v>
                </c:pt>
                <c:pt idx="7234">
                  <c:v>2.3830800000000092E-3</c:v>
                </c:pt>
                <c:pt idx="7235">
                  <c:v>2.7035000000000249E-3</c:v>
                </c:pt>
                <c:pt idx="7236">
                  <c:v>3.0239400000000092E-3</c:v>
                </c:pt>
                <c:pt idx="7237">
                  <c:v>3.344420000000015E-3</c:v>
                </c:pt>
                <c:pt idx="7238">
                  <c:v>3.664940000000018E-3</c:v>
                </c:pt>
                <c:pt idx="7239">
                  <c:v>3.9854799999999996E-3</c:v>
                </c:pt>
                <c:pt idx="7240">
                  <c:v>4.3060400000000274E-3</c:v>
                </c:pt>
                <c:pt idx="7241">
                  <c:v>4.6266399999999996E-3</c:v>
                </c:pt>
                <c:pt idx="7242">
                  <c:v>4.9472800000000114E-3</c:v>
                </c:pt>
                <c:pt idx="7243">
                  <c:v>5.2679200000000023E-3</c:v>
                </c:pt>
                <c:pt idx="7244">
                  <c:v>5.5886200000000337E-3</c:v>
                </c:pt>
                <c:pt idx="7245">
                  <c:v>5.9093400000000537E-3</c:v>
                </c:pt>
                <c:pt idx="7246">
                  <c:v>6.2300800000000293E-3</c:v>
                </c:pt>
                <c:pt idx="7247">
                  <c:v>6.550840000000023E-3</c:v>
                </c:pt>
                <c:pt idx="7248">
                  <c:v>6.8162400000000446E-3</c:v>
                </c:pt>
                <c:pt idx="7249">
                  <c:v>7.0816800000000381E-3</c:v>
                </c:pt>
                <c:pt idx="7250">
                  <c:v>7.3471400000000124E-3</c:v>
                </c:pt>
                <c:pt idx="7251">
                  <c:v>7.6126200000000239E-3</c:v>
                </c:pt>
                <c:pt idx="7252">
                  <c:v>7.8781400000000334E-3</c:v>
                </c:pt>
                <c:pt idx="7253">
                  <c:v>8.1436800000000004E-3</c:v>
                </c:pt>
                <c:pt idx="7254">
                  <c:v>8.4092600000000208E-3</c:v>
                </c:pt>
                <c:pt idx="7255">
                  <c:v>8.6748600000000047E-3</c:v>
                </c:pt>
                <c:pt idx="7256">
                  <c:v>8.9405000000000248E-3</c:v>
                </c:pt>
                <c:pt idx="7257">
                  <c:v>9.2061600000000014E-3</c:v>
                </c:pt>
                <c:pt idx="7258">
                  <c:v>9.4718400000000248E-3</c:v>
                </c:pt>
                <c:pt idx="7259">
                  <c:v>9.737560000000001E-3</c:v>
                </c:pt>
                <c:pt idx="7260">
                  <c:v>1.0003320000000001E-2</c:v>
                </c:pt>
                <c:pt idx="7261">
                  <c:v>1.0269100000000001E-2</c:v>
                </c:pt>
                <c:pt idx="7262">
                  <c:v>1.0534900000000002E-2</c:v>
                </c:pt>
                <c:pt idx="7263">
                  <c:v>1.0800740000000001E-2</c:v>
                </c:pt>
                <c:pt idx="7264">
                  <c:v>1.1066600000000001E-2</c:v>
                </c:pt>
                <c:pt idx="7265">
                  <c:v>1.1332500000000021E-2</c:v>
                </c:pt>
                <c:pt idx="7266">
                  <c:v>1.1598420000000003E-2</c:v>
                </c:pt>
                <c:pt idx="7267">
                  <c:v>1.1864380000000061E-2</c:v>
                </c:pt>
                <c:pt idx="7268">
                  <c:v>1.213036E-2</c:v>
                </c:pt>
                <c:pt idx="7269">
                  <c:v>1.2396380000000002E-2</c:v>
                </c:pt>
                <c:pt idx="7270">
                  <c:v>1.2662420000000021E-2</c:v>
                </c:pt>
                <c:pt idx="7271">
                  <c:v>1.2928480000000001E-2</c:v>
                </c:pt>
                <c:pt idx="7272">
                  <c:v>1.3194580000000001E-2</c:v>
                </c:pt>
                <c:pt idx="7273">
                  <c:v>1.3182840000000001E-2</c:v>
                </c:pt>
                <c:pt idx="7274">
                  <c:v>1.3171100000000003E-2</c:v>
                </c:pt>
                <c:pt idx="7275">
                  <c:v>1.3159360000000002E-2</c:v>
                </c:pt>
                <c:pt idx="7276">
                  <c:v>1.314762E-2</c:v>
                </c:pt>
                <c:pt idx="7277">
                  <c:v>1.3135880000000001E-2</c:v>
                </c:pt>
                <c:pt idx="7278">
                  <c:v>1.3124140000000001E-2</c:v>
                </c:pt>
                <c:pt idx="7279">
                  <c:v>1.3112400000000001E-2</c:v>
                </c:pt>
                <c:pt idx="7280">
                  <c:v>1.3100660000000005E-2</c:v>
                </c:pt>
                <c:pt idx="7281">
                  <c:v>1.3088919999999999E-2</c:v>
                </c:pt>
                <c:pt idx="7282">
                  <c:v>1.3077180000000002E-2</c:v>
                </c:pt>
                <c:pt idx="7283">
                  <c:v>1.3065420000000067E-2</c:v>
                </c:pt>
                <c:pt idx="7284">
                  <c:v>1.305368E-2</c:v>
                </c:pt>
                <c:pt idx="7285">
                  <c:v>1.304194E-2</c:v>
                </c:pt>
                <c:pt idx="7286">
                  <c:v>1.30302E-2</c:v>
                </c:pt>
                <c:pt idx="7287">
                  <c:v>1.3018459999999999E-2</c:v>
                </c:pt>
                <c:pt idx="7288">
                  <c:v>1.300672000000006E-2</c:v>
                </c:pt>
                <c:pt idx="7289">
                  <c:v>1.299498E-2</c:v>
                </c:pt>
                <c:pt idx="7290">
                  <c:v>1.2983240000000002E-2</c:v>
                </c:pt>
                <c:pt idx="7291">
                  <c:v>1.2971500000000021E-2</c:v>
                </c:pt>
                <c:pt idx="7292">
                  <c:v>1.2959759999999999E-2</c:v>
                </c:pt>
                <c:pt idx="7293">
                  <c:v>1.2947999999999999E-2</c:v>
                </c:pt>
                <c:pt idx="7294">
                  <c:v>1.2936259999999998E-2</c:v>
                </c:pt>
                <c:pt idx="7295">
                  <c:v>1.2924520000000083E-2</c:v>
                </c:pt>
                <c:pt idx="7296">
                  <c:v>1.2912780000000002E-2</c:v>
                </c:pt>
                <c:pt idx="7297">
                  <c:v>1.2901040000000001E-2</c:v>
                </c:pt>
                <c:pt idx="7298">
                  <c:v>1.2889300000000001E-2</c:v>
                </c:pt>
                <c:pt idx="7299">
                  <c:v>1.287756E-2</c:v>
                </c:pt>
                <c:pt idx="7300">
                  <c:v>1.2865820000000068E-2</c:v>
                </c:pt>
                <c:pt idx="7301">
                  <c:v>1.285408E-2</c:v>
                </c:pt>
                <c:pt idx="7302">
                  <c:v>1.2842340000000001E-2</c:v>
                </c:pt>
                <c:pt idx="7303">
                  <c:v>1.2830580000000001E-2</c:v>
                </c:pt>
                <c:pt idx="7304">
                  <c:v>1.281884E-2</c:v>
                </c:pt>
                <c:pt idx="7305">
                  <c:v>1.2807100000000005E-2</c:v>
                </c:pt>
                <c:pt idx="7306">
                  <c:v>1.2795359999999999E-2</c:v>
                </c:pt>
                <c:pt idx="7307">
                  <c:v>1.2783620000000001E-2</c:v>
                </c:pt>
                <c:pt idx="7308">
                  <c:v>1.2771880000000001E-2</c:v>
                </c:pt>
                <c:pt idx="7309">
                  <c:v>1.2760140000000001E-2</c:v>
                </c:pt>
                <c:pt idx="7310">
                  <c:v>1.2748400000000003E-2</c:v>
                </c:pt>
                <c:pt idx="7311">
                  <c:v>1.2736659999999999E-2</c:v>
                </c:pt>
                <c:pt idx="7312">
                  <c:v>1.2724920000000001E-2</c:v>
                </c:pt>
                <c:pt idx="7313">
                  <c:v>1.2713180000000001E-2</c:v>
                </c:pt>
                <c:pt idx="7314">
                  <c:v>1.2701420000000064E-2</c:v>
                </c:pt>
                <c:pt idx="7315">
                  <c:v>1.268968E-2</c:v>
                </c:pt>
                <c:pt idx="7316">
                  <c:v>1.2677939999999999E-2</c:v>
                </c:pt>
                <c:pt idx="7317">
                  <c:v>1.2666200000000001E-2</c:v>
                </c:pt>
                <c:pt idx="7318">
                  <c:v>1.2654459999999999E-2</c:v>
                </c:pt>
                <c:pt idx="7319">
                  <c:v>1.2642720000000001E-2</c:v>
                </c:pt>
                <c:pt idx="7320">
                  <c:v>1.263098E-2</c:v>
                </c:pt>
                <c:pt idx="7321">
                  <c:v>1.2619239999999978E-2</c:v>
                </c:pt>
                <c:pt idx="7322">
                  <c:v>1.2607500000000021E-2</c:v>
                </c:pt>
                <c:pt idx="7323">
                  <c:v>1.2595759999999999E-2</c:v>
                </c:pt>
                <c:pt idx="7324">
                  <c:v>1.2584000000000001E-2</c:v>
                </c:pt>
                <c:pt idx="7325">
                  <c:v>1.2572259999999998E-2</c:v>
                </c:pt>
                <c:pt idx="7326">
                  <c:v>1.2560520000000078E-2</c:v>
                </c:pt>
                <c:pt idx="7327">
                  <c:v>1.2548780000000001E-2</c:v>
                </c:pt>
                <c:pt idx="7328">
                  <c:v>1.2537039999999999E-2</c:v>
                </c:pt>
                <c:pt idx="7329">
                  <c:v>1.2525300000000001E-2</c:v>
                </c:pt>
                <c:pt idx="7330">
                  <c:v>1.2458159999999999E-2</c:v>
                </c:pt>
                <c:pt idx="7331">
                  <c:v>1.2390999999999998E-2</c:v>
                </c:pt>
                <c:pt idx="7332">
                  <c:v>1.2323860000000001E-2</c:v>
                </c:pt>
                <c:pt idx="7333">
                  <c:v>1.225672E-2</c:v>
                </c:pt>
                <c:pt idx="7334">
                  <c:v>1.2189580000000005E-2</c:v>
                </c:pt>
                <c:pt idx="7335">
                  <c:v>1.2122440000000002E-2</c:v>
                </c:pt>
                <c:pt idx="7336">
                  <c:v>1.2055279999999998E-2</c:v>
                </c:pt>
                <c:pt idx="7337">
                  <c:v>1.1988140000000001E-2</c:v>
                </c:pt>
                <c:pt idx="7338">
                  <c:v>1.1921000000000069E-2</c:v>
                </c:pt>
                <c:pt idx="7339">
                  <c:v>1.1853860000000023E-2</c:v>
                </c:pt>
                <c:pt idx="7340">
                  <c:v>1.1786700000000063E-2</c:v>
                </c:pt>
                <c:pt idx="7341">
                  <c:v>1.1719560000000007E-2</c:v>
                </c:pt>
                <c:pt idx="7342">
                  <c:v>1.1652420000000063E-2</c:v>
                </c:pt>
                <c:pt idx="7343">
                  <c:v>1.1585280000000003E-2</c:v>
                </c:pt>
                <c:pt idx="7344">
                  <c:v>1.1518120000000001E-2</c:v>
                </c:pt>
                <c:pt idx="7345">
                  <c:v>1.1450980000000001E-2</c:v>
                </c:pt>
                <c:pt idx="7346">
                  <c:v>1.1383840000000055E-2</c:v>
                </c:pt>
                <c:pt idx="7347">
                  <c:v>1.1316700000000001E-2</c:v>
                </c:pt>
                <c:pt idx="7348">
                  <c:v>1.1249540000000001E-2</c:v>
                </c:pt>
                <c:pt idx="7349">
                  <c:v>1.118240000000007E-2</c:v>
                </c:pt>
                <c:pt idx="7350">
                  <c:v>1.1115260000000002E-2</c:v>
                </c:pt>
                <c:pt idx="7351">
                  <c:v>1.1048120000000067E-2</c:v>
                </c:pt>
                <c:pt idx="7352">
                  <c:v>1.0980960000000001E-2</c:v>
                </c:pt>
                <c:pt idx="7353">
                  <c:v>1.0913819999999999E-2</c:v>
                </c:pt>
                <c:pt idx="7354">
                  <c:v>1.0846680000000001E-2</c:v>
                </c:pt>
                <c:pt idx="7355">
                  <c:v>1.0779539999999999E-2</c:v>
                </c:pt>
                <c:pt idx="7356">
                  <c:v>1.0712380000000001E-2</c:v>
                </c:pt>
                <c:pt idx="7357">
                  <c:v>1.0645239999999999E-2</c:v>
                </c:pt>
                <c:pt idx="7358">
                  <c:v>1.0578100000000002E-2</c:v>
                </c:pt>
                <c:pt idx="7359">
                  <c:v>1.051096E-2</c:v>
                </c:pt>
                <c:pt idx="7360">
                  <c:v>1.0443800000000001E-2</c:v>
                </c:pt>
                <c:pt idx="7361">
                  <c:v>1.0376659999999999E-2</c:v>
                </c:pt>
                <c:pt idx="7362">
                  <c:v>1.0309520000000023E-2</c:v>
                </c:pt>
                <c:pt idx="7363">
                  <c:v>1.0242380000000001E-2</c:v>
                </c:pt>
                <c:pt idx="7364">
                  <c:v>1.0175219999999978E-2</c:v>
                </c:pt>
                <c:pt idx="7365">
                  <c:v>1.010808E-2</c:v>
                </c:pt>
                <c:pt idx="7366">
                  <c:v>1.0040940000000002E-2</c:v>
                </c:pt>
                <c:pt idx="7367">
                  <c:v>9.9738000000000587E-3</c:v>
                </c:pt>
                <c:pt idx="7368">
                  <c:v>9.906640000000062E-3</c:v>
                </c:pt>
                <c:pt idx="7369">
                  <c:v>9.8949000000000068E-3</c:v>
                </c:pt>
                <c:pt idx="7370">
                  <c:v>9.8831600000000228E-3</c:v>
                </c:pt>
                <c:pt idx="7371">
                  <c:v>9.8714200000000248E-3</c:v>
                </c:pt>
                <c:pt idx="7372">
                  <c:v>9.8596800000000998E-3</c:v>
                </c:pt>
                <c:pt idx="7373">
                  <c:v>9.8479400000000047E-3</c:v>
                </c:pt>
                <c:pt idx="7374">
                  <c:v>9.8362000000000067E-3</c:v>
                </c:pt>
                <c:pt idx="7375">
                  <c:v>9.8244600000000227E-3</c:v>
                </c:pt>
                <c:pt idx="7376">
                  <c:v>9.8127200000000248E-3</c:v>
                </c:pt>
                <c:pt idx="7377">
                  <c:v>9.8009800000000268E-3</c:v>
                </c:pt>
                <c:pt idx="7378">
                  <c:v>9.7892200000000013E-3</c:v>
                </c:pt>
                <c:pt idx="7379">
                  <c:v>9.7774800000000068E-3</c:v>
                </c:pt>
                <c:pt idx="7380">
                  <c:v>9.7657400000000661E-3</c:v>
                </c:pt>
                <c:pt idx="7381">
                  <c:v>9.7540000000000005E-3</c:v>
                </c:pt>
                <c:pt idx="7382">
                  <c:v>9.7422600000000008E-3</c:v>
                </c:pt>
                <c:pt idx="7383">
                  <c:v>9.7305200000000012E-3</c:v>
                </c:pt>
                <c:pt idx="7384">
                  <c:v>9.7187799999999998E-3</c:v>
                </c:pt>
                <c:pt idx="7385">
                  <c:v>9.7070400000000018E-3</c:v>
                </c:pt>
                <c:pt idx="7386">
                  <c:v>9.6953000000000004E-3</c:v>
                </c:pt>
                <c:pt idx="7387">
                  <c:v>9.6835600000000008E-3</c:v>
                </c:pt>
                <c:pt idx="7388">
                  <c:v>9.6718000000000047E-3</c:v>
                </c:pt>
                <c:pt idx="7389">
                  <c:v>9.6600600000000068E-3</c:v>
                </c:pt>
                <c:pt idx="7390">
                  <c:v>9.6483200000000002E-3</c:v>
                </c:pt>
                <c:pt idx="7391">
                  <c:v>9.6365800000000248E-3</c:v>
                </c:pt>
                <c:pt idx="7392">
                  <c:v>9.6802400000000066E-3</c:v>
                </c:pt>
                <c:pt idx="7393">
                  <c:v>9.7239000000000006E-3</c:v>
                </c:pt>
                <c:pt idx="7394">
                  <c:v>9.7675600000000067E-3</c:v>
                </c:pt>
                <c:pt idx="7395">
                  <c:v>9.8112200000000007E-3</c:v>
                </c:pt>
                <c:pt idx="7396">
                  <c:v>9.8548800000000762E-3</c:v>
                </c:pt>
                <c:pt idx="7397">
                  <c:v>9.8985400000000268E-3</c:v>
                </c:pt>
                <c:pt idx="7398">
                  <c:v>9.9422200000000016E-3</c:v>
                </c:pt>
                <c:pt idx="7399">
                  <c:v>9.9858800000000771E-3</c:v>
                </c:pt>
                <c:pt idx="7400">
                  <c:v>1.002954E-2</c:v>
                </c:pt>
                <c:pt idx="7401">
                  <c:v>1.0073199999999999E-2</c:v>
                </c:pt>
                <c:pt idx="7402">
                  <c:v>1.011686E-2</c:v>
                </c:pt>
                <c:pt idx="7403">
                  <c:v>1.0160520000000069E-2</c:v>
                </c:pt>
                <c:pt idx="7404">
                  <c:v>1.0204180000000005E-2</c:v>
                </c:pt>
                <c:pt idx="7405">
                  <c:v>1.0247840000000001E-2</c:v>
                </c:pt>
                <c:pt idx="7406">
                  <c:v>1.0291500000000007E-2</c:v>
                </c:pt>
                <c:pt idx="7407">
                  <c:v>1.0335159999999999E-2</c:v>
                </c:pt>
                <c:pt idx="7408">
                  <c:v>1.037882E-2</c:v>
                </c:pt>
                <c:pt idx="7409">
                  <c:v>1.0422480000000001E-2</c:v>
                </c:pt>
                <c:pt idx="7410">
                  <c:v>1.0466140000000001E-2</c:v>
                </c:pt>
                <c:pt idx="7411">
                  <c:v>1.0509800000000001E-2</c:v>
                </c:pt>
                <c:pt idx="7412">
                  <c:v>1.0553460000000001E-2</c:v>
                </c:pt>
                <c:pt idx="7413">
                  <c:v>1.0597120000000003E-2</c:v>
                </c:pt>
                <c:pt idx="7414">
                  <c:v>1.0640780000000058E-2</c:v>
                </c:pt>
                <c:pt idx="7415">
                  <c:v>1.068444E-2</c:v>
                </c:pt>
                <c:pt idx="7416">
                  <c:v>1.072812000000006E-2</c:v>
                </c:pt>
                <c:pt idx="7417">
                  <c:v>1.0771780000000003E-2</c:v>
                </c:pt>
                <c:pt idx="7418">
                  <c:v>1.0815439999999999E-2</c:v>
                </c:pt>
                <c:pt idx="7419">
                  <c:v>1.08591E-2</c:v>
                </c:pt>
                <c:pt idx="7420">
                  <c:v>1.0902760000000001E-2</c:v>
                </c:pt>
                <c:pt idx="7421">
                  <c:v>1.0946420000000064E-2</c:v>
                </c:pt>
                <c:pt idx="7422">
                  <c:v>1.0990080000000001E-2</c:v>
                </c:pt>
                <c:pt idx="7423">
                  <c:v>1.103374E-2</c:v>
                </c:pt>
                <c:pt idx="7424">
                  <c:v>1.1077400000000001E-2</c:v>
                </c:pt>
                <c:pt idx="7425">
                  <c:v>1.1121060000000021E-2</c:v>
                </c:pt>
                <c:pt idx="7426">
                  <c:v>1.1164720000000069E-2</c:v>
                </c:pt>
                <c:pt idx="7427">
                  <c:v>1.120838E-2</c:v>
                </c:pt>
                <c:pt idx="7428">
                  <c:v>1.125204E-2</c:v>
                </c:pt>
                <c:pt idx="7429">
                  <c:v>1.1295700000000001E-2</c:v>
                </c:pt>
                <c:pt idx="7430">
                  <c:v>1.133936E-2</c:v>
                </c:pt>
                <c:pt idx="7431">
                  <c:v>1.1327620000000021E-2</c:v>
                </c:pt>
                <c:pt idx="7432">
                  <c:v>1.1315880000000021E-2</c:v>
                </c:pt>
                <c:pt idx="7433">
                  <c:v>1.1304140000000001E-2</c:v>
                </c:pt>
                <c:pt idx="7434">
                  <c:v>1.1292400000000001E-2</c:v>
                </c:pt>
                <c:pt idx="7435">
                  <c:v>1.1280660000000001E-2</c:v>
                </c:pt>
                <c:pt idx="7436">
                  <c:v>1.1268920000000003E-2</c:v>
                </c:pt>
                <c:pt idx="7437">
                  <c:v>1.1257180000000007E-2</c:v>
                </c:pt>
                <c:pt idx="7438">
                  <c:v>1.1245440000000001E-2</c:v>
                </c:pt>
                <c:pt idx="7439">
                  <c:v>1.1233680000000001E-2</c:v>
                </c:pt>
                <c:pt idx="7440">
                  <c:v>1.122194E-2</c:v>
                </c:pt>
                <c:pt idx="7441">
                  <c:v>1.1210200000000002E-2</c:v>
                </c:pt>
                <c:pt idx="7442">
                  <c:v>1.119846E-2</c:v>
                </c:pt>
                <c:pt idx="7443">
                  <c:v>1.1186720000000065E-2</c:v>
                </c:pt>
                <c:pt idx="7444">
                  <c:v>1.1174979999999999E-2</c:v>
                </c:pt>
                <c:pt idx="7445">
                  <c:v>1.116324E-2</c:v>
                </c:pt>
                <c:pt idx="7446">
                  <c:v>1.1151500000000061E-2</c:v>
                </c:pt>
                <c:pt idx="7447">
                  <c:v>1.113976E-2</c:v>
                </c:pt>
                <c:pt idx="7448">
                  <c:v>1.1128020000000021E-2</c:v>
                </c:pt>
                <c:pt idx="7449">
                  <c:v>1.1116259999999999E-2</c:v>
                </c:pt>
                <c:pt idx="7450">
                  <c:v>1.1104520000000086E-2</c:v>
                </c:pt>
                <c:pt idx="7451">
                  <c:v>1.1092780000000003E-2</c:v>
                </c:pt>
                <c:pt idx="7452">
                  <c:v>1.108104E-2</c:v>
                </c:pt>
                <c:pt idx="7453">
                  <c:v>1.1069300000000001E-2</c:v>
                </c:pt>
                <c:pt idx="7454">
                  <c:v>1.1057560000000001E-2</c:v>
                </c:pt>
                <c:pt idx="7455">
                  <c:v>1.1045820000000081E-2</c:v>
                </c:pt>
                <c:pt idx="7456">
                  <c:v>1.103408E-2</c:v>
                </c:pt>
                <c:pt idx="7457">
                  <c:v>1.102234E-2</c:v>
                </c:pt>
                <c:pt idx="7458">
                  <c:v>1.1010600000000001E-2</c:v>
                </c:pt>
                <c:pt idx="7459">
                  <c:v>1.0998860000000001E-2</c:v>
                </c:pt>
                <c:pt idx="7460">
                  <c:v>1.0987100000000001E-2</c:v>
                </c:pt>
                <c:pt idx="7461">
                  <c:v>1.0975360000000002E-2</c:v>
                </c:pt>
                <c:pt idx="7462">
                  <c:v>1.0963620000000021E-2</c:v>
                </c:pt>
                <c:pt idx="7463">
                  <c:v>1.0951880000000021E-2</c:v>
                </c:pt>
                <c:pt idx="7464">
                  <c:v>1.0940140000000001E-2</c:v>
                </c:pt>
                <c:pt idx="7465">
                  <c:v>1.0928400000000001E-2</c:v>
                </c:pt>
                <c:pt idx="7466">
                  <c:v>1.0916660000000002E-2</c:v>
                </c:pt>
                <c:pt idx="7467">
                  <c:v>1.0904920000000005E-2</c:v>
                </c:pt>
                <c:pt idx="7468">
                  <c:v>1.0893180000000001E-2</c:v>
                </c:pt>
                <c:pt idx="7469">
                  <c:v>1.0881440000000001E-2</c:v>
                </c:pt>
                <c:pt idx="7470">
                  <c:v>1.0869680000000001E-2</c:v>
                </c:pt>
                <c:pt idx="7471">
                  <c:v>1.0857939999999998E-2</c:v>
                </c:pt>
                <c:pt idx="7472">
                  <c:v>1.08462E-2</c:v>
                </c:pt>
                <c:pt idx="7473">
                  <c:v>1.0834460000000001E-2</c:v>
                </c:pt>
                <c:pt idx="7474">
                  <c:v>1.0822720000000065E-2</c:v>
                </c:pt>
                <c:pt idx="7475">
                  <c:v>1.081098E-2</c:v>
                </c:pt>
                <c:pt idx="7476">
                  <c:v>1.0799239999999998E-2</c:v>
                </c:pt>
                <c:pt idx="7477">
                  <c:v>1.0787500000000063E-2</c:v>
                </c:pt>
                <c:pt idx="7478">
                  <c:v>1.0775760000000001E-2</c:v>
                </c:pt>
                <c:pt idx="7479">
                  <c:v>1.0764019999999999E-2</c:v>
                </c:pt>
                <c:pt idx="7480">
                  <c:v>1.075226E-2</c:v>
                </c:pt>
                <c:pt idx="7481">
                  <c:v>1.0740520000000088E-2</c:v>
                </c:pt>
                <c:pt idx="7482">
                  <c:v>1.0728780000000005E-2</c:v>
                </c:pt>
                <c:pt idx="7483">
                  <c:v>1.0717039999999999E-2</c:v>
                </c:pt>
                <c:pt idx="7484">
                  <c:v>1.0705300000000001E-2</c:v>
                </c:pt>
                <c:pt idx="7485">
                  <c:v>1.0693560000000001E-2</c:v>
                </c:pt>
                <c:pt idx="7486">
                  <c:v>1.0681820000000083E-2</c:v>
                </c:pt>
                <c:pt idx="7487">
                  <c:v>1.067008E-2</c:v>
                </c:pt>
                <c:pt idx="7488">
                  <c:v>1.0658339999999999E-2</c:v>
                </c:pt>
                <c:pt idx="7489">
                  <c:v>1.0646600000000001E-2</c:v>
                </c:pt>
                <c:pt idx="7490">
                  <c:v>1.0634860000000001E-2</c:v>
                </c:pt>
                <c:pt idx="7491">
                  <c:v>1.0623100000000061E-2</c:v>
                </c:pt>
                <c:pt idx="7492">
                  <c:v>1.061136E-2</c:v>
                </c:pt>
                <c:pt idx="7493">
                  <c:v>1.0599619999999994E-2</c:v>
                </c:pt>
                <c:pt idx="7494">
                  <c:v>1.0587880000000023E-2</c:v>
                </c:pt>
                <c:pt idx="7495">
                  <c:v>1.0576139999999999E-2</c:v>
                </c:pt>
                <c:pt idx="7496">
                  <c:v>1.0564400000000003E-2</c:v>
                </c:pt>
                <c:pt idx="7497">
                  <c:v>1.055266E-2</c:v>
                </c:pt>
                <c:pt idx="7498">
                  <c:v>1.0540920000000007E-2</c:v>
                </c:pt>
                <c:pt idx="7499">
                  <c:v>1.0529180000000001E-2</c:v>
                </c:pt>
                <c:pt idx="7500">
                  <c:v>1.0517439999999999E-2</c:v>
                </c:pt>
                <c:pt idx="7501">
                  <c:v>1.0450279999999999E-2</c:v>
                </c:pt>
                <c:pt idx="7502">
                  <c:v>1.0383140000000001E-2</c:v>
                </c:pt>
                <c:pt idx="7503">
                  <c:v>1.0316000000000001E-2</c:v>
                </c:pt>
                <c:pt idx="7504">
                  <c:v>1.024886E-2</c:v>
                </c:pt>
                <c:pt idx="7505">
                  <c:v>1.0181700000000005E-2</c:v>
                </c:pt>
                <c:pt idx="7506">
                  <c:v>1.011456E-2</c:v>
                </c:pt>
                <c:pt idx="7507">
                  <c:v>1.0047420000000001E-2</c:v>
                </c:pt>
                <c:pt idx="7508">
                  <c:v>9.9802800000000566E-3</c:v>
                </c:pt>
                <c:pt idx="7509">
                  <c:v>9.9131200000000027E-3</c:v>
                </c:pt>
                <c:pt idx="7510">
                  <c:v>9.8459800000000267E-3</c:v>
                </c:pt>
                <c:pt idx="7511">
                  <c:v>9.7788400000000004E-3</c:v>
                </c:pt>
                <c:pt idx="7512">
                  <c:v>9.7117000000000002E-3</c:v>
                </c:pt>
                <c:pt idx="7513">
                  <c:v>9.6445400000000018E-3</c:v>
                </c:pt>
                <c:pt idx="7514">
                  <c:v>9.5774000000000605E-3</c:v>
                </c:pt>
                <c:pt idx="7515">
                  <c:v>9.5102600000000048E-3</c:v>
                </c:pt>
                <c:pt idx="7516">
                  <c:v>9.4431200000000028E-3</c:v>
                </c:pt>
                <c:pt idx="7517">
                  <c:v>9.3759600000000564E-3</c:v>
                </c:pt>
                <c:pt idx="7518">
                  <c:v>9.3088200000000006E-3</c:v>
                </c:pt>
                <c:pt idx="7519">
                  <c:v>9.2416800000000004E-3</c:v>
                </c:pt>
                <c:pt idx="7520">
                  <c:v>9.1745400000000227E-3</c:v>
                </c:pt>
                <c:pt idx="7521">
                  <c:v>9.1073800000000017E-3</c:v>
                </c:pt>
                <c:pt idx="7522">
                  <c:v>9.0402400000000015E-3</c:v>
                </c:pt>
                <c:pt idx="7523">
                  <c:v>8.9731000000000567E-3</c:v>
                </c:pt>
                <c:pt idx="7524">
                  <c:v>8.905960000000053E-3</c:v>
                </c:pt>
                <c:pt idx="7525">
                  <c:v>8.8388000000000008E-3</c:v>
                </c:pt>
                <c:pt idx="7526">
                  <c:v>8.7716600000000006E-3</c:v>
                </c:pt>
                <c:pt idx="7527">
                  <c:v>8.7045200000000003E-3</c:v>
                </c:pt>
                <c:pt idx="7528">
                  <c:v>8.6373800000000001E-3</c:v>
                </c:pt>
                <c:pt idx="7529">
                  <c:v>8.5702200000000017E-3</c:v>
                </c:pt>
                <c:pt idx="7530">
                  <c:v>8.5030800000000066E-3</c:v>
                </c:pt>
                <c:pt idx="7531">
                  <c:v>8.4359400000000046E-3</c:v>
                </c:pt>
                <c:pt idx="7532">
                  <c:v>8.3688000000000026E-3</c:v>
                </c:pt>
                <c:pt idx="7533">
                  <c:v>8.3016400000000268E-3</c:v>
                </c:pt>
                <c:pt idx="7534">
                  <c:v>8.2345000000000005E-3</c:v>
                </c:pt>
                <c:pt idx="7535">
                  <c:v>8.1673600000000002E-3</c:v>
                </c:pt>
                <c:pt idx="7536">
                  <c:v>8.10022E-3</c:v>
                </c:pt>
                <c:pt idx="7537">
                  <c:v>8.0330600000000016E-3</c:v>
                </c:pt>
                <c:pt idx="7538">
                  <c:v>7.9659199999999996E-3</c:v>
                </c:pt>
                <c:pt idx="7539">
                  <c:v>7.8987799999999993E-3</c:v>
                </c:pt>
                <c:pt idx="7540">
                  <c:v>7.8870400000000014E-3</c:v>
                </c:pt>
                <c:pt idx="7541">
                  <c:v>7.8753000000000104E-3</c:v>
                </c:pt>
                <c:pt idx="7542">
                  <c:v>7.8635600000000003E-3</c:v>
                </c:pt>
                <c:pt idx="7543">
                  <c:v>7.8518199999999989E-3</c:v>
                </c:pt>
                <c:pt idx="7544">
                  <c:v>7.8400599999999994E-3</c:v>
                </c:pt>
                <c:pt idx="7545">
                  <c:v>7.8283199999999997E-3</c:v>
                </c:pt>
                <c:pt idx="7546">
                  <c:v>7.8165800000000001E-3</c:v>
                </c:pt>
                <c:pt idx="7547">
                  <c:v>7.8048400000000134E-3</c:v>
                </c:pt>
                <c:pt idx="7548">
                  <c:v>7.7931000000000293E-3</c:v>
                </c:pt>
                <c:pt idx="7549">
                  <c:v>7.7813600000000609E-3</c:v>
                </c:pt>
                <c:pt idx="7550">
                  <c:v>7.76962000000005E-3</c:v>
                </c:pt>
                <c:pt idx="7551">
                  <c:v>7.7578800000000104E-3</c:v>
                </c:pt>
                <c:pt idx="7552">
                  <c:v>7.7461400000000446E-3</c:v>
                </c:pt>
                <c:pt idx="7553">
                  <c:v>7.7344000000000293E-3</c:v>
                </c:pt>
                <c:pt idx="7554">
                  <c:v>7.7226600000000426E-3</c:v>
                </c:pt>
                <c:pt idx="7555">
                  <c:v>7.7109000000000014E-3</c:v>
                </c:pt>
                <c:pt idx="7556">
                  <c:v>7.699160000000033E-3</c:v>
                </c:pt>
                <c:pt idx="7557">
                  <c:v>7.6874200000000004E-3</c:v>
                </c:pt>
                <c:pt idx="7558">
                  <c:v>7.6756800000000276E-3</c:v>
                </c:pt>
                <c:pt idx="7559">
                  <c:v>7.6639400000000002E-3</c:v>
                </c:pt>
                <c:pt idx="7560">
                  <c:v>7.6522000000000239E-3</c:v>
                </c:pt>
                <c:pt idx="7561">
                  <c:v>7.6404600000000329E-3</c:v>
                </c:pt>
                <c:pt idx="7562">
                  <c:v>7.6287200000000124E-3</c:v>
                </c:pt>
                <c:pt idx="7563">
                  <c:v>7.6169800000000024E-3</c:v>
                </c:pt>
                <c:pt idx="7564">
                  <c:v>7.6052400000000339E-3</c:v>
                </c:pt>
                <c:pt idx="7565">
                  <c:v>7.5934800000000014E-3</c:v>
                </c:pt>
                <c:pt idx="7566">
                  <c:v>7.5817400000000529E-3</c:v>
                </c:pt>
                <c:pt idx="7567">
                  <c:v>7.6254000000000009E-3</c:v>
                </c:pt>
                <c:pt idx="7568">
                  <c:v>7.6690600000000331E-3</c:v>
                </c:pt>
                <c:pt idx="7569">
                  <c:v>7.7127400000000339E-3</c:v>
                </c:pt>
                <c:pt idx="7570">
                  <c:v>7.7564000000000348E-3</c:v>
                </c:pt>
                <c:pt idx="7571">
                  <c:v>7.8000600000000409E-3</c:v>
                </c:pt>
                <c:pt idx="7572">
                  <c:v>7.8437200000000123E-3</c:v>
                </c:pt>
                <c:pt idx="7573">
                  <c:v>7.8873800000000011E-3</c:v>
                </c:pt>
                <c:pt idx="7574">
                  <c:v>7.9310400000000576E-3</c:v>
                </c:pt>
                <c:pt idx="7575">
                  <c:v>7.9747000000000134E-3</c:v>
                </c:pt>
                <c:pt idx="7576">
                  <c:v>8.0183600000000004E-3</c:v>
                </c:pt>
                <c:pt idx="7577">
                  <c:v>8.0620200000000048E-3</c:v>
                </c:pt>
                <c:pt idx="7578">
                  <c:v>8.1056800000000612E-3</c:v>
                </c:pt>
                <c:pt idx="7579">
                  <c:v>8.1493400000000014E-3</c:v>
                </c:pt>
                <c:pt idx="7580">
                  <c:v>8.1930000000000006E-3</c:v>
                </c:pt>
                <c:pt idx="7581">
                  <c:v>8.2366600000000015E-3</c:v>
                </c:pt>
                <c:pt idx="7582">
                  <c:v>8.2803200000000007E-3</c:v>
                </c:pt>
                <c:pt idx="7583">
                  <c:v>8.3239800000000207E-3</c:v>
                </c:pt>
                <c:pt idx="7584">
                  <c:v>8.367640000000065E-3</c:v>
                </c:pt>
                <c:pt idx="7585">
                  <c:v>8.4113E-3</c:v>
                </c:pt>
                <c:pt idx="7586">
                  <c:v>8.4549600000000027E-3</c:v>
                </c:pt>
                <c:pt idx="7587">
                  <c:v>8.4986400000000208E-3</c:v>
                </c:pt>
                <c:pt idx="7588">
                  <c:v>8.5423000000000027E-3</c:v>
                </c:pt>
                <c:pt idx="7589">
                  <c:v>8.5859600000000227E-3</c:v>
                </c:pt>
                <c:pt idx="7590">
                  <c:v>8.6296200000000028E-3</c:v>
                </c:pt>
                <c:pt idx="7591">
                  <c:v>8.6732800000000228E-3</c:v>
                </c:pt>
                <c:pt idx="7592">
                  <c:v>8.7169400000000046E-3</c:v>
                </c:pt>
                <c:pt idx="7593">
                  <c:v>8.7606000000000246E-3</c:v>
                </c:pt>
                <c:pt idx="7594">
                  <c:v>8.8042600000000047E-3</c:v>
                </c:pt>
                <c:pt idx="7595">
                  <c:v>8.8479200000000004E-3</c:v>
                </c:pt>
                <c:pt idx="7596">
                  <c:v>8.8915800000000569E-3</c:v>
                </c:pt>
                <c:pt idx="7597">
                  <c:v>8.9352400000000248E-3</c:v>
                </c:pt>
                <c:pt idx="7598">
                  <c:v>8.9789000000000067E-3</c:v>
                </c:pt>
                <c:pt idx="7599">
                  <c:v>9.0225600000000267E-3</c:v>
                </c:pt>
                <c:pt idx="7600">
                  <c:v>9.0662200000000068E-3</c:v>
                </c:pt>
                <c:pt idx="7601">
                  <c:v>9.1098800000000268E-3</c:v>
                </c:pt>
                <c:pt idx="7602">
                  <c:v>9.1535400000000676E-3</c:v>
                </c:pt>
                <c:pt idx="7603">
                  <c:v>9.1972000000000026E-3</c:v>
                </c:pt>
                <c:pt idx="7604">
                  <c:v>9.2408600000000018E-3</c:v>
                </c:pt>
                <c:pt idx="7605">
                  <c:v>9.2845200000000027E-3</c:v>
                </c:pt>
                <c:pt idx="7606">
                  <c:v>9.2727800000000568E-3</c:v>
                </c:pt>
                <c:pt idx="7607">
                  <c:v>9.2610400000000068E-3</c:v>
                </c:pt>
                <c:pt idx="7608">
                  <c:v>9.2493000000000002E-3</c:v>
                </c:pt>
                <c:pt idx="7609">
                  <c:v>9.2375600000000006E-3</c:v>
                </c:pt>
                <c:pt idx="7610">
                  <c:v>9.2258200000000026E-3</c:v>
                </c:pt>
                <c:pt idx="7611">
                  <c:v>9.2140800000000047E-3</c:v>
                </c:pt>
                <c:pt idx="7612">
                  <c:v>9.2023400000000068E-3</c:v>
                </c:pt>
                <c:pt idx="7613">
                  <c:v>9.1906000000000227E-3</c:v>
                </c:pt>
                <c:pt idx="7614">
                  <c:v>9.1788600000000005E-3</c:v>
                </c:pt>
                <c:pt idx="7615">
                  <c:v>9.1671200000000008E-3</c:v>
                </c:pt>
                <c:pt idx="7616">
                  <c:v>9.1553600000000047E-3</c:v>
                </c:pt>
                <c:pt idx="7617">
                  <c:v>9.1436200000000033E-3</c:v>
                </c:pt>
                <c:pt idx="7618">
                  <c:v>9.1318800000000002E-3</c:v>
                </c:pt>
                <c:pt idx="7619">
                  <c:v>9.1201400000000005E-3</c:v>
                </c:pt>
                <c:pt idx="7620">
                  <c:v>9.1084000000000026E-3</c:v>
                </c:pt>
                <c:pt idx="7621">
                  <c:v>9.0966600000000047E-3</c:v>
                </c:pt>
                <c:pt idx="7622">
                  <c:v>9.0849200000000015E-3</c:v>
                </c:pt>
                <c:pt idx="7623">
                  <c:v>9.0731800000000227E-3</c:v>
                </c:pt>
                <c:pt idx="7624">
                  <c:v>9.0614400000000594E-3</c:v>
                </c:pt>
                <c:pt idx="7625">
                  <c:v>9.0497000000000008E-3</c:v>
                </c:pt>
                <c:pt idx="7626">
                  <c:v>9.0379400000000047E-3</c:v>
                </c:pt>
                <c:pt idx="7627">
                  <c:v>9.0262000000000068E-3</c:v>
                </c:pt>
                <c:pt idx="7628">
                  <c:v>9.0144600000000227E-3</c:v>
                </c:pt>
                <c:pt idx="7629">
                  <c:v>9.0027200000000248E-3</c:v>
                </c:pt>
                <c:pt idx="7630">
                  <c:v>8.9909800000000459E-3</c:v>
                </c:pt>
                <c:pt idx="7631">
                  <c:v>8.9792400000000567E-3</c:v>
                </c:pt>
                <c:pt idx="7632">
                  <c:v>8.9675000000000622E-3</c:v>
                </c:pt>
                <c:pt idx="7633">
                  <c:v>8.9557600000000678E-3</c:v>
                </c:pt>
                <c:pt idx="7634">
                  <c:v>8.9440200000000004E-3</c:v>
                </c:pt>
                <c:pt idx="7635">
                  <c:v>8.9322800000000268E-3</c:v>
                </c:pt>
                <c:pt idx="7636">
                  <c:v>8.9205400000000566E-3</c:v>
                </c:pt>
                <c:pt idx="7637">
                  <c:v>8.9087800000000068E-3</c:v>
                </c:pt>
                <c:pt idx="7638">
                  <c:v>8.8970400000000227E-3</c:v>
                </c:pt>
                <c:pt idx="7639">
                  <c:v>8.8853000000000248E-3</c:v>
                </c:pt>
                <c:pt idx="7640">
                  <c:v>8.8735600000000268E-3</c:v>
                </c:pt>
                <c:pt idx="7641">
                  <c:v>8.8618200000000046E-3</c:v>
                </c:pt>
                <c:pt idx="7642">
                  <c:v>8.8500800000000761E-3</c:v>
                </c:pt>
                <c:pt idx="7643">
                  <c:v>8.8383400000000001E-3</c:v>
                </c:pt>
                <c:pt idx="7644">
                  <c:v>8.8266000000000247E-3</c:v>
                </c:pt>
                <c:pt idx="7645">
                  <c:v>8.8148600000000008E-3</c:v>
                </c:pt>
                <c:pt idx="7646">
                  <c:v>8.8031200000000028E-3</c:v>
                </c:pt>
                <c:pt idx="7647">
                  <c:v>8.7913599999999998E-3</c:v>
                </c:pt>
                <c:pt idx="7648">
                  <c:v>8.7796200000000001E-3</c:v>
                </c:pt>
                <c:pt idx="7649">
                  <c:v>8.7678800000000248E-3</c:v>
                </c:pt>
                <c:pt idx="7650">
                  <c:v>8.7561400000000268E-3</c:v>
                </c:pt>
                <c:pt idx="7651">
                  <c:v>8.7444000000000046E-3</c:v>
                </c:pt>
                <c:pt idx="7652">
                  <c:v>8.7326600000000067E-3</c:v>
                </c:pt>
                <c:pt idx="7653">
                  <c:v>8.7209200000000001E-3</c:v>
                </c:pt>
                <c:pt idx="7654">
                  <c:v>8.7091800000000247E-3</c:v>
                </c:pt>
                <c:pt idx="7655">
                  <c:v>8.6974400000000267E-3</c:v>
                </c:pt>
                <c:pt idx="7656">
                  <c:v>8.6857000000000548E-3</c:v>
                </c:pt>
                <c:pt idx="7657">
                  <c:v>8.6739600000000066E-3</c:v>
                </c:pt>
                <c:pt idx="7658">
                  <c:v>8.6622000000000227E-3</c:v>
                </c:pt>
                <c:pt idx="7659">
                  <c:v>8.6504600000000247E-3</c:v>
                </c:pt>
                <c:pt idx="7660">
                  <c:v>8.6387200000000008E-3</c:v>
                </c:pt>
                <c:pt idx="7661">
                  <c:v>8.6269800000000028E-3</c:v>
                </c:pt>
                <c:pt idx="7662">
                  <c:v>8.6152400000000066E-3</c:v>
                </c:pt>
                <c:pt idx="7663">
                  <c:v>8.6035000000000226E-3</c:v>
                </c:pt>
                <c:pt idx="7664">
                  <c:v>8.5917600000000004E-3</c:v>
                </c:pt>
                <c:pt idx="7665">
                  <c:v>8.5800200000000007E-3</c:v>
                </c:pt>
                <c:pt idx="7666">
                  <c:v>8.5682800000000028E-3</c:v>
                </c:pt>
                <c:pt idx="7667">
                  <c:v>8.556540000000076E-3</c:v>
                </c:pt>
                <c:pt idx="7668">
                  <c:v>8.5447800000000001E-3</c:v>
                </c:pt>
                <c:pt idx="7669">
                  <c:v>8.5330400000000004E-3</c:v>
                </c:pt>
                <c:pt idx="7670">
                  <c:v>8.521299999999999E-3</c:v>
                </c:pt>
                <c:pt idx="7671">
                  <c:v>8.5095600000000028E-3</c:v>
                </c:pt>
                <c:pt idx="7672">
                  <c:v>8.4978200000000014E-3</c:v>
                </c:pt>
                <c:pt idx="7673">
                  <c:v>8.4860800000000607E-3</c:v>
                </c:pt>
                <c:pt idx="7674">
                  <c:v>8.4743400000000003E-3</c:v>
                </c:pt>
                <c:pt idx="7675">
                  <c:v>8.4626000000000805E-3</c:v>
                </c:pt>
                <c:pt idx="7676">
                  <c:v>8.4508600000000531E-3</c:v>
                </c:pt>
                <c:pt idx="7677">
                  <c:v>8.4391200000000048E-3</c:v>
                </c:pt>
                <c:pt idx="7678">
                  <c:v>8.4273600000000001E-3</c:v>
                </c:pt>
                <c:pt idx="7679">
                  <c:v>8.4156200000000247E-3</c:v>
                </c:pt>
                <c:pt idx="7680">
                  <c:v>8.4038800000000267E-3</c:v>
                </c:pt>
                <c:pt idx="7681">
                  <c:v>8.3921400000000652E-3</c:v>
                </c:pt>
                <c:pt idx="7682">
                  <c:v>8.3250000000000268E-3</c:v>
                </c:pt>
                <c:pt idx="7683">
                  <c:v>8.2578600000000005E-3</c:v>
                </c:pt>
                <c:pt idx="7684">
                  <c:v>8.1907000000000004E-3</c:v>
                </c:pt>
                <c:pt idx="7685">
                  <c:v>8.1235600000000002E-3</c:v>
                </c:pt>
                <c:pt idx="7686">
                  <c:v>8.0564200000000068E-3</c:v>
                </c:pt>
                <c:pt idx="7687">
                  <c:v>7.9892800000000482E-3</c:v>
                </c:pt>
                <c:pt idx="7688">
                  <c:v>7.9221199999999995E-3</c:v>
                </c:pt>
                <c:pt idx="7689">
                  <c:v>7.854980000000001E-3</c:v>
                </c:pt>
                <c:pt idx="7690">
                  <c:v>7.7878400000000302E-3</c:v>
                </c:pt>
                <c:pt idx="7691">
                  <c:v>7.720700000000023E-3</c:v>
                </c:pt>
                <c:pt idx="7692">
                  <c:v>7.6535400000000134E-3</c:v>
                </c:pt>
                <c:pt idx="7693">
                  <c:v>7.5864000000000356E-3</c:v>
                </c:pt>
                <c:pt idx="7694">
                  <c:v>7.5192600000000536E-3</c:v>
                </c:pt>
                <c:pt idx="7695">
                  <c:v>7.4521200000000221E-3</c:v>
                </c:pt>
                <c:pt idx="7696">
                  <c:v>7.3849600000000133E-3</c:v>
                </c:pt>
                <c:pt idx="7697">
                  <c:v>7.3178200000000113E-3</c:v>
                </c:pt>
                <c:pt idx="7698">
                  <c:v>7.2506800000000293E-3</c:v>
                </c:pt>
                <c:pt idx="7699">
                  <c:v>7.1835400000000134E-3</c:v>
                </c:pt>
                <c:pt idx="7700">
                  <c:v>7.1164000000000114E-3</c:v>
                </c:pt>
                <c:pt idx="7701">
                  <c:v>7.0492400000000555E-3</c:v>
                </c:pt>
                <c:pt idx="7702">
                  <c:v>6.9821000000000293E-3</c:v>
                </c:pt>
                <c:pt idx="7703">
                  <c:v>6.9149600000000134E-3</c:v>
                </c:pt>
                <c:pt idx="7704">
                  <c:v>6.8478200000000114E-3</c:v>
                </c:pt>
                <c:pt idx="7705">
                  <c:v>6.7806600000000538E-3</c:v>
                </c:pt>
                <c:pt idx="7706">
                  <c:v>6.7135199999999997E-3</c:v>
                </c:pt>
                <c:pt idx="7707">
                  <c:v>6.6463800000000134E-3</c:v>
                </c:pt>
                <c:pt idx="7708">
                  <c:v>6.5792400000000582E-3</c:v>
                </c:pt>
                <c:pt idx="7709">
                  <c:v>6.5120800000000008E-3</c:v>
                </c:pt>
                <c:pt idx="7710">
                  <c:v>6.4449399999999997E-3</c:v>
                </c:pt>
                <c:pt idx="7711">
                  <c:v>6.3778000000000133E-3</c:v>
                </c:pt>
                <c:pt idx="7712">
                  <c:v>6.3106600000000339E-3</c:v>
                </c:pt>
                <c:pt idx="7713">
                  <c:v>6.2435000000000034E-3</c:v>
                </c:pt>
                <c:pt idx="7714">
                  <c:v>6.1763600000000422E-3</c:v>
                </c:pt>
                <c:pt idx="7715">
                  <c:v>6.1092200000000376E-3</c:v>
                </c:pt>
                <c:pt idx="7716">
                  <c:v>6.0420800000000104E-3</c:v>
                </c:pt>
                <c:pt idx="7717">
                  <c:v>5.9749200000000034E-3</c:v>
                </c:pt>
                <c:pt idx="7718">
                  <c:v>5.9077800000000014E-3</c:v>
                </c:pt>
                <c:pt idx="7719">
                  <c:v>5.8406400000000341E-3</c:v>
                </c:pt>
                <c:pt idx="7720">
                  <c:v>5.7735000000000321E-3</c:v>
                </c:pt>
                <c:pt idx="7721">
                  <c:v>5.7617400000000343E-3</c:v>
                </c:pt>
                <c:pt idx="7722">
                  <c:v>5.7500000000000034E-3</c:v>
                </c:pt>
                <c:pt idx="7723">
                  <c:v>5.738260000000054E-3</c:v>
                </c:pt>
                <c:pt idx="7724">
                  <c:v>5.7265200000000014E-3</c:v>
                </c:pt>
                <c:pt idx="7725">
                  <c:v>5.71478E-3</c:v>
                </c:pt>
                <c:pt idx="7726">
                  <c:v>5.7030400000000359E-3</c:v>
                </c:pt>
                <c:pt idx="7727">
                  <c:v>5.6913000000000024E-3</c:v>
                </c:pt>
                <c:pt idx="7728">
                  <c:v>5.6795600000000331E-3</c:v>
                </c:pt>
                <c:pt idx="7729">
                  <c:v>5.6678199999999875E-3</c:v>
                </c:pt>
                <c:pt idx="7730">
                  <c:v>5.65608E-3</c:v>
                </c:pt>
                <c:pt idx="7731">
                  <c:v>5.6443400000000003E-3</c:v>
                </c:pt>
                <c:pt idx="7732">
                  <c:v>5.6325800000000007E-3</c:v>
                </c:pt>
                <c:pt idx="7733">
                  <c:v>5.6208400000000002E-3</c:v>
                </c:pt>
                <c:pt idx="7734">
                  <c:v>5.6091000000000014E-3</c:v>
                </c:pt>
                <c:pt idx="7735">
                  <c:v>5.5973600000000104E-3</c:v>
                </c:pt>
                <c:pt idx="7736">
                  <c:v>5.5856200000000333E-3</c:v>
                </c:pt>
                <c:pt idx="7737">
                  <c:v>5.6292800000000004E-3</c:v>
                </c:pt>
                <c:pt idx="7738">
                  <c:v>5.6729400000000004E-3</c:v>
                </c:pt>
                <c:pt idx="7739">
                  <c:v>5.7166000000000343E-3</c:v>
                </c:pt>
                <c:pt idx="7740">
                  <c:v>5.7602600000000378E-3</c:v>
                </c:pt>
                <c:pt idx="7741">
                  <c:v>5.8039200000000023E-3</c:v>
                </c:pt>
                <c:pt idx="7742">
                  <c:v>5.8475800000000007E-3</c:v>
                </c:pt>
                <c:pt idx="7743">
                  <c:v>5.8912400000000371E-3</c:v>
                </c:pt>
                <c:pt idx="7744">
                  <c:v>5.9349000000000034E-3</c:v>
                </c:pt>
                <c:pt idx="7745">
                  <c:v>5.9785800000000024E-3</c:v>
                </c:pt>
                <c:pt idx="7746">
                  <c:v>6.0222400000000034E-3</c:v>
                </c:pt>
                <c:pt idx="7747">
                  <c:v>6.0658999999999999E-3</c:v>
                </c:pt>
                <c:pt idx="7748">
                  <c:v>6.1095600000000277E-3</c:v>
                </c:pt>
                <c:pt idx="7749">
                  <c:v>6.1532200000000304E-3</c:v>
                </c:pt>
                <c:pt idx="7750">
                  <c:v>6.1968800000000001E-3</c:v>
                </c:pt>
                <c:pt idx="7751">
                  <c:v>6.2405400000000305E-3</c:v>
                </c:pt>
                <c:pt idx="7752">
                  <c:v>6.2842000000000323E-3</c:v>
                </c:pt>
                <c:pt idx="7753">
                  <c:v>6.3278600000000003E-3</c:v>
                </c:pt>
                <c:pt idx="7754">
                  <c:v>6.3715200000000315E-3</c:v>
                </c:pt>
                <c:pt idx="7755">
                  <c:v>6.4151800000000004E-3</c:v>
                </c:pt>
                <c:pt idx="7756">
                  <c:v>6.4588400000000325E-3</c:v>
                </c:pt>
                <c:pt idx="7757">
                  <c:v>6.5025000000000013E-3</c:v>
                </c:pt>
                <c:pt idx="7758">
                  <c:v>6.5461600000000378E-3</c:v>
                </c:pt>
                <c:pt idx="7759">
                  <c:v>6.5898200000000387E-3</c:v>
                </c:pt>
                <c:pt idx="7760">
                  <c:v>6.6334800000000024E-3</c:v>
                </c:pt>
                <c:pt idx="7761">
                  <c:v>6.6771400000000024E-3</c:v>
                </c:pt>
                <c:pt idx="7762">
                  <c:v>6.7208000000000033E-3</c:v>
                </c:pt>
                <c:pt idx="7763">
                  <c:v>6.7644800000000007E-3</c:v>
                </c:pt>
                <c:pt idx="7764">
                  <c:v>6.8081400000000033E-3</c:v>
                </c:pt>
                <c:pt idx="7765">
                  <c:v>6.8518000000000034E-3</c:v>
                </c:pt>
                <c:pt idx="7766">
                  <c:v>6.8954600000000034E-3</c:v>
                </c:pt>
                <c:pt idx="7767">
                  <c:v>6.939120000000046E-3</c:v>
                </c:pt>
                <c:pt idx="7768">
                  <c:v>6.982780000000027E-3</c:v>
                </c:pt>
                <c:pt idx="7769">
                  <c:v>7.0264400000000305E-3</c:v>
                </c:pt>
                <c:pt idx="7770">
                  <c:v>7.0701000000000288E-3</c:v>
                </c:pt>
                <c:pt idx="7771">
                  <c:v>7.1137600000000323E-3</c:v>
                </c:pt>
                <c:pt idx="7772">
                  <c:v>7.1574200000000011E-3</c:v>
                </c:pt>
                <c:pt idx="7773">
                  <c:v>7.2010800000000316E-3</c:v>
                </c:pt>
                <c:pt idx="7774">
                  <c:v>7.2447400000000134E-3</c:v>
                </c:pt>
                <c:pt idx="7775">
                  <c:v>7.2884000000000134E-3</c:v>
                </c:pt>
                <c:pt idx="7776">
                  <c:v>7.2766600000000641E-3</c:v>
                </c:pt>
                <c:pt idx="7777">
                  <c:v>7.2649199999999985E-3</c:v>
                </c:pt>
                <c:pt idx="7778">
                  <c:v>7.2531800000000014E-3</c:v>
                </c:pt>
                <c:pt idx="7779">
                  <c:v>7.241440000000046E-3</c:v>
                </c:pt>
                <c:pt idx="7780">
                  <c:v>7.2297000000000333E-3</c:v>
                </c:pt>
                <c:pt idx="7781">
                  <c:v>7.2179599999999998E-3</c:v>
                </c:pt>
                <c:pt idx="7782">
                  <c:v>7.2062200000000548E-3</c:v>
                </c:pt>
                <c:pt idx="7783">
                  <c:v>7.1944599999999997E-3</c:v>
                </c:pt>
                <c:pt idx="7784">
                  <c:v>7.1827200000000114E-3</c:v>
                </c:pt>
                <c:pt idx="7785">
                  <c:v>7.1709800000000004E-3</c:v>
                </c:pt>
                <c:pt idx="7786">
                  <c:v>7.1592400000000389E-3</c:v>
                </c:pt>
                <c:pt idx="7787">
                  <c:v>7.1475000000000002E-3</c:v>
                </c:pt>
                <c:pt idx="7788">
                  <c:v>7.1357600000000361E-3</c:v>
                </c:pt>
                <c:pt idx="7789">
                  <c:v>7.1240200000000009E-3</c:v>
                </c:pt>
                <c:pt idx="7790">
                  <c:v>7.1122800000000003E-3</c:v>
                </c:pt>
                <c:pt idx="7791">
                  <c:v>7.1005399999999998E-3</c:v>
                </c:pt>
                <c:pt idx="7792">
                  <c:v>7.0888000000000114E-3</c:v>
                </c:pt>
                <c:pt idx="7793">
                  <c:v>7.0770400000000318E-3</c:v>
                </c:pt>
                <c:pt idx="7794">
                  <c:v>7.0653000000000113E-3</c:v>
                </c:pt>
                <c:pt idx="7795">
                  <c:v>7.0535600000000134E-3</c:v>
                </c:pt>
                <c:pt idx="7796">
                  <c:v>7.0418200000000354E-3</c:v>
                </c:pt>
                <c:pt idx="7797">
                  <c:v>7.0300800000000123E-3</c:v>
                </c:pt>
                <c:pt idx="7798">
                  <c:v>7.0183400000000326E-3</c:v>
                </c:pt>
                <c:pt idx="7799">
                  <c:v>7.0066000000000433E-3</c:v>
                </c:pt>
                <c:pt idx="7800">
                  <c:v>6.9948600000000133E-3</c:v>
                </c:pt>
                <c:pt idx="7801">
                  <c:v>6.9831200000000371E-3</c:v>
                </c:pt>
                <c:pt idx="7802">
                  <c:v>6.9713800000000461E-3</c:v>
                </c:pt>
                <c:pt idx="7803">
                  <c:v>6.9596200000000509E-3</c:v>
                </c:pt>
                <c:pt idx="7804">
                  <c:v>6.9478800000000104E-3</c:v>
                </c:pt>
                <c:pt idx="7805">
                  <c:v>6.9361400000000481E-3</c:v>
                </c:pt>
                <c:pt idx="7806">
                  <c:v>6.9244000000000024E-3</c:v>
                </c:pt>
                <c:pt idx="7807">
                  <c:v>6.9126600000000444E-3</c:v>
                </c:pt>
                <c:pt idx="7808">
                  <c:v>6.9009200000000282E-3</c:v>
                </c:pt>
                <c:pt idx="7809">
                  <c:v>6.8891800000000034E-3</c:v>
                </c:pt>
                <c:pt idx="7810">
                  <c:v>6.8774400000000124E-3</c:v>
                </c:pt>
                <c:pt idx="7811">
                  <c:v>6.8657000000000024E-3</c:v>
                </c:pt>
                <c:pt idx="7812">
                  <c:v>6.8539599999999992E-3</c:v>
                </c:pt>
                <c:pt idx="7813">
                  <c:v>6.8422200000000134E-3</c:v>
                </c:pt>
                <c:pt idx="7814">
                  <c:v>6.8304600000000373E-3</c:v>
                </c:pt>
                <c:pt idx="7815">
                  <c:v>6.8187200000000133E-3</c:v>
                </c:pt>
                <c:pt idx="7816">
                  <c:v>6.8069800000000024E-3</c:v>
                </c:pt>
                <c:pt idx="7817">
                  <c:v>6.7952400000000426E-3</c:v>
                </c:pt>
                <c:pt idx="7818">
                  <c:v>6.783500000000023E-3</c:v>
                </c:pt>
                <c:pt idx="7819">
                  <c:v>6.7717600000000572E-3</c:v>
                </c:pt>
                <c:pt idx="7820">
                  <c:v>6.7600200000000124E-3</c:v>
                </c:pt>
                <c:pt idx="7821">
                  <c:v>6.7482800000000336E-3</c:v>
                </c:pt>
                <c:pt idx="7822">
                  <c:v>6.7365400000000417E-3</c:v>
                </c:pt>
                <c:pt idx="7823">
                  <c:v>6.7248000000000004E-3</c:v>
                </c:pt>
                <c:pt idx="7824">
                  <c:v>6.7130400000000355E-3</c:v>
                </c:pt>
                <c:pt idx="7825">
                  <c:v>6.7013000000000471E-3</c:v>
                </c:pt>
                <c:pt idx="7826">
                  <c:v>6.6895600000000301E-3</c:v>
                </c:pt>
                <c:pt idx="7827">
                  <c:v>6.6778200000000114E-3</c:v>
                </c:pt>
                <c:pt idx="7828">
                  <c:v>6.6660800000000004E-3</c:v>
                </c:pt>
                <c:pt idx="7829">
                  <c:v>6.6543400000000034E-3</c:v>
                </c:pt>
                <c:pt idx="7830">
                  <c:v>6.6426000000000124E-3</c:v>
                </c:pt>
                <c:pt idx="7831">
                  <c:v>6.6308600000000309E-3</c:v>
                </c:pt>
                <c:pt idx="7832">
                  <c:v>6.6191200000000104E-3</c:v>
                </c:pt>
                <c:pt idx="7833">
                  <c:v>6.6073800000000012E-3</c:v>
                </c:pt>
                <c:pt idx="7834">
                  <c:v>6.5956400000000328E-3</c:v>
                </c:pt>
                <c:pt idx="7835">
                  <c:v>6.5838800000000124E-3</c:v>
                </c:pt>
                <c:pt idx="7836">
                  <c:v>6.5721400000000292E-3</c:v>
                </c:pt>
                <c:pt idx="7837">
                  <c:v>6.5604000000000114E-3</c:v>
                </c:pt>
                <c:pt idx="7838">
                  <c:v>6.5486600000000473E-3</c:v>
                </c:pt>
                <c:pt idx="7839">
                  <c:v>6.5369200000000311E-3</c:v>
                </c:pt>
                <c:pt idx="7840">
                  <c:v>6.5251800000000002E-3</c:v>
                </c:pt>
                <c:pt idx="7841">
                  <c:v>6.5134400000000274E-3</c:v>
                </c:pt>
                <c:pt idx="7842">
                  <c:v>6.5017000000000373E-3</c:v>
                </c:pt>
                <c:pt idx="7843">
                  <c:v>6.4899600000000489E-3</c:v>
                </c:pt>
                <c:pt idx="7844">
                  <c:v>6.4782200000000536E-3</c:v>
                </c:pt>
                <c:pt idx="7845">
                  <c:v>6.4664600000000384E-3</c:v>
                </c:pt>
                <c:pt idx="7846">
                  <c:v>6.4547200000000292E-3</c:v>
                </c:pt>
                <c:pt idx="7847">
                  <c:v>6.4429800000000113E-3</c:v>
                </c:pt>
                <c:pt idx="7848">
                  <c:v>6.4312400000000654E-3</c:v>
                </c:pt>
                <c:pt idx="7849">
                  <c:v>6.4195000000000293E-3</c:v>
                </c:pt>
                <c:pt idx="7850">
                  <c:v>6.4077600000000436E-3</c:v>
                </c:pt>
                <c:pt idx="7851">
                  <c:v>6.3960200000000265E-3</c:v>
                </c:pt>
                <c:pt idx="7852">
                  <c:v>6.3842800000000104E-3</c:v>
                </c:pt>
                <c:pt idx="7853">
                  <c:v>6.3725400000000133E-3</c:v>
                </c:pt>
                <c:pt idx="7854">
                  <c:v>6.3608000000000024E-3</c:v>
                </c:pt>
                <c:pt idx="7855">
                  <c:v>6.3490400000000358E-3</c:v>
                </c:pt>
                <c:pt idx="7856">
                  <c:v>6.3373000000000257E-3</c:v>
                </c:pt>
                <c:pt idx="7857">
                  <c:v>6.32556E-3</c:v>
                </c:pt>
                <c:pt idx="7858">
                  <c:v>6.3138200000000134E-3</c:v>
                </c:pt>
                <c:pt idx="7859">
                  <c:v>6.3020800000000024E-3</c:v>
                </c:pt>
                <c:pt idx="7860">
                  <c:v>6.2903400000000392E-3</c:v>
                </c:pt>
                <c:pt idx="7861">
                  <c:v>6.2786000000000482E-3</c:v>
                </c:pt>
                <c:pt idx="7862">
                  <c:v>6.2668600000000321E-3</c:v>
                </c:pt>
                <c:pt idx="7863">
                  <c:v>6.1997200000000292E-3</c:v>
                </c:pt>
                <c:pt idx="7864">
                  <c:v>6.1325600000000004E-3</c:v>
                </c:pt>
                <c:pt idx="7865">
                  <c:v>6.0654200000000002E-3</c:v>
                </c:pt>
                <c:pt idx="7866">
                  <c:v>5.9982800000000312E-3</c:v>
                </c:pt>
                <c:pt idx="7867">
                  <c:v>5.93114000000005E-3</c:v>
                </c:pt>
                <c:pt idx="7868">
                  <c:v>5.8639799999999995E-3</c:v>
                </c:pt>
                <c:pt idx="7869">
                  <c:v>5.7968400000000357E-3</c:v>
                </c:pt>
                <c:pt idx="7870">
                  <c:v>5.7297000000000294E-3</c:v>
                </c:pt>
                <c:pt idx="7871">
                  <c:v>5.6625600000000014E-3</c:v>
                </c:pt>
                <c:pt idx="7872">
                  <c:v>5.5954000000000004E-3</c:v>
                </c:pt>
                <c:pt idx="7873">
                  <c:v>5.5282600000000339E-3</c:v>
                </c:pt>
                <c:pt idx="7874">
                  <c:v>5.4611199999999999E-3</c:v>
                </c:pt>
                <c:pt idx="7875">
                  <c:v>5.3939800000000005E-3</c:v>
                </c:pt>
                <c:pt idx="7876">
                  <c:v>5.3268200000000003E-3</c:v>
                </c:pt>
                <c:pt idx="7877">
                  <c:v>5.2596800000000304E-3</c:v>
                </c:pt>
                <c:pt idx="7878">
                  <c:v>5.1925400000000007E-3</c:v>
                </c:pt>
                <c:pt idx="7879">
                  <c:v>5.1253999999999996E-3</c:v>
                </c:pt>
                <c:pt idx="7880">
                  <c:v>5.0582400000000315E-3</c:v>
                </c:pt>
                <c:pt idx="7881">
                  <c:v>4.9911000000000287E-3</c:v>
                </c:pt>
                <c:pt idx="7882">
                  <c:v>4.9239600000000024E-3</c:v>
                </c:pt>
                <c:pt idx="7883">
                  <c:v>4.8568199999999995E-3</c:v>
                </c:pt>
                <c:pt idx="7884">
                  <c:v>4.7896600000000506E-3</c:v>
                </c:pt>
                <c:pt idx="7885">
                  <c:v>4.72252E-3</c:v>
                </c:pt>
                <c:pt idx="7886">
                  <c:v>4.6553800000000006E-3</c:v>
                </c:pt>
                <c:pt idx="7887">
                  <c:v>4.5882400000000359E-3</c:v>
                </c:pt>
                <c:pt idx="7888">
                  <c:v>4.5210800000000002E-3</c:v>
                </c:pt>
                <c:pt idx="7889">
                  <c:v>4.4539400000000104E-3</c:v>
                </c:pt>
                <c:pt idx="7890">
                  <c:v>4.3868000000000023E-3</c:v>
                </c:pt>
                <c:pt idx="7891">
                  <c:v>4.3196600000000333E-3</c:v>
                </c:pt>
                <c:pt idx="7892">
                  <c:v>4.2525000000000002E-3</c:v>
                </c:pt>
                <c:pt idx="7893">
                  <c:v>4.1853599999999999E-3</c:v>
                </c:pt>
                <c:pt idx="7894">
                  <c:v>4.1182200000000014E-3</c:v>
                </c:pt>
                <c:pt idx="7895">
                  <c:v>4.0510800000000003E-3</c:v>
                </c:pt>
                <c:pt idx="7896">
                  <c:v>3.9839200000000245E-3</c:v>
                </c:pt>
                <c:pt idx="7897">
                  <c:v>3.9167799999999999E-3</c:v>
                </c:pt>
                <c:pt idx="7898">
                  <c:v>3.8496400000000005E-3</c:v>
                </c:pt>
                <c:pt idx="7899">
                  <c:v>3.7825000000000215E-3</c:v>
                </c:pt>
                <c:pt idx="7900">
                  <c:v>3.7153400000000092E-3</c:v>
                </c:pt>
                <c:pt idx="7901">
                  <c:v>3.6482000000000198E-3</c:v>
                </c:pt>
                <c:pt idx="7902">
                  <c:v>3.6364600000000006E-3</c:v>
                </c:pt>
                <c:pt idx="7903">
                  <c:v>3.6247200000000248E-3</c:v>
                </c:pt>
                <c:pt idx="7904">
                  <c:v>3.6129800000000052E-3</c:v>
                </c:pt>
                <c:pt idx="7905">
                  <c:v>3.6012400000000012E-3</c:v>
                </c:pt>
                <c:pt idx="7906">
                  <c:v>3.5895000000000206E-3</c:v>
                </c:pt>
                <c:pt idx="7907">
                  <c:v>3.5777600000000162E-3</c:v>
                </c:pt>
                <c:pt idx="7908">
                  <c:v>3.5660200000000052E-3</c:v>
                </c:pt>
                <c:pt idx="7909">
                  <c:v>3.5542600000000092E-3</c:v>
                </c:pt>
                <c:pt idx="7910">
                  <c:v>3.542520000000019E-3</c:v>
                </c:pt>
                <c:pt idx="7911">
                  <c:v>3.5307800000000159E-3</c:v>
                </c:pt>
                <c:pt idx="7912">
                  <c:v>3.5190400000000002E-3</c:v>
                </c:pt>
                <c:pt idx="7913">
                  <c:v>3.5073000000000231E-3</c:v>
                </c:pt>
                <c:pt idx="7914">
                  <c:v>3.4955600000000052E-3</c:v>
                </c:pt>
                <c:pt idx="7915">
                  <c:v>3.4838200000000198E-3</c:v>
                </c:pt>
                <c:pt idx="7916">
                  <c:v>3.4720799999999998E-3</c:v>
                </c:pt>
                <c:pt idx="7917">
                  <c:v>3.4603400000000092E-3</c:v>
                </c:pt>
                <c:pt idx="7918">
                  <c:v>3.4486000000000052E-3</c:v>
                </c:pt>
                <c:pt idx="7919">
                  <c:v>3.4368399999999987E-3</c:v>
                </c:pt>
                <c:pt idx="7920">
                  <c:v>3.425100000000016E-3</c:v>
                </c:pt>
                <c:pt idx="7921">
                  <c:v>3.4687600000000195E-3</c:v>
                </c:pt>
                <c:pt idx="7922">
                  <c:v>3.5124200000000005E-3</c:v>
                </c:pt>
                <c:pt idx="7923">
                  <c:v>3.5561000000000052E-3</c:v>
                </c:pt>
                <c:pt idx="7924">
                  <c:v>3.5997600000000052E-3</c:v>
                </c:pt>
                <c:pt idx="7925">
                  <c:v>3.6434200000000239E-3</c:v>
                </c:pt>
                <c:pt idx="7926">
                  <c:v>3.6870800000000249E-3</c:v>
                </c:pt>
                <c:pt idx="7927">
                  <c:v>3.7307400000000123E-3</c:v>
                </c:pt>
                <c:pt idx="7928">
                  <c:v>3.7744000000000137E-3</c:v>
                </c:pt>
                <c:pt idx="7929">
                  <c:v>3.8180599999999999E-3</c:v>
                </c:pt>
                <c:pt idx="7930">
                  <c:v>3.8617200000000173E-3</c:v>
                </c:pt>
                <c:pt idx="7931">
                  <c:v>3.9053800000000199E-3</c:v>
                </c:pt>
                <c:pt idx="7932">
                  <c:v>3.94904E-3</c:v>
                </c:pt>
                <c:pt idx="7933">
                  <c:v>3.9927000000000001E-3</c:v>
                </c:pt>
                <c:pt idx="7934">
                  <c:v>4.0363600000000426E-3</c:v>
                </c:pt>
                <c:pt idx="7935">
                  <c:v>4.0800200000000123E-3</c:v>
                </c:pt>
                <c:pt idx="7936">
                  <c:v>4.1236800000000002E-3</c:v>
                </c:pt>
                <c:pt idx="7937">
                  <c:v>4.1673400000000003E-3</c:v>
                </c:pt>
                <c:pt idx="7938">
                  <c:v>4.2110000000000133E-3</c:v>
                </c:pt>
                <c:pt idx="7939">
                  <c:v>4.2546600000000134E-3</c:v>
                </c:pt>
                <c:pt idx="7940">
                  <c:v>4.2983200000000134E-3</c:v>
                </c:pt>
                <c:pt idx="7941">
                  <c:v>4.3420000000000004E-3</c:v>
                </c:pt>
                <c:pt idx="7942">
                  <c:v>4.3856600000000134E-3</c:v>
                </c:pt>
                <c:pt idx="7943">
                  <c:v>4.4293200000000291E-3</c:v>
                </c:pt>
                <c:pt idx="7944">
                  <c:v>4.4729800000000014E-3</c:v>
                </c:pt>
                <c:pt idx="7945">
                  <c:v>4.5166400000000335E-3</c:v>
                </c:pt>
                <c:pt idx="7946">
                  <c:v>4.5603000000000024E-3</c:v>
                </c:pt>
                <c:pt idx="7947">
                  <c:v>4.6039599999999998E-3</c:v>
                </c:pt>
                <c:pt idx="7948">
                  <c:v>4.6476199999999999E-3</c:v>
                </c:pt>
                <c:pt idx="7949">
                  <c:v>4.6912800000000034E-3</c:v>
                </c:pt>
                <c:pt idx="7950">
                  <c:v>4.7349400000000104E-3</c:v>
                </c:pt>
                <c:pt idx="7951">
                  <c:v>4.7786000000000391E-3</c:v>
                </c:pt>
                <c:pt idx="7952">
                  <c:v>4.8222600000000114E-3</c:v>
                </c:pt>
                <c:pt idx="7953">
                  <c:v>4.8659200000000001E-3</c:v>
                </c:pt>
                <c:pt idx="7954">
                  <c:v>4.9095800000000123E-3</c:v>
                </c:pt>
                <c:pt idx="7955">
                  <c:v>4.9532400000000445E-3</c:v>
                </c:pt>
                <c:pt idx="7956">
                  <c:v>4.9969000000000124E-3</c:v>
                </c:pt>
                <c:pt idx="7957">
                  <c:v>5.0405600000000134E-3</c:v>
                </c:pt>
                <c:pt idx="7958">
                  <c:v>5.0842200000000134E-3</c:v>
                </c:pt>
                <c:pt idx="7959">
                  <c:v>5.1278999999999995E-3</c:v>
                </c:pt>
                <c:pt idx="7960">
                  <c:v>5.1161399999999999E-3</c:v>
                </c:pt>
                <c:pt idx="7961">
                  <c:v>5.1044000000000003E-3</c:v>
                </c:pt>
                <c:pt idx="7962">
                  <c:v>5.0926600000000301E-3</c:v>
                </c:pt>
                <c:pt idx="7963">
                  <c:v>5.0809200000000113E-3</c:v>
                </c:pt>
                <c:pt idx="7964">
                  <c:v>5.0691800000000004E-3</c:v>
                </c:pt>
                <c:pt idx="7965">
                  <c:v>5.0574399999999999E-3</c:v>
                </c:pt>
                <c:pt idx="7966">
                  <c:v>5.0457000000000123E-3</c:v>
                </c:pt>
                <c:pt idx="7967">
                  <c:v>5.0339600000000257E-3</c:v>
                </c:pt>
                <c:pt idx="7968">
                  <c:v>5.0222200000000104E-3</c:v>
                </c:pt>
                <c:pt idx="7969">
                  <c:v>5.0104800000000003E-3</c:v>
                </c:pt>
                <c:pt idx="7970">
                  <c:v>4.9987200000000311E-3</c:v>
                </c:pt>
                <c:pt idx="7971">
                  <c:v>4.9869800000000124E-3</c:v>
                </c:pt>
                <c:pt idx="7972">
                  <c:v>4.9752400000000526E-3</c:v>
                </c:pt>
                <c:pt idx="7973">
                  <c:v>4.9635000000000104E-3</c:v>
                </c:pt>
                <c:pt idx="7974">
                  <c:v>4.9517600000000455E-3</c:v>
                </c:pt>
                <c:pt idx="7975">
                  <c:v>4.9400200000000276E-3</c:v>
                </c:pt>
                <c:pt idx="7976">
                  <c:v>4.9282800000000114E-3</c:v>
                </c:pt>
                <c:pt idx="7977">
                  <c:v>4.916540000000023E-3</c:v>
                </c:pt>
                <c:pt idx="7978">
                  <c:v>4.9048000000000034E-3</c:v>
                </c:pt>
                <c:pt idx="7979">
                  <c:v>4.8930600000000124E-3</c:v>
                </c:pt>
                <c:pt idx="7980">
                  <c:v>4.8813000000000302E-3</c:v>
                </c:pt>
                <c:pt idx="7981">
                  <c:v>4.8695600000000124E-3</c:v>
                </c:pt>
                <c:pt idx="7982">
                  <c:v>4.8578200000000014E-3</c:v>
                </c:pt>
                <c:pt idx="7983">
                  <c:v>4.8460800000000104E-3</c:v>
                </c:pt>
                <c:pt idx="7984">
                  <c:v>4.8343400000000133E-3</c:v>
                </c:pt>
                <c:pt idx="7985">
                  <c:v>4.8225999999999998E-3</c:v>
                </c:pt>
                <c:pt idx="7986">
                  <c:v>4.8108600000000114E-3</c:v>
                </c:pt>
                <c:pt idx="7987">
                  <c:v>4.7991200000000239E-3</c:v>
                </c:pt>
                <c:pt idx="7988">
                  <c:v>4.7873800000000034E-3</c:v>
                </c:pt>
                <c:pt idx="7989">
                  <c:v>4.7756400000000445E-3</c:v>
                </c:pt>
                <c:pt idx="7990">
                  <c:v>4.7639000000000023E-3</c:v>
                </c:pt>
                <c:pt idx="7991">
                  <c:v>4.7521400000000002E-3</c:v>
                </c:pt>
                <c:pt idx="7992">
                  <c:v>4.7404000000000265E-3</c:v>
                </c:pt>
                <c:pt idx="7993">
                  <c:v>4.7286600000000329E-3</c:v>
                </c:pt>
                <c:pt idx="7994">
                  <c:v>4.7169199999999986E-3</c:v>
                </c:pt>
                <c:pt idx="7995">
                  <c:v>4.7051800000000024E-3</c:v>
                </c:pt>
                <c:pt idx="7996">
                  <c:v>4.6934400000000114E-3</c:v>
                </c:pt>
                <c:pt idx="7997">
                  <c:v>4.681700000000023E-3</c:v>
                </c:pt>
                <c:pt idx="7998">
                  <c:v>4.6699599999999999E-3</c:v>
                </c:pt>
                <c:pt idx="7999">
                  <c:v>4.6582200000000124E-3</c:v>
                </c:pt>
                <c:pt idx="8000">
                  <c:v>4.6464800000000014E-3</c:v>
                </c:pt>
                <c:pt idx="8001">
                  <c:v>4.6347200000000002E-3</c:v>
                </c:pt>
                <c:pt idx="8002">
                  <c:v>4.6229799999999875E-3</c:v>
                </c:pt>
                <c:pt idx="8003">
                  <c:v>4.6112400000000303E-3</c:v>
                </c:pt>
                <c:pt idx="8004">
                  <c:v>4.5995000000000003E-3</c:v>
                </c:pt>
                <c:pt idx="8005">
                  <c:v>4.5877600000000292E-3</c:v>
                </c:pt>
                <c:pt idx="8006">
                  <c:v>4.5760200000000339E-3</c:v>
                </c:pt>
                <c:pt idx="8007">
                  <c:v>4.5642800000000004E-3</c:v>
                </c:pt>
                <c:pt idx="8008">
                  <c:v>4.5525399999999999E-3</c:v>
                </c:pt>
                <c:pt idx="8009">
                  <c:v>4.5408000000000124E-3</c:v>
                </c:pt>
                <c:pt idx="8010">
                  <c:v>4.5290600000000257E-3</c:v>
                </c:pt>
                <c:pt idx="8011">
                  <c:v>4.5173200000000104E-3</c:v>
                </c:pt>
                <c:pt idx="8012">
                  <c:v>4.5055600000000013E-3</c:v>
                </c:pt>
                <c:pt idx="8013">
                  <c:v>4.4938200000000034E-3</c:v>
                </c:pt>
                <c:pt idx="8014">
                  <c:v>4.4820800000000003E-3</c:v>
                </c:pt>
                <c:pt idx="8015">
                  <c:v>4.4703400000000474E-3</c:v>
                </c:pt>
                <c:pt idx="8016">
                  <c:v>4.4586000000000322E-3</c:v>
                </c:pt>
                <c:pt idx="8017">
                  <c:v>4.4468600000000412E-3</c:v>
                </c:pt>
                <c:pt idx="8018">
                  <c:v>4.4351199999999999E-3</c:v>
                </c:pt>
                <c:pt idx="8019">
                  <c:v>4.4233800000000002E-3</c:v>
                </c:pt>
                <c:pt idx="8020">
                  <c:v>4.4116400000000474E-3</c:v>
                </c:pt>
                <c:pt idx="8021">
                  <c:v>4.3999000000000104E-3</c:v>
                </c:pt>
                <c:pt idx="8022">
                  <c:v>4.3881400000000004E-3</c:v>
                </c:pt>
                <c:pt idx="8023">
                  <c:v>4.3764000000000034E-3</c:v>
                </c:pt>
                <c:pt idx="8024">
                  <c:v>4.3646600000000002E-3</c:v>
                </c:pt>
                <c:pt idx="8025">
                  <c:v>4.3529200000000006E-3</c:v>
                </c:pt>
                <c:pt idx="8026">
                  <c:v>4.34118E-3</c:v>
                </c:pt>
                <c:pt idx="8027">
                  <c:v>4.3294400000000004E-3</c:v>
                </c:pt>
                <c:pt idx="8028">
                  <c:v>4.3176999999999998E-3</c:v>
                </c:pt>
                <c:pt idx="8029">
                  <c:v>4.3059600000000002E-3</c:v>
                </c:pt>
                <c:pt idx="8030">
                  <c:v>4.2942200000000014E-3</c:v>
                </c:pt>
                <c:pt idx="8031">
                  <c:v>4.2824800000000008E-3</c:v>
                </c:pt>
                <c:pt idx="8032">
                  <c:v>4.2153199999999998E-3</c:v>
                </c:pt>
                <c:pt idx="8033">
                  <c:v>4.1481799999999996E-3</c:v>
                </c:pt>
                <c:pt idx="8034">
                  <c:v>4.081040000000034E-3</c:v>
                </c:pt>
                <c:pt idx="8035">
                  <c:v>4.0139000000000008E-3</c:v>
                </c:pt>
                <c:pt idx="8036">
                  <c:v>3.9467400000000015E-3</c:v>
                </c:pt>
                <c:pt idx="8037">
                  <c:v>3.8796E-3</c:v>
                </c:pt>
                <c:pt idx="8038">
                  <c:v>3.8124599999999967E-3</c:v>
                </c:pt>
                <c:pt idx="8039">
                  <c:v>3.7453200000000277E-3</c:v>
                </c:pt>
                <c:pt idx="8040">
                  <c:v>3.6781600000000167E-3</c:v>
                </c:pt>
                <c:pt idx="8041">
                  <c:v>3.6110199999999999E-3</c:v>
                </c:pt>
                <c:pt idx="8042">
                  <c:v>3.5438800000000196E-3</c:v>
                </c:pt>
                <c:pt idx="8043">
                  <c:v>3.4767400000000012E-3</c:v>
                </c:pt>
                <c:pt idx="8044">
                  <c:v>3.409580000000014E-3</c:v>
                </c:pt>
                <c:pt idx="8045">
                  <c:v>3.3424399999999999E-3</c:v>
                </c:pt>
                <c:pt idx="8046">
                  <c:v>3.2753000000000174E-3</c:v>
                </c:pt>
                <c:pt idx="8047">
                  <c:v>3.2081600000000224E-3</c:v>
                </c:pt>
                <c:pt idx="8048">
                  <c:v>3.1410000000000092E-3</c:v>
                </c:pt>
                <c:pt idx="8049">
                  <c:v>3.0738600000000012E-3</c:v>
                </c:pt>
                <c:pt idx="8050">
                  <c:v>3.0067200000000152E-3</c:v>
                </c:pt>
                <c:pt idx="8051">
                  <c:v>2.9395800000000002E-3</c:v>
                </c:pt>
                <c:pt idx="8052">
                  <c:v>2.8724200000000001E-3</c:v>
                </c:pt>
                <c:pt idx="8053">
                  <c:v>2.8052800000000011E-3</c:v>
                </c:pt>
                <c:pt idx="8054">
                  <c:v>2.7381400000000052E-3</c:v>
                </c:pt>
                <c:pt idx="8055">
                  <c:v>2.6710000000000002E-3</c:v>
                </c:pt>
                <c:pt idx="8056">
                  <c:v>2.6038400000000092E-3</c:v>
                </c:pt>
                <c:pt idx="8057">
                  <c:v>2.5367000000000002E-3</c:v>
                </c:pt>
                <c:pt idx="8058">
                  <c:v>2.4695600000000052E-3</c:v>
                </c:pt>
                <c:pt idx="8059">
                  <c:v>2.4024200000000002E-3</c:v>
                </c:pt>
                <c:pt idx="8060">
                  <c:v>2.33526E-3</c:v>
                </c:pt>
                <c:pt idx="8061">
                  <c:v>2.2681200000000249E-3</c:v>
                </c:pt>
                <c:pt idx="8062">
                  <c:v>2.2009800000000195E-3</c:v>
                </c:pt>
                <c:pt idx="8063">
                  <c:v>2.1338400000000001E-3</c:v>
                </c:pt>
                <c:pt idx="8064">
                  <c:v>2.06668E-3</c:v>
                </c:pt>
                <c:pt idx="8065">
                  <c:v>1.9995440000000041E-3</c:v>
                </c:pt>
                <c:pt idx="8066">
                  <c:v>1.9324000000000121E-3</c:v>
                </c:pt>
                <c:pt idx="8067">
                  <c:v>1.8652540000000072E-3</c:v>
                </c:pt>
                <c:pt idx="8068">
                  <c:v>1.7981100000000103E-3</c:v>
                </c:pt>
                <c:pt idx="8069">
                  <c:v>1.7309640000000002E-3</c:v>
                </c:pt>
                <c:pt idx="8070">
                  <c:v>1.6638200000000001E-3</c:v>
                </c:pt>
                <c:pt idx="8071">
                  <c:v>1.6520780000000112E-3</c:v>
                </c:pt>
                <c:pt idx="8072">
                  <c:v>1.6403360000000074E-3</c:v>
                </c:pt>
                <c:pt idx="8073">
                  <c:v>1.6285940000000001E-3</c:v>
                </c:pt>
                <c:pt idx="8074">
                  <c:v>1.6168520000000113E-3</c:v>
                </c:pt>
                <c:pt idx="8075">
                  <c:v>1.6051100000000081E-3</c:v>
                </c:pt>
                <c:pt idx="8076">
                  <c:v>1.5933680000000021E-3</c:v>
                </c:pt>
                <c:pt idx="8077">
                  <c:v>1.581626E-3</c:v>
                </c:pt>
                <c:pt idx="8078">
                  <c:v>1.5698840000000001E-3</c:v>
                </c:pt>
                <c:pt idx="8079">
                  <c:v>1.5581420000000104E-3</c:v>
                </c:pt>
                <c:pt idx="8080">
                  <c:v>1.5464000000000059E-3</c:v>
                </c:pt>
                <c:pt idx="8081">
                  <c:v>1.534658000000008E-3</c:v>
                </c:pt>
                <c:pt idx="8082">
                  <c:v>1.5229160000000041E-3</c:v>
                </c:pt>
                <c:pt idx="8083">
                  <c:v>1.5111740000000001E-3</c:v>
                </c:pt>
                <c:pt idx="8084">
                  <c:v>1.4994320000000021E-3</c:v>
                </c:pt>
                <c:pt idx="8085">
                  <c:v>1.4876900000000001E-3</c:v>
                </c:pt>
                <c:pt idx="8086">
                  <c:v>1.4759480000000001E-3</c:v>
                </c:pt>
                <c:pt idx="8087">
                  <c:v>1.4642060000000041E-3</c:v>
                </c:pt>
                <c:pt idx="8088">
                  <c:v>1.4524660000000001E-3</c:v>
                </c:pt>
                <c:pt idx="8089">
                  <c:v>1.440724E-3</c:v>
                </c:pt>
                <c:pt idx="8090">
                  <c:v>1.4289820000000059E-3</c:v>
                </c:pt>
                <c:pt idx="8091">
                  <c:v>1.4172399999999999E-3</c:v>
                </c:pt>
                <c:pt idx="8092">
                  <c:v>1.4609E-3</c:v>
                </c:pt>
                <c:pt idx="8093">
                  <c:v>1.5045620000000062E-3</c:v>
                </c:pt>
                <c:pt idx="8094">
                  <c:v>1.5482220000000001E-3</c:v>
                </c:pt>
                <c:pt idx="8095">
                  <c:v>1.5918840000000041E-3</c:v>
                </c:pt>
                <c:pt idx="8096">
                  <c:v>1.6355440000000003E-3</c:v>
                </c:pt>
                <c:pt idx="8097">
                  <c:v>1.6792060000000071E-3</c:v>
                </c:pt>
                <c:pt idx="8098">
                  <c:v>1.7228660000000002E-3</c:v>
                </c:pt>
                <c:pt idx="8099">
                  <c:v>1.7665280000000001E-3</c:v>
                </c:pt>
                <c:pt idx="8100">
                  <c:v>1.8101900000000073E-3</c:v>
                </c:pt>
                <c:pt idx="8101">
                  <c:v>1.8538500000000082E-3</c:v>
                </c:pt>
                <c:pt idx="8102">
                  <c:v>1.8975120000000103E-3</c:v>
                </c:pt>
                <c:pt idx="8103">
                  <c:v>1.9411720000000107E-3</c:v>
                </c:pt>
                <c:pt idx="8104">
                  <c:v>1.9848340000000043E-3</c:v>
                </c:pt>
                <c:pt idx="8105">
                  <c:v>2.0284999999999999E-3</c:v>
                </c:pt>
                <c:pt idx="8106">
                  <c:v>2.07216E-3</c:v>
                </c:pt>
                <c:pt idx="8107">
                  <c:v>2.11582E-3</c:v>
                </c:pt>
                <c:pt idx="8108">
                  <c:v>2.1594800000000001E-3</c:v>
                </c:pt>
                <c:pt idx="8109">
                  <c:v>2.2031400000000179E-3</c:v>
                </c:pt>
                <c:pt idx="8110">
                  <c:v>2.2468000000000002E-3</c:v>
                </c:pt>
                <c:pt idx="8111">
                  <c:v>2.2904599999999998E-3</c:v>
                </c:pt>
                <c:pt idx="8112">
                  <c:v>2.3341200000000012E-3</c:v>
                </c:pt>
                <c:pt idx="8113">
                  <c:v>2.3777799999999999E-3</c:v>
                </c:pt>
                <c:pt idx="8114">
                  <c:v>2.4214400000000004E-3</c:v>
                </c:pt>
                <c:pt idx="8115">
                  <c:v>2.4651000000000052E-3</c:v>
                </c:pt>
                <c:pt idx="8116">
                  <c:v>2.5087600000000126E-3</c:v>
                </c:pt>
                <c:pt idx="8117">
                  <c:v>2.5524200000000001E-3</c:v>
                </c:pt>
                <c:pt idx="8118">
                  <c:v>2.5960800000000002E-3</c:v>
                </c:pt>
                <c:pt idx="8119">
                  <c:v>2.6397400000000002E-3</c:v>
                </c:pt>
                <c:pt idx="8120">
                  <c:v>2.6834200000000218E-3</c:v>
                </c:pt>
                <c:pt idx="8121">
                  <c:v>2.7270800000000228E-3</c:v>
                </c:pt>
                <c:pt idx="8122">
                  <c:v>2.7707400000000011E-3</c:v>
                </c:pt>
                <c:pt idx="8123">
                  <c:v>2.8143999999999999E-3</c:v>
                </c:pt>
                <c:pt idx="8124">
                  <c:v>2.8580600000000004E-3</c:v>
                </c:pt>
                <c:pt idx="8125">
                  <c:v>2.9017200000000156E-3</c:v>
                </c:pt>
                <c:pt idx="8126">
                  <c:v>2.9453800000000157E-3</c:v>
                </c:pt>
                <c:pt idx="8127">
                  <c:v>2.9890400000000001E-3</c:v>
                </c:pt>
                <c:pt idx="8128">
                  <c:v>3.0327000000000002E-3</c:v>
                </c:pt>
                <c:pt idx="8129">
                  <c:v>3.0763600000000002E-3</c:v>
                </c:pt>
                <c:pt idx="8130">
                  <c:v>3.1200200000000193E-3</c:v>
                </c:pt>
                <c:pt idx="8131">
                  <c:v>3.1082800000000162E-3</c:v>
                </c:pt>
                <c:pt idx="8132">
                  <c:v>3.0965400000000001E-3</c:v>
                </c:pt>
                <c:pt idx="8133">
                  <c:v>3.0848000000000134E-3</c:v>
                </c:pt>
                <c:pt idx="8134">
                  <c:v>3.0730599999999999E-3</c:v>
                </c:pt>
                <c:pt idx="8135">
                  <c:v>3.0613200000000197E-3</c:v>
                </c:pt>
                <c:pt idx="8136">
                  <c:v>3.0495800000000192E-3</c:v>
                </c:pt>
                <c:pt idx="8137">
                  <c:v>3.0378200000000092E-3</c:v>
                </c:pt>
                <c:pt idx="8138">
                  <c:v>3.0260800000000052E-3</c:v>
                </c:pt>
                <c:pt idx="8139">
                  <c:v>3.0143400000000012E-3</c:v>
                </c:pt>
                <c:pt idx="8140">
                  <c:v>3.0026000000000002E-3</c:v>
                </c:pt>
                <c:pt idx="8141">
                  <c:v>2.9908600000000001E-3</c:v>
                </c:pt>
                <c:pt idx="8142">
                  <c:v>2.9791200000000052E-3</c:v>
                </c:pt>
                <c:pt idx="8143">
                  <c:v>2.9673800000000216E-3</c:v>
                </c:pt>
                <c:pt idx="8144">
                  <c:v>2.9556400000000003E-3</c:v>
                </c:pt>
                <c:pt idx="8145">
                  <c:v>2.9439000000000162E-3</c:v>
                </c:pt>
                <c:pt idx="8146">
                  <c:v>2.9321600000000001E-3</c:v>
                </c:pt>
                <c:pt idx="8147">
                  <c:v>2.9204000000000092E-3</c:v>
                </c:pt>
                <c:pt idx="8148">
                  <c:v>2.9086600000000052E-3</c:v>
                </c:pt>
                <c:pt idx="8149">
                  <c:v>2.8969200000000012E-3</c:v>
                </c:pt>
                <c:pt idx="8150">
                  <c:v>2.8851800000000119E-3</c:v>
                </c:pt>
                <c:pt idx="8151">
                  <c:v>2.8734400000000001E-3</c:v>
                </c:pt>
                <c:pt idx="8152">
                  <c:v>2.8617000000000052E-3</c:v>
                </c:pt>
                <c:pt idx="8153">
                  <c:v>2.8499600000000012E-3</c:v>
                </c:pt>
                <c:pt idx="8154">
                  <c:v>2.8382200000000002E-3</c:v>
                </c:pt>
                <c:pt idx="8155">
                  <c:v>2.8264800000000001E-3</c:v>
                </c:pt>
                <c:pt idx="8156">
                  <c:v>2.81474E-3</c:v>
                </c:pt>
                <c:pt idx="8157">
                  <c:v>2.8029800000000092E-3</c:v>
                </c:pt>
                <c:pt idx="8158">
                  <c:v>2.7912400000000052E-3</c:v>
                </c:pt>
                <c:pt idx="8159">
                  <c:v>2.779500000000015E-3</c:v>
                </c:pt>
                <c:pt idx="8160">
                  <c:v>2.767760000000024E-3</c:v>
                </c:pt>
                <c:pt idx="8161">
                  <c:v>2.7560200000000092E-3</c:v>
                </c:pt>
                <c:pt idx="8162">
                  <c:v>2.7442800000000208E-3</c:v>
                </c:pt>
                <c:pt idx="8163">
                  <c:v>2.7325400000000012E-3</c:v>
                </c:pt>
                <c:pt idx="8164">
                  <c:v>2.7208000000000119E-3</c:v>
                </c:pt>
                <c:pt idx="8165">
                  <c:v>2.7090600000000092E-3</c:v>
                </c:pt>
                <c:pt idx="8166">
                  <c:v>2.6973200000000217E-3</c:v>
                </c:pt>
                <c:pt idx="8167">
                  <c:v>2.6855800000000194E-3</c:v>
                </c:pt>
                <c:pt idx="8168">
                  <c:v>2.6738199999999999E-3</c:v>
                </c:pt>
                <c:pt idx="8169">
                  <c:v>2.6620799999999998E-3</c:v>
                </c:pt>
                <c:pt idx="8170">
                  <c:v>2.6503400000000002E-3</c:v>
                </c:pt>
                <c:pt idx="8171">
                  <c:v>2.6386000000000001E-3</c:v>
                </c:pt>
                <c:pt idx="8172">
                  <c:v>2.6268600000000052E-3</c:v>
                </c:pt>
                <c:pt idx="8173">
                  <c:v>2.6151200000000146E-3</c:v>
                </c:pt>
                <c:pt idx="8174">
                  <c:v>2.603380000000024E-3</c:v>
                </c:pt>
                <c:pt idx="8175">
                  <c:v>2.5916400000000001E-3</c:v>
                </c:pt>
                <c:pt idx="8176">
                  <c:v>2.5799000000000052E-3</c:v>
                </c:pt>
                <c:pt idx="8177">
                  <c:v>2.5681600000000168E-3</c:v>
                </c:pt>
                <c:pt idx="8178">
                  <c:v>2.5564000000000003E-3</c:v>
                </c:pt>
                <c:pt idx="8179">
                  <c:v>2.5446600000000002E-3</c:v>
                </c:pt>
                <c:pt idx="8180">
                  <c:v>2.5329200000000001E-3</c:v>
                </c:pt>
                <c:pt idx="8181">
                  <c:v>2.5211800000000161E-3</c:v>
                </c:pt>
                <c:pt idx="8182">
                  <c:v>2.5094399999999999E-3</c:v>
                </c:pt>
                <c:pt idx="8183">
                  <c:v>2.4977000000000011E-3</c:v>
                </c:pt>
                <c:pt idx="8184">
                  <c:v>2.4859600000000002E-3</c:v>
                </c:pt>
                <c:pt idx="8185">
                  <c:v>2.4742200000000001E-3</c:v>
                </c:pt>
                <c:pt idx="8186">
                  <c:v>2.4624800000000052E-3</c:v>
                </c:pt>
                <c:pt idx="8187">
                  <c:v>2.4507400000000012E-3</c:v>
                </c:pt>
                <c:pt idx="8188">
                  <c:v>2.4390000000000002E-3</c:v>
                </c:pt>
                <c:pt idx="8189">
                  <c:v>2.4272400000000002E-3</c:v>
                </c:pt>
                <c:pt idx="8190">
                  <c:v>2.4155000000000001E-3</c:v>
                </c:pt>
                <c:pt idx="8191">
                  <c:v>2.4037600000000052E-3</c:v>
                </c:pt>
                <c:pt idx="8192">
                  <c:v>2.3920200000000003E-3</c:v>
                </c:pt>
                <c:pt idx="8193">
                  <c:v>2.3802800000000002E-3</c:v>
                </c:pt>
                <c:pt idx="8194">
                  <c:v>2.3685400000000001E-3</c:v>
                </c:pt>
                <c:pt idx="8195">
                  <c:v>2.3567999999999987E-3</c:v>
                </c:pt>
                <c:pt idx="8196">
                  <c:v>2.3450600000000004E-3</c:v>
                </c:pt>
                <c:pt idx="8197">
                  <c:v>2.3333200000000011E-3</c:v>
                </c:pt>
                <c:pt idx="8198">
                  <c:v>2.3215800000000002E-3</c:v>
                </c:pt>
                <c:pt idx="8199">
                  <c:v>2.3098199999999998E-3</c:v>
                </c:pt>
                <c:pt idx="8200">
                  <c:v>2.2980800000000092E-3</c:v>
                </c:pt>
                <c:pt idx="8201">
                  <c:v>2.2863400000000052E-3</c:v>
                </c:pt>
                <c:pt idx="8202">
                  <c:v>2.2746000000000012E-3</c:v>
                </c:pt>
                <c:pt idx="8203">
                  <c:v>2.2628599999999998E-3</c:v>
                </c:pt>
                <c:pt idx="8204">
                  <c:v>2.2511200000000153E-3</c:v>
                </c:pt>
                <c:pt idx="8205">
                  <c:v>2.2393800000000052E-3</c:v>
                </c:pt>
                <c:pt idx="8206">
                  <c:v>2.2276400000000012E-3</c:v>
                </c:pt>
                <c:pt idx="8207">
                  <c:v>2.2158999999999998E-3</c:v>
                </c:pt>
                <c:pt idx="8208">
                  <c:v>2.2041600000000188E-3</c:v>
                </c:pt>
                <c:pt idx="8209">
                  <c:v>2.19242E-3</c:v>
                </c:pt>
                <c:pt idx="8210">
                  <c:v>2.1806600000000092E-3</c:v>
                </c:pt>
                <c:pt idx="8211">
                  <c:v>2.1689200000000195E-3</c:v>
                </c:pt>
                <c:pt idx="8212">
                  <c:v>2.1571800000000159E-3</c:v>
                </c:pt>
                <c:pt idx="8213">
                  <c:v>2.1454400000000002E-3</c:v>
                </c:pt>
                <c:pt idx="8214">
                  <c:v>2.1337000000000092E-3</c:v>
                </c:pt>
                <c:pt idx="8215">
                  <c:v>2.1219600000000052E-3</c:v>
                </c:pt>
                <c:pt idx="8216">
                  <c:v>2.0548200000000002E-3</c:v>
                </c:pt>
                <c:pt idx="8217">
                  <c:v>1.9876680000000023E-3</c:v>
                </c:pt>
                <c:pt idx="8218">
                  <c:v>1.9205240000000057E-3</c:v>
                </c:pt>
                <c:pt idx="8219">
                  <c:v>1.8533780000000071E-3</c:v>
                </c:pt>
                <c:pt idx="8220">
                  <c:v>1.7862340000000055E-3</c:v>
                </c:pt>
                <c:pt idx="8221">
                  <c:v>1.7190900000000021E-3</c:v>
                </c:pt>
                <c:pt idx="8222">
                  <c:v>1.651944E-3</c:v>
                </c:pt>
                <c:pt idx="8223">
                  <c:v>1.5848000000000071E-3</c:v>
                </c:pt>
                <c:pt idx="8224">
                  <c:v>1.517654E-3</c:v>
                </c:pt>
                <c:pt idx="8225">
                  <c:v>1.4505100000000001E-3</c:v>
                </c:pt>
                <c:pt idx="8226">
                  <c:v>1.3833640000000002E-3</c:v>
                </c:pt>
                <c:pt idx="8227">
                  <c:v>1.3162200000000001E-3</c:v>
                </c:pt>
                <c:pt idx="8228">
                  <c:v>1.2490740000000002E-3</c:v>
                </c:pt>
                <c:pt idx="8229">
                  <c:v>1.1819300000000001E-3</c:v>
                </c:pt>
                <c:pt idx="8230">
                  <c:v>1.1147840000000021E-3</c:v>
                </c:pt>
                <c:pt idx="8231">
                  <c:v>1.0476400000000001E-3</c:v>
                </c:pt>
                <c:pt idx="8232">
                  <c:v>9.8049400000000298E-4</c:v>
                </c:pt>
                <c:pt idx="8233">
                  <c:v>9.1335000000000244E-4</c:v>
                </c:pt>
                <c:pt idx="8234">
                  <c:v>8.4620400000000816E-4</c:v>
                </c:pt>
                <c:pt idx="8235">
                  <c:v>7.7906000000000524E-4</c:v>
                </c:pt>
                <c:pt idx="8236">
                  <c:v>7.1191600000000395E-4</c:v>
                </c:pt>
                <c:pt idx="8237">
                  <c:v>6.4477000000000403E-4</c:v>
                </c:pt>
                <c:pt idx="8238">
                  <c:v>8.5550600000000652E-4</c:v>
                </c:pt>
                <c:pt idx="8239">
                  <c:v>1.066326E-3</c:v>
                </c:pt>
                <c:pt idx="8240">
                  <c:v>1.277228E-3</c:v>
                </c:pt>
                <c:pt idx="8241">
                  <c:v>1.4882140000000001E-3</c:v>
                </c:pt>
                <c:pt idx="8242">
                  <c:v>1.6992840000000073E-3</c:v>
                </c:pt>
                <c:pt idx="8243">
                  <c:v>1.9104380000000102E-3</c:v>
                </c:pt>
                <c:pt idx="8244">
                  <c:v>2.1216799999999999E-3</c:v>
                </c:pt>
                <c:pt idx="8245">
                  <c:v>2.333E-3</c:v>
                </c:pt>
                <c:pt idx="8246">
                  <c:v>2.5444000000000092E-3</c:v>
                </c:pt>
                <c:pt idx="8247">
                  <c:v>2.7558800000000092E-3</c:v>
                </c:pt>
                <c:pt idx="8248">
                  <c:v>2.9674600000000012E-3</c:v>
                </c:pt>
                <c:pt idx="8249">
                  <c:v>3.1791000000000137E-3</c:v>
                </c:pt>
                <c:pt idx="8250">
                  <c:v>3.39084E-3</c:v>
                </c:pt>
                <c:pt idx="8251">
                  <c:v>3.6026600000000006E-3</c:v>
                </c:pt>
                <c:pt idx="8252">
                  <c:v>3.8145600000000011E-3</c:v>
                </c:pt>
                <c:pt idx="8253">
                  <c:v>4.0265600000000002E-3</c:v>
                </c:pt>
                <c:pt idx="8254">
                  <c:v>4.2386200000000401E-3</c:v>
                </c:pt>
                <c:pt idx="8255">
                  <c:v>4.5061800000000003E-3</c:v>
                </c:pt>
                <c:pt idx="8256">
                  <c:v>4.7738200000000293E-3</c:v>
                </c:pt>
                <c:pt idx="8257">
                  <c:v>5.0415400000000275E-3</c:v>
                </c:pt>
                <c:pt idx="8258">
                  <c:v>5.3093600000000381E-3</c:v>
                </c:pt>
                <c:pt idx="8259">
                  <c:v>5.5772400000000345E-3</c:v>
                </c:pt>
                <c:pt idx="8260">
                  <c:v>5.8452200000000312E-3</c:v>
                </c:pt>
                <c:pt idx="8261">
                  <c:v>6.1132800000000004E-3</c:v>
                </c:pt>
                <c:pt idx="8262">
                  <c:v>6.38142000000003E-3</c:v>
                </c:pt>
                <c:pt idx="8263">
                  <c:v>6.6496400000000417E-3</c:v>
                </c:pt>
                <c:pt idx="8264">
                  <c:v>6.9179400000000104E-3</c:v>
                </c:pt>
                <c:pt idx="8265">
                  <c:v>7.1863400000000402E-3</c:v>
                </c:pt>
                <c:pt idx="8266">
                  <c:v>7.4548200000000104E-3</c:v>
                </c:pt>
                <c:pt idx="8267">
                  <c:v>7.7233800000000123E-3</c:v>
                </c:pt>
                <c:pt idx="8268">
                  <c:v>7.992019999999999E-3</c:v>
                </c:pt>
                <c:pt idx="8269">
                  <c:v>8.2607400000000008E-3</c:v>
                </c:pt>
                <c:pt idx="8270">
                  <c:v>8.5295400000000247E-3</c:v>
                </c:pt>
                <c:pt idx="8271">
                  <c:v>8.8538400000000746E-3</c:v>
                </c:pt>
                <c:pt idx="8272">
                  <c:v>9.1782200000000008E-3</c:v>
                </c:pt>
                <c:pt idx="8273">
                  <c:v>9.5026800000000741E-3</c:v>
                </c:pt>
                <c:pt idx="8274">
                  <c:v>9.8272200000000028E-3</c:v>
                </c:pt>
                <c:pt idx="8275">
                  <c:v>1.015186E-2</c:v>
                </c:pt>
                <c:pt idx="8276">
                  <c:v>1.0476560000000001E-2</c:v>
                </c:pt>
                <c:pt idx="8277">
                  <c:v>1.0523480000000003E-2</c:v>
                </c:pt>
                <c:pt idx="8278">
                  <c:v>1.0570400000000001E-2</c:v>
                </c:pt>
                <c:pt idx="8279">
                  <c:v>1.06173E-2</c:v>
                </c:pt>
                <c:pt idx="8280">
                  <c:v>1.066422E-2</c:v>
                </c:pt>
                <c:pt idx="8281">
                  <c:v>1.0711140000000001E-2</c:v>
                </c:pt>
                <c:pt idx="8282">
                  <c:v>1.0758039999999998E-2</c:v>
                </c:pt>
                <c:pt idx="8283">
                  <c:v>1.0804960000000001E-2</c:v>
                </c:pt>
                <c:pt idx="8284">
                  <c:v>1.0851880000000001E-2</c:v>
                </c:pt>
                <c:pt idx="8285">
                  <c:v>1.089878E-2</c:v>
                </c:pt>
                <c:pt idx="8286">
                  <c:v>1.0945699999999999E-2</c:v>
                </c:pt>
                <c:pt idx="8287">
                  <c:v>1.0992620000000003E-2</c:v>
                </c:pt>
                <c:pt idx="8288">
                  <c:v>1.1039520000000021E-2</c:v>
                </c:pt>
                <c:pt idx="8289">
                  <c:v>1.1086440000000001E-2</c:v>
                </c:pt>
                <c:pt idx="8290">
                  <c:v>1.113336E-2</c:v>
                </c:pt>
                <c:pt idx="8291">
                  <c:v>1.1180280000000001E-2</c:v>
                </c:pt>
                <c:pt idx="8292">
                  <c:v>1.1227180000000041E-2</c:v>
                </c:pt>
                <c:pt idx="8293">
                  <c:v>1.1274100000000007E-2</c:v>
                </c:pt>
                <c:pt idx="8294">
                  <c:v>1.1321020000000072E-2</c:v>
                </c:pt>
                <c:pt idx="8295">
                  <c:v>1.1367920000000005E-2</c:v>
                </c:pt>
                <c:pt idx="8296">
                  <c:v>1.1414840000000001E-2</c:v>
                </c:pt>
                <c:pt idx="8297">
                  <c:v>1.1461760000000001E-2</c:v>
                </c:pt>
                <c:pt idx="8298">
                  <c:v>1.150866E-2</c:v>
                </c:pt>
                <c:pt idx="8299">
                  <c:v>1.1555580000000058E-2</c:v>
                </c:pt>
                <c:pt idx="8300">
                  <c:v>1.1602500000000092E-2</c:v>
                </c:pt>
                <c:pt idx="8301">
                  <c:v>1.164940000000006E-2</c:v>
                </c:pt>
                <c:pt idx="8302">
                  <c:v>1.1696320000000001E-2</c:v>
                </c:pt>
                <c:pt idx="8303">
                  <c:v>1.174324E-2</c:v>
                </c:pt>
                <c:pt idx="8304">
                  <c:v>1.1790160000000023E-2</c:v>
                </c:pt>
                <c:pt idx="8305">
                  <c:v>1.183706E-2</c:v>
                </c:pt>
                <c:pt idx="8306">
                  <c:v>1.1883980000000021E-2</c:v>
                </c:pt>
                <c:pt idx="8307">
                  <c:v>1.1930900000000001E-2</c:v>
                </c:pt>
                <c:pt idx="8308">
                  <c:v>1.1977800000000059E-2</c:v>
                </c:pt>
                <c:pt idx="8309">
                  <c:v>1.2024720000000001E-2</c:v>
                </c:pt>
                <c:pt idx="8310">
                  <c:v>1.2016239999999996E-2</c:v>
                </c:pt>
                <c:pt idx="8311">
                  <c:v>1.2007739999999999E-2</c:v>
                </c:pt>
                <c:pt idx="8312">
                  <c:v>1.1999259999999999E-2</c:v>
                </c:pt>
                <c:pt idx="8313">
                  <c:v>1.1990760000000001E-2</c:v>
                </c:pt>
                <c:pt idx="8314">
                  <c:v>1.1982280000000001E-2</c:v>
                </c:pt>
                <c:pt idx="8315">
                  <c:v>1.1973780000000003E-2</c:v>
                </c:pt>
                <c:pt idx="8316">
                  <c:v>1.1965300000000062E-2</c:v>
                </c:pt>
                <c:pt idx="8317">
                  <c:v>1.1956800000000043E-2</c:v>
                </c:pt>
                <c:pt idx="8318">
                  <c:v>1.1948320000000064E-2</c:v>
                </c:pt>
                <c:pt idx="8319">
                  <c:v>1.1939820000000066E-2</c:v>
                </c:pt>
                <c:pt idx="8320">
                  <c:v>1.193134E-2</c:v>
                </c:pt>
                <c:pt idx="8321">
                  <c:v>1.1922840000000066E-2</c:v>
                </c:pt>
                <c:pt idx="8322">
                  <c:v>1.1914360000000001E-2</c:v>
                </c:pt>
                <c:pt idx="8323">
                  <c:v>1.1905880000000084E-2</c:v>
                </c:pt>
                <c:pt idx="8324">
                  <c:v>1.1897380000000001E-2</c:v>
                </c:pt>
                <c:pt idx="8325">
                  <c:v>1.1888900000000001E-2</c:v>
                </c:pt>
                <c:pt idx="8326">
                  <c:v>1.1880400000000089E-2</c:v>
                </c:pt>
                <c:pt idx="8327">
                  <c:v>1.1871920000000001E-2</c:v>
                </c:pt>
                <c:pt idx="8328">
                  <c:v>1.1863420000000095E-2</c:v>
                </c:pt>
                <c:pt idx="8329">
                  <c:v>1.185494E-2</c:v>
                </c:pt>
                <c:pt idx="8330">
                  <c:v>1.1846440000000001E-2</c:v>
                </c:pt>
                <c:pt idx="8331">
                  <c:v>1.183796E-2</c:v>
                </c:pt>
                <c:pt idx="8332">
                  <c:v>1.1829460000000003E-2</c:v>
                </c:pt>
                <c:pt idx="8333">
                  <c:v>1.1820980000000062E-2</c:v>
                </c:pt>
                <c:pt idx="8334">
                  <c:v>1.1812480000000059E-2</c:v>
                </c:pt>
                <c:pt idx="8335">
                  <c:v>1.180400000000007E-2</c:v>
                </c:pt>
                <c:pt idx="8336">
                  <c:v>1.1795520000000077E-2</c:v>
                </c:pt>
                <c:pt idx="8337">
                  <c:v>1.1787020000000073E-2</c:v>
                </c:pt>
                <c:pt idx="8338">
                  <c:v>1.1778540000000001E-2</c:v>
                </c:pt>
                <c:pt idx="8339">
                  <c:v>1.1770040000000001E-2</c:v>
                </c:pt>
                <c:pt idx="8340">
                  <c:v>1.1761560000000088E-2</c:v>
                </c:pt>
                <c:pt idx="8341">
                  <c:v>1.1753060000000001E-2</c:v>
                </c:pt>
                <c:pt idx="8342">
                  <c:v>1.1744580000000096E-2</c:v>
                </c:pt>
                <c:pt idx="8343">
                  <c:v>1.1736080000000001E-2</c:v>
                </c:pt>
                <c:pt idx="8344">
                  <c:v>1.1727600000000001E-2</c:v>
                </c:pt>
                <c:pt idx="8345">
                  <c:v>1.1719100000000001E-2</c:v>
                </c:pt>
                <c:pt idx="8346">
                  <c:v>1.1710620000000001E-2</c:v>
                </c:pt>
                <c:pt idx="8347">
                  <c:v>1.1702120000000104E-2</c:v>
                </c:pt>
                <c:pt idx="8348">
                  <c:v>1.1693640000000002E-2</c:v>
                </c:pt>
                <c:pt idx="8349">
                  <c:v>1.1685160000000068E-2</c:v>
                </c:pt>
                <c:pt idx="8350">
                  <c:v>1.167666E-2</c:v>
                </c:pt>
                <c:pt idx="8351">
                  <c:v>1.1668180000000068E-2</c:v>
                </c:pt>
                <c:pt idx="8352">
                  <c:v>1.165968E-2</c:v>
                </c:pt>
                <c:pt idx="8353">
                  <c:v>1.16512E-2</c:v>
                </c:pt>
                <c:pt idx="8354">
                  <c:v>1.1642700000000075E-2</c:v>
                </c:pt>
                <c:pt idx="8355">
                  <c:v>1.1634220000000001E-2</c:v>
                </c:pt>
                <c:pt idx="8356">
                  <c:v>1.1625720000000079E-2</c:v>
                </c:pt>
                <c:pt idx="8357">
                  <c:v>1.1617239999999999E-2</c:v>
                </c:pt>
                <c:pt idx="8358">
                  <c:v>1.1608740000000001E-2</c:v>
                </c:pt>
                <c:pt idx="8359">
                  <c:v>1.1600260000000001E-2</c:v>
                </c:pt>
                <c:pt idx="8360">
                  <c:v>1.1591760000000001E-2</c:v>
                </c:pt>
                <c:pt idx="8361">
                  <c:v>1.1583280000000001E-2</c:v>
                </c:pt>
                <c:pt idx="8362">
                  <c:v>1.1574800000000001E-2</c:v>
                </c:pt>
                <c:pt idx="8363">
                  <c:v>1.1566300000000003E-2</c:v>
                </c:pt>
                <c:pt idx="8364">
                  <c:v>1.1557820000000061E-2</c:v>
                </c:pt>
                <c:pt idx="8365">
                  <c:v>1.1549320000000043E-2</c:v>
                </c:pt>
                <c:pt idx="8366">
                  <c:v>1.1540840000000063E-2</c:v>
                </c:pt>
                <c:pt idx="8367">
                  <c:v>1.1532340000000002E-2</c:v>
                </c:pt>
                <c:pt idx="8368">
                  <c:v>1.152386000000007E-2</c:v>
                </c:pt>
                <c:pt idx="8369">
                  <c:v>1.1515360000000001E-2</c:v>
                </c:pt>
                <c:pt idx="8370">
                  <c:v>1.1506880000000077E-2</c:v>
                </c:pt>
                <c:pt idx="8371">
                  <c:v>1.1498380000000001E-2</c:v>
                </c:pt>
                <c:pt idx="8372">
                  <c:v>1.1489900000000001E-2</c:v>
                </c:pt>
                <c:pt idx="8373">
                  <c:v>1.1481400000000069E-2</c:v>
                </c:pt>
                <c:pt idx="8374">
                  <c:v>1.1472920000000001E-2</c:v>
                </c:pt>
                <c:pt idx="8375">
                  <c:v>1.1464440000000001E-2</c:v>
                </c:pt>
                <c:pt idx="8376">
                  <c:v>1.145594E-2</c:v>
                </c:pt>
                <c:pt idx="8377">
                  <c:v>1.1447460000000001E-2</c:v>
                </c:pt>
                <c:pt idx="8378">
                  <c:v>1.143896E-2</c:v>
                </c:pt>
                <c:pt idx="8379">
                  <c:v>1.1430480000000003E-2</c:v>
                </c:pt>
                <c:pt idx="8380">
                  <c:v>1.1421980000000003E-2</c:v>
                </c:pt>
                <c:pt idx="8381">
                  <c:v>1.1358100000000001E-2</c:v>
                </c:pt>
                <c:pt idx="8382">
                  <c:v>1.1294200000000001E-2</c:v>
                </c:pt>
                <c:pt idx="8383">
                  <c:v>1.12303E-2</c:v>
                </c:pt>
                <c:pt idx="8384">
                  <c:v>1.1166420000000069E-2</c:v>
                </c:pt>
                <c:pt idx="8385">
                  <c:v>1.1102520000000102E-2</c:v>
                </c:pt>
                <c:pt idx="8386">
                  <c:v>1.1038639999999999E-2</c:v>
                </c:pt>
                <c:pt idx="8387">
                  <c:v>1.097474E-2</c:v>
                </c:pt>
                <c:pt idx="8388">
                  <c:v>1.0910840000000003E-2</c:v>
                </c:pt>
                <c:pt idx="8389">
                  <c:v>1.0846959999999999E-2</c:v>
                </c:pt>
                <c:pt idx="8390">
                  <c:v>1.0783060000000001E-2</c:v>
                </c:pt>
                <c:pt idx="8391">
                  <c:v>1.071918E-2</c:v>
                </c:pt>
                <c:pt idx="8392">
                  <c:v>1.065528E-2</c:v>
                </c:pt>
                <c:pt idx="8393">
                  <c:v>1.0591380000000001E-2</c:v>
                </c:pt>
                <c:pt idx="8394">
                  <c:v>1.0527500000000021E-2</c:v>
                </c:pt>
                <c:pt idx="8395">
                  <c:v>1.04636E-2</c:v>
                </c:pt>
                <c:pt idx="8396">
                  <c:v>1.03997E-2</c:v>
                </c:pt>
                <c:pt idx="8397">
                  <c:v>1.0335820000000001E-2</c:v>
                </c:pt>
                <c:pt idx="8398">
                  <c:v>1.027192E-2</c:v>
                </c:pt>
                <c:pt idx="8399">
                  <c:v>1.020804E-2</c:v>
                </c:pt>
                <c:pt idx="8400">
                  <c:v>1.0144140000000001E-2</c:v>
                </c:pt>
                <c:pt idx="8401">
                  <c:v>1.0080239999999999E-2</c:v>
                </c:pt>
                <c:pt idx="8402">
                  <c:v>1.0016359999999998E-2</c:v>
                </c:pt>
                <c:pt idx="8403">
                  <c:v>9.9524600000000848E-3</c:v>
                </c:pt>
                <c:pt idx="8404">
                  <c:v>9.8885800000000652E-3</c:v>
                </c:pt>
                <c:pt idx="8405">
                  <c:v>9.8246800000000266E-3</c:v>
                </c:pt>
                <c:pt idx="8406">
                  <c:v>9.7607800000000227E-3</c:v>
                </c:pt>
                <c:pt idx="8407">
                  <c:v>9.6969000000000048E-3</c:v>
                </c:pt>
                <c:pt idx="8408">
                  <c:v>9.6330000000000027E-3</c:v>
                </c:pt>
                <c:pt idx="8409">
                  <c:v>9.5691200000000247E-3</c:v>
                </c:pt>
                <c:pt idx="8410">
                  <c:v>9.5052200000000208E-3</c:v>
                </c:pt>
                <c:pt idx="8411">
                  <c:v>9.4413200000000013E-3</c:v>
                </c:pt>
                <c:pt idx="8412">
                  <c:v>9.3774400000000806E-3</c:v>
                </c:pt>
                <c:pt idx="8413">
                  <c:v>9.313540000000075E-3</c:v>
                </c:pt>
                <c:pt idx="8414">
                  <c:v>9.2496400000000208E-3</c:v>
                </c:pt>
                <c:pt idx="8415">
                  <c:v>9.1857600000000046E-3</c:v>
                </c:pt>
                <c:pt idx="8416">
                  <c:v>9.1218600000000007E-3</c:v>
                </c:pt>
                <c:pt idx="8417">
                  <c:v>9.0579800000000227E-3</c:v>
                </c:pt>
                <c:pt idx="8418">
                  <c:v>8.9940800000000067E-3</c:v>
                </c:pt>
                <c:pt idx="8419">
                  <c:v>8.9301800000000028E-3</c:v>
                </c:pt>
                <c:pt idx="8420">
                  <c:v>8.9217000000000046E-3</c:v>
                </c:pt>
                <c:pt idx="8421">
                  <c:v>8.9132200000000047E-3</c:v>
                </c:pt>
                <c:pt idx="8422">
                  <c:v>8.9047200000000066E-3</c:v>
                </c:pt>
                <c:pt idx="8423">
                  <c:v>8.8962400000000066E-3</c:v>
                </c:pt>
                <c:pt idx="8424">
                  <c:v>8.8877400000000068E-3</c:v>
                </c:pt>
                <c:pt idx="8425">
                  <c:v>8.8792600000000207E-3</c:v>
                </c:pt>
                <c:pt idx="8426">
                  <c:v>8.8707600000000227E-3</c:v>
                </c:pt>
                <c:pt idx="8427">
                  <c:v>8.8622800000000817E-3</c:v>
                </c:pt>
                <c:pt idx="8428">
                  <c:v>8.8537800000000819E-3</c:v>
                </c:pt>
                <c:pt idx="8429">
                  <c:v>8.8453000000000247E-3</c:v>
                </c:pt>
                <c:pt idx="8430">
                  <c:v>8.8368000000000248E-3</c:v>
                </c:pt>
                <c:pt idx="8431">
                  <c:v>8.8283200000000006E-3</c:v>
                </c:pt>
                <c:pt idx="8432">
                  <c:v>8.8198200000000008E-3</c:v>
                </c:pt>
                <c:pt idx="8433">
                  <c:v>8.8113400000000008E-3</c:v>
                </c:pt>
                <c:pt idx="8434">
                  <c:v>8.8028600000000495E-3</c:v>
                </c:pt>
                <c:pt idx="8435">
                  <c:v>8.7943600000000011E-3</c:v>
                </c:pt>
                <c:pt idx="8436">
                  <c:v>8.7858800000000566E-3</c:v>
                </c:pt>
                <c:pt idx="8437">
                  <c:v>8.8327800000000678E-3</c:v>
                </c:pt>
                <c:pt idx="8438">
                  <c:v>8.8797000000000684E-3</c:v>
                </c:pt>
                <c:pt idx="8439">
                  <c:v>8.9266200000000066E-3</c:v>
                </c:pt>
                <c:pt idx="8440">
                  <c:v>8.9735200000000247E-3</c:v>
                </c:pt>
                <c:pt idx="8441">
                  <c:v>9.0204400000000566E-3</c:v>
                </c:pt>
                <c:pt idx="8442">
                  <c:v>9.06736E-3</c:v>
                </c:pt>
                <c:pt idx="8443">
                  <c:v>9.1142600000000008E-3</c:v>
                </c:pt>
                <c:pt idx="8444">
                  <c:v>9.1611800000000066E-3</c:v>
                </c:pt>
                <c:pt idx="8445">
                  <c:v>9.2081000000000003E-3</c:v>
                </c:pt>
                <c:pt idx="8446">
                  <c:v>9.2550000000000548E-3</c:v>
                </c:pt>
                <c:pt idx="8447">
                  <c:v>9.30192E-3</c:v>
                </c:pt>
                <c:pt idx="8448">
                  <c:v>9.3488400000000006E-3</c:v>
                </c:pt>
                <c:pt idx="8449">
                  <c:v>9.395760000000055E-3</c:v>
                </c:pt>
                <c:pt idx="8450">
                  <c:v>9.4426600000000228E-3</c:v>
                </c:pt>
                <c:pt idx="8451">
                  <c:v>9.4895800000000807E-3</c:v>
                </c:pt>
                <c:pt idx="8452">
                  <c:v>9.5365000000000068E-3</c:v>
                </c:pt>
                <c:pt idx="8453">
                  <c:v>9.5834000000000596E-3</c:v>
                </c:pt>
                <c:pt idx="8454">
                  <c:v>9.6303200000000012E-3</c:v>
                </c:pt>
                <c:pt idx="8455">
                  <c:v>9.6772400000000001E-3</c:v>
                </c:pt>
                <c:pt idx="8456">
                  <c:v>9.7241400000000026E-3</c:v>
                </c:pt>
                <c:pt idx="8457">
                  <c:v>9.7710600000000015E-3</c:v>
                </c:pt>
                <c:pt idx="8458">
                  <c:v>9.8179800000000247E-3</c:v>
                </c:pt>
                <c:pt idx="8459">
                  <c:v>9.8648800000000671E-3</c:v>
                </c:pt>
                <c:pt idx="8460">
                  <c:v>9.9118000000000227E-3</c:v>
                </c:pt>
                <c:pt idx="8461">
                  <c:v>9.9587200000000008E-3</c:v>
                </c:pt>
                <c:pt idx="8462">
                  <c:v>1.000564E-2</c:v>
                </c:pt>
                <c:pt idx="8463">
                  <c:v>1.005254E-2</c:v>
                </c:pt>
                <c:pt idx="8464">
                  <c:v>1.0099459999999999E-2</c:v>
                </c:pt>
                <c:pt idx="8465">
                  <c:v>1.0146380000000003E-2</c:v>
                </c:pt>
                <c:pt idx="8466">
                  <c:v>1.0193279999999999E-2</c:v>
                </c:pt>
                <c:pt idx="8467">
                  <c:v>1.02402E-2</c:v>
                </c:pt>
                <c:pt idx="8468">
                  <c:v>1.0287120000000005E-2</c:v>
                </c:pt>
                <c:pt idx="8469">
                  <c:v>1.0334019999999998E-2</c:v>
                </c:pt>
                <c:pt idx="8470">
                  <c:v>1.038094E-2</c:v>
                </c:pt>
                <c:pt idx="8471">
                  <c:v>1.0427860000000001E-2</c:v>
                </c:pt>
                <c:pt idx="8472">
                  <c:v>1.047476E-2</c:v>
                </c:pt>
                <c:pt idx="8473">
                  <c:v>1.0521680000000005E-2</c:v>
                </c:pt>
                <c:pt idx="8474">
                  <c:v>1.0568600000000001E-2</c:v>
                </c:pt>
                <c:pt idx="8475">
                  <c:v>1.0615500000000003E-2</c:v>
                </c:pt>
                <c:pt idx="8476">
                  <c:v>1.0607020000000003E-2</c:v>
                </c:pt>
                <c:pt idx="8477">
                  <c:v>1.059854E-2</c:v>
                </c:pt>
                <c:pt idx="8478">
                  <c:v>1.059004E-2</c:v>
                </c:pt>
                <c:pt idx="8479">
                  <c:v>1.0581560000000063E-2</c:v>
                </c:pt>
                <c:pt idx="8480">
                  <c:v>1.057306E-2</c:v>
                </c:pt>
                <c:pt idx="8481">
                  <c:v>1.0564580000000065E-2</c:v>
                </c:pt>
                <c:pt idx="8482">
                  <c:v>1.0556080000000001E-2</c:v>
                </c:pt>
                <c:pt idx="8483">
                  <c:v>1.0547600000000001E-2</c:v>
                </c:pt>
                <c:pt idx="8484">
                  <c:v>1.0539100000000001E-2</c:v>
                </c:pt>
                <c:pt idx="8485">
                  <c:v>1.0530620000000001E-2</c:v>
                </c:pt>
                <c:pt idx="8486">
                  <c:v>1.0522120000000065E-2</c:v>
                </c:pt>
                <c:pt idx="8487">
                  <c:v>1.0513639999999999E-2</c:v>
                </c:pt>
                <c:pt idx="8488">
                  <c:v>1.0505160000000001E-2</c:v>
                </c:pt>
                <c:pt idx="8489">
                  <c:v>1.049666E-2</c:v>
                </c:pt>
                <c:pt idx="8490">
                  <c:v>1.0488180000000001E-2</c:v>
                </c:pt>
                <c:pt idx="8491">
                  <c:v>1.0479680000000002E-2</c:v>
                </c:pt>
                <c:pt idx="8492">
                  <c:v>1.0471200000000002E-2</c:v>
                </c:pt>
                <c:pt idx="8493">
                  <c:v>1.0462700000000005E-2</c:v>
                </c:pt>
                <c:pt idx="8494">
                  <c:v>1.045422E-2</c:v>
                </c:pt>
                <c:pt idx="8495">
                  <c:v>1.0445720000000021E-2</c:v>
                </c:pt>
                <c:pt idx="8496">
                  <c:v>1.0437239999999992E-2</c:v>
                </c:pt>
                <c:pt idx="8497">
                  <c:v>1.0428740000000001E-2</c:v>
                </c:pt>
                <c:pt idx="8498">
                  <c:v>1.0420260000000001E-2</c:v>
                </c:pt>
                <c:pt idx="8499">
                  <c:v>1.0411760000000001E-2</c:v>
                </c:pt>
                <c:pt idx="8500">
                  <c:v>1.0403280000000001E-2</c:v>
                </c:pt>
                <c:pt idx="8501">
                  <c:v>1.0394799999999999E-2</c:v>
                </c:pt>
                <c:pt idx="8502">
                  <c:v>1.0386300000000001E-2</c:v>
                </c:pt>
                <c:pt idx="8503">
                  <c:v>1.0377820000000001E-2</c:v>
                </c:pt>
                <c:pt idx="8504">
                  <c:v>1.0369320000000001E-2</c:v>
                </c:pt>
                <c:pt idx="8505">
                  <c:v>1.0360840000000001E-2</c:v>
                </c:pt>
                <c:pt idx="8506">
                  <c:v>1.0352339999999998E-2</c:v>
                </c:pt>
                <c:pt idx="8507">
                  <c:v>1.0343860000000003E-2</c:v>
                </c:pt>
                <c:pt idx="8508">
                  <c:v>1.0335359999999998E-2</c:v>
                </c:pt>
                <c:pt idx="8509">
                  <c:v>1.0326880000000005E-2</c:v>
                </c:pt>
                <c:pt idx="8510">
                  <c:v>1.0318379999999999E-2</c:v>
                </c:pt>
                <c:pt idx="8511">
                  <c:v>1.03099E-2</c:v>
                </c:pt>
                <c:pt idx="8512">
                  <c:v>1.0301400000000021E-2</c:v>
                </c:pt>
                <c:pt idx="8513">
                  <c:v>1.0292920000000001E-2</c:v>
                </c:pt>
                <c:pt idx="8514">
                  <c:v>1.0284440000000001E-2</c:v>
                </c:pt>
                <c:pt idx="8515">
                  <c:v>1.0275939999999996E-2</c:v>
                </c:pt>
                <c:pt idx="8516">
                  <c:v>1.0267460000000001E-2</c:v>
                </c:pt>
                <c:pt idx="8517">
                  <c:v>1.0258959999999998E-2</c:v>
                </c:pt>
                <c:pt idx="8518">
                  <c:v>1.0250480000000001E-2</c:v>
                </c:pt>
                <c:pt idx="8519">
                  <c:v>1.0241980000000001E-2</c:v>
                </c:pt>
                <c:pt idx="8520">
                  <c:v>1.0233500000000001E-2</c:v>
                </c:pt>
                <c:pt idx="8521">
                  <c:v>1.0225000000000001E-2</c:v>
                </c:pt>
                <c:pt idx="8522">
                  <c:v>1.0216520000000003E-2</c:v>
                </c:pt>
                <c:pt idx="8523">
                  <c:v>1.0208020000000003E-2</c:v>
                </c:pt>
                <c:pt idx="8524">
                  <c:v>1.019954E-2</c:v>
                </c:pt>
                <c:pt idx="8525">
                  <c:v>1.0191039999999998E-2</c:v>
                </c:pt>
                <c:pt idx="8526">
                  <c:v>1.0182560000000005E-2</c:v>
                </c:pt>
                <c:pt idx="8527">
                  <c:v>1.017408E-2</c:v>
                </c:pt>
                <c:pt idx="8528">
                  <c:v>1.0165580000000021E-2</c:v>
                </c:pt>
                <c:pt idx="8529">
                  <c:v>1.0157100000000001E-2</c:v>
                </c:pt>
                <c:pt idx="8530">
                  <c:v>1.0148600000000001E-2</c:v>
                </c:pt>
                <c:pt idx="8531">
                  <c:v>1.0140120000000065E-2</c:v>
                </c:pt>
                <c:pt idx="8532">
                  <c:v>1.0131619999999996E-2</c:v>
                </c:pt>
                <c:pt idx="8533">
                  <c:v>1.0123140000000001E-2</c:v>
                </c:pt>
                <c:pt idx="8534">
                  <c:v>1.0114639999999998E-2</c:v>
                </c:pt>
                <c:pt idx="8535">
                  <c:v>1.0106160000000001E-2</c:v>
                </c:pt>
                <c:pt idx="8536">
                  <c:v>1.0097659999999998E-2</c:v>
                </c:pt>
                <c:pt idx="8537">
                  <c:v>1.0089180000000001E-2</c:v>
                </c:pt>
                <c:pt idx="8538">
                  <c:v>1.0080680000000003E-2</c:v>
                </c:pt>
                <c:pt idx="8539">
                  <c:v>1.0072199999999998E-2</c:v>
                </c:pt>
                <c:pt idx="8540">
                  <c:v>1.0063720000000003E-2</c:v>
                </c:pt>
                <c:pt idx="8541">
                  <c:v>1.0055219999999978E-2</c:v>
                </c:pt>
                <c:pt idx="8542">
                  <c:v>1.004674E-2</c:v>
                </c:pt>
                <c:pt idx="8543">
                  <c:v>1.0038239999999978E-2</c:v>
                </c:pt>
                <c:pt idx="8544">
                  <c:v>1.002976E-2</c:v>
                </c:pt>
                <c:pt idx="8545">
                  <c:v>1.0021259999999999E-2</c:v>
                </c:pt>
                <c:pt idx="8546">
                  <c:v>1.0012780000000001E-2</c:v>
                </c:pt>
                <c:pt idx="8547">
                  <c:v>1.0004279999999999E-2</c:v>
                </c:pt>
                <c:pt idx="8548">
                  <c:v>9.9958000000000564E-3</c:v>
                </c:pt>
                <c:pt idx="8549">
                  <c:v>9.9873000000000028E-3</c:v>
                </c:pt>
                <c:pt idx="8550">
                  <c:v>9.9234200000000248E-3</c:v>
                </c:pt>
                <c:pt idx="8551">
                  <c:v>9.8595200000000729E-3</c:v>
                </c:pt>
                <c:pt idx="8552">
                  <c:v>9.7956400000000551E-3</c:v>
                </c:pt>
                <c:pt idx="8553">
                  <c:v>9.7317400000000026E-3</c:v>
                </c:pt>
                <c:pt idx="8554">
                  <c:v>9.6678400000000247E-3</c:v>
                </c:pt>
                <c:pt idx="8555">
                  <c:v>9.6039600000000034E-3</c:v>
                </c:pt>
                <c:pt idx="8556">
                  <c:v>9.5400600000000012E-3</c:v>
                </c:pt>
                <c:pt idx="8557">
                  <c:v>9.4761800000000684E-3</c:v>
                </c:pt>
                <c:pt idx="8558">
                  <c:v>9.4122800000000575E-3</c:v>
                </c:pt>
                <c:pt idx="8559">
                  <c:v>9.3483800000000016E-3</c:v>
                </c:pt>
                <c:pt idx="8560">
                  <c:v>9.2845000000000028E-3</c:v>
                </c:pt>
                <c:pt idx="8561">
                  <c:v>9.2206000000000007E-3</c:v>
                </c:pt>
                <c:pt idx="8562">
                  <c:v>9.1567000000000228E-3</c:v>
                </c:pt>
                <c:pt idx="8563">
                  <c:v>9.0928200000000067E-3</c:v>
                </c:pt>
                <c:pt idx="8564">
                  <c:v>9.028920000000001E-3</c:v>
                </c:pt>
                <c:pt idx="8565">
                  <c:v>8.9650400000000786E-3</c:v>
                </c:pt>
                <c:pt idx="8566">
                  <c:v>8.9011400000000226E-3</c:v>
                </c:pt>
                <c:pt idx="8567">
                  <c:v>8.8372400000000066E-3</c:v>
                </c:pt>
                <c:pt idx="8568">
                  <c:v>8.7733600000000009E-3</c:v>
                </c:pt>
                <c:pt idx="8569">
                  <c:v>8.7094600000000248E-3</c:v>
                </c:pt>
                <c:pt idx="8570">
                  <c:v>8.6455800000000537E-3</c:v>
                </c:pt>
                <c:pt idx="8571">
                  <c:v>8.5816800000000047E-3</c:v>
                </c:pt>
                <c:pt idx="8572">
                  <c:v>8.5177800000000008E-3</c:v>
                </c:pt>
                <c:pt idx="8573">
                  <c:v>8.4539000000000246E-3</c:v>
                </c:pt>
                <c:pt idx="8574">
                  <c:v>8.3900000000000068E-3</c:v>
                </c:pt>
                <c:pt idx="8575">
                  <c:v>8.3261200000000028E-3</c:v>
                </c:pt>
                <c:pt idx="8576">
                  <c:v>8.2622200000000007E-3</c:v>
                </c:pt>
                <c:pt idx="8577">
                  <c:v>8.1983200000000003E-3</c:v>
                </c:pt>
                <c:pt idx="8578">
                  <c:v>8.1344400000000067E-3</c:v>
                </c:pt>
                <c:pt idx="8579">
                  <c:v>8.0705400000000618E-3</c:v>
                </c:pt>
                <c:pt idx="8580">
                  <c:v>8.0066400000000267E-3</c:v>
                </c:pt>
                <c:pt idx="8581">
                  <c:v>7.9427600000000452E-3</c:v>
                </c:pt>
                <c:pt idx="8582">
                  <c:v>7.8788600000000448E-3</c:v>
                </c:pt>
                <c:pt idx="8583">
                  <c:v>7.8149800000000009E-3</c:v>
                </c:pt>
                <c:pt idx="8584">
                  <c:v>7.7510800000000256E-3</c:v>
                </c:pt>
                <c:pt idx="8585">
                  <c:v>7.6871800000000001E-3</c:v>
                </c:pt>
                <c:pt idx="8586">
                  <c:v>7.6233000000000004E-3</c:v>
                </c:pt>
                <c:pt idx="8587">
                  <c:v>7.5594000000000329E-3</c:v>
                </c:pt>
                <c:pt idx="8588">
                  <c:v>7.4955200000000133E-3</c:v>
                </c:pt>
                <c:pt idx="8589">
                  <c:v>7.4870200000000343E-3</c:v>
                </c:pt>
                <c:pt idx="8590">
                  <c:v>7.4785400000000474E-3</c:v>
                </c:pt>
                <c:pt idx="8591">
                  <c:v>7.4700400000000536E-3</c:v>
                </c:pt>
                <c:pt idx="8592">
                  <c:v>7.4615600000000389E-3</c:v>
                </c:pt>
                <c:pt idx="8593">
                  <c:v>7.4530600000000443E-3</c:v>
                </c:pt>
                <c:pt idx="8594">
                  <c:v>7.4445800000000114E-3</c:v>
                </c:pt>
                <c:pt idx="8595">
                  <c:v>7.4360800000000419E-3</c:v>
                </c:pt>
                <c:pt idx="8596">
                  <c:v>7.4276000000000134E-3</c:v>
                </c:pt>
                <c:pt idx="8597">
                  <c:v>7.4191000000000361E-3</c:v>
                </c:pt>
                <c:pt idx="8598">
                  <c:v>7.41062000000005E-3</c:v>
                </c:pt>
                <c:pt idx="8599">
                  <c:v>7.4021200000000294E-3</c:v>
                </c:pt>
                <c:pt idx="8600">
                  <c:v>7.393640000000039E-3</c:v>
                </c:pt>
                <c:pt idx="8601">
                  <c:v>7.3851600000000312E-3</c:v>
                </c:pt>
                <c:pt idx="8602">
                  <c:v>7.3766600000000591E-3</c:v>
                </c:pt>
                <c:pt idx="8603">
                  <c:v>7.3681800000000002E-3</c:v>
                </c:pt>
                <c:pt idx="8604">
                  <c:v>7.3596800000000134E-3</c:v>
                </c:pt>
                <c:pt idx="8605">
                  <c:v>7.3512000000000395E-3</c:v>
                </c:pt>
                <c:pt idx="8606">
                  <c:v>7.3981000000000003E-3</c:v>
                </c:pt>
                <c:pt idx="8607">
                  <c:v>7.4450200000000417E-3</c:v>
                </c:pt>
                <c:pt idx="8608">
                  <c:v>7.4919400000000389E-3</c:v>
                </c:pt>
                <c:pt idx="8609">
                  <c:v>7.5388400000000405E-3</c:v>
                </c:pt>
                <c:pt idx="8610">
                  <c:v>7.5857600000000473E-3</c:v>
                </c:pt>
                <c:pt idx="8611">
                  <c:v>7.6326800000000123E-3</c:v>
                </c:pt>
                <c:pt idx="8612">
                  <c:v>7.6796000000000485E-3</c:v>
                </c:pt>
                <c:pt idx="8613">
                  <c:v>7.7265000000000033E-3</c:v>
                </c:pt>
                <c:pt idx="8614">
                  <c:v>7.7734200000000491E-3</c:v>
                </c:pt>
                <c:pt idx="8615">
                  <c:v>7.8203400000000124E-3</c:v>
                </c:pt>
                <c:pt idx="8616">
                  <c:v>7.8672399999999993E-3</c:v>
                </c:pt>
                <c:pt idx="8617">
                  <c:v>7.9141599999999999E-3</c:v>
                </c:pt>
                <c:pt idx="8618">
                  <c:v>7.9610800000000023E-3</c:v>
                </c:pt>
                <c:pt idx="8619">
                  <c:v>8.0079800000000048E-3</c:v>
                </c:pt>
                <c:pt idx="8620">
                  <c:v>8.0549000000000228E-3</c:v>
                </c:pt>
                <c:pt idx="8621">
                  <c:v>8.1018200000000009E-3</c:v>
                </c:pt>
                <c:pt idx="8622">
                  <c:v>8.1487199999999999E-3</c:v>
                </c:pt>
                <c:pt idx="8623">
                  <c:v>8.1956400000000248E-3</c:v>
                </c:pt>
                <c:pt idx="8624">
                  <c:v>8.2425600000000047E-3</c:v>
                </c:pt>
                <c:pt idx="8625">
                  <c:v>8.2894800000000591E-3</c:v>
                </c:pt>
                <c:pt idx="8626">
                  <c:v>8.3363800000000026E-3</c:v>
                </c:pt>
                <c:pt idx="8627">
                  <c:v>8.3833000000000067E-3</c:v>
                </c:pt>
                <c:pt idx="8628">
                  <c:v>8.4302200000000004E-3</c:v>
                </c:pt>
                <c:pt idx="8629">
                  <c:v>8.4771200000000047E-3</c:v>
                </c:pt>
                <c:pt idx="8630">
                  <c:v>8.5240400000000001E-3</c:v>
                </c:pt>
                <c:pt idx="8631">
                  <c:v>8.5709600000000007E-3</c:v>
                </c:pt>
                <c:pt idx="8632">
                  <c:v>8.6178600000000015E-3</c:v>
                </c:pt>
                <c:pt idx="8633">
                  <c:v>8.6647800000000247E-3</c:v>
                </c:pt>
                <c:pt idx="8634">
                  <c:v>8.711700000000001E-3</c:v>
                </c:pt>
                <c:pt idx="8635">
                  <c:v>8.7586000000000226E-3</c:v>
                </c:pt>
                <c:pt idx="8636">
                  <c:v>8.8055200000000718E-3</c:v>
                </c:pt>
                <c:pt idx="8637">
                  <c:v>8.8524400000001106E-3</c:v>
                </c:pt>
                <c:pt idx="8638">
                  <c:v>8.8993400000000247E-3</c:v>
                </c:pt>
                <c:pt idx="8639">
                  <c:v>8.9462600000000028E-3</c:v>
                </c:pt>
                <c:pt idx="8640">
                  <c:v>8.9931800000000554E-3</c:v>
                </c:pt>
                <c:pt idx="8641">
                  <c:v>9.0401000000000006E-3</c:v>
                </c:pt>
                <c:pt idx="8642">
                  <c:v>9.0870000000000048E-3</c:v>
                </c:pt>
                <c:pt idx="8643">
                  <c:v>9.1339200000000002E-3</c:v>
                </c:pt>
                <c:pt idx="8644">
                  <c:v>9.1808400000000026E-3</c:v>
                </c:pt>
                <c:pt idx="8645">
                  <c:v>9.1723400000000028E-3</c:v>
                </c:pt>
                <c:pt idx="8646">
                  <c:v>9.1638600000000028E-3</c:v>
                </c:pt>
                <c:pt idx="8647">
                  <c:v>9.1553600000000047E-3</c:v>
                </c:pt>
                <c:pt idx="8648">
                  <c:v>9.1468800000000048E-3</c:v>
                </c:pt>
                <c:pt idx="8649">
                  <c:v>9.1383799999999998E-3</c:v>
                </c:pt>
                <c:pt idx="8650">
                  <c:v>9.1299000000000068E-3</c:v>
                </c:pt>
                <c:pt idx="8651">
                  <c:v>9.1214000000000208E-3</c:v>
                </c:pt>
                <c:pt idx="8652">
                  <c:v>9.11292E-3</c:v>
                </c:pt>
                <c:pt idx="8653">
                  <c:v>9.1044200000000002E-3</c:v>
                </c:pt>
                <c:pt idx="8654">
                  <c:v>9.0959400000000228E-3</c:v>
                </c:pt>
                <c:pt idx="8655">
                  <c:v>9.0874600000000246E-3</c:v>
                </c:pt>
                <c:pt idx="8656">
                  <c:v>9.0789600000000005E-3</c:v>
                </c:pt>
                <c:pt idx="8657">
                  <c:v>9.0704800000000717E-3</c:v>
                </c:pt>
                <c:pt idx="8658">
                  <c:v>9.0619800000000267E-3</c:v>
                </c:pt>
                <c:pt idx="8659">
                  <c:v>9.0535000000000684E-3</c:v>
                </c:pt>
                <c:pt idx="8660">
                  <c:v>9.0450000000000027E-3</c:v>
                </c:pt>
                <c:pt idx="8661">
                  <c:v>9.0365200000000027E-3</c:v>
                </c:pt>
                <c:pt idx="8662">
                  <c:v>9.0280200000000012E-3</c:v>
                </c:pt>
                <c:pt idx="8663">
                  <c:v>9.0195400000000567E-3</c:v>
                </c:pt>
                <c:pt idx="8664">
                  <c:v>9.0110400000000066E-3</c:v>
                </c:pt>
                <c:pt idx="8665">
                  <c:v>9.0025600000000587E-3</c:v>
                </c:pt>
                <c:pt idx="8666">
                  <c:v>8.9940600000000068E-3</c:v>
                </c:pt>
                <c:pt idx="8667">
                  <c:v>8.985580000000085E-3</c:v>
                </c:pt>
                <c:pt idx="8668">
                  <c:v>8.9771000000000208E-3</c:v>
                </c:pt>
                <c:pt idx="8669">
                  <c:v>8.9686000000000227E-3</c:v>
                </c:pt>
                <c:pt idx="8670">
                  <c:v>8.9601200000000228E-3</c:v>
                </c:pt>
                <c:pt idx="8671">
                  <c:v>8.9516200000000247E-3</c:v>
                </c:pt>
                <c:pt idx="8672">
                  <c:v>8.9431400000000005E-3</c:v>
                </c:pt>
                <c:pt idx="8673">
                  <c:v>8.9346400000000006E-3</c:v>
                </c:pt>
                <c:pt idx="8674">
                  <c:v>8.9261600000000007E-3</c:v>
                </c:pt>
                <c:pt idx="8675">
                  <c:v>8.9176600000000026E-3</c:v>
                </c:pt>
                <c:pt idx="8676">
                  <c:v>8.9091800000000564E-3</c:v>
                </c:pt>
                <c:pt idx="8677">
                  <c:v>8.9006800000000653E-3</c:v>
                </c:pt>
                <c:pt idx="8678">
                  <c:v>8.8922000000000567E-3</c:v>
                </c:pt>
                <c:pt idx="8679">
                  <c:v>8.8837200000000047E-3</c:v>
                </c:pt>
                <c:pt idx="8680">
                  <c:v>8.8752200000000048E-3</c:v>
                </c:pt>
                <c:pt idx="8681">
                  <c:v>8.8667400000000778E-3</c:v>
                </c:pt>
                <c:pt idx="8682">
                  <c:v>8.8582400000000068E-3</c:v>
                </c:pt>
                <c:pt idx="8683">
                  <c:v>8.8497600000000207E-3</c:v>
                </c:pt>
                <c:pt idx="8684">
                  <c:v>8.8412600000000001E-3</c:v>
                </c:pt>
                <c:pt idx="8685">
                  <c:v>8.8327800000000678E-3</c:v>
                </c:pt>
                <c:pt idx="8686">
                  <c:v>8.8242800000000246E-3</c:v>
                </c:pt>
                <c:pt idx="8687">
                  <c:v>8.8158000000000646E-3</c:v>
                </c:pt>
                <c:pt idx="8688">
                  <c:v>8.8073000000000005E-3</c:v>
                </c:pt>
                <c:pt idx="8689">
                  <c:v>8.7988200000000006E-3</c:v>
                </c:pt>
                <c:pt idx="8690">
                  <c:v>8.7903200000000008E-3</c:v>
                </c:pt>
                <c:pt idx="8691">
                  <c:v>8.7818400000000008E-3</c:v>
                </c:pt>
                <c:pt idx="8692">
                  <c:v>8.7733600000000009E-3</c:v>
                </c:pt>
                <c:pt idx="8693">
                  <c:v>8.7648600000000028E-3</c:v>
                </c:pt>
                <c:pt idx="8694">
                  <c:v>8.7563800000000028E-3</c:v>
                </c:pt>
                <c:pt idx="8695">
                  <c:v>8.7478800000000013E-3</c:v>
                </c:pt>
                <c:pt idx="8696">
                  <c:v>8.7394000000000048E-3</c:v>
                </c:pt>
                <c:pt idx="8697">
                  <c:v>8.7309000000000015E-3</c:v>
                </c:pt>
                <c:pt idx="8698">
                  <c:v>8.7224200000000068E-3</c:v>
                </c:pt>
                <c:pt idx="8699">
                  <c:v>8.71392E-3</c:v>
                </c:pt>
                <c:pt idx="8700">
                  <c:v>8.7054400000000608E-3</c:v>
                </c:pt>
                <c:pt idx="8701">
                  <c:v>8.6969400000000228E-3</c:v>
                </c:pt>
                <c:pt idx="8702">
                  <c:v>8.6884600000000003E-3</c:v>
                </c:pt>
                <c:pt idx="8703">
                  <c:v>8.6799600000000005E-3</c:v>
                </c:pt>
                <c:pt idx="8704">
                  <c:v>8.6714800000000248E-3</c:v>
                </c:pt>
                <c:pt idx="8705">
                  <c:v>8.6630000000000248E-3</c:v>
                </c:pt>
                <c:pt idx="8706">
                  <c:v>8.6545000000000268E-3</c:v>
                </c:pt>
                <c:pt idx="8707">
                  <c:v>8.6460200000000008E-3</c:v>
                </c:pt>
                <c:pt idx="8708">
                  <c:v>8.637520000000001E-3</c:v>
                </c:pt>
                <c:pt idx="8709">
                  <c:v>8.6290400000000027E-3</c:v>
                </c:pt>
                <c:pt idx="8710">
                  <c:v>8.6205400000000047E-3</c:v>
                </c:pt>
                <c:pt idx="8711">
                  <c:v>8.6120600000000047E-3</c:v>
                </c:pt>
                <c:pt idx="8712">
                  <c:v>8.6035600000000066E-3</c:v>
                </c:pt>
                <c:pt idx="8713">
                  <c:v>8.5950800000000587E-3</c:v>
                </c:pt>
                <c:pt idx="8714">
                  <c:v>8.5865800000000745E-3</c:v>
                </c:pt>
                <c:pt idx="8715">
                  <c:v>8.5781000000000017E-3</c:v>
                </c:pt>
                <c:pt idx="8716">
                  <c:v>8.5142000000000013E-3</c:v>
                </c:pt>
                <c:pt idx="8717">
                  <c:v>8.4503200000000007E-3</c:v>
                </c:pt>
                <c:pt idx="8718">
                  <c:v>8.386420000000061E-3</c:v>
                </c:pt>
                <c:pt idx="8719">
                  <c:v>8.3225200000000589E-3</c:v>
                </c:pt>
                <c:pt idx="8720">
                  <c:v>8.2586400000000046E-3</c:v>
                </c:pt>
                <c:pt idx="8721">
                  <c:v>8.1947400000000007E-3</c:v>
                </c:pt>
                <c:pt idx="8722">
                  <c:v>8.1308600000000002E-3</c:v>
                </c:pt>
                <c:pt idx="8723">
                  <c:v>8.0669600000000067E-3</c:v>
                </c:pt>
                <c:pt idx="8724">
                  <c:v>8.0030600000000028E-3</c:v>
                </c:pt>
                <c:pt idx="8725">
                  <c:v>7.9391800000000439E-3</c:v>
                </c:pt>
                <c:pt idx="8726">
                  <c:v>7.8752800000000123E-3</c:v>
                </c:pt>
                <c:pt idx="8727">
                  <c:v>7.8114000000000239E-3</c:v>
                </c:pt>
                <c:pt idx="8728">
                  <c:v>7.7475000000000113E-3</c:v>
                </c:pt>
                <c:pt idx="8729">
                  <c:v>7.6836000000000343E-3</c:v>
                </c:pt>
                <c:pt idx="8730">
                  <c:v>7.6197200000000321E-3</c:v>
                </c:pt>
                <c:pt idx="8731">
                  <c:v>7.5558200000000134E-3</c:v>
                </c:pt>
                <c:pt idx="8732">
                  <c:v>7.4919400000000389E-3</c:v>
                </c:pt>
                <c:pt idx="8733">
                  <c:v>7.4280400000000342E-3</c:v>
                </c:pt>
                <c:pt idx="8734">
                  <c:v>7.3641400000000008E-3</c:v>
                </c:pt>
                <c:pt idx="8735">
                  <c:v>7.3002600000000454E-3</c:v>
                </c:pt>
                <c:pt idx="8736">
                  <c:v>7.2363600000000571E-3</c:v>
                </c:pt>
                <c:pt idx="8737">
                  <c:v>7.1724600000000124E-3</c:v>
                </c:pt>
                <c:pt idx="8738">
                  <c:v>7.1085800000000024E-3</c:v>
                </c:pt>
                <c:pt idx="8739">
                  <c:v>7.0446800000000124E-3</c:v>
                </c:pt>
                <c:pt idx="8740">
                  <c:v>6.9808000000000361E-3</c:v>
                </c:pt>
                <c:pt idx="8741">
                  <c:v>6.9169000000000305E-3</c:v>
                </c:pt>
                <c:pt idx="8742">
                  <c:v>6.8530000000000023E-3</c:v>
                </c:pt>
                <c:pt idx="8743">
                  <c:v>6.7891200000000399E-3</c:v>
                </c:pt>
                <c:pt idx="8744">
                  <c:v>6.7252200000000291E-3</c:v>
                </c:pt>
                <c:pt idx="8745">
                  <c:v>6.6613400000000034E-3</c:v>
                </c:pt>
                <c:pt idx="8746">
                  <c:v>6.5974400000000004E-3</c:v>
                </c:pt>
                <c:pt idx="8747">
                  <c:v>6.5335400000000356E-3</c:v>
                </c:pt>
                <c:pt idx="8748">
                  <c:v>6.4696600000000506E-3</c:v>
                </c:pt>
                <c:pt idx="8749">
                  <c:v>6.4057600000000442E-3</c:v>
                </c:pt>
                <c:pt idx="8750">
                  <c:v>6.3418800000000124E-3</c:v>
                </c:pt>
                <c:pt idx="8751">
                  <c:v>6.2779800000000024E-3</c:v>
                </c:pt>
                <c:pt idx="8752">
                  <c:v>6.2140800000000003E-3</c:v>
                </c:pt>
                <c:pt idx="8753">
                  <c:v>6.1502000000000024E-3</c:v>
                </c:pt>
                <c:pt idx="8754">
                  <c:v>6.0863000000000375E-3</c:v>
                </c:pt>
                <c:pt idx="8755">
                  <c:v>6.0778200000000124E-3</c:v>
                </c:pt>
                <c:pt idx="8756">
                  <c:v>6.0693200000000256E-3</c:v>
                </c:pt>
                <c:pt idx="8757">
                  <c:v>6.0608400000000014E-3</c:v>
                </c:pt>
                <c:pt idx="8758">
                  <c:v>6.0523400000000024E-3</c:v>
                </c:pt>
                <c:pt idx="8759">
                  <c:v>6.0438600000000328E-3</c:v>
                </c:pt>
                <c:pt idx="8760">
                  <c:v>6.0353600000000399E-3</c:v>
                </c:pt>
                <c:pt idx="8761">
                  <c:v>6.0268800000000001E-3</c:v>
                </c:pt>
                <c:pt idx="8762">
                  <c:v>6.0183800000000003E-3</c:v>
                </c:pt>
                <c:pt idx="8763">
                  <c:v>6.0099000000000133E-3</c:v>
                </c:pt>
                <c:pt idx="8764">
                  <c:v>6.0014000000000274E-3</c:v>
                </c:pt>
                <c:pt idx="8765">
                  <c:v>5.9929200000000014E-3</c:v>
                </c:pt>
                <c:pt idx="8766">
                  <c:v>5.9844400000000292E-3</c:v>
                </c:pt>
                <c:pt idx="8767">
                  <c:v>5.9759400000000311E-3</c:v>
                </c:pt>
                <c:pt idx="8768">
                  <c:v>5.9674600000000034E-3</c:v>
                </c:pt>
                <c:pt idx="8769">
                  <c:v>5.9589600000000322E-3</c:v>
                </c:pt>
                <c:pt idx="8770">
                  <c:v>5.9504800000000123E-3</c:v>
                </c:pt>
                <c:pt idx="8771">
                  <c:v>5.9973800000000113E-3</c:v>
                </c:pt>
                <c:pt idx="8772">
                  <c:v>6.0443000000000024E-3</c:v>
                </c:pt>
                <c:pt idx="8773">
                  <c:v>6.0912200000000456E-3</c:v>
                </c:pt>
                <c:pt idx="8774">
                  <c:v>6.1381200000000134E-3</c:v>
                </c:pt>
                <c:pt idx="8775">
                  <c:v>6.1850400000000114E-3</c:v>
                </c:pt>
                <c:pt idx="8776">
                  <c:v>6.2319600000000459E-3</c:v>
                </c:pt>
                <c:pt idx="8777">
                  <c:v>6.2788800000000275E-3</c:v>
                </c:pt>
                <c:pt idx="8778">
                  <c:v>6.3257800000000013E-3</c:v>
                </c:pt>
                <c:pt idx="8779">
                  <c:v>6.3727000000000124E-3</c:v>
                </c:pt>
                <c:pt idx="8780">
                  <c:v>6.4196200000000503E-3</c:v>
                </c:pt>
                <c:pt idx="8781">
                  <c:v>6.4665199999999999E-3</c:v>
                </c:pt>
                <c:pt idx="8782">
                  <c:v>6.5134400000000274E-3</c:v>
                </c:pt>
                <c:pt idx="8783">
                  <c:v>6.5603600000000133E-3</c:v>
                </c:pt>
                <c:pt idx="8784">
                  <c:v>6.6072599999999993E-3</c:v>
                </c:pt>
                <c:pt idx="8785">
                  <c:v>6.6541799999999965E-3</c:v>
                </c:pt>
                <c:pt idx="8786">
                  <c:v>6.7011000000000319E-3</c:v>
                </c:pt>
                <c:pt idx="8787">
                  <c:v>6.7480000000000309E-3</c:v>
                </c:pt>
                <c:pt idx="8788">
                  <c:v>6.7949200000000012E-3</c:v>
                </c:pt>
                <c:pt idx="8789">
                  <c:v>6.8418400000000356E-3</c:v>
                </c:pt>
                <c:pt idx="8790">
                  <c:v>6.8887600000000371E-3</c:v>
                </c:pt>
                <c:pt idx="8791">
                  <c:v>6.9356600000000553E-3</c:v>
                </c:pt>
                <c:pt idx="8792">
                  <c:v>6.9825800000000004E-3</c:v>
                </c:pt>
                <c:pt idx="8793">
                  <c:v>7.0295000000000114E-3</c:v>
                </c:pt>
                <c:pt idx="8794">
                  <c:v>7.0764000000000399E-3</c:v>
                </c:pt>
                <c:pt idx="8795">
                  <c:v>7.1233199999999998E-3</c:v>
                </c:pt>
                <c:pt idx="8796">
                  <c:v>7.1702400000000473E-3</c:v>
                </c:pt>
                <c:pt idx="8797">
                  <c:v>7.2171400000000134E-3</c:v>
                </c:pt>
                <c:pt idx="8798">
                  <c:v>7.2640600000000114E-3</c:v>
                </c:pt>
                <c:pt idx="8799">
                  <c:v>7.3109800000000008E-3</c:v>
                </c:pt>
                <c:pt idx="8800">
                  <c:v>7.3578800000000007E-3</c:v>
                </c:pt>
                <c:pt idx="8801">
                  <c:v>7.404800000000023E-3</c:v>
                </c:pt>
                <c:pt idx="8802">
                  <c:v>7.4517200000000471E-3</c:v>
                </c:pt>
                <c:pt idx="8803">
                  <c:v>7.4986200000000461E-3</c:v>
                </c:pt>
                <c:pt idx="8804">
                  <c:v>7.5455399999999999E-3</c:v>
                </c:pt>
                <c:pt idx="8805">
                  <c:v>7.5924600000000274E-3</c:v>
                </c:pt>
                <c:pt idx="8806">
                  <c:v>7.6393800000000124E-3</c:v>
                </c:pt>
                <c:pt idx="8807">
                  <c:v>7.6862800000000306E-3</c:v>
                </c:pt>
                <c:pt idx="8808">
                  <c:v>7.7332000000000546E-3</c:v>
                </c:pt>
                <c:pt idx="8809">
                  <c:v>7.7801200000000318E-3</c:v>
                </c:pt>
                <c:pt idx="8810">
                  <c:v>7.7716200000000615E-3</c:v>
                </c:pt>
                <c:pt idx="8811">
                  <c:v>7.7631400000000321E-3</c:v>
                </c:pt>
                <c:pt idx="8812">
                  <c:v>7.75464000000004E-3</c:v>
                </c:pt>
                <c:pt idx="8813">
                  <c:v>7.746160000000047E-3</c:v>
                </c:pt>
                <c:pt idx="8814">
                  <c:v>7.7376600000000507E-3</c:v>
                </c:pt>
                <c:pt idx="8815">
                  <c:v>7.7291800000000004E-3</c:v>
                </c:pt>
                <c:pt idx="8816">
                  <c:v>7.7206800000000292E-3</c:v>
                </c:pt>
                <c:pt idx="8817">
                  <c:v>7.7122000000000327E-3</c:v>
                </c:pt>
                <c:pt idx="8818">
                  <c:v>7.7037000000000407E-3</c:v>
                </c:pt>
                <c:pt idx="8819">
                  <c:v>7.6952200000000321E-3</c:v>
                </c:pt>
                <c:pt idx="8820">
                  <c:v>7.68674000000004E-3</c:v>
                </c:pt>
                <c:pt idx="8821">
                  <c:v>7.6782400000000453E-3</c:v>
                </c:pt>
                <c:pt idx="8822">
                  <c:v>7.6697599999999994E-3</c:v>
                </c:pt>
                <c:pt idx="8823">
                  <c:v>7.6612600000000412E-3</c:v>
                </c:pt>
                <c:pt idx="8824">
                  <c:v>7.6527800000000014E-3</c:v>
                </c:pt>
                <c:pt idx="8825">
                  <c:v>7.6442800000000024E-3</c:v>
                </c:pt>
                <c:pt idx="8826">
                  <c:v>7.6358000000000033E-3</c:v>
                </c:pt>
                <c:pt idx="8827">
                  <c:v>7.6273000000000001E-3</c:v>
                </c:pt>
                <c:pt idx="8828">
                  <c:v>7.6188200000000114E-3</c:v>
                </c:pt>
                <c:pt idx="8829">
                  <c:v>7.6103200000000124E-3</c:v>
                </c:pt>
                <c:pt idx="8830">
                  <c:v>7.6018400000000333E-3</c:v>
                </c:pt>
                <c:pt idx="8831">
                  <c:v>7.5933400000000421E-3</c:v>
                </c:pt>
                <c:pt idx="8832">
                  <c:v>7.5848600000000274E-3</c:v>
                </c:pt>
                <c:pt idx="8833">
                  <c:v>7.5763800000000388E-3</c:v>
                </c:pt>
                <c:pt idx="8834">
                  <c:v>7.5678799999999999E-3</c:v>
                </c:pt>
                <c:pt idx="8835">
                  <c:v>7.5594000000000329E-3</c:v>
                </c:pt>
                <c:pt idx="8836">
                  <c:v>7.5509000000000114E-3</c:v>
                </c:pt>
                <c:pt idx="8837">
                  <c:v>7.5424200000000123E-3</c:v>
                </c:pt>
                <c:pt idx="8838">
                  <c:v>7.5339200000000359E-3</c:v>
                </c:pt>
                <c:pt idx="8839">
                  <c:v>7.5254400000000134E-3</c:v>
                </c:pt>
                <c:pt idx="8840">
                  <c:v>7.5169400000000275E-3</c:v>
                </c:pt>
                <c:pt idx="8841">
                  <c:v>7.5084600000000371E-3</c:v>
                </c:pt>
                <c:pt idx="8842">
                  <c:v>7.4999600000000459E-3</c:v>
                </c:pt>
                <c:pt idx="8843">
                  <c:v>7.491480000000033E-3</c:v>
                </c:pt>
                <c:pt idx="8844">
                  <c:v>7.4829800000000123E-3</c:v>
                </c:pt>
                <c:pt idx="8845">
                  <c:v>7.4745000000000124E-3</c:v>
                </c:pt>
                <c:pt idx="8846">
                  <c:v>7.4660200000000376E-3</c:v>
                </c:pt>
                <c:pt idx="8847">
                  <c:v>7.457520000000023E-3</c:v>
                </c:pt>
                <c:pt idx="8848">
                  <c:v>7.4490400000000517E-3</c:v>
                </c:pt>
                <c:pt idx="8849">
                  <c:v>7.4405400000000371E-3</c:v>
                </c:pt>
                <c:pt idx="8850">
                  <c:v>7.4320600000000511E-3</c:v>
                </c:pt>
                <c:pt idx="8851">
                  <c:v>7.4235600000000339E-3</c:v>
                </c:pt>
                <c:pt idx="8852">
                  <c:v>7.4150800000000114E-3</c:v>
                </c:pt>
                <c:pt idx="8853">
                  <c:v>7.4065800000000124E-3</c:v>
                </c:pt>
                <c:pt idx="8854">
                  <c:v>7.3981000000000003E-3</c:v>
                </c:pt>
                <c:pt idx="8855">
                  <c:v>7.3896000000000473E-3</c:v>
                </c:pt>
                <c:pt idx="8856">
                  <c:v>7.3811200000000309E-3</c:v>
                </c:pt>
                <c:pt idx="8857">
                  <c:v>7.3726400000000422E-3</c:v>
                </c:pt>
                <c:pt idx="8858">
                  <c:v>7.3641400000000008E-3</c:v>
                </c:pt>
                <c:pt idx="8859">
                  <c:v>7.355660000000039E-3</c:v>
                </c:pt>
                <c:pt idx="8860">
                  <c:v>7.3471600000000114E-3</c:v>
                </c:pt>
                <c:pt idx="8861">
                  <c:v>7.3386800000000306E-3</c:v>
                </c:pt>
                <c:pt idx="8862">
                  <c:v>7.3301800000000004E-3</c:v>
                </c:pt>
                <c:pt idx="8863">
                  <c:v>7.3217000000000134E-3</c:v>
                </c:pt>
                <c:pt idx="8864">
                  <c:v>7.3132000000000318E-3</c:v>
                </c:pt>
                <c:pt idx="8865">
                  <c:v>7.3047200000000024E-3</c:v>
                </c:pt>
                <c:pt idx="8866">
                  <c:v>7.2962200000000511E-3</c:v>
                </c:pt>
                <c:pt idx="8867">
                  <c:v>7.2877400000000356E-3</c:v>
                </c:pt>
                <c:pt idx="8868">
                  <c:v>7.2792400000000644E-3</c:v>
                </c:pt>
                <c:pt idx="8869">
                  <c:v>7.270760000000054E-3</c:v>
                </c:pt>
                <c:pt idx="8870">
                  <c:v>7.2622800000000124E-3</c:v>
                </c:pt>
                <c:pt idx="8871">
                  <c:v>7.2537800000000239E-3</c:v>
                </c:pt>
                <c:pt idx="8872">
                  <c:v>7.2453000000000361E-3</c:v>
                </c:pt>
                <c:pt idx="8873">
                  <c:v>7.2368000000000423E-3</c:v>
                </c:pt>
                <c:pt idx="8874">
                  <c:v>7.2283200000000294E-3</c:v>
                </c:pt>
                <c:pt idx="8875">
                  <c:v>7.2198200000000391E-3</c:v>
                </c:pt>
                <c:pt idx="8876">
                  <c:v>7.2113400000000461E-3</c:v>
                </c:pt>
                <c:pt idx="8877">
                  <c:v>7.2028400000000324E-3</c:v>
                </c:pt>
                <c:pt idx="8878">
                  <c:v>7.1943600000000133E-3</c:v>
                </c:pt>
                <c:pt idx="8879">
                  <c:v>7.1858600000000239E-3</c:v>
                </c:pt>
                <c:pt idx="8880">
                  <c:v>7.1773800000000014E-3</c:v>
                </c:pt>
                <c:pt idx="8881">
                  <c:v>7.1688800000000007E-3</c:v>
                </c:pt>
                <c:pt idx="8882">
                  <c:v>7.1604000000000034E-3</c:v>
                </c:pt>
                <c:pt idx="8883">
                  <c:v>7.0965000000000134E-3</c:v>
                </c:pt>
                <c:pt idx="8884">
                  <c:v>7.0326200000000406E-3</c:v>
                </c:pt>
                <c:pt idx="8885">
                  <c:v>6.9687200000000333E-3</c:v>
                </c:pt>
                <c:pt idx="8886">
                  <c:v>6.9048400000000293E-3</c:v>
                </c:pt>
                <c:pt idx="8887">
                  <c:v>6.8409400000000124E-3</c:v>
                </c:pt>
                <c:pt idx="8888">
                  <c:v>6.7770400000000328E-3</c:v>
                </c:pt>
                <c:pt idx="8889">
                  <c:v>6.7131600000000357E-3</c:v>
                </c:pt>
                <c:pt idx="8890">
                  <c:v>6.6492600000000509E-3</c:v>
                </c:pt>
                <c:pt idx="8891">
                  <c:v>6.5853600000000418E-3</c:v>
                </c:pt>
                <c:pt idx="8892">
                  <c:v>6.5214800000000014E-3</c:v>
                </c:pt>
                <c:pt idx="8893">
                  <c:v>6.4575800000000001E-3</c:v>
                </c:pt>
                <c:pt idx="8894">
                  <c:v>6.3937000000000134E-3</c:v>
                </c:pt>
                <c:pt idx="8895">
                  <c:v>6.3298000000000104E-3</c:v>
                </c:pt>
                <c:pt idx="8896">
                  <c:v>6.2659000000000013E-3</c:v>
                </c:pt>
                <c:pt idx="8897">
                  <c:v>6.2020200000000034E-3</c:v>
                </c:pt>
                <c:pt idx="8898">
                  <c:v>6.1381200000000134E-3</c:v>
                </c:pt>
                <c:pt idx="8899">
                  <c:v>6.0742400000000337E-3</c:v>
                </c:pt>
                <c:pt idx="8900">
                  <c:v>6.0103400000000124E-3</c:v>
                </c:pt>
                <c:pt idx="8901">
                  <c:v>5.9464400000000433E-3</c:v>
                </c:pt>
                <c:pt idx="8902">
                  <c:v>5.8825600000000124E-3</c:v>
                </c:pt>
                <c:pt idx="8903">
                  <c:v>5.8186600000000284E-3</c:v>
                </c:pt>
                <c:pt idx="8904">
                  <c:v>5.7547800000000001E-3</c:v>
                </c:pt>
                <c:pt idx="8905">
                  <c:v>5.6908800000000006E-3</c:v>
                </c:pt>
                <c:pt idx="8906">
                  <c:v>5.6269799999999976E-3</c:v>
                </c:pt>
                <c:pt idx="8907">
                  <c:v>5.5631000000000014E-3</c:v>
                </c:pt>
                <c:pt idx="8908">
                  <c:v>5.4992000000000461E-3</c:v>
                </c:pt>
                <c:pt idx="8909">
                  <c:v>5.4353000000000396E-3</c:v>
                </c:pt>
                <c:pt idx="8910">
                  <c:v>5.371420000000033E-3</c:v>
                </c:pt>
                <c:pt idx="8911">
                  <c:v>5.3075200000000013E-3</c:v>
                </c:pt>
                <c:pt idx="8912">
                  <c:v>5.2436400000000433E-3</c:v>
                </c:pt>
                <c:pt idx="8913">
                  <c:v>5.1797400000000394E-3</c:v>
                </c:pt>
                <c:pt idx="8914">
                  <c:v>5.11584E-3</c:v>
                </c:pt>
                <c:pt idx="8915">
                  <c:v>5.0519600000000124E-3</c:v>
                </c:pt>
                <c:pt idx="8916">
                  <c:v>4.9880600000000389E-3</c:v>
                </c:pt>
                <c:pt idx="8917">
                  <c:v>4.9241799999999985E-3</c:v>
                </c:pt>
                <c:pt idx="8918">
                  <c:v>4.8602800000000024E-3</c:v>
                </c:pt>
                <c:pt idx="8919">
                  <c:v>4.7963800000000124E-3</c:v>
                </c:pt>
                <c:pt idx="8920">
                  <c:v>4.7325000000000023E-3</c:v>
                </c:pt>
                <c:pt idx="8921">
                  <c:v>4.6686000000000002E-3</c:v>
                </c:pt>
                <c:pt idx="8922">
                  <c:v>4.6601200000000002E-3</c:v>
                </c:pt>
                <c:pt idx="8923">
                  <c:v>4.6516200000000134E-3</c:v>
                </c:pt>
                <c:pt idx="8924">
                  <c:v>4.6431399999999996E-3</c:v>
                </c:pt>
                <c:pt idx="8925">
                  <c:v>4.6346400000000024E-3</c:v>
                </c:pt>
                <c:pt idx="8926">
                  <c:v>4.6261600000000024E-3</c:v>
                </c:pt>
                <c:pt idx="8927">
                  <c:v>4.6176600000000104E-3</c:v>
                </c:pt>
                <c:pt idx="8928">
                  <c:v>4.60918E-3</c:v>
                </c:pt>
                <c:pt idx="8929">
                  <c:v>4.6006800000000002E-3</c:v>
                </c:pt>
                <c:pt idx="8930">
                  <c:v>4.5922000000000124E-3</c:v>
                </c:pt>
                <c:pt idx="8931">
                  <c:v>4.5837200000000133E-3</c:v>
                </c:pt>
                <c:pt idx="8932">
                  <c:v>4.5752200000000361E-3</c:v>
                </c:pt>
                <c:pt idx="8933">
                  <c:v>4.5667400000000274E-3</c:v>
                </c:pt>
                <c:pt idx="8934">
                  <c:v>4.5582400000000294E-3</c:v>
                </c:pt>
                <c:pt idx="8935">
                  <c:v>4.5497600000000389E-3</c:v>
                </c:pt>
                <c:pt idx="8936">
                  <c:v>4.5412600000000461E-3</c:v>
                </c:pt>
                <c:pt idx="8937">
                  <c:v>4.5327800000000001E-3</c:v>
                </c:pt>
                <c:pt idx="8938">
                  <c:v>4.5242800000000003E-3</c:v>
                </c:pt>
                <c:pt idx="8939">
                  <c:v>4.5158000000000004E-3</c:v>
                </c:pt>
                <c:pt idx="8940">
                  <c:v>4.5073000000000014E-3</c:v>
                </c:pt>
                <c:pt idx="8941">
                  <c:v>4.4988199999999997E-3</c:v>
                </c:pt>
                <c:pt idx="8942">
                  <c:v>4.5457400000000134E-3</c:v>
                </c:pt>
                <c:pt idx="8943">
                  <c:v>4.5926400000000124E-3</c:v>
                </c:pt>
                <c:pt idx="8944">
                  <c:v>4.6395600000000269E-3</c:v>
                </c:pt>
                <c:pt idx="8945">
                  <c:v>4.6864800000000024E-3</c:v>
                </c:pt>
                <c:pt idx="8946">
                  <c:v>4.7333800000000275E-3</c:v>
                </c:pt>
                <c:pt idx="8947">
                  <c:v>4.7803000000000134E-3</c:v>
                </c:pt>
                <c:pt idx="8948">
                  <c:v>4.8272200000000001E-3</c:v>
                </c:pt>
                <c:pt idx="8949">
                  <c:v>4.87412E-3</c:v>
                </c:pt>
                <c:pt idx="8950">
                  <c:v>4.9210400000000301E-3</c:v>
                </c:pt>
                <c:pt idx="8951">
                  <c:v>4.9679600000000004E-3</c:v>
                </c:pt>
                <c:pt idx="8952">
                  <c:v>5.0148799999999985E-3</c:v>
                </c:pt>
                <c:pt idx="8953">
                  <c:v>5.0617800000000114E-3</c:v>
                </c:pt>
                <c:pt idx="8954">
                  <c:v>5.1087000000000033E-3</c:v>
                </c:pt>
                <c:pt idx="8955">
                  <c:v>5.1556199999999996E-3</c:v>
                </c:pt>
                <c:pt idx="8956">
                  <c:v>5.2025200000000004E-3</c:v>
                </c:pt>
                <c:pt idx="8957">
                  <c:v>5.2494400000000418E-3</c:v>
                </c:pt>
                <c:pt idx="8958">
                  <c:v>5.296360000000039E-3</c:v>
                </c:pt>
                <c:pt idx="8959">
                  <c:v>5.3432600000000406E-3</c:v>
                </c:pt>
                <c:pt idx="8960">
                  <c:v>5.3901800000000005E-3</c:v>
                </c:pt>
                <c:pt idx="8961">
                  <c:v>5.4371000000000124E-3</c:v>
                </c:pt>
                <c:pt idx="8962">
                  <c:v>5.4840000000000114E-3</c:v>
                </c:pt>
                <c:pt idx="8963">
                  <c:v>5.5309199999999999E-3</c:v>
                </c:pt>
                <c:pt idx="8964">
                  <c:v>5.5778400000000275E-3</c:v>
                </c:pt>
                <c:pt idx="8965">
                  <c:v>5.6247400000000013E-3</c:v>
                </c:pt>
                <c:pt idx="8966">
                  <c:v>5.6716600000000471E-3</c:v>
                </c:pt>
                <c:pt idx="8967">
                  <c:v>5.71858E-3</c:v>
                </c:pt>
                <c:pt idx="8968">
                  <c:v>5.7655000000000024E-3</c:v>
                </c:pt>
                <c:pt idx="8969">
                  <c:v>5.8124000000000014E-3</c:v>
                </c:pt>
                <c:pt idx="8970">
                  <c:v>5.8593200000000133E-3</c:v>
                </c:pt>
                <c:pt idx="8971">
                  <c:v>5.9062400000000556E-3</c:v>
                </c:pt>
                <c:pt idx="8972">
                  <c:v>5.953140000000033E-3</c:v>
                </c:pt>
                <c:pt idx="8973">
                  <c:v>6.0000600000000293E-3</c:v>
                </c:pt>
                <c:pt idx="8974">
                  <c:v>6.0469800000000004E-3</c:v>
                </c:pt>
                <c:pt idx="8975">
                  <c:v>6.0938800000000003E-3</c:v>
                </c:pt>
                <c:pt idx="8976">
                  <c:v>6.1408000000000114E-3</c:v>
                </c:pt>
                <c:pt idx="8977">
                  <c:v>6.1877200000000033E-3</c:v>
                </c:pt>
                <c:pt idx="8978">
                  <c:v>6.234620000000037E-3</c:v>
                </c:pt>
                <c:pt idx="8979">
                  <c:v>6.2815400000000394E-3</c:v>
                </c:pt>
                <c:pt idx="8980">
                  <c:v>6.3284600000000114E-3</c:v>
                </c:pt>
                <c:pt idx="8981">
                  <c:v>6.3199600000000133E-3</c:v>
                </c:pt>
                <c:pt idx="8982">
                  <c:v>6.3114800000000004E-3</c:v>
                </c:pt>
                <c:pt idx="8983">
                  <c:v>6.3029800000000006E-3</c:v>
                </c:pt>
                <c:pt idx="8984">
                  <c:v>6.2945000000000024E-3</c:v>
                </c:pt>
                <c:pt idx="8985">
                  <c:v>6.2860200000000371E-3</c:v>
                </c:pt>
                <c:pt idx="8986">
                  <c:v>6.2775200000000034E-3</c:v>
                </c:pt>
                <c:pt idx="8987">
                  <c:v>6.269040000000033E-3</c:v>
                </c:pt>
                <c:pt idx="8988">
                  <c:v>6.2605400000000123E-3</c:v>
                </c:pt>
                <c:pt idx="8989">
                  <c:v>6.2520600000000124E-3</c:v>
                </c:pt>
                <c:pt idx="8990">
                  <c:v>6.243560000000036E-3</c:v>
                </c:pt>
                <c:pt idx="8991">
                  <c:v>6.2350800000000239E-3</c:v>
                </c:pt>
                <c:pt idx="8992">
                  <c:v>6.2265800000000024E-3</c:v>
                </c:pt>
                <c:pt idx="8993">
                  <c:v>6.2181000000000024E-3</c:v>
                </c:pt>
                <c:pt idx="8994">
                  <c:v>6.2096000000000443E-3</c:v>
                </c:pt>
                <c:pt idx="8995">
                  <c:v>6.2011200000000339E-3</c:v>
                </c:pt>
                <c:pt idx="8996">
                  <c:v>6.1926200000000124E-3</c:v>
                </c:pt>
                <c:pt idx="8997">
                  <c:v>6.1841400000000003E-3</c:v>
                </c:pt>
                <c:pt idx="8998">
                  <c:v>6.1756600000000394E-3</c:v>
                </c:pt>
                <c:pt idx="8999">
                  <c:v>6.1671600000000014E-3</c:v>
                </c:pt>
                <c:pt idx="9000">
                  <c:v>6.1586800000000014E-3</c:v>
                </c:pt>
                <c:pt idx="9001">
                  <c:v>6.1501800000000008E-3</c:v>
                </c:pt>
                <c:pt idx="9002">
                  <c:v>6.1417000000000312E-3</c:v>
                </c:pt>
                <c:pt idx="9003">
                  <c:v>6.1332000000000374E-3</c:v>
                </c:pt>
                <c:pt idx="9004">
                  <c:v>6.1247200000000002E-3</c:v>
                </c:pt>
                <c:pt idx="9005">
                  <c:v>6.1162200000000133E-3</c:v>
                </c:pt>
                <c:pt idx="9006">
                  <c:v>6.1077400000000004E-3</c:v>
                </c:pt>
                <c:pt idx="9007">
                  <c:v>6.09924000000005E-3</c:v>
                </c:pt>
                <c:pt idx="9008">
                  <c:v>6.0907600000000327E-3</c:v>
                </c:pt>
                <c:pt idx="9009">
                  <c:v>6.0822600000000407E-3</c:v>
                </c:pt>
                <c:pt idx="9010">
                  <c:v>6.0737800000000034E-3</c:v>
                </c:pt>
                <c:pt idx="9011">
                  <c:v>6.0653000000000104E-3</c:v>
                </c:pt>
                <c:pt idx="9012">
                  <c:v>6.0568000000000123E-3</c:v>
                </c:pt>
                <c:pt idx="9013">
                  <c:v>6.0483200000000324E-3</c:v>
                </c:pt>
                <c:pt idx="9014">
                  <c:v>6.0398200000000395E-3</c:v>
                </c:pt>
                <c:pt idx="9015">
                  <c:v>6.0313400000000499E-3</c:v>
                </c:pt>
                <c:pt idx="9016">
                  <c:v>6.0228400000000024E-3</c:v>
                </c:pt>
                <c:pt idx="9017">
                  <c:v>6.0143599999999998E-3</c:v>
                </c:pt>
                <c:pt idx="9018">
                  <c:v>6.0058600000000295E-3</c:v>
                </c:pt>
                <c:pt idx="9019">
                  <c:v>5.9973800000000113E-3</c:v>
                </c:pt>
                <c:pt idx="9020">
                  <c:v>5.9888800000000124E-3</c:v>
                </c:pt>
                <c:pt idx="9021">
                  <c:v>5.9804000000000333E-3</c:v>
                </c:pt>
                <c:pt idx="9022">
                  <c:v>5.9719000000000412E-3</c:v>
                </c:pt>
                <c:pt idx="9023">
                  <c:v>5.9634200000000265E-3</c:v>
                </c:pt>
                <c:pt idx="9024">
                  <c:v>5.9549399999999997E-3</c:v>
                </c:pt>
                <c:pt idx="9025">
                  <c:v>5.9464400000000433E-3</c:v>
                </c:pt>
                <c:pt idx="9026">
                  <c:v>5.937960000000032E-3</c:v>
                </c:pt>
                <c:pt idx="9027">
                  <c:v>5.9294600000000409E-3</c:v>
                </c:pt>
                <c:pt idx="9028">
                  <c:v>5.9209800000000002E-3</c:v>
                </c:pt>
                <c:pt idx="9029">
                  <c:v>5.9124800000000003E-3</c:v>
                </c:pt>
                <c:pt idx="9030">
                  <c:v>5.9040000000000134E-3</c:v>
                </c:pt>
                <c:pt idx="9031">
                  <c:v>5.8955000000000014E-3</c:v>
                </c:pt>
                <c:pt idx="9032">
                  <c:v>5.8870199999999998E-3</c:v>
                </c:pt>
                <c:pt idx="9033">
                  <c:v>5.8785200000000034E-3</c:v>
                </c:pt>
                <c:pt idx="9034">
                  <c:v>5.8700400000000338E-3</c:v>
                </c:pt>
                <c:pt idx="9035">
                  <c:v>5.8615400000000114E-3</c:v>
                </c:pt>
                <c:pt idx="9036">
                  <c:v>5.8530600000000124E-3</c:v>
                </c:pt>
                <c:pt idx="9037">
                  <c:v>5.8445799999999985E-3</c:v>
                </c:pt>
                <c:pt idx="9038">
                  <c:v>5.8360800000000134E-3</c:v>
                </c:pt>
                <c:pt idx="9039">
                  <c:v>5.8276000000000014E-3</c:v>
                </c:pt>
                <c:pt idx="9040">
                  <c:v>5.8191000000000024E-3</c:v>
                </c:pt>
                <c:pt idx="9041">
                  <c:v>5.8106200000000024E-3</c:v>
                </c:pt>
                <c:pt idx="9042">
                  <c:v>5.8021200000000104E-3</c:v>
                </c:pt>
                <c:pt idx="9043">
                  <c:v>5.7936400000000417E-3</c:v>
                </c:pt>
                <c:pt idx="9044">
                  <c:v>5.7851400000000124E-3</c:v>
                </c:pt>
                <c:pt idx="9045">
                  <c:v>5.7766600000000601E-3</c:v>
                </c:pt>
                <c:pt idx="9046">
                  <c:v>5.7681600000000239E-3</c:v>
                </c:pt>
                <c:pt idx="9047">
                  <c:v>5.75968000000003E-3</c:v>
                </c:pt>
                <c:pt idx="9048">
                  <c:v>5.7512000000000431E-3</c:v>
                </c:pt>
                <c:pt idx="9049">
                  <c:v>5.7427000000000034E-3</c:v>
                </c:pt>
                <c:pt idx="9050">
                  <c:v>5.7342200000000346E-3</c:v>
                </c:pt>
                <c:pt idx="9051">
                  <c:v>5.7257200000000114E-3</c:v>
                </c:pt>
                <c:pt idx="9052">
                  <c:v>5.7172400000000323E-3</c:v>
                </c:pt>
                <c:pt idx="9053">
                  <c:v>5.7087400000000376E-3</c:v>
                </c:pt>
                <c:pt idx="9054">
                  <c:v>5.7002600000000481E-3</c:v>
                </c:pt>
                <c:pt idx="9055">
                  <c:v>5.6917600000000292E-3</c:v>
                </c:pt>
                <c:pt idx="9056">
                  <c:v>5.6832800000000024E-3</c:v>
                </c:pt>
                <c:pt idx="9057">
                  <c:v>5.6747799999999999E-3</c:v>
                </c:pt>
                <c:pt idx="9058">
                  <c:v>5.6663000000000104E-3</c:v>
                </c:pt>
                <c:pt idx="9059">
                  <c:v>5.6024000000000004E-3</c:v>
                </c:pt>
                <c:pt idx="9060">
                  <c:v>5.5385199999999999E-3</c:v>
                </c:pt>
                <c:pt idx="9061">
                  <c:v>5.4746200000000394E-3</c:v>
                </c:pt>
                <c:pt idx="9062">
                  <c:v>5.4107200000000312E-3</c:v>
                </c:pt>
                <c:pt idx="9063">
                  <c:v>5.3468400000000124E-3</c:v>
                </c:pt>
                <c:pt idx="9064">
                  <c:v>5.2829399999999999E-3</c:v>
                </c:pt>
                <c:pt idx="9065">
                  <c:v>5.2190600000000392E-3</c:v>
                </c:pt>
                <c:pt idx="9066">
                  <c:v>5.1551600000000024E-3</c:v>
                </c:pt>
                <c:pt idx="9067">
                  <c:v>5.0912600000000445E-3</c:v>
                </c:pt>
                <c:pt idx="9068">
                  <c:v>5.0273800000000006E-3</c:v>
                </c:pt>
                <c:pt idx="9069">
                  <c:v>4.9634800000000001E-3</c:v>
                </c:pt>
                <c:pt idx="9070">
                  <c:v>4.8996000000000239E-3</c:v>
                </c:pt>
                <c:pt idx="9071">
                  <c:v>4.8357000000000113E-3</c:v>
                </c:pt>
                <c:pt idx="9072">
                  <c:v>4.7718000000000361E-3</c:v>
                </c:pt>
                <c:pt idx="9073">
                  <c:v>4.7079200000000104E-3</c:v>
                </c:pt>
                <c:pt idx="9074">
                  <c:v>4.6440199999999996E-3</c:v>
                </c:pt>
                <c:pt idx="9075">
                  <c:v>4.5801399999999999E-3</c:v>
                </c:pt>
                <c:pt idx="9076">
                  <c:v>4.5162400000000333E-3</c:v>
                </c:pt>
                <c:pt idx="9077">
                  <c:v>4.4523400000000034E-3</c:v>
                </c:pt>
                <c:pt idx="9078">
                  <c:v>4.3884600000000124E-3</c:v>
                </c:pt>
                <c:pt idx="9079">
                  <c:v>4.3245600000000007E-3</c:v>
                </c:pt>
                <c:pt idx="9080">
                  <c:v>4.2606600000000133E-3</c:v>
                </c:pt>
                <c:pt idx="9081">
                  <c:v>4.1967799999999998E-3</c:v>
                </c:pt>
                <c:pt idx="9082">
                  <c:v>4.1328800000000002E-3</c:v>
                </c:pt>
                <c:pt idx="9083">
                  <c:v>4.0689999999999997E-3</c:v>
                </c:pt>
                <c:pt idx="9084">
                  <c:v>4.0051000000000002E-3</c:v>
                </c:pt>
                <c:pt idx="9085">
                  <c:v>3.9412000000000006E-3</c:v>
                </c:pt>
                <c:pt idx="9086">
                  <c:v>3.8773200000000209E-3</c:v>
                </c:pt>
                <c:pt idx="9087">
                  <c:v>3.8134200000000092E-3</c:v>
                </c:pt>
                <c:pt idx="9088">
                  <c:v>3.7495400000000199E-3</c:v>
                </c:pt>
                <c:pt idx="9089">
                  <c:v>3.6856400000000052E-3</c:v>
                </c:pt>
                <c:pt idx="9090">
                  <c:v>3.6217400000000052E-3</c:v>
                </c:pt>
                <c:pt idx="9091">
                  <c:v>3.5578600000000012E-3</c:v>
                </c:pt>
                <c:pt idx="9092">
                  <c:v>3.4939599999999999E-3</c:v>
                </c:pt>
                <c:pt idx="9093">
                  <c:v>3.4300800000000011E-3</c:v>
                </c:pt>
                <c:pt idx="9094">
                  <c:v>3.366180000000015E-3</c:v>
                </c:pt>
                <c:pt idx="9095">
                  <c:v>3.3022799999999999E-3</c:v>
                </c:pt>
                <c:pt idx="9096">
                  <c:v>3.2384000000000132E-3</c:v>
                </c:pt>
                <c:pt idx="9097">
                  <c:v>3.174500000000015E-3</c:v>
                </c:pt>
                <c:pt idx="9098">
                  <c:v>3.166020000000015E-3</c:v>
                </c:pt>
                <c:pt idx="9099">
                  <c:v>3.1575200000000217E-3</c:v>
                </c:pt>
                <c:pt idx="9100">
                  <c:v>3.1490400000000092E-3</c:v>
                </c:pt>
                <c:pt idx="9101">
                  <c:v>3.1405400000000154E-3</c:v>
                </c:pt>
                <c:pt idx="9102">
                  <c:v>3.1320599999999999E-3</c:v>
                </c:pt>
                <c:pt idx="9103">
                  <c:v>3.123560000000023E-3</c:v>
                </c:pt>
                <c:pt idx="9104">
                  <c:v>3.1150800000000092E-3</c:v>
                </c:pt>
                <c:pt idx="9105">
                  <c:v>3.1065800000000159E-3</c:v>
                </c:pt>
                <c:pt idx="9106">
                  <c:v>3.0981000000000159E-3</c:v>
                </c:pt>
                <c:pt idx="9107">
                  <c:v>3.0896000000000092E-3</c:v>
                </c:pt>
                <c:pt idx="9108">
                  <c:v>3.0811200000000222E-3</c:v>
                </c:pt>
                <c:pt idx="9109">
                  <c:v>3.0726399999999997E-3</c:v>
                </c:pt>
                <c:pt idx="9110">
                  <c:v>3.0641400000000168E-3</c:v>
                </c:pt>
                <c:pt idx="9111">
                  <c:v>3.05566E-3</c:v>
                </c:pt>
                <c:pt idx="9112">
                  <c:v>3.0471600000000227E-3</c:v>
                </c:pt>
                <c:pt idx="9113">
                  <c:v>3.0386800000000002E-3</c:v>
                </c:pt>
                <c:pt idx="9114">
                  <c:v>3.0301799999999999E-3</c:v>
                </c:pt>
                <c:pt idx="9115">
                  <c:v>3.0771000000000171E-3</c:v>
                </c:pt>
                <c:pt idx="9116">
                  <c:v>3.1240200000000203E-3</c:v>
                </c:pt>
                <c:pt idx="9117">
                  <c:v>3.1709200000000185E-3</c:v>
                </c:pt>
                <c:pt idx="9118">
                  <c:v>3.2178400000000052E-3</c:v>
                </c:pt>
                <c:pt idx="9119">
                  <c:v>3.2647600000000228E-3</c:v>
                </c:pt>
                <c:pt idx="9120">
                  <c:v>3.3116600000000001E-3</c:v>
                </c:pt>
                <c:pt idx="9121">
                  <c:v>3.3585799999999999E-3</c:v>
                </c:pt>
                <c:pt idx="9122">
                  <c:v>3.4055000000000092E-3</c:v>
                </c:pt>
                <c:pt idx="9123">
                  <c:v>3.4524000000000004E-3</c:v>
                </c:pt>
                <c:pt idx="9124">
                  <c:v>3.4993200000000119E-3</c:v>
                </c:pt>
                <c:pt idx="9125">
                  <c:v>3.5462400000000052E-3</c:v>
                </c:pt>
                <c:pt idx="9126">
                  <c:v>3.5931600000000197E-3</c:v>
                </c:pt>
                <c:pt idx="9127">
                  <c:v>3.6400600000000192E-3</c:v>
                </c:pt>
                <c:pt idx="9128">
                  <c:v>3.6869800000000194E-3</c:v>
                </c:pt>
                <c:pt idx="9129">
                  <c:v>3.7339000000000226E-3</c:v>
                </c:pt>
                <c:pt idx="9130">
                  <c:v>3.7808000000000203E-3</c:v>
                </c:pt>
                <c:pt idx="9131">
                  <c:v>3.827720000000024E-3</c:v>
                </c:pt>
                <c:pt idx="9132">
                  <c:v>3.8746400000000004E-3</c:v>
                </c:pt>
                <c:pt idx="9133">
                  <c:v>3.9215400000000011E-3</c:v>
                </c:pt>
                <c:pt idx="9134">
                  <c:v>3.9684600000000052E-3</c:v>
                </c:pt>
                <c:pt idx="9135">
                  <c:v>4.0153799999999998E-3</c:v>
                </c:pt>
                <c:pt idx="9136">
                  <c:v>4.0622799999999997E-3</c:v>
                </c:pt>
                <c:pt idx="9137">
                  <c:v>4.1092000000000134E-3</c:v>
                </c:pt>
                <c:pt idx="9138">
                  <c:v>4.1561200000000001E-3</c:v>
                </c:pt>
                <c:pt idx="9139">
                  <c:v>4.203020000000026E-3</c:v>
                </c:pt>
                <c:pt idx="9140">
                  <c:v>4.2499400000000293E-3</c:v>
                </c:pt>
                <c:pt idx="9141">
                  <c:v>4.2968600000000134E-3</c:v>
                </c:pt>
                <c:pt idx="9142">
                  <c:v>4.3437800000000002E-3</c:v>
                </c:pt>
                <c:pt idx="9143">
                  <c:v>4.3906800000000001E-3</c:v>
                </c:pt>
                <c:pt idx="9144">
                  <c:v>4.4376000000000302E-3</c:v>
                </c:pt>
                <c:pt idx="9145">
                  <c:v>4.4845199999999997E-3</c:v>
                </c:pt>
                <c:pt idx="9146">
                  <c:v>4.5314200000000342E-3</c:v>
                </c:pt>
                <c:pt idx="9147">
                  <c:v>4.5783400000000384E-3</c:v>
                </c:pt>
                <c:pt idx="9148">
                  <c:v>4.6252600000000034E-3</c:v>
                </c:pt>
                <c:pt idx="9149">
                  <c:v>4.6721600000000033E-3</c:v>
                </c:pt>
                <c:pt idx="9150">
                  <c:v>4.7190800000000014E-3</c:v>
                </c:pt>
                <c:pt idx="9151">
                  <c:v>4.7660000000000124E-3</c:v>
                </c:pt>
                <c:pt idx="9152">
                  <c:v>4.8129000000000002E-3</c:v>
                </c:pt>
                <c:pt idx="9153">
                  <c:v>4.8598199999999999E-3</c:v>
                </c:pt>
                <c:pt idx="9154">
                  <c:v>4.8513400000000321E-3</c:v>
                </c:pt>
                <c:pt idx="9155">
                  <c:v>4.8428400000000114E-3</c:v>
                </c:pt>
                <c:pt idx="9156">
                  <c:v>4.8343600000000124E-3</c:v>
                </c:pt>
                <c:pt idx="9157">
                  <c:v>4.8258600000000004E-3</c:v>
                </c:pt>
                <c:pt idx="9158">
                  <c:v>4.8173799999999996E-3</c:v>
                </c:pt>
                <c:pt idx="9159">
                  <c:v>4.8088799999999998E-3</c:v>
                </c:pt>
                <c:pt idx="9160">
                  <c:v>4.8004000000000024E-3</c:v>
                </c:pt>
                <c:pt idx="9161">
                  <c:v>4.7919000000000034E-3</c:v>
                </c:pt>
                <c:pt idx="9162">
                  <c:v>4.7834200000000321E-3</c:v>
                </c:pt>
                <c:pt idx="9163">
                  <c:v>4.7749400000000114E-3</c:v>
                </c:pt>
                <c:pt idx="9164">
                  <c:v>4.7664400000000124E-3</c:v>
                </c:pt>
                <c:pt idx="9165">
                  <c:v>4.7579600000000003E-3</c:v>
                </c:pt>
                <c:pt idx="9166">
                  <c:v>4.7494600000000421E-3</c:v>
                </c:pt>
                <c:pt idx="9167">
                  <c:v>4.7409800000000014E-3</c:v>
                </c:pt>
                <c:pt idx="9168">
                  <c:v>4.7324800000000024E-3</c:v>
                </c:pt>
                <c:pt idx="9169">
                  <c:v>4.7240000000000008E-3</c:v>
                </c:pt>
                <c:pt idx="9170">
                  <c:v>4.7155000000000001E-3</c:v>
                </c:pt>
                <c:pt idx="9171">
                  <c:v>4.7070200000000114E-3</c:v>
                </c:pt>
                <c:pt idx="9172">
                  <c:v>4.6985200000000003E-3</c:v>
                </c:pt>
                <c:pt idx="9173">
                  <c:v>4.6900400000000004E-3</c:v>
                </c:pt>
                <c:pt idx="9174">
                  <c:v>4.6815399999999997E-3</c:v>
                </c:pt>
                <c:pt idx="9175">
                  <c:v>4.6730600000000292E-3</c:v>
                </c:pt>
                <c:pt idx="9176">
                  <c:v>4.6645799999999946E-3</c:v>
                </c:pt>
                <c:pt idx="9177">
                  <c:v>4.6560799999999999E-3</c:v>
                </c:pt>
                <c:pt idx="9178">
                  <c:v>4.6476000000000104E-3</c:v>
                </c:pt>
                <c:pt idx="9179">
                  <c:v>4.6391000000000114E-3</c:v>
                </c:pt>
                <c:pt idx="9180">
                  <c:v>4.6306200000000124E-3</c:v>
                </c:pt>
                <c:pt idx="9181">
                  <c:v>4.6221199999999865E-3</c:v>
                </c:pt>
                <c:pt idx="9182">
                  <c:v>4.613640000000023E-3</c:v>
                </c:pt>
                <c:pt idx="9183">
                  <c:v>4.6051400000000024E-3</c:v>
                </c:pt>
                <c:pt idx="9184">
                  <c:v>4.5966600000000371E-3</c:v>
                </c:pt>
                <c:pt idx="9185">
                  <c:v>4.5881600000000104E-3</c:v>
                </c:pt>
                <c:pt idx="9186">
                  <c:v>4.579680000000033E-3</c:v>
                </c:pt>
                <c:pt idx="9187">
                  <c:v>4.5711800000000124E-3</c:v>
                </c:pt>
                <c:pt idx="9188">
                  <c:v>4.5627000000000003E-3</c:v>
                </c:pt>
                <c:pt idx="9189">
                  <c:v>4.5542200000000003E-3</c:v>
                </c:pt>
                <c:pt idx="9190">
                  <c:v>4.5457200000000239E-3</c:v>
                </c:pt>
                <c:pt idx="9191">
                  <c:v>4.5372400000000309E-3</c:v>
                </c:pt>
                <c:pt idx="9192">
                  <c:v>4.5287399999999998E-3</c:v>
                </c:pt>
                <c:pt idx="9193">
                  <c:v>4.5202599999999999E-3</c:v>
                </c:pt>
                <c:pt idx="9194">
                  <c:v>4.5117600000000339E-3</c:v>
                </c:pt>
                <c:pt idx="9195">
                  <c:v>4.5032800000000114E-3</c:v>
                </c:pt>
                <c:pt idx="9196">
                  <c:v>4.4947800000000003E-3</c:v>
                </c:pt>
                <c:pt idx="9197">
                  <c:v>4.4863000000000377E-3</c:v>
                </c:pt>
                <c:pt idx="9198">
                  <c:v>4.4778000000000248E-3</c:v>
                </c:pt>
                <c:pt idx="9199">
                  <c:v>4.4693200000000309E-3</c:v>
                </c:pt>
                <c:pt idx="9200">
                  <c:v>4.4608199999999999E-3</c:v>
                </c:pt>
                <c:pt idx="9201">
                  <c:v>4.4523400000000034E-3</c:v>
                </c:pt>
                <c:pt idx="9202">
                  <c:v>4.4438600000000373E-3</c:v>
                </c:pt>
                <c:pt idx="9203">
                  <c:v>4.4353600000000435E-3</c:v>
                </c:pt>
                <c:pt idx="9204">
                  <c:v>4.4268800000000002E-3</c:v>
                </c:pt>
                <c:pt idx="9205">
                  <c:v>4.4183800000000004E-3</c:v>
                </c:pt>
                <c:pt idx="9206">
                  <c:v>4.409900000000023E-3</c:v>
                </c:pt>
                <c:pt idx="9207">
                  <c:v>4.401400000000031E-3</c:v>
                </c:pt>
                <c:pt idx="9208">
                  <c:v>4.3929200000000007E-3</c:v>
                </c:pt>
                <c:pt idx="9209">
                  <c:v>4.38442E-3</c:v>
                </c:pt>
                <c:pt idx="9210">
                  <c:v>4.3759400000000104E-3</c:v>
                </c:pt>
                <c:pt idx="9211">
                  <c:v>4.3674400000000002E-3</c:v>
                </c:pt>
                <c:pt idx="9212">
                  <c:v>4.3589600000000003E-3</c:v>
                </c:pt>
                <c:pt idx="9213">
                  <c:v>4.3504600000000004E-3</c:v>
                </c:pt>
                <c:pt idx="9214">
                  <c:v>4.3419800000000014E-3</c:v>
                </c:pt>
                <c:pt idx="9215">
                  <c:v>4.3335000000000014E-3</c:v>
                </c:pt>
                <c:pt idx="9216">
                  <c:v>4.3249999999999955E-3</c:v>
                </c:pt>
                <c:pt idx="9217">
                  <c:v>4.3165199999999999E-3</c:v>
                </c:pt>
                <c:pt idx="9218">
                  <c:v>4.3080200000000114E-3</c:v>
                </c:pt>
                <c:pt idx="9219">
                  <c:v>4.2995400000000114E-3</c:v>
                </c:pt>
                <c:pt idx="9220">
                  <c:v>4.2910400000000315E-3</c:v>
                </c:pt>
                <c:pt idx="9221">
                  <c:v>4.2825600000000134E-3</c:v>
                </c:pt>
                <c:pt idx="9222">
                  <c:v>4.2740600000000274E-3</c:v>
                </c:pt>
                <c:pt idx="9223">
                  <c:v>4.2655799999999997E-3</c:v>
                </c:pt>
                <c:pt idx="9224">
                  <c:v>4.2570799999999999E-3</c:v>
                </c:pt>
                <c:pt idx="9225">
                  <c:v>4.1932000000000124E-3</c:v>
                </c:pt>
                <c:pt idx="9226">
                  <c:v>4.1293000000000024E-3</c:v>
                </c:pt>
                <c:pt idx="9227">
                  <c:v>4.0654200000000001E-3</c:v>
                </c:pt>
                <c:pt idx="9228">
                  <c:v>4.0015200000000023E-3</c:v>
                </c:pt>
                <c:pt idx="9229">
                  <c:v>3.9376200000000002E-3</c:v>
                </c:pt>
                <c:pt idx="9230">
                  <c:v>3.8737400000000092E-3</c:v>
                </c:pt>
                <c:pt idx="9231">
                  <c:v>3.8098400000000001E-3</c:v>
                </c:pt>
                <c:pt idx="9232">
                  <c:v>3.7459600000000221E-3</c:v>
                </c:pt>
                <c:pt idx="9233">
                  <c:v>3.6820600000000052E-3</c:v>
                </c:pt>
                <c:pt idx="9234">
                  <c:v>3.6181600000000183E-3</c:v>
                </c:pt>
                <c:pt idx="9235">
                  <c:v>3.5542799999999999E-3</c:v>
                </c:pt>
                <c:pt idx="9236">
                  <c:v>3.4903800000000169E-3</c:v>
                </c:pt>
                <c:pt idx="9237">
                  <c:v>3.4264800000000052E-3</c:v>
                </c:pt>
                <c:pt idx="9238">
                  <c:v>3.3626000000000012E-3</c:v>
                </c:pt>
                <c:pt idx="9239">
                  <c:v>3.2987000000000198E-3</c:v>
                </c:pt>
                <c:pt idx="9240">
                  <c:v>3.2348200000000124E-3</c:v>
                </c:pt>
                <c:pt idx="9241">
                  <c:v>3.1709200000000185E-3</c:v>
                </c:pt>
                <c:pt idx="9242">
                  <c:v>3.1070200000000224E-3</c:v>
                </c:pt>
                <c:pt idx="9243">
                  <c:v>3.0431400000000171E-3</c:v>
                </c:pt>
                <c:pt idx="9244">
                  <c:v>2.9792399999999998E-3</c:v>
                </c:pt>
                <c:pt idx="9245">
                  <c:v>2.9153600000000001E-3</c:v>
                </c:pt>
                <c:pt idx="9246">
                  <c:v>2.8514600000000001E-3</c:v>
                </c:pt>
                <c:pt idx="9247">
                  <c:v>2.787560000000024E-3</c:v>
                </c:pt>
                <c:pt idx="9248">
                  <c:v>2.7236800000000208E-3</c:v>
                </c:pt>
                <c:pt idx="9249">
                  <c:v>2.6597800000000052E-3</c:v>
                </c:pt>
                <c:pt idx="9250">
                  <c:v>2.5958999999999999E-3</c:v>
                </c:pt>
                <c:pt idx="9251">
                  <c:v>2.532E-3</c:v>
                </c:pt>
                <c:pt idx="9252">
                  <c:v>2.4681000000000178E-3</c:v>
                </c:pt>
                <c:pt idx="9253">
                  <c:v>2.4042200000000012E-3</c:v>
                </c:pt>
                <c:pt idx="9254">
                  <c:v>2.3403200000000155E-3</c:v>
                </c:pt>
                <c:pt idx="9255">
                  <c:v>2.2764199999999999E-3</c:v>
                </c:pt>
                <c:pt idx="9256">
                  <c:v>2.2125400000000011E-3</c:v>
                </c:pt>
                <c:pt idx="9257">
                  <c:v>2.1486400000000011E-3</c:v>
                </c:pt>
                <c:pt idx="9258">
                  <c:v>2.0847600000000114E-3</c:v>
                </c:pt>
                <c:pt idx="9259">
                  <c:v>2.0208600000000002E-3</c:v>
                </c:pt>
                <c:pt idx="9260">
                  <c:v>1.9569680000000107E-3</c:v>
                </c:pt>
                <c:pt idx="9261">
                  <c:v>1.8930760000000074E-3</c:v>
                </c:pt>
                <c:pt idx="9262">
                  <c:v>1.8291840000000021E-3</c:v>
                </c:pt>
                <c:pt idx="9263">
                  <c:v>1.7652920000000003E-3</c:v>
                </c:pt>
                <c:pt idx="9264">
                  <c:v>1.756802000000007E-3</c:v>
                </c:pt>
                <c:pt idx="9265">
                  <c:v>1.7483140000000021E-3</c:v>
                </c:pt>
                <c:pt idx="9266">
                  <c:v>1.7398239999999998E-3</c:v>
                </c:pt>
                <c:pt idx="9267">
                  <c:v>1.7313340000000002E-3</c:v>
                </c:pt>
                <c:pt idx="9268">
                  <c:v>1.7228460000000001E-3</c:v>
                </c:pt>
                <c:pt idx="9269">
                  <c:v>1.7143560000000072E-3</c:v>
                </c:pt>
                <c:pt idx="9270">
                  <c:v>1.7058679999999999E-3</c:v>
                </c:pt>
                <c:pt idx="9271">
                  <c:v>1.6973780000000087E-3</c:v>
                </c:pt>
                <c:pt idx="9272">
                  <c:v>1.6888880000000112E-3</c:v>
                </c:pt>
                <c:pt idx="9273">
                  <c:v>1.6804000000000096E-3</c:v>
                </c:pt>
                <c:pt idx="9274">
                  <c:v>1.6719100000000076E-3</c:v>
                </c:pt>
                <c:pt idx="9275">
                  <c:v>1.6634219999999999E-3</c:v>
                </c:pt>
                <c:pt idx="9276">
                  <c:v>1.6549320000000089E-3</c:v>
                </c:pt>
                <c:pt idx="9277">
                  <c:v>1.6464420000000127E-3</c:v>
                </c:pt>
                <c:pt idx="9278">
                  <c:v>1.6379540000000057E-3</c:v>
                </c:pt>
                <c:pt idx="9279">
                  <c:v>1.6294640000000021E-3</c:v>
                </c:pt>
                <c:pt idx="9280">
                  <c:v>1.6209740000000059E-3</c:v>
                </c:pt>
                <c:pt idx="9281">
                  <c:v>1.6124860000000093E-3</c:v>
                </c:pt>
                <c:pt idx="9282">
                  <c:v>1.6039960000000001E-3</c:v>
                </c:pt>
                <c:pt idx="9283">
                  <c:v>1.5955080000000055E-3</c:v>
                </c:pt>
                <c:pt idx="9284">
                  <c:v>1.5870180000000073E-3</c:v>
                </c:pt>
                <c:pt idx="9285">
                  <c:v>1.5785280000000057E-3</c:v>
                </c:pt>
                <c:pt idx="9286">
                  <c:v>1.6254420000000075E-3</c:v>
                </c:pt>
                <c:pt idx="9287">
                  <c:v>1.6723560000000113E-3</c:v>
                </c:pt>
                <c:pt idx="9288">
                  <c:v>1.7192700000000021E-3</c:v>
                </c:pt>
                <c:pt idx="9289">
                  <c:v>1.7661840000000068E-3</c:v>
                </c:pt>
                <c:pt idx="9290">
                  <c:v>1.8130980000000021E-3</c:v>
                </c:pt>
                <c:pt idx="9291">
                  <c:v>1.8600120000000131E-3</c:v>
                </c:pt>
                <c:pt idx="9292">
                  <c:v>1.9069260000000021E-3</c:v>
                </c:pt>
                <c:pt idx="9293">
                  <c:v>1.9538400000000105E-3</c:v>
                </c:pt>
                <c:pt idx="9294">
                  <c:v>2.0007600000000012E-3</c:v>
                </c:pt>
                <c:pt idx="9295">
                  <c:v>2.0476600000000002E-3</c:v>
                </c:pt>
                <c:pt idx="9296">
                  <c:v>2.0945800000000052E-3</c:v>
                </c:pt>
                <c:pt idx="9297">
                  <c:v>2.1415000000000114E-3</c:v>
                </c:pt>
                <c:pt idx="9298">
                  <c:v>2.1884000000000092E-3</c:v>
                </c:pt>
                <c:pt idx="9299">
                  <c:v>2.2353200000000146E-3</c:v>
                </c:pt>
                <c:pt idx="9300">
                  <c:v>2.28224E-3</c:v>
                </c:pt>
                <c:pt idx="9301">
                  <c:v>2.3291399999999999E-3</c:v>
                </c:pt>
                <c:pt idx="9302">
                  <c:v>2.3760599999999967E-3</c:v>
                </c:pt>
                <c:pt idx="9303">
                  <c:v>2.4229800000000012E-3</c:v>
                </c:pt>
                <c:pt idx="9304">
                  <c:v>2.4699000000000092E-3</c:v>
                </c:pt>
                <c:pt idx="9305">
                  <c:v>2.5168E-3</c:v>
                </c:pt>
                <c:pt idx="9306">
                  <c:v>2.5637200000000241E-3</c:v>
                </c:pt>
                <c:pt idx="9307">
                  <c:v>2.61064E-3</c:v>
                </c:pt>
                <c:pt idx="9308">
                  <c:v>2.6575400000000012E-3</c:v>
                </c:pt>
                <c:pt idx="9309">
                  <c:v>2.7044600000000092E-3</c:v>
                </c:pt>
                <c:pt idx="9310">
                  <c:v>2.7513800000000168E-3</c:v>
                </c:pt>
                <c:pt idx="9311">
                  <c:v>2.7982800000000119E-3</c:v>
                </c:pt>
                <c:pt idx="9312">
                  <c:v>2.8452000000000052E-3</c:v>
                </c:pt>
                <c:pt idx="9313">
                  <c:v>2.8921200000000002E-3</c:v>
                </c:pt>
                <c:pt idx="9314">
                  <c:v>2.9390200000000001E-3</c:v>
                </c:pt>
                <c:pt idx="9315">
                  <c:v>2.9859400000000012E-3</c:v>
                </c:pt>
                <c:pt idx="9316">
                  <c:v>3.0328600000000005E-3</c:v>
                </c:pt>
                <c:pt idx="9317">
                  <c:v>3.0797799999999998E-3</c:v>
                </c:pt>
                <c:pt idx="9318">
                  <c:v>3.1266800000000114E-3</c:v>
                </c:pt>
                <c:pt idx="9319">
                  <c:v>3.1736000000000012E-3</c:v>
                </c:pt>
                <c:pt idx="9320">
                  <c:v>3.2205200000000266E-3</c:v>
                </c:pt>
                <c:pt idx="9321">
                  <c:v>3.2674200000000248E-3</c:v>
                </c:pt>
                <c:pt idx="9322">
                  <c:v>3.3143400000000011E-3</c:v>
                </c:pt>
                <c:pt idx="9323">
                  <c:v>3.3612600000000052E-3</c:v>
                </c:pt>
                <c:pt idx="9324">
                  <c:v>3.4081600000000177E-3</c:v>
                </c:pt>
                <c:pt idx="9325">
                  <c:v>3.3996800000000004E-3</c:v>
                </c:pt>
                <c:pt idx="9326">
                  <c:v>3.3911800000000114E-3</c:v>
                </c:pt>
                <c:pt idx="9327">
                  <c:v>3.3826999999999998E-3</c:v>
                </c:pt>
                <c:pt idx="9328">
                  <c:v>3.3742199999999998E-3</c:v>
                </c:pt>
                <c:pt idx="9329">
                  <c:v>3.3657200000000178E-3</c:v>
                </c:pt>
                <c:pt idx="9330">
                  <c:v>3.3572400000000005E-3</c:v>
                </c:pt>
                <c:pt idx="9331">
                  <c:v>3.3487400000000002E-3</c:v>
                </c:pt>
                <c:pt idx="9332">
                  <c:v>3.3402600000000011E-3</c:v>
                </c:pt>
                <c:pt idx="9333">
                  <c:v>3.33176E-3</c:v>
                </c:pt>
                <c:pt idx="9334">
                  <c:v>3.3232800000000144E-3</c:v>
                </c:pt>
                <c:pt idx="9335">
                  <c:v>3.3147799999999998E-3</c:v>
                </c:pt>
                <c:pt idx="9336">
                  <c:v>3.3063000000000012E-3</c:v>
                </c:pt>
                <c:pt idx="9337">
                  <c:v>3.2978000000000161E-3</c:v>
                </c:pt>
                <c:pt idx="9338">
                  <c:v>3.2893200000000257E-3</c:v>
                </c:pt>
                <c:pt idx="9339">
                  <c:v>3.2808200000000215E-3</c:v>
                </c:pt>
                <c:pt idx="9340">
                  <c:v>3.2723400000000012E-3</c:v>
                </c:pt>
                <c:pt idx="9341">
                  <c:v>3.2638600000000186E-3</c:v>
                </c:pt>
                <c:pt idx="9342">
                  <c:v>3.2553600000000144E-3</c:v>
                </c:pt>
                <c:pt idx="9343">
                  <c:v>3.2468800000000114E-3</c:v>
                </c:pt>
                <c:pt idx="9344">
                  <c:v>3.2383800000000216E-3</c:v>
                </c:pt>
                <c:pt idx="9345">
                  <c:v>3.2299000000000195E-3</c:v>
                </c:pt>
                <c:pt idx="9346">
                  <c:v>3.2214000000000136E-3</c:v>
                </c:pt>
                <c:pt idx="9347">
                  <c:v>3.2129200000000115E-3</c:v>
                </c:pt>
                <c:pt idx="9348">
                  <c:v>3.2044200000000212E-3</c:v>
                </c:pt>
                <c:pt idx="9349">
                  <c:v>3.1959400000000052E-3</c:v>
                </c:pt>
                <c:pt idx="9350">
                  <c:v>3.1874400000000136E-3</c:v>
                </c:pt>
                <c:pt idx="9351">
                  <c:v>3.1789600000000119E-3</c:v>
                </c:pt>
                <c:pt idx="9352">
                  <c:v>3.1704599999999999E-3</c:v>
                </c:pt>
                <c:pt idx="9353">
                  <c:v>3.1619800000000217E-3</c:v>
                </c:pt>
                <c:pt idx="9354">
                  <c:v>3.1535000000000204E-3</c:v>
                </c:pt>
                <c:pt idx="9355">
                  <c:v>3.1450000000000132E-3</c:v>
                </c:pt>
                <c:pt idx="9356">
                  <c:v>3.136520000000015E-3</c:v>
                </c:pt>
                <c:pt idx="9357">
                  <c:v>3.1280200000000208E-3</c:v>
                </c:pt>
                <c:pt idx="9358">
                  <c:v>3.1195400000000001E-3</c:v>
                </c:pt>
                <c:pt idx="9359">
                  <c:v>3.1110400000000002E-3</c:v>
                </c:pt>
                <c:pt idx="9360">
                  <c:v>3.102560000000015E-3</c:v>
                </c:pt>
                <c:pt idx="9361">
                  <c:v>3.0940600000000052E-3</c:v>
                </c:pt>
                <c:pt idx="9362">
                  <c:v>3.0855800000000196E-3</c:v>
                </c:pt>
                <c:pt idx="9363">
                  <c:v>3.0770800000000146E-3</c:v>
                </c:pt>
                <c:pt idx="9364">
                  <c:v>3.0686000000000012E-3</c:v>
                </c:pt>
                <c:pt idx="9365">
                  <c:v>3.0601000000000213E-3</c:v>
                </c:pt>
                <c:pt idx="9366">
                  <c:v>3.0516200000000001E-3</c:v>
                </c:pt>
                <c:pt idx="9367">
                  <c:v>3.0431400000000171E-3</c:v>
                </c:pt>
                <c:pt idx="9368">
                  <c:v>3.0346399999999999E-3</c:v>
                </c:pt>
                <c:pt idx="9369">
                  <c:v>3.0261600000000052E-3</c:v>
                </c:pt>
                <c:pt idx="9370">
                  <c:v>3.0176600000000001E-3</c:v>
                </c:pt>
                <c:pt idx="9371">
                  <c:v>3.009180000000018E-3</c:v>
                </c:pt>
                <c:pt idx="9372">
                  <c:v>3.0006799999999999E-3</c:v>
                </c:pt>
                <c:pt idx="9373">
                  <c:v>2.9922000000000004E-3</c:v>
                </c:pt>
                <c:pt idx="9374">
                  <c:v>2.9837000000000197E-3</c:v>
                </c:pt>
                <c:pt idx="9375">
                  <c:v>2.9752199999999998E-3</c:v>
                </c:pt>
                <c:pt idx="9376">
                  <c:v>2.9667200000000012E-3</c:v>
                </c:pt>
                <c:pt idx="9377">
                  <c:v>2.95824E-3</c:v>
                </c:pt>
                <c:pt idx="9378">
                  <c:v>2.9497400000000002E-3</c:v>
                </c:pt>
                <c:pt idx="9379">
                  <c:v>2.9412600000000002E-3</c:v>
                </c:pt>
                <c:pt idx="9380">
                  <c:v>2.9327800000000011E-3</c:v>
                </c:pt>
                <c:pt idx="9381">
                  <c:v>2.9242800000000052E-3</c:v>
                </c:pt>
                <c:pt idx="9382">
                  <c:v>2.9158000000000001E-3</c:v>
                </c:pt>
                <c:pt idx="9383">
                  <c:v>2.9073000000000185E-3</c:v>
                </c:pt>
                <c:pt idx="9384">
                  <c:v>2.8988199999999999E-3</c:v>
                </c:pt>
                <c:pt idx="9385">
                  <c:v>2.8903200000000052E-3</c:v>
                </c:pt>
                <c:pt idx="9386">
                  <c:v>2.8818400000000001E-3</c:v>
                </c:pt>
                <c:pt idx="9387">
                  <c:v>2.8733400000000011E-3</c:v>
                </c:pt>
                <c:pt idx="9388">
                  <c:v>2.8648599999999999E-3</c:v>
                </c:pt>
                <c:pt idx="9389">
                  <c:v>2.8563600000000001E-3</c:v>
                </c:pt>
                <c:pt idx="9390">
                  <c:v>2.8478800000000092E-3</c:v>
                </c:pt>
                <c:pt idx="9391">
                  <c:v>2.8393799999999999E-3</c:v>
                </c:pt>
                <c:pt idx="9392">
                  <c:v>2.8309000000000012E-3</c:v>
                </c:pt>
                <c:pt idx="9393">
                  <c:v>2.82242E-3</c:v>
                </c:pt>
                <c:pt idx="9394">
                  <c:v>2.8139200000000092E-3</c:v>
                </c:pt>
                <c:pt idx="9395">
                  <c:v>2.8054399999999998E-3</c:v>
                </c:pt>
                <c:pt idx="9396">
                  <c:v>2.7969400000000012E-3</c:v>
                </c:pt>
                <c:pt idx="9397">
                  <c:v>2.7330600000000146E-3</c:v>
                </c:pt>
                <c:pt idx="9398">
                  <c:v>2.6691600000000163E-3</c:v>
                </c:pt>
                <c:pt idx="9399">
                  <c:v>2.6052600000000012E-3</c:v>
                </c:pt>
                <c:pt idx="9400">
                  <c:v>2.5413800000000128E-3</c:v>
                </c:pt>
                <c:pt idx="9401">
                  <c:v>2.4774800000000002E-3</c:v>
                </c:pt>
                <c:pt idx="9402">
                  <c:v>2.4136000000000001E-3</c:v>
                </c:pt>
                <c:pt idx="9403">
                  <c:v>2.3497000000000001E-3</c:v>
                </c:pt>
                <c:pt idx="9404">
                  <c:v>2.2858000000000114E-3</c:v>
                </c:pt>
                <c:pt idx="9405">
                  <c:v>2.2219200000000204E-3</c:v>
                </c:pt>
                <c:pt idx="9406">
                  <c:v>2.1580200000000092E-3</c:v>
                </c:pt>
                <c:pt idx="9407">
                  <c:v>2.0941200000000127E-3</c:v>
                </c:pt>
                <c:pt idx="9408">
                  <c:v>2.03024E-3</c:v>
                </c:pt>
                <c:pt idx="9409">
                  <c:v>1.9663440000000105E-3</c:v>
                </c:pt>
                <c:pt idx="9410">
                  <c:v>1.902452000000015E-3</c:v>
                </c:pt>
                <c:pt idx="9411">
                  <c:v>1.8385600000000075E-3</c:v>
                </c:pt>
                <c:pt idx="9412">
                  <c:v>1.7746680000000062E-3</c:v>
                </c:pt>
                <c:pt idx="9413">
                  <c:v>1.7107760000000041E-3</c:v>
                </c:pt>
                <c:pt idx="9414">
                  <c:v>1.6468840000000075E-3</c:v>
                </c:pt>
                <c:pt idx="9415">
                  <c:v>1.5829920000000059E-3</c:v>
                </c:pt>
                <c:pt idx="9416">
                  <c:v>1.5191000000000041E-3</c:v>
                </c:pt>
                <c:pt idx="9417">
                  <c:v>1.4552060000000001E-3</c:v>
                </c:pt>
                <c:pt idx="9418">
                  <c:v>1.3913140000000055E-3</c:v>
                </c:pt>
                <c:pt idx="9419">
                  <c:v>1.3274220000000021E-3</c:v>
                </c:pt>
                <c:pt idx="9420">
                  <c:v>1.2635300000000001E-3</c:v>
                </c:pt>
                <c:pt idx="9421">
                  <c:v>1.1996380000000057E-3</c:v>
                </c:pt>
                <c:pt idx="9422">
                  <c:v>1.1357460000000021E-3</c:v>
                </c:pt>
                <c:pt idx="9423">
                  <c:v>1.0718540000000001E-3</c:v>
                </c:pt>
                <c:pt idx="9424">
                  <c:v>1.0079620000000001E-3</c:v>
                </c:pt>
                <c:pt idx="9425">
                  <c:v>9.4407000000000226E-4</c:v>
                </c:pt>
                <c:pt idx="9426">
                  <c:v>8.8017600000000226E-4</c:v>
                </c:pt>
                <c:pt idx="9427">
                  <c:v>8.1628400000000653E-4</c:v>
                </c:pt>
                <c:pt idx="9428">
                  <c:v>7.5239200000000114E-4</c:v>
                </c:pt>
                <c:pt idx="9429">
                  <c:v>6.8850000000000302E-4</c:v>
                </c:pt>
                <c:pt idx="9430">
                  <c:v>6.2460800000000349E-4</c:v>
                </c:pt>
                <c:pt idx="9431">
                  <c:v>5.6071600000000038E-4</c:v>
                </c:pt>
                <c:pt idx="9432">
                  <c:v>4.9682400000000421E-4</c:v>
                </c:pt>
                <c:pt idx="9433">
                  <c:v>4.3293200000000132E-4</c:v>
                </c:pt>
                <c:pt idx="9434">
                  <c:v>3.690380000000029E-4</c:v>
                </c:pt>
                <c:pt idx="9435">
                  <c:v>3.0514600000000001E-4</c:v>
                </c:pt>
                <c:pt idx="9436">
                  <c:v>2.9665800000000156E-4</c:v>
                </c:pt>
                <c:pt idx="9437">
                  <c:v>2.8816800000000016E-4</c:v>
                </c:pt>
                <c:pt idx="9438">
                  <c:v>2.7968000000000041E-4</c:v>
                </c:pt>
                <c:pt idx="9439">
                  <c:v>2.7119000000000156E-4</c:v>
                </c:pt>
                <c:pt idx="9440">
                  <c:v>2.627000000000021E-4</c:v>
                </c:pt>
                <c:pt idx="9441">
                  <c:v>2.5421200000000209E-4</c:v>
                </c:pt>
                <c:pt idx="9442">
                  <c:v>2.4572200000000052E-4</c:v>
                </c:pt>
                <c:pt idx="9443">
                  <c:v>2.3723399999999999E-4</c:v>
                </c:pt>
                <c:pt idx="9444">
                  <c:v>2.287440000000017E-4</c:v>
                </c:pt>
                <c:pt idx="9445">
                  <c:v>2.2025400000000056E-4</c:v>
                </c:pt>
                <c:pt idx="9446">
                  <c:v>2.1176600000000011E-4</c:v>
                </c:pt>
                <c:pt idx="9447">
                  <c:v>2.0327600000000001E-4</c:v>
                </c:pt>
                <c:pt idx="9448">
                  <c:v>1.9478700000000106E-4</c:v>
                </c:pt>
                <c:pt idx="9449">
                  <c:v>1.8629780000000112E-4</c:v>
                </c:pt>
                <c:pt idx="9450">
                  <c:v>1.7780860000000121E-4</c:v>
                </c:pt>
                <c:pt idx="9451">
                  <c:v>1.6931940000000021E-4</c:v>
                </c:pt>
                <c:pt idx="9452">
                  <c:v>1.6083020000000122E-4</c:v>
                </c:pt>
                <c:pt idx="9453">
                  <c:v>1.5234100000000077E-4</c:v>
                </c:pt>
                <c:pt idx="9454">
                  <c:v>1.9925480000000182E-4</c:v>
                </c:pt>
                <c:pt idx="9455">
                  <c:v>2.4616800000000006E-4</c:v>
                </c:pt>
                <c:pt idx="9456">
                  <c:v>2.9308200000000006E-4</c:v>
                </c:pt>
                <c:pt idx="9457">
                  <c:v>3.3999600000000002E-4</c:v>
                </c:pt>
                <c:pt idx="9458">
                  <c:v>3.8691000000000224E-4</c:v>
                </c:pt>
                <c:pt idx="9459">
                  <c:v>4.3382400000000425E-4</c:v>
                </c:pt>
                <c:pt idx="9460">
                  <c:v>4.8073800000000003E-4</c:v>
                </c:pt>
                <c:pt idx="9461">
                  <c:v>5.2765200000000421E-4</c:v>
                </c:pt>
                <c:pt idx="9462">
                  <c:v>5.7456600000000519E-4</c:v>
                </c:pt>
                <c:pt idx="9463">
                  <c:v>6.2147800000000029E-4</c:v>
                </c:pt>
                <c:pt idx="9464">
                  <c:v>6.6839200000000268E-4</c:v>
                </c:pt>
                <c:pt idx="9465">
                  <c:v>7.1530600000000387E-4</c:v>
                </c:pt>
                <c:pt idx="9466">
                  <c:v>7.6222000000000193E-4</c:v>
                </c:pt>
                <c:pt idx="9467">
                  <c:v>8.091340000000002E-4</c:v>
                </c:pt>
                <c:pt idx="9468">
                  <c:v>8.5604800000000888E-4</c:v>
                </c:pt>
                <c:pt idx="9469">
                  <c:v>9.0296200000000064E-4</c:v>
                </c:pt>
                <c:pt idx="9470">
                  <c:v>9.4987600000000043E-4</c:v>
                </c:pt>
                <c:pt idx="9471">
                  <c:v>9.9679000000000564E-4</c:v>
                </c:pt>
                <c:pt idx="9472">
                  <c:v>1.0437039999999999E-3</c:v>
                </c:pt>
                <c:pt idx="9473">
                  <c:v>1.0906160000000021E-3</c:v>
                </c:pt>
                <c:pt idx="9474">
                  <c:v>1.1375299999999999E-3</c:v>
                </c:pt>
                <c:pt idx="9475">
                  <c:v>1.1844440000000067E-3</c:v>
                </c:pt>
                <c:pt idx="9476">
                  <c:v>1.2313580000000001E-3</c:v>
                </c:pt>
                <c:pt idx="9477">
                  <c:v>1.2782720000000076E-3</c:v>
                </c:pt>
                <c:pt idx="9478">
                  <c:v>1.3251860000000001E-3</c:v>
                </c:pt>
                <c:pt idx="9479">
                  <c:v>1.3721000000000085E-3</c:v>
                </c:pt>
                <c:pt idx="9480">
                  <c:v>1.4190139999999999E-3</c:v>
                </c:pt>
                <c:pt idx="9481">
                  <c:v>1.4659280000000002E-3</c:v>
                </c:pt>
                <c:pt idx="9482">
                  <c:v>1.5128420000000071E-3</c:v>
                </c:pt>
                <c:pt idx="9483">
                  <c:v>1.5597540000000041E-3</c:v>
                </c:pt>
                <c:pt idx="9484">
                  <c:v>1.6066680000000068E-3</c:v>
                </c:pt>
                <c:pt idx="9485">
                  <c:v>1.6535820000000098E-3</c:v>
                </c:pt>
                <c:pt idx="9486">
                  <c:v>1.7004960000000001E-3</c:v>
                </c:pt>
                <c:pt idx="9487">
                  <c:v>1.7474100000000041E-3</c:v>
                </c:pt>
                <c:pt idx="9488">
                  <c:v>1.7943240000000001E-3</c:v>
                </c:pt>
                <c:pt idx="9489">
                  <c:v>1.8412380000000057E-3</c:v>
                </c:pt>
                <c:pt idx="9490">
                  <c:v>1.8881520000000149E-3</c:v>
                </c:pt>
                <c:pt idx="9491">
                  <c:v>1.9350660000000068E-3</c:v>
                </c:pt>
                <c:pt idx="9492">
                  <c:v>1.9819780000000105E-3</c:v>
                </c:pt>
                <c:pt idx="9493">
                  <c:v>1.9734900000000061E-3</c:v>
                </c:pt>
                <c:pt idx="9494">
                  <c:v>1.9650000000000106E-3</c:v>
                </c:pt>
                <c:pt idx="9495">
                  <c:v>1.9565120000000135E-3</c:v>
                </c:pt>
                <c:pt idx="9496">
                  <c:v>1.9480220000000115E-3</c:v>
                </c:pt>
                <c:pt idx="9497">
                  <c:v>1.939532000000009E-3</c:v>
                </c:pt>
                <c:pt idx="9498">
                  <c:v>1.9310440000000081E-3</c:v>
                </c:pt>
                <c:pt idx="9499">
                  <c:v>1.9225540000000103E-3</c:v>
                </c:pt>
                <c:pt idx="9500">
                  <c:v>1.9140660000000087E-3</c:v>
                </c:pt>
                <c:pt idx="9501">
                  <c:v>1.9055760000000069E-3</c:v>
                </c:pt>
                <c:pt idx="9502">
                  <c:v>1.8970860000000096E-3</c:v>
                </c:pt>
                <c:pt idx="9503">
                  <c:v>1.8885980000000083E-3</c:v>
                </c:pt>
                <c:pt idx="9504">
                  <c:v>1.8801080000000103E-3</c:v>
                </c:pt>
                <c:pt idx="9505">
                  <c:v>1.8716200000000001E-3</c:v>
                </c:pt>
                <c:pt idx="9506">
                  <c:v>1.8631300000000073E-3</c:v>
                </c:pt>
                <c:pt idx="9507">
                  <c:v>1.8546400000000087E-3</c:v>
                </c:pt>
                <c:pt idx="9508">
                  <c:v>1.8461520000000145E-3</c:v>
                </c:pt>
                <c:pt idx="9509">
                  <c:v>1.8376619999999999E-3</c:v>
                </c:pt>
                <c:pt idx="9510">
                  <c:v>1.8291740000000057E-3</c:v>
                </c:pt>
                <c:pt idx="9511">
                  <c:v>1.8206840000000073E-3</c:v>
                </c:pt>
                <c:pt idx="9512">
                  <c:v>1.8121940000000055E-3</c:v>
                </c:pt>
                <c:pt idx="9513">
                  <c:v>1.8037060000000021E-3</c:v>
                </c:pt>
                <c:pt idx="9514">
                  <c:v>1.7952160000000062E-3</c:v>
                </c:pt>
                <c:pt idx="9515">
                  <c:v>1.7867280000000041E-3</c:v>
                </c:pt>
                <c:pt idx="9516">
                  <c:v>1.7782380000000068E-3</c:v>
                </c:pt>
                <c:pt idx="9517">
                  <c:v>1.7697480000000041E-3</c:v>
                </c:pt>
                <c:pt idx="9518">
                  <c:v>1.7612600000000021E-3</c:v>
                </c:pt>
                <c:pt idx="9519">
                  <c:v>1.7527700000000059E-3</c:v>
                </c:pt>
                <c:pt idx="9520">
                  <c:v>1.7442800000000082E-3</c:v>
                </c:pt>
                <c:pt idx="9521">
                  <c:v>1.7357920000000001E-3</c:v>
                </c:pt>
                <c:pt idx="9522">
                  <c:v>1.7273020000000041E-3</c:v>
                </c:pt>
                <c:pt idx="9523">
                  <c:v>1.7188140000000001E-3</c:v>
                </c:pt>
                <c:pt idx="9524">
                  <c:v>1.710324E-3</c:v>
                </c:pt>
                <c:pt idx="9525">
                  <c:v>1.7018339999999999E-3</c:v>
                </c:pt>
                <c:pt idx="9526">
                  <c:v>1.6933460000000075E-3</c:v>
                </c:pt>
                <c:pt idx="9527">
                  <c:v>1.6848560000000106E-3</c:v>
                </c:pt>
                <c:pt idx="9528">
                  <c:v>1.676368000000009E-3</c:v>
                </c:pt>
                <c:pt idx="9529">
                  <c:v>1.6678780000000041E-3</c:v>
                </c:pt>
                <c:pt idx="9530">
                  <c:v>1.6593880000000095E-3</c:v>
                </c:pt>
                <c:pt idx="9531">
                  <c:v>1.6509000000000077E-3</c:v>
                </c:pt>
                <c:pt idx="9532">
                  <c:v>1.6424100000000108E-3</c:v>
                </c:pt>
                <c:pt idx="9533">
                  <c:v>1.6339220000000001E-3</c:v>
                </c:pt>
                <c:pt idx="9534">
                  <c:v>1.6254320000000067E-3</c:v>
                </c:pt>
                <c:pt idx="9535">
                  <c:v>1.6169420000000092E-3</c:v>
                </c:pt>
                <c:pt idx="9536">
                  <c:v>1.6084540000000083E-3</c:v>
                </c:pt>
                <c:pt idx="9537">
                  <c:v>1.5999639999999999E-3</c:v>
                </c:pt>
                <c:pt idx="9538">
                  <c:v>1.5914760000000001E-3</c:v>
                </c:pt>
                <c:pt idx="9539">
                  <c:v>1.5829860000000069E-3</c:v>
                </c:pt>
                <c:pt idx="9540">
                  <c:v>1.5744960000000001E-3</c:v>
                </c:pt>
                <c:pt idx="9541">
                  <c:v>1.5660080000000085E-3</c:v>
                </c:pt>
                <c:pt idx="9542">
                  <c:v>1.5575180000000001E-3</c:v>
                </c:pt>
                <c:pt idx="9543">
                  <c:v>1.5490300000000001E-3</c:v>
                </c:pt>
                <c:pt idx="9544">
                  <c:v>1.540540000000008E-3</c:v>
                </c:pt>
                <c:pt idx="9545">
                  <c:v>1.5320500000000096E-3</c:v>
                </c:pt>
                <c:pt idx="9546">
                  <c:v>1.5235620000000041E-3</c:v>
                </c:pt>
                <c:pt idx="9547">
                  <c:v>1.5150720000000001E-3</c:v>
                </c:pt>
                <c:pt idx="9548">
                  <c:v>1.5065820000000087E-3</c:v>
                </c:pt>
                <c:pt idx="9549">
                  <c:v>1.4980940000000021E-3</c:v>
                </c:pt>
                <c:pt idx="9550">
                  <c:v>1.4896040000000001E-3</c:v>
                </c:pt>
                <c:pt idx="9551">
                  <c:v>1.4811160000000041E-3</c:v>
                </c:pt>
                <c:pt idx="9552">
                  <c:v>1.4726260000000001E-3</c:v>
                </c:pt>
                <c:pt idx="9553">
                  <c:v>1.4641360000000041E-3</c:v>
                </c:pt>
                <c:pt idx="9554">
                  <c:v>1.4556480000000001E-3</c:v>
                </c:pt>
                <c:pt idx="9555">
                  <c:v>1.4471580000000055E-3</c:v>
                </c:pt>
                <c:pt idx="9556">
                  <c:v>1.4386700000000021E-3</c:v>
                </c:pt>
                <c:pt idx="9557">
                  <c:v>1.4301800000000059E-3</c:v>
                </c:pt>
                <c:pt idx="9558">
                  <c:v>1.4216900000000002E-3</c:v>
                </c:pt>
                <c:pt idx="9559">
                  <c:v>1.4132020000000001E-3</c:v>
                </c:pt>
                <c:pt idx="9560">
                  <c:v>1.4047120000000041E-3</c:v>
                </c:pt>
                <c:pt idx="9561">
                  <c:v>1.3962240000000021E-3</c:v>
                </c:pt>
                <c:pt idx="9562">
                  <c:v>1.3877340000000001E-3</c:v>
                </c:pt>
                <c:pt idx="9563">
                  <c:v>1.3792440000000021E-3</c:v>
                </c:pt>
                <c:pt idx="9564">
                  <c:v>1.3707560000000079E-3</c:v>
                </c:pt>
                <c:pt idx="9565">
                  <c:v>1.3622660000000041E-3</c:v>
                </c:pt>
                <c:pt idx="9566">
                  <c:v>1.3537780000000001E-3</c:v>
                </c:pt>
                <c:pt idx="9567">
                  <c:v>1.3452880000000063E-3</c:v>
                </c:pt>
                <c:pt idx="9568">
                  <c:v>1.3367980000000021E-3</c:v>
                </c:pt>
                <c:pt idx="9569">
                  <c:v>1.3283100000000081E-3</c:v>
                </c:pt>
                <c:pt idx="9570">
                  <c:v>1.31982E-3</c:v>
                </c:pt>
                <c:pt idx="9571">
                  <c:v>1.3113320000000001E-3</c:v>
                </c:pt>
                <c:pt idx="9572">
                  <c:v>1.302842000000007E-3</c:v>
                </c:pt>
                <c:pt idx="9573">
                  <c:v>1.2389499999999999E-3</c:v>
                </c:pt>
                <c:pt idx="9574">
                  <c:v>1.1750580000000088E-3</c:v>
                </c:pt>
                <c:pt idx="9575">
                  <c:v>1.111166E-3</c:v>
                </c:pt>
                <c:pt idx="9576">
                  <c:v>1.0472720000000001E-3</c:v>
                </c:pt>
                <c:pt idx="9577">
                  <c:v>9.8338000000000245E-4</c:v>
                </c:pt>
                <c:pt idx="9578">
                  <c:v>9.1948800000000064E-4</c:v>
                </c:pt>
                <c:pt idx="9579">
                  <c:v>8.5559600000000599E-4</c:v>
                </c:pt>
                <c:pt idx="9580">
                  <c:v>7.9170400000000483E-4</c:v>
                </c:pt>
                <c:pt idx="9581">
                  <c:v>7.2781200000000487E-4</c:v>
                </c:pt>
                <c:pt idx="9582">
                  <c:v>6.6392000000000501E-4</c:v>
                </c:pt>
                <c:pt idx="9583">
                  <c:v>6.0002800000000342E-4</c:v>
                </c:pt>
                <c:pt idx="9584">
                  <c:v>5.36136000000004E-4</c:v>
                </c:pt>
                <c:pt idx="9585">
                  <c:v>4.7224200000000032E-4</c:v>
                </c:pt>
                <c:pt idx="9586">
                  <c:v>4.0835000000000123E-4</c:v>
                </c:pt>
                <c:pt idx="9587">
                  <c:v>3.4445800000000256E-4</c:v>
                </c:pt>
                <c:pt idx="9588">
                  <c:v>2.80566E-4</c:v>
                </c:pt>
                <c:pt idx="9589">
                  <c:v>2.1667400000000011E-4</c:v>
                </c:pt>
                <c:pt idx="9590">
                  <c:v>1.5278180000000071E-4</c:v>
                </c:pt>
                <c:pt idx="9591">
                  <c:v>8.8889600000000065E-5</c:v>
                </c:pt>
                <c:pt idx="9592">
                  <c:v>2.4997400000000002E-5</c:v>
                </c:pt>
                <c:pt idx="9593">
                  <c:v>-3.8894800000000257E-5</c:v>
                </c:pt>
                <c:pt idx="9594">
                  <c:v>-1.0278719999999999E-4</c:v>
                </c:pt>
                <c:pt idx="9595">
                  <c:v>-1.6667940000000074E-4</c:v>
                </c:pt>
                <c:pt idx="9596">
                  <c:v>-2.3057200000000137E-4</c:v>
                </c:pt>
                <c:pt idx="9597">
                  <c:v>-2.9446400000000019E-4</c:v>
                </c:pt>
                <c:pt idx="9598">
                  <c:v>-3.5835600000000281E-4</c:v>
                </c:pt>
                <c:pt idx="9599">
                  <c:v>-4.2224800000000001E-4</c:v>
                </c:pt>
                <c:pt idx="9600">
                  <c:v>-4.8614000000000122E-4</c:v>
                </c:pt>
                <c:pt idx="9601">
                  <c:v>-5.5003200000000411E-4</c:v>
                </c:pt>
                <c:pt idx="9602">
                  <c:v>-6.139240000000056E-4</c:v>
                </c:pt>
                <c:pt idx="9603">
                  <c:v>-6.7781800000000342E-4</c:v>
                </c:pt>
                <c:pt idx="9604">
                  <c:v>-7.4171000000000133E-4</c:v>
                </c:pt>
                <c:pt idx="9605">
                  <c:v>-8.0560200000000248E-4</c:v>
                </c:pt>
                <c:pt idx="9606">
                  <c:v>-8.6949400000000028E-4</c:v>
                </c:pt>
                <c:pt idx="9607">
                  <c:v>-9.3338600000000068E-4</c:v>
                </c:pt>
                <c:pt idx="9608">
                  <c:v>-9.9727800000000942E-4</c:v>
                </c:pt>
                <c:pt idx="9609">
                  <c:v>-1.0611700000000021E-3</c:v>
                </c:pt>
                <c:pt idx="9610">
                  <c:v>-1.1250620000000041E-3</c:v>
                </c:pt>
                <c:pt idx="9611">
                  <c:v>-1.1889540000000062E-3</c:v>
                </c:pt>
                <c:pt idx="9612">
                  <c:v>-1.1974440000000041E-3</c:v>
                </c:pt>
                <c:pt idx="9613">
                  <c:v>-1.2059339999999999E-3</c:v>
                </c:pt>
                <c:pt idx="9614">
                  <c:v>-1.2144220000000021E-3</c:v>
                </c:pt>
                <c:pt idx="9615">
                  <c:v>-1.2229120000000055E-3</c:v>
                </c:pt>
                <c:pt idx="9616">
                  <c:v>-1.2314019999999999E-3</c:v>
                </c:pt>
                <c:pt idx="9617">
                  <c:v>-1.23989E-3</c:v>
                </c:pt>
                <c:pt idx="9618">
                  <c:v>-1.2483800000000064E-3</c:v>
                </c:pt>
                <c:pt idx="9619">
                  <c:v>-1.2568680000000021E-3</c:v>
                </c:pt>
                <c:pt idx="9620">
                  <c:v>-1.2653580000000059E-3</c:v>
                </c:pt>
                <c:pt idx="9621">
                  <c:v>-1.2738480000000021E-3</c:v>
                </c:pt>
                <c:pt idx="9622">
                  <c:v>-1.2823360000000041E-3</c:v>
                </c:pt>
                <c:pt idx="9623">
                  <c:v>-1.2908260000000001E-3</c:v>
                </c:pt>
                <c:pt idx="9624">
                  <c:v>-1.2993140000000002E-3</c:v>
                </c:pt>
                <c:pt idx="9625">
                  <c:v>-1.3078039999999999E-3</c:v>
                </c:pt>
                <c:pt idx="9626">
                  <c:v>-1.3162940000000002E-3</c:v>
                </c:pt>
                <c:pt idx="9627">
                  <c:v>-1.3247820000000085E-3</c:v>
                </c:pt>
                <c:pt idx="9628">
                  <c:v>-1.2778679999999999E-3</c:v>
                </c:pt>
                <c:pt idx="9629">
                  <c:v>-1.230954E-3</c:v>
                </c:pt>
                <c:pt idx="9630">
                  <c:v>-1.1840400000000103E-3</c:v>
                </c:pt>
                <c:pt idx="9631">
                  <c:v>-1.1371280000000001E-3</c:v>
                </c:pt>
                <c:pt idx="9632">
                  <c:v>-1.0902140000000021E-3</c:v>
                </c:pt>
                <c:pt idx="9633">
                  <c:v>-1.0433E-3</c:v>
                </c:pt>
                <c:pt idx="9634">
                  <c:v>-9.9638600000000622E-4</c:v>
                </c:pt>
                <c:pt idx="9635">
                  <c:v>-9.4947200000000047E-4</c:v>
                </c:pt>
                <c:pt idx="9636">
                  <c:v>-9.0255800000000783E-4</c:v>
                </c:pt>
                <c:pt idx="9637">
                  <c:v>-8.5564400000000913E-4</c:v>
                </c:pt>
                <c:pt idx="9638">
                  <c:v>-8.0873000000000023E-4</c:v>
                </c:pt>
                <c:pt idx="9639">
                  <c:v>-7.6181600000000326E-4</c:v>
                </c:pt>
                <c:pt idx="9640">
                  <c:v>-7.149040000000047E-4</c:v>
                </c:pt>
                <c:pt idx="9641">
                  <c:v>-6.6799000000000133E-4</c:v>
                </c:pt>
                <c:pt idx="9642">
                  <c:v>-6.2107600000000458E-4</c:v>
                </c:pt>
                <c:pt idx="9643">
                  <c:v>-5.7416200000000566E-4</c:v>
                </c:pt>
                <c:pt idx="9644">
                  <c:v>-5.2724800000000023E-4</c:v>
                </c:pt>
                <c:pt idx="9645">
                  <c:v>-4.8033400000000343E-4</c:v>
                </c:pt>
                <c:pt idx="9646">
                  <c:v>-4.3342000000000234E-4</c:v>
                </c:pt>
                <c:pt idx="9647">
                  <c:v>-3.8650600000000016E-4</c:v>
                </c:pt>
                <c:pt idx="9648">
                  <c:v>-3.3959200000000152E-4</c:v>
                </c:pt>
                <c:pt idx="9649">
                  <c:v>-2.9267799999999999E-4</c:v>
                </c:pt>
                <c:pt idx="9650">
                  <c:v>-2.4576600000000002E-4</c:v>
                </c:pt>
                <c:pt idx="9651">
                  <c:v>-1.9885120000000183E-4</c:v>
                </c:pt>
                <c:pt idx="9652">
                  <c:v>-1.5193740000000005E-4</c:v>
                </c:pt>
                <c:pt idx="9653">
                  <c:v>-1.0502360000000056E-4</c:v>
                </c:pt>
                <c:pt idx="9654">
                  <c:v>-5.8109800000000004E-5</c:v>
                </c:pt>
                <c:pt idx="9655">
                  <c:v>-1.1196060000000003E-5</c:v>
                </c:pt>
                <c:pt idx="9656">
                  <c:v>3.5717800000000243E-5</c:v>
                </c:pt>
                <c:pt idx="9657">
                  <c:v>8.2631600000000044E-5</c:v>
                </c:pt>
                <c:pt idx="9658">
                  <c:v>1.2954540000000001E-4</c:v>
                </c:pt>
                <c:pt idx="9659">
                  <c:v>1.7645920000000084E-4</c:v>
                </c:pt>
                <c:pt idx="9660">
                  <c:v>2.2337200000000225E-4</c:v>
                </c:pt>
                <c:pt idx="9661">
                  <c:v>2.7028600000000006E-4</c:v>
                </c:pt>
                <c:pt idx="9662">
                  <c:v>3.1720000000000012E-4</c:v>
                </c:pt>
                <c:pt idx="9663">
                  <c:v>3.6411400000000224E-4</c:v>
                </c:pt>
                <c:pt idx="9664">
                  <c:v>4.1102800000000013E-4</c:v>
                </c:pt>
                <c:pt idx="9665">
                  <c:v>4.5794200000000426E-4</c:v>
                </c:pt>
                <c:pt idx="9666">
                  <c:v>5.0485600000000133E-4</c:v>
                </c:pt>
                <c:pt idx="9667">
                  <c:v>4.963660000000047E-4</c:v>
                </c:pt>
                <c:pt idx="9668">
                  <c:v>4.8787800000000132E-4</c:v>
                </c:pt>
                <c:pt idx="9669">
                  <c:v>4.7938800000000024E-4</c:v>
                </c:pt>
                <c:pt idx="9670">
                  <c:v>4.7089800000000014E-4</c:v>
                </c:pt>
                <c:pt idx="9671">
                  <c:v>4.6241000000000007E-4</c:v>
                </c:pt>
                <c:pt idx="9672">
                  <c:v>4.5392000000000501E-4</c:v>
                </c:pt>
                <c:pt idx="9673">
                  <c:v>4.4543200000000244E-4</c:v>
                </c:pt>
                <c:pt idx="9674">
                  <c:v>4.3694200000000033E-4</c:v>
                </c:pt>
                <c:pt idx="9675">
                  <c:v>7.0656600000000493E-4</c:v>
                </c:pt>
                <c:pt idx="9676">
                  <c:v>9.7549800000000248E-4</c:v>
                </c:pt>
                <c:pt idx="9677">
                  <c:v>1.2437359999999998E-3</c:v>
                </c:pt>
                <c:pt idx="9678">
                  <c:v>1.5112800000000055E-3</c:v>
                </c:pt>
                <c:pt idx="9679">
                  <c:v>1.7781320000000087E-3</c:v>
                </c:pt>
                <c:pt idx="9680">
                  <c:v>2.0442799999999999E-3</c:v>
                </c:pt>
                <c:pt idx="9681">
                  <c:v>2.3097600000000001E-3</c:v>
                </c:pt>
                <c:pt idx="9682">
                  <c:v>2.574520000000015E-3</c:v>
                </c:pt>
                <c:pt idx="9683">
                  <c:v>2.8386000000000002E-3</c:v>
                </c:pt>
                <c:pt idx="9684">
                  <c:v>3.1019800000000176E-3</c:v>
                </c:pt>
                <c:pt idx="9685">
                  <c:v>3.3646800000000092E-3</c:v>
                </c:pt>
                <c:pt idx="9686">
                  <c:v>3.6266800000000123E-3</c:v>
                </c:pt>
                <c:pt idx="9687">
                  <c:v>3.8879800000000239E-3</c:v>
                </c:pt>
                <c:pt idx="9688">
                  <c:v>4.1485799999999998E-3</c:v>
                </c:pt>
                <c:pt idx="9689">
                  <c:v>4.4085000000000114E-3</c:v>
                </c:pt>
                <c:pt idx="9690">
                  <c:v>4.6677200000000002E-3</c:v>
                </c:pt>
                <c:pt idx="9691">
                  <c:v>4.9262600000000416E-3</c:v>
                </c:pt>
                <c:pt idx="9692">
                  <c:v>5.1840800000000006E-3</c:v>
                </c:pt>
                <c:pt idx="9693">
                  <c:v>5.4412400000000572E-3</c:v>
                </c:pt>
                <c:pt idx="9694">
                  <c:v>5.6976800000000001E-3</c:v>
                </c:pt>
                <c:pt idx="9695">
                  <c:v>5.9534400000000346E-3</c:v>
                </c:pt>
                <c:pt idx="9696">
                  <c:v>6.2085000000000239E-3</c:v>
                </c:pt>
                <c:pt idx="9697">
                  <c:v>6.4628600000000034E-3</c:v>
                </c:pt>
                <c:pt idx="9698">
                  <c:v>6.7165400000000338E-3</c:v>
                </c:pt>
                <c:pt idx="9699">
                  <c:v>6.9695200000000302E-3</c:v>
                </c:pt>
                <c:pt idx="9700">
                  <c:v>7.2218200000000133E-3</c:v>
                </c:pt>
                <c:pt idx="9701">
                  <c:v>7.4734000000000475E-3</c:v>
                </c:pt>
                <c:pt idx="9702">
                  <c:v>7.7243000000000034E-3</c:v>
                </c:pt>
                <c:pt idx="9703">
                  <c:v>7.9745200000000023E-3</c:v>
                </c:pt>
                <c:pt idx="9704">
                  <c:v>8.2240200000000003E-3</c:v>
                </c:pt>
                <c:pt idx="9705">
                  <c:v>8.4728400000000648E-3</c:v>
                </c:pt>
                <c:pt idx="9706">
                  <c:v>8.7209799999999997E-3</c:v>
                </c:pt>
                <c:pt idx="9707">
                  <c:v>8.9684200000000047E-3</c:v>
                </c:pt>
                <c:pt idx="9708">
                  <c:v>9.21516E-3</c:v>
                </c:pt>
                <c:pt idx="9709">
                  <c:v>9.4612000000000047E-3</c:v>
                </c:pt>
                <c:pt idx="9710">
                  <c:v>9.7065600000000047E-3</c:v>
                </c:pt>
                <c:pt idx="9711">
                  <c:v>9.9512200000000037E-3</c:v>
                </c:pt>
                <c:pt idx="9712">
                  <c:v>1.0195180000000003E-2</c:v>
                </c:pt>
                <c:pt idx="9713">
                  <c:v>1.0438460000000002E-2</c:v>
                </c:pt>
                <c:pt idx="9714">
                  <c:v>1.0402920000000001E-2</c:v>
                </c:pt>
                <c:pt idx="9715">
                  <c:v>1.0367380000000001E-2</c:v>
                </c:pt>
                <c:pt idx="9716">
                  <c:v>1.033184E-2</c:v>
                </c:pt>
                <c:pt idx="9717">
                  <c:v>1.0296319999999998E-2</c:v>
                </c:pt>
                <c:pt idx="9718">
                  <c:v>1.0260780000000021E-2</c:v>
                </c:pt>
                <c:pt idx="9719">
                  <c:v>1.0225239999999998E-2</c:v>
                </c:pt>
                <c:pt idx="9720">
                  <c:v>1.0189700000000001E-2</c:v>
                </c:pt>
                <c:pt idx="9721">
                  <c:v>1.015418E-2</c:v>
                </c:pt>
                <c:pt idx="9722">
                  <c:v>1.0118639999999998E-2</c:v>
                </c:pt>
                <c:pt idx="9723">
                  <c:v>1.0083100000000001E-2</c:v>
                </c:pt>
                <c:pt idx="9724">
                  <c:v>1.0047560000000001E-2</c:v>
                </c:pt>
                <c:pt idx="9725">
                  <c:v>1.0012040000000002E-2</c:v>
                </c:pt>
                <c:pt idx="9726">
                  <c:v>9.9765000000000791E-3</c:v>
                </c:pt>
                <c:pt idx="9727">
                  <c:v>9.9409600000000004E-3</c:v>
                </c:pt>
                <c:pt idx="9728">
                  <c:v>9.9054400000000899E-3</c:v>
                </c:pt>
                <c:pt idx="9729">
                  <c:v>9.8699000000000651E-3</c:v>
                </c:pt>
                <c:pt idx="9730">
                  <c:v>9.8343600000000003E-3</c:v>
                </c:pt>
                <c:pt idx="9731">
                  <c:v>9.7988200000000015E-3</c:v>
                </c:pt>
                <c:pt idx="9732">
                  <c:v>9.7633000000000008E-3</c:v>
                </c:pt>
                <c:pt idx="9733">
                  <c:v>9.727760000000002E-3</c:v>
                </c:pt>
                <c:pt idx="9734">
                  <c:v>9.6922200000000066E-3</c:v>
                </c:pt>
                <c:pt idx="9735">
                  <c:v>9.6566800000000719E-3</c:v>
                </c:pt>
                <c:pt idx="9736">
                  <c:v>9.6211600000000001E-3</c:v>
                </c:pt>
                <c:pt idx="9737">
                  <c:v>9.5856200000000048E-3</c:v>
                </c:pt>
                <c:pt idx="9738">
                  <c:v>9.5500800000000718E-3</c:v>
                </c:pt>
                <c:pt idx="9739">
                  <c:v>9.5145600000000208E-3</c:v>
                </c:pt>
                <c:pt idx="9740">
                  <c:v>9.4790200000000047E-3</c:v>
                </c:pt>
                <c:pt idx="9741">
                  <c:v>9.4434800000000266E-3</c:v>
                </c:pt>
                <c:pt idx="9742">
                  <c:v>9.4079400000000226E-3</c:v>
                </c:pt>
                <c:pt idx="9743">
                  <c:v>9.3724200000000774E-3</c:v>
                </c:pt>
                <c:pt idx="9744">
                  <c:v>9.3368800000000248E-3</c:v>
                </c:pt>
                <c:pt idx="9745">
                  <c:v>9.3013400000000208E-3</c:v>
                </c:pt>
                <c:pt idx="9746">
                  <c:v>9.2658000000000566E-3</c:v>
                </c:pt>
                <c:pt idx="9747">
                  <c:v>9.2302800000000004E-3</c:v>
                </c:pt>
                <c:pt idx="9748">
                  <c:v>9.1947400000000068E-3</c:v>
                </c:pt>
                <c:pt idx="9749">
                  <c:v>9.1592000000000028E-3</c:v>
                </c:pt>
                <c:pt idx="9750">
                  <c:v>9.1236800000000246E-3</c:v>
                </c:pt>
                <c:pt idx="9751">
                  <c:v>9.0327400000000495E-3</c:v>
                </c:pt>
                <c:pt idx="9752">
                  <c:v>8.9418000000000015E-3</c:v>
                </c:pt>
                <c:pt idx="9753">
                  <c:v>8.8508600000000246E-3</c:v>
                </c:pt>
                <c:pt idx="9754">
                  <c:v>8.7599200000000026E-3</c:v>
                </c:pt>
                <c:pt idx="9755">
                  <c:v>8.6689800000000067E-3</c:v>
                </c:pt>
                <c:pt idx="9756">
                  <c:v>8.5780400000000003E-3</c:v>
                </c:pt>
                <c:pt idx="9757">
                  <c:v>8.4871000000000026E-3</c:v>
                </c:pt>
                <c:pt idx="9758">
                  <c:v>8.3961600000000067E-3</c:v>
                </c:pt>
                <c:pt idx="9759">
                  <c:v>8.3052400000000678E-3</c:v>
                </c:pt>
                <c:pt idx="9760">
                  <c:v>8.2143000000000008E-3</c:v>
                </c:pt>
                <c:pt idx="9761">
                  <c:v>8.1233600000000013E-3</c:v>
                </c:pt>
                <c:pt idx="9762">
                  <c:v>8.0324200000000227E-3</c:v>
                </c:pt>
                <c:pt idx="9763">
                  <c:v>7.9414800000000424E-3</c:v>
                </c:pt>
                <c:pt idx="9764">
                  <c:v>7.8505399999999996E-3</c:v>
                </c:pt>
                <c:pt idx="9765">
                  <c:v>7.7596000000000488E-3</c:v>
                </c:pt>
                <c:pt idx="9766">
                  <c:v>7.6686600000000294E-3</c:v>
                </c:pt>
                <c:pt idx="9767">
                  <c:v>7.577740000000042E-3</c:v>
                </c:pt>
                <c:pt idx="9768">
                  <c:v>7.4868000000000434E-3</c:v>
                </c:pt>
                <c:pt idx="9769">
                  <c:v>7.3958600000000293E-3</c:v>
                </c:pt>
                <c:pt idx="9770">
                  <c:v>7.3049200000000003E-3</c:v>
                </c:pt>
                <c:pt idx="9771">
                  <c:v>7.2139800000000113E-3</c:v>
                </c:pt>
                <c:pt idx="9772">
                  <c:v>7.1230400000000024E-3</c:v>
                </c:pt>
                <c:pt idx="9773">
                  <c:v>7.0321000000000133E-3</c:v>
                </c:pt>
                <c:pt idx="9774">
                  <c:v>6.9411600000000495E-3</c:v>
                </c:pt>
                <c:pt idx="9775">
                  <c:v>6.8502400000000326E-3</c:v>
                </c:pt>
                <c:pt idx="9776">
                  <c:v>6.7593000000000436E-3</c:v>
                </c:pt>
                <c:pt idx="9777">
                  <c:v>6.6683599999999999E-3</c:v>
                </c:pt>
                <c:pt idx="9778">
                  <c:v>6.577420000000023E-3</c:v>
                </c:pt>
                <c:pt idx="9779">
                  <c:v>6.4864800000000332E-3</c:v>
                </c:pt>
                <c:pt idx="9780">
                  <c:v>6.3955399999999999E-3</c:v>
                </c:pt>
                <c:pt idx="9781">
                  <c:v>6.3046000000000013E-3</c:v>
                </c:pt>
                <c:pt idx="9782">
                  <c:v>6.2136600000000453E-3</c:v>
                </c:pt>
                <c:pt idx="9783">
                  <c:v>6.1227200000000008E-3</c:v>
                </c:pt>
                <c:pt idx="9784">
                  <c:v>6.0318000000000359E-3</c:v>
                </c:pt>
                <c:pt idx="9785">
                  <c:v>5.9408600000000408E-3</c:v>
                </c:pt>
                <c:pt idx="9786">
                  <c:v>5.8499200000000024E-3</c:v>
                </c:pt>
                <c:pt idx="9787">
                  <c:v>5.7589800000000003E-3</c:v>
                </c:pt>
                <c:pt idx="9788">
                  <c:v>5.6680400000000001E-3</c:v>
                </c:pt>
                <c:pt idx="9789">
                  <c:v>5.5771000000000024E-3</c:v>
                </c:pt>
                <c:pt idx="9790">
                  <c:v>5.5415600000000339E-3</c:v>
                </c:pt>
                <c:pt idx="9791">
                  <c:v>5.5060400000000341E-3</c:v>
                </c:pt>
                <c:pt idx="9792">
                  <c:v>5.4705000000000266E-3</c:v>
                </c:pt>
                <c:pt idx="9793">
                  <c:v>5.4349600000000034E-3</c:v>
                </c:pt>
                <c:pt idx="9794">
                  <c:v>5.3994400000000114E-3</c:v>
                </c:pt>
                <c:pt idx="9795">
                  <c:v>5.3639000000000004E-3</c:v>
                </c:pt>
                <c:pt idx="9796">
                  <c:v>5.3283599999999999E-3</c:v>
                </c:pt>
                <c:pt idx="9797">
                  <c:v>5.2928200000000114E-3</c:v>
                </c:pt>
                <c:pt idx="9798">
                  <c:v>5.2573000000000003E-3</c:v>
                </c:pt>
                <c:pt idx="9799">
                  <c:v>5.2217600000000327E-3</c:v>
                </c:pt>
                <c:pt idx="9800">
                  <c:v>5.186220000000033E-3</c:v>
                </c:pt>
                <c:pt idx="9801">
                  <c:v>5.1506800000000004E-3</c:v>
                </c:pt>
                <c:pt idx="9802">
                  <c:v>5.1151600000000014E-3</c:v>
                </c:pt>
                <c:pt idx="9803">
                  <c:v>5.0796200000000468E-3</c:v>
                </c:pt>
                <c:pt idx="9804">
                  <c:v>5.0440800000000003E-3</c:v>
                </c:pt>
                <c:pt idx="9805">
                  <c:v>5.008560000000023E-3</c:v>
                </c:pt>
                <c:pt idx="9806">
                  <c:v>4.9730200000000406E-3</c:v>
                </c:pt>
                <c:pt idx="9807">
                  <c:v>4.9928800000000034E-3</c:v>
                </c:pt>
                <c:pt idx="9808">
                  <c:v>5.0127600000000024E-3</c:v>
                </c:pt>
                <c:pt idx="9809">
                  <c:v>5.0326200000000302E-3</c:v>
                </c:pt>
                <c:pt idx="9810">
                  <c:v>5.0524799999999998E-3</c:v>
                </c:pt>
                <c:pt idx="9811">
                  <c:v>5.0723600000000353E-3</c:v>
                </c:pt>
                <c:pt idx="9812">
                  <c:v>5.0922199999999997E-3</c:v>
                </c:pt>
                <c:pt idx="9813">
                  <c:v>5.1121000000000005E-3</c:v>
                </c:pt>
                <c:pt idx="9814">
                  <c:v>5.1319600000000265E-3</c:v>
                </c:pt>
                <c:pt idx="9815">
                  <c:v>5.1518400000000004E-3</c:v>
                </c:pt>
                <c:pt idx="9816">
                  <c:v>5.1717000000000134E-3</c:v>
                </c:pt>
                <c:pt idx="9817">
                  <c:v>5.1915600000000004E-3</c:v>
                </c:pt>
                <c:pt idx="9818">
                  <c:v>5.2114400000000316E-3</c:v>
                </c:pt>
                <c:pt idx="9819">
                  <c:v>5.2313000000000455E-3</c:v>
                </c:pt>
                <c:pt idx="9820">
                  <c:v>5.2511800000000003E-3</c:v>
                </c:pt>
                <c:pt idx="9821">
                  <c:v>5.2710400000000471E-3</c:v>
                </c:pt>
                <c:pt idx="9822">
                  <c:v>5.2909200000000114E-3</c:v>
                </c:pt>
                <c:pt idx="9823">
                  <c:v>5.3107800000000002E-3</c:v>
                </c:pt>
                <c:pt idx="9824">
                  <c:v>5.3306400000000392E-3</c:v>
                </c:pt>
                <c:pt idx="9825">
                  <c:v>5.3505200000000001E-3</c:v>
                </c:pt>
                <c:pt idx="9826">
                  <c:v>5.3703800000000114E-3</c:v>
                </c:pt>
                <c:pt idx="9827">
                  <c:v>5.390260000000033E-3</c:v>
                </c:pt>
                <c:pt idx="9828">
                  <c:v>5.4101200000000104E-3</c:v>
                </c:pt>
                <c:pt idx="9829">
                  <c:v>5.4299800000000113E-3</c:v>
                </c:pt>
                <c:pt idx="9830">
                  <c:v>5.4498600000000468E-3</c:v>
                </c:pt>
                <c:pt idx="9831">
                  <c:v>5.4697200000000355E-3</c:v>
                </c:pt>
                <c:pt idx="9832">
                  <c:v>5.4896000000000528E-3</c:v>
                </c:pt>
                <c:pt idx="9833">
                  <c:v>5.5094600000000346E-3</c:v>
                </c:pt>
                <c:pt idx="9834">
                  <c:v>5.5293400000000275E-3</c:v>
                </c:pt>
                <c:pt idx="9835">
                  <c:v>5.5492000000000406E-3</c:v>
                </c:pt>
                <c:pt idx="9836">
                  <c:v>5.5690600000000293E-3</c:v>
                </c:pt>
                <c:pt idx="9837">
                  <c:v>5.5889400000000014E-3</c:v>
                </c:pt>
                <c:pt idx="9838">
                  <c:v>5.6088000000000023E-3</c:v>
                </c:pt>
                <c:pt idx="9839">
                  <c:v>5.6286800000000014E-3</c:v>
                </c:pt>
                <c:pt idx="9840">
                  <c:v>5.6485400000000014E-3</c:v>
                </c:pt>
                <c:pt idx="9841">
                  <c:v>5.6684200000000004E-3</c:v>
                </c:pt>
                <c:pt idx="9842">
                  <c:v>5.6882800000000004E-3</c:v>
                </c:pt>
                <c:pt idx="9843">
                  <c:v>5.7081400000000134E-3</c:v>
                </c:pt>
                <c:pt idx="9844">
                  <c:v>5.7280200000000133E-3</c:v>
                </c:pt>
                <c:pt idx="9845">
                  <c:v>5.7478800000000004E-3</c:v>
                </c:pt>
                <c:pt idx="9846">
                  <c:v>5.7123600000000283E-3</c:v>
                </c:pt>
                <c:pt idx="9847">
                  <c:v>5.6768200000000034E-3</c:v>
                </c:pt>
                <c:pt idx="9848">
                  <c:v>5.6412800000000124E-3</c:v>
                </c:pt>
                <c:pt idx="9849">
                  <c:v>5.6057400000000014E-3</c:v>
                </c:pt>
                <c:pt idx="9850">
                  <c:v>5.5702200000000424E-3</c:v>
                </c:pt>
                <c:pt idx="9851">
                  <c:v>5.5346800000000114E-3</c:v>
                </c:pt>
                <c:pt idx="9852">
                  <c:v>5.499140000000036E-3</c:v>
                </c:pt>
                <c:pt idx="9853">
                  <c:v>5.4636000000000311E-3</c:v>
                </c:pt>
                <c:pt idx="9854">
                  <c:v>5.4280800000000001E-3</c:v>
                </c:pt>
                <c:pt idx="9855">
                  <c:v>5.3925400000000004E-3</c:v>
                </c:pt>
                <c:pt idx="9856">
                  <c:v>5.3570000000000024E-3</c:v>
                </c:pt>
                <c:pt idx="9857">
                  <c:v>5.3214600000000114E-3</c:v>
                </c:pt>
                <c:pt idx="9858">
                  <c:v>5.2859400000000124E-3</c:v>
                </c:pt>
                <c:pt idx="9859">
                  <c:v>5.2504000000000014E-3</c:v>
                </c:pt>
                <c:pt idx="9860">
                  <c:v>5.2148600000000104E-3</c:v>
                </c:pt>
                <c:pt idx="9861">
                  <c:v>5.1793400000000409E-3</c:v>
                </c:pt>
                <c:pt idx="9862">
                  <c:v>5.1438000000000013E-3</c:v>
                </c:pt>
                <c:pt idx="9863">
                  <c:v>5.1082600000000294E-3</c:v>
                </c:pt>
                <c:pt idx="9864">
                  <c:v>5.0727200000000123E-3</c:v>
                </c:pt>
                <c:pt idx="9865">
                  <c:v>5.0372000000000134E-3</c:v>
                </c:pt>
                <c:pt idx="9866">
                  <c:v>5.0016600000000475E-3</c:v>
                </c:pt>
                <c:pt idx="9867">
                  <c:v>4.9661200000000114E-3</c:v>
                </c:pt>
                <c:pt idx="9868">
                  <c:v>4.9305800000000004E-3</c:v>
                </c:pt>
                <c:pt idx="9869">
                  <c:v>4.8950600000000014E-3</c:v>
                </c:pt>
                <c:pt idx="9870">
                  <c:v>4.8595200000000104E-3</c:v>
                </c:pt>
                <c:pt idx="9871">
                  <c:v>4.8239799999999985E-3</c:v>
                </c:pt>
                <c:pt idx="9872">
                  <c:v>4.7884600000000326E-3</c:v>
                </c:pt>
                <c:pt idx="9873">
                  <c:v>4.7529200000000034E-3</c:v>
                </c:pt>
                <c:pt idx="9874">
                  <c:v>4.7173800000000002E-3</c:v>
                </c:pt>
                <c:pt idx="9875">
                  <c:v>4.681840000000023E-3</c:v>
                </c:pt>
                <c:pt idx="9876">
                  <c:v>4.6463200000000024E-3</c:v>
                </c:pt>
                <c:pt idx="9877">
                  <c:v>4.6107800000000001E-3</c:v>
                </c:pt>
                <c:pt idx="9878">
                  <c:v>4.5752400000000403E-3</c:v>
                </c:pt>
                <c:pt idx="9879">
                  <c:v>4.5397000000000336E-3</c:v>
                </c:pt>
                <c:pt idx="9880">
                  <c:v>4.50418E-3</c:v>
                </c:pt>
                <c:pt idx="9881">
                  <c:v>4.4686400000000306E-3</c:v>
                </c:pt>
                <c:pt idx="9882">
                  <c:v>4.4331000000000301E-3</c:v>
                </c:pt>
                <c:pt idx="9883">
                  <c:v>4.3975799999999956E-3</c:v>
                </c:pt>
                <c:pt idx="9884">
                  <c:v>4.3620400000000002E-3</c:v>
                </c:pt>
                <c:pt idx="9885">
                  <c:v>4.3265000000000014E-3</c:v>
                </c:pt>
                <c:pt idx="9886">
                  <c:v>4.2909599999999999E-3</c:v>
                </c:pt>
                <c:pt idx="9887">
                  <c:v>4.2554400000000114E-3</c:v>
                </c:pt>
                <c:pt idx="9888">
                  <c:v>4.2199000000000004E-3</c:v>
                </c:pt>
                <c:pt idx="9889">
                  <c:v>4.1843600000000024E-3</c:v>
                </c:pt>
                <c:pt idx="9890">
                  <c:v>4.1488200000000001E-3</c:v>
                </c:pt>
                <c:pt idx="9891">
                  <c:v>4.1133000000000003E-3</c:v>
                </c:pt>
                <c:pt idx="9892">
                  <c:v>4.0777600000000292E-3</c:v>
                </c:pt>
                <c:pt idx="9893">
                  <c:v>4.0422200000000104E-3</c:v>
                </c:pt>
                <c:pt idx="9894">
                  <c:v>4.0066800000000133E-3</c:v>
                </c:pt>
                <c:pt idx="9895">
                  <c:v>3.9711599999999996E-3</c:v>
                </c:pt>
                <c:pt idx="9896">
                  <c:v>3.9356199999999999E-3</c:v>
                </c:pt>
                <c:pt idx="9897">
                  <c:v>3.900080000000015E-3</c:v>
                </c:pt>
                <c:pt idx="9898">
                  <c:v>3.8645600000000182E-3</c:v>
                </c:pt>
                <c:pt idx="9899">
                  <c:v>3.8290200000000146E-3</c:v>
                </c:pt>
                <c:pt idx="9900">
                  <c:v>3.793480000000024E-3</c:v>
                </c:pt>
                <c:pt idx="9901">
                  <c:v>3.7579400000000195E-3</c:v>
                </c:pt>
                <c:pt idx="9902">
                  <c:v>3.7224200000000179E-3</c:v>
                </c:pt>
                <c:pt idx="9903">
                  <c:v>3.6868800000000052E-3</c:v>
                </c:pt>
                <c:pt idx="9904">
                  <c:v>3.6513400000000012E-3</c:v>
                </c:pt>
                <c:pt idx="9905">
                  <c:v>3.6158000000000002E-3</c:v>
                </c:pt>
                <c:pt idx="9906">
                  <c:v>3.5802800000000186E-3</c:v>
                </c:pt>
                <c:pt idx="9907">
                  <c:v>3.5447400000000141E-3</c:v>
                </c:pt>
                <c:pt idx="9908">
                  <c:v>3.5092000000000092E-3</c:v>
                </c:pt>
                <c:pt idx="9909">
                  <c:v>3.4736800000000146E-3</c:v>
                </c:pt>
                <c:pt idx="9910">
                  <c:v>3.4381400000000001E-3</c:v>
                </c:pt>
                <c:pt idx="9911">
                  <c:v>3.4026000000000052E-3</c:v>
                </c:pt>
                <c:pt idx="9912">
                  <c:v>3.367060000000015E-3</c:v>
                </c:pt>
                <c:pt idx="9913">
                  <c:v>3.33154E-3</c:v>
                </c:pt>
                <c:pt idx="9914">
                  <c:v>3.2960000000000012E-3</c:v>
                </c:pt>
                <c:pt idx="9915">
                  <c:v>3.2604600000000167E-3</c:v>
                </c:pt>
                <c:pt idx="9916">
                  <c:v>3.1695200000000229E-3</c:v>
                </c:pt>
                <c:pt idx="9917">
                  <c:v>3.0785800000000156E-3</c:v>
                </c:pt>
                <c:pt idx="9918">
                  <c:v>2.9876600000000092E-3</c:v>
                </c:pt>
                <c:pt idx="9919">
                  <c:v>2.8967199999999998E-3</c:v>
                </c:pt>
                <c:pt idx="9920">
                  <c:v>2.8057800000000012E-3</c:v>
                </c:pt>
                <c:pt idx="9921">
                  <c:v>2.71484E-3</c:v>
                </c:pt>
                <c:pt idx="9922">
                  <c:v>2.6239000000000206E-3</c:v>
                </c:pt>
                <c:pt idx="9923">
                  <c:v>2.5329599999999977E-3</c:v>
                </c:pt>
                <c:pt idx="9924">
                  <c:v>2.4420200000000052E-3</c:v>
                </c:pt>
                <c:pt idx="9925">
                  <c:v>2.3510800000000002E-3</c:v>
                </c:pt>
                <c:pt idx="9926">
                  <c:v>2.2601400000000177E-3</c:v>
                </c:pt>
                <c:pt idx="9927">
                  <c:v>2.1692199999999999E-3</c:v>
                </c:pt>
                <c:pt idx="9928">
                  <c:v>2.0782800000000001E-3</c:v>
                </c:pt>
                <c:pt idx="9929">
                  <c:v>1.9873360000000001E-3</c:v>
                </c:pt>
                <c:pt idx="9930">
                  <c:v>1.8964000000000101E-3</c:v>
                </c:pt>
                <c:pt idx="9931">
                  <c:v>1.8054620000000059E-3</c:v>
                </c:pt>
                <c:pt idx="9932">
                  <c:v>1.7145240000000003E-3</c:v>
                </c:pt>
                <c:pt idx="9933">
                  <c:v>1.6235860000000063E-3</c:v>
                </c:pt>
                <c:pt idx="9934">
                  <c:v>1.5326480000000075E-3</c:v>
                </c:pt>
                <c:pt idx="9935">
                  <c:v>1.4417120000000021E-3</c:v>
                </c:pt>
                <c:pt idx="9936">
                  <c:v>1.3507740000000001E-3</c:v>
                </c:pt>
                <c:pt idx="9937">
                  <c:v>1.2598359999999999E-3</c:v>
                </c:pt>
                <c:pt idx="9938">
                  <c:v>1.1688980000000041E-3</c:v>
                </c:pt>
                <c:pt idx="9939">
                  <c:v>1.07796E-3</c:v>
                </c:pt>
                <c:pt idx="9940">
                  <c:v>9.8702400000000756E-4</c:v>
                </c:pt>
                <c:pt idx="9941">
                  <c:v>8.9608600000000535E-4</c:v>
                </c:pt>
                <c:pt idx="9942">
                  <c:v>8.0514800000000759E-4</c:v>
                </c:pt>
                <c:pt idx="9943">
                  <c:v>7.1421000000000039E-4</c:v>
                </c:pt>
                <c:pt idx="9944">
                  <c:v>6.2327200000000446E-4</c:v>
                </c:pt>
                <c:pt idx="9945">
                  <c:v>5.3233600000000304E-4</c:v>
                </c:pt>
                <c:pt idx="9946">
                  <c:v>4.4139800000000013E-4</c:v>
                </c:pt>
                <c:pt idx="9947">
                  <c:v>3.5046000000000198E-4</c:v>
                </c:pt>
                <c:pt idx="9948">
                  <c:v>2.5952199999999999E-4</c:v>
                </c:pt>
                <c:pt idx="9949">
                  <c:v>1.6858500000000121E-4</c:v>
                </c:pt>
                <c:pt idx="9950">
                  <c:v>7.7647400000000472E-5</c:v>
                </c:pt>
                <c:pt idx="9951">
                  <c:v>-1.3290240000000001E-5</c:v>
                </c:pt>
                <c:pt idx="9952">
                  <c:v>-1.0422780000000074E-4</c:v>
                </c:pt>
                <c:pt idx="9953">
                  <c:v>-1.9516540000000108E-4</c:v>
                </c:pt>
                <c:pt idx="9954">
                  <c:v>-2.8610400000000002E-4</c:v>
                </c:pt>
                <c:pt idx="9955">
                  <c:v>-3.2163800000000196E-4</c:v>
                </c:pt>
                <c:pt idx="9956">
                  <c:v>-3.5717200000000212E-4</c:v>
                </c:pt>
                <c:pt idx="9957">
                  <c:v>-3.9270600000000232E-4</c:v>
                </c:pt>
                <c:pt idx="9958">
                  <c:v>-4.2824200000000234E-4</c:v>
                </c:pt>
                <c:pt idx="9959">
                  <c:v>-4.6377600000000298E-4</c:v>
                </c:pt>
                <c:pt idx="9960">
                  <c:v>-4.9931000000000194E-4</c:v>
                </c:pt>
                <c:pt idx="9961">
                  <c:v>-5.3484600000000342E-4</c:v>
                </c:pt>
                <c:pt idx="9962">
                  <c:v>-5.7038000000000325E-4</c:v>
                </c:pt>
                <c:pt idx="9963">
                  <c:v>-6.0591400000000394E-4</c:v>
                </c:pt>
                <c:pt idx="9964">
                  <c:v>-6.414480000000003E-4</c:v>
                </c:pt>
                <c:pt idx="9965">
                  <c:v>-6.7698400000000449E-4</c:v>
                </c:pt>
                <c:pt idx="9966">
                  <c:v>-7.1251800000000009E-4</c:v>
                </c:pt>
                <c:pt idx="9967">
                  <c:v>-7.480520000000048E-4</c:v>
                </c:pt>
                <c:pt idx="9968">
                  <c:v>-7.8358800000000194E-4</c:v>
                </c:pt>
                <c:pt idx="9969">
                  <c:v>-8.1912200000000014E-4</c:v>
                </c:pt>
                <c:pt idx="9970">
                  <c:v>-8.5465600000000062E-4</c:v>
                </c:pt>
                <c:pt idx="9971">
                  <c:v>-8.9019200000000004E-4</c:v>
                </c:pt>
                <c:pt idx="9972">
                  <c:v>-8.703220000000002E-4</c:v>
                </c:pt>
                <c:pt idx="9973">
                  <c:v>-8.5045400000000558E-4</c:v>
                </c:pt>
                <c:pt idx="9974">
                  <c:v>-8.3058600000000652E-4</c:v>
                </c:pt>
                <c:pt idx="9975">
                  <c:v>-8.1071800000000064E-4</c:v>
                </c:pt>
                <c:pt idx="9976">
                  <c:v>-7.9084800000000415E-4</c:v>
                </c:pt>
                <c:pt idx="9977">
                  <c:v>-7.7098000000000531E-4</c:v>
                </c:pt>
                <c:pt idx="9978">
                  <c:v>-7.5111200000000386E-4</c:v>
                </c:pt>
                <c:pt idx="9979">
                  <c:v>-7.3124400000000123E-4</c:v>
                </c:pt>
                <c:pt idx="9980">
                  <c:v>-7.1137600000000412E-4</c:v>
                </c:pt>
                <c:pt idx="9981">
                  <c:v>-6.9150600000000481E-4</c:v>
                </c:pt>
                <c:pt idx="9982">
                  <c:v>-6.716380000000037E-4</c:v>
                </c:pt>
                <c:pt idx="9983">
                  <c:v>-6.5177000000000138E-4</c:v>
                </c:pt>
                <c:pt idx="9984">
                  <c:v>-6.3190200000000363E-4</c:v>
                </c:pt>
                <c:pt idx="9985">
                  <c:v>-6.1203400000000023E-4</c:v>
                </c:pt>
                <c:pt idx="9986">
                  <c:v>-5.9216400000000548E-4</c:v>
                </c:pt>
                <c:pt idx="9987">
                  <c:v>-5.7229600000000013E-4</c:v>
                </c:pt>
                <c:pt idx="9988">
                  <c:v>-5.5242799999999999E-4</c:v>
                </c:pt>
                <c:pt idx="9989">
                  <c:v>-2.5446000000000154E-4</c:v>
                </c:pt>
                <c:pt idx="9990">
                  <c:v>4.4018600000000548E-5</c:v>
                </c:pt>
                <c:pt idx="9991">
                  <c:v>3.4300800000000158E-4</c:v>
                </c:pt>
                <c:pt idx="9992">
                  <c:v>6.4250800000000084E-4</c:v>
                </c:pt>
                <c:pt idx="9993">
                  <c:v>9.4252000000000268E-4</c:v>
                </c:pt>
                <c:pt idx="9994">
                  <c:v>1.2430420000000021E-3</c:v>
                </c:pt>
                <c:pt idx="9995">
                  <c:v>1.5440740000000001E-3</c:v>
                </c:pt>
                <c:pt idx="9996">
                  <c:v>1.8456180000000068E-3</c:v>
                </c:pt>
                <c:pt idx="9997">
                  <c:v>2.1476800000000159E-3</c:v>
                </c:pt>
                <c:pt idx="9998">
                  <c:v>2.4502399999999998E-3</c:v>
                </c:pt>
                <c:pt idx="9999">
                  <c:v>2.7533200000000231E-3</c:v>
                </c:pt>
                <c:pt idx="10000">
                  <c:v>3.0569000000000052E-3</c:v>
                </c:pt>
              </c:numCache>
            </c:numRef>
          </c:yVal>
        </c:ser>
        <c:axId val="120264192"/>
        <c:axId val="120369152"/>
      </c:scatterChart>
      <c:valAx>
        <c:axId val="120264192"/>
        <c:scaling>
          <c:orientation val="minMax"/>
          <c:max val="12000"/>
          <c:min val="10000"/>
        </c:scaling>
        <c:axPos val="b"/>
        <c:title>
          <c:tx>
            <c:rich>
              <a:bodyPr/>
              <a:lstStyle/>
              <a:p>
                <a:pPr>
                  <a:defRPr/>
                </a:pPr>
                <a:r>
                  <a:rPr lang="en-US"/>
                  <a:t>Path Distance (millimeters)</a:t>
                </a:r>
              </a:p>
            </c:rich>
          </c:tx>
          <c:layout>
            <c:manualLayout>
              <c:xMode val="edge"/>
              <c:yMode val="edge"/>
              <c:x val="0.4198521105983718"/>
              <c:y val="0.90001480511570231"/>
            </c:manualLayout>
          </c:layout>
        </c:title>
        <c:numFmt formatCode="#,##0" sourceLinked="0"/>
        <c:tickLblPos val="nextTo"/>
        <c:crossAx val="120369152"/>
        <c:crosses val="autoZero"/>
        <c:crossBetween val="midCat"/>
      </c:valAx>
      <c:valAx>
        <c:axId val="120369152"/>
        <c:scaling>
          <c:orientation val="minMax"/>
          <c:max val="3.0000000000000002E-2"/>
          <c:min val="0"/>
        </c:scaling>
        <c:axPos val="l"/>
        <c:majorGridlines>
          <c:spPr>
            <a:ln>
              <a:solidFill>
                <a:schemeClr val="bg1">
                  <a:lumMod val="95000"/>
                </a:schemeClr>
              </a:solidFill>
              <a:prstDash val="sysDot"/>
            </a:ln>
          </c:spPr>
        </c:majorGridlines>
        <c:title>
          <c:tx>
            <c:rich>
              <a:bodyPr rot="-5400000" vert="horz"/>
              <a:lstStyle/>
              <a:p>
                <a:pPr>
                  <a:defRPr/>
                </a:pPr>
                <a:r>
                  <a:rPr lang="en-US"/>
                  <a:t>Elevation Change (m)</a:t>
                </a:r>
              </a:p>
            </c:rich>
          </c:tx>
          <c:layout>
            <c:manualLayout>
              <c:xMode val="edge"/>
              <c:yMode val="edge"/>
              <c:x val="1.6845290552345345E-2"/>
              <c:y val="0.26759065843354574"/>
            </c:manualLayout>
          </c:layout>
        </c:title>
        <c:numFmt formatCode="General" sourceLinked="1"/>
        <c:tickLblPos val="nextTo"/>
        <c:crossAx val="120264192"/>
        <c:crosses val="autoZero"/>
        <c:crossBetween val="midCat"/>
      </c:valAx>
    </c:plotArea>
    <c:legend>
      <c:legendPos val="r"/>
      <c:layout>
        <c:manualLayout>
          <c:xMode val="edge"/>
          <c:yMode val="edge"/>
          <c:x val="0.53067124283256961"/>
          <c:y val="0.2028232457912405"/>
          <c:w val="0.39093229288842191"/>
          <c:h val="0.14848137129872399"/>
        </c:manualLayout>
      </c:layout>
    </c:legend>
    <c:plotVisOnly val="1"/>
  </c:chart>
  <c:txPr>
    <a:bodyPr/>
    <a:lstStyle/>
    <a:p>
      <a:pPr>
        <a:defRPr sz="800"/>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spPr>
            <a:ln w="28575">
              <a:noFill/>
            </a:ln>
          </c:spPr>
          <c:marker>
            <c:symbol val="circle"/>
            <c:size val="4"/>
            <c:spPr>
              <a:solidFill>
                <a:schemeClr val="bg1"/>
              </a:solidFill>
            </c:spPr>
          </c:marker>
          <c:xVal>
            <c:numRef>
              <c:f>Sheet1!$A$1:$A$163</c:f>
              <c:numCache>
                <c:formatCode>General</c:formatCode>
                <c:ptCount val="163"/>
                <c:pt idx="0">
                  <c:v>50000</c:v>
                </c:pt>
                <c:pt idx="1">
                  <c:v>47500</c:v>
                </c:pt>
                <c:pt idx="2">
                  <c:v>45125</c:v>
                </c:pt>
                <c:pt idx="3">
                  <c:v>42868</c:v>
                </c:pt>
                <c:pt idx="4">
                  <c:v>40724</c:v>
                </c:pt>
                <c:pt idx="5">
                  <c:v>38687</c:v>
                </c:pt>
                <c:pt idx="6">
                  <c:v>36752</c:v>
                </c:pt>
                <c:pt idx="7">
                  <c:v>34914</c:v>
                </c:pt>
                <c:pt idx="8">
                  <c:v>33168</c:v>
                </c:pt>
                <c:pt idx="9">
                  <c:v>31509</c:v>
                </c:pt>
                <c:pt idx="10">
                  <c:v>29933</c:v>
                </c:pt>
                <c:pt idx="11">
                  <c:v>28436</c:v>
                </c:pt>
                <c:pt idx="12">
                  <c:v>27014</c:v>
                </c:pt>
                <c:pt idx="13">
                  <c:v>25663</c:v>
                </c:pt>
                <c:pt idx="14">
                  <c:v>24379</c:v>
                </c:pt>
                <c:pt idx="15">
                  <c:v>23160</c:v>
                </c:pt>
                <c:pt idx="16">
                  <c:v>22002</c:v>
                </c:pt>
                <c:pt idx="17">
                  <c:v>20901</c:v>
                </c:pt>
                <c:pt idx="18">
                  <c:v>19855</c:v>
                </c:pt>
                <c:pt idx="19">
                  <c:v>18862</c:v>
                </c:pt>
                <c:pt idx="20">
                  <c:v>17918</c:v>
                </c:pt>
                <c:pt idx="21">
                  <c:v>17022</c:v>
                </c:pt>
                <c:pt idx="22">
                  <c:v>16170</c:v>
                </c:pt>
                <c:pt idx="23">
                  <c:v>15361</c:v>
                </c:pt>
                <c:pt idx="24">
                  <c:v>14592</c:v>
                </c:pt>
                <c:pt idx="25">
                  <c:v>13862</c:v>
                </c:pt>
                <c:pt idx="26">
                  <c:v>13168</c:v>
                </c:pt>
                <c:pt idx="27">
                  <c:v>12509</c:v>
                </c:pt>
                <c:pt idx="28">
                  <c:v>11883</c:v>
                </c:pt>
                <c:pt idx="29">
                  <c:v>11288</c:v>
                </c:pt>
                <c:pt idx="30">
                  <c:v>10723</c:v>
                </c:pt>
                <c:pt idx="31">
                  <c:v>10186</c:v>
                </c:pt>
                <c:pt idx="32">
                  <c:v>9676</c:v>
                </c:pt>
                <c:pt idx="33">
                  <c:v>9192</c:v>
                </c:pt>
                <c:pt idx="34">
                  <c:v>8732</c:v>
                </c:pt>
                <c:pt idx="35">
                  <c:v>8295</c:v>
                </c:pt>
                <c:pt idx="36">
                  <c:v>7880</c:v>
                </c:pt>
                <c:pt idx="37">
                  <c:v>7486</c:v>
                </c:pt>
                <c:pt idx="38">
                  <c:v>7111</c:v>
                </c:pt>
                <c:pt idx="39">
                  <c:v>6755</c:v>
                </c:pt>
                <c:pt idx="40">
                  <c:v>6417</c:v>
                </c:pt>
                <c:pt idx="41">
                  <c:v>6096</c:v>
                </c:pt>
                <c:pt idx="42">
                  <c:v>5791</c:v>
                </c:pt>
                <c:pt idx="43">
                  <c:v>5501</c:v>
                </c:pt>
                <c:pt idx="44">
                  <c:v>5225</c:v>
                </c:pt>
                <c:pt idx="45">
                  <c:v>4963</c:v>
                </c:pt>
                <c:pt idx="46">
                  <c:v>4714</c:v>
                </c:pt>
                <c:pt idx="47">
                  <c:v>4478</c:v>
                </c:pt>
                <c:pt idx="48">
                  <c:v>4254</c:v>
                </c:pt>
                <c:pt idx="49">
                  <c:v>4041</c:v>
                </c:pt>
                <c:pt idx="50">
                  <c:v>3838</c:v>
                </c:pt>
                <c:pt idx="51">
                  <c:v>3646</c:v>
                </c:pt>
                <c:pt idx="52">
                  <c:v>3463</c:v>
                </c:pt>
                <c:pt idx="53">
                  <c:v>3289</c:v>
                </c:pt>
                <c:pt idx="54">
                  <c:v>3124</c:v>
                </c:pt>
                <c:pt idx="55">
                  <c:v>2967</c:v>
                </c:pt>
                <c:pt idx="56">
                  <c:v>2818</c:v>
                </c:pt>
                <c:pt idx="57">
                  <c:v>2677</c:v>
                </c:pt>
                <c:pt idx="58">
                  <c:v>2543</c:v>
                </c:pt>
                <c:pt idx="59">
                  <c:v>2415</c:v>
                </c:pt>
                <c:pt idx="60">
                  <c:v>2294</c:v>
                </c:pt>
                <c:pt idx="61">
                  <c:v>2179</c:v>
                </c:pt>
                <c:pt idx="62">
                  <c:v>2070</c:v>
                </c:pt>
                <c:pt idx="63">
                  <c:v>1966</c:v>
                </c:pt>
                <c:pt idx="64">
                  <c:v>1867</c:v>
                </c:pt>
                <c:pt idx="65">
                  <c:v>1773</c:v>
                </c:pt>
                <c:pt idx="66">
                  <c:v>1684</c:v>
                </c:pt>
                <c:pt idx="67">
                  <c:v>1599</c:v>
                </c:pt>
                <c:pt idx="68">
                  <c:v>1519</c:v>
                </c:pt>
                <c:pt idx="69">
                  <c:v>1443</c:v>
                </c:pt>
                <c:pt idx="70">
                  <c:v>1370</c:v>
                </c:pt>
                <c:pt idx="71">
                  <c:v>1301</c:v>
                </c:pt>
                <c:pt idx="72">
                  <c:v>1235</c:v>
                </c:pt>
                <c:pt idx="73">
                  <c:v>1173</c:v>
                </c:pt>
                <c:pt idx="74">
                  <c:v>1114</c:v>
                </c:pt>
                <c:pt idx="75">
                  <c:v>1058</c:v>
                </c:pt>
                <c:pt idx="76">
                  <c:v>1005</c:v>
                </c:pt>
                <c:pt idx="77">
                  <c:v>954</c:v>
                </c:pt>
                <c:pt idx="78">
                  <c:v>906</c:v>
                </c:pt>
                <c:pt idx="79">
                  <c:v>860</c:v>
                </c:pt>
                <c:pt idx="80">
                  <c:v>817</c:v>
                </c:pt>
                <c:pt idx="81">
                  <c:v>776</c:v>
                </c:pt>
                <c:pt idx="82">
                  <c:v>737</c:v>
                </c:pt>
                <c:pt idx="83">
                  <c:v>700</c:v>
                </c:pt>
                <c:pt idx="84">
                  <c:v>665</c:v>
                </c:pt>
                <c:pt idx="85">
                  <c:v>631</c:v>
                </c:pt>
                <c:pt idx="86">
                  <c:v>599</c:v>
                </c:pt>
                <c:pt idx="87">
                  <c:v>569</c:v>
                </c:pt>
                <c:pt idx="88">
                  <c:v>540</c:v>
                </c:pt>
                <c:pt idx="89">
                  <c:v>513</c:v>
                </c:pt>
                <c:pt idx="90">
                  <c:v>487</c:v>
                </c:pt>
                <c:pt idx="91">
                  <c:v>462</c:v>
                </c:pt>
                <c:pt idx="92">
                  <c:v>438</c:v>
                </c:pt>
                <c:pt idx="93">
                  <c:v>416</c:v>
                </c:pt>
                <c:pt idx="94">
                  <c:v>395</c:v>
                </c:pt>
                <c:pt idx="95">
                  <c:v>375</c:v>
                </c:pt>
                <c:pt idx="96">
                  <c:v>356</c:v>
                </c:pt>
                <c:pt idx="97">
                  <c:v>338</c:v>
                </c:pt>
                <c:pt idx="98">
                  <c:v>321</c:v>
                </c:pt>
                <c:pt idx="99">
                  <c:v>304</c:v>
                </c:pt>
                <c:pt idx="100">
                  <c:v>288</c:v>
                </c:pt>
                <c:pt idx="101">
                  <c:v>273</c:v>
                </c:pt>
                <c:pt idx="102">
                  <c:v>259</c:v>
                </c:pt>
                <c:pt idx="103">
                  <c:v>246</c:v>
                </c:pt>
                <c:pt idx="104">
                  <c:v>233</c:v>
                </c:pt>
                <c:pt idx="105">
                  <c:v>221</c:v>
                </c:pt>
                <c:pt idx="106">
                  <c:v>209</c:v>
                </c:pt>
                <c:pt idx="107">
                  <c:v>198</c:v>
                </c:pt>
                <c:pt idx="108">
                  <c:v>188</c:v>
                </c:pt>
                <c:pt idx="109">
                  <c:v>178</c:v>
                </c:pt>
                <c:pt idx="110">
                  <c:v>169</c:v>
                </c:pt>
                <c:pt idx="111">
                  <c:v>160</c:v>
                </c:pt>
                <c:pt idx="112">
                  <c:v>152</c:v>
                </c:pt>
                <c:pt idx="113">
                  <c:v>144</c:v>
                </c:pt>
                <c:pt idx="114">
                  <c:v>136</c:v>
                </c:pt>
                <c:pt idx="115">
                  <c:v>129</c:v>
                </c:pt>
                <c:pt idx="116">
                  <c:v>122</c:v>
                </c:pt>
                <c:pt idx="117">
                  <c:v>115</c:v>
                </c:pt>
                <c:pt idx="118">
                  <c:v>109</c:v>
                </c:pt>
                <c:pt idx="119">
                  <c:v>103</c:v>
                </c:pt>
                <c:pt idx="120">
                  <c:v>97</c:v>
                </c:pt>
                <c:pt idx="121">
                  <c:v>92</c:v>
                </c:pt>
                <c:pt idx="122">
                  <c:v>87</c:v>
                </c:pt>
                <c:pt idx="123">
                  <c:v>82</c:v>
                </c:pt>
                <c:pt idx="124">
                  <c:v>77</c:v>
                </c:pt>
                <c:pt idx="125">
                  <c:v>73</c:v>
                </c:pt>
                <c:pt idx="126">
                  <c:v>69</c:v>
                </c:pt>
                <c:pt idx="127">
                  <c:v>65</c:v>
                </c:pt>
                <c:pt idx="128">
                  <c:v>61</c:v>
                </c:pt>
                <c:pt idx="129">
                  <c:v>57</c:v>
                </c:pt>
                <c:pt idx="130">
                  <c:v>54</c:v>
                </c:pt>
                <c:pt idx="131">
                  <c:v>51</c:v>
                </c:pt>
                <c:pt idx="132">
                  <c:v>48</c:v>
                </c:pt>
                <c:pt idx="133">
                  <c:v>45</c:v>
                </c:pt>
                <c:pt idx="134">
                  <c:v>42</c:v>
                </c:pt>
                <c:pt idx="135">
                  <c:v>39</c:v>
                </c:pt>
                <c:pt idx="136">
                  <c:v>37</c:v>
                </c:pt>
                <c:pt idx="137">
                  <c:v>35</c:v>
                </c:pt>
                <c:pt idx="138">
                  <c:v>33</c:v>
                </c:pt>
                <c:pt idx="139">
                  <c:v>31</c:v>
                </c:pt>
                <c:pt idx="140">
                  <c:v>29</c:v>
                </c:pt>
                <c:pt idx="141">
                  <c:v>27</c:v>
                </c:pt>
                <c:pt idx="142">
                  <c:v>25</c:v>
                </c:pt>
                <c:pt idx="143">
                  <c:v>23</c:v>
                </c:pt>
                <c:pt idx="144">
                  <c:v>21</c:v>
                </c:pt>
                <c:pt idx="145">
                  <c:v>19</c:v>
                </c:pt>
                <c:pt idx="146">
                  <c:v>18</c:v>
                </c:pt>
                <c:pt idx="147">
                  <c:v>17</c:v>
                </c:pt>
                <c:pt idx="148">
                  <c:v>16</c:v>
                </c:pt>
                <c:pt idx="149">
                  <c:v>15</c:v>
                </c:pt>
                <c:pt idx="150">
                  <c:v>14</c:v>
                </c:pt>
                <c:pt idx="151">
                  <c:v>13</c:v>
                </c:pt>
                <c:pt idx="152">
                  <c:v>12</c:v>
                </c:pt>
                <c:pt idx="153">
                  <c:v>11</c:v>
                </c:pt>
                <c:pt idx="154">
                  <c:v>10</c:v>
                </c:pt>
                <c:pt idx="155">
                  <c:v>9</c:v>
                </c:pt>
                <c:pt idx="156">
                  <c:v>8</c:v>
                </c:pt>
                <c:pt idx="157">
                  <c:v>7</c:v>
                </c:pt>
                <c:pt idx="158">
                  <c:v>6</c:v>
                </c:pt>
                <c:pt idx="159">
                  <c:v>5</c:v>
                </c:pt>
                <c:pt idx="160">
                  <c:v>4</c:v>
                </c:pt>
                <c:pt idx="161">
                  <c:v>3</c:v>
                </c:pt>
                <c:pt idx="162">
                  <c:v>2</c:v>
                </c:pt>
              </c:numCache>
            </c:numRef>
          </c:xVal>
          <c:yVal>
            <c:numRef>
              <c:f>Sheet1!$B$1:$B$163</c:f>
              <c:numCache>
                <c:formatCode>General</c:formatCode>
                <c:ptCount val="163"/>
                <c:pt idx="0">
                  <c:v>8.9202900000000014</c:v>
                </c:pt>
                <c:pt idx="1">
                  <c:v>8.7988</c:v>
                </c:pt>
                <c:pt idx="2">
                  <c:v>8.8908800000000028</c:v>
                </c:pt>
                <c:pt idx="3">
                  <c:v>8.5359600000000011</c:v>
                </c:pt>
                <c:pt idx="4">
                  <c:v>7.8046099999999985</c:v>
                </c:pt>
                <c:pt idx="5">
                  <c:v>7.1818299999999997</c:v>
                </c:pt>
                <c:pt idx="6">
                  <c:v>7.78742</c:v>
                </c:pt>
                <c:pt idx="7">
                  <c:v>8.9592800000000068</c:v>
                </c:pt>
                <c:pt idx="8">
                  <c:v>8.9868400000000008</c:v>
                </c:pt>
                <c:pt idx="9">
                  <c:v>8.4867900000000027</c:v>
                </c:pt>
                <c:pt idx="10">
                  <c:v>8.1896000000000004</c:v>
                </c:pt>
                <c:pt idx="11">
                  <c:v>7.7230699999999999</c:v>
                </c:pt>
                <c:pt idx="12">
                  <c:v>7.4048099999999986</c:v>
                </c:pt>
                <c:pt idx="13">
                  <c:v>7.9647600000000001</c:v>
                </c:pt>
                <c:pt idx="14">
                  <c:v>7.7941099999999945</c:v>
                </c:pt>
                <c:pt idx="15">
                  <c:v>8.1669</c:v>
                </c:pt>
                <c:pt idx="16">
                  <c:v>7.7048299999999985</c:v>
                </c:pt>
                <c:pt idx="17">
                  <c:v>7.1705799999999975</c:v>
                </c:pt>
                <c:pt idx="18">
                  <c:v>7.53681</c:v>
                </c:pt>
                <c:pt idx="19">
                  <c:v>7.6016199999999996</c:v>
                </c:pt>
                <c:pt idx="20">
                  <c:v>7.8313199999999998</c:v>
                </c:pt>
                <c:pt idx="21">
                  <c:v>8.4947600000000012</c:v>
                </c:pt>
                <c:pt idx="22">
                  <c:v>8.3352300000000028</c:v>
                </c:pt>
                <c:pt idx="23">
                  <c:v>7.8828999999999985</c:v>
                </c:pt>
                <c:pt idx="24">
                  <c:v>7.88002</c:v>
                </c:pt>
                <c:pt idx="25">
                  <c:v>7.9789199999999996</c:v>
                </c:pt>
                <c:pt idx="26">
                  <c:v>8.0633300000000006</c:v>
                </c:pt>
                <c:pt idx="27">
                  <c:v>8.3244100000000003</c:v>
                </c:pt>
                <c:pt idx="28">
                  <c:v>8.4973200000000002</c:v>
                </c:pt>
                <c:pt idx="29">
                  <c:v>8.6233599999999999</c:v>
                </c:pt>
                <c:pt idx="30">
                  <c:v>8.8278300000000005</c:v>
                </c:pt>
                <c:pt idx="31">
                  <c:v>8.7653000000000034</c:v>
                </c:pt>
                <c:pt idx="32">
                  <c:v>8.5820700000000034</c:v>
                </c:pt>
                <c:pt idx="33">
                  <c:v>8.60215</c:v>
                </c:pt>
                <c:pt idx="34">
                  <c:v>8.8088800000000003</c:v>
                </c:pt>
                <c:pt idx="35">
                  <c:v>9.0102400000000014</c:v>
                </c:pt>
                <c:pt idx="36">
                  <c:v>9.0197300000000027</c:v>
                </c:pt>
                <c:pt idx="37">
                  <c:v>8.9494300000000067</c:v>
                </c:pt>
                <c:pt idx="38">
                  <c:v>8.7505100000000002</c:v>
                </c:pt>
                <c:pt idx="39">
                  <c:v>8.5441099999999999</c:v>
                </c:pt>
                <c:pt idx="40">
                  <c:v>8.3501500000000028</c:v>
                </c:pt>
                <c:pt idx="41">
                  <c:v>8.3708800000000068</c:v>
                </c:pt>
                <c:pt idx="42">
                  <c:v>8.5682000000000009</c:v>
                </c:pt>
                <c:pt idx="43">
                  <c:v>8.67286</c:v>
                </c:pt>
                <c:pt idx="44">
                  <c:v>8.6952700000000007</c:v>
                </c:pt>
                <c:pt idx="45">
                  <c:v>8.7416300000000007</c:v>
                </c:pt>
                <c:pt idx="46">
                  <c:v>8.7893299999999996</c:v>
                </c:pt>
                <c:pt idx="47">
                  <c:v>8.8296500000000027</c:v>
                </c:pt>
                <c:pt idx="48">
                  <c:v>8.7464300000000001</c:v>
                </c:pt>
                <c:pt idx="49">
                  <c:v>8.5772700000000004</c:v>
                </c:pt>
                <c:pt idx="50">
                  <c:v>8.4170600000000011</c:v>
                </c:pt>
                <c:pt idx="51">
                  <c:v>8.2213099999999972</c:v>
                </c:pt>
                <c:pt idx="52">
                  <c:v>8.0428000000000015</c:v>
                </c:pt>
                <c:pt idx="53">
                  <c:v>7.8936200000000003</c:v>
                </c:pt>
                <c:pt idx="54">
                  <c:v>7.7672400000000001</c:v>
                </c:pt>
                <c:pt idx="55">
                  <c:v>7.6771099999999945</c:v>
                </c:pt>
                <c:pt idx="56">
                  <c:v>7.6107699999999996</c:v>
                </c:pt>
                <c:pt idx="57">
                  <c:v>7.5790100000000002</c:v>
                </c:pt>
                <c:pt idx="58">
                  <c:v>7.5084600000000004</c:v>
                </c:pt>
                <c:pt idx="59">
                  <c:v>7.4059200000000001</c:v>
                </c:pt>
                <c:pt idx="60">
                  <c:v>7.2908499999999998</c:v>
                </c:pt>
                <c:pt idx="61">
                  <c:v>7.1887600000000003</c:v>
                </c:pt>
                <c:pt idx="62">
                  <c:v>7.0899700000000001</c:v>
                </c:pt>
                <c:pt idx="63">
                  <c:v>6.9771200000000002</c:v>
                </c:pt>
                <c:pt idx="64">
                  <c:v>6.85806</c:v>
                </c:pt>
                <c:pt idx="65">
                  <c:v>6.7457099999999999</c:v>
                </c:pt>
                <c:pt idx="66">
                  <c:v>6.6364400000000003</c:v>
                </c:pt>
                <c:pt idx="67">
                  <c:v>6.5289499999999965</c:v>
                </c:pt>
                <c:pt idx="68">
                  <c:v>6.4135499999999999</c:v>
                </c:pt>
                <c:pt idx="69">
                  <c:v>6.2883500000000003</c:v>
                </c:pt>
                <c:pt idx="70">
                  <c:v>6.1599499999999985</c:v>
                </c:pt>
                <c:pt idx="71">
                  <c:v>6.0259199999999655</c:v>
                </c:pt>
                <c:pt idx="72">
                  <c:v>5.8904999999999985</c:v>
                </c:pt>
                <c:pt idx="73">
                  <c:v>5.7584999999999997</c:v>
                </c:pt>
                <c:pt idx="74">
                  <c:v>5.6315499999999998</c:v>
                </c:pt>
                <c:pt idx="75">
                  <c:v>5.5140899999999755</c:v>
                </c:pt>
                <c:pt idx="76">
                  <c:v>5.4067500000000024</c:v>
                </c:pt>
                <c:pt idx="77">
                  <c:v>5.3040999999999965</c:v>
                </c:pt>
                <c:pt idx="78">
                  <c:v>5.2058499999999999</c:v>
                </c:pt>
                <c:pt idx="79">
                  <c:v>5.1029699999999965</c:v>
                </c:pt>
                <c:pt idx="80">
                  <c:v>4.9949299999999965</c:v>
                </c:pt>
                <c:pt idx="81">
                  <c:v>4.8806200000000004</c:v>
                </c:pt>
                <c:pt idx="82">
                  <c:v>4.7618</c:v>
                </c:pt>
                <c:pt idx="83">
                  <c:v>4.6430999999999996</c:v>
                </c:pt>
                <c:pt idx="84">
                  <c:v>4.5283099999999985</c:v>
                </c:pt>
                <c:pt idx="85">
                  <c:v>4.41465</c:v>
                </c:pt>
                <c:pt idx="86">
                  <c:v>4.3044899999999755</c:v>
                </c:pt>
                <c:pt idx="87">
                  <c:v>4.1989999999999945</c:v>
                </c:pt>
                <c:pt idx="88">
                  <c:v>4.0958299999999985</c:v>
                </c:pt>
                <c:pt idx="89">
                  <c:v>3.9993599999999967</c:v>
                </c:pt>
                <c:pt idx="90">
                  <c:v>3.9055499999999967</c:v>
                </c:pt>
                <c:pt idx="91">
                  <c:v>3.8133900000000001</c:v>
                </c:pt>
                <c:pt idx="92">
                  <c:v>3.7223799999999998</c:v>
                </c:pt>
                <c:pt idx="93">
                  <c:v>3.6355999999999997</c:v>
                </c:pt>
                <c:pt idx="94">
                  <c:v>3.5485199999999999</c:v>
                </c:pt>
                <c:pt idx="95">
                  <c:v>3.4602499999999967</c:v>
                </c:pt>
                <c:pt idx="96">
                  <c:v>3.3709899999999977</c:v>
                </c:pt>
                <c:pt idx="97">
                  <c:v>3.2814199999999998</c:v>
                </c:pt>
                <c:pt idx="98">
                  <c:v>3.1921200000000001</c:v>
                </c:pt>
                <c:pt idx="99">
                  <c:v>3.0979299999999999</c:v>
                </c:pt>
                <c:pt idx="100">
                  <c:v>3.0046200000000001</c:v>
                </c:pt>
                <c:pt idx="101">
                  <c:v>2.9130599999999967</c:v>
                </c:pt>
                <c:pt idx="102">
                  <c:v>2.8241100000000001</c:v>
                </c:pt>
                <c:pt idx="103">
                  <c:v>2.7384900000000001</c:v>
                </c:pt>
                <c:pt idx="104">
                  <c:v>2.64968</c:v>
                </c:pt>
                <c:pt idx="105">
                  <c:v>2.564530000000024</c:v>
                </c:pt>
                <c:pt idx="106">
                  <c:v>2.4762499999999563</c:v>
                </c:pt>
                <c:pt idx="107">
                  <c:v>2.3924199999999685</c:v>
                </c:pt>
                <c:pt idx="108">
                  <c:v>2.3137499999999767</c:v>
                </c:pt>
                <c:pt idx="109">
                  <c:v>2.2325999999999997</c:v>
                </c:pt>
                <c:pt idx="110">
                  <c:v>2.1573000000000002</c:v>
                </c:pt>
                <c:pt idx="111">
                  <c:v>2.0796099999999762</c:v>
                </c:pt>
                <c:pt idx="112">
                  <c:v>2.0083799999999998</c:v>
                </c:pt>
                <c:pt idx="113">
                  <c:v>1.93492</c:v>
                </c:pt>
                <c:pt idx="114">
                  <c:v>1.85903</c:v>
                </c:pt>
                <c:pt idx="115">
                  <c:v>1.79043</c:v>
                </c:pt>
                <c:pt idx="116">
                  <c:v>1.7196699999999845</c:v>
                </c:pt>
                <c:pt idx="117">
                  <c:v>1.64666</c:v>
                </c:pt>
                <c:pt idx="118">
                  <c:v>1.5822400000000001</c:v>
                </c:pt>
                <c:pt idx="119">
                  <c:v>1.51606</c:v>
                </c:pt>
                <c:pt idx="120">
                  <c:v>1.44807</c:v>
                </c:pt>
                <c:pt idx="121">
                  <c:v>1.3900100000000106</c:v>
                </c:pt>
                <c:pt idx="122">
                  <c:v>1.3306199999999999</c:v>
                </c:pt>
                <c:pt idx="123">
                  <c:v>1.2698799999999881</c:v>
                </c:pt>
                <c:pt idx="124">
                  <c:v>1.2077099999999867</c:v>
                </c:pt>
                <c:pt idx="125">
                  <c:v>1.1569100000000001</c:v>
                </c:pt>
                <c:pt idx="126">
                  <c:v>1.1051299999999893</c:v>
                </c:pt>
                <c:pt idx="127">
                  <c:v>1.0523199999999999</c:v>
                </c:pt>
                <c:pt idx="128">
                  <c:v>0.99841399999999203</c:v>
                </c:pt>
                <c:pt idx="129">
                  <c:v>0.94336399999999399</c:v>
                </c:pt>
                <c:pt idx="130">
                  <c:v>0.90128599999999959</c:v>
                </c:pt>
                <c:pt idx="131">
                  <c:v>0.85849799999999998</c:v>
                </c:pt>
                <c:pt idx="132">
                  <c:v>0.81497399999999998</c:v>
                </c:pt>
                <c:pt idx="133">
                  <c:v>0.77068900000000795</c:v>
                </c:pt>
                <c:pt idx="134">
                  <c:v>0.72562500000000796</c:v>
                </c:pt>
                <c:pt idx="135">
                  <c:v>0.67976200000000064</c:v>
                </c:pt>
                <c:pt idx="136">
                  <c:v>0.648733000000006</c:v>
                </c:pt>
                <c:pt idx="137">
                  <c:v>0.61733300000000002</c:v>
                </c:pt>
                <c:pt idx="138">
                  <c:v>0.5855589999999925</c:v>
                </c:pt>
                <c:pt idx="139">
                  <c:v>0.55340299999999398</c:v>
                </c:pt>
                <c:pt idx="140">
                  <c:v>0.52085999999999999</c:v>
                </c:pt>
                <c:pt idx="141">
                  <c:v>0.48792400000000347</c:v>
                </c:pt>
                <c:pt idx="142">
                  <c:v>0.45458800000000038</c:v>
                </c:pt>
                <c:pt idx="143">
                  <c:v>0.42084200000000038</c:v>
                </c:pt>
                <c:pt idx="144">
                  <c:v>0.38667600000000346</c:v>
                </c:pt>
                <c:pt idx="145">
                  <c:v>0.352082000000003</c:v>
                </c:pt>
                <c:pt idx="146">
                  <c:v>0.33462100000000267</c:v>
                </c:pt>
                <c:pt idx="147">
                  <c:v>0.31704900000000008</c:v>
                </c:pt>
                <c:pt idx="148">
                  <c:v>0.29936500000000038</c:v>
                </c:pt>
                <c:pt idx="149">
                  <c:v>0.28156700000000001</c:v>
                </c:pt>
                <c:pt idx="150">
                  <c:v>0.26365300000000003</c:v>
                </c:pt>
                <c:pt idx="151">
                  <c:v>0.24562300000000001</c:v>
                </c:pt>
                <c:pt idx="152">
                  <c:v>0.22747500000000001</c:v>
                </c:pt>
                <c:pt idx="153">
                  <c:v>0.20920700000000145</c:v>
                </c:pt>
                <c:pt idx="154">
                  <c:v>0.19081799999999999</c:v>
                </c:pt>
                <c:pt idx="155">
                  <c:v>0.17230799999999999</c:v>
                </c:pt>
                <c:pt idx="156">
                  <c:v>0.15367400000000001</c:v>
                </c:pt>
                <c:pt idx="157">
                  <c:v>0.13491700000000159</c:v>
                </c:pt>
                <c:pt idx="158">
                  <c:v>0.11603500000000012</c:v>
                </c:pt>
                <c:pt idx="159">
                  <c:v>9.7026300000000246E-2</c:v>
                </c:pt>
                <c:pt idx="160">
                  <c:v>7.7890400000000873E-2</c:v>
                </c:pt>
                <c:pt idx="161">
                  <c:v>5.8626900000000003E-2</c:v>
                </c:pt>
                <c:pt idx="162">
                  <c:v>3.9234999999999999E-2</c:v>
                </c:pt>
              </c:numCache>
            </c:numRef>
          </c:yVal>
        </c:ser>
        <c:axId val="128548864"/>
        <c:axId val="144586624"/>
      </c:scatterChart>
      <c:valAx>
        <c:axId val="128548864"/>
        <c:scaling>
          <c:logBase val="10"/>
          <c:orientation val="minMax"/>
        </c:scaling>
        <c:axPos val="b"/>
        <c:title>
          <c:tx>
            <c:rich>
              <a:bodyPr/>
              <a:lstStyle/>
              <a:p>
                <a:pPr>
                  <a:defRPr/>
                </a:pPr>
                <a:r>
                  <a:rPr lang="en-US"/>
                  <a:t>Scale</a:t>
                </a:r>
              </a:p>
            </c:rich>
          </c:tx>
          <c:layout/>
        </c:title>
        <c:numFmt formatCode="General" sourceLinked="1"/>
        <c:tickLblPos val="nextTo"/>
        <c:crossAx val="144586624"/>
        <c:crosses val="autoZero"/>
        <c:crossBetween val="midCat"/>
      </c:valAx>
      <c:valAx>
        <c:axId val="144586624"/>
        <c:scaling>
          <c:orientation val="minMax"/>
        </c:scaling>
        <c:axPos val="l"/>
        <c:majorGridlines>
          <c:spPr>
            <a:ln>
              <a:solidFill>
                <a:schemeClr val="bg1">
                  <a:lumMod val="85000"/>
                </a:schemeClr>
              </a:solidFill>
              <a:prstDash val="sysDot"/>
            </a:ln>
          </c:spPr>
        </c:majorGridlines>
        <c:title>
          <c:tx>
            <c:rich>
              <a:bodyPr rot="-5400000" vert="horz"/>
              <a:lstStyle/>
              <a:p>
                <a:pPr>
                  <a:defRPr/>
                </a:pPr>
                <a:r>
                  <a:rPr lang="en-US"/>
                  <a:t>Variance</a:t>
                </a:r>
              </a:p>
            </c:rich>
          </c:tx>
          <c:layout/>
        </c:title>
        <c:numFmt formatCode="General" sourceLinked="1"/>
        <c:tickLblPos val="nextTo"/>
        <c:crossAx val="128548864"/>
        <c:crosses val="autoZero"/>
        <c:crossBetween val="midCat"/>
      </c:valAx>
    </c:plotArea>
    <c:plotVisOnly val="1"/>
  </c:chart>
  <c:txPr>
    <a:bodyPr/>
    <a:lstStyle/>
    <a:p>
      <a:pPr>
        <a:defRPr sz="14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6792</cdr:x>
      <cdr:y>0.0767</cdr:y>
    </cdr:from>
    <cdr:to>
      <cdr:x>0.54906</cdr:x>
      <cdr:y>0.23864</cdr:y>
    </cdr:to>
    <cdr:sp macro="" textlink="">
      <cdr:nvSpPr>
        <cdr:cNvPr id="2" name="TextBox 1"/>
        <cdr:cNvSpPr txBox="1"/>
      </cdr:nvSpPr>
      <cdr:spPr>
        <a:xfrm xmlns:a="http://schemas.openxmlformats.org/drawingml/2006/main">
          <a:off x="1857375" y="257175"/>
          <a:ext cx="914400" cy="542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Ornstein-Uhlenbeck</a:t>
          </a:r>
        </a:p>
        <a:p xmlns:a="http://schemas.openxmlformats.org/drawingml/2006/main">
          <a:r>
            <a:rPr lang="en-US" sz="1200"/>
            <a:t>asymptote</a:t>
          </a:r>
        </a:p>
      </cdr:txBody>
    </cdr:sp>
  </cdr:relSizeAnchor>
  <cdr:relSizeAnchor xmlns:cdr="http://schemas.openxmlformats.org/drawingml/2006/chartDrawing">
    <cdr:from>
      <cdr:x>0.56415</cdr:x>
      <cdr:y>0.15909</cdr:y>
    </cdr:from>
    <cdr:to>
      <cdr:x>0.6566</cdr:x>
      <cdr:y>0.18466</cdr:y>
    </cdr:to>
    <cdr:sp macro="" textlink="">
      <cdr:nvSpPr>
        <cdr:cNvPr id="7" name="Right Arrow 6"/>
        <cdr:cNvSpPr/>
      </cdr:nvSpPr>
      <cdr:spPr>
        <a:xfrm xmlns:a="http://schemas.openxmlformats.org/drawingml/2006/main">
          <a:off x="2847975" y="533400"/>
          <a:ext cx="466725" cy="85725"/>
        </a:xfrm>
        <a:prstGeom xmlns:a="http://schemas.openxmlformats.org/drawingml/2006/main" prst="rightArrow">
          <a:avLst/>
        </a:prstGeom>
        <a:solidFill xmlns:a="http://schemas.openxmlformats.org/drawingml/2006/main">
          <a:schemeClr val="bg1">
            <a:lumMod val="85000"/>
          </a:schemeClr>
        </a:solidFill>
        <a:ln xmlns:a="http://schemas.openxmlformats.org/drawingml/2006/main">
          <a:solidFill>
            <a:schemeClr val="bg1">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4C05A932944EE8811AC810DE3DCE06"/>
        <w:category>
          <w:name w:val="General"/>
          <w:gallery w:val="placeholder"/>
        </w:category>
        <w:types>
          <w:type w:val="bbPlcHdr"/>
        </w:types>
        <w:behaviors>
          <w:behavior w:val="content"/>
        </w:behaviors>
        <w:guid w:val="{B4273CA8-38FA-4AE3-9638-B2CBCFA45BD9}"/>
      </w:docPartPr>
      <w:docPartBody>
        <w:p w:rsidR="00D86F53" w:rsidRDefault="00D86F53" w:rsidP="00D86F53">
          <w:pPr>
            <w:pStyle w:val="DE4C05A932944EE8811AC810DE3DCE06"/>
          </w:pPr>
          <w: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D86F53"/>
    <w:rsid w:val="000322A3"/>
    <w:rsid w:val="000D3AEA"/>
    <w:rsid w:val="001C5B60"/>
    <w:rsid w:val="001D56FD"/>
    <w:rsid w:val="00241728"/>
    <w:rsid w:val="002A15CE"/>
    <w:rsid w:val="002E0148"/>
    <w:rsid w:val="00301A40"/>
    <w:rsid w:val="0037762E"/>
    <w:rsid w:val="0039104A"/>
    <w:rsid w:val="003A20F4"/>
    <w:rsid w:val="0044509F"/>
    <w:rsid w:val="004728CA"/>
    <w:rsid w:val="004B79F1"/>
    <w:rsid w:val="004C2A15"/>
    <w:rsid w:val="0051592D"/>
    <w:rsid w:val="00570AAB"/>
    <w:rsid w:val="005D331C"/>
    <w:rsid w:val="005E6223"/>
    <w:rsid w:val="0062528A"/>
    <w:rsid w:val="007833F5"/>
    <w:rsid w:val="007F3E75"/>
    <w:rsid w:val="0084407C"/>
    <w:rsid w:val="008577D8"/>
    <w:rsid w:val="008B58EC"/>
    <w:rsid w:val="00940BD9"/>
    <w:rsid w:val="00C04B1A"/>
    <w:rsid w:val="00CF4682"/>
    <w:rsid w:val="00D70649"/>
    <w:rsid w:val="00D86F53"/>
    <w:rsid w:val="00DA7DDC"/>
    <w:rsid w:val="00EB08C4"/>
    <w:rsid w:val="00ED5C0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1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4C05A932944EE8811AC810DE3DCE06">
    <w:name w:val="DE4C05A932944EE8811AC810DE3DCE06"/>
    <w:rsid w:val="00D86F53"/>
  </w:style>
  <w:style w:type="paragraph" w:customStyle="1" w:styleId="9775FB335AD84438ACE924515CA711B8">
    <w:name w:val="9775FB335AD84438ACE924515CA711B8"/>
    <w:rsid w:val="00D86F53"/>
  </w:style>
  <w:style w:type="character" w:styleId="PlaceholderText">
    <w:name w:val="Placeholder Text"/>
    <w:basedOn w:val="DefaultParagraphFont"/>
    <w:uiPriority w:val="99"/>
    <w:semiHidden/>
    <w:rsid w:val="0051592D"/>
    <w:rPr>
      <w:color w:val="808080"/>
    </w:rPr>
  </w:style>
  <w:style w:type="paragraph" w:customStyle="1" w:styleId="3A0B317C3C1D4E308BCF0423CFA489DC">
    <w:name w:val="3A0B317C3C1D4E308BCF0423CFA489DC"/>
    <w:rsid w:val="00CF4682"/>
  </w:style>
  <w:style w:type="paragraph" w:customStyle="1" w:styleId="E115A1F304384C4EA8E5AD6FC21C3C14">
    <w:name w:val="E115A1F304384C4EA8E5AD6FC21C3C14"/>
    <w:rsid w:val="00CF4682"/>
  </w:style>
  <w:style w:type="paragraph" w:customStyle="1" w:styleId="C350A8C6B7B340AA84269E3ECD00542B">
    <w:name w:val="C350A8C6B7B340AA84269E3ECD00542B"/>
    <w:rsid w:val="00CF4682"/>
  </w:style>
  <w:style w:type="paragraph" w:customStyle="1" w:styleId="32206478805949F1A1D5178EE83EBE4B">
    <w:name w:val="32206478805949F1A1D5178EE83EBE4B"/>
    <w:rsid w:val="00CF468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EE43E7-9002-48A7-9136-242CF6061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3</Pages>
  <Words>15371</Words>
  <Characters>86847</Characters>
  <Application>Microsoft Office Word</Application>
  <DocSecurity>0</DocSecurity>
  <Lines>1702</Lines>
  <Paragraphs>719</Paragraphs>
  <ScaleCrop>false</ScaleCrop>
  <HeadingPairs>
    <vt:vector size="2" baseType="variant">
      <vt:variant>
        <vt:lpstr>Title</vt:lpstr>
      </vt:variant>
      <vt:variant>
        <vt:i4>1</vt:i4>
      </vt:variant>
    </vt:vector>
  </HeadingPairs>
  <TitlesOfParts>
    <vt:vector size="1" baseType="lpstr">
      <vt:lpstr>Appendix B: Terrain Characterization</vt:lpstr>
    </vt:vector>
  </TitlesOfParts>
  <Company>Customer Solutions BAE Systems</Company>
  <LinksUpToDate>false</LinksUpToDate>
  <CharactersWithSpaces>1014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B: Terrain Characterization</dc:title>
  <dc:creator>pukitepa</dc:creator>
  <cp:lastModifiedBy>pukitepa</cp:lastModifiedBy>
  <cp:revision>11</cp:revision>
  <cp:lastPrinted>2013-01-18T00:02:00Z</cp:lastPrinted>
  <dcterms:created xsi:type="dcterms:W3CDTF">2013-02-22T14:45:00Z</dcterms:created>
  <dcterms:modified xsi:type="dcterms:W3CDTF">2013-02-2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LyT2hhb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